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AE15CF" w14:textId="6B07B992" w:rsidR="0072038D" w:rsidRPr="00FB2FA2" w:rsidRDefault="004C6DAD" w:rsidP="00B4537B">
      <w:pPr>
        <w:spacing w:line="276" w:lineRule="auto"/>
        <w:rPr>
          <w:lang w:val="en-IE"/>
        </w:rPr>
      </w:pPr>
      <w:r>
        <w:rPr>
          <w:noProof/>
        </w:rPr>
        <w:drawing>
          <wp:anchor distT="0" distB="0" distL="114300" distR="114300" simplePos="0" relativeHeight="251658240" behindDoc="0" locked="0" layoutInCell="1" allowOverlap="1" wp14:anchorId="51E891B1" wp14:editId="52C75574">
            <wp:simplePos x="0" y="0"/>
            <wp:positionH relativeFrom="column">
              <wp:posOffset>3129349</wp:posOffset>
            </wp:positionH>
            <wp:positionV relativeFrom="paragraph">
              <wp:posOffset>-239124</wp:posOffset>
            </wp:positionV>
            <wp:extent cx="2676525" cy="1333500"/>
            <wp:effectExtent l="0" t="0" r="9525" b="0"/>
            <wp:wrapNone/>
            <wp:docPr id="530178526" name="Picture 53017852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78526" name="Picture 530178526" descr="A picture containing text, clip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676525" cy="1333500"/>
                    </a:xfrm>
                    <a:prstGeom prst="rect">
                      <a:avLst/>
                    </a:prstGeom>
                  </pic:spPr>
                </pic:pic>
              </a:graphicData>
            </a:graphic>
            <wp14:sizeRelH relativeFrom="page">
              <wp14:pctWidth>0</wp14:pctWidth>
            </wp14:sizeRelH>
            <wp14:sizeRelV relativeFrom="page">
              <wp14:pctHeight>0</wp14:pctHeight>
            </wp14:sizeRelV>
          </wp:anchor>
        </w:drawing>
      </w:r>
      <w:r w:rsidR="00FB2FA2">
        <w:t>February</w:t>
      </w:r>
      <w:r w:rsidR="0072038D">
        <w:t xml:space="preserve"> 202</w:t>
      </w:r>
      <w:r w:rsidR="00FB2FA2">
        <w:t>3</w:t>
      </w:r>
      <w:r w:rsidR="0072038D">
        <w:t xml:space="preserve"> </w:t>
      </w:r>
    </w:p>
    <w:p w14:paraId="72876D61" w14:textId="743CAA7C" w:rsidR="0072038D" w:rsidRDefault="0072038D" w:rsidP="00B4537B">
      <w:pPr>
        <w:spacing w:line="276" w:lineRule="auto"/>
        <w:jc w:val="right"/>
      </w:pPr>
    </w:p>
    <w:p w14:paraId="507C1182" w14:textId="22BA02E5" w:rsidR="0072038D" w:rsidRDefault="0072038D" w:rsidP="00B4537B">
      <w:pPr>
        <w:spacing w:line="276" w:lineRule="auto"/>
      </w:pPr>
    </w:p>
    <w:p w14:paraId="42B87806" w14:textId="05B1E7F4" w:rsidR="0072038D" w:rsidRDefault="0072038D" w:rsidP="00B4537B">
      <w:pPr>
        <w:spacing w:line="276" w:lineRule="auto"/>
      </w:pPr>
    </w:p>
    <w:p w14:paraId="151C3065" w14:textId="66BFE534" w:rsidR="004C6DAD" w:rsidRDefault="004C6DAD" w:rsidP="00B4537B">
      <w:pPr>
        <w:spacing w:line="276" w:lineRule="auto"/>
      </w:pPr>
    </w:p>
    <w:p w14:paraId="6AC8E0F7" w14:textId="77777777" w:rsidR="004C6DAD" w:rsidRDefault="004C6DAD" w:rsidP="00B4537B">
      <w:pPr>
        <w:spacing w:line="276" w:lineRule="auto"/>
      </w:pPr>
    </w:p>
    <w:p w14:paraId="39E1692E" w14:textId="44261590" w:rsidR="0072038D" w:rsidRPr="004C6DAD" w:rsidRDefault="0072038D" w:rsidP="00B4537B">
      <w:pPr>
        <w:spacing w:line="276" w:lineRule="auto"/>
        <w:jc w:val="center"/>
        <w:rPr>
          <w:b/>
          <w:bCs/>
          <w:sz w:val="24"/>
          <w:szCs w:val="24"/>
        </w:rPr>
      </w:pPr>
      <w:r w:rsidRPr="004C6DAD">
        <w:rPr>
          <w:b/>
          <w:bCs/>
          <w:sz w:val="24"/>
          <w:szCs w:val="24"/>
        </w:rPr>
        <w:t>Final report</w:t>
      </w:r>
    </w:p>
    <w:p w14:paraId="041607AA" w14:textId="77777777" w:rsidR="004C6DAD" w:rsidRPr="004C6DAD" w:rsidRDefault="004C6DAD" w:rsidP="00B4537B">
      <w:pPr>
        <w:spacing w:line="276" w:lineRule="auto"/>
        <w:jc w:val="center"/>
        <w:rPr>
          <w:b/>
          <w:bCs/>
          <w:sz w:val="24"/>
          <w:szCs w:val="24"/>
        </w:rPr>
      </w:pPr>
    </w:p>
    <w:p w14:paraId="178CCBE0" w14:textId="5E134A43" w:rsidR="0072038D" w:rsidRPr="004C6DAD" w:rsidRDefault="0072038D" w:rsidP="00B4537B">
      <w:pPr>
        <w:spacing w:line="276" w:lineRule="auto"/>
        <w:jc w:val="center"/>
        <w:rPr>
          <w:rFonts w:eastAsia="Arial" w:cs="Arial"/>
          <w:b/>
          <w:bCs/>
          <w:sz w:val="28"/>
          <w:szCs w:val="28"/>
        </w:rPr>
      </w:pPr>
      <w:r w:rsidRPr="004C6DAD">
        <w:rPr>
          <w:rFonts w:eastAsia="Arial" w:cs="Arial"/>
          <w:b/>
          <w:bCs/>
          <w:sz w:val="28"/>
          <w:szCs w:val="28"/>
        </w:rPr>
        <w:t>Evidence for Farming Initiative: Assessment of practices to reduce post-weaning diarrhoea in pigs</w:t>
      </w:r>
      <w:r w:rsidR="004C6DAD">
        <w:rPr>
          <w:rFonts w:eastAsia="Arial" w:cs="Arial"/>
          <w:b/>
          <w:bCs/>
          <w:sz w:val="28"/>
          <w:szCs w:val="28"/>
        </w:rPr>
        <w:t xml:space="preserve"> without using zinc oxide</w:t>
      </w:r>
    </w:p>
    <w:p w14:paraId="486D501C" w14:textId="648A6AEF" w:rsidR="00FC21BC" w:rsidRPr="00493217" w:rsidRDefault="00FC21BC" w:rsidP="00B4537B">
      <w:pPr>
        <w:pBdr>
          <w:bottom w:val="single" w:sz="4" w:space="1" w:color="auto"/>
        </w:pBdr>
        <w:spacing w:line="276" w:lineRule="auto"/>
        <w:jc w:val="center"/>
        <w:rPr>
          <w:rFonts w:eastAsia="Arial" w:cs="Arial"/>
          <w:vertAlign w:val="superscript"/>
        </w:rPr>
      </w:pPr>
      <w:r w:rsidRPr="00493217">
        <w:rPr>
          <w:rFonts w:eastAsia="Arial" w:cs="Arial"/>
        </w:rPr>
        <w:t>Maria Costa</w:t>
      </w:r>
      <w:r w:rsidRPr="00493217">
        <w:rPr>
          <w:rFonts w:eastAsia="Arial" w:cs="Arial"/>
          <w:vertAlign w:val="superscript"/>
        </w:rPr>
        <w:t>1</w:t>
      </w:r>
      <w:r w:rsidRPr="00493217">
        <w:rPr>
          <w:rFonts w:eastAsia="Arial" w:cs="Arial"/>
        </w:rPr>
        <w:t>, Janet Nale</w:t>
      </w:r>
      <w:r w:rsidRPr="00493217">
        <w:rPr>
          <w:rFonts w:eastAsia="Arial" w:cs="Arial"/>
          <w:vertAlign w:val="superscript"/>
        </w:rPr>
        <w:t>1</w:t>
      </w:r>
      <w:r w:rsidRPr="00493217">
        <w:rPr>
          <w:rFonts w:eastAsia="Arial" w:cs="Arial"/>
        </w:rPr>
        <w:t>, Sam Beechener</w:t>
      </w:r>
      <w:r w:rsidRPr="00493217">
        <w:rPr>
          <w:rFonts w:eastAsia="Arial" w:cs="Arial"/>
          <w:vertAlign w:val="superscript"/>
        </w:rPr>
        <w:t>1</w:t>
      </w:r>
      <w:r w:rsidRPr="00493217">
        <w:rPr>
          <w:rFonts w:eastAsia="Arial" w:cs="Arial"/>
        </w:rPr>
        <w:t xml:space="preserve">, and Hernan </w:t>
      </w:r>
      <w:r w:rsidR="00662857" w:rsidRPr="00493217">
        <w:rPr>
          <w:rFonts w:eastAsia="Arial" w:cs="Arial"/>
        </w:rPr>
        <w:t xml:space="preserve">Botero </w:t>
      </w:r>
      <w:r w:rsidRPr="00493217">
        <w:rPr>
          <w:rFonts w:eastAsia="Arial" w:cs="Arial"/>
        </w:rPr>
        <w:t>Degiovanni</w:t>
      </w:r>
      <w:r w:rsidRPr="00493217">
        <w:rPr>
          <w:rFonts w:eastAsia="Arial" w:cs="Arial"/>
          <w:vertAlign w:val="superscript"/>
        </w:rPr>
        <w:t>2</w:t>
      </w:r>
    </w:p>
    <w:p w14:paraId="1E413194" w14:textId="34A02827" w:rsidR="00FC21BC" w:rsidRPr="0081700D" w:rsidRDefault="004C6DAD" w:rsidP="00B4537B">
      <w:pPr>
        <w:spacing w:line="276" w:lineRule="auto"/>
        <w:jc w:val="center"/>
        <w:rPr>
          <w:rFonts w:eastAsia="Arial" w:cs="Arial"/>
          <w:sz w:val="20"/>
          <w:szCs w:val="20"/>
        </w:rPr>
      </w:pPr>
      <w:r w:rsidRPr="0081700D">
        <w:rPr>
          <w:rFonts w:eastAsia="Arial" w:cs="Arial"/>
          <w:sz w:val="20"/>
          <w:szCs w:val="20"/>
          <w:vertAlign w:val="superscript"/>
        </w:rPr>
        <w:t>1</w:t>
      </w:r>
      <w:r w:rsidR="00FC21BC" w:rsidRPr="0081700D">
        <w:rPr>
          <w:rFonts w:eastAsia="Arial" w:cs="Arial"/>
          <w:sz w:val="20"/>
          <w:szCs w:val="20"/>
        </w:rPr>
        <w:t xml:space="preserve">Centre for Epidemiology and Planetary Health, </w:t>
      </w:r>
      <w:r w:rsidRPr="0081700D">
        <w:rPr>
          <w:rFonts w:eastAsia="Arial" w:cs="Arial"/>
          <w:sz w:val="20"/>
          <w:szCs w:val="20"/>
        </w:rPr>
        <w:t>Department of Veterinary and Animal Science, Scotland’s Rural College (SRUC), Inverness, UK</w:t>
      </w:r>
    </w:p>
    <w:p w14:paraId="51EDE06E" w14:textId="66ADA9BB" w:rsidR="004C6DAD" w:rsidRPr="0081700D" w:rsidRDefault="004C6DAD" w:rsidP="00B4537B">
      <w:pPr>
        <w:spacing w:line="276" w:lineRule="auto"/>
        <w:jc w:val="center"/>
        <w:rPr>
          <w:rFonts w:eastAsia="Arial" w:cs="Arial"/>
          <w:sz w:val="28"/>
          <w:szCs w:val="28"/>
        </w:rPr>
      </w:pPr>
      <w:r w:rsidRPr="0081700D">
        <w:rPr>
          <w:rFonts w:eastAsia="Arial" w:cs="Arial"/>
          <w:sz w:val="20"/>
          <w:szCs w:val="20"/>
          <w:vertAlign w:val="superscript"/>
        </w:rPr>
        <w:t xml:space="preserve">2 </w:t>
      </w:r>
      <w:r w:rsidRPr="0081700D">
        <w:rPr>
          <w:rFonts w:eastAsia="Arial" w:cs="Arial"/>
          <w:sz w:val="20"/>
          <w:szCs w:val="20"/>
        </w:rPr>
        <w:t>Department of Rural Economy, Environment and Society, SRUC, Edinburgh, UK</w:t>
      </w:r>
    </w:p>
    <w:p w14:paraId="0F7612C4" w14:textId="28538365" w:rsidR="0072038D" w:rsidRDefault="0072038D" w:rsidP="00B4537B">
      <w:pPr>
        <w:spacing w:line="276" w:lineRule="auto"/>
        <w:jc w:val="center"/>
        <w:rPr>
          <w:rFonts w:eastAsia="Arial" w:cs="Arial"/>
          <w:b/>
          <w:bCs/>
        </w:rPr>
      </w:pPr>
    </w:p>
    <w:p w14:paraId="26E47A5B" w14:textId="2636C589" w:rsidR="004C6DAD" w:rsidRDefault="004C6DAD" w:rsidP="00B4537B">
      <w:pPr>
        <w:spacing w:line="276" w:lineRule="auto"/>
        <w:jc w:val="center"/>
        <w:rPr>
          <w:rFonts w:eastAsia="Arial" w:cs="Arial"/>
          <w:b/>
          <w:bCs/>
        </w:rPr>
      </w:pPr>
    </w:p>
    <w:p w14:paraId="1E44CF65" w14:textId="77777777" w:rsidR="004C6DAD" w:rsidRPr="00FC21BC" w:rsidRDefault="004C6DAD" w:rsidP="00B4537B">
      <w:pPr>
        <w:spacing w:line="276" w:lineRule="auto"/>
        <w:jc w:val="center"/>
        <w:rPr>
          <w:rFonts w:eastAsia="Arial" w:cs="Arial"/>
          <w:b/>
          <w:bCs/>
        </w:rPr>
      </w:pPr>
    </w:p>
    <w:p w14:paraId="3FBA9A22" w14:textId="3038A530" w:rsidR="0072038D" w:rsidRDefault="0072038D" w:rsidP="00B4537B">
      <w:pPr>
        <w:spacing w:line="276" w:lineRule="auto"/>
        <w:jc w:val="center"/>
        <w:rPr>
          <w:rFonts w:eastAsia="Arial" w:cs="Arial"/>
        </w:rPr>
      </w:pPr>
      <w:r w:rsidRPr="3036A6D3">
        <w:rPr>
          <w:rFonts w:eastAsia="Arial" w:cs="Arial"/>
        </w:rPr>
        <w:t>This final report was produced as part of a four-month project (</w:t>
      </w:r>
      <w:r w:rsidR="004C44E5" w:rsidRPr="004C44E5">
        <w:rPr>
          <w:rFonts w:eastAsia="Arial" w:cs="Arial"/>
        </w:rPr>
        <w:t>51110116</w:t>
      </w:r>
      <w:r w:rsidRPr="3036A6D3">
        <w:rPr>
          <w:rFonts w:eastAsia="Arial" w:cs="Arial"/>
        </w:rPr>
        <w:t>) which started in July 2022. The work was funded by a contract for £30,000 from AHDB.</w:t>
      </w:r>
    </w:p>
    <w:p w14:paraId="74B7D547" w14:textId="77777777" w:rsidR="0072038D" w:rsidRDefault="0072038D" w:rsidP="00B4537B">
      <w:pPr>
        <w:spacing w:line="276" w:lineRule="auto"/>
      </w:pPr>
      <w:r w:rsidRPr="3036A6D3">
        <w:rPr>
          <w:rFonts w:eastAsia="Arial" w:cs="Arial"/>
        </w:rPr>
        <w:t xml:space="preserve"> </w:t>
      </w:r>
    </w:p>
    <w:p w14:paraId="4B7DF735" w14:textId="77777777" w:rsidR="0072038D" w:rsidRDefault="0072038D" w:rsidP="00B4537B">
      <w:pPr>
        <w:spacing w:line="276" w:lineRule="auto"/>
      </w:pPr>
      <w:r w:rsidRPr="3036A6D3">
        <w:rPr>
          <w:rFonts w:eastAsia="Arial" w:cs="Arial"/>
        </w:rPr>
        <w:t xml:space="preserve"> </w:t>
      </w:r>
    </w:p>
    <w:p w14:paraId="3A81942E" w14:textId="77777777" w:rsidR="0072038D" w:rsidRDefault="0072038D" w:rsidP="00B4537B">
      <w:pPr>
        <w:spacing w:line="276" w:lineRule="auto"/>
        <w:jc w:val="center"/>
      </w:pPr>
      <w:r w:rsidRPr="3036A6D3">
        <w:rPr>
          <w:rFonts w:eastAsia="Arial" w:cs="Arial"/>
          <w:sz w:val="16"/>
          <w:szCs w:val="16"/>
        </w:rPr>
        <w:t>While the Agriculture and Horticulture Development Board seeks to ensure that the information contained within this document is accurate at the time of printing, no warranty is given in respect thereof and, to the maximum extent permitted by law, the Agriculture and Horticulture Development Board accepts no liability for loss, damage or injury howsoever caused (including that caused by negligence) or suffered directly or indirectly in relation to information and opinions contained in or omitted from this document.</w:t>
      </w:r>
    </w:p>
    <w:p w14:paraId="181E8015" w14:textId="77777777" w:rsidR="0072038D" w:rsidRDefault="0072038D" w:rsidP="00B4537B">
      <w:pPr>
        <w:spacing w:line="276" w:lineRule="auto"/>
        <w:jc w:val="center"/>
      </w:pPr>
      <w:r w:rsidRPr="3036A6D3">
        <w:rPr>
          <w:rFonts w:eastAsia="Arial" w:cs="Arial"/>
          <w:sz w:val="16"/>
          <w:szCs w:val="16"/>
        </w:rPr>
        <w:t xml:space="preserve"> </w:t>
      </w:r>
    </w:p>
    <w:p w14:paraId="65245129" w14:textId="77777777" w:rsidR="0072038D" w:rsidRDefault="0072038D" w:rsidP="00B4537B">
      <w:pPr>
        <w:spacing w:line="276" w:lineRule="auto"/>
        <w:jc w:val="center"/>
      </w:pPr>
      <w:r w:rsidRPr="3036A6D3">
        <w:rPr>
          <w:rFonts w:eastAsia="Arial" w:cs="Arial"/>
          <w:sz w:val="16"/>
          <w:szCs w:val="16"/>
        </w:rPr>
        <w:t>Reference herein to trade names and proprietary products without stating that they are protected does not imply that they may be regarded as unprotected and thus free for general use. No endorsement of named products is intended, nor is any criticism implied of other alternative, but unnamed, products.</w:t>
      </w:r>
    </w:p>
    <w:p w14:paraId="3D4A8031" w14:textId="77777777" w:rsidR="0072038D" w:rsidRDefault="0072038D" w:rsidP="00B4537B">
      <w:pPr>
        <w:spacing w:line="276" w:lineRule="auto"/>
        <w:jc w:val="center"/>
        <w:rPr>
          <w:rFonts w:eastAsia="Arial" w:cs="Arial"/>
          <w:sz w:val="16"/>
          <w:szCs w:val="16"/>
        </w:rPr>
      </w:pPr>
    </w:p>
    <w:p w14:paraId="633AF3AA" w14:textId="77E497FF" w:rsidR="00493217" w:rsidRDefault="00493217" w:rsidP="00B4537B">
      <w:pPr>
        <w:pStyle w:val="NormalWeb"/>
        <w:spacing w:line="276" w:lineRule="auto"/>
        <w:rPr>
          <w:rFonts w:ascii="Arial" w:hAnsi="Arial" w:cs="Arial"/>
          <w:b/>
          <w:bCs/>
          <w:color w:val="000000"/>
          <w:sz w:val="22"/>
          <w:szCs w:val="22"/>
        </w:rPr>
      </w:pPr>
    </w:p>
    <w:p w14:paraId="64EC276C" w14:textId="77777777" w:rsidR="00493217" w:rsidRDefault="00493217" w:rsidP="00B4537B">
      <w:pPr>
        <w:pStyle w:val="NormalWeb"/>
        <w:spacing w:line="276" w:lineRule="auto"/>
        <w:rPr>
          <w:rFonts w:ascii="Arial" w:hAnsi="Arial" w:cs="Arial"/>
          <w:b/>
          <w:bCs/>
          <w:color w:val="000000"/>
          <w:sz w:val="22"/>
          <w:szCs w:val="22"/>
        </w:rPr>
      </w:pPr>
    </w:p>
    <w:p w14:paraId="0402FBEB" w14:textId="77777777" w:rsidR="00DF7064" w:rsidRDefault="00DF7064" w:rsidP="00B4537B">
      <w:pPr>
        <w:pStyle w:val="NormalWeb"/>
        <w:spacing w:line="276" w:lineRule="auto"/>
        <w:jc w:val="both"/>
        <w:rPr>
          <w:rFonts w:ascii="Arial" w:hAnsi="Arial" w:cs="Arial"/>
          <w:b/>
          <w:bCs/>
          <w:color w:val="000000"/>
          <w:sz w:val="22"/>
          <w:szCs w:val="22"/>
        </w:rPr>
      </w:pPr>
    </w:p>
    <w:p w14:paraId="1B46F752" w14:textId="2D8FE2F7" w:rsidR="007320D6" w:rsidRPr="007320D6" w:rsidRDefault="007320D6" w:rsidP="00B4537B">
      <w:pPr>
        <w:pStyle w:val="NormalWeb"/>
        <w:spacing w:line="276" w:lineRule="auto"/>
        <w:jc w:val="both"/>
        <w:rPr>
          <w:rFonts w:ascii="Arial" w:hAnsi="Arial" w:cs="Arial"/>
          <w:b/>
          <w:bCs/>
          <w:color w:val="000000"/>
          <w:sz w:val="22"/>
          <w:szCs w:val="22"/>
        </w:rPr>
      </w:pPr>
      <w:r w:rsidRPr="007320D6">
        <w:rPr>
          <w:rFonts w:ascii="Arial" w:hAnsi="Arial" w:cs="Arial"/>
          <w:b/>
          <w:bCs/>
          <w:color w:val="000000"/>
          <w:sz w:val="22"/>
          <w:szCs w:val="22"/>
        </w:rPr>
        <w:lastRenderedPageBreak/>
        <w:t>Acknowledgements</w:t>
      </w:r>
    </w:p>
    <w:p w14:paraId="0C8AC8E7" w14:textId="3E3FE011" w:rsidR="007320D6" w:rsidRPr="007320D6" w:rsidRDefault="007320D6" w:rsidP="00B4537B">
      <w:pPr>
        <w:pStyle w:val="NormalWeb"/>
        <w:spacing w:line="276" w:lineRule="auto"/>
        <w:jc w:val="both"/>
        <w:rPr>
          <w:rFonts w:ascii="Arial" w:hAnsi="Arial" w:cs="Arial"/>
          <w:color w:val="000000"/>
          <w:sz w:val="22"/>
          <w:szCs w:val="22"/>
        </w:rPr>
      </w:pPr>
      <w:r w:rsidRPr="007320D6">
        <w:rPr>
          <w:rFonts w:ascii="Arial" w:hAnsi="Arial" w:cs="Arial"/>
          <w:color w:val="000000"/>
          <w:sz w:val="22"/>
          <w:szCs w:val="22"/>
        </w:rPr>
        <w:t>The authors thank the members of the project expert advisory group –</w:t>
      </w:r>
      <w:r>
        <w:rPr>
          <w:rFonts w:ascii="Arial" w:hAnsi="Arial" w:cs="Arial"/>
          <w:color w:val="000000"/>
          <w:sz w:val="22"/>
          <w:szCs w:val="22"/>
        </w:rPr>
        <w:t xml:space="preserve"> Bethan John, Claire Barber, Mandy Nevel, Patrick Loten, and colleagues </w:t>
      </w:r>
      <w:r w:rsidR="00F51D6E">
        <w:rPr>
          <w:rFonts w:ascii="Arial" w:hAnsi="Arial" w:cs="Arial"/>
          <w:color w:val="000000"/>
          <w:sz w:val="22"/>
          <w:szCs w:val="22"/>
        </w:rPr>
        <w:t>from</w:t>
      </w:r>
      <w:r>
        <w:rPr>
          <w:rFonts w:ascii="Arial" w:hAnsi="Arial" w:cs="Arial"/>
          <w:color w:val="000000"/>
          <w:sz w:val="22"/>
          <w:szCs w:val="22"/>
        </w:rPr>
        <w:t xml:space="preserve"> AHDB</w:t>
      </w:r>
      <w:r w:rsidRPr="007320D6">
        <w:rPr>
          <w:rFonts w:ascii="Arial" w:hAnsi="Arial" w:cs="Arial"/>
          <w:color w:val="000000"/>
          <w:sz w:val="22"/>
          <w:szCs w:val="22"/>
        </w:rPr>
        <w:t xml:space="preserve"> for their feedback and contributions to this report. The authors also thank the experts and practitioners</w:t>
      </w:r>
      <w:r>
        <w:rPr>
          <w:rFonts w:ascii="Arial" w:hAnsi="Arial" w:cs="Arial"/>
          <w:color w:val="000000"/>
          <w:sz w:val="22"/>
          <w:szCs w:val="22"/>
        </w:rPr>
        <w:t xml:space="preserve"> voiced</w:t>
      </w:r>
      <w:r w:rsidR="00F51D6E">
        <w:rPr>
          <w:rFonts w:ascii="Arial" w:hAnsi="Arial" w:cs="Arial"/>
          <w:color w:val="000000"/>
          <w:sz w:val="22"/>
          <w:szCs w:val="22"/>
        </w:rPr>
        <w:t xml:space="preserve"> and represented</w:t>
      </w:r>
      <w:r>
        <w:rPr>
          <w:rFonts w:ascii="Arial" w:hAnsi="Arial" w:cs="Arial"/>
          <w:color w:val="000000"/>
          <w:sz w:val="22"/>
          <w:szCs w:val="22"/>
        </w:rPr>
        <w:t xml:space="preserve"> by Jim Morris and his colleagues from the Pig Veterinary Society</w:t>
      </w:r>
      <w:r w:rsidR="002E0B7B">
        <w:rPr>
          <w:rFonts w:ascii="Arial" w:hAnsi="Arial" w:cs="Arial"/>
          <w:color w:val="000000"/>
          <w:sz w:val="22"/>
          <w:szCs w:val="22"/>
        </w:rPr>
        <w:t>,</w:t>
      </w:r>
      <w:r w:rsidRPr="007320D6">
        <w:rPr>
          <w:rFonts w:ascii="Arial" w:hAnsi="Arial" w:cs="Arial"/>
          <w:color w:val="000000"/>
          <w:sz w:val="22"/>
          <w:szCs w:val="22"/>
        </w:rPr>
        <w:t xml:space="preserve"> who provided</w:t>
      </w:r>
      <w:r w:rsidR="0081700D">
        <w:rPr>
          <w:rFonts w:ascii="Arial" w:hAnsi="Arial" w:cs="Arial"/>
          <w:color w:val="000000"/>
          <w:sz w:val="22"/>
          <w:szCs w:val="22"/>
        </w:rPr>
        <w:t xml:space="preserve"> guidance,</w:t>
      </w:r>
      <w:r w:rsidRPr="007320D6">
        <w:rPr>
          <w:rFonts w:ascii="Arial" w:hAnsi="Arial" w:cs="Arial"/>
          <w:color w:val="000000"/>
          <w:sz w:val="22"/>
          <w:szCs w:val="22"/>
        </w:rPr>
        <w:t xml:space="preserve"> recommendations and resources for inclusion in the report.</w:t>
      </w:r>
    </w:p>
    <w:p w14:paraId="07B28418" w14:textId="77777777" w:rsidR="0026586A" w:rsidRDefault="0026586A" w:rsidP="00B4537B">
      <w:pPr>
        <w:pStyle w:val="NormalWeb"/>
        <w:spacing w:line="276" w:lineRule="auto"/>
        <w:jc w:val="both"/>
        <w:rPr>
          <w:rFonts w:ascii="Arial" w:hAnsi="Arial" w:cs="Arial"/>
          <w:b/>
          <w:bCs/>
          <w:color w:val="000000"/>
          <w:sz w:val="22"/>
          <w:szCs w:val="22"/>
        </w:rPr>
      </w:pPr>
    </w:p>
    <w:p w14:paraId="4349FDAA" w14:textId="2F987AFA" w:rsidR="007320D6" w:rsidRPr="007320D6" w:rsidRDefault="007320D6" w:rsidP="00B4537B">
      <w:pPr>
        <w:pStyle w:val="NormalWeb"/>
        <w:spacing w:line="276" w:lineRule="auto"/>
        <w:jc w:val="both"/>
        <w:rPr>
          <w:rFonts w:ascii="Arial" w:hAnsi="Arial" w:cs="Arial"/>
          <w:b/>
          <w:bCs/>
          <w:color w:val="000000"/>
          <w:sz w:val="22"/>
          <w:szCs w:val="22"/>
        </w:rPr>
      </w:pPr>
      <w:r w:rsidRPr="007320D6">
        <w:rPr>
          <w:rFonts w:ascii="Arial" w:hAnsi="Arial" w:cs="Arial"/>
          <w:b/>
          <w:bCs/>
          <w:color w:val="000000"/>
          <w:sz w:val="22"/>
          <w:szCs w:val="22"/>
        </w:rPr>
        <w:t>Conflicts of interest</w:t>
      </w:r>
    </w:p>
    <w:p w14:paraId="089541FF" w14:textId="363428F7" w:rsidR="007320D6" w:rsidRPr="007320D6" w:rsidRDefault="007320D6" w:rsidP="00B4537B">
      <w:pPr>
        <w:pStyle w:val="NormalWeb"/>
        <w:spacing w:line="276" w:lineRule="auto"/>
        <w:jc w:val="both"/>
        <w:rPr>
          <w:rFonts w:ascii="Arial" w:hAnsi="Arial" w:cs="Arial"/>
          <w:color w:val="000000"/>
          <w:sz w:val="22"/>
          <w:szCs w:val="22"/>
        </w:rPr>
      </w:pPr>
      <w:r w:rsidRPr="007320D6">
        <w:rPr>
          <w:rFonts w:ascii="Arial" w:hAnsi="Arial" w:cs="Arial"/>
          <w:color w:val="000000"/>
          <w:sz w:val="22"/>
          <w:szCs w:val="22"/>
        </w:rPr>
        <w:t>There were no conflict</w:t>
      </w:r>
      <w:r>
        <w:rPr>
          <w:rFonts w:ascii="Arial" w:hAnsi="Arial" w:cs="Arial"/>
          <w:color w:val="000000"/>
          <w:sz w:val="22"/>
          <w:szCs w:val="22"/>
        </w:rPr>
        <w:t>s</w:t>
      </w:r>
      <w:r w:rsidRPr="007320D6">
        <w:rPr>
          <w:rFonts w:ascii="Arial" w:hAnsi="Arial" w:cs="Arial"/>
          <w:color w:val="000000"/>
          <w:sz w:val="22"/>
          <w:szCs w:val="22"/>
        </w:rPr>
        <w:t xml:space="preserve"> of interest in the writing of this report.</w:t>
      </w:r>
    </w:p>
    <w:p w14:paraId="1A830661" w14:textId="77777777" w:rsidR="0026586A" w:rsidRDefault="0026586A" w:rsidP="00B4537B">
      <w:pPr>
        <w:pStyle w:val="NormalWeb"/>
        <w:spacing w:line="276" w:lineRule="auto"/>
        <w:jc w:val="both"/>
        <w:rPr>
          <w:rFonts w:ascii="Arial" w:hAnsi="Arial" w:cs="Arial"/>
          <w:b/>
          <w:bCs/>
          <w:color w:val="000000"/>
          <w:sz w:val="22"/>
          <w:szCs w:val="22"/>
        </w:rPr>
      </w:pPr>
    </w:p>
    <w:p w14:paraId="611181F1" w14:textId="575CB470" w:rsidR="007320D6" w:rsidRPr="007320D6" w:rsidRDefault="007320D6" w:rsidP="00B4537B">
      <w:pPr>
        <w:pStyle w:val="NormalWeb"/>
        <w:spacing w:line="276" w:lineRule="auto"/>
        <w:jc w:val="both"/>
        <w:rPr>
          <w:rFonts w:ascii="Arial" w:hAnsi="Arial" w:cs="Arial"/>
          <w:b/>
          <w:bCs/>
          <w:color w:val="000000"/>
          <w:sz w:val="22"/>
          <w:szCs w:val="22"/>
        </w:rPr>
      </w:pPr>
      <w:r w:rsidRPr="007320D6">
        <w:rPr>
          <w:rFonts w:ascii="Arial" w:hAnsi="Arial" w:cs="Arial"/>
          <w:b/>
          <w:bCs/>
          <w:color w:val="000000"/>
          <w:sz w:val="22"/>
          <w:szCs w:val="22"/>
        </w:rPr>
        <w:t>Contributions</w:t>
      </w:r>
    </w:p>
    <w:p w14:paraId="77B2DE21" w14:textId="47A28A76" w:rsidR="007320D6" w:rsidRDefault="007320D6" w:rsidP="00B4537B">
      <w:pPr>
        <w:pStyle w:val="NormalWeb"/>
        <w:spacing w:line="276" w:lineRule="auto"/>
        <w:jc w:val="both"/>
        <w:rPr>
          <w:rFonts w:ascii="Arial" w:hAnsi="Arial" w:cs="Arial"/>
          <w:color w:val="000000"/>
          <w:sz w:val="22"/>
          <w:szCs w:val="22"/>
        </w:rPr>
      </w:pPr>
      <w:r w:rsidRPr="007320D6">
        <w:rPr>
          <w:rFonts w:ascii="Arial" w:hAnsi="Arial" w:cs="Arial"/>
          <w:color w:val="000000"/>
          <w:sz w:val="22"/>
          <w:szCs w:val="22"/>
        </w:rPr>
        <w:t xml:space="preserve">The opinions expressed in this publication are not necessarily those of </w:t>
      </w:r>
      <w:r>
        <w:rPr>
          <w:rFonts w:ascii="Arial" w:hAnsi="Arial" w:cs="Arial"/>
          <w:color w:val="000000"/>
          <w:sz w:val="22"/>
          <w:szCs w:val="22"/>
        </w:rPr>
        <w:t>AHDB</w:t>
      </w:r>
      <w:r w:rsidRPr="007320D6">
        <w:rPr>
          <w:rFonts w:ascii="Arial" w:hAnsi="Arial" w:cs="Arial"/>
          <w:color w:val="000000"/>
          <w:sz w:val="22"/>
          <w:szCs w:val="22"/>
        </w:rPr>
        <w:t>. Responsibility for the views expressed remains solely with the authors.</w:t>
      </w:r>
    </w:p>
    <w:p w14:paraId="2C0B452D" w14:textId="77777777" w:rsidR="0026586A" w:rsidRDefault="0026586A" w:rsidP="00B4537B">
      <w:pPr>
        <w:pStyle w:val="NormalWeb"/>
        <w:spacing w:line="276" w:lineRule="auto"/>
        <w:jc w:val="both"/>
        <w:rPr>
          <w:rFonts w:ascii="Arial" w:hAnsi="Arial" w:cs="Arial"/>
          <w:b/>
          <w:bCs/>
          <w:color w:val="000000"/>
          <w:sz w:val="22"/>
          <w:szCs w:val="22"/>
        </w:rPr>
      </w:pPr>
    </w:p>
    <w:p w14:paraId="05BAE999" w14:textId="668233D4" w:rsidR="00493217" w:rsidRPr="00493217" w:rsidRDefault="007320D6" w:rsidP="00B4537B">
      <w:pPr>
        <w:pStyle w:val="NormalWeb"/>
        <w:spacing w:line="276" w:lineRule="auto"/>
        <w:jc w:val="both"/>
        <w:rPr>
          <w:rFonts w:ascii="Arial" w:hAnsi="Arial" w:cs="Arial"/>
          <w:b/>
          <w:bCs/>
          <w:color w:val="000000"/>
          <w:sz w:val="22"/>
          <w:szCs w:val="22"/>
        </w:rPr>
      </w:pPr>
      <w:r w:rsidRPr="00493217">
        <w:rPr>
          <w:rFonts w:ascii="Arial" w:hAnsi="Arial" w:cs="Arial"/>
          <w:b/>
          <w:bCs/>
          <w:color w:val="000000"/>
          <w:sz w:val="22"/>
          <w:szCs w:val="22"/>
        </w:rPr>
        <w:t>Citation</w:t>
      </w:r>
    </w:p>
    <w:p w14:paraId="17336D89" w14:textId="423EB2FA" w:rsidR="00493217" w:rsidRPr="00493217" w:rsidRDefault="00493217" w:rsidP="00530FAE">
      <w:pPr>
        <w:pStyle w:val="NormalWeb"/>
        <w:spacing w:line="276" w:lineRule="auto"/>
        <w:rPr>
          <w:rFonts w:ascii="Arial" w:hAnsi="Arial" w:cs="Arial"/>
          <w:color w:val="000000"/>
          <w:sz w:val="22"/>
          <w:szCs w:val="22"/>
          <w:highlight w:val="yellow"/>
        </w:rPr>
      </w:pPr>
      <w:bookmarkStart w:id="0" w:name="_Hlk119059865"/>
      <w:bookmarkStart w:id="1" w:name="_Hlk119057709"/>
      <w:r w:rsidRPr="004F60D1">
        <w:rPr>
          <w:rFonts w:ascii="Arial" w:hAnsi="Arial" w:cs="Arial"/>
          <w:color w:val="000000"/>
          <w:sz w:val="22"/>
          <w:szCs w:val="22"/>
        </w:rPr>
        <w:t xml:space="preserve">Costa, M., Nale J., Beechener, S., </w:t>
      </w:r>
      <w:r w:rsidR="00FD222B" w:rsidRPr="004F60D1">
        <w:rPr>
          <w:rFonts w:ascii="Arial" w:hAnsi="Arial" w:cs="Arial"/>
          <w:color w:val="000000"/>
          <w:sz w:val="22"/>
          <w:szCs w:val="22"/>
        </w:rPr>
        <w:t>Botero</w:t>
      </w:r>
      <w:r w:rsidRPr="004F60D1">
        <w:rPr>
          <w:rFonts w:ascii="Arial" w:hAnsi="Arial" w:cs="Arial"/>
          <w:color w:val="000000"/>
          <w:sz w:val="22"/>
          <w:szCs w:val="22"/>
        </w:rPr>
        <w:t>, H. (202</w:t>
      </w:r>
      <w:r w:rsidR="00FB2FA2">
        <w:rPr>
          <w:rFonts w:ascii="Arial" w:hAnsi="Arial" w:cs="Arial"/>
          <w:color w:val="000000"/>
          <w:sz w:val="22"/>
          <w:szCs w:val="22"/>
        </w:rPr>
        <w:t>3</w:t>
      </w:r>
      <w:r w:rsidRPr="004F60D1">
        <w:rPr>
          <w:rFonts w:ascii="Arial" w:hAnsi="Arial" w:cs="Arial"/>
          <w:color w:val="000000"/>
          <w:sz w:val="22"/>
          <w:szCs w:val="22"/>
        </w:rPr>
        <w:t xml:space="preserve">). </w:t>
      </w:r>
      <w:r w:rsidRPr="00493217">
        <w:rPr>
          <w:rFonts w:ascii="Arial" w:hAnsi="Arial" w:cs="Arial"/>
          <w:color w:val="000000"/>
          <w:sz w:val="22"/>
          <w:szCs w:val="22"/>
        </w:rPr>
        <w:t>Evidence for Farming Initiative: Assessment of practices to reduce post-weaning diarrhoea in pigs without using zinc oxide</w:t>
      </w:r>
      <w:r>
        <w:rPr>
          <w:rFonts w:ascii="Arial" w:hAnsi="Arial" w:cs="Arial"/>
          <w:color w:val="000000"/>
          <w:sz w:val="22"/>
          <w:szCs w:val="22"/>
        </w:rPr>
        <w:t>.</w:t>
      </w:r>
      <w:r w:rsidR="00530FAE" w:rsidRPr="00530FAE">
        <w:t xml:space="preserve"> </w:t>
      </w:r>
      <w:r w:rsidR="00530FAE" w:rsidRPr="00530FAE">
        <w:rPr>
          <w:rFonts w:ascii="Arial" w:hAnsi="Arial" w:cs="Arial"/>
          <w:color w:val="000000"/>
          <w:sz w:val="22"/>
          <w:szCs w:val="22"/>
        </w:rPr>
        <w:t>AHDB</w:t>
      </w:r>
      <w:r w:rsidR="00530FAE">
        <w:rPr>
          <w:rFonts w:ascii="Arial" w:hAnsi="Arial" w:cs="Arial"/>
          <w:color w:val="000000"/>
          <w:sz w:val="22"/>
          <w:szCs w:val="22"/>
        </w:rPr>
        <w:t xml:space="preserve">, </w:t>
      </w:r>
      <w:r w:rsidR="00530FAE" w:rsidRPr="00530FAE">
        <w:rPr>
          <w:rFonts w:ascii="Arial" w:hAnsi="Arial" w:cs="Arial"/>
          <w:color w:val="000000"/>
          <w:sz w:val="22"/>
          <w:szCs w:val="22"/>
        </w:rPr>
        <w:t>Stoneleigh Park</w:t>
      </w:r>
      <w:r w:rsidR="00530FAE">
        <w:rPr>
          <w:rFonts w:ascii="Arial" w:hAnsi="Arial" w:cs="Arial"/>
          <w:color w:val="000000"/>
          <w:sz w:val="22"/>
          <w:szCs w:val="22"/>
        </w:rPr>
        <w:t xml:space="preserve">, </w:t>
      </w:r>
      <w:r w:rsidR="00530FAE" w:rsidRPr="00530FAE">
        <w:rPr>
          <w:rFonts w:ascii="Arial" w:hAnsi="Arial" w:cs="Arial"/>
          <w:color w:val="000000"/>
          <w:sz w:val="22"/>
          <w:szCs w:val="22"/>
        </w:rPr>
        <w:t>Kenilworth</w:t>
      </w:r>
      <w:r w:rsidR="00530FAE">
        <w:rPr>
          <w:rFonts w:ascii="Arial" w:hAnsi="Arial" w:cs="Arial"/>
          <w:color w:val="000000"/>
          <w:sz w:val="22"/>
          <w:szCs w:val="22"/>
        </w:rPr>
        <w:t xml:space="preserve">, </w:t>
      </w:r>
      <w:r w:rsidR="00530FAE" w:rsidRPr="00530FAE">
        <w:rPr>
          <w:rFonts w:ascii="Arial" w:hAnsi="Arial" w:cs="Arial"/>
          <w:color w:val="000000"/>
          <w:sz w:val="22"/>
          <w:szCs w:val="22"/>
        </w:rPr>
        <w:t>Warwickshir</w:t>
      </w:r>
      <w:r w:rsidR="00530FAE">
        <w:rPr>
          <w:rFonts w:ascii="Arial" w:hAnsi="Arial" w:cs="Arial"/>
          <w:color w:val="000000"/>
          <w:sz w:val="22"/>
          <w:szCs w:val="22"/>
        </w:rPr>
        <w:t>e, UK.</w:t>
      </w:r>
      <w:bookmarkEnd w:id="0"/>
    </w:p>
    <w:bookmarkEnd w:id="1"/>
    <w:p w14:paraId="39E5DB1F" w14:textId="77777777" w:rsidR="0026586A" w:rsidRDefault="0026586A" w:rsidP="00B4537B">
      <w:pPr>
        <w:pStyle w:val="NormalWeb"/>
        <w:spacing w:line="276" w:lineRule="auto"/>
        <w:jc w:val="both"/>
        <w:rPr>
          <w:rFonts w:ascii="Arial" w:hAnsi="Arial" w:cs="Arial"/>
          <w:b/>
          <w:bCs/>
          <w:color w:val="000000"/>
          <w:sz w:val="22"/>
          <w:szCs w:val="22"/>
        </w:rPr>
      </w:pPr>
    </w:p>
    <w:p w14:paraId="476C049B" w14:textId="47699E2C" w:rsidR="00096843" w:rsidRPr="00096843" w:rsidRDefault="007320D6" w:rsidP="00B4537B">
      <w:pPr>
        <w:pStyle w:val="NormalWeb"/>
        <w:spacing w:line="276" w:lineRule="auto"/>
        <w:jc w:val="both"/>
        <w:rPr>
          <w:rFonts w:ascii="Arial" w:hAnsi="Arial" w:cs="Arial"/>
          <w:b/>
          <w:bCs/>
          <w:color w:val="000000"/>
          <w:sz w:val="22"/>
          <w:szCs w:val="22"/>
        </w:rPr>
      </w:pPr>
      <w:r w:rsidRPr="00096843">
        <w:rPr>
          <w:rFonts w:ascii="Arial" w:hAnsi="Arial" w:cs="Arial"/>
          <w:b/>
          <w:bCs/>
          <w:color w:val="000000"/>
          <w:sz w:val="22"/>
          <w:szCs w:val="22"/>
        </w:rPr>
        <w:t>Copyrights</w:t>
      </w:r>
    </w:p>
    <w:p w14:paraId="059031B1" w14:textId="27F39A1D" w:rsidR="00783137" w:rsidRPr="00783137" w:rsidRDefault="00F82999" w:rsidP="00B4537B">
      <w:pPr>
        <w:pStyle w:val="NormalWeb"/>
        <w:spacing w:line="276" w:lineRule="auto"/>
        <w:jc w:val="both"/>
        <w:rPr>
          <w:rFonts w:ascii="Arial" w:hAnsi="Arial" w:cs="Arial"/>
          <w:sz w:val="22"/>
          <w:szCs w:val="22"/>
        </w:rPr>
      </w:pPr>
      <w:r w:rsidRPr="00783137">
        <w:rPr>
          <w:rFonts w:ascii="Arial" w:hAnsi="Arial" w:cs="Arial"/>
          <w:sz w:val="22"/>
          <w:szCs w:val="22"/>
        </w:rPr>
        <w:t xml:space="preserve">© </w:t>
      </w:r>
      <w:r w:rsidR="00783137">
        <w:rPr>
          <w:rFonts w:ascii="Arial" w:hAnsi="Arial" w:cs="Arial"/>
          <w:sz w:val="22"/>
          <w:szCs w:val="22"/>
        </w:rPr>
        <w:t>AHDB</w:t>
      </w:r>
      <w:r w:rsidRPr="00783137">
        <w:rPr>
          <w:rFonts w:ascii="Arial" w:hAnsi="Arial" w:cs="Arial"/>
          <w:sz w:val="22"/>
          <w:szCs w:val="22"/>
        </w:rPr>
        <w:t xml:space="preserve"> copyright </w:t>
      </w:r>
    </w:p>
    <w:p w14:paraId="21395419" w14:textId="0C0C8015" w:rsidR="00C83946" w:rsidRPr="00783137" w:rsidRDefault="00F82999" w:rsidP="00B4537B">
      <w:pPr>
        <w:pStyle w:val="NormalWeb"/>
        <w:spacing w:line="276" w:lineRule="auto"/>
        <w:jc w:val="both"/>
        <w:rPr>
          <w:rFonts w:ascii="Arial" w:hAnsi="Arial" w:cs="Arial"/>
          <w:b/>
          <w:bCs/>
          <w:color w:val="000000"/>
          <w:sz w:val="22"/>
          <w:szCs w:val="22"/>
        </w:rPr>
      </w:pPr>
      <w:r w:rsidRPr="00783137">
        <w:rPr>
          <w:rFonts w:ascii="Arial" w:hAnsi="Arial" w:cs="Arial"/>
          <w:sz w:val="22"/>
          <w:szCs w:val="22"/>
        </w:rPr>
        <w:t xml:space="preserve">This publication may be reproduced free of charge in any format or medium, provided that it is reproduced accurately and not used in a misleading context. The material must be acknowledged as </w:t>
      </w:r>
      <w:r w:rsidR="00783137" w:rsidRPr="00783137">
        <w:rPr>
          <w:rFonts w:ascii="Arial" w:hAnsi="Arial" w:cs="Arial"/>
          <w:sz w:val="22"/>
          <w:szCs w:val="22"/>
        </w:rPr>
        <w:t>AHDB</w:t>
      </w:r>
      <w:r w:rsidRPr="00783137">
        <w:rPr>
          <w:rFonts w:ascii="Arial" w:hAnsi="Arial" w:cs="Arial"/>
          <w:sz w:val="22"/>
          <w:szCs w:val="22"/>
        </w:rPr>
        <w:t xml:space="preserve"> copyright with the title and source of the publication specified. Published by the</w:t>
      </w:r>
      <w:r w:rsidR="00783137" w:rsidRPr="00783137">
        <w:rPr>
          <w:rFonts w:ascii="Arial" w:hAnsi="Arial" w:cs="Arial"/>
          <w:sz w:val="22"/>
          <w:szCs w:val="22"/>
        </w:rPr>
        <w:t xml:space="preserve"> AHDB</w:t>
      </w:r>
      <w:r w:rsidR="00EE2616">
        <w:rPr>
          <w:rFonts w:ascii="Arial" w:hAnsi="Arial" w:cs="Arial"/>
          <w:sz w:val="22"/>
          <w:szCs w:val="22"/>
        </w:rPr>
        <w:t xml:space="preserve"> </w:t>
      </w:r>
      <w:r w:rsidR="00F06DEB">
        <w:rPr>
          <w:rFonts w:ascii="Arial" w:hAnsi="Arial" w:cs="Arial"/>
          <w:sz w:val="22"/>
          <w:szCs w:val="22"/>
        </w:rPr>
        <w:t>(</w:t>
      </w:r>
      <w:r w:rsidR="00FB2FA2">
        <w:rPr>
          <w:rFonts w:ascii="Arial" w:hAnsi="Arial" w:cs="Arial"/>
          <w:sz w:val="22"/>
          <w:szCs w:val="22"/>
        </w:rPr>
        <w:t>February</w:t>
      </w:r>
      <w:r w:rsidRPr="00783137">
        <w:rPr>
          <w:rFonts w:ascii="Arial" w:hAnsi="Arial" w:cs="Arial"/>
          <w:sz w:val="22"/>
          <w:szCs w:val="22"/>
        </w:rPr>
        <w:t xml:space="preserve"> 202</w:t>
      </w:r>
      <w:r w:rsidR="00FB2FA2">
        <w:rPr>
          <w:rFonts w:ascii="Arial" w:hAnsi="Arial" w:cs="Arial"/>
          <w:sz w:val="22"/>
          <w:szCs w:val="22"/>
        </w:rPr>
        <w:t>3</w:t>
      </w:r>
      <w:r w:rsidR="00F06DEB">
        <w:rPr>
          <w:rFonts w:ascii="Arial" w:hAnsi="Arial" w:cs="Arial"/>
          <w:sz w:val="22"/>
          <w:szCs w:val="22"/>
        </w:rPr>
        <w:t>)</w:t>
      </w:r>
      <w:r w:rsidR="0026586A">
        <w:rPr>
          <w:rFonts w:ascii="Arial" w:hAnsi="Arial" w:cs="Arial"/>
          <w:sz w:val="22"/>
          <w:szCs w:val="22"/>
        </w:rPr>
        <w:t>.</w:t>
      </w:r>
    </w:p>
    <w:p w14:paraId="0D27DBA3" w14:textId="77777777" w:rsidR="0072038D" w:rsidRPr="00783137" w:rsidRDefault="0072038D" w:rsidP="00B4537B">
      <w:pPr>
        <w:spacing w:line="276" w:lineRule="auto"/>
        <w:jc w:val="center"/>
        <w:rPr>
          <w:rFonts w:eastAsia="Arial" w:cs="Arial"/>
        </w:rPr>
      </w:pPr>
    </w:p>
    <w:p w14:paraId="4D21BDC7" w14:textId="77777777" w:rsidR="0072038D" w:rsidRDefault="0072038D" w:rsidP="00B4537B">
      <w:pPr>
        <w:spacing w:line="276" w:lineRule="auto"/>
        <w:jc w:val="center"/>
        <w:rPr>
          <w:rFonts w:eastAsia="Arial" w:cs="Arial"/>
          <w:sz w:val="16"/>
          <w:szCs w:val="16"/>
        </w:rPr>
      </w:pPr>
    </w:p>
    <w:p w14:paraId="227A52A9" w14:textId="77777777" w:rsidR="0072038D" w:rsidRDefault="0072038D" w:rsidP="00B4537B">
      <w:pPr>
        <w:spacing w:line="276" w:lineRule="auto"/>
        <w:jc w:val="center"/>
        <w:rPr>
          <w:rFonts w:eastAsia="Arial" w:cs="Arial"/>
          <w:sz w:val="16"/>
          <w:szCs w:val="16"/>
        </w:rPr>
      </w:pPr>
    </w:p>
    <w:p w14:paraId="49C1EF4A" w14:textId="77777777" w:rsidR="0072038D" w:rsidRDefault="0072038D" w:rsidP="00B4537B">
      <w:pPr>
        <w:spacing w:line="276" w:lineRule="auto"/>
        <w:rPr>
          <w:rFonts w:eastAsia="Arial" w:cs="Arial"/>
          <w:sz w:val="16"/>
          <w:szCs w:val="16"/>
        </w:rPr>
      </w:pPr>
    </w:p>
    <w:p w14:paraId="3005D82E" w14:textId="72EF758B" w:rsidR="0018619E" w:rsidRDefault="0018619E" w:rsidP="00B4537B">
      <w:pPr>
        <w:spacing w:line="276" w:lineRule="auto"/>
        <w:jc w:val="center"/>
        <w:rPr>
          <w:rFonts w:eastAsia="Arial" w:cs="Arial"/>
          <w:sz w:val="16"/>
          <w:szCs w:val="16"/>
        </w:rPr>
      </w:pPr>
      <w:bookmarkStart w:id="2" w:name="_Hlk112314076"/>
      <w:r>
        <w:rPr>
          <w:rFonts w:eastAsia="Arial" w:cs="Arial"/>
          <w:sz w:val="16"/>
          <w:szCs w:val="16"/>
        </w:rPr>
        <w:br w:type="page"/>
      </w:r>
    </w:p>
    <w:sdt>
      <w:sdtPr>
        <w:rPr>
          <w:rFonts w:ascii="Arial" w:eastAsiaTheme="minorHAnsi" w:hAnsi="Arial" w:cstheme="minorBidi"/>
          <w:color w:val="auto"/>
          <w:sz w:val="22"/>
          <w:szCs w:val="22"/>
          <w:lang w:val="en-GB"/>
        </w:rPr>
        <w:id w:val="866652200"/>
        <w:docPartObj>
          <w:docPartGallery w:val="Table of Contents"/>
          <w:docPartUnique/>
        </w:docPartObj>
      </w:sdtPr>
      <w:sdtEndPr>
        <w:rPr>
          <w:b/>
          <w:bCs/>
          <w:noProof/>
        </w:rPr>
      </w:sdtEndPr>
      <w:sdtContent>
        <w:p w14:paraId="490F1DB8" w14:textId="77777777" w:rsidR="0072038D" w:rsidRDefault="0072038D" w:rsidP="00B4537B">
          <w:pPr>
            <w:pStyle w:val="TOCHeading"/>
            <w:spacing w:line="276" w:lineRule="auto"/>
          </w:pPr>
          <w:r>
            <w:t>Contents</w:t>
          </w:r>
        </w:p>
        <w:p w14:paraId="476BF586" w14:textId="1DD4E06C" w:rsidR="00612C72" w:rsidRDefault="009E1D78">
          <w:pPr>
            <w:pStyle w:val="TOC1"/>
            <w:rPr>
              <w:rFonts w:asciiTheme="minorHAnsi" w:eastAsiaTheme="minorEastAsia" w:hAnsiTheme="minorHAnsi" w:cstheme="minorBidi"/>
              <w:noProof/>
              <w:szCs w:val="22"/>
              <w:lang w:val="en-IE" w:eastAsia="en-IE"/>
            </w:rPr>
          </w:pPr>
          <w:r>
            <w:fldChar w:fldCharType="begin"/>
          </w:r>
          <w:r>
            <w:instrText xml:space="preserve"> TOC \o "1-4" \h \z \u </w:instrText>
          </w:r>
          <w:r>
            <w:fldChar w:fldCharType="separate"/>
          </w:r>
          <w:hyperlink w:anchor="_Toc124787476" w:history="1">
            <w:r w:rsidR="00612C72" w:rsidRPr="007E3BB2">
              <w:rPr>
                <w:rStyle w:val="Hyperlink"/>
                <w:noProof/>
              </w:rPr>
              <w:t>1</w:t>
            </w:r>
            <w:r w:rsidR="00612C72">
              <w:rPr>
                <w:rFonts w:asciiTheme="minorHAnsi" w:eastAsiaTheme="minorEastAsia" w:hAnsiTheme="minorHAnsi" w:cstheme="minorBidi"/>
                <w:noProof/>
                <w:szCs w:val="22"/>
                <w:lang w:val="en-IE" w:eastAsia="en-IE"/>
              </w:rPr>
              <w:tab/>
            </w:r>
            <w:r w:rsidR="00612C72" w:rsidRPr="007E3BB2">
              <w:rPr>
                <w:rStyle w:val="Hyperlink"/>
                <w:noProof/>
              </w:rPr>
              <w:t>S</w:t>
            </w:r>
            <w:r w:rsidR="00BA2069">
              <w:rPr>
                <w:rStyle w:val="Hyperlink"/>
                <w:noProof/>
              </w:rPr>
              <w:t>ummary</w:t>
            </w:r>
            <w:r w:rsidR="00612C72">
              <w:rPr>
                <w:noProof/>
                <w:webHidden/>
              </w:rPr>
              <w:tab/>
            </w:r>
            <w:r w:rsidR="00612C72">
              <w:rPr>
                <w:noProof/>
                <w:webHidden/>
              </w:rPr>
              <w:fldChar w:fldCharType="begin"/>
            </w:r>
            <w:r w:rsidR="00612C72">
              <w:rPr>
                <w:noProof/>
                <w:webHidden/>
              </w:rPr>
              <w:instrText xml:space="preserve"> PAGEREF _Toc124787476 \h </w:instrText>
            </w:r>
            <w:r w:rsidR="00612C72">
              <w:rPr>
                <w:noProof/>
                <w:webHidden/>
              </w:rPr>
            </w:r>
            <w:r w:rsidR="00612C72">
              <w:rPr>
                <w:noProof/>
                <w:webHidden/>
              </w:rPr>
              <w:fldChar w:fldCharType="separate"/>
            </w:r>
            <w:r w:rsidR="00612C72">
              <w:rPr>
                <w:noProof/>
                <w:webHidden/>
              </w:rPr>
              <w:t>1</w:t>
            </w:r>
            <w:r w:rsidR="00612C72">
              <w:rPr>
                <w:noProof/>
                <w:webHidden/>
              </w:rPr>
              <w:fldChar w:fldCharType="end"/>
            </w:r>
          </w:hyperlink>
        </w:p>
        <w:p w14:paraId="13B6F883" w14:textId="3D6ACC54" w:rsidR="00612C72" w:rsidRDefault="001C6F1A">
          <w:pPr>
            <w:pStyle w:val="TOC1"/>
            <w:rPr>
              <w:rFonts w:asciiTheme="minorHAnsi" w:eastAsiaTheme="minorEastAsia" w:hAnsiTheme="minorHAnsi" w:cstheme="minorBidi"/>
              <w:noProof/>
              <w:szCs w:val="22"/>
              <w:lang w:val="en-IE" w:eastAsia="en-IE"/>
            </w:rPr>
          </w:pPr>
          <w:hyperlink w:anchor="_Toc124787477" w:history="1">
            <w:r w:rsidR="00612C72" w:rsidRPr="007E3BB2">
              <w:rPr>
                <w:rStyle w:val="Hyperlink"/>
                <w:noProof/>
              </w:rPr>
              <w:t>2</w:t>
            </w:r>
            <w:r w:rsidR="00612C72">
              <w:rPr>
                <w:rFonts w:asciiTheme="minorHAnsi" w:eastAsiaTheme="minorEastAsia" w:hAnsiTheme="minorHAnsi" w:cstheme="minorBidi"/>
                <w:noProof/>
                <w:szCs w:val="22"/>
                <w:lang w:val="en-IE" w:eastAsia="en-IE"/>
              </w:rPr>
              <w:tab/>
            </w:r>
            <w:r w:rsidR="00612C72" w:rsidRPr="007E3BB2">
              <w:rPr>
                <w:rStyle w:val="Hyperlink"/>
                <w:noProof/>
              </w:rPr>
              <w:t>Background</w:t>
            </w:r>
            <w:r w:rsidR="00612C72">
              <w:rPr>
                <w:noProof/>
                <w:webHidden/>
              </w:rPr>
              <w:tab/>
            </w:r>
            <w:r w:rsidR="00612C72">
              <w:rPr>
                <w:noProof/>
                <w:webHidden/>
              </w:rPr>
              <w:fldChar w:fldCharType="begin"/>
            </w:r>
            <w:r w:rsidR="00612C72">
              <w:rPr>
                <w:noProof/>
                <w:webHidden/>
              </w:rPr>
              <w:instrText xml:space="preserve"> PAGEREF _Toc124787477 \h </w:instrText>
            </w:r>
            <w:r w:rsidR="00612C72">
              <w:rPr>
                <w:noProof/>
                <w:webHidden/>
              </w:rPr>
            </w:r>
            <w:r w:rsidR="00612C72">
              <w:rPr>
                <w:noProof/>
                <w:webHidden/>
              </w:rPr>
              <w:fldChar w:fldCharType="separate"/>
            </w:r>
            <w:r w:rsidR="00612C72">
              <w:rPr>
                <w:noProof/>
                <w:webHidden/>
              </w:rPr>
              <w:t>3</w:t>
            </w:r>
            <w:r w:rsidR="00612C72">
              <w:rPr>
                <w:noProof/>
                <w:webHidden/>
              </w:rPr>
              <w:fldChar w:fldCharType="end"/>
            </w:r>
          </w:hyperlink>
        </w:p>
        <w:p w14:paraId="6D688377" w14:textId="3DEBCF29" w:rsidR="00612C72" w:rsidRDefault="001C6F1A">
          <w:pPr>
            <w:pStyle w:val="TOC1"/>
            <w:rPr>
              <w:rFonts w:asciiTheme="minorHAnsi" w:eastAsiaTheme="minorEastAsia" w:hAnsiTheme="minorHAnsi" w:cstheme="minorBidi"/>
              <w:noProof/>
              <w:szCs w:val="22"/>
              <w:lang w:val="en-IE" w:eastAsia="en-IE"/>
            </w:rPr>
          </w:pPr>
          <w:hyperlink w:anchor="_Toc124787478" w:history="1">
            <w:r w:rsidR="00612C72" w:rsidRPr="007E3BB2">
              <w:rPr>
                <w:rStyle w:val="Hyperlink"/>
                <w:noProof/>
              </w:rPr>
              <w:t>3</w:t>
            </w:r>
            <w:r w:rsidR="00612C72">
              <w:rPr>
                <w:rFonts w:asciiTheme="minorHAnsi" w:eastAsiaTheme="minorEastAsia" w:hAnsiTheme="minorHAnsi" w:cstheme="minorBidi"/>
                <w:noProof/>
                <w:szCs w:val="22"/>
                <w:lang w:val="en-IE" w:eastAsia="en-IE"/>
              </w:rPr>
              <w:tab/>
            </w:r>
            <w:r w:rsidR="00612C72" w:rsidRPr="007E3BB2">
              <w:rPr>
                <w:rStyle w:val="Hyperlink"/>
                <w:noProof/>
              </w:rPr>
              <w:t>Project aims and objectives</w:t>
            </w:r>
            <w:r w:rsidR="00612C72">
              <w:rPr>
                <w:noProof/>
                <w:webHidden/>
              </w:rPr>
              <w:tab/>
            </w:r>
            <w:r w:rsidR="00612C72">
              <w:rPr>
                <w:noProof/>
                <w:webHidden/>
              </w:rPr>
              <w:fldChar w:fldCharType="begin"/>
            </w:r>
            <w:r w:rsidR="00612C72">
              <w:rPr>
                <w:noProof/>
                <w:webHidden/>
              </w:rPr>
              <w:instrText xml:space="preserve"> PAGEREF _Toc124787478 \h </w:instrText>
            </w:r>
            <w:r w:rsidR="00612C72">
              <w:rPr>
                <w:noProof/>
                <w:webHidden/>
              </w:rPr>
            </w:r>
            <w:r w:rsidR="00612C72">
              <w:rPr>
                <w:noProof/>
                <w:webHidden/>
              </w:rPr>
              <w:fldChar w:fldCharType="separate"/>
            </w:r>
            <w:r w:rsidR="00612C72">
              <w:rPr>
                <w:noProof/>
                <w:webHidden/>
              </w:rPr>
              <w:t>4</w:t>
            </w:r>
            <w:r w:rsidR="00612C72">
              <w:rPr>
                <w:noProof/>
                <w:webHidden/>
              </w:rPr>
              <w:fldChar w:fldCharType="end"/>
            </w:r>
          </w:hyperlink>
        </w:p>
        <w:p w14:paraId="5D88702D" w14:textId="60D6D791"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479" w:history="1">
            <w:r w:rsidR="00612C72" w:rsidRPr="007E3BB2">
              <w:rPr>
                <w:rStyle w:val="Hyperlink"/>
                <w:noProof/>
              </w:rPr>
              <w:t>3.1</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Aim</w:t>
            </w:r>
            <w:r w:rsidR="00612C72">
              <w:rPr>
                <w:noProof/>
                <w:webHidden/>
              </w:rPr>
              <w:tab/>
            </w:r>
            <w:r w:rsidR="00612C72">
              <w:rPr>
                <w:noProof/>
                <w:webHidden/>
              </w:rPr>
              <w:fldChar w:fldCharType="begin"/>
            </w:r>
            <w:r w:rsidR="00612C72">
              <w:rPr>
                <w:noProof/>
                <w:webHidden/>
              </w:rPr>
              <w:instrText xml:space="preserve"> PAGEREF _Toc124787479 \h </w:instrText>
            </w:r>
            <w:r w:rsidR="00612C72">
              <w:rPr>
                <w:noProof/>
                <w:webHidden/>
              </w:rPr>
            </w:r>
            <w:r w:rsidR="00612C72">
              <w:rPr>
                <w:noProof/>
                <w:webHidden/>
              </w:rPr>
              <w:fldChar w:fldCharType="separate"/>
            </w:r>
            <w:r w:rsidR="00612C72">
              <w:rPr>
                <w:noProof/>
                <w:webHidden/>
              </w:rPr>
              <w:t>4</w:t>
            </w:r>
            <w:r w:rsidR="00612C72">
              <w:rPr>
                <w:noProof/>
                <w:webHidden/>
              </w:rPr>
              <w:fldChar w:fldCharType="end"/>
            </w:r>
          </w:hyperlink>
        </w:p>
        <w:p w14:paraId="5644699B" w14:textId="4F5244F3"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480" w:history="1">
            <w:r w:rsidR="00612C72" w:rsidRPr="007E3BB2">
              <w:rPr>
                <w:rStyle w:val="Hyperlink"/>
                <w:noProof/>
              </w:rPr>
              <w:t>3.2</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Objectives</w:t>
            </w:r>
            <w:r w:rsidR="00612C72">
              <w:rPr>
                <w:noProof/>
                <w:webHidden/>
              </w:rPr>
              <w:tab/>
            </w:r>
            <w:r w:rsidR="00612C72">
              <w:rPr>
                <w:noProof/>
                <w:webHidden/>
              </w:rPr>
              <w:fldChar w:fldCharType="begin"/>
            </w:r>
            <w:r w:rsidR="00612C72">
              <w:rPr>
                <w:noProof/>
                <w:webHidden/>
              </w:rPr>
              <w:instrText xml:space="preserve"> PAGEREF _Toc124787480 \h </w:instrText>
            </w:r>
            <w:r w:rsidR="00612C72">
              <w:rPr>
                <w:noProof/>
                <w:webHidden/>
              </w:rPr>
            </w:r>
            <w:r w:rsidR="00612C72">
              <w:rPr>
                <w:noProof/>
                <w:webHidden/>
              </w:rPr>
              <w:fldChar w:fldCharType="separate"/>
            </w:r>
            <w:r w:rsidR="00612C72">
              <w:rPr>
                <w:noProof/>
                <w:webHidden/>
              </w:rPr>
              <w:t>4</w:t>
            </w:r>
            <w:r w:rsidR="00612C72">
              <w:rPr>
                <w:noProof/>
                <w:webHidden/>
              </w:rPr>
              <w:fldChar w:fldCharType="end"/>
            </w:r>
          </w:hyperlink>
        </w:p>
        <w:p w14:paraId="1994316F" w14:textId="7A06587E"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481" w:history="1">
            <w:r w:rsidR="00612C72" w:rsidRPr="007E3BB2">
              <w:rPr>
                <w:rStyle w:val="Hyperlink"/>
                <w:noProof/>
              </w:rPr>
              <w:t>3.3</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Report structure</w:t>
            </w:r>
            <w:r w:rsidR="00612C72">
              <w:rPr>
                <w:noProof/>
                <w:webHidden/>
              </w:rPr>
              <w:tab/>
            </w:r>
            <w:r w:rsidR="00612C72">
              <w:rPr>
                <w:noProof/>
                <w:webHidden/>
              </w:rPr>
              <w:fldChar w:fldCharType="begin"/>
            </w:r>
            <w:r w:rsidR="00612C72">
              <w:rPr>
                <w:noProof/>
                <w:webHidden/>
              </w:rPr>
              <w:instrText xml:space="preserve"> PAGEREF _Toc124787481 \h </w:instrText>
            </w:r>
            <w:r w:rsidR="00612C72">
              <w:rPr>
                <w:noProof/>
                <w:webHidden/>
              </w:rPr>
            </w:r>
            <w:r w:rsidR="00612C72">
              <w:rPr>
                <w:noProof/>
                <w:webHidden/>
              </w:rPr>
              <w:fldChar w:fldCharType="separate"/>
            </w:r>
            <w:r w:rsidR="00612C72">
              <w:rPr>
                <w:noProof/>
                <w:webHidden/>
              </w:rPr>
              <w:t>4</w:t>
            </w:r>
            <w:r w:rsidR="00612C72">
              <w:rPr>
                <w:noProof/>
                <w:webHidden/>
              </w:rPr>
              <w:fldChar w:fldCharType="end"/>
            </w:r>
          </w:hyperlink>
        </w:p>
        <w:p w14:paraId="653925CC" w14:textId="6E2D8D6F" w:rsidR="00612C72" w:rsidRDefault="001C6F1A">
          <w:pPr>
            <w:pStyle w:val="TOC1"/>
            <w:rPr>
              <w:rFonts w:asciiTheme="minorHAnsi" w:eastAsiaTheme="minorEastAsia" w:hAnsiTheme="minorHAnsi" w:cstheme="minorBidi"/>
              <w:noProof/>
              <w:szCs w:val="22"/>
              <w:lang w:val="en-IE" w:eastAsia="en-IE"/>
            </w:rPr>
          </w:pPr>
          <w:hyperlink w:anchor="_Toc124787482" w:history="1">
            <w:r w:rsidR="00612C72" w:rsidRPr="007E3BB2">
              <w:rPr>
                <w:rStyle w:val="Hyperlink"/>
                <w:rFonts w:eastAsia="Arial"/>
                <w:noProof/>
              </w:rPr>
              <w:t>4</w:t>
            </w:r>
            <w:r w:rsidR="00612C72">
              <w:rPr>
                <w:rFonts w:asciiTheme="minorHAnsi" w:eastAsiaTheme="minorEastAsia" w:hAnsiTheme="minorHAnsi" w:cstheme="minorBidi"/>
                <w:noProof/>
                <w:szCs w:val="22"/>
                <w:lang w:val="en-IE" w:eastAsia="en-IE"/>
              </w:rPr>
              <w:tab/>
            </w:r>
            <w:r w:rsidR="00612C72" w:rsidRPr="007E3BB2">
              <w:rPr>
                <w:rStyle w:val="Hyperlink"/>
                <w:rFonts w:eastAsia="Arial"/>
                <w:noProof/>
              </w:rPr>
              <w:t>Rapid evidence assessment methodology</w:t>
            </w:r>
            <w:r w:rsidR="00612C72">
              <w:rPr>
                <w:noProof/>
                <w:webHidden/>
              </w:rPr>
              <w:tab/>
            </w:r>
            <w:r w:rsidR="00612C72">
              <w:rPr>
                <w:noProof/>
                <w:webHidden/>
              </w:rPr>
              <w:fldChar w:fldCharType="begin"/>
            </w:r>
            <w:r w:rsidR="00612C72">
              <w:rPr>
                <w:noProof/>
                <w:webHidden/>
              </w:rPr>
              <w:instrText xml:space="preserve"> PAGEREF _Toc124787482 \h </w:instrText>
            </w:r>
            <w:r w:rsidR="00612C72">
              <w:rPr>
                <w:noProof/>
                <w:webHidden/>
              </w:rPr>
            </w:r>
            <w:r w:rsidR="00612C72">
              <w:rPr>
                <w:noProof/>
                <w:webHidden/>
              </w:rPr>
              <w:fldChar w:fldCharType="separate"/>
            </w:r>
            <w:r w:rsidR="00612C72">
              <w:rPr>
                <w:noProof/>
                <w:webHidden/>
              </w:rPr>
              <w:t>5</w:t>
            </w:r>
            <w:r w:rsidR="00612C72">
              <w:rPr>
                <w:noProof/>
                <w:webHidden/>
              </w:rPr>
              <w:fldChar w:fldCharType="end"/>
            </w:r>
          </w:hyperlink>
        </w:p>
        <w:p w14:paraId="5C6BDEF8" w14:textId="04FF3603"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483" w:history="1">
            <w:r w:rsidR="00612C72" w:rsidRPr="007E3BB2">
              <w:rPr>
                <w:rStyle w:val="Hyperlink"/>
                <w:noProof/>
              </w:rPr>
              <w:t>4.1</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Defining search terms and databases</w:t>
            </w:r>
            <w:r w:rsidR="00612C72">
              <w:rPr>
                <w:noProof/>
                <w:webHidden/>
              </w:rPr>
              <w:tab/>
            </w:r>
            <w:r w:rsidR="00612C72">
              <w:rPr>
                <w:noProof/>
                <w:webHidden/>
              </w:rPr>
              <w:fldChar w:fldCharType="begin"/>
            </w:r>
            <w:r w:rsidR="00612C72">
              <w:rPr>
                <w:noProof/>
                <w:webHidden/>
              </w:rPr>
              <w:instrText xml:space="preserve"> PAGEREF _Toc124787483 \h </w:instrText>
            </w:r>
            <w:r w:rsidR="00612C72">
              <w:rPr>
                <w:noProof/>
                <w:webHidden/>
              </w:rPr>
            </w:r>
            <w:r w:rsidR="00612C72">
              <w:rPr>
                <w:noProof/>
                <w:webHidden/>
              </w:rPr>
              <w:fldChar w:fldCharType="separate"/>
            </w:r>
            <w:r w:rsidR="00612C72">
              <w:rPr>
                <w:noProof/>
                <w:webHidden/>
              </w:rPr>
              <w:t>6</w:t>
            </w:r>
            <w:r w:rsidR="00612C72">
              <w:rPr>
                <w:noProof/>
                <w:webHidden/>
              </w:rPr>
              <w:fldChar w:fldCharType="end"/>
            </w:r>
          </w:hyperlink>
        </w:p>
        <w:p w14:paraId="3155C475" w14:textId="712BF916"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484" w:history="1">
            <w:r w:rsidR="00612C72" w:rsidRPr="007E3BB2">
              <w:rPr>
                <w:rStyle w:val="Hyperlink"/>
                <w:noProof/>
              </w:rPr>
              <w:t>4.2</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Screening and selection of evidence</w:t>
            </w:r>
            <w:r w:rsidR="00612C72">
              <w:rPr>
                <w:noProof/>
                <w:webHidden/>
              </w:rPr>
              <w:tab/>
            </w:r>
            <w:r w:rsidR="00612C72">
              <w:rPr>
                <w:noProof/>
                <w:webHidden/>
              </w:rPr>
              <w:fldChar w:fldCharType="begin"/>
            </w:r>
            <w:r w:rsidR="00612C72">
              <w:rPr>
                <w:noProof/>
                <w:webHidden/>
              </w:rPr>
              <w:instrText xml:space="preserve"> PAGEREF _Toc124787484 \h </w:instrText>
            </w:r>
            <w:r w:rsidR="00612C72">
              <w:rPr>
                <w:noProof/>
                <w:webHidden/>
              </w:rPr>
            </w:r>
            <w:r w:rsidR="00612C72">
              <w:rPr>
                <w:noProof/>
                <w:webHidden/>
              </w:rPr>
              <w:fldChar w:fldCharType="separate"/>
            </w:r>
            <w:r w:rsidR="00612C72">
              <w:rPr>
                <w:noProof/>
                <w:webHidden/>
              </w:rPr>
              <w:t>7</w:t>
            </w:r>
            <w:r w:rsidR="00612C72">
              <w:rPr>
                <w:noProof/>
                <w:webHidden/>
              </w:rPr>
              <w:fldChar w:fldCharType="end"/>
            </w:r>
          </w:hyperlink>
        </w:p>
        <w:p w14:paraId="425E99B7" w14:textId="64437508"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485" w:history="1">
            <w:r w:rsidR="00612C72" w:rsidRPr="007E3BB2">
              <w:rPr>
                <w:rStyle w:val="Hyperlink"/>
                <w:noProof/>
              </w:rPr>
              <w:t>4.3</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Assessment of evidence and narrative summaries</w:t>
            </w:r>
            <w:r w:rsidR="00612C72">
              <w:rPr>
                <w:noProof/>
                <w:webHidden/>
              </w:rPr>
              <w:tab/>
            </w:r>
            <w:r w:rsidR="00612C72">
              <w:rPr>
                <w:noProof/>
                <w:webHidden/>
              </w:rPr>
              <w:fldChar w:fldCharType="begin"/>
            </w:r>
            <w:r w:rsidR="00612C72">
              <w:rPr>
                <w:noProof/>
                <w:webHidden/>
              </w:rPr>
              <w:instrText xml:space="preserve"> PAGEREF _Toc124787485 \h </w:instrText>
            </w:r>
            <w:r w:rsidR="00612C72">
              <w:rPr>
                <w:noProof/>
                <w:webHidden/>
              </w:rPr>
            </w:r>
            <w:r w:rsidR="00612C72">
              <w:rPr>
                <w:noProof/>
                <w:webHidden/>
              </w:rPr>
              <w:fldChar w:fldCharType="separate"/>
            </w:r>
            <w:r w:rsidR="00612C72">
              <w:rPr>
                <w:noProof/>
                <w:webHidden/>
              </w:rPr>
              <w:t>11</w:t>
            </w:r>
            <w:r w:rsidR="00612C72">
              <w:rPr>
                <w:noProof/>
                <w:webHidden/>
              </w:rPr>
              <w:fldChar w:fldCharType="end"/>
            </w:r>
          </w:hyperlink>
        </w:p>
        <w:p w14:paraId="423BD9D2" w14:textId="34820959" w:rsidR="00612C72" w:rsidRDefault="001C6F1A">
          <w:pPr>
            <w:pStyle w:val="TOC1"/>
            <w:rPr>
              <w:rFonts w:asciiTheme="minorHAnsi" w:eastAsiaTheme="minorEastAsia" w:hAnsiTheme="minorHAnsi" w:cstheme="minorBidi"/>
              <w:noProof/>
              <w:szCs w:val="22"/>
              <w:lang w:val="en-IE" w:eastAsia="en-IE"/>
            </w:rPr>
          </w:pPr>
          <w:hyperlink w:anchor="_Toc124787486" w:history="1">
            <w:r w:rsidR="00612C72" w:rsidRPr="007E3BB2">
              <w:rPr>
                <w:rStyle w:val="Hyperlink"/>
                <w:noProof/>
              </w:rPr>
              <w:t>5</w:t>
            </w:r>
            <w:r w:rsidR="00612C72">
              <w:rPr>
                <w:rFonts w:asciiTheme="minorHAnsi" w:eastAsiaTheme="minorEastAsia" w:hAnsiTheme="minorHAnsi" w:cstheme="minorBidi"/>
                <w:noProof/>
                <w:szCs w:val="22"/>
                <w:lang w:val="en-IE" w:eastAsia="en-IE"/>
              </w:rPr>
              <w:tab/>
            </w:r>
            <w:r w:rsidR="00612C72" w:rsidRPr="007E3BB2">
              <w:rPr>
                <w:rStyle w:val="Hyperlink"/>
                <w:noProof/>
              </w:rPr>
              <w:t>Practices to reduce post-weaning diarrhoea without using zinc oxide</w:t>
            </w:r>
            <w:r w:rsidR="00612C72">
              <w:rPr>
                <w:noProof/>
                <w:webHidden/>
              </w:rPr>
              <w:tab/>
            </w:r>
            <w:r w:rsidR="00612C72">
              <w:rPr>
                <w:noProof/>
                <w:webHidden/>
              </w:rPr>
              <w:fldChar w:fldCharType="begin"/>
            </w:r>
            <w:r w:rsidR="00612C72">
              <w:rPr>
                <w:noProof/>
                <w:webHidden/>
              </w:rPr>
              <w:instrText xml:space="preserve"> PAGEREF _Toc124787486 \h </w:instrText>
            </w:r>
            <w:r w:rsidR="00612C72">
              <w:rPr>
                <w:noProof/>
                <w:webHidden/>
              </w:rPr>
            </w:r>
            <w:r w:rsidR="00612C72">
              <w:rPr>
                <w:noProof/>
                <w:webHidden/>
              </w:rPr>
              <w:fldChar w:fldCharType="separate"/>
            </w:r>
            <w:r w:rsidR="00612C72">
              <w:rPr>
                <w:noProof/>
                <w:webHidden/>
              </w:rPr>
              <w:t>11</w:t>
            </w:r>
            <w:r w:rsidR="00612C72">
              <w:rPr>
                <w:noProof/>
                <w:webHidden/>
              </w:rPr>
              <w:fldChar w:fldCharType="end"/>
            </w:r>
          </w:hyperlink>
        </w:p>
        <w:p w14:paraId="0D202D0D" w14:textId="061C43F0"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487" w:history="1">
            <w:r w:rsidR="00612C72" w:rsidRPr="007E3BB2">
              <w:rPr>
                <w:rStyle w:val="Hyperlink"/>
                <w:noProof/>
              </w:rPr>
              <w:t>5.1</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Scoping exercise</w:t>
            </w:r>
            <w:r w:rsidR="00612C72">
              <w:rPr>
                <w:noProof/>
                <w:webHidden/>
              </w:rPr>
              <w:tab/>
            </w:r>
            <w:r w:rsidR="00612C72">
              <w:rPr>
                <w:noProof/>
                <w:webHidden/>
              </w:rPr>
              <w:fldChar w:fldCharType="begin"/>
            </w:r>
            <w:r w:rsidR="00612C72">
              <w:rPr>
                <w:noProof/>
                <w:webHidden/>
              </w:rPr>
              <w:instrText xml:space="preserve"> PAGEREF _Toc124787487 \h </w:instrText>
            </w:r>
            <w:r w:rsidR="00612C72">
              <w:rPr>
                <w:noProof/>
                <w:webHidden/>
              </w:rPr>
            </w:r>
            <w:r w:rsidR="00612C72">
              <w:rPr>
                <w:noProof/>
                <w:webHidden/>
              </w:rPr>
              <w:fldChar w:fldCharType="separate"/>
            </w:r>
            <w:r w:rsidR="00612C72">
              <w:rPr>
                <w:noProof/>
                <w:webHidden/>
              </w:rPr>
              <w:t>11</w:t>
            </w:r>
            <w:r w:rsidR="00612C72">
              <w:rPr>
                <w:noProof/>
                <w:webHidden/>
              </w:rPr>
              <w:fldChar w:fldCharType="end"/>
            </w:r>
          </w:hyperlink>
        </w:p>
        <w:p w14:paraId="266D0472" w14:textId="62CD0166"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488" w:history="1">
            <w:r w:rsidR="00612C72" w:rsidRPr="007E3BB2">
              <w:rPr>
                <w:rStyle w:val="Hyperlink"/>
                <w:noProof/>
              </w:rPr>
              <w:t>5.2</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Critical review</w:t>
            </w:r>
            <w:r w:rsidR="00612C72">
              <w:rPr>
                <w:noProof/>
                <w:webHidden/>
              </w:rPr>
              <w:tab/>
            </w:r>
            <w:r w:rsidR="00612C72">
              <w:rPr>
                <w:noProof/>
                <w:webHidden/>
              </w:rPr>
              <w:fldChar w:fldCharType="begin"/>
            </w:r>
            <w:r w:rsidR="00612C72">
              <w:rPr>
                <w:noProof/>
                <w:webHidden/>
              </w:rPr>
              <w:instrText xml:space="preserve"> PAGEREF _Toc124787488 \h </w:instrText>
            </w:r>
            <w:r w:rsidR="00612C72">
              <w:rPr>
                <w:noProof/>
                <w:webHidden/>
              </w:rPr>
            </w:r>
            <w:r w:rsidR="00612C72">
              <w:rPr>
                <w:noProof/>
                <w:webHidden/>
              </w:rPr>
              <w:fldChar w:fldCharType="separate"/>
            </w:r>
            <w:r w:rsidR="00612C72">
              <w:rPr>
                <w:noProof/>
                <w:webHidden/>
              </w:rPr>
              <w:t>12</w:t>
            </w:r>
            <w:r w:rsidR="00612C72">
              <w:rPr>
                <w:noProof/>
                <w:webHidden/>
              </w:rPr>
              <w:fldChar w:fldCharType="end"/>
            </w:r>
          </w:hyperlink>
        </w:p>
        <w:p w14:paraId="3F505026" w14:textId="0AD72007"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489" w:history="1">
            <w:r w:rsidR="00612C72" w:rsidRPr="007E3BB2">
              <w:rPr>
                <w:rStyle w:val="Hyperlink"/>
                <w:noProof/>
              </w:rPr>
              <w:t>5.3</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Practices Included in REAs</w:t>
            </w:r>
            <w:r w:rsidR="00612C72">
              <w:rPr>
                <w:noProof/>
                <w:webHidden/>
              </w:rPr>
              <w:tab/>
            </w:r>
            <w:r w:rsidR="00612C72">
              <w:rPr>
                <w:noProof/>
                <w:webHidden/>
              </w:rPr>
              <w:fldChar w:fldCharType="begin"/>
            </w:r>
            <w:r w:rsidR="00612C72">
              <w:rPr>
                <w:noProof/>
                <w:webHidden/>
              </w:rPr>
              <w:instrText xml:space="preserve"> PAGEREF _Toc124787489 \h </w:instrText>
            </w:r>
            <w:r w:rsidR="00612C72">
              <w:rPr>
                <w:noProof/>
                <w:webHidden/>
              </w:rPr>
            </w:r>
            <w:r w:rsidR="00612C72">
              <w:rPr>
                <w:noProof/>
                <w:webHidden/>
              </w:rPr>
              <w:fldChar w:fldCharType="separate"/>
            </w:r>
            <w:r w:rsidR="00612C72">
              <w:rPr>
                <w:noProof/>
                <w:webHidden/>
              </w:rPr>
              <w:t>12</w:t>
            </w:r>
            <w:r w:rsidR="00612C72">
              <w:rPr>
                <w:noProof/>
                <w:webHidden/>
              </w:rPr>
              <w:fldChar w:fldCharType="end"/>
            </w:r>
          </w:hyperlink>
        </w:p>
        <w:p w14:paraId="071F8744" w14:textId="16F2906D" w:rsidR="00612C72" w:rsidRDefault="001C6F1A">
          <w:pPr>
            <w:pStyle w:val="TOC1"/>
            <w:rPr>
              <w:rFonts w:asciiTheme="minorHAnsi" w:eastAsiaTheme="minorEastAsia" w:hAnsiTheme="minorHAnsi" w:cstheme="minorBidi"/>
              <w:noProof/>
              <w:szCs w:val="22"/>
              <w:lang w:val="en-IE" w:eastAsia="en-IE"/>
            </w:rPr>
          </w:pPr>
          <w:hyperlink w:anchor="_Toc124787490" w:history="1">
            <w:r w:rsidR="00612C72" w:rsidRPr="007E3BB2">
              <w:rPr>
                <w:rStyle w:val="Hyperlink"/>
                <w:noProof/>
              </w:rPr>
              <w:t>6</w:t>
            </w:r>
            <w:r w:rsidR="00612C72">
              <w:rPr>
                <w:rFonts w:asciiTheme="minorHAnsi" w:eastAsiaTheme="minorEastAsia" w:hAnsiTheme="minorHAnsi" w:cstheme="minorBidi"/>
                <w:noProof/>
                <w:szCs w:val="22"/>
                <w:lang w:val="en-IE" w:eastAsia="en-IE"/>
              </w:rPr>
              <w:tab/>
            </w:r>
            <w:r w:rsidR="00612C72" w:rsidRPr="007E3BB2">
              <w:rPr>
                <w:rStyle w:val="Hyperlink"/>
                <w:noProof/>
              </w:rPr>
              <w:t>Nutritional changes</w:t>
            </w:r>
            <w:r w:rsidR="00612C72">
              <w:rPr>
                <w:noProof/>
                <w:webHidden/>
              </w:rPr>
              <w:tab/>
            </w:r>
            <w:r w:rsidR="00612C72">
              <w:rPr>
                <w:noProof/>
                <w:webHidden/>
              </w:rPr>
              <w:fldChar w:fldCharType="begin"/>
            </w:r>
            <w:r w:rsidR="00612C72">
              <w:rPr>
                <w:noProof/>
                <w:webHidden/>
              </w:rPr>
              <w:instrText xml:space="preserve"> PAGEREF _Toc124787490 \h </w:instrText>
            </w:r>
            <w:r w:rsidR="00612C72">
              <w:rPr>
                <w:noProof/>
                <w:webHidden/>
              </w:rPr>
            </w:r>
            <w:r w:rsidR="00612C72">
              <w:rPr>
                <w:noProof/>
                <w:webHidden/>
              </w:rPr>
              <w:fldChar w:fldCharType="separate"/>
            </w:r>
            <w:r w:rsidR="00612C72">
              <w:rPr>
                <w:noProof/>
                <w:webHidden/>
              </w:rPr>
              <w:t>13</w:t>
            </w:r>
            <w:r w:rsidR="00612C72">
              <w:rPr>
                <w:noProof/>
                <w:webHidden/>
              </w:rPr>
              <w:fldChar w:fldCharType="end"/>
            </w:r>
          </w:hyperlink>
        </w:p>
        <w:p w14:paraId="5F94FDCA" w14:textId="5CCF8761"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491" w:history="1">
            <w:r w:rsidR="00612C72" w:rsidRPr="007E3BB2">
              <w:rPr>
                <w:rStyle w:val="Hyperlink"/>
                <w:noProof/>
              </w:rPr>
              <w:t>6.1</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Reduce crude protein intake</w:t>
            </w:r>
            <w:r w:rsidR="00612C72">
              <w:rPr>
                <w:noProof/>
                <w:webHidden/>
              </w:rPr>
              <w:tab/>
            </w:r>
            <w:r w:rsidR="00612C72">
              <w:rPr>
                <w:noProof/>
                <w:webHidden/>
              </w:rPr>
              <w:fldChar w:fldCharType="begin"/>
            </w:r>
            <w:r w:rsidR="00612C72">
              <w:rPr>
                <w:noProof/>
                <w:webHidden/>
              </w:rPr>
              <w:instrText xml:space="preserve"> PAGEREF _Toc124787491 \h </w:instrText>
            </w:r>
            <w:r w:rsidR="00612C72">
              <w:rPr>
                <w:noProof/>
                <w:webHidden/>
              </w:rPr>
            </w:r>
            <w:r w:rsidR="00612C72">
              <w:rPr>
                <w:noProof/>
                <w:webHidden/>
              </w:rPr>
              <w:fldChar w:fldCharType="separate"/>
            </w:r>
            <w:r w:rsidR="00612C72">
              <w:rPr>
                <w:noProof/>
                <w:webHidden/>
              </w:rPr>
              <w:t>14</w:t>
            </w:r>
            <w:r w:rsidR="00612C72">
              <w:rPr>
                <w:noProof/>
                <w:webHidden/>
              </w:rPr>
              <w:fldChar w:fldCharType="end"/>
            </w:r>
          </w:hyperlink>
        </w:p>
        <w:p w14:paraId="71D91029" w14:textId="530CF2F0"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492" w:history="1">
            <w:r w:rsidR="00612C72" w:rsidRPr="007E3BB2">
              <w:rPr>
                <w:rStyle w:val="Hyperlink"/>
                <w:noProof/>
              </w:rPr>
              <w:t>6.2</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Alternative protein sources</w:t>
            </w:r>
            <w:r w:rsidR="00612C72">
              <w:rPr>
                <w:noProof/>
                <w:webHidden/>
              </w:rPr>
              <w:tab/>
            </w:r>
            <w:r w:rsidR="00612C72">
              <w:rPr>
                <w:noProof/>
                <w:webHidden/>
              </w:rPr>
              <w:fldChar w:fldCharType="begin"/>
            </w:r>
            <w:r w:rsidR="00612C72">
              <w:rPr>
                <w:noProof/>
                <w:webHidden/>
              </w:rPr>
              <w:instrText xml:space="preserve"> PAGEREF _Toc124787492 \h </w:instrText>
            </w:r>
            <w:r w:rsidR="00612C72">
              <w:rPr>
                <w:noProof/>
                <w:webHidden/>
              </w:rPr>
            </w:r>
            <w:r w:rsidR="00612C72">
              <w:rPr>
                <w:noProof/>
                <w:webHidden/>
              </w:rPr>
              <w:fldChar w:fldCharType="separate"/>
            </w:r>
            <w:r w:rsidR="00612C72">
              <w:rPr>
                <w:noProof/>
                <w:webHidden/>
              </w:rPr>
              <w:t>15</w:t>
            </w:r>
            <w:r w:rsidR="00612C72">
              <w:rPr>
                <w:noProof/>
                <w:webHidden/>
              </w:rPr>
              <w:fldChar w:fldCharType="end"/>
            </w:r>
          </w:hyperlink>
        </w:p>
        <w:p w14:paraId="2F4DF6AC" w14:textId="0D03791F"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493" w:history="1">
            <w:r w:rsidR="00612C72" w:rsidRPr="007E3BB2">
              <w:rPr>
                <w:rStyle w:val="Hyperlink"/>
                <w:noProof/>
              </w:rPr>
              <w:t>6.3</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Dietary fibre</w:t>
            </w:r>
            <w:r w:rsidR="00612C72">
              <w:rPr>
                <w:noProof/>
                <w:webHidden/>
              </w:rPr>
              <w:tab/>
            </w:r>
            <w:r w:rsidR="00612C72">
              <w:rPr>
                <w:noProof/>
                <w:webHidden/>
              </w:rPr>
              <w:fldChar w:fldCharType="begin"/>
            </w:r>
            <w:r w:rsidR="00612C72">
              <w:rPr>
                <w:noProof/>
                <w:webHidden/>
              </w:rPr>
              <w:instrText xml:space="preserve"> PAGEREF _Toc124787493 \h </w:instrText>
            </w:r>
            <w:r w:rsidR="00612C72">
              <w:rPr>
                <w:noProof/>
                <w:webHidden/>
              </w:rPr>
            </w:r>
            <w:r w:rsidR="00612C72">
              <w:rPr>
                <w:noProof/>
                <w:webHidden/>
              </w:rPr>
              <w:fldChar w:fldCharType="separate"/>
            </w:r>
            <w:r w:rsidR="00612C72">
              <w:rPr>
                <w:noProof/>
                <w:webHidden/>
              </w:rPr>
              <w:t>16</w:t>
            </w:r>
            <w:r w:rsidR="00612C72">
              <w:rPr>
                <w:noProof/>
                <w:webHidden/>
              </w:rPr>
              <w:fldChar w:fldCharType="end"/>
            </w:r>
          </w:hyperlink>
        </w:p>
        <w:p w14:paraId="5CFCEF09" w14:textId="77BF55F7"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494" w:history="1">
            <w:r w:rsidR="00612C72" w:rsidRPr="007E3BB2">
              <w:rPr>
                <w:rStyle w:val="Hyperlink"/>
                <w:noProof/>
              </w:rPr>
              <w:t>6.4</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Acidification of feed and water, including Organic Acids</w:t>
            </w:r>
            <w:r w:rsidR="00612C72">
              <w:rPr>
                <w:noProof/>
                <w:webHidden/>
              </w:rPr>
              <w:tab/>
            </w:r>
            <w:r w:rsidR="00612C72">
              <w:rPr>
                <w:noProof/>
                <w:webHidden/>
              </w:rPr>
              <w:fldChar w:fldCharType="begin"/>
            </w:r>
            <w:r w:rsidR="00612C72">
              <w:rPr>
                <w:noProof/>
                <w:webHidden/>
              </w:rPr>
              <w:instrText xml:space="preserve"> PAGEREF _Toc124787494 \h </w:instrText>
            </w:r>
            <w:r w:rsidR="00612C72">
              <w:rPr>
                <w:noProof/>
                <w:webHidden/>
              </w:rPr>
            </w:r>
            <w:r w:rsidR="00612C72">
              <w:rPr>
                <w:noProof/>
                <w:webHidden/>
              </w:rPr>
              <w:fldChar w:fldCharType="separate"/>
            </w:r>
            <w:r w:rsidR="00612C72">
              <w:rPr>
                <w:noProof/>
                <w:webHidden/>
              </w:rPr>
              <w:t>16</w:t>
            </w:r>
            <w:r w:rsidR="00612C72">
              <w:rPr>
                <w:noProof/>
                <w:webHidden/>
              </w:rPr>
              <w:fldChar w:fldCharType="end"/>
            </w:r>
          </w:hyperlink>
        </w:p>
        <w:p w14:paraId="6E6B2234" w14:textId="42885BE0"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495" w:history="1">
            <w:r w:rsidR="00612C72" w:rsidRPr="007E3BB2">
              <w:rPr>
                <w:rStyle w:val="Hyperlink"/>
                <w:noProof/>
              </w:rPr>
              <w:t>6.5</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Feed additives</w:t>
            </w:r>
            <w:r w:rsidR="00612C72">
              <w:rPr>
                <w:noProof/>
                <w:webHidden/>
              </w:rPr>
              <w:tab/>
            </w:r>
            <w:r w:rsidR="00612C72">
              <w:rPr>
                <w:noProof/>
                <w:webHidden/>
              </w:rPr>
              <w:fldChar w:fldCharType="begin"/>
            </w:r>
            <w:r w:rsidR="00612C72">
              <w:rPr>
                <w:noProof/>
                <w:webHidden/>
              </w:rPr>
              <w:instrText xml:space="preserve"> PAGEREF _Toc124787495 \h </w:instrText>
            </w:r>
            <w:r w:rsidR="00612C72">
              <w:rPr>
                <w:noProof/>
                <w:webHidden/>
              </w:rPr>
            </w:r>
            <w:r w:rsidR="00612C72">
              <w:rPr>
                <w:noProof/>
                <w:webHidden/>
              </w:rPr>
              <w:fldChar w:fldCharType="separate"/>
            </w:r>
            <w:r w:rsidR="00612C72">
              <w:rPr>
                <w:noProof/>
                <w:webHidden/>
              </w:rPr>
              <w:t>17</w:t>
            </w:r>
            <w:r w:rsidR="00612C72">
              <w:rPr>
                <w:noProof/>
                <w:webHidden/>
              </w:rPr>
              <w:fldChar w:fldCharType="end"/>
            </w:r>
          </w:hyperlink>
        </w:p>
        <w:p w14:paraId="1F0C2159" w14:textId="5E895AC8" w:rsidR="00612C72" w:rsidRDefault="001C6F1A">
          <w:pPr>
            <w:pStyle w:val="TOC3"/>
            <w:tabs>
              <w:tab w:val="left" w:pos="1100"/>
              <w:tab w:val="right" w:leader="dot" w:pos="8494"/>
            </w:tabs>
            <w:rPr>
              <w:rFonts w:eastAsiaTheme="minorEastAsia" w:cstheme="minorBidi"/>
              <w:i w:val="0"/>
              <w:iCs w:val="0"/>
              <w:noProof/>
              <w:sz w:val="22"/>
              <w:szCs w:val="22"/>
              <w:lang w:val="en-IE" w:eastAsia="en-IE"/>
            </w:rPr>
          </w:pPr>
          <w:hyperlink w:anchor="_Toc124787496" w:history="1">
            <w:r w:rsidR="00612C72" w:rsidRPr="007E3BB2">
              <w:rPr>
                <w:rStyle w:val="Hyperlink"/>
                <w:noProof/>
              </w:rPr>
              <w:t>6.5.1</w:t>
            </w:r>
            <w:r w:rsidR="00612C72">
              <w:rPr>
                <w:rFonts w:eastAsiaTheme="minorEastAsia" w:cstheme="minorBidi"/>
                <w:i w:val="0"/>
                <w:iCs w:val="0"/>
                <w:noProof/>
                <w:sz w:val="22"/>
                <w:szCs w:val="22"/>
                <w:lang w:val="en-IE" w:eastAsia="en-IE"/>
              </w:rPr>
              <w:tab/>
            </w:r>
            <w:r w:rsidR="00612C72" w:rsidRPr="007E3BB2">
              <w:rPr>
                <w:rStyle w:val="Hyperlink"/>
                <w:noProof/>
              </w:rPr>
              <w:t>Probiotics</w:t>
            </w:r>
            <w:r w:rsidR="00612C72">
              <w:rPr>
                <w:noProof/>
                <w:webHidden/>
              </w:rPr>
              <w:tab/>
            </w:r>
            <w:r w:rsidR="00612C72">
              <w:rPr>
                <w:noProof/>
                <w:webHidden/>
              </w:rPr>
              <w:fldChar w:fldCharType="begin"/>
            </w:r>
            <w:r w:rsidR="00612C72">
              <w:rPr>
                <w:noProof/>
                <w:webHidden/>
              </w:rPr>
              <w:instrText xml:space="preserve"> PAGEREF _Toc124787496 \h </w:instrText>
            </w:r>
            <w:r w:rsidR="00612C72">
              <w:rPr>
                <w:noProof/>
                <w:webHidden/>
              </w:rPr>
            </w:r>
            <w:r w:rsidR="00612C72">
              <w:rPr>
                <w:noProof/>
                <w:webHidden/>
              </w:rPr>
              <w:fldChar w:fldCharType="separate"/>
            </w:r>
            <w:r w:rsidR="00612C72">
              <w:rPr>
                <w:noProof/>
                <w:webHidden/>
              </w:rPr>
              <w:t>17</w:t>
            </w:r>
            <w:r w:rsidR="00612C72">
              <w:rPr>
                <w:noProof/>
                <w:webHidden/>
              </w:rPr>
              <w:fldChar w:fldCharType="end"/>
            </w:r>
          </w:hyperlink>
        </w:p>
        <w:p w14:paraId="2F6821EF" w14:textId="2605C73A" w:rsidR="00612C72" w:rsidRDefault="001C6F1A">
          <w:pPr>
            <w:pStyle w:val="TOC3"/>
            <w:tabs>
              <w:tab w:val="left" w:pos="1100"/>
              <w:tab w:val="right" w:leader="dot" w:pos="8494"/>
            </w:tabs>
            <w:rPr>
              <w:rFonts w:eastAsiaTheme="minorEastAsia" w:cstheme="minorBidi"/>
              <w:i w:val="0"/>
              <w:iCs w:val="0"/>
              <w:noProof/>
              <w:sz w:val="22"/>
              <w:szCs w:val="22"/>
              <w:lang w:val="en-IE" w:eastAsia="en-IE"/>
            </w:rPr>
          </w:pPr>
          <w:hyperlink w:anchor="_Toc124787497" w:history="1">
            <w:r w:rsidR="00612C72" w:rsidRPr="007E3BB2">
              <w:rPr>
                <w:rStyle w:val="Hyperlink"/>
                <w:noProof/>
              </w:rPr>
              <w:t>6.5.2</w:t>
            </w:r>
            <w:r w:rsidR="00612C72">
              <w:rPr>
                <w:rFonts w:eastAsiaTheme="minorEastAsia" w:cstheme="minorBidi"/>
                <w:i w:val="0"/>
                <w:iCs w:val="0"/>
                <w:noProof/>
                <w:sz w:val="22"/>
                <w:szCs w:val="22"/>
                <w:lang w:val="en-IE" w:eastAsia="en-IE"/>
              </w:rPr>
              <w:tab/>
            </w:r>
            <w:r w:rsidR="00612C72" w:rsidRPr="007E3BB2">
              <w:rPr>
                <w:rStyle w:val="Hyperlink"/>
                <w:noProof/>
              </w:rPr>
              <w:t>Prebiotics, including seaweed</w:t>
            </w:r>
            <w:r w:rsidR="00612C72">
              <w:rPr>
                <w:noProof/>
                <w:webHidden/>
              </w:rPr>
              <w:tab/>
            </w:r>
            <w:r w:rsidR="00612C72">
              <w:rPr>
                <w:noProof/>
                <w:webHidden/>
              </w:rPr>
              <w:fldChar w:fldCharType="begin"/>
            </w:r>
            <w:r w:rsidR="00612C72">
              <w:rPr>
                <w:noProof/>
                <w:webHidden/>
              </w:rPr>
              <w:instrText xml:space="preserve"> PAGEREF _Toc124787497 \h </w:instrText>
            </w:r>
            <w:r w:rsidR="00612C72">
              <w:rPr>
                <w:noProof/>
                <w:webHidden/>
              </w:rPr>
            </w:r>
            <w:r w:rsidR="00612C72">
              <w:rPr>
                <w:noProof/>
                <w:webHidden/>
              </w:rPr>
              <w:fldChar w:fldCharType="separate"/>
            </w:r>
            <w:r w:rsidR="00612C72">
              <w:rPr>
                <w:noProof/>
                <w:webHidden/>
              </w:rPr>
              <w:t>18</w:t>
            </w:r>
            <w:r w:rsidR="00612C72">
              <w:rPr>
                <w:noProof/>
                <w:webHidden/>
              </w:rPr>
              <w:fldChar w:fldCharType="end"/>
            </w:r>
          </w:hyperlink>
        </w:p>
        <w:p w14:paraId="48EA960E" w14:textId="14AF3EE3" w:rsidR="00612C72" w:rsidRDefault="001C6F1A">
          <w:pPr>
            <w:pStyle w:val="TOC3"/>
            <w:tabs>
              <w:tab w:val="left" w:pos="1100"/>
              <w:tab w:val="right" w:leader="dot" w:pos="8494"/>
            </w:tabs>
            <w:rPr>
              <w:rFonts w:eastAsiaTheme="minorEastAsia" w:cstheme="minorBidi"/>
              <w:i w:val="0"/>
              <w:iCs w:val="0"/>
              <w:noProof/>
              <w:sz w:val="22"/>
              <w:szCs w:val="22"/>
              <w:lang w:val="en-IE" w:eastAsia="en-IE"/>
            </w:rPr>
          </w:pPr>
          <w:hyperlink w:anchor="_Toc124787498" w:history="1">
            <w:r w:rsidR="00612C72" w:rsidRPr="007E3BB2">
              <w:rPr>
                <w:rStyle w:val="Hyperlink"/>
                <w:noProof/>
              </w:rPr>
              <w:t>6.5.3</w:t>
            </w:r>
            <w:r w:rsidR="00612C72">
              <w:rPr>
                <w:rFonts w:eastAsiaTheme="minorEastAsia" w:cstheme="minorBidi"/>
                <w:i w:val="0"/>
                <w:iCs w:val="0"/>
                <w:noProof/>
                <w:sz w:val="22"/>
                <w:szCs w:val="22"/>
                <w:lang w:val="en-IE" w:eastAsia="en-IE"/>
              </w:rPr>
              <w:tab/>
            </w:r>
            <w:r w:rsidR="00612C72" w:rsidRPr="007E3BB2">
              <w:rPr>
                <w:rStyle w:val="Hyperlink"/>
                <w:noProof/>
              </w:rPr>
              <w:t>Synbiotics</w:t>
            </w:r>
            <w:r w:rsidR="00612C72">
              <w:rPr>
                <w:noProof/>
                <w:webHidden/>
              </w:rPr>
              <w:tab/>
            </w:r>
            <w:r w:rsidR="00612C72">
              <w:rPr>
                <w:noProof/>
                <w:webHidden/>
              </w:rPr>
              <w:fldChar w:fldCharType="begin"/>
            </w:r>
            <w:r w:rsidR="00612C72">
              <w:rPr>
                <w:noProof/>
                <w:webHidden/>
              </w:rPr>
              <w:instrText xml:space="preserve"> PAGEREF _Toc124787498 \h </w:instrText>
            </w:r>
            <w:r w:rsidR="00612C72">
              <w:rPr>
                <w:noProof/>
                <w:webHidden/>
              </w:rPr>
            </w:r>
            <w:r w:rsidR="00612C72">
              <w:rPr>
                <w:noProof/>
                <w:webHidden/>
              </w:rPr>
              <w:fldChar w:fldCharType="separate"/>
            </w:r>
            <w:r w:rsidR="00612C72">
              <w:rPr>
                <w:noProof/>
                <w:webHidden/>
              </w:rPr>
              <w:t>18</w:t>
            </w:r>
            <w:r w:rsidR="00612C72">
              <w:rPr>
                <w:noProof/>
                <w:webHidden/>
              </w:rPr>
              <w:fldChar w:fldCharType="end"/>
            </w:r>
          </w:hyperlink>
        </w:p>
        <w:p w14:paraId="6A8B74D2" w14:textId="74A5F473" w:rsidR="00612C72" w:rsidRDefault="001C6F1A">
          <w:pPr>
            <w:pStyle w:val="TOC3"/>
            <w:tabs>
              <w:tab w:val="left" w:pos="1100"/>
              <w:tab w:val="right" w:leader="dot" w:pos="8494"/>
            </w:tabs>
            <w:rPr>
              <w:rFonts w:eastAsiaTheme="minorEastAsia" w:cstheme="minorBidi"/>
              <w:i w:val="0"/>
              <w:iCs w:val="0"/>
              <w:noProof/>
              <w:sz w:val="22"/>
              <w:szCs w:val="22"/>
              <w:lang w:val="en-IE" w:eastAsia="en-IE"/>
            </w:rPr>
          </w:pPr>
          <w:hyperlink w:anchor="_Toc124787499" w:history="1">
            <w:r w:rsidR="00612C72" w:rsidRPr="007E3BB2">
              <w:rPr>
                <w:rStyle w:val="Hyperlink"/>
                <w:noProof/>
              </w:rPr>
              <w:t>6.5.4</w:t>
            </w:r>
            <w:r w:rsidR="00612C72">
              <w:rPr>
                <w:rFonts w:eastAsiaTheme="minorEastAsia" w:cstheme="minorBidi"/>
                <w:i w:val="0"/>
                <w:iCs w:val="0"/>
                <w:noProof/>
                <w:sz w:val="22"/>
                <w:szCs w:val="22"/>
                <w:lang w:val="en-IE" w:eastAsia="en-IE"/>
              </w:rPr>
              <w:tab/>
            </w:r>
            <w:r w:rsidR="00612C72" w:rsidRPr="007E3BB2">
              <w:rPr>
                <w:rStyle w:val="Hyperlink"/>
                <w:noProof/>
              </w:rPr>
              <w:t>Amino acids</w:t>
            </w:r>
            <w:r w:rsidR="00612C72">
              <w:rPr>
                <w:noProof/>
                <w:webHidden/>
              </w:rPr>
              <w:tab/>
            </w:r>
            <w:r w:rsidR="00612C72">
              <w:rPr>
                <w:noProof/>
                <w:webHidden/>
              </w:rPr>
              <w:fldChar w:fldCharType="begin"/>
            </w:r>
            <w:r w:rsidR="00612C72">
              <w:rPr>
                <w:noProof/>
                <w:webHidden/>
              </w:rPr>
              <w:instrText xml:space="preserve"> PAGEREF _Toc124787499 \h </w:instrText>
            </w:r>
            <w:r w:rsidR="00612C72">
              <w:rPr>
                <w:noProof/>
                <w:webHidden/>
              </w:rPr>
            </w:r>
            <w:r w:rsidR="00612C72">
              <w:rPr>
                <w:noProof/>
                <w:webHidden/>
              </w:rPr>
              <w:fldChar w:fldCharType="separate"/>
            </w:r>
            <w:r w:rsidR="00612C72">
              <w:rPr>
                <w:noProof/>
                <w:webHidden/>
              </w:rPr>
              <w:t>18</w:t>
            </w:r>
            <w:r w:rsidR="00612C72">
              <w:rPr>
                <w:noProof/>
                <w:webHidden/>
              </w:rPr>
              <w:fldChar w:fldCharType="end"/>
            </w:r>
          </w:hyperlink>
        </w:p>
        <w:p w14:paraId="030D7F0C" w14:textId="5D3B3C5C" w:rsidR="00612C72" w:rsidRDefault="001C6F1A">
          <w:pPr>
            <w:pStyle w:val="TOC3"/>
            <w:tabs>
              <w:tab w:val="left" w:pos="1100"/>
              <w:tab w:val="right" w:leader="dot" w:pos="8494"/>
            </w:tabs>
            <w:rPr>
              <w:rFonts w:eastAsiaTheme="minorEastAsia" w:cstheme="minorBidi"/>
              <w:i w:val="0"/>
              <w:iCs w:val="0"/>
              <w:noProof/>
              <w:sz w:val="22"/>
              <w:szCs w:val="22"/>
              <w:lang w:val="en-IE" w:eastAsia="en-IE"/>
            </w:rPr>
          </w:pPr>
          <w:hyperlink w:anchor="_Toc124787500" w:history="1">
            <w:r w:rsidR="00612C72" w:rsidRPr="007E3BB2">
              <w:rPr>
                <w:rStyle w:val="Hyperlink"/>
                <w:noProof/>
              </w:rPr>
              <w:t>6.5.5</w:t>
            </w:r>
            <w:r w:rsidR="00612C72">
              <w:rPr>
                <w:rFonts w:eastAsiaTheme="minorEastAsia" w:cstheme="minorBidi"/>
                <w:i w:val="0"/>
                <w:iCs w:val="0"/>
                <w:noProof/>
                <w:sz w:val="22"/>
                <w:szCs w:val="22"/>
                <w:lang w:val="en-IE" w:eastAsia="en-IE"/>
              </w:rPr>
              <w:tab/>
            </w:r>
            <w:r w:rsidR="00612C72" w:rsidRPr="007E3BB2">
              <w:rPr>
                <w:rStyle w:val="Hyperlink"/>
                <w:noProof/>
              </w:rPr>
              <w:t>Enzymes</w:t>
            </w:r>
            <w:r w:rsidR="00612C72">
              <w:rPr>
                <w:noProof/>
                <w:webHidden/>
              </w:rPr>
              <w:tab/>
            </w:r>
            <w:r w:rsidR="00612C72">
              <w:rPr>
                <w:noProof/>
                <w:webHidden/>
              </w:rPr>
              <w:fldChar w:fldCharType="begin"/>
            </w:r>
            <w:r w:rsidR="00612C72">
              <w:rPr>
                <w:noProof/>
                <w:webHidden/>
              </w:rPr>
              <w:instrText xml:space="preserve"> PAGEREF _Toc124787500 \h </w:instrText>
            </w:r>
            <w:r w:rsidR="00612C72">
              <w:rPr>
                <w:noProof/>
                <w:webHidden/>
              </w:rPr>
            </w:r>
            <w:r w:rsidR="00612C72">
              <w:rPr>
                <w:noProof/>
                <w:webHidden/>
              </w:rPr>
              <w:fldChar w:fldCharType="separate"/>
            </w:r>
            <w:r w:rsidR="00612C72">
              <w:rPr>
                <w:noProof/>
                <w:webHidden/>
              </w:rPr>
              <w:t>19</w:t>
            </w:r>
            <w:r w:rsidR="00612C72">
              <w:rPr>
                <w:noProof/>
                <w:webHidden/>
              </w:rPr>
              <w:fldChar w:fldCharType="end"/>
            </w:r>
          </w:hyperlink>
        </w:p>
        <w:p w14:paraId="37CFB245" w14:textId="775861D1" w:rsidR="00612C72" w:rsidRDefault="001C6F1A">
          <w:pPr>
            <w:pStyle w:val="TOC3"/>
            <w:tabs>
              <w:tab w:val="left" w:pos="1100"/>
              <w:tab w:val="right" w:leader="dot" w:pos="8494"/>
            </w:tabs>
            <w:rPr>
              <w:rFonts w:eastAsiaTheme="minorEastAsia" w:cstheme="minorBidi"/>
              <w:i w:val="0"/>
              <w:iCs w:val="0"/>
              <w:noProof/>
              <w:sz w:val="22"/>
              <w:szCs w:val="22"/>
              <w:lang w:val="en-IE" w:eastAsia="en-IE"/>
            </w:rPr>
          </w:pPr>
          <w:hyperlink w:anchor="_Toc124787501" w:history="1">
            <w:r w:rsidR="00612C72" w:rsidRPr="007E3BB2">
              <w:rPr>
                <w:rStyle w:val="Hyperlink"/>
                <w:noProof/>
              </w:rPr>
              <w:t>6.5.6</w:t>
            </w:r>
            <w:r w:rsidR="00612C72">
              <w:rPr>
                <w:rFonts w:eastAsiaTheme="minorEastAsia" w:cstheme="minorBidi"/>
                <w:i w:val="0"/>
                <w:iCs w:val="0"/>
                <w:noProof/>
                <w:sz w:val="22"/>
                <w:szCs w:val="22"/>
                <w:lang w:val="en-IE" w:eastAsia="en-IE"/>
              </w:rPr>
              <w:tab/>
            </w:r>
            <w:r w:rsidR="00612C72" w:rsidRPr="007E3BB2">
              <w:rPr>
                <w:rStyle w:val="Hyperlink"/>
                <w:noProof/>
              </w:rPr>
              <w:t>Essential oils and plant extracts</w:t>
            </w:r>
            <w:r w:rsidR="00612C72">
              <w:rPr>
                <w:noProof/>
                <w:webHidden/>
              </w:rPr>
              <w:tab/>
            </w:r>
            <w:r w:rsidR="00612C72">
              <w:rPr>
                <w:noProof/>
                <w:webHidden/>
              </w:rPr>
              <w:fldChar w:fldCharType="begin"/>
            </w:r>
            <w:r w:rsidR="00612C72">
              <w:rPr>
                <w:noProof/>
                <w:webHidden/>
              </w:rPr>
              <w:instrText xml:space="preserve"> PAGEREF _Toc124787501 \h </w:instrText>
            </w:r>
            <w:r w:rsidR="00612C72">
              <w:rPr>
                <w:noProof/>
                <w:webHidden/>
              </w:rPr>
            </w:r>
            <w:r w:rsidR="00612C72">
              <w:rPr>
                <w:noProof/>
                <w:webHidden/>
              </w:rPr>
              <w:fldChar w:fldCharType="separate"/>
            </w:r>
            <w:r w:rsidR="00612C72">
              <w:rPr>
                <w:noProof/>
                <w:webHidden/>
              </w:rPr>
              <w:t>20</w:t>
            </w:r>
            <w:r w:rsidR="00612C72">
              <w:rPr>
                <w:noProof/>
                <w:webHidden/>
              </w:rPr>
              <w:fldChar w:fldCharType="end"/>
            </w:r>
          </w:hyperlink>
        </w:p>
        <w:p w14:paraId="35F6E2C7" w14:textId="7FD7C132" w:rsidR="00612C72" w:rsidRDefault="001C6F1A">
          <w:pPr>
            <w:pStyle w:val="TOC1"/>
            <w:rPr>
              <w:rFonts w:asciiTheme="minorHAnsi" w:eastAsiaTheme="minorEastAsia" w:hAnsiTheme="minorHAnsi" w:cstheme="minorBidi"/>
              <w:noProof/>
              <w:szCs w:val="22"/>
              <w:lang w:val="en-IE" w:eastAsia="en-IE"/>
            </w:rPr>
          </w:pPr>
          <w:hyperlink w:anchor="_Toc124787502" w:history="1">
            <w:r w:rsidR="00612C72" w:rsidRPr="007E3BB2">
              <w:rPr>
                <w:rStyle w:val="Hyperlink"/>
                <w:noProof/>
              </w:rPr>
              <w:t>7</w:t>
            </w:r>
            <w:r w:rsidR="00612C72">
              <w:rPr>
                <w:rFonts w:asciiTheme="minorHAnsi" w:eastAsiaTheme="minorEastAsia" w:hAnsiTheme="minorHAnsi" w:cstheme="minorBidi"/>
                <w:noProof/>
                <w:szCs w:val="22"/>
                <w:lang w:val="en-IE" w:eastAsia="en-IE"/>
              </w:rPr>
              <w:tab/>
            </w:r>
            <w:r w:rsidR="00612C72" w:rsidRPr="007E3BB2">
              <w:rPr>
                <w:rStyle w:val="Hyperlink"/>
                <w:noProof/>
              </w:rPr>
              <w:t>Management practices</w:t>
            </w:r>
            <w:r w:rsidR="00612C72">
              <w:rPr>
                <w:noProof/>
                <w:webHidden/>
              </w:rPr>
              <w:tab/>
            </w:r>
            <w:r w:rsidR="00612C72">
              <w:rPr>
                <w:noProof/>
                <w:webHidden/>
              </w:rPr>
              <w:fldChar w:fldCharType="begin"/>
            </w:r>
            <w:r w:rsidR="00612C72">
              <w:rPr>
                <w:noProof/>
                <w:webHidden/>
              </w:rPr>
              <w:instrText xml:space="preserve"> PAGEREF _Toc124787502 \h </w:instrText>
            </w:r>
            <w:r w:rsidR="00612C72">
              <w:rPr>
                <w:noProof/>
                <w:webHidden/>
              </w:rPr>
            </w:r>
            <w:r w:rsidR="00612C72">
              <w:rPr>
                <w:noProof/>
                <w:webHidden/>
              </w:rPr>
              <w:fldChar w:fldCharType="separate"/>
            </w:r>
            <w:r w:rsidR="00612C72">
              <w:rPr>
                <w:noProof/>
                <w:webHidden/>
              </w:rPr>
              <w:t>20</w:t>
            </w:r>
            <w:r w:rsidR="00612C72">
              <w:rPr>
                <w:noProof/>
                <w:webHidden/>
              </w:rPr>
              <w:fldChar w:fldCharType="end"/>
            </w:r>
          </w:hyperlink>
        </w:p>
        <w:p w14:paraId="5B66B160" w14:textId="209BC3E6"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503" w:history="1">
            <w:r w:rsidR="00612C72" w:rsidRPr="007E3BB2">
              <w:rPr>
                <w:rStyle w:val="Hyperlink"/>
                <w:noProof/>
              </w:rPr>
              <w:t>7.1</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Stress reduction</w:t>
            </w:r>
            <w:r w:rsidR="00612C72">
              <w:rPr>
                <w:noProof/>
                <w:webHidden/>
              </w:rPr>
              <w:tab/>
            </w:r>
            <w:r w:rsidR="00612C72">
              <w:rPr>
                <w:noProof/>
                <w:webHidden/>
              </w:rPr>
              <w:fldChar w:fldCharType="begin"/>
            </w:r>
            <w:r w:rsidR="00612C72">
              <w:rPr>
                <w:noProof/>
                <w:webHidden/>
              </w:rPr>
              <w:instrText xml:space="preserve"> PAGEREF _Toc124787503 \h </w:instrText>
            </w:r>
            <w:r w:rsidR="00612C72">
              <w:rPr>
                <w:noProof/>
                <w:webHidden/>
              </w:rPr>
            </w:r>
            <w:r w:rsidR="00612C72">
              <w:rPr>
                <w:noProof/>
                <w:webHidden/>
              </w:rPr>
              <w:fldChar w:fldCharType="separate"/>
            </w:r>
            <w:r w:rsidR="00612C72">
              <w:rPr>
                <w:noProof/>
                <w:webHidden/>
              </w:rPr>
              <w:t>21</w:t>
            </w:r>
            <w:r w:rsidR="00612C72">
              <w:rPr>
                <w:noProof/>
                <w:webHidden/>
              </w:rPr>
              <w:fldChar w:fldCharType="end"/>
            </w:r>
          </w:hyperlink>
        </w:p>
        <w:p w14:paraId="0DAF9BDA" w14:textId="1E7EF5DA"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504" w:history="1">
            <w:r w:rsidR="00612C72" w:rsidRPr="007E3BB2">
              <w:rPr>
                <w:rStyle w:val="Hyperlink"/>
                <w:noProof/>
              </w:rPr>
              <w:t>7.2</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Housing and pen layout</w:t>
            </w:r>
            <w:r w:rsidR="00612C72">
              <w:rPr>
                <w:noProof/>
                <w:webHidden/>
              </w:rPr>
              <w:tab/>
            </w:r>
            <w:r w:rsidR="00612C72">
              <w:rPr>
                <w:noProof/>
                <w:webHidden/>
              </w:rPr>
              <w:fldChar w:fldCharType="begin"/>
            </w:r>
            <w:r w:rsidR="00612C72">
              <w:rPr>
                <w:noProof/>
                <w:webHidden/>
              </w:rPr>
              <w:instrText xml:space="preserve"> PAGEREF _Toc124787504 \h </w:instrText>
            </w:r>
            <w:r w:rsidR="00612C72">
              <w:rPr>
                <w:noProof/>
                <w:webHidden/>
              </w:rPr>
            </w:r>
            <w:r w:rsidR="00612C72">
              <w:rPr>
                <w:noProof/>
                <w:webHidden/>
              </w:rPr>
              <w:fldChar w:fldCharType="separate"/>
            </w:r>
            <w:r w:rsidR="00612C72">
              <w:rPr>
                <w:noProof/>
                <w:webHidden/>
              </w:rPr>
              <w:t>23</w:t>
            </w:r>
            <w:r w:rsidR="00612C72">
              <w:rPr>
                <w:noProof/>
                <w:webHidden/>
              </w:rPr>
              <w:fldChar w:fldCharType="end"/>
            </w:r>
          </w:hyperlink>
        </w:p>
        <w:p w14:paraId="24FAA3DC" w14:textId="17A34D51"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505" w:history="1">
            <w:r w:rsidR="00612C72" w:rsidRPr="007E3BB2">
              <w:rPr>
                <w:rStyle w:val="Hyperlink"/>
                <w:noProof/>
              </w:rPr>
              <w:t>7.3</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Water quality</w:t>
            </w:r>
            <w:r w:rsidR="00612C72">
              <w:rPr>
                <w:noProof/>
                <w:webHidden/>
              </w:rPr>
              <w:tab/>
            </w:r>
            <w:r w:rsidR="00612C72">
              <w:rPr>
                <w:noProof/>
                <w:webHidden/>
              </w:rPr>
              <w:fldChar w:fldCharType="begin"/>
            </w:r>
            <w:r w:rsidR="00612C72">
              <w:rPr>
                <w:noProof/>
                <w:webHidden/>
              </w:rPr>
              <w:instrText xml:space="preserve"> PAGEREF _Toc124787505 \h </w:instrText>
            </w:r>
            <w:r w:rsidR="00612C72">
              <w:rPr>
                <w:noProof/>
                <w:webHidden/>
              </w:rPr>
            </w:r>
            <w:r w:rsidR="00612C72">
              <w:rPr>
                <w:noProof/>
                <w:webHidden/>
              </w:rPr>
              <w:fldChar w:fldCharType="separate"/>
            </w:r>
            <w:r w:rsidR="00612C72">
              <w:rPr>
                <w:noProof/>
                <w:webHidden/>
              </w:rPr>
              <w:t>23</w:t>
            </w:r>
            <w:r w:rsidR="00612C72">
              <w:rPr>
                <w:noProof/>
                <w:webHidden/>
              </w:rPr>
              <w:fldChar w:fldCharType="end"/>
            </w:r>
          </w:hyperlink>
        </w:p>
        <w:p w14:paraId="3E6CE219" w14:textId="1C6F7727"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506" w:history="1">
            <w:r w:rsidR="00612C72" w:rsidRPr="007E3BB2">
              <w:rPr>
                <w:rStyle w:val="Hyperlink"/>
                <w:noProof/>
              </w:rPr>
              <w:t>7.4</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Hygiene and biosecurity</w:t>
            </w:r>
            <w:r w:rsidR="00612C72">
              <w:rPr>
                <w:noProof/>
                <w:webHidden/>
              </w:rPr>
              <w:tab/>
            </w:r>
            <w:r w:rsidR="00612C72">
              <w:rPr>
                <w:noProof/>
                <w:webHidden/>
              </w:rPr>
              <w:fldChar w:fldCharType="begin"/>
            </w:r>
            <w:r w:rsidR="00612C72">
              <w:rPr>
                <w:noProof/>
                <w:webHidden/>
              </w:rPr>
              <w:instrText xml:space="preserve"> PAGEREF _Toc124787506 \h </w:instrText>
            </w:r>
            <w:r w:rsidR="00612C72">
              <w:rPr>
                <w:noProof/>
                <w:webHidden/>
              </w:rPr>
            </w:r>
            <w:r w:rsidR="00612C72">
              <w:rPr>
                <w:noProof/>
                <w:webHidden/>
              </w:rPr>
              <w:fldChar w:fldCharType="separate"/>
            </w:r>
            <w:r w:rsidR="00612C72">
              <w:rPr>
                <w:noProof/>
                <w:webHidden/>
              </w:rPr>
              <w:t>24</w:t>
            </w:r>
            <w:r w:rsidR="00612C72">
              <w:rPr>
                <w:noProof/>
                <w:webHidden/>
              </w:rPr>
              <w:fldChar w:fldCharType="end"/>
            </w:r>
          </w:hyperlink>
        </w:p>
        <w:p w14:paraId="722AB53E" w14:textId="3BAFAF00"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507" w:history="1">
            <w:r w:rsidR="00612C72" w:rsidRPr="007E3BB2">
              <w:rPr>
                <w:rStyle w:val="Hyperlink"/>
                <w:noProof/>
              </w:rPr>
              <w:t>7.5</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Delayed weaning</w:t>
            </w:r>
            <w:r w:rsidR="00612C72">
              <w:rPr>
                <w:noProof/>
                <w:webHidden/>
              </w:rPr>
              <w:tab/>
            </w:r>
            <w:r w:rsidR="00612C72">
              <w:rPr>
                <w:noProof/>
                <w:webHidden/>
              </w:rPr>
              <w:fldChar w:fldCharType="begin"/>
            </w:r>
            <w:r w:rsidR="00612C72">
              <w:rPr>
                <w:noProof/>
                <w:webHidden/>
              </w:rPr>
              <w:instrText xml:space="preserve"> PAGEREF _Toc124787507 \h </w:instrText>
            </w:r>
            <w:r w:rsidR="00612C72">
              <w:rPr>
                <w:noProof/>
                <w:webHidden/>
              </w:rPr>
            </w:r>
            <w:r w:rsidR="00612C72">
              <w:rPr>
                <w:noProof/>
                <w:webHidden/>
              </w:rPr>
              <w:fldChar w:fldCharType="separate"/>
            </w:r>
            <w:r w:rsidR="00612C72">
              <w:rPr>
                <w:noProof/>
                <w:webHidden/>
              </w:rPr>
              <w:t>25</w:t>
            </w:r>
            <w:r w:rsidR="00612C72">
              <w:rPr>
                <w:noProof/>
                <w:webHidden/>
              </w:rPr>
              <w:fldChar w:fldCharType="end"/>
            </w:r>
          </w:hyperlink>
        </w:p>
        <w:p w14:paraId="6B77F565" w14:textId="23ADB6E2"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508" w:history="1">
            <w:r w:rsidR="00612C72" w:rsidRPr="007E3BB2">
              <w:rPr>
                <w:rStyle w:val="Hyperlink"/>
                <w:noProof/>
              </w:rPr>
              <w:t>7.6</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Feeding regimes</w:t>
            </w:r>
            <w:r w:rsidR="00612C72">
              <w:rPr>
                <w:noProof/>
                <w:webHidden/>
              </w:rPr>
              <w:tab/>
            </w:r>
            <w:r w:rsidR="00612C72">
              <w:rPr>
                <w:noProof/>
                <w:webHidden/>
              </w:rPr>
              <w:fldChar w:fldCharType="begin"/>
            </w:r>
            <w:r w:rsidR="00612C72">
              <w:rPr>
                <w:noProof/>
                <w:webHidden/>
              </w:rPr>
              <w:instrText xml:space="preserve"> PAGEREF _Toc124787508 \h </w:instrText>
            </w:r>
            <w:r w:rsidR="00612C72">
              <w:rPr>
                <w:noProof/>
                <w:webHidden/>
              </w:rPr>
            </w:r>
            <w:r w:rsidR="00612C72">
              <w:rPr>
                <w:noProof/>
                <w:webHidden/>
              </w:rPr>
              <w:fldChar w:fldCharType="separate"/>
            </w:r>
            <w:r w:rsidR="00612C72">
              <w:rPr>
                <w:noProof/>
                <w:webHidden/>
              </w:rPr>
              <w:t>25</w:t>
            </w:r>
            <w:r w:rsidR="00612C72">
              <w:rPr>
                <w:noProof/>
                <w:webHidden/>
              </w:rPr>
              <w:fldChar w:fldCharType="end"/>
            </w:r>
          </w:hyperlink>
        </w:p>
        <w:p w14:paraId="740E16DA" w14:textId="234CD5D9" w:rsidR="00612C72" w:rsidRDefault="001C6F1A">
          <w:pPr>
            <w:pStyle w:val="TOC1"/>
            <w:rPr>
              <w:rFonts w:asciiTheme="minorHAnsi" w:eastAsiaTheme="minorEastAsia" w:hAnsiTheme="minorHAnsi" w:cstheme="minorBidi"/>
              <w:noProof/>
              <w:szCs w:val="22"/>
              <w:lang w:val="en-IE" w:eastAsia="en-IE"/>
            </w:rPr>
          </w:pPr>
          <w:hyperlink w:anchor="_Toc124787509" w:history="1">
            <w:r w:rsidR="00612C72" w:rsidRPr="007E3BB2">
              <w:rPr>
                <w:rStyle w:val="Hyperlink"/>
                <w:noProof/>
              </w:rPr>
              <w:t>8</w:t>
            </w:r>
            <w:r w:rsidR="00612C72">
              <w:rPr>
                <w:rFonts w:asciiTheme="minorHAnsi" w:eastAsiaTheme="minorEastAsia" w:hAnsiTheme="minorHAnsi" w:cstheme="minorBidi"/>
                <w:noProof/>
                <w:szCs w:val="22"/>
                <w:lang w:val="en-IE" w:eastAsia="en-IE"/>
              </w:rPr>
              <w:tab/>
            </w:r>
            <w:r w:rsidR="00612C72" w:rsidRPr="007E3BB2">
              <w:rPr>
                <w:rStyle w:val="Hyperlink"/>
                <w:noProof/>
              </w:rPr>
              <w:t>Immune status</w:t>
            </w:r>
            <w:r w:rsidR="00612C72">
              <w:rPr>
                <w:noProof/>
                <w:webHidden/>
              </w:rPr>
              <w:tab/>
            </w:r>
            <w:r w:rsidR="00612C72">
              <w:rPr>
                <w:noProof/>
                <w:webHidden/>
              </w:rPr>
              <w:fldChar w:fldCharType="begin"/>
            </w:r>
            <w:r w:rsidR="00612C72">
              <w:rPr>
                <w:noProof/>
                <w:webHidden/>
              </w:rPr>
              <w:instrText xml:space="preserve"> PAGEREF _Toc124787509 \h </w:instrText>
            </w:r>
            <w:r w:rsidR="00612C72">
              <w:rPr>
                <w:noProof/>
                <w:webHidden/>
              </w:rPr>
            </w:r>
            <w:r w:rsidR="00612C72">
              <w:rPr>
                <w:noProof/>
                <w:webHidden/>
              </w:rPr>
              <w:fldChar w:fldCharType="separate"/>
            </w:r>
            <w:r w:rsidR="00612C72">
              <w:rPr>
                <w:noProof/>
                <w:webHidden/>
              </w:rPr>
              <w:t>26</w:t>
            </w:r>
            <w:r w:rsidR="00612C72">
              <w:rPr>
                <w:noProof/>
                <w:webHidden/>
              </w:rPr>
              <w:fldChar w:fldCharType="end"/>
            </w:r>
          </w:hyperlink>
        </w:p>
        <w:p w14:paraId="5B8FB071" w14:textId="23383C82"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510" w:history="1">
            <w:r w:rsidR="00612C72" w:rsidRPr="007E3BB2">
              <w:rPr>
                <w:rStyle w:val="Hyperlink"/>
                <w:noProof/>
              </w:rPr>
              <w:t>8.1</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Colostrum management</w:t>
            </w:r>
            <w:r w:rsidR="00612C72">
              <w:rPr>
                <w:noProof/>
                <w:webHidden/>
              </w:rPr>
              <w:tab/>
            </w:r>
            <w:r w:rsidR="00612C72">
              <w:rPr>
                <w:noProof/>
                <w:webHidden/>
              </w:rPr>
              <w:fldChar w:fldCharType="begin"/>
            </w:r>
            <w:r w:rsidR="00612C72">
              <w:rPr>
                <w:noProof/>
                <w:webHidden/>
              </w:rPr>
              <w:instrText xml:space="preserve"> PAGEREF _Toc124787510 \h </w:instrText>
            </w:r>
            <w:r w:rsidR="00612C72">
              <w:rPr>
                <w:noProof/>
                <w:webHidden/>
              </w:rPr>
            </w:r>
            <w:r w:rsidR="00612C72">
              <w:rPr>
                <w:noProof/>
                <w:webHidden/>
              </w:rPr>
              <w:fldChar w:fldCharType="separate"/>
            </w:r>
            <w:r w:rsidR="00612C72">
              <w:rPr>
                <w:noProof/>
                <w:webHidden/>
              </w:rPr>
              <w:t>27</w:t>
            </w:r>
            <w:r w:rsidR="00612C72">
              <w:rPr>
                <w:noProof/>
                <w:webHidden/>
              </w:rPr>
              <w:fldChar w:fldCharType="end"/>
            </w:r>
          </w:hyperlink>
        </w:p>
        <w:p w14:paraId="3270B3A5" w14:textId="37E28F22"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511" w:history="1">
            <w:r w:rsidR="00612C72" w:rsidRPr="007E3BB2">
              <w:rPr>
                <w:rStyle w:val="Hyperlink"/>
                <w:noProof/>
              </w:rPr>
              <w:t>8.2</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 xml:space="preserve">Vaccination for </w:t>
            </w:r>
            <w:r w:rsidR="00612C72" w:rsidRPr="007E3BB2">
              <w:rPr>
                <w:rStyle w:val="Hyperlink"/>
                <w:i/>
                <w:iCs/>
                <w:noProof/>
              </w:rPr>
              <w:t>E. coli</w:t>
            </w:r>
            <w:r w:rsidR="00612C72">
              <w:rPr>
                <w:noProof/>
                <w:webHidden/>
              </w:rPr>
              <w:tab/>
            </w:r>
            <w:r w:rsidR="00612C72">
              <w:rPr>
                <w:noProof/>
                <w:webHidden/>
              </w:rPr>
              <w:fldChar w:fldCharType="begin"/>
            </w:r>
            <w:r w:rsidR="00612C72">
              <w:rPr>
                <w:noProof/>
                <w:webHidden/>
              </w:rPr>
              <w:instrText xml:space="preserve"> PAGEREF _Toc124787511 \h </w:instrText>
            </w:r>
            <w:r w:rsidR="00612C72">
              <w:rPr>
                <w:noProof/>
                <w:webHidden/>
              </w:rPr>
            </w:r>
            <w:r w:rsidR="00612C72">
              <w:rPr>
                <w:noProof/>
                <w:webHidden/>
              </w:rPr>
              <w:fldChar w:fldCharType="separate"/>
            </w:r>
            <w:r w:rsidR="00612C72">
              <w:rPr>
                <w:noProof/>
                <w:webHidden/>
              </w:rPr>
              <w:t>28</w:t>
            </w:r>
            <w:r w:rsidR="00612C72">
              <w:rPr>
                <w:noProof/>
                <w:webHidden/>
              </w:rPr>
              <w:fldChar w:fldCharType="end"/>
            </w:r>
          </w:hyperlink>
        </w:p>
        <w:p w14:paraId="28A89D8E" w14:textId="085262E8"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512" w:history="1">
            <w:r w:rsidR="00612C72" w:rsidRPr="007E3BB2">
              <w:rPr>
                <w:rStyle w:val="Hyperlink"/>
                <w:noProof/>
              </w:rPr>
              <w:t>8.3</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 xml:space="preserve">Antibiotic usage for </w:t>
            </w:r>
            <w:r w:rsidR="00612C72" w:rsidRPr="007E3BB2">
              <w:rPr>
                <w:rStyle w:val="Hyperlink"/>
                <w:i/>
                <w:iCs/>
                <w:noProof/>
              </w:rPr>
              <w:t>E. coli</w:t>
            </w:r>
            <w:r w:rsidR="00612C72">
              <w:rPr>
                <w:noProof/>
                <w:webHidden/>
              </w:rPr>
              <w:tab/>
            </w:r>
            <w:r w:rsidR="00612C72">
              <w:rPr>
                <w:noProof/>
                <w:webHidden/>
              </w:rPr>
              <w:fldChar w:fldCharType="begin"/>
            </w:r>
            <w:r w:rsidR="00612C72">
              <w:rPr>
                <w:noProof/>
                <w:webHidden/>
              </w:rPr>
              <w:instrText xml:space="preserve"> PAGEREF _Toc124787512 \h </w:instrText>
            </w:r>
            <w:r w:rsidR="00612C72">
              <w:rPr>
                <w:noProof/>
                <w:webHidden/>
              </w:rPr>
            </w:r>
            <w:r w:rsidR="00612C72">
              <w:rPr>
                <w:noProof/>
                <w:webHidden/>
              </w:rPr>
              <w:fldChar w:fldCharType="separate"/>
            </w:r>
            <w:r w:rsidR="00612C72">
              <w:rPr>
                <w:noProof/>
                <w:webHidden/>
              </w:rPr>
              <w:t>29</w:t>
            </w:r>
            <w:r w:rsidR="00612C72">
              <w:rPr>
                <w:noProof/>
                <w:webHidden/>
              </w:rPr>
              <w:fldChar w:fldCharType="end"/>
            </w:r>
          </w:hyperlink>
        </w:p>
        <w:p w14:paraId="67B1178A" w14:textId="5A3120DC" w:rsidR="00612C72" w:rsidRDefault="001C6F1A">
          <w:pPr>
            <w:pStyle w:val="TOC1"/>
            <w:rPr>
              <w:rFonts w:asciiTheme="minorHAnsi" w:eastAsiaTheme="minorEastAsia" w:hAnsiTheme="minorHAnsi" w:cstheme="minorBidi"/>
              <w:noProof/>
              <w:szCs w:val="22"/>
              <w:lang w:val="en-IE" w:eastAsia="en-IE"/>
            </w:rPr>
          </w:pPr>
          <w:hyperlink w:anchor="_Toc124787513" w:history="1">
            <w:r w:rsidR="00612C72" w:rsidRPr="007E3BB2">
              <w:rPr>
                <w:rStyle w:val="Hyperlink"/>
                <w:noProof/>
              </w:rPr>
              <w:t>9</w:t>
            </w:r>
            <w:r w:rsidR="00612C72">
              <w:rPr>
                <w:rFonts w:asciiTheme="minorHAnsi" w:eastAsiaTheme="minorEastAsia" w:hAnsiTheme="minorHAnsi" w:cstheme="minorBidi"/>
                <w:noProof/>
                <w:szCs w:val="22"/>
                <w:lang w:val="en-IE" w:eastAsia="en-IE"/>
              </w:rPr>
              <w:tab/>
            </w:r>
            <w:r w:rsidR="00612C72" w:rsidRPr="007E3BB2">
              <w:rPr>
                <w:rStyle w:val="Hyperlink"/>
                <w:noProof/>
              </w:rPr>
              <w:t>Sector-wide evidence gaps</w:t>
            </w:r>
            <w:r w:rsidR="00612C72">
              <w:rPr>
                <w:noProof/>
                <w:webHidden/>
              </w:rPr>
              <w:tab/>
            </w:r>
            <w:r w:rsidR="00612C72">
              <w:rPr>
                <w:noProof/>
                <w:webHidden/>
              </w:rPr>
              <w:fldChar w:fldCharType="begin"/>
            </w:r>
            <w:r w:rsidR="00612C72">
              <w:rPr>
                <w:noProof/>
                <w:webHidden/>
              </w:rPr>
              <w:instrText xml:space="preserve"> PAGEREF _Toc124787513 \h </w:instrText>
            </w:r>
            <w:r w:rsidR="00612C72">
              <w:rPr>
                <w:noProof/>
                <w:webHidden/>
              </w:rPr>
            </w:r>
            <w:r w:rsidR="00612C72">
              <w:rPr>
                <w:noProof/>
                <w:webHidden/>
              </w:rPr>
              <w:fldChar w:fldCharType="separate"/>
            </w:r>
            <w:r w:rsidR="00612C72">
              <w:rPr>
                <w:noProof/>
                <w:webHidden/>
              </w:rPr>
              <w:t>30</w:t>
            </w:r>
            <w:r w:rsidR="00612C72">
              <w:rPr>
                <w:noProof/>
                <w:webHidden/>
              </w:rPr>
              <w:fldChar w:fldCharType="end"/>
            </w:r>
          </w:hyperlink>
        </w:p>
        <w:p w14:paraId="0FE109DD" w14:textId="6D17AC83" w:rsidR="00612C72" w:rsidRDefault="001C6F1A" w:rsidP="00B26DBF">
          <w:pPr>
            <w:pStyle w:val="TOC1"/>
            <w:rPr>
              <w:rFonts w:asciiTheme="minorHAnsi" w:eastAsiaTheme="minorEastAsia" w:hAnsiTheme="minorHAnsi" w:cstheme="minorBidi"/>
              <w:noProof/>
              <w:szCs w:val="22"/>
              <w:lang w:val="en-IE" w:eastAsia="en-IE"/>
            </w:rPr>
          </w:pPr>
          <w:hyperlink w:anchor="_Toc124787514" w:history="1">
            <w:r w:rsidR="00612C72" w:rsidRPr="007E3BB2">
              <w:rPr>
                <w:rStyle w:val="Hyperlink"/>
                <w:noProof/>
              </w:rPr>
              <w:t>10</w:t>
            </w:r>
            <w:r w:rsidR="00612C72">
              <w:rPr>
                <w:rFonts w:asciiTheme="minorHAnsi" w:eastAsiaTheme="minorEastAsia" w:hAnsiTheme="minorHAnsi" w:cstheme="minorBidi"/>
                <w:noProof/>
                <w:szCs w:val="22"/>
                <w:lang w:val="en-IE" w:eastAsia="en-IE"/>
              </w:rPr>
              <w:tab/>
            </w:r>
            <w:r w:rsidR="00612C72" w:rsidRPr="007E3BB2">
              <w:rPr>
                <w:rStyle w:val="Hyperlink"/>
                <w:noProof/>
              </w:rPr>
              <w:t>Additional practices and future development</w:t>
            </w:r>
            <w:r w:rsidR="00612C72">
              <w:rPr>
                <w:noProof/>
                <w:webHidden/>
              </w:rPr>
              <w:tab/>
            </w:r>
            <w:r w:rsidR="00612C72">
              <w:rPr>
                <w:noProof/>
                <w:webHidden/>
              </w:rPr>
              <w:fldChar w:fldCharType="begin"/>
            </w:r>
            <w:r w:rsidR="00612C72">
              <w:rPr>
                <w:noProof/>
                <w:webHidden/>
              </w:rPr>
              <w:instrText xml:space="preserve"> PAGEREF _Toc124787514 \h </w:instrText>
            </w:r>
            <w:r w:rsidR="00612C72">
              <w:rPr>
                <w:noProof/>
                <w:webHidden/>
              </w:rPr>
            </w:r>
            <w:r w:rsidR="00612C72">
              <w:rPr>
                <w:noProof/>
                <w:webHidden/>
              </w:rPr>
              <w:fldChar w:fldCharType="separate"/>
            </w:r>
            <w:r w:rsidR="00612C72">
              <w:rPr>
                <w:noProof/>
                <w:webHidden/>
              </w:rPr>
              <w:t>32</w:t>
            </w:r>
            <w:r w:rsidR="00612C72">
              <w:rPr>
                <w:noProof/>
                <w:webHidden/>
              </w:rPr>
              <w:fldChar w:fldCharType="end"/>
            </w:r>
          </w:hyperlink>
        </w:p>
        <w:p w14:paraId="47441902" w14:textId="226D0EEA" w:rsidR="00612C72" w:rsidRDefault="001C6F1A" w:rsidP="00B26DBF">
          <w:pPr>
            <w:pStyle w:val="TOC1"/>
            <w:rPr>
              <w:rFonts w:asciiTheme="minorHAnsi" w:eastAsiaTheme="minorEastAsia" w:hAnsiTheme="minorHAnsi" w:cstheme="minorBidi"/>
              <w:noProof/>
              <w:szCs w:val="22"/>
              <w:lang w:val="en-IE" w:eastAsia="en-IE"/>
            </w:rPr>
          </w:pPr>
          <w:hyperlink w:anchor="_Toc124787515" w:history="1">
            <w:r w:rsidR="00612C72" w:rsidRPr="007E3BB2">
              <w:rPr>
                <w:rStyle w:val="Hyperlink"/>
                <w:noProof/>
              </w:rPr>
              <w:t>11</w:t>
            </w:r>
            <w:r w:rsidR="00612C72">
              <w:rPr>
                <w:rFonts w:asciiTheme="minorHAnsi" w:eastAsiaTheme="minorEastAsia" w:hAnsiTheme="minorHAnsi" w:cstheme="minorBidi"/>
                <w:noProof/>
                <w:szCs w:val="22"/>
                <w:lang w:val="en-IE" w:eastAsia="en-IE"/>
              </w:rPr>
              <w:tab/>
            </w:r>
            <w:r w:rsidR="00612C72" w:rsidRPr="007E3BB2">
              <w:rPr>
                <w:rStyle w:val="Hyperlink"/>
                <w:noProof/>
              </w:rPr>
              <w:t>Considerations on the return of investments</w:t>
            </w:r>
            <w:r w:rsidR="00612C72">
              <w:rPr>
                <w:noProof/>
                <w:webHidden/>
              </w:rPr>
              <w:tab/>
            </w:r>
            <w:r w:rsidR="00612C72">
              <w:rPr>
                <w:noProof/>
                <w:webHidden/>
              </w:rPr>
              <w:fldChar w:fldCharType="begin"/>
            </w:r>
            <w:r w:rsidR="00612C72">
              <w:rPr>
                <w:noProof/>
                <w:webHidden/>
              </w:rPr>
              <w:instrText xml:space="preserve"> PAGEREF _Toc124787515 \h </w:instrText>
            </w:r>
            <w:r w:rsidR="00612C72">
              <w:rPr>
                <w:noProof/>
                <w:webHidden/>
              </w:rPr>
            </w:r>
            <w:r w:rsidR="00612C72">
              <w:rPr>
                <w:noProof/>
                <w:webHidden/>
              </w:rPr>
              <w:fldChar w:fldCharType="separate"/>
            </w:r>
            <w:r w:rsidR="00612C72">
              <w:rPr>
                <w:noProof/>
                <w:webHidden/>
              </w:rPr>
              <w:t>33</w:t>
            </w:r>
            <w:r w:rsidR="00612C72">
              <w:rPr>
                <w:noProof/>
                <w:webHidden/>
              </w:rPr>
              <w:fldChar w:fldCharType="end"/>
            </w:r>
          </w:hyperlink>
        </w:p>
        <w:p w14:paraId="1A8044A2" w14:textId="2071A1D7" w:rsidR="00612C72" w:rsidRDefault="001C6F1A" w:rsidP="00B26DBF">
          <w:pPr>
            <w:pStyle w:val="TOC1"/>
            <w:rPr>
              <w:rFonts w:asciiTheme="minorHAnsi" w:eastAsiaTheme="minorEastAsia" w:hAnsiTheme="minorHAnsi" w:cstheme="minorBidi"/>
              <w:noProof/>
              <w:szCs w:val="22"/>
              <w:lang w:val="en-IE" w:eastAsia="en-IE"/>
            </w:rPr>
          </w:pPr>
          <w:hyperlink w:anchor="_Toc124787516" w:history="1">
            <w:r w:rsidR="00612C72" w:rsidRPr="007E3BB2">
              <w:rPr>
                <w:rStyle w:val="Hyperlink"/>
                <w:noProof/>
              </w:rPr>
              <w:t>12</w:t>
            </w:r>
            <w:r w:rsidR="00612C72">
              <w:rPr>
                <w:rFonts w:asciiTheme="minorHAnsi" w:eastAsiaTheme="minorEastAsia" w:hAnsiTheme="minorHAnsi" w:cstheme="minorBidi"/>
                <w:noProof/>
                <w:szCs w:val="22"/>
                <w:lang w:val="en-IE" w:eastAsia="en-IE"/>
              </w:rPr>
              <w:tab/>
            </w:r>
            <w:r w:rsidR="00612C72" w:rsidRPr="007E3BB2">
              <w:rPr>
                <w:rStyle w:val="Hyperlink"/>
                <w:noProof/>
              </w:rPr>
              <w:t>Discussion</w:t>
            </w:r>
            <w:r w:rsidR="00612C72">
              <w:rPr>
                <w:noProof/>
                <w:webHidden/>
              </w:rPr>
              <w:tab/>
            </w:r>
            <w:r w:rsidR="00612C72">
              <w:rPr>
                <w:noProof/>
                <w:webHidden/>
              </w:rPr>
              <w:fldChar w:fldCharType="begin"/>
            </w:r>
            <w:r w:rsidR="00612C72">
              <w:rPr>
                <w:noProof/>
                <w:webHidden/>
              </w:rPr>
              <w:instrText xml:space="preserve"> PAGEREF _Toc124787516 \h </w:instrText>
            </w:r>
            <w:r w:rsidR="00612C72">
              <w:rPr>
                <w:noProof/>
                <w:webHidden/>
              </w:rPr>
            </w:r>
            <w:r w:rsidR="00612C72">
              <w:rPr>
                <w:noProof/>
                <w:webHidden/>
              </w:rPr>
              <w:fldChar w:fldCharType="separate"/>
            </w:r>
            <w:r w:rsidR="00612C72">
              <w:rPr>
                <w:noProof/>
                <w:webHidden/>
              </w:rPr>
              <w:t>35</w:t>
            </w:r>
            <w:r w:rsidR="00612C72">
              <w:rPr>
                <w:noProof/>
                <w:webHidden/>
              </w:rPr>
              <w:fldChar w:fldCharType="end"/>
            </w:r>
          </w:hyperlink>
        </w:p>
        <w:p w14:paraId="45D5CBB3" w14:textId="023AF1CC" w:rsidR="00612C72" w:rsidRDefault="001C6F1A" w:rsidP="00B26DBF">
          <w:pPr>
            <w:pStyle w:val="TOC1"/>
            <w:rPr>
              <w:rFonts w:asciiTheme="minorHAnsi" w:eastAsiaTheme="minorEastAsia" w:hAnsiTheme="minorHAnsi" w:cstheme="minorBidi"/>
              <w:noProof/>
              <w:szCs w:val="22"/>
              <w:lang w:val="en-IE" w:eastAsia="en-IE"/>
            </w:rPr>
          </w:pPr>
          <w:hyperlink w:anchor="_Toc124787517" w:history="1">
            <w:r w:rsidR="00612C72" w:rsidRPr="007E3BB2">
              <w:rPr>
                <w:rStyle w:val="Hyperlink"/>
                <w:noProof/>
              </w:rPr>
              <w:t>13</w:t>
            </w:r>
            <w:r w:rsidR="00612C72">
              <w:rPr>
                <w:rFonts w:asciiTheme="minorHAnsi" w:eastAsiaTheme="minorEastAsia" w:hAnsiTheme="minorHAnsi" w:cstheme="minorBidi"/>
                <w:noProof/>
                <w:szCs w:val="22"/>
                <w:lang w:val="en-IE" w:eastAsia="en-IE"/>
              </w:rPr>
              <w:tab/>
            </w:r>
            <w:r w:rsidR="00612C72" w:rsidRPr="007E3BB2">
              <w:rPr>
                <w:rStyle w:val="Hyperlink"/>
                <w:noProof/>
              </w:rPr>
              <w:t>Closing remarks</w:t>
            </w:r>
            <w:r w:rsidR="00612C72">
              <w:rPr>
                <w:noProof/>
                <w:webHidden/>
              </w:rPr>
              <w:tab/>
            </w:r>
            <w:r w:rsidR="00612C72">
              <w:rPr>
                <w:noProof/>
                <w:webHidden/>
              </w:rPr>
              <w:fldChar w:fldCharType="begin"/>
            </w:r>
            <w:r w:rsidR="00612C72">
              <w:rPr>
                <w:noProof/>
                <w:webHidden/>
              </w:rPr>
              <w:instrText xml:space="preserve"> PAGEREF _Toc124787517 \h </w:instrText>
            </w:r>
            <w:r w:rsidR="00612C72">
              <w:rPr>
                <w:noProof/>
                <w:webHidden/>
              </w:rPr>
            </w:r>
            <w:r w:rsidR="00612C72">
              <w:rPr>
                <w:noProof/>
                <w:webHidden/>
              </w:rPr>
              <w:fldChar w:fldCharType="separate"/>
            </w:r>
            <w:r w:rsidR="00612C72">
              <w:rPr>
                <w:noProof/>
                <w:webHidden/>
              </w:rPr>
              <w:t>37</w:t>
            </w:r>
            <w:r w:rsidR="00612C72">
              <w:rPr>
                <w:noProof/>
                <w:webHidden/>
              </w:rPr>
              <w:fldChar w:fldCharType="end"/>
            </w:r>
          </w:hyperlink>
        </w:p>
        <w:p w14:paraId="35F46B7E" w14:textId="466B6F35" w:rsidR="00612C72" w:rsidRDefault="001C6F1A" w:rsidP="00B26DBF">
          <w:pPr>
            <w:pStyle w:val="TOC1"/>
            <w:rPr>
              <w:rFonts w:asciiTheme="minorHAnsi" w:eastAsiaTheme="minorEastAsia" w:hAnsiTheme="minorHAnsi" w:cstheme="minorBidi"/>
              <w:noProof/>
              <w:szCs w:val="22"/>
              <w:lang w:val="en-IE" w:eastAsia="en-IE"/>
            </w:rPr>
          </w:pPr>
          <w:hyperlink w:anchor="_Toc124787518" w:history="1">
            <w:r w:rsidR="00612C72" w:rsidRPr="007E3BB2">
              <w:rPr>
                <w:rStyle w:val="Hyperlink"/>
                <w:noProof/>
              </w:rPr>
              <w:t>14</w:t>
            </w:r>
            <w:r w:rsidR="00612C72">
              <w:rPr>
                <w:rFonts w:asciiTheme="minorHAnsi" w:eastAsiaTheme="minorEastAsia" w:hAnsiTheme="minorHAnsi" w:cstheme="minorBidi"/>
                <w:noProof/>
                <w:szCs w:val="22"/>
                <w:lang w:val="en-IE" w:eastAsia="en-IE"/>
              </w:rPr>
              <w:tab/>
            </w:r>
            <w:r w:rsidR="00612C72" w:rsidRPr="007E3BB2">
              <w:rPr>
                <w:rStyle w:val="Hyperlink"/>
                <w:noProof/>
              </w:rPr>
              <w:t>References</w:t>
            </w:r>
            <w:r w:rsidR="00612C72">
              <w:rPr>
                <w:noProof/>
                <w:webHidden/>
              </w:rPr>
              <w:tab/>
            </w:r>
            <w:r w:rsidR="00612C72">
              <w:rPr>
                <w:noProof/>
                <w:webHidden/>
              </w:rPr>
              <w:fldChar w:fldCharType="begin"/>
            </w:r>
            <w:r w:rsidR="00612C72">
              <w:rPr>
                <w:noProof/>
                <w:webHidden/>
              </w:rPr>
              <w:instrText xml:space="preserve"> PAGEREF _Toc124787518 \h </w:instrText>
            </w:r>
            <w:r w:rsidR="00612C72">
              <w:rPr>
                <w:noProof/>
                <w:webHidden/>
              </w:rPr>
            </w:r>
            <w:r w:rsidR="00612C72">
              <w:rPr>
                <w:noProof/>
                <w:webHidden/>
              </w:rPr>
              <w:fldChar w:fldCharType="separate"/>
            </w:r>
            <w:r w:rsidR="00612C72">
              <w:rPr>
                <w:noProof/>
                <w:webHidden/>
              </w:rPr>
              <w:t>37</w:t>
            </w:r>
            <w:r w:rsidR="00612C72">
              <w:rPr>
                <w:noProof/>
                <w:webHidden/>
              </w:rPr>
              <w:fldChar w:fldCharType="end"/>
            </w:r>
          </w:hyperlink>
        </w:p>
        <w:p w14:paraId="7CCC95F7" w14:textId="6106D7B9" w:rsidR="00612C72" w:rsidRDefault="001C6F1A" w:rsidP="00B26DBF">
          <w:pPr>
            <w:pStyle w:val="TOC1"/>
            <w:rPr>
              <w:rFonts w:asciiTheme="minorHAnsi" w:eastAsiaTheme="minorEastAsia" w:hAnsiTheme="minorHAnsi" w:cstheme="minorBidi"/>
              <w:noProof/>
              <w:szCs w:val="22"/>
              <w:lang w:val="en-IE" w:eastAsia="en-IE"/>
            </w:rPr>
          </w:pPr>
          <w:hyperlink w:anchor="_Toc124787519" w:history="1">
            <w:r w:rsidR="00612C72" w:rsidRPr="007E3BB2">
              <w:rPr>
                <w:rStyle w:val="Hyperlink"/>
                <w:noProof/>
              </w:rPr>
              <w:t>15</w:t>
            </w:r>
            <w:r w:rsidR="00612C72">
              <w:rPr>
                <w:rFonts w:asciiTheme="minorHAnsi" w:eastAsiaTheme="minorEastAsia" w:hAnsiTheme="minorHAnsi" w:cstheme="minorBidi"/>
                <w:noProof/>
                <w:szCs w:val="22"/>
                <w:lang w:val="en-IE" w:eastAsia="en-IE"/>
              </w:rPr>
              <w:tab/>
            </w:r>
            <w:r w:rsidR="00612C72" w:rsidRPr="007E3BB2">
              <w:rPr>
                <w:rStyle w:val="Hyperlink"/>
                <w:noProof/>
              </w:rPr>
              <w:t>Appendices</w:t>
            </w:r>
            <w:r w:rsidR="00612C72">
              <w:rPr>
                <w:noProof/>
                <w:webHidden/>
              </w:rPr>
              <w:tab/>
            </w:r>
            <w:r w:rsidR="00612C72">
              <w:rPr>
                <w:noProof/>
                <w:webHidden/>
              </w:rPr>
              <w:fldChar w:fldCharType="begin"/>
            </w:r>
            <w:r w:rsidR="00612C72">
              <w:rPr>
                <w:noProof/>
                <w:webHidden/>
              </w:rPr>
              <w:instrText xml:space="preserve"> PAGEREF _Toc124787519 \h </w:instrText>
            </w:r>
            <w:r w:rsidR="00612C72">
              <w:rPr>
                <w:noProof/>
                <w:webHidden/>
              </w:rPr>
            </w:r>
            <w:r w:rsidR="00612C72">
              <w:rPr>
                <w:noProof/>
                <w:webHidden/>
              </w:rPr>
              <w:fldChar w:fldCharType="separate"/>
            </w:r>
            <w:r w:rsidR="00612C72">
              <w:rPr>
                <w:noProof/>
                <w:webHidden/>
              </w:rPr>
              <w:t>48</w:t>
            </w:r>
            <w:r w:rsidR="00612C72">
              <w:rPr>
                <w:noProof/>
                <w:webHidden/>
              </w:rPr>
              <w:fldChar w:fldCharType="end"/>
            </w:r>
          </w:hyperlink>
        </w:p>
        <w:p w14:paraId="4FA212B9" w14:textId="4E274F23"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520" w:history="1">
            <w:r w:rsidR="00612C72" w:rsidRPr="007E3BB2">
              <w:rPr>
                <w:rStyle w:val="Hyperlink"/>
                <w:noProof/>
              </w:rPr>
              <w:t>15.1</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Evidence for Farming Initiative (EFI) Draft - Evidence Standards</w:t>
            </w:r>
            <w:r w:rsidR="00612C72">
              <w:rPr>
                <w:noProof/>
                <w:webHidden/>
              </w:rPr>
              <w:tab/>
            </w:r>
            <w:r w:rsidR="00612C72">
              <w:rPr>
                <w:noProof/>
                <w:webHidden/>
              </w:rPr>
              <w:fldChar w:fldCharType="begin"/>
            </w:r>
            <w:r w:rsidR="00612C72">
              <w:rPr>
                <w:noProof/>
                <w:webHidden/>
              </w:rPr>
              <w:instrText xml:space="preserve"> PAGEREF _Toc124787520 \h </w:instrText>
            </w:r>
            <w:r w:rsidR="00612C72">
              <w:rPr>
                <w:noProof/>
                <w:webHidden/>
              </w:rPr>
            </w:r>
            <w:r w:rsidR="00612C72">
              <w:rPr>
                <w:noProof/>
                <w:webHidden/>
              </w:rPr>
              <w:fldChar w:fldCharType="separate"/>
            </w:r>
            <w:r w:rsidR="00612C72">
              <w:rPr>
                <w:noProof/>
                <w:webHidden/>
              </w:rPr>
              <w:t>48</w:t>
            </w:r>
            <w:r w:rsidR="00612C72">
              <w:rPr>
                <w:noProof/>
                <w:webHidden/>
              </w:rPr>
              <w:fldChar w:fldCharType="end"/>
            </w:r>
          </w:hyperlink>
        </w:p>
        <w:p w14:paraId="17B535ED" w14:textId="2D091A8C"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21" w:history="1">
            <w:r w:rsidR="00612C72" w:rsidRPr="007E3BB2">
              <w:rPr>
                <w:rStyle w:val="Hyperlink"/>
                <w:noProof/>
              </w:rPr>
              <w:t>15.1.1</w:t>
            </w:r>
            <w:r w:rsidR="00612C72">
              <w:rPr>
                <w:rFonts w:eastAsiaTheme="minorEastAsia" w:cstheme="minorBidi"/>
                <w:i w:val="0"/>
                <w:iCs w:val="0"/>
                <w:noProof/>
                <w:sz w:val="22"/>
                <w:szCs w:val="22"/>
                <w:lang w:val="en-IE" w:eastAsia="en-IE"/>
              </w:rPr>
              <w:tab/>
            </w:r>
            <w:r w:rsidR="00612C72" w:rsidRPr="007E3BB2">
              <w:rPr>
                <w:rStyle w:val="Hyperlink"/>
                <w:noProof/>
              </w:rPr>
              <w:t>Effectiveness</w:t>
            </w:r>
            <w:r w:rsidR="00612C72">
              <w:rPr>
                <w:noProof/>
                <w:webHidden/>
              </w:rPr>
              <w:tab/>
            </w:r>
            <w:r w:rsidR="00612C72">
              <w:rPr>
                <w:noProof/>
                <w:webHidden/>
              </w:rPr>
              <w:fldChar w:fldCharType="begin"/>
            </w:r>
            <w:r w:rsidR="00612C72">
              <w:rPr>
                <w:noProof/>
                <w:webHidden/>
              </w:rPr>
              <w:instrText xml:space="preserve"> PAGEREF _Toc124787521 \h </w:instrText>
            </w:r>
            <w:r w:rsidR="00612C72">
              <w:rPr>
                <w:noProof/>
                <w:webHidden/>
              </w:rPr>
            </w:r>
            <w:r w:rsidR="00612C72">
              <w:rPr>
                <w:noProof/>
                <w:webHidden/>
              </w:rPr>
              <w:fldChar w:fldCharType="separate"/>
            </w:r>
            <w:r w:rsidR="00612C72">
              <w:rPr>
                <w:noProof/>
                <w:webHidden/>
              </w:rPr>
              <w:t>48</w:t>
            </w:r>
            <w:r w:rsidR="00612C72">
              <w:rPr>
                <w:noProof/>
                <w:webHidden/>
              </w:rPr>
              <w:fldChar w:fldCharType="end"/>
            </w:r>
          </w:hyperlink>
        </w:p>
        <w:p w14:paraId="1DE27C19" w14:textId="455D033A"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22" w:history="1">
            <w:r w:rsidR="00612C72" w:rsidRPr="007E3BB2">
              <w:rPr>
                <w:rStyle w:val="Hyperlink"/>
                <w:noProof/>
              </w:rPr>
              <w:t>15.1.2</w:t>
            </w:r>
            <w:r w:rsidR="00612C72">
              <w:rPr>
                <w:rFonts w:eastAsiaTheme="minorEastAsia" w:cstheme="minorBidi"/>
                <w:i w:val="0"/>
                <w:iCs w:val="0"/>
                <w:noProof/>
                <w:sz w:val="22"/>
                <w:szCs w:val="22"/>
                <w:lang w:val="en-IE" w:eastAsia="en-IE"/>
              </w:rPr>
              <w:tab/>
            </w:r>
            <w:r w:rsidR="00612C72" w:rsidRPr="007E3BB2">
              <w:rPr>
                <w:rStyle w:val="Hyperlink"/>
                <w:noProof/>
              </w:rPr>
              <w:t>Cost</w:t>
            </w:r>
            <w:r w:rsidR="00612C72">
              <w:rPr>
                <w:noProof/>
                <w:webHidden/>
              </w:rPr>
              <w:tab/>
            </w:r>
            <w:r w:rsidR="00612C72">
              <w:rPr>
                <w:noProof/>
                <w:webHidden/>
              </w:rPr>
              <w:fldChar w:fldCharType="begin"/>
            </w:r>
            <w:r w:rsidR="00612C72">
              <w:rPr>
                <w:noProof/>
                <w:webHidden/>
              </w:rPr>
              <w:instrText xml:space="preserve"> PAGEREF _Toc124787522 \h </w:instrText>
            </w:r>
            <w:r w:rsidR="00612C72">
              <w:rPr>
                <w:noProof/>
                <w:webHidden/>
              </w:rPr>
            </w:r>
            <w:r w:rsidR="00612C72">
              <w:rPr>
                <w:noProof/>
                <w:webHidden/>
              </w:rPr>
              <w:fldChar w:fldCharType="separate"/>
            </w:r>
            <w:r w:rsidR="00612C72">
              <w:rPr>
                <w:noProof/>
                <w:webHidden/>
              </w:rPr>
              <w:t>48</w:t>
            </w:r>
            <w:r w:rsidR="00612C72">
              <w:rPr>
                <w:noProof/>
                <w:webHidden/>
              </w:rPr>
              <w:fldChar w:fldCharType="end"/>
            </w:r>
          </w:hyperlink>
        </w:p>
        <w:p w14:paraId="14BF8B00" w14:textId="2241C6BB"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23" w:history="1">
            <w:r w:rsidR="00612C72" w:rsidRPr="007E3BB2">
              <w:rPr>
                <w:rStyle w:val="Hyperlink"/>
                <w:noProof/>
              </w:rPr>
              <w:t>15.1.3</w:t>
            </w:r>
            <w:r w:rsidR="00612C72">
              <w:rPr>
                <w:rFonts w:eastAsiaTheme="minorEastAsia" w:cstheme="minorBidi"/>
                <w:i w:val="0"/>
                <w:iCs w:val="0"/>
                <w:noProof/>
                <w:sz w:val="22"/>
                <w:szCs w:val="22"/>
                <w:lang w:val="en-IE" w:eastAsia="en-IE"/>
              </w:rPr>
              <w:tab/>
            </w:r>
            <w:r w:rsidR="00612C72" w:rsidRPr="007E3BB2">
              <w:rPr>
                <w:rStyle w:val="Hyperlink"/>
                <w:noProof/>
              </w:rPr>
              <w:t>Speed of Change</w:t>
            </w:r>
            <w:r w:rsidR="00612C72">
              <w:rPr>
                <w:noProof/>
                <w:webHidden/>
              </w:rPr>
              <w:tab/>
            </w:r>
            <w:r w:rsidR="00612C72">
              <w:rPr>
                <w:noProof/>
                <w:webHidden/>
              </w:rPr>
              <w:fldChar w:fldCharType="begin"/>
            </w:r>
            <w:r w:rsidR="00612C72">
              <w:rPr>
                <w:noProof/>
                <w:webHidden/>
              </w:rPr>
              <w:instrText xml:space="preserve"> PAGEREF _Toc124787523 \h </w:instrText>
            </w:r>
            <w:r w:rsidR="00612C72">
              <w:rPr>
                <w:noProof/>
                <w:webHidden/>
              </w:rPr>
            </w:r>
            <w:r w:rsidR="00612C72">
              <w:rPr>
                <w:noProof/>
                <w:webHidden/>
              </w:rPr>
              <w:fldChar w:fldCharType="separate"/>
            </w:r>
            <w:r w:rsidR="00612C72">
              <w:rPr>
                <w:noProof/>
                <w:webHidden/>
              </w:rPr>
              <w:t>48</w:t>
            </w:r>
            <w:r w:rsidR="00612C72">
              <w:rPr>
                <w:noProof/>
                <w:webHidden/>
              </w:rPr>
              <w:fldChar w:fldCharType="end"/>
            </w:r>
          </w:hyperlink>
        </w:p>
        <w:p w14:paraId="13443028" w14:textId="445406CD"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24" w:history="1">
            <w:r w:rsidR="00612C72" w:rsidRPr="007E3BB2">
              <w:rPr>
                <w:rStyle w:val="Hyperlink"/>
                <w:noProof/>
              </w:rPr>
              <w:t>15.1.4</w:t>
            </w:r>
            <w:r w:rsidR="00612C72">
              <w:rPr>
                <w:rFonts w:eastAsiaTheme="minorEastAsia" w:cstheme="minorBidi"/>
                <w:i w:val="0"/>
                <w:iCs w:val="0"/>
                <w:noProof/>
                <w:sz w:val="22"/>
                <w:szCs w:val="22"/>
                <w:lang w:val="en-IE" w:eastAsia="en-IE"/>
              </w:rPr>
              <w:tab/>
            </w:r>
            <w:r w:rsidR="00612C72" w:rsidRPr="007E3BB2">
              <w:rPr>
                <w:rStyle w:val="Hyperlink"/>
                <w:noProof/>
              </w:rPr>
              <w:t>Strength of Evidence</w:t>
            </w:r>
            <w:r w:rsidR="00612C72">
              <w:rPr>
                <w:noProof/>
                <w:webHidden/>
              </w:rPr>
              <w:tab/>
            </w:r>
            <w:r w:rsidR="00612C72">
              <w:rPr>
                <w:noProof/>
                <w:webHidden/>
              </w:rPr>
              <w:fldChar w:fldCharType="begin"/>
            </w:r>
            <w:r w:rsidR="00612C72">
              <w:rPr>
                <w:noProof/>
                <w:webHidden/>
              </w:rPr>
              <w:instrText xml:space="preserve"> PAGEREF _Toc124787524 \h </w:instrText>
            </w:r>
            <w:r w:rsidR="00612C72">
              <w:rPr>
                <w:noProof/>
                <w:webHidden/>
              </w:rPr>
            </w:r>
            <w:r w:rsidR="00612C72">
              <w:rPr>
                <w:noProof/>
                <w:webHidden/>
              </w:rPr>
              <w:fldChar w:fldCharType="separate"/>
            </w:r>
            <w:r w:rsidR="00612C72">
              <w:rPr>
                <w:noProof/>
                <w:webHidden/>
              </w:rPr>
              <w:t>49</w:t>
            </w:r>
            <w:r w:rsidR="00612C72">
              <w:rPr>
                <w:noProof/>
                <w:webHidden/>
              </w:rPr>
              <w:fldChar w:fldCharType="end"/>
            </w:r>
          </w:hyperlink>
        </w:p>
        <w:p w14:paraId="39F82800" w14:textId="4113100F"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525" w:history="1">
            <w:r w:rsidR="00612C72" w:rsidRPr="007E3BB2">
              <w:rPr>
                <w:rStyle w:val="Hyperlink"/>
                <w:noProof/>
              </w:rPr>
              <w:t>15.2</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Nutritional changes</w:t>
            </w:r>
            <w:r w:rsidR="00612C72">
              <w:rPr>
                <w:noProof/>
                <w:webHidden/>
              </w:rPr>
              <w:tab/>
            </w:r>
            <w:r w:rsidR="00612C72">
              <w:rPr>
                <w:noProof/>
                <w:webHidden/>
              </w:rPr>
              <w:fldChar w:fldCharType="begin"/>
            </w:r>
            <w:r w:rsidR="00612C72">
              <w:rPr>
                <w:noProof/>
                <w:webHidden/>
              </w:rPr>
              <w:instrText xml:space="preserve"> PAGEREF _Toc124787525 \h </w:instrText>
            </w:r>
            <w:r w:rsidR="00612C72">
              <w:rPr>
                <w:noProof/>
                <w:webHidden/>
              </w:rPr>
            </w:r>
            <w:r w:rsidR="00612C72">
              <w:rPr>
                <w:noProof/>
                <w:webHidden/>
              </w:rPr>
              <w:fldChar w:fldCharType="separate"/>
            </w:r>
            <w:r w:rsidR="00612C72">
              <w:rPr>
                <w:noProof/>
                <w:webHidden/>
              </w:rPr>
              <w:t>50</w:t>
            </w:r>
            <w:r w:rsidR="00612C72">
              <w:rPr>
                <w:noProof/>
                <w:webHidden/>
              </w:rPr>
              <w:fldChar w:fldCharType="end"/>
            </w:r>
          </w:hyperlink>
        </w:p>
        <w:p w14:paraId="00236E0E" w14:textId="059F4AD0"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26" w:history="1">
            <w:r w:rsidR="00612C72" w:rsidRPr="007E3BB2">
              <w:rPr>
                <w:rStyle w:val="Hyperlink"/>
                <w:noProof/>
              </w:rPr>
              <w:t>15.2.1</w:t>
            </w:r>
            <w:r w:rsidR="00612C72">
              <w:rPr>
                <w:rFonts w:eastAsiaTheme="minorEastAsia" w:cstheme="minorBidi"/>
                <w:i w:val="0"/>
                <w:iCs w:val="0"/>
                <w:noProof/>
                <w:sz w:val="22"/>
                <w:szCs w:val="22"/>
                <w:lang w:val="en-IE" w:eastAsia="en-IE"/>
              </w:rPr>
              <w:tab/>
            </w:r>
            <w:r w:rsidR="00612C72" w:rsidRPr="007E3BB2">
              <w:rPr>
                <w:rStyle w:val="Hyperlink"/>
                <w:noProof/>
              </w:rPr>
              <w:t>Reduce crude protein intake</w:t>
            </w:r>
            <w:r w:rsidR="00612C72">
              <w:rPr>
                <w:noProof/>
                <w:webHidden/>
              </w:rPr>
              <w:tab/>
            </w:r>
            <w:r w:rsidR="00612C72">
              <w:rPr>
                <w:noProof/>
                <w:webHidden/>
              </w:rPr>
              <w:fldChar w:fldCharType="begin"/>
            </w:r>
            <w:r w:rsidR="00612C72">
              <w:rPr>
                <w:noProof/>
                <w:webHidden/>
              </w:rPr>
              <w:instrText xml:space="preserve"> PAGEREF _Toc124787526 \h </w:instrText>
            </w:r>
            <w:r w:rsidR="00612C72">
              <w:rPr>
                <w:noProof/>
                <w:webHidden/>
              </w:rPr>
            </w:r>
            <w:r w:rsidR="00612C72">
              <w:rPr>
                <w:noProof/>
                <w:webHidden/>
              </w:rPr>
              <w:fldChar w:fldCharType="separate"/>
            </w:r>
            <w:r w:rsidR="00612C72">
              <w:rPr>
                <w:noProof/>
                <w:webHidden/>
              </w:rPr>
              <w:t>52</w:t>
            </w:r>
            <w:r w:rsidR="00612C72">
              <w:rPr>
                <w:noProof/>
                <w:webHidden/>
              </w:rPr>
              <w:fldChar w:fldCharType="end"/>
            </w:r>
          </w:hyperlink>
        </w:p>
        <w:p w14:paraId="6A41D1B2" w14:textId="09C84ED4"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27" w:history="1">
            <w:r w:rsidR="00612C72" w:rsidRPr="007E3BB2">
              <w:rPr>
                <w:rStyle w:val="Hyperlink"/>
                <w:noProof/>
              </w:rPr>
              <w:t>15.2.2</w:t>
            </w:r>
            <w:r w:rsidR="00612C72">
              <w:rPr>
                <w:rFonts w:eastAsiaTheme="minorEastAsia" w:cstheme="minorBidi"/>
                <w:i w:val="0"/>
                <w:iCs w:val="0"/>
                <w:noProof/>
                <w:sz w:val="22"/>
                <w:szCs w:val="22"/>
                <w:lang w:val="en-IE" w:eastAsia="en-IE"/>
              </w:rPr>
              <w:tab/>
            </w:r>
            <w:r w:rsidR="00612C72" w:rsidRPr="007E3BB2">
              <w:rPr>
                <w:rStyle w:val="Hyperlink"/>
                <w:noProof/>
              </w:rPr>
              <w:t>Alternative protein sources</w:t>
            </w:r>
            <w:r w:rsidR="00612C72">
              <w:rPr>
                <w:noProof/>
                <w:webHidden/>
              </w:rPr>
              <w:tab/>
            </w:r>
            <w:r w:rsidR="00612C72">
              <w:rPr>
                <w:noProof/>
                <w:webHidden/>
              </w:rPr>
              <w:fldChar w:fldCharType="begin"/>
            </w:r>
            <w:r w:rsidR="00612C72">
              <w:rPr>
                <w:noProof/>
                <w:webHidden/>
              </w:rPr>
              <w:instrText xml:space="preserve"> PAGEREF _Toc124787527 \h </w:instrText>
            </w:r>
            <w:r w:rsidR="00612C72">
              <w:rPr>
                <w:noProof/>
                <w:webHidden/>
              </w:rPr>
            </w:r>
            <w:r w:rsidR="00612C72">
              <w:rPr>
                <w:noProof/>
                <w:webHidden/>
              </w:rPr>
              <w:fldChar w:fldCharType="separate"/>
            </w:r>
            <w:r w:rsidR="00612C72">
              <w:rPr>
                <w:noProof/>
                <w:webHidden/>
              </w:rPr>
              <w:t>56</w:t>
            </w:r>
            <w:r w:rsidR="00612C72">
              <w:rPr>
                <w:noProof/>
                <w:webHidden/>
              </w:rPr>
              <w:fldChar w:fldCharType="end"/>
            </w:r>
          </w:hyperlink>
        </w:p>
        <w:p w14:paraId="7A1685DC" w14:textId="2961DA39"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28" w:history="1">
            <w:r w:rsidR="00612C72" w:rsidRPr="007E3BB2">
              <w:rPr>
                <w:rStyle w:val="Hyperlink"/>
                <w:noProof/>
              </w:rPr>
              <w:t>15.2.3</w:t>
            </w:r>
            <w:r w:rsidR="00612C72">
              <w:rPr>
                <w:rFonts w:eastAsiaTheme="minorEastAsia" w:cstheme="minorBidi"/>
                <w:i w:val="0"/>
                <w:iCs w:val="0"/>
                <w:noProof/>
                <w:sz w:val="22"/>
                <w:szCs w:val="22"/>
                <w:lang w:val="en-IE" w:eastAsia="en-IE"/>
              </w:rPr>
              <w:tab/>
            </w:r>
            <w:r w:rsidR="00612C72" w:rsidRPr="007E3BB2">
              <w:rPr>
                <w:rStyle w:val="Hyperlink"/>
                <w:noProof/>
              </w:rPr>
              <w:t>Dietary fibre</w:t>
            </w:r>
            <w:r w:rsidR="00612C72">
              <w:rPr>
                <w:noProof/>
                <w:webHidden/>
              </w:rPr>
              <w:tab/>
            </w:r>
            <w:r w:rsidR="00612C72">
              <w:rPr>
                <w:noProof/>
                <w:webHidden/>
              </w:rPr>
              <w:fldChar w:fldCharType="begin"/>
            </w:r>
            <w:r w:rsidR="00612C72">
              <w:rPr>
                <w:noProof/>
                <w:webHidden/>
              </w:rPr>
              <w:instrText xml:space="preserve"> PAGEREF _Toc124787528 \h </w:instrText>
            </w:r>
            <w:r w:rsidR="00612C72">
              <w:rPr>
                <w:noProof/>
                <w:webHidden/>
              </w:rPr>
            </w:r>
            <w:r w:rsidR="00612C72">
              <w:rPr>
                <w:noProof/>
                <w:webHidden/>
              </w:rPr>
              <w:fldChar w:fldCharType="separate"/>
            </w:r>
            <w:r w:rsidR="00612C72">
              <w:rPr>
                <w:noProof/>
                <w:webHidden/>
              </w:rPr>
              <w:t>59</w:t>
            </w:r>
            <w:r w:rsidR="00612C72">
              <w:rPr>
                <w:noProof/>
                <w:webHidden/>
              </w:rPr>
              <w:fldChar w:fldCharType="end"/>
            </w:r>
          </w:hyperlink>
        </w:p>
        <w:p w14:paraId="4D1A3C3C" w14:textId="04D587DC"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29" w:history="1">
            <w:r w:rsidR="00612C72" w:rsidRPr="007E3BB2">
              <w:rPr>
                <w:rStyle w:val="Hyperlink"/>
                <w:noProof/>
              </w:rPr>
              <w:t>15.2.4</w:t>
            </w:r>
            <w:r w:rsidR="00612C72">
              <w:rPr>
                <w:rFonts w:eastAsiaTheme="minorEastAsia" w:cstheme="minorBidi"/>
                <w:i w:val="0"/>
                <w:iCs w:val="0"/>
                <w:noProof/>
                <w:sz w:val="22"/>
                <w:szCs w:val="22"/>
                <w:lang w:val="en-IE" w:eastAsia="en-IE"/>
              </w:rPr>
              <w:tab/>
            </w:r>
            <w:r w:rsidR="00612C72" w:rsidRPr="007E3BB2">
              <w:rPr>
                <w:rStyle w:val="Hyperlink"/>
                <w:noProof/>
              </w:rPr>
              <w:t>Acidification of feed and water, including organic acids</w:t>
            </w:r>
            <w:r w:rsidR="00612C72">
              <w:rPr>
                <w:noProof/>
                <w:webHidden/>
              </w:rPr>
              <w:tab/>
            </w:r>
            <w:r w:rsidR="00612C72">
              <w:rPr>
                <w:noProof/>
                <w:webHidden/>
              </w:rPr>
              <w:fldChar w:fldCharType="begin"/>
            </w:r>
            <w:r w:rsidR="00612C72">
              <w:rPr>
                <w:noProof/>
                <w:webHidden/>
              </w:rPr>
              <w:instrText xml:space="preserve"> PAGEREF _Toc124787529 \h </w:instrText>
            </w:r>
            <w:r w:rsidR="00612C72">
              <w:rPr>
                <w:noProof/>
                <w:webHidden/>
              </w:rPr>
            </w:r>
            <w:r w:rsidR="00612C72">
              <w:rPr>
                <w:noProof/>
                <w:webHidden/>
              </w:rPr>
              <w:fldChar w:fldCharType="separate"/>
            </w:r>
            <w:r w:rsidR="00612C72">
              <w:rPr>
                <w:noProof/>
                <w:webHidden/>
              </w:rPr>
              <w:t>63</w:t>
            </w:r>
            <w:r w:rsidR="00612C72">
              <w:rPr>
                <w:noProof/>
                <w:webHidden/>
              </w:rPr>
              <w:fldChar w:fldCharType="end"/>
            </w:r>
          </w:hyperlink>
        </w:p>
        <w:p w14:paraId="0285B89F" w14:textId="6DCF306C"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30" w:history="1">
            <w:r w:rsidR="00612C72" w:rsidRPr="007E3BB2">
              <w:rPr>
                <w:rStyle w:val="Hyperlink"/>
                <w:noProof/>
              </w:rPr>
              <w:t>15.2.5</w:t>
            </w:r>
            <w:r w:rsidR="00612C72">
              <w:rPr>
                <w:rFonts w:eastAsiaTheme="minorEastAsia" w:cstheme="minorBidi"/>
                <w:i w:val="0"/>
                <w:iCs w:val="0"/>
                <w:noProof/>
                <w:sz w:val="22"/>
                <w:szCs w:val="22"/>
                <w:lang w:val="en-IE" w:eastAsia="en-IE"/>
              </w:rPr>
              <w:tab/>
            </w:r>
            <w:r w:rsidR="00612C72" w:rsidRPr="007E3BB2">
              <w:rPr>
                <w:rStyle w:val="Hyperlink"/>
                <w:noProof/>
              </w:rPr>
              <w:t>Feed additives</w:t>
            </w:r>
            <w:r w:rsidR="00612C72">
              <w:rPr>
                <w:noProof/>
                <w:webHidden/>
              </w:rPr>
              <w:tab/>
            </w:r>
            <w:r w:rsidR="00612C72">
              <w:rPr>
                <w:noProof/>
                <w:webHidden/>
              </w:rPr>
              <w:fldChar w:fldCharType="begin"/>
            </w:r>
            <w:r w:rsidR="00612C72">
              <w:rPr>
                <w:noProof/>
                <w:webHidden/>
              </w:rPr>
              <w:instrText xml:space="preserve"> PAGEREF _Toc124787530 \h </w:instrText>
            </w:r>
            <w:r w:rsidR="00612C72">
              <w:rPr>
                <w:noProof/>
                <w:webHidden/>
              </w:rPr>
            </w:r>
            <w:r w:rsidR="00612C72">
              <w:rPr>
                <w:noProof/>
                <w:webHidden/>
              </w:rPr>
              <w:fldChar w:fldCharType="separate"/>
            </w:r>
            <w:r w:rsidR="00612C72">
              <w:rPr>
                <w:noProof/>
                <w:webHidden/>
              </w:rPr>
              <w:t>66</w:t>
            </w:r>
            <w:r w:rsidR="00612C72">
              <w:rPr>
                <w:noProof/>
                <w:webHidden/>
              </w:rPr>
              <w:fldChar w:fldCharType="end"/>
            </w:r>
          </w:hyperlink>
        </w:p>
        <w:p w14:paraId="5F0851AD" w14:textId="12AA884B" w:rsidR="00612C72" w:rsidRDefault="001C6F1A">
          <w:pPr>
            <w:pStyle w:val="TOC4"/>
            <w:tabs>
              <w:tab w:val="left" w:pos="1540"/>
              <w:tab w:val="right" w:leader="dot" w:pos="8494"/>
            </w:tabs>
            <w:rPr>
              <w:rFonts w:eastAsiaTheme="minorEastAsia" w:cstheme="minorBidi"/>
              <w:noProof/>
              <w:sz w:val="22"/>
              <w:szCs w:val="22"/>
              <w:lang w:val="en-IE" w:eastAsia="en-IE"/>
            </w:rPr>
          </w:pPr>
          <w:hyperlink w:anchor="_Toc124787531" w:history="1">
            <w:r w:rsidR="00612C72" w:rsidRPr="007E3BB2">
              <w:rPr>
                <w:rStyle w:val="Hyperlink"/>
                <w:noProof/>
              </w:rPr>
              <w:t>15.2.5.1</w:t>
            </w:r>
            <w:r w:rsidR="00612C72">
              <w:rPr>
                <w:rFonts w:eastAsiaTheme="minorEastAsia" w:cstheme="minorBidi"/>
                <w:noProof/>
                <w:sz w:val="22"/>
                <w:szCs w:val="22"/>
                <w:lang w:val="en-IE" w:eastAsia="en-IE"/>
              </w:rPr>
              <w:tab/>
            </w:r>
            <w:r w:rsidR="00612C72" w:rsidRPr="007E3BB2">
              <w:rPr>
                <w:rStyle w:val="Hyperlink"/>
                <w:noProof/>
              </w:rPr>
              <w:t>Probiotics</w:t>
            </w:r>
            <w:r w:rsidR="00612C72">
              <w:rPr>
                <w:noProof/>
                <w:webHidden/>
              </w:rPr>
              <w:tab/>
            </w:r>
            <w:r w:rsidR="00612C72">
              <w:rPr>
                <w:noProof/>
                <w:webHidden/>
              </w:rPr>
              <w:fldChar w:fldCharType="begin"/>
            </w:r>
            <w:r w:rsidR="00612C72">
              <w:rPr>
                <w:noProof/>
                <w:webHidden/>
              </w:rPr>
              <w:instrText xml:space="preserve"> PAGEREF _Toc124787531 \h </w:instrText>
            </w:r>
            <w:r w:rsidR="00612C72">
              <w:rPr>
                <w:noProof/>
                <w:webHidden/>
              </w:rPr>
            </w:r>
            <w:r w:rsidR="00612C72">
              <w:rPr>
                <w:noProof/>
                <w:webHidden/>
              </w:rPr>
              <w:fldChar w:fldCharType="separate"/>
            </w:r>
            <w:r w:rsidR="00612C72">
              <w:rPr>
                <w:noProof/>
                <w:webHidden/>
              </w:rPr>
              <w:t>66</w:t>
            </w:r>
            <w:r w:rsidR="00612C72">
              <w:rPr>
                <w:noProof/>
                <w:webHidden/>
              </w:rPr>
              <w:fldChar w:fldCharType="end"/>
            </w:r>
          </w:hyperlink>
        </w:p>
        <w:p w14:paraId="5D32303E" w14:textId="3839053C" w:rsidR="00612C72" w:rsidRDefault="001C6F1A">
          <w:pPr>
            <w:pStyle w:val="TOC4"/>
            <w:tabs>
              <w:tab w:val="left" w:pos="1540"/>
              <w:tab w:val="right" w:leader="dot" w:pos="8494"/>
            </w:tabs>
            <w:rPr>
              <w:rFonts w:eastAsiaTheme="minorEastAsia" w:cstheme="minorBidi"/>
              <w:noProof/>
              <w:sz w:val="22"/>
              <w:szCs w:val="22"/>
              <w:lang w:val="en-IE" w:eastAsia="en-IE"/>
            </w:rPr>
          </w:pPr>
          <w:hyperlink w:anchor="_Toc124787532" w:history="1">
            <w:r w:rsidR="00612C72" w:rsidRPr="007E3BB2">
              <w:rPr>
                <w:rStyle w:val="Hyperlink"/>
                <w:noProof/>
              </w:rPr>
              <w:t>15.2.5.2</w:t>
            </w:r>
            <w:r w:rsidR="00612C72">
              <w:rPr>
                <w:rFonts w:eastAsiaTheme="minorEastAsia" w:cstheme="minorBidi"/>
                <w:noProof/>
                <w:sz w:val="22"/>
                <w:szCs w:val="22"/>
                <w:lang w:val="en-IE" w:eastAsia="en-IE"/>
              </w:rPr>
              <w:tab/>
            </w:r>
            <w:r w:rsidR="00612C72" w:rsidRPr="007E3BB2">
              <w:rPr>
                <w:rStyle w:val="Hyperlink"/>
                <w:noProof/>
              </w:rPr>
              <w:t>Prebiotics, including seaweed</w:t>
            </w:r>
            <w:r w:rsidR="00612C72">
              <w:rPr>
                <w:noProof/>
                <w:webHidden/>
              </w:rPr>
              <w:tab/>
            </w:r>
            <w:r w:rsidR="00612C72">
              <w:rPr>
                <w:noProof/>
                <w:webHidden/>
              </w:rPr>
              <w:fldChar w:fldCharType="begin"/>
            </w:r>
            <w:r w:rsidR="00612C72">
              <w:rPr>
                <w:noProof/>
                <w:webHidden/>
              </w:rPr>
              <w:instrText xml:space="preserve"> PAGEREF _Toc124787532 \h </w:instrText>
            </w:r>
            <w:r w:rsidR="00612C72">
              <w:rPr>
                <w:noProof/>
                <w:webHidden/>
              </w:rPr>
            </w:r>
            <w:r w:rsidR="00612C72">
              <w:rPr>
                <w:noProof/>
                <w:webHidden/>
              </w:rPr>
              <w:fldChar w:fldCharType="separate"/>
            </w:r>
            <w:r w:rsidR="00612C72">
              <w:rPr>
                <w:noProof/>
                <w:webHidden/>
              </w:rPr>
              <w:t>70</w:t>
            </w:r>
            <w:r w:rsidR="00612C72">
              <w:rPr>
                <w:noProof/>
                <w:webHidden/>
              </w:rPr>
              <w:fldChar w:fldCharType="end"/>
            </w:r>
          </w:hyperlink>
        </w:p>
        <w:p w14:paraId="6971958F" w14:textId="5307F958" w:rsidR="00612C72" w:rsidRDefault="001C6F1A">
          <w:pPr>
            <w:pStyle w:val="TOC4"/>
            <w:tabs>
              <w:tab w:val="left" w:pos="1540"/>
              <w:tab w:val="right" w:leader="dot" w:pos="8494"/>
            </w:tabs>
            <w:rPr>
              <w:rFonts w:eastAsiaTheme="minorEastAsia" w:cstheme="minorBidi"/>
              <w:noProof/>
              <w:sz w:val="22"/>
              <w:szCs w:val="22"/>
              <w:lang w:val="en-IE" w:eastAsia="en-IE"/>
            </w:rPr>
          </w:pPr>
          <w:hyperlink w:anchor="_Toc124787533" w:history="1">
            <w:r w:rsidR="00612C72" w:rsidRPr="007E3BB2">
              <w:rPr>
                <w:rStyle w:val="Hyperlink"/>
                <w:noProof/>
              </w:rPr>
              <w:t>15.2.5.3</w:t>
            </w:r>
            <w:r w:rsidR="00612C72">
              <w:rPr>
                <w:rFonts w:eastAsiaTheme="minorEastAsia" w:cstheme="minorBidi"/>
                <w:noProof/>
                <w:sz w:val="22"/>
                <w:szCs w:val="22"/>
                <w:lang w:val="en-IE" w:eastAsia="en-IE"/>
              </w:rPr>
              <w:tab/>
            </w:r>
            <w:r w:rsidR="00612C72" w:rsidRPr="007E3BB2">
              <w:rPr>
                <w:rStyle w:val="Hyperlink"/>
                <w:noProof/>
              </w:rPr>
              <w:t>Synbiotics</w:t>
            </w:r>
            <w:r w:rsidR="00612C72">
              <w:rPr>
                <w:noProof/>
                <w:webHidden/>
              </w:rPr>
              <w:tab/>
            </w:r>
            <w:r w:rsidR="00612C72">
              <w:rPr>
                <w:noProof/>
                <w:webHidden/>
              </w:rPr>
              <w:fldChar w:fldCharType="begin"/>
            </w:r>
            <w:r w:rsidR="00612C72">
              <w:rPr>
                <w:noProof/>
                <w:webHidden/>
              </w:rPr>
              <w:instrText xml:space="preserve"> PAGEREF _Toc124787533 \h </w:instrText>
            </w:r>
            <w:r w:rsidR="00612C72">
              <w:rPr>
                <w:noProof/>
                <w:webHidden/>
              </w:rPr>
            </w:r>
            <w:r w:rsidR="00612C72">
              <w:rPr>
                <w:noProof/>
                <w:webHidden/>
              </w:rPr>
              <w:fldChar w:fldCharType="separate"/>
            </w:r>
            <w:r w:rsidR="00612C72">
              <w:rPr>
                <w:noProof/>
                <w:webHidden/>
              </w:rPr>
              <w:t>75</w:t>
            </w:r>
            <w:r w:rsidR="00612C72">
              <w:rPr>
                <w:noProof/>
                <w:webHidden/>
              </w:rPr>
              <w:fldChar w:fldCharType="end"/>
            </w:r>
          </w:hyperlink>
        </w:p>
        <w:p w14:paraId="45838363" w14:textId="7C553E60" w:rsidR="00612C72" w:rsidRDefault="001C6F1A">
          <w:pPr>
            <w:pStyle w:val="TOC4"/>
            <w:tabs>
              <w:tab w:val="left" w:pos="1540"/>
              <w:tab w:val="right" w:leader="dot" w:pos="8494"/>
            </w:tabs>
            <w:rPr>
              <w:rFonts w:eastAsiaTheme="minorEastAsia" w:cstheme="minorBidi"/>
              <w:noProof/>
              <w:sz w:val="22"/>
              <w:szCs w:val="22"/>
              <w:lang w:val="en-IE" w:eastAsia="en-IE"/>
            </w:rPr>
          </w:pPr>
          <w:hyperlink w:anchor="_Toc124787534" w:history="1">
            <w:r w:rsidR="00612C72" w:rsidRPr="007E3BB2">
              <w:rPr>
                <w:rStyle w:val="Hyperlink"/>
                <w:noProof/>
              </w:rPr>
              <w:t>15.2.5.4</w:t>
            </w:r>
            <w:r w:rsidR="00612C72">
              <w:rPr>
                <w:rFonts w:eastAsiaTheme="minorEastAsia" w:cstheme="minorBidi"/>
                <w:noProof/>
                <w:sz w:val="22"/>
                <w:szCs w:val="22"/>
                <w:lang w:val="en-IE" w:eastAsia="en-IE"/>
              </w:rPr>
              <w:tab/>
            </w:r>
            <w:r w:rsidR="00612C72" w:rsidRPr="007E3BB2">
              <w:rPr>
                <w:rStyle w:val="Hyperlink"/>
                <w:noProof/>
              </w:rPr>
              <w:t>Amino acids</w:t>
            </w:r>
            <w:r w:rsidR="00612C72">
              <w:rPr>
                <w:noProof/>
                <w:webHidden/>
              </w:rPr>
              <w:tab/>
            </w:r>
            <w:r w:rsidR="00612C72">
              <w:rPr>
                <w:noProof/>
                <w:webHidden/>
              </w:rPr>
              <w:fldChar w:fldCharType="begin"/>
            </w:r>
            <w:r w:rsidR="00612C72">
              <w:rPr>
                <w:noProof/>
                <w:webHidden/>
              </w:rPr>
              <w:instrText xml:space="preserve"> PAGEREF _Toc124787534 \h </w:instrText>
            </w:r>
            <w:r w:rsidR="00612C72">
              <w:rPr>
                <w:noProof/>
                <w:webHidden/>
              </w:rPr>
            </w:r>
            <w:r w:rsidR="00612C72">
              <w:rPr>
                <w:noProof/>
                <w:webHidden/>
              </w:rPr>
              <w:fldChar w:fldCharType="separate"/>
            </w:r>
            <w:r w:rsidR="00612C72">
              <w:rPr>
                <w:noProof/>
                <w:webHidden/>
              </w:rPr>
              <w:t>78</w:t>
            </w:r>
            <w:r w:rsidR="00612C72">
              <w:rPr>
                <w:noProof/>
                <w:webHidden/>
              </w:rPr>
              <w:fldChar w:fldCharType="end"/>
            </w:r>
          </w:hyperlink>
        </w:p>
        <w:p w14:paraId="61545124" w14:textId="726F999D" w:rsidR="00612C72" w:rsidRDefault="001C6F1A">
          <w:pPr>
            <w:pStyle w:val="TOC4"/>
            <w:tabs>
              <w:tab w:val="left" w:pos="1540"/>
              <w:tab w:val="right" w:leader="dot" w:pos="8494"/>
            </w:tabs>
            <w:rPr>
              <w:rFonts w:eastAsiaTheme="minorEastAsia" w:cstheme="minorBidi"/>
              <w:noProof/>
              <w:sz w:val="22"/>
              <w:szCs w:val="22"/>
              <w:lang w:val="en-IE" w:eastAsia="en-IE"/>
            </w:rPr>
          </w:pPr>
          <w:hyperlink w:anchor="_Toc124787535" w:history="1">
            <w:r w:rsidR="00612C72" w:rsidRPr="007E3BB2">
              <w:rPr>
                <w:rStyle w:val="Hyperlink"/>
                <w:noProof/>
              </w:rPr>
              <w:t>15.2.5.5</w:t>
            </w:r>
            <w:r w:rsidR="00612C72">
              <w:rPr>
                <w:rFonts w:eastAsiaTheme="minorEastAsia" w:cstheme="minorBidi"/>
                <w:noProof/>
                <w:sz w:val="22"/>
                <w:szCs w:val="22"/>
                <w:lang w:val="en-IE" w:eastAsia="en-IE"/>
              </w:rPr>
              <w:tab/>
            </w:r>
            <w:r w:rsidR="00612C72" w:rsidRPr="007E3BB2">
              <w:rPr>
                <w:rStyle w:val="Hyperlink"/>
                <w:noProof/>
              </w:rPr>
              <w:t>Enzymes</w:t>
            </w:r>
            <w:r w:rsidR="00612C72">
              <w:rPr>
                <w:noProof/>
                <w:webHidden/>
              </w:rPr>
              <w:tab/>
            </w:r>
            <w:r w:rsidR="00612C72">
              <w:rPr>
                <w:noProof/>
                <w:webHidden/>
              </w:rPr>
              <w:fldChar w:fldCharType="begin"/>
            </w:r>
            <w:r w:rsidR="00612C72">
              <w:rPr>
                <w:noProof/>
                <w:webHidden/>
              </w:rPr>
              <w:instrText xml:space="preserve"> PAGEREF _Toc124787535 \h </w:instrText>
            </w:r>
            <w:r w:rsidR="00612C72">
              <w:rPr>
                <w:noProof/>
                <w:webHidden/>
              </w:rPr>
            </w:r>
            <w:r w:rsidR="00612C72">
              <w:rPr>
                <w:noProof/>
                <w:webHidden/>
              </w:rPr>
              <w:fldChar w:fldCharType="separate"/>
            </w:r>
            <w:r w:rsidR="00612C72">
              <w:rPr>
                <w:noProof/>
                <w:webHidden/>
              </w:rPr>
              <w:t>81</w:t>
            </w:r>
            <w:r w:rsidR="00612C72">
              <w:rPr>
                <w:noProof/>
                <w:webHidden/>
              </w:rPr>
              <w:fldChar w:fldCharType="end"/>
            </w:r>
          </w:hyperlink>
        </w:p>
        <w:p w14:paraId="7AB9CCA8" w14:textId="26505D7D" w:rsidR="00612C72" w:rsidRDefault="001C6F1A">
          <w:pPr>
            <w:pStyle w:val="TOC4"/>
            <w:tabs>
              <w:tab w:val="left" w:pos="1540"/>
              <w:tab w:val="right" w:leader="dot" w:pos="8494"/>
            </w:tabs>
            <w:rPr>
              <w:rFonts w:eastAsiaTheme="minorEastAsia" w:cstheme="minorBidi"/>
              <w:noProof/>
              <w:sz w:val="22"/>
              <w:szCs w:val="22"/>
              <w:lang w:val="en-IE" w:eastAsia="en-IE"/>
            </w:rPr>
          </w:pPr>
          <w:hyperlink w:anchor="_Toc124787536" w:history="1">
            <w:r w:rsidR="00612C72" w:rsidRPr="007E3BB2">
              <w:rPr>
                <w:rStyle w:val="Hyperlink"/>
                <w:noProof/>
              </w:rPr>
              <w:t>15.2.5.6</w:t>
            </w:r>
            <w:r w:rsidR="00612C72">
              <w:rPr>
                <w:rFonts w:eastAsiaTheme="minorEastAsia" w:cstheme="minorBidi"/>
                <w:noProof/>
                <w:sz w:val="22"/>
                <w:szCs w:val="22"/>
                <w:lang w:val="en-IE" w:eastAsia="en-IE"/>
              </w:rPr>
              <w:tab/>
            </w:r>
            <w:r w:rsidR="00612C72" w:rsidRPr="007E3BB2">
              <w:rPr>
                <w:rStyle w:val="Hyperlink"/>
                <w:noProof/>
              </w:rPr>
              <w:t>Essential oils and Plant extracts</w:t>
            </w:r>
            <w:r w:rsidR="00612C72">
              <w:rPr>
                <w:noProof/>
                <w:webHidden/>
              </w:rPr>
              <w:tab/>
            </w:r>
            <w:r w:rsidR="00612C72">
              <w:rPr>
                <w:noProof/>
                <w:webHidden/>
              </w:rPr>
              <w:fldChar w:fldCharType="begin"/>
            </w:r>
            <w:r w:rsidR="00612C72">
              <w:rPr>
                <w:noProof/>
                <w:webHidden/>
              </w:rPr>
              <w:instrText xml:space="preserve"> PAGEREF _Toc124787536 \h </w:instrText>
            </w:r>
            <w:r w:rsidR="00612C72">
              <w:rPr>
                <w:noProof/>
                <w:webHidden/>
              </w:rPr>
            </w:r>
            <w:r w:rsidR="00612C72">
              <w:rPr>
                <w:noProof/>
                <w:webHidden/>
              </w:rPr>
              <w:fldChar w:fldCharType="separate"/>
            </w:r>
            <w:r w:rsidR="00612C72">
              <w:rPr>
                <w:noProof/>
                <w:webHidden/>
              </w:rPr>
              <w:t>85</w:t>
            </w:r>
            <w:r w:rsidR="00612C72">
              <w:rPr>
                <w:noProof/>
                <w:webHidden/>
              </w:rPr>
              <w:fldChar w:fldCharType="end"/>
            </w:r>
          </w:hyperlink>
        </w:p>
        <w:p w14:paraId="44ED4F87" w14:textId="45210C05"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537" w:history="1">
            <w:r w:rsidR="00612C72" w:rsidRPr="007E3BB2">
              <w:rPr>
                <w:rStyle w:val="Hyperlink"/>
                <w:noProof/>
              </w:rPr>
              <w:t>15.3</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Management practices</w:t>
            </w:r>
            <w:r w:rsidR="00612C72">
              <w:rPr>
                <w:noProof/>
                <w:webHidden/>
              </w:rPr>
              <w:tab/>
            </w:r>
            <w:r w:rsidR="00612C72">
              <w:rPr>
                <w:noProof/>
                <w:webHidden/>
              </w:rPr>
              <w:fldChar w:fldCharType="begin"/>
            </w:r>
            <w:r w:rsidR="00612C72">
              <w:rPr>
                <w:noProof/>
                <w:webHidden/>
              </w:rPr>
              <w:instrText xml:space="preserve"> PAGEREF _Toc124787537 \h </w:instrText>
            </w:r>
            <w:r w:rsidR="00612C72">
              <w:rPr>
                <w:noProof/>
                <w:webHidden/>
              </w:rPr>
            </w:r>
            <w:r w:rsidR="00612C72">
              <w:rPr>
                <w:noProof/>
                <w:webHidden/>
              </w:rPr>
              <w:fldChar w:fldCharType="separate"/>
            </w:r>
            <w:r w:rsidR="00612C72">
              <w:rPr>
                <w:noProof/>
                <w:webHidden/>
              </w:rPr>
              <w:t>88</w:t>
            </w:r>
            <w:r w:rsidR="00612C72">
              <w:rPr>
                <w:noProof/>
                <w:webHidden/>
              </w:rPr>
              <w:fldChar w:fldCharType="end"/>
            </w:r>
          </w:hyperlink>
        </w:p>
        <w:p w14:paraId="5F10C9AE" w14:textId="131F552A"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38" w:history="1">
            <w:r w:rsidR="00612C72" w:rsidRPr="007E3BB2">
              <w:rPr>
                <w:rStyle w:val="Hyperlink"/>
                <w:noProof/>
              </w:rPr>
              <w:t>15.3.1</w:t>
            </w:r>
            <w:r w:rsidR="00612C72">
              <w:rPr>
                <w:rFonts w:eastAsiaTheme="minorEastAsia" w:cstheme="minorBidi"/>
                <w:i w:val="0"/>
                <w:iCs w:val="0"/>
                <w:noProof/>
                <w:sz w:val="22"/>
                <w:szCs w:val="22"/>
                <w:lang w:val="en-IE" w:eastAsia="en-IE"/>
              </w:rPr>
              <w:tab/>
            </w:r>
            <w:r w:rsidR="00612C72" w:rsidRPr="007E3BB2">
              <w:rPr>
                <w:rStyle w:val="Hyperlink"/>
                <w:noProof/>
              </w:rPr>
              <w:t>Stress Reduction</w:t>
            </w:r>
            <w:r w:rsidR="00612C72">
              <w:rPr>
                <w:noProof/>
                <w:webHidden/>
              </w:rPr>
              <w:tab/>
            </w:r>
            <w:r w:rsidR="00612C72">
              <w:rPr>
                <w:noProof/>
                <w:webHidden/>
              </w:rPr>
              <w:fldChar w:fldCharType="begin"/>
            </w:r>
            <w:r w:rsidR="00612C72">
              <w:rPr>
                <w:noProof/>
                <w:webHidden/>
              </w:rPr>
              <w:instrText xml:space="preserve"> PAGEREF _Toc124787538 \h </w:instrText>
            </w:r>
            <w:r w:rsidR="00612C72">
              <w:rPr>
                <w:noProof/>
                <w:webHidden/>
              </w:rPr>
            </w:r>
            <w:r w:rsidR="00612C72">
              <w:rPr>
                <w:noProof/>
                <w:webHidden/>
              </w:rPr>
              <w:fldChar w:fldCharType="separate"/>
            </w:r>
            <w:r w:rsidR="00612C72">
              <w:rPr>
                <w:noProof/>
                <w:webHidden/>
              </w:rPr>
              <w:t>89</w:t>
            </w:r>
            <w:r w:rsidR="00612C72">
              <w:rPr>
                <w:noProof/>
                <w:webHidden/>
              </w:rPr>
              <w:fldChar w:fldCharType="end"/>
            </w:r>
          </w:hyperlink>
        </w:p>
        <w:p w14:paraId="2215F7AC" w14:textId="50AC7B50"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39" w:history="1">
            <w:r w:rsidR="00612C72" w:rsidRPr="007E3BB2">
              <w:rPr>
                <w:rStyle w:val="Hyperlink"/>
                <w:noProof/>
              </w:rPr>
              <w:t>15.3.2</w:t>
            </w:r>
            <w:r w:rsidR="00612C72">
              <w:rPr>
                <w:rFonts w:eastAsiaTheme="minorEastAsia" w:cstheme="minorBidi"/>
                <w:i w:val="0"/>
                <w:iCs w:val="0"/>
                <w:noProof/>
                <w:sz w:val="22"/>
                <w:szCs w:val="22"/>
                <w:lang w:val="en-IE" w:eastAsia="en-IE"/>
              </w:rPr>
              <w:tab/>
            </w:r>
            <w:r w:rsidR="00612C72" w:rsidRPr="007E3BB2">
              <w:rPr>
                <w:rStyle w:val="Hyperlink"/>
                <w:noProof/>
              </w:rPr>
              <w:t>Housing and pen layout</w:t>
            </w:r>
            <w:r w:rsidR="00612C72">
              <w:rPr>
                <w:noProof/>
                <w:webHidden/>
              </w:rPr>
              <w:tab/>
            </w:r>
            <w:r w:rsidR="00612C72">
              <w:rPr>
                <w:noProof/>
                <w:webHidden/>
              </w:rPr>
              <w:fldChar w:fldCharType="begin"/>
            </w:r>
            <w:r w:rsidR="00612C72">
              <w:rPr>
                <w:noProof/>
                <w:webHidden/>
              </w:rPr>
              <w:instrText xml:space="preserve"> PAGEREF _Toc124787539 \h </w:instrText>
            </w:r>
            <w:r w:rsidR="00612C72">
              <w:rPr>
                <w:noProof/>
                <w:webHidden/>
              </w:rPr>
            </w:r>
            <w:r w:rsidR="00612C72">
              <w:rPr>
                <w:noProof/>
                <w:webHidden/>
              </w:rPr>
              <w:fldChar w:fldCharType="separate"/>
            </w:r>
            <w:r w:rsidR="00612C72">
              <w:rPr>
                <w:noProof/>
                <w:webHidden/>
              </w:rPr>
              <w:t>92</w:t>
            </w:r>
            <w:r w:rsidR="00612C72">
              <w:rPr>
                <w:noProof/>
                <w:webHidden/>
              </w:rPr>
              <w:fldChar w:fldCharType="end"/>
            </w:r>
          </w:hyperlink>
        </w:p>
        <w:p w14:paraId="3FCB44B2" w14:textId="0A11745B"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40" w:history="1">
            <w:r w:rsidR="00612C72" w:rsidRPr="007E3BB2">
              <w:rPr>
                <w:rStyle w:val="Hyperlink"/>
                <w:noProof/>
              </w:rPr>
              <w:t>15.3.3</w:t>
            </w:r>
            <w:r w:rsidR="00612C72">
              <w:rPr>
                <w:rFonts w:eastAsiaTheme="minorEastAsia" w:cstheme="minorBidi"/>
                <w:i w:val="0"/>
                <w:iCs w:val="0"/>
                <w:noProof/>
                <w:sz w:val="22"/>
                <w:szCs w:val="22"/>
                <w:lang w:val="en-IE" w:eastAsia="en-IE"/>
              </w:rPr>
              <w:tab/>
            </w:r>
            <w:r w:rsidR="00612C72" w:rsidRPr="007E3BB2">
              <w:rPr>
                <w:rStyle w:val="Hyperlink"/>
                <w:noProof/>
              </w:rPr>
              <w:t>Water Quality</w:t>
            </w:r>
            <w:r w:rsidR="00612C72">
              <w:rPr>
                <w:noProof/>
                <w:webHidden/>
              </w:rPr>
              <w:tab/>
            </w:r>
            <w:r w:rsidR="00612C72">
              <w:rPr>
                <w:noProof/>
                <w:webHidden/>
              </w:rPr>
              <w:fldChar w:fldCharType="begin"/>
            </w:r>
            <w:r w:rsidR="00612C72">
              <w:rPr>
                <w:noProof/>
                <w:webHidden/>
              </w:rPr>
              <w:instrText xml:space="preserve"> PAGEREF _Toc124787540 \h </w:instrText>
            </w:r>
            <w:r w:rsidR="00612C72">
              <w:rPr>
                <w:noProof/>
                <w:webHidden/>
              </w:rPr>
            </w:r>
            <w:r w:rsidR="00612C72">
              <w:rPr>
                <w:noProof/>
                <w:webHidden/>
              </w:rPr>
              <w:fldChar w:fldCharType="separate"/>
            </w:r>
            <w:r w:rsidR="00612C72">
              <w:rPr>
                <w:noProof/>
                <w:webHidden/>
              </w:rPr>
              <w:t>95</w:t>
            </w:r>
            <w:r w:rsidR="00612C72">
              <w:rPr>
                <w:noProof/>
                <w:webHidden/>
              </w:rPr>
              <w:fldChar w:fldCharType="end"/>
            </w:r>
          </w:hyperlink>
        </w:p>
        <w:p w14:paraId="741737E1" w14:textId="00CB94DC"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41" w:history="1">
            <w:r w:rsidR="00612C72" w:rsidRPr="007E3BB2">
              <w:rPr>
                <w:rStyle w:val="Hyperlink"/>
                <w:noProof/>
              </w:rPr>
              <w:t>15.3.4</w:t>
            </w:r>
            <w:r w:rsidR="00612C72">
              <w:rPr>
                <w:rFonts w:eastAsiaTheme="minorEastAsia" w:cstheme="minorBidi"/>
                <w:i w:val="0"/>
                <w:iCs w:val="0"/>
                <w:noProof/>
                <w:sz w:val="22"/>
                <w:szCs w:val="22"/>
                <w:lang w:val="en-IE" w:eastAsia="en-IE"/>
              </w:rPr>
              <w:tab/>
            </w:r>
            <w:r w:rsidR="00612C72" w:rsidRPr="007E3BB2">
              <w:rPr>
                <w:rStyle w:val="Hyperlink"/>
                <w:noProof/>
              </w:rPr>
              <w:t>Hygiene and Biosecurity</w:t>
            </w:r>
            <w:r w:rsidR="00612C72">
              <w:rPr>
                <w:noProof/>
                <w:webHidden/>
              </w:rPr>
              <w:tab/>
            </w:r>
            <w:r w:rsidR="00612C72">
              <w:rPr>
                <w:noProof/>
                <w:webHidden/>
              </w:rPr>
              <w:fldChar w:fldCharType="begin"/>
            </w:r>
            <w:r w:rsidR="00612C72">
              <w:rPr>
                <w:noProof/>
                <w:webHidden/>
              </w:rPr>
              <w:instrText xml:space="preserve"> PAGEREF _Toc124787541 \h </w:instrText>
            </w:r>
            <w:r w:rsidR="00612C72">
              <w:rPr>
                <w:noProof/>
                <w:webHidden/>
              </w:rPr>
            </w:r>
            <w:r w:rsidR="00612C72">
              <w:rPr>
                <w:noProof/>
                <w:webHidden/>
              </w:rPr>
              <w:fldChar w:fldCharType="separate"/>
            </w:r>
            <w:r w:rsidR="00612C72">
              <w:rPr>
                <w:noProof/>
                <w:webHidden/>
              </w:rPr>
              <w:t>98</w:t>
            </w:r>
            <w:r w:rsidR="00612C72">
              <w:rPr>
                <w:noProof/>
                <w:webHidden/>
              </w:rPr>
              <w:fldChar w:fldCharType="end"/>
            </w:r>
          </w:hyperlink>
        </w:p>
        <w:p w14:paraId="39C79D10" w14:textId="740A3387"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42" w:history="1">
            <w:r w:rsidR="00612C72" w:rsidRPr="007E3BB2">
              <w:rPr>
                <w:rStyle w:val="Hyperlink"/>
                <w:noProof/>
              </w:rPr>
              <w:t>15.3.5</w:t>
            </w:r>
            <w:r w:rsidR="00612C72">
              <w:rPr>
                <w:rFonts w:eastAsiaTheme="minorEastAsia" w:cstheme="minorBidi"/>
                <w:i w:val="0"/>
                <w:iCs w:val="0"/>
                <w:noProof/>
                <w:sz w:val="22"/>
                <w:szCs w:val="22"/>
                <w:lang w:val="en-IE" w:eastAsia="en-IE"/>
              </w:rPr>
              <w:tab/>
            </w:r>
            <w:r w:rsidR="00612C72" w:rsidRPr="007E3BB2">
              <w:rPr>
                <w:rStyle w:val="Hyperlink"/>
                <w:noProof/>
              </w:rPr>
              <w:t>Delayed Weaning</w:t>
            </w:r>
            <w:r w:rsidR="00612C72">
              <w:rPr>
                <w:noProof/>
                <w:webHidden/>
              </w:rPr>
              <w:tab/>
            </w:r>
            <w:r w:rsidR="00612C72">
              <w:rPr>
                <w:noProof/>
                <w:webHidden/>
              </w:rPr>
              <w:fldChar w:fldCharType="begin"/>
            </w:r>
            <w:r w:rsidR="00612C72">
              <w:rPr>
                <w:noProof/>
                <w:webHidden/>
              </w:rPr>
              <w:instrText xml:space="preserve"> PAGEREF _Toc124787542 \h </w:instrText>
            </w:r>
            <w:r w:rsidR="00612C72">
              <w:rPr>
                <w:noProof/>
                <w:webHidden/>
              </w:rPr>
            </w:r>
            <w:r w:rsidR="00612C72">
              <w:rPr>
                <w:noProof/>
                <w:webHidden/>
              </w:rPr>
              <w:fldChar w:fldCharType="separate"/>
            </w:r>
            <w:r w:rsidR="00612C72">
              <w:rPr>
                <w:noProof/>
                <w:webHidden/>
              </w:rPr>
              <w:t>101</w:t>
            </w:r>
            <w:r w:rsidR="00612C72">
              <w:rPr>
                <w:noProof/>
                <w:webHidden/>
              </w:rPr>
              <w:fldChar w:fldCharType="end"/>
            </w:r>
          </w:hyperlink>
        </w:p>
        <w:p w14:paraId="39E13F10" w14:textId="71BE6226"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43" w:history="1">
            <w:r w:rsidR="00612C72" w:rsidRPr="007E3BB2">
              <w:rPr>
                <w:rStyle w:val="Hyperlink"/>
                <w:noProof/>
              </w:rPr>
              <w:t>15.3.6</w:t>
            </w:r>
            <w:r w:rsidR="00612C72">
              <w:rPr>
                <w:rFonts w:eastAsiaTheme="minorEastAsia" w:cstheme="minorBidi"/>
                <w:i w:val="0"/>
                <w:iCs w:val="0"/>
                <w:noProof/>
                <w:sz w:val="22"/>
                <w:szCs w:val="22"/>
                <w:lang w:val="en-IE" w:eastAsia="en-IE"/>
              </w:rPr>
              <w:tab/>
            </w:r>
            <w:r w:rsidR="00612C72" w:rsidRPr="007E3BB2">
              <w:rPr>
                <w:rStyle w:val="Hyperlink"/>
                <w:noProof/>
              </w:rPr>
              <w:t>Feeding Regimes</w:t>
            </w:r>
            <w:r w:rsidR="00612C72">
              <w:rPr>
                <w:noProof/>
                <w:webHidden/>
              </w:rPr>
              <w:tab/>
            </w:r>
            <w:r w:rsidR="00612C72">
              <w:rPr>
                <w:noProof/>
                <w:webHidden/>
              </w:rPr>
              <w:fldChar w:fldCharType="begin"/>
            </w:r>
            <w:r w:rsidR="00612C72">
              <w:rPr>
                <w:noProof/>
                <w:webHidden/>
              </w:rPr>
              <w:instrText xml:space="preserve"> PAGEREF _Toc124787543 \h </w:instrText>
            </w:r>
            <w:r w:rsidR="00612C72">
              <w:rPr>
                <w:noProof/>
                <w:webHidden/>
              </w:rPr>
            </w:r>
            <w:r w:rsidR="00612C72">
              <w:rPr>
                <w:noProof/>
                <w:webHidden/>
              </w:rPr>
              <w:fldChar w:fldCharType="separate"/>
            </w:r>
            <w:r w:rsidR="00612C72">
              <w:rPr>
                <w:noProof/>
                <w:webHidden/>
              </w:rPr>
              <w:t>104</w:t>
            </w:r>
            <w:r w:rsidR="00612C72">
              <w:rPr>
                <w:noProof/>
                <w:webHidden/>
              </w:rPr>
              <w:fldChar w:fldCharType="end"/>
            </w:r>
          </w:hyperlink>
        </w:p>
        <w:p w14:paraId="113D10E6" w14:textId="09E69DAF" w:rsidR="00612C72" w:rsidRDefault="001C6F1A">
          <w:pPr>
            <w:pStyle w:val="TOC2"/>
            <w:tabs>
              <w:tab w:val="left" w:pos="880"/>
              <w:tab w:val="right" w:leader="dot" w:pos="8494"/>
            </w:tabs>
            <w:rPr>
              <w:rFonts w:asciiTheme="minorHAnsi" w:eastAsiaTheme="minorEastAsia" w:hAnsiTheme="minorHAnsi" w:cstheme="minorBidi"/>
              <w:noProof/>
              <w:sz w:val="22"/>
              <w:szCs w:val="22"/>
              <w:lang w:val="en-IE" w:eastAsia="en-IE"/>
            </w:rPr>
          </w:pPr>
          <w:hyperlink w:anchor="_Toc124787544" w:history="1">
            <w:r w:rsidR="00612C72" w:rsidRPr="007E3BB2">
              <w:rPr>
                <w:rStyle w:val="Hyperlink"/>
                <w:noProof/>
              </w:rPr>
              <w:t>15.4</w:t>
            </w:r>
            <w:r w:rsidR="00612C72">
              <w:rPr>
                <w:rFonts w:asciiTheme="minorHAnsi" w:eastAsiaTheme="minorEastAsia" w:hAnsiTheme="minorHAnsi" w:cstheme="minorBidi"/>
                <w:noProof/>
                <w:sz w:val="22"/>
                <w:szCs w:val="22"/>
                <w:lang w:val="en-IE" w:eastAsia="en-IE"/>
              </w:rPr>
              <w:tab/>
            </w:r>
            <w:r w:rsidR="00612C72" w:rsidRPr="007E3BB2">
              <w:rPr>
                <w:rStyle w:val="Hyperlink"/>
                <w:noProof/>
              </w:rPr>
              <w:t>Immune status</w:t>
            </w:r>
            <w:r w:rsidR="00612C72">
              <w:rPr>
                <w:noProof/>
                <w:webHidden/>
              </w:rPr>
              <w:tab/>
            </w:r>
            <w:r w:rsidR="00612C72">
              <w:rPr>
                <w:noProof/>
                <w:webHidden/>
              </w:rPr>
              <w:fldChar w:fldCharType="begin"/>
            </w:r>
            <w:r w:rsidR="00612C72">
              <w:rPr>
                <w:noProof/>
                <w:webHidden/>
              </w:rPr>
              <w:instrText xml:space="preserve"> PAGEREF _Toc124787544 \h </w:instrText>
            </w:r>
            <w:r w:rsidR="00612C72">
              <w:rPr>
                <w:noProof/>
                <w:webHidden/>
              </w:rPr>
            </w:r>
            <w:r w:rsidR="00612C72">
              <w:rPr>
                <w:noProof/>
                <w:webHidden/>
              </w:rPr>
              <w:fldChar w:fldCharType="separate"/>
            </w:r>
            <w:r w:rsidR="00612C72">
              <w:rPr>
                <w:noProof/>
                <w:webHidden/>
              </w:rPr>
              <w:t>107</w:t>
            </w:r>
            <w:r w:rsidR="00612C72">
              <w:rPr>
                <w:noProof/>
                <w:webHidden/>
              </w:rPr>
              <w:fldChar w:fldCharType="end"/>
            </w:r>
          </w:hyperlink>
        </w:p>
        <w:p w14:paraId="6EBDF0FD" w14:textId="46EBFFEE"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45" w:history="1">
            <w:r w:rsidR="00612C72" w:rsidRPr="007E3BB2">
              <w:rPr>
                <w:rStyle w:val="Hyperlink"/>
                <w:noProof/>
              </w:rPr>
              <w:t>15.4.1</w:t>
            </w:r>
            <w:r w:rsidR="00612C72">
              <w:rPr>
                <w:rFonts w:eastAsiaTheme="minorEastAsia" w:cstheme="minorBidi"/>
                <w:i w:val="0"/>
                <w:iCs w:val="0"/>
                <w:noProof/>
                <w:sz w:val="22"/>
                <w:szCs w:val="22"/>
                <w:lang w:val="en-IE" w:eastAsia="en-IE"/>
              </w:rPr>
              <w:tab/>
            </w:r>
            <w:r w:rsidR="00612C72" w:rsidRPr="007E3BB2">
              <w:rPr>
                <w:rStyle w:val="Hyperlink"/>
                <w:noProof/>
              </w:rPr>
              <w:t>Colostrum management</w:t>
            </w:r>
            <w:r w:rsidR="00612C72">
              <w:rPr>
                <w:noProof/>
                <w:webHidden/>
              </w:rPr>
              <w:tab/>
            </w:r>
            <w:r w:rsidR="00612C72">
              <w:rPr>
                <w:noProof/>
                <w:webHidden/>
              </w:rPr>
              <w:fldChar w:fldCharType="begin"/>
            </w:r>
            <w:r w:rsidR="00612C72">
              <w:rPr>
                <w:noProof/>
                <w:webHidden/>
              </w:rPr>
              <w:instrText xml:space="preserve"> PAGEREF _Toc124787545 \h </w:instrText>
            </w:r>
            <w:r w:rsidR="00612C72">
              <w:rPr>
                <w:noProof/>
                <w:webHidden/>
              </w:rPr>
            </w:r>
            <w:r w:rsidR="00612C72">
              <w:rPr>
                <w:noProof/>
                <w:webHidden/>
              </w:rPr>
              <w:fldChar w:fldCharType="separate"/>
            </w:r>
            <w:r w:rsidR="00612C72">
              <w:rPr>
                <w:noProof/>
                <w:webHidden/>
              </w:rPr>
              <w:t>107</w:t>
            </w:r>
            <w:r w:rsidR="00612C72">
              <w:rPr>
                <w:noProof/>
                <w:webHidden/>
              </w:rPr>
              <w:fldChar w:fldCharType="end"/>
            </w:r>
          </w:hyperlink>
        </w:p>
        <w:p w14:paraId="07D304E9" w14:textId="4AFC1766"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46" w:history="1">
            <w:r w:rsidR="00612C72" w:rsidRPr="007E3BB2">
              <w:rPr>
                <w:rStyle w:val="Hyperlink"/>
                <w:noProof/>
              </w:rPr>
              <w:t>15.4.2</w:t>
            </w:r>
            <w:r w:rsidR="00612C72">
              <w:rPr>
                <w:rFonts w:eastAsiaTheme="minorEastAsia" w:cstheme="minorBidi"/>
                <w:i w:val="0"/>
                <w:iCs w:val="0"/>
                <w:noProof/>
                <w:sz w:val="22"/>
                <w:szCs w:val="22"/>
                <w:lang w:val="en-IE" w:eastAsia="en-IE"/>
              </w:rPr>
              <w:tab/>
            </w:r>
            <w:r w:rsidR="00612C72" w:rsidRPr="007E3BB2">
              <w:rPr>
                <w:rStyle w:val="Hyperlink"/>
                <w:noProof/>
              </w:rPr>
              <w:t>Vaccination for E. coli</w:t>
            </w:r>
            <w:r w:rsidR="00612C72">
              <w:rPr>
                <w:noProof/>
                <w:webHidden/>
              </w:rPr>
              <w:tab/>
            </w:r>
            <w:r w:rsidR="00612C72">
              <w:rPr>
                <w:noProof/>
                <w:webHidden/>
              </w:rPr>
              <w:fldChar w:fldCharType="begin"/>
            </w:r>
            <w:r w:rsidR="00612C72">
              <w:rPr>
                <w:noProof/>
                <w:webHidden/>
              </w:rPr>
              <w:instrText xml:space="preserve"> PAGEREF _Toc124787546 \h </w:instrText>
            </w:r>
            <w:r w:rsidR="00612C72">
              <w:rPr>
                <w:noProof/>
                <w:webHidden/>
              </w:rPr>
            </w:r>
            <w:r w:rsidR="00612C72">
              <w:rPr>
                <w:noProof/>
                <w:webHidden/>
              </w:rPr>
              <w:fldChar w:fldCharType="separate"/>
            </w:r>
            <w:r w:rsidR="00612C72">
              <w:rPr>
                <w:noProof/>
                <w:webHidden/>
              </w:rPr>
              <w:t>110</w:t>
            </w:r>
            <w:r w:rsidR="00612C72">
              <w:rPr>
                <w:noProof/>
                <w:webHidden/>
              </w:rPr>
              <w:fldChar w:fldCharType="end"/>
            </w:r>
          </w:hyperlink>
        </w:p>
        <w:p w14:paraId="457020CE" w14:textId="2C83BFF3" w:rsidR="00612C72" w:rsidRDefault="001C6F1A">
          <w:pPr>
            <w:pStyle w:val="TOC3"/>
            <w:tabs>
              <w:tab w:val="left" w:pos="1320"/>
              <w:tab w:val="right" w:leader="dot" w:pos="8494"/>
            </w:tabs>
            <w:rPr>
              <w:rFonts w:eastAsiaTheme="minorEastAsia" w:cstheme="minorBidi"/>
              <w:i w:val="0"/>
              <w:iCs w:val="0"/>
              <w:noProof/>
              <w:sz w:val="22"/>
              <w:szCs w:val="22"/>
              <w:lang w:val="en-IE" w:eastAsia="en-IE"/>
            </w:rPr>
          </w:pPr>
          <w:hyperlink w:anchor="_Toc124787547" w:history="1">
            <w:r w:rsidR="00612C72" w:rsidRPr="007E3BB2">
              <w:rPr>
                <w:rStyle w:val="Hyperlink"/>
                <w:noProof/>
              </w:rPr>
              <w:t>15.4.3</w:t>
            </w:r>
            <w:r w:rsidR="00612C72">
              <w:rPr>
                <w:rFonts w:eastAsiaTheme="minorEastAsia" w:cstheme="minorBidi"/>
                <w:i w:val="0"/>
                <w:iCs w:val="0"/>
                <w:noProof/>
                <w:sz w:val="22"/>
                <w:szCs w:val="22"/>
                <w:lang w:val="en-IE" w:eastAsia="en-IE"/>
              </w:rPr>
              <w:tab/>
            </w:r>
            <w:r w:rsidR="00612C72" w:rsidRPr="007E3BB2">
              <w:rPr>
                <w:rStyle w:val="Hyperlink"/>
                <w:noProof/>
              </w:rPr>
              <w:t>Antibiotic usage for E. coli</w:t>
            </w:r>
            <w:r w:rsidR="00612C72">
              <w:rPr>
                <w:noProof/>
                <w:webHidden/>
              </w:rPr>
              <w:tab/>
            </w:r>
            <w:r w:rsidR="00612C72">
              <w:rPr>
                <w:noProof/>
                <w:webHidden/>
              </w:rPr>
              <w:fldChar w:fldCharType="begin"/>
            </w:r>
            <w:r w:rsidR="00612C72">
              <w:rPr>
                <w:noProof/>
                <w:webHidden/>
              </w:rPr>
              <w:instrText xml:space="preserve"> PAGEREF _Toc124787547 \h </w:instrText>
            </w:r>
            <w:r w:rsidR="00612C72">
              <w:rPr>
                <w:noProof/>
                <w:webHidden/>
              </w:rPr>
            </w:r>
            <w:r w:rsidR="00612C72">
              <w:rPr>
                <w:noProof/>
                <w:webHidden/>
              </w:rPr>
              <w:fldChar w:fldCharType="separate"/>
            </w:r>
            <w:r w:rsidR="00612C72">
              <w:rPr>
                <w:noProof/>
                <w:webHidden/>
              </w:rPr>
              <w:t>114</w:t>
            </w:r>
            <w:r w:rsidR="00612C72">
              <w:rPr>
                <w:noProof/>
                <w:webHidden/>
              </w:rPr>
              <w:fldChar w:fldCharType="end"/>
            </w:r>
          </w:hyperlink>
        </w:p>
        <w:p w14:paraId="23E5C9C9" w14:textId="79A76795" w:rsidR="0072038D" w:rsidRDefault="009E1D78" w:rsidP="00B4537B">
          <w:pPr>
            <w:spacing w:line="276" w:lineRule="auto"/>
          </w:pPr>
          <w:r>
            <w:fldChar w:fldCharType="end"/>
          </w:r>
        </w:p>
      </w:sdtContent>
    </w:sdt>
    <w:p w14:paraId="417AF219" w14:textId="77777777" w:rsidR="0072038D" w:rsidRPr="00255D89" w:rsidRDefault="0072038D" w:rsidP="00B4537B">
      <w:pPr>
        <w:spacing w:line="276" w:lineRule="auto"/>
        <w:rPr>
          <w:rFonts w:eastAsia="Arial" w:cs="Arial"/>
          <w:sz w:val="16"/>
          <w:szCs w:val="16"/>
        </w:rPr>
      </w:pPr>
    </w:p>
    <w:p w14:paraId="60AD450F" w14:textId="77777777" w:rsidR="006B2A10" w:rsidRDefault="006B2A10" w:rsidP="00B4537B">
      <w:pPr>
        <w:spacing w:line="276" w:lineRule="auto"/>
        <w:jc w:val="left"/>
        <w:rPr>
          <w:b/>
          <w:bCs/>
        </w:rPr>
      </w:pPr>
      <w:r>
        <w:rPr>
          <w:b/>
          <w:bCs/>
        </w:rPr>
        <w:br w:type="page"/>
      </w:r>
    </w:p>
    <w:p w14:paraId="30B69901" w14:textId="6549F0F1" w:rsidR="006B2A10" w:rsidRPr="006B2A10" w:rsidRDefault="006B2A10" w:rsidP="00B4537B">
      <w:pPr>
        <w:pBdr>
          <w:bottom w:val="single" w:sz="4" w:space="1" w:color="auto"/>
        </w:pBdr>
        <w:spacing w:line="276" w:lineRule="auto"/>
        <w:jc w:val="left"/>
        <w:rPr>
          <w:b/>
          <w:bCs/>
        </w:rPr>
      </w:pPr>
      <w:r w:rsidRPr="006B2A10">
        <w:rPr>
          <w:b/>
          <w:bCs/>
        </w:rPr>
        <w:t>List of acronyms</w:t>
      </w:r>
    </w:p>
    <w:p w14:paraId="377D26F2" w14:textId="4C248D05" w:rsidR="006B2A10" w:rsidRPr="006B2A10" w:rsidRDefault="006B2A10" w:rsidP="00B4537B">
      <w:pPr>
        <w:pStyle w:val="ListParagraph"/>
        <w:numPr>
          <w:ilvl w:val="0"/>
          <w:numId w:val="37"/>
        </w:numPr>
        <w:spacing w:line="276" w:lineRule="auto"/>
        <w:jc w:val="left"/>
        <w:rPr>
          <w:lang w:val="pt-PT"/>
        </w:rPr>
      </w:pPr>
      <w:r w:rsidRPr="006B2A10">
        <w:rPr>
          <w:lang w:val="pt-PT"/>
        </w:rPr>
        <w:t>A</w:t>
      </w:r>
      <w:r w:rsidR="00EE2616">
        <w:rPr>
          <w:lang w:val="pt-PT"/>
        </w:rPr>
        <w:t>A</w:t>
      </w:r>
      <w:r w:rsidRPr="006B2A10">
        <w:rPr>
          <w:lang w:val="pt-PT"/>
        </w:rPr>
        <w:t xml:space="preserve">(s) </w:t>
      </w:r>
      <w:r w:rsidR="00717E73" w:rsidRPr="00717E73">
        <w:rPr>
          <w:lang w:val="pt-PT"/>
        </w:rPr>
        <w:t>–</w:t>
      </w:r>
      <w:r>
        <w:rPr>
          <w:lang w:val="pt-PT"/>
        </w:rPr>
        <w:t xml:space="preserve"> </w:t>
      </w:r>
      <w:r w:rsidRPr="006B2A10">
        <w:rPr>
          <w:lang w:val="pt-PT"/>
        </w:rPr>
        <w:t>Amino acid(s)</w:t>
      </w:r>
    </w:p>
    <w:p w14:paraId="17834993" w14:textId="57FDFCE6" w:rsidR="006B2A10" w:rsidRDefault="006B2A10" w:rsidP="00B4537B">
      <w:pPr>
        <w:pStyle w:val="ListParagraph"/>
        <w:numPr>
          <w:ilvl w:val="0"/>
          <w:numId w:val="37"/>
        </w:numPr>
        <w:spacing w:line="276" w:lineRule="auto"/>
        <w:jc w:val="left"/>
      </w:pPr>
      <w:r w:rsidRPr="006B2A10">
        <w:rPr>
          <w:rFonts w:cs="Arial"/>
          <w:noProof/>
          <w:color w:val="000000" w:themeColor="text1"/>
        </w:rPr>
        <w:t>AHDB</w:t>
      </w:r>
      <w:r>
        <w:t xml:space="preserve"> </w:t>
      </w:r>
      <w:r w:rsidR="00717E73" w:rsidRPr="00717E73">
        <w:t>–</w:t>
      </w:r>
      <w:r>
        <w:t xml:space="preserve"> </w:t>
      </w:r>
      <w:r w:rsidRPr="00B622BA">
        <w:t xml:space="preserve">Agriculture and Horticulture Development Board </w:t>
      </w:r>
    </w:p>
    <w:p w14:paraId="22AA4A12" w14:textId="357C4A63" w:rsidR="006B2A10" w:rsidRDefault="006B2A10" w:rsidP="00B4537B">
      <w:pPr>
        <w:pStyle w:val="ListParagraph"/>
        <w:numPr>
          <w:ilvl w:val="0"/>
          <w:numId w:val="37"/>
        </w:numPr>
        <w:spacing w:line="276" w:lineRule="auto"/>
        <w:jc w:val="left"/>
      </w:pPr>
      <w:r w:rsidRPr="006B2A10">
        <w:rPr>
          <w:color w:val="000000" w:themeColor="text1"/>
        </w:rPr>
        <w:t>AST</w:t>
      </w:r>
      <w:r>
        <w:t xml:space="preserve"> </w:t>
      </w:r>
      <w:r w:rsidR="00717E73" w:rsidRPr="00717E73">
        <w:t>–</w:t>
      </w:r>
      <w:r>
        <w:t xml:space="preserve"> A</w:t>
      </w:r>
      <w:r w:rsidRPr="00F2091E">
        <w:t xml:space="preserve">ntimicrobial </w:t>
      </w:r>
      <w:r>
        <w:t>S</w:t>
      </w:r>
      <w:r w:rsidRPr="00F2091E">
        <w:t xml:space="preserve">usceptibility </w:t>
      </w:r>
      <w:r>
        <w:t>T</w:t>
      </w:r>
      <w:r w:rsidRPr="00F2091E">
        <w:t xml:space="preserve">esting </w:t>
      </w:r>
    </w:p>
    <w:p w14:paraId="79E85AD2" w14:textId="042BDBC8" w:rsidR="006B2A10" w:rsidRPr="006B2A10" w:rsidRDefault="006B2A10" w:rsidP="00B4537B">
      <w:pPr>
        <w:pStyle w:val="ListParagraph"/>
        <w:numPr>
          <w:ilvl w:val="0"/>
          <w:numId w:val="37"/>
        </w:numPr>
        <w:spacing w:line="276" w:lineRule="auto"/>
        <w:jc w:val="left"/>
        <w:rPr>
          <w:rFonts w:eastAsia="Arial" w:cs="Arial"/>
        </w:rPr>
      </w:pPr>
      <w:r w:rsidRPr="006B2A10">
        <w:rPr>
          <w:rFonts w:eastAsia="Arial" w:cs="Arial"/>
        </w:rPr>
        <w:t>EFI</w:t>
      </w:r>
      <w:r>
        <w:t xml:space="preserve"> </w:t>
      </w:r>
      <w:r w:rsidR="00717E73" w:rsidRPr="00717E73">
        <w:t>–</w:t>
      </w:r>
      <w:r>
        <w:t xml:space="preserve"> </w:t>
      </w:r>
      <w:r w:rsidRPr="006B2A10">
        <w:rPr>
          <w:rFonts w:eastAsia="Arial" w:cs="Arial"/>
        </w:rPr>
        <w:t xml:space="preserve">Evidence for Farming Initiative </w:t>
      </w:r>
    </w:p>
    <w:p w14:paraId="61F112AA" w14:textId="24EF7211" w:rsidR="006B2A10" w:rsidRDefault="006B2A10" w:rsidP="00B4537B">
      <w:pPr>
        <w:pStyle w:val="ListParagraph"/>
        <w:numPr>
          <w:ilvl w:val="0"/>
          <w:numId w:val="37"/>
        </w:numPr>
        <w:spacing w:line="276" w:lineRule="auto"/>
        <w:jc w:val="left"/>
      </w:pPr>
      <w:r>
        <w:t xml:space="preserve">EFSA </w:t>
      </w:r>
      <w:r w:rsidR="00717E73" w:rsidRPr="00717E73">
        <w:t>–</w:t>
      </w:r>
      <w:r>
        <w:t xml:space="preserve"> European Food Safety Authority </w:t>
      </w:r>
    </w:p>
    <w:p w14:paraId="7865DEA5" w14:textId="1D12BEA9" w:rsidR="006B2A10" w:rsidRDefault="006B2A10" w:rsidP="00B4537B">
      <w:pPr>
        <w:pStyle w:val="ListParagraph"/>
        <w:numPr>
          <w:ilvl w:val="0"/>
          <w:numId w:val="37"/>
        </w:numPr>
        <w:spacing w:line="276" w:lineRule="auto"/>
        <w:jc w:val="left"/>
        <w:rPr>
          <w:i/>
          <w:iCs/>
          <w:lang w:val="pt-PT"/>
        </w:rPr>
      </w:pPr>
      <w:r w:rsidRPr="006B2A10">
        <w:rPr>
          <w:lang w:val="pt-PT"/>
        </w:rPr>
        <w:t xml:space="preserve">ETEC </w:t>
      </w:r>
      <w:r w:rsidR="00717E73" w:rsidRPr="00717E73">
        <w:t>–</w:t>
      </w:r>
      <w:r>
        <w:rPr>
          <w:lang w:val="pt-PT"/>
        </w:rPr>
        <w:t xml:space="preserve"> </w:t>
      </w:r>
      <w:r w:rsidRPr="006B2A10">
        <w:rPr>
          <w:lang w:val="pt-PT"/>
        </w:rPr>
        <w:t xml:space="preserve">Enterotoxigenic </w:t>
      </w:r>
      <w:r w:rsidRPr="006B2A10">
        <w:rPr>
          <w:i/>
          <w:iCs/>
          <w:lang w:val="pt-PT"/>
        </w:rPr>
        <w:t>E</w:t>
      </w:r>
      <w:r w:rsidR="00683A93">
        <w:rPr>
          <w:i/>
          <w:iCs/>
          <w:lang w:val="pt-PT"/>
        </w:rPr>
        <w:t>scherichia</w:t>
      </w:r>
      <w:r w:rsidRPr="006B2A10">
        <w:rPr>
          <w:i/>
          <w:iCs/>
          <w:lang w:val="pt-PT"/>
        </w:rPr>
        <w:t xml:space="preserve"> coli</w:t>
      </w:r>
      <w:r w:rsidR="00683A93">
        <w:rPr>
          <w:i/>
          <w:iCs/>
          <w:lang w:val="pt-PT"/>
        </w:rPr>
        <w:t xml:space="preserve"> (E. coli)</w:t>
      </w:r>
      <w:r w:rsidRPr="006B2A10">
        <w:rPr>
          <w:i/>
          <w:iCs/>
          <w:lang w:val="pt-PT"/>
        </w:rPr>
        <w:t xml:space="preserve"> </w:t>
      </w:r>
    </w:p>
    <w:p w14:paraId="2BEA924E" w14:textId="15B1F82A" w:rsidR="006B2A10" w:rsidRPr="006B2A10" w:rsidRDefault="006B2A10" w:rsidP="00B4537B">
      <w:pPr>
        <w:pStyle w:val="ListParagraph"/>
        <w:numPr>
          <w:ilvl w:val="0"/>
          <w:numId w:val="37"/>
        </w:numPr>
        <w:spacing w:line="276" w:lineRule="auto"/>
        <w:jc w:val="left"/>
        <w:rPr>
          <w:i/>
          <w:iCs/>
          <w:lang w:val="pt-PT"/>
        </w:rPr>
      </w:pPr>
      <w:r>
        <w:rPr>
          <w:lang w:val="pt-PT"/>
        </w:rPr>
        <w:t>EU – European Union</w:t>
      </w:r>
    </w:p>
    <w:p w14:paraId="771B4671" w14:textId="0C84F13A" w:rsidR="006B2A10" w:rsidRDefault="006B2A10" w:rsidP="00B4537B">
      <w:pPr>
        <w:pStyle w:val="ListParagraph"/>
        <w:numPr>
          <w:ilvl w:val="0"/>
          <w:numId w:val="37"/>
        </w:numPr>
        <w:spacing w:line="276" w:lineRule="auto"/>
        <w:jc w:val="left"/>
      </w:pPr>
      <w:r w:rsidRPr="00602934">
        <w:t xml:space="preserve">NADIS </w:t>
      </w:r>
      <w:r w:rsidR="00717E73" w:rsidRPr="00717E73">
        <w:t>–</w:t>
      </w:r>
      <w:r>
        <w:t xml:space="preserve"> </w:t>
      </w:r>
      <w:r w:rsidRPr="00602934">
        <w:t xml:space="preserve">National Animal Disease Information Service </w:t>
      </w:r>
    </w:p>
    <w:p w14:paraId="2729D182" w14:textId="2041A444" w:rsidR="009F2F38" w:rsidRDefault="009F2F38" w:rsidP="00B4537B">
      <w:pPr>
        <w:pStyle w:val="ListParagraph"/>
        <w:numPr>
          <w:ilvl w:val="0"/>
          <w:numId w:val="37"/>
        </w:numPr>
        <w:spacing w:line="276" w:lineRule="auto"/>
        <w:jc w:val="left"/>
      </w:pPr>
      <w:r>
        <w:t>n.d. – no date</w:t>
      </w:r>
    </w:p>
    <w:p w14:paraId="6C6A4978" w14:textId="2AED786D" w:rsidR="006B2A10" w:rsidRDefault="006B2A10" w:rsidP="00B4537B">
      <w:pPr>
        <w:pStyle w:val="ListParagraph"/>
        <w:numPr>
          <w:ilvl w:val="0"/>
          <w:numId w:val="37"/>
        </w:numPr>
        <w:spacing w:line="276" w:lineRule="auto"/>
        <w:jc w:val="left"/>
      </w:pPr>
      <w:r w:rsidRPr="00602934">
        <w:t xml:space="preserve">PRRS </w:t>
      </w:r>
      <w:r w:rsidR="00717E73" w:rsidRPr="00717E73">
        <w:t>–</w:t>
      </w:r>
      <w:r>
        <w:t xml:space="preserve"> </w:t>
      </w:r>
      <w:r w:rsidRPr="00602934">
        <w:t>Porcine Reproductive and Respiratory Syndrome</w:t>
      </w:r>
    </w:p>
    <w:p w14:paraId="44917A81" w14:textId="77777777" w:rsidR="006B2A10" w:rsidRDefault="006B2A10" w:rsidP="00B4537B">
      <w:pPr>
        <w:pStyle w:val="ListParagraph"/>
        <w:numPr>
          <w:ilvl w:val="0"/>
          <w:numId w:val="37"/>
        </w:numPr>
        <w:spacing w:line="276" w:lineRule="auto"/>
        <w:jc w:val="left"/>
      </w:pPr>
      <w:r>
        <w:t xml:space="preserve">PWD – Post-weaning diarrhoea </w:t>
      </w:r>
    </w:p>
    <w:p w14:paraId="1C156EB9" w14:textId="763B42D3" w:rsidR="006B2A10" w:rsidRPr="006B2A10" w:rsidRDefault="006B2A10" w:rsidP="00B4537B">
      <w:pPr>
        <w:pStyle w:val="ListParagraph"/>
        <w:numPr>
          <w:ilvl w:val="0"/>
          <w:numId w:val="37"/>
        </w:numPr>
        <w:spacing w:line="276" w:lineRule="auto"/>
        <w:jc w:val="left"/>
        <w:rPr>
          <w:rFonts w:eastAsia="Arial" w:cs="Arial"/>
        </w:rPr>
      </w:pPr>
      <w:r w:rsidRPr="006B2A10">
        <w:rPr>
          <w:rFonts w:eastAsia="Arial" w:cs="Arial"/>
        </w:rPr>
        <w:t xml:space="preserve">REA(s) </w:t>
      </w:r>
      <w:r w:rsidR="00717E73" w:rsidRPr="00717E73">
        <w:t>–</w:t>
      </w:r>
      <w:r>
        <w:rPr>
          <w:rFonts w:eastAsia="Arial" w:cs="Arial"/>
        </w:rPr>
        <w:t xml:space="preserve"> </w:t>
      </w:r>
      <w:r w:rsidRPr="006B2A10">
        <w:rPr>
          <w:rFonts w:eastAsia="Arial" w:cs="Arial"/>
        </w:rPr>
        <w:t>Rapid Evidence Assessment(s)</w:t>
      </w:r>
    </w:p>
    <w:p w14:paraId="7D456A19" w14:textId="787FE318" w:rsidR="006B2A10" w:rsidRDefault="006B2A10" w:rsidP="00B4537B">
      <w:pPr>
        <w:pStyle w:val="ListParagraph"/>
        <w:numPr>
          <w:ilvl w:val="0"/>
          <w:numId w:val="37"/>
        </w:numPr>
        <w:spacing w:line="276" w:lineRule="auto"/>
        <w:jc w:val="left"/>
      </w:pPr>
      <w:r>
        <w:t xml:space="preserve">ROI </w:t>
      </w:r>
      <w:r w:rsidR="00717E73" w:rsidRPr="00717E73">
        <w:t>–</w:t>
      </w:r>
      <w:r>
        <w:t xml:space="preserve"> Return of investment</w:t>
      </w:r>
    </w:p>
    <w:p w14:paraId="1BF62E87" w14:textId="248CB567" w:rsidR="006B2A10" w:rsidRDefault="006B2A10" w:rsidP="00B4537B">
      <w:pPr>
        <w:pStyle w:val="ListParagraph"/>
        <w:numPr>
          <w:ilvl w:val="0"/>
          <w:numId w:val="37"/>
        </w:numPr>
        <w:spacing w:line="276" w:lineRule="auto"/>
        <w:jc w:val="left"/>
      </w:pPr>
      <w:r w:rsidRPr="00F734E0">
        <w:t xml:space="preserve">SDP </w:t>
      </w:r>
      <w:r w:rsidR="00717E73" w:rsidRPr="00717E73">
        <w:t>–</w:t>
      </w:r>
      <w:r>
        <w:t xml:space="preserve"> </w:t>
      </w:r>
      <w:r w:rsidRPr="00F734E0">
        <w:t>Spray dried plasma</w:t>
      </w:r>
    </w:p>
    <w:p w14:paraId="27C6E1D4" w14:textId="524D2869" w:rsidR="00F75B8A" w:rsidRDefault="00F75B8A" w:rsidP="00B4537B">
      <w:pPr>
        <w:pStyle w:val="ListParagraph"/>
        <w:numPr>
          <w:ilvl w:val="0"/>
          <w:numId w:val="37"/>
        </w:numPr>
        <w:spacing w:line="276" w:lineRule="auto"/>
        <w:jc w:val="left"/>
      </w:pPr>
      <w:r>
        <w:t xml:space="preserve">SID </w:t>
      </w:r>
      <w:r w:rsidR="00717E73" w:rsidRPr="00717E73">
        <w:t>–</w:t>
      </w:r>
      <w:r>
        <w:t xml:space="preserve"> </w:t>
      </w:r>
      <w:r w:rsidRPr="00F75B8A">
        <w:t>Standardised Ileal Digestible</w:t>
      </w:r>
    </w:p>
    <w:p w14:paraId="3AA7B8AA" w14:textId="20C854FC" w:rsidR="006B2A10" w:rsidRDefault="006B2A10" w:rsidP="00B4537B">
      <w:pPr>
        <w:pStyle w:val="ListParagraph"/>
        <w:numPr>
          <w:ilvl w:val="0"/>
          <w:numId w:val="37"/>
        </w:numPr>
        <w:spacing w:line="276" w:lineRule="auto"/>
        <w:jc w:val="left"/>
      </w:pPr>
      <w:r>
        <w:t>UK – United Kingdom</w:t>
      </w:r>
    </w:p>
    <w:p w14:paraId="4E63C509" w14:textId="0EC059EB" w:rsidR="006B2A10" w:rsidRPr="006B2A10" w:rsidRDefault="006B2A10" w:rsidP="00B4537B">
      <w:pPr>
        <w:pStyle w:val="ListParagraph"/>
        <w:numPr>
          <w:ilvl w:val="0"/>
          <w:numId w:val="37"/>
        </w:numPr>
        <w:spacing w:line="276" w:lineRule="auto"/>
        <w:jc w:val="left"/>
        <w:rPr>
          <w:color w:val="000000" w:themeColor="text1"/>
        </w:rPr>
      </w:pPr>
      <w:r w:rsidRPr="006B2A10">
        <w:rPr>
          <w:color w:val="000000" w:themeColor="text1"/>
        </w:rPr>
        <w:t xml:space="preserve">VMD </w:t>
      </w:r>
      <w:r w:rsidR="00717E73" w:rsidRPr="00717E73">
        <w:t>–</w:t>
      </w:r>
      <w:r>
        <w:rPr>
          <w:color w:val="000000" w:themeColor="text1"/>
        </w:rPr>
        <w:t xml:space="preserve"> </w:t>
      </w:r>
      <w:r w:rsidRPr="006B2A10">
        <w:rPr>
          <w:color w:val="000000" w:themeColor="text1"/>
        </w:rPr>
        <w:t xml:space="preserve">Veterinary Medicines Directorate </w:t>
      </w:r>
    </w:p>
    <w:p w14:paraId="648ADBDC" w14:textId="552C8207" w:rsidR="006B2A10" w:rsidRDefault="006B2A10" w:rsidP="00B4537B">
      <w:pPr>
        <w:pStyle w:val="ListParagraph"/>
        <w:numPr>
          <w:ilvl w:val="0"/>
          <w:numId w:val="37"/>
        </w:numPr>
        <w:spacing w:line="276" w:lineRule="auto"/>
        <w:jc w:val="left"/>
      </w:pPr>
      <w:r w:rsidRPr="006B2A10">
        <w:t>ZnO</w:t>
      </w:r>
      <w:r>
        <w:t xml:space="preserve"> </w:t>
      </w:r>
      <w:r w:rsidR="00717E73" w:rsidRPr="00717E73">
        <w:t>–</w:t>
      </w:r>
      <w:r>
        <w:t xml:space="preserve"> Zinc oxide</w:t>
      </w:r>
    </w:p>
    <w:p w14:paraId="24CC0596" w14:textId="77777777" w:rsidR="004C6DAD" w:rsidRDefault="004C6DAD" w:rsidP="00B4537B">
      <w:pPr>
        <w:spacing w:line="276" w:lineRule="auto"/>
        <w:jc w:val="left"/>
        <w:rPr>
          <w:rFonts w:eastAsia="Arial" w:cs="Arial"/>
          <w:sz w:val="16"/>
          <w:szCs w:val="16"/>
        </w:rPr>
        <w:sectPr w:rsidR="004C6DAD" w:rsidSect="004C6DAD">
          <w:headerReference w:type="default" r:id="rId13"/>
          <w:footerReference w:type="default" r:id="rId14"/>
          <w:pgSz w:w="11906" w:h="16838"/>
          <w:pgMar w:top="1417" w:right="1701" w:bottom="1417" w:left="1701" w:header="708" w:footer="708" w:gutter="0"/>
          <w:cols w:space="708"/>
          <w:titlePg/>
          <w:docGrid w:linePitch="360"/>
        </w:sectPr>
      </w:pPr>
    </w:p>
    <w:p w14:paraId="207F95F6" w14:textId="42691802" w:rsidR="0072038D" w:rsidRDefault="00D74F42" w:rsidP="00B4537B">
      <w:pPr>
        <w:pStyle w:val="Heading1"/>
        <w:spacing w:line="276" w:lineRule="auto"/>
      </w:pPr>
      <w:bookmarkStart w:id="3" w:name="_Toc124787476"/>
      <w:r>
        <w:t>Summary</w:t>
      </w:r>
      <w:bookmarkEnd w:id="3"/>
      <w:r w:rsidRPr="00DC22C6">
        <w:t xml:space="preserve"> </w:t>
      </w:r>
    </w:p>
    <w:p w14:paraId="1BD858B5" w14:textId="64477BD9" w:rsidR="00CE4EEF" w:rsidRDefault="00D362E7" w:rsidP="00B4537B">
      <w:pPr>
        <w:spacing w:line="276" w:lineRule="auto"/>
        <w:rPr>
          <w:lang w:val="en-US"/>
        </w:rPr>
      </w:pPr>
      <w:r>
        <w:rPr>
          <w:lang w:val="en-US"/>
        </w:rPr>
        <w:t>Weaning is an important transitional stage in pigs, and it is associated with environmental</w:t>
      </w:r>
      <w:r w:rsidRPr="00BC46E2">
        <w:rPr>
          <w:lang w:val="en-US"/>
        </w:rPr>
        <w:t xml:space="preserve">, social, and dietary </w:t>
      </w:r>
      <w:r w:rsidR="008466B4">
        <w:rPr>
          <w:lang w:val="en-US"/>
        </w:rPr>
        <w:t>challenges</w:t>
      </w:r>
      <w:r w:rsidR="00890061">
        <w:rPr>
          <w:lang w:val="en-US"/>
        </w:rPr>
        <w:t xml:space="preserve">. </w:t>
      </w:r>
      <w:r>
        <w:rPr>
          <w:lang w:val="en-US"/>
        </w:rPr>
        <w:t>Post</w:t>
      </w:r>
      <w:r w:rsidR="00493217">
        <w:rPr>
          <w:lang w:val="en-US"/>
        </w:rPr>
        <w:t>-</w:t>
      </w:r>
      <w:r>
        <w:rPr>
          <w:lang w:val="en-US"/>
        </w:rPr>
        <w:t xml:space="preserve">weaning </w:t>
      </w:r>
      <w:r w:rsidRPr="00090E29">
        <w:t>diarrhoea</w:t>
      </w:r>
      <w:r>
        <w:rPr>
          <w:lang w:val="en-US"/>
        </w:rPr>
        <w:t xml:space="preserve"> </w:t>
      </w:r>
      <w:r w:rsidR="00014B62">
        <w:rPr>
          <w:lang w:val="en-US"/>
        </w:rPr>
        <w:t xml:space="preserve">(PWD) </w:t>
      </w:r>
      <w:r>
        <w:rPr>
          <w:lang w:val="en-US"/>
        </w:rPr>
        <w:t>is a common health problem and one of the greatest challenges in pig production</w:t>
      </w:r>
      <w:r w:rsidR="001B3172">
        <w:rPr>
          <w:lang w:val="en-US"/>
        </w:rPr>
        <w:t>.</w:t>
      </w:r>
      <w:r w:rsidR="006F2B0D">
        <w:rPr>
          <w:lang w:val="en-US"/>
        </w:rPr>
        <w:t xml:space="preserve"> Z</w:t>
      </w:r>
      <w:r w:rsidR="001B3172">
        <w:rPr>
          <w:lang w:val="en-US"/>
        </w:rPr>
        <w:t>inc oxide</w:t>
      </w:r>
      <w:r w:rsidR="006F2B0D">
        <w:rPr>
          <w:lang w:val="en-US"/>
        </w:rPr>
        <w:t xml:space="preserve"> (ZnO)</w:t>
      </w:r>
      <w:r w:rsidR="00890061">
        <w:rPr>
          <w:lang w:val="en-US"/>
        </w:rPr>
        <w:t xml:space="preserve"> at therapeutic doses</w:t>
      </w:r>
      <w:r w:rsidR="001B3172">
        <w:rPr>
          <w:lang w:val="en-US"/>
        </w:rPr>
        <w:t xml:space="preserve"> </w:t>
      </w:r>
      <w:r w:rsidR="00FB2062">
        <w:rPr>
          <w:lang w:val="en-US"/>
        </w:rPr>
        <w:t>ha</w:t>
      </w:r>
      <w:r w:rsidR="006F2B0D">
        <w:rPr>
          <w:lang w:val="en-US"/>
        </w:rPr>
        <w:t>s</w:t>
      </w:r>
      <w:r w:rsidR="00FB2062">
        <w:rPr>
          <w:lang w:val="en-US"/>
        </w:rPr>
        <w:t xml:space="preserve"> be</w:t>
      </w:r>
      <w:r w:rsidR="006F2B0D">
        <w:rPr>
          <w:lang w:val="en-US"/>
        </w:rPr>
        <w:t>en</w:t>
      </w:r>
      <w:r w:rsidR="00FB2062">
        <w:rPr>
          <w:lang w:val="en-US"/>
        </w:rPr>
        <w:t xml:space="preserve"> </w:t>
      </w:r>
      <w:r w:rsidR="005F6834">
        <w:rPr>
          <w:lang w:val="en-US"/>
        </w:rPr>
        <w:t xml:space="preserve">used </w:t>
      </w:r>
      <w:r w:rsidR="00EA3129">
        <w:rPr>
          <w:lang w:val="en-US"/>
        </w:rPr>
        <w:t xml:space="preserve">since the early 1990s </w:t>
      </w:r>
      <w:r w:rsidR="00BA46D9">
        <w:rPr>
          <w:lang w:val="en-US"/>
        </w:rPr>
        <w:t xml:space="preserve">to </w:t>
      </w:r>
      <w:r w:rsidR="006F2B0D">
        <w:rPr>
          <w:lang w:val="en-US"/>
        </w:rPr>
        <w:t>reduce</w:t>
      </w:r>
      <w:r w:rsidR="00BA46D9">
        <w:rPr>
          <w:lang w:val="en-US"/>
        </w:rPr>
        <w:t xml:space="preserve"> </w:t>
      </w:r>
      <w:r w:rsidR="00FB2062">
        <w:rPr>
          <w:lang w:val="en-US"/>
        </w:rPr>
        <w:t>coloni</w:t>
      </w:r>
      <w:r w:rsidR="007B32AE">
        <w:rPr>
          <w:lang w:val="en-US"/>
        </w:rPr>
        <w:t>s</w:t>
      </w:r>
      <w:r w:rsidR="00FB2062">
        <w:rPr>
          <w:lang w:val="en-US"/>
        </w:rPr>
        <w:t xml:space="preserve">ation of pathogenic </w:t>
      </w:r>
      <w:r w:rsidR="0036348D" w:rsidRPr="0036348D">
        <w:t>diarrhoea</w:t>
      </w:r>
      <w:r w:rsidR="00604E16">
        <w:rPr>
          <w:lang w:val="en-US"/>
        </w:rPr>
        <w:t xml:space="preserve">-causing </w:t>
      </w:r>
      <w:r w:rsidR="00FB2062">
        <w:rPr>
          <w:lang w:val="en-US"/>
        </w:rPr>
        <w:t>bacteria</w:t>
      </w:r>
      <w:r w:rsidR="006F2B0D">
        <w:rPr>
          <w:lang w:val="en-US"/>
        </w:rPr>
        <w:t xml:space="preserve"> during </w:t>
      </w:r>
      <w:r w:rsidR="00BA46D9">
        <w:rPr>
          <w:lang w:val="en-US"/>
        </w:rPr>
        <w:t>post</w:t>
      </w:r>
      <w:r w:rsidR="00AC0137">
        <w:rPr>
          <w:lang w:val="en-US"/>
        </w:rPr>
        <w:t>-</w:t>
      </w:r>
      <w:r w:rsidR="00BA46D9">
        <w:rPr>
          <w:lang w:val="en-US"/>
        </w:rPr>
        <w:t xml:space="preserve">weaning </w:t>
      </w:r>
      <w:r w:rsidR="00AC0137">
        <w:rPr>
          <w:lang w:val="en-US"/>
        </w:rPr>
        <w:t>of pigs</w:t>
      </w:r>
      <w:r w:rsidR="006F2B0D">
        <w:rPr>
          <w:lang w:val="en-US"/>
        </w:rPr>
        <w:t xml:space="preserve"> in many parts of the </w:t>
      </w:r>
      <w:r w:rsidR="00857025">
        <w:rPr>
          <w:lang w:val="en-US"/>
        </w:rPr>
        <w:t>world</w:t>
      </w:r>
      <w:r w:rsidR="00B93753">
        <w:rPr>
          <w:lang w:val="en-US"/>
        </w:rPr>
        <w:t xml:space="preserve"> </w:t>
      </w:r>
      <w:r w:rsidR="00B93753">
        <w:rPr>
          <w:lang w:val="en-US"/>
        </w:rPr>
        <w:fldChar w:fldCharType="begin"/>
      </w:r>
      <w:r w:rsidR="00B93753">
        <w:rPr>
          <w:lang w:val="en-US"/>
        </w:rPr>
        <w:instrText xml:space="preserve"> ADDIN EN.CITE &lt;EndNote&gt;&lt;Cite&gt;&lt;Author&gt;Barbosa&lt;/Author&gt;&lt;Year&gt;2019&lt;/Year&gt;&lt;RecNum&gt;950&lt;/RecNum&gt;&lt;DisplayText&gt;(Barbosa et al., 2019)&lt;/DisplayText&gt;&lt;record&gt;&lt;rec-number&gt;950&lt;/rec-number&gt;&lt;foreign-keys&gt;&lt;key app="EN" db-id="99spxtxajxsasbefr95pf00rfrs00ep9ve2a" timestamp="1671584687"&gt;950&lt;/key&gt;&lt;/foreign-keys&gt;&lt;ref-type name="Web Page"&gt;12&lt;/ref-type&gt;&lt;contributors&gt;&lt;authors&gt;&lt;author&gt;Barbosa, F.&lt;/author&gt;&lt;author&gt;Pedrazuela, R.&lt;/author&gt;&lt;author&gt;Mazili, S.&lt;/author&gt;&lt;/authors&gt;&lt;/contributors&gt;&lt;titles&gt;&lt;title&gt;Zero ZnO: why we need to replace zinc oxide in tackling post-weaning diarrhoea&lt;/title&gt;&lt;/titles&gt;&lt;volume&gt;2022&lt;/volume&gt;&lt;number&gt;December 16th&lt;/number&gt;&lt;dates&gt;&lt;year&gt;2019&lt;/year&gt;&lt;/dates&gt;&lt;urls&gt;&lt;related-urls&gt;&lt;url&gt;https://www.thepigsite.com/news/2019/11/zero-zno-why-we-need-to-replace-zinc-oxide-in-tackling-post-weaning-diarrhoea&lt;/url&gt;&lt;/related-urls&gt;&lt;/urls&gt;&lt;/record&gt;&lt;/Cite&gt;&lt;/EndNote&gt;</w:instrText>
      </w:r>
      <w:r w:rsidR="00B93753">
        <w:rPr>
          <w:lang w:val="en-US"/>
        </w:rPr>
        <w:fldChar w:fldCharType="separate"/>
      </w:r>
      <w:r w:rsidR="00B93753">
        <w:rPr>
          <w:noProof/>
          <w:lang w:val="en-US"/>
        </w:rPr>
        <w:t>(</w:t>
      </w:r>
      <w:hyperlink w:anchor="_ENREF_15" w:tooltip="Barbosa, 2019 #950" w:history="1">
        <w:r w:rsidR="005F0597">
          <w:rPr>
            <w:noProof/>
            <w:lang w:val="en-US"/>
          </w:rPr>
          <w:t>Barbosa et al., 2019</w:t>
        </w:r>
      </w:hyperlink>
      <w:r w:rsidR="00B93753">
        <w:rPr>
          <w:noProof/>
          <w:lang w:val="en-US"/>
        </w:rPr>
        <w:t>)</w:t>
      </w:r>
      <w:r w:rsidR="00B93753">
        <w:rPr>
          <w:lang w:val="en-US"/>
        </w:rPr>
        <w:fldChar w:fldCharType="end"/>
      </w:r>
      <w:r w:rsidR="006F2B0D">
        <w:rPr>
          <w:lang w:val="en-US"/>
        </w:rPr>
        <w:t xml:space="preserve">. </w:t>
      </w:r>
      <w:r w:rsidR="00890061">
        <w:rPr>
          <w:lang w:val="en-US"/>
        </w:rPr>
        <w:t xml:space="preserve">However, </w:t>
      </w:r>
      <w:r w:rsidR="00912A5A">
        <w:rPr>
          <w:lang w:val="en-US"/>
        </w:rPr>
        <w:t xml:space="preserve">there are </w:t>
      </w:r>
      <w:r w:rsidR="00890061">
        <w:rPr>
          <w:lang w:val="en-US"/>
        </w:rPr>
        <w:t>c</w:t>
      </w:r>
      <w:r w:rsidR="00CE4EEF">
        <w:rPr>
          <w:lang w:val="en-US"/>
        </w:rPr>
        <w:t xml:space="preserve">oncerns regarding </w:t>
      </w:r>
      <w:r w:rsidR="0074361F">
        <w:rPr>
          <w:lang w:val="en-US"/>
        </w:rPr>
        <w:t xml:space="preserve">the </w:t>
      </w:r>
      <w:r w:rsidR="00991B46">
        <w:rPr>
          <w:lang w:val="en-US"/>
        </w:rPr>
        <w:t>therapeutic use of</w:t>
      </w:r>
      <w:r w:rsidR="0074361F">
        <w:rPr>
          <w:lang w:val="en-US"/>
        </w:rPr>
        <w:t xml:space="preserve"> ZnO</w:t>
      </w:r>
      <w:r w:rsidR="00CE4EEF">
        <w:rPr>
          <w:lang w:val="en-US"/>
        </w:rPr>
        <w:t xml:space="preserve"> </w:t>
      </w:r>
      <w:r w:rsidR="00B4458D">
        <w:rPr>
          <w:lang w:val="en-US"/>
        </w:rPr>
        <w:t>due to its</w:t>
      </w:r>
      <w:r w:rsidR="00912A5A">
        <w:rPr>
          <w:lang w:val="en-US"/>
        </w:rPr>
        <w:t xml:space="preserve"> </w:t>
      </w:r>
      <w:r w:rsidR="0091337A">
        <w:rPr>
          <w:lang w:val="en-US"/>
        </w:rPr>
        <w:t>associat</w:t>
      </w:r>
      <w:r w:rsidR="00CE4EEF">
        <w:rPr>
          <w:lang w:val="en-US"/>
        </w:rPr>
        <w:t xml:space="preserve">ion </w:t>
      </w:r>
      <w:r w:rsidR="0091337A">
        <w:rPr>
          <w:lang w:val="en-US"/>
        </w:rPr>
        <w:t xml:space="preserve">with the development and spread of antimicrobial resistance </w:t>
      </w:r>
      <w:r w:rsidR="00CE4EEF">
        <w:rPr>
          <w:lang w:val="en-US"/>
        </w:rPr>
        <w:t>and with the</w:t>
      </w:r>
      <w:r w:rsidR="00047EE8">
        <w:rPr>
          <w:lang w:val="en-US"/>
        </w:rPr>
        <w:t xml:space="preserve"> potential</w:t>
      </w:r>
      <w:r w:rsidR="00CE4EEF">
        <w:rPr>
          <w:lang w:val="en-US"/>
        </w:rPr>
        <w:t xml:space="preserve"> risk </w:t>
      </w:r>
      <w:r w:rsidR="00D806AE">
        <w:rPr>
          <w:lang w:val="en-US"/>
        </w:rPr>
        <w:t>to the</w:t>
      </w:r>
      <w:r w:rsidR="00CE4EEF">
        <w:rPr>
          <w:lang w:val="en-US"/>
        </w:rPr>
        <w:t xml:space="preserve"> </w:t>
      </w:r>
      <w:r w:rsidR="00D806AE">
        <w:rPr>
          <w:lang w:val="en-US"/>
        </w:rPr>
        <w:t>environment</w:t>
      </w:r>
      <w:r w:rsidR="00B4458D">
        <w:rPr>
          <w:lang w:val="en-US"/>
        </w:rPr>
        <w:t xml:space="preserve">. Hence, the </w:t>
      </w:r>
      <w:r w:rsidR="00CE4EEF">
        <w:rPr>
          <w:lang w:val="en-US"/>
        </w:rPr>
        <w:t xml:space="preserve">EU </w:t>
      </w:r>
      <w:r w:rsidR="00B4458D">
        <w:rPr>
          <w:lang w:val="en-US"/>
        </w:rPr>
        <w:t xml:space="preserve">has prompted the </w:t>
      </w:r>
      <w:r w:rsidR="007A0679">
        <w:rPr>
          <w:lang w:val="en-US"/>
        </w:rPr>
        <w:t xml:space="preserve">withdrawal of </w:t>
      </w:r>
      <w:r w:rsidR="00283FB2">
        <w:rPr>
          <w:lang w:val="en-US"/>
        </w:rPr>
        <w:t>market authori</w:t>
      </w:r>
      <w:r w:rsidR="00F12AB7">
        <w:rPr>
          <w:lang w:val="en-US"/>
        </w:rPr>
        <w:t>s</w:t>
      </w:r>
      <w:r w:rsidR="00283FB2">
        <w:rPr>
          <w:lang w:val="en-US"/>
        </w:rPr>
        <w:t xml:space="preserve">ation of </w:t>
      </w:r>
      <w:r w:rsidR="00B4458D">
        <w:rPr>
          <w:lang w:val="en-US"/>
        </w:rPr>
        <w:t xml:space="preserve">ZnO </w:t>
      </w:r>
      <w:r w:rsidR="00283FB2">
        <w:rPr>
          <w:lang w:val="en-US"/>
        </w:rPr>
        <w:t xml:space="preserve">at therapeutic levels </w:t>
      </w:r>
      <w:r w:rsidR="007A0679">
        <w:rPr>
          <w:lang w:val="en-US"/>
        </w:rPr>
        <w:t xml:space="preserve">from the pig industry </w:t>
      </w:r>
      <w:r w:rsidR="00CE4EEF">
        <w:rPr>
          <w:lang w:val="en-US"/>
        </w:rPr>
        <w:t xml:space="preserve">as of July 2022, with the UK </w:t>
      </w:r>
      <w:r w:rsidR="00995735">
        <w:rPr>
          <w:lang w:val="en-US"/>
        </w:rPr>
        <w:t xml:space="preserve">set </w:t>
      </w:r>
      <w:r w:rsidR="00CE4EEF">
        <w:rPr>
          <w:lang w:val="en-US"/>
        </w:rPr>
        <w:t xml:space="preserve">to follow </w:t>
      </w:r>
      <w:r w:rsidR="00995735">
        <w:rPr>
          <w:lang w:val="en-US"/>
        </w:rPr>
        <w:t xml:space="preserve">in </w:t>
      </w:r>
      <w:r w:rsidR="00CE4EEF">
        <w:rPr>
          <w:lang w:val="en-US"/>
        </w:rPr>
        <w:t>this direction</w:t>
      </w:r>
      <w:r w:rsidR="0091337A">
        <w:rPr>
          <w:lang w:val="en-US"/>
        </w:rPr>
        <w:t xml:space="preserve">. </w:t>
      </w:r>
      <w:r w:rsidR="00283FB2">
        <w:rPr>
          <w:lang w:val="en-US"/>
        </w:rPr>
        <w:t>Indeed, t</w:t>
      </w:r>
      <w:r w:rsidR="00283FB2" w:rsidRPr="00283FB2">
        <w:rPr>
          <w:lang w:val="en-US"/>
        </w:rPr>
        <w:t xml:space="preserve">he marketing </w:t>
      </w:r>
      <w:r w:rsidR="00B658B4">
        <w:rPr>
          <w:lang w:val="en-US"/>
        </w:rPr>
        <w:t>a</w:t>
      </w:r>
      <w:r w:rsidR="00283FB2">
        <w:rPr>
          <w:lang w:val="en-US"/>
        </w:rPr>
        <w:t>uthori</w:t>
      </w:r>
      <w:r w:rsidR="00F12AB7">
        <w:rPr>
          <w:lang w:val="en-US"/>
        </w:rPr>
        <w:t>s</w:t>
      </w:r>
      <w:r w:rsidR="00283FB2">
        <w:rPr>
          <w:lang w:val="en-US"/>
        </w:rPr>
        <w:t>ation</w:t>
      </w:r>
      <w:r w:rsidR="00283FB2" w:rsidRPr="00283FB2">
        <w:rPr>
          <w:lang w:val="en-US"/>
        </w:rPr>
        <w:t xml:space="preserve"> has been removed in the UK as well as Europe, but </w:t>
      </w:r>
      <w:r w:rsidR="00FE7A16">
        <w:rPr>
          <w:lang w:val="en-US"/>
        </w:rPr>
        <w:t xml:space="preserve">a </w:t>
      </w:r>
      <w:r w:rsidR="00283FB2" w:rsidRPr="00283FB2">
        <w:rPr>
          <w:lang w:val="en-US"/>
        </w:rPr>
        <w:t>product that had been manufactured at the date of the withdrawal can be used in the UK until expired</w:t>
      </w:r>
      <w:r w:rsidR="00283FB2">
        <w:rPr>
          <w:lang w:val="en-US"/>
        </w:rPr>
        <w:t>.</w:t>
      </w:r>
      <w:r w:rsidR="00283FB2" w:rsidRPr="00283FB2">
        <w:rPr>
          <w:lang w:val="en-US"/>
        </w:rPr>
        <w:t xml:space="preserve"> </w:t>
      </w:r>
      <w:r w:rsidR="00AC0137">
        <w:rPr>
          <w:lang w:val="en-US"/>
        </w:rPr>
        <w:t>Thus</w:t>
      </w:r>
      <w:r w:rsidR="00B27DA7">
        <w:rPr>
          <w:lang w:val="en-US"/>
        </w:rPr>
        <w:t xml:space="preserve">, alternative measures are being investigated to replace ZnO </w:t>
      </w:r>
      <w:r w:rsidR="00DF3087">
        <w:rPr>
          <w:lang w:val="en-US"/>
        </w:rPr>
        <w:t xml:space="preserve">use </w:t>
      </w:r>
      <w:r w:rsidR="00B27DA7">
        <w:rPr>
          <w:lang w:val="en-US"/>
        </w:rPr>
        <w:t>in</w:t>
      </w:r>
      <w:r w:rsidR="00CE4EEF">
        <w:rPr>
          <w:lang w:val="en-US"/>
        </w:rPr>
        <w:t xml:space="preserve"> the control of </w:t>
      </w:r>
      <w:r w:rsidR="00014B62">
        <w:rPr>
          <w:lang w:val="en-US"/>
        </w:rPr>
        <w:t>PWD</w:t>
      </w:r>
      <w:r w:rsidR="00CE4EEF">
        <w:rPr>
          <w:lang w:val="en-US"/>
        </w:rPr>
        <w:t xml:space="preserve"> in</w:t>
      </w:r>
      <w:r w:rsidR="00B27DA7">
        <w:rPr>
          <w:lang w:val="en-US"/>
        </w:rPr>
        <w:t xml:space="preserve"> pigs. </w:t>
      </w:r>
    </w:p>
    <w:p w14:paraId="1E894728" w14:textId="0C68B408" w:rsidR="008C1F15" w:rsidRDefault="00B27DA7" w:rsidP="00B4537B">
      <w:pPr>
        <w:spacing w:line="276" w:lineRule="auto"/>
        <w:rPr>
          <w:lang w:val="en-US"/>
        </w:rPr>
      </w:pPr>
      <w:r>
        <w:rPr>
          <w:lang w:val="en-US"/>
        </w:rPr>
        <w:t>Here, rapid evidence assessments were conducted to identify</w:t>
      </w:r>
      <w:r w:rsidR="00604E16">
        <w:rPr>
          <w:lang w:val="en-US"/>
        </w:rPr>
        <w:t xml:space="preserve"> </w:t>
      </w:r>
      <w:r>
        <w:rPr>
          <w:lang w:val="en-US"/>
        </w:rPr>
        <w:t xml:space="preserve">existing practices in pig production </w:t>
      </w:r>
      <w:r w:rsidR="00AC0137">
        <w:rPr>
          <w:lang w:val="en-US"/>
        </w:rPr>
        <w:t>which</w:t>
      </w:r>
      <w:r w:rsidR="008D6347">
        <w:rPr>
          <w:lang w:val="en-US"/>
        </w:rPr>
        <w:t xml:space="preserve"> have the potential</w:t>
      </w:r>
      <w:r w:rsidR="00704249">
        <w:rPr>
          <w:lang w:val="en-US"/>
        </w:rPr>
        <w:t xml:space="preserve"> and may be exp</w:t>
      </w:r>
      <w:r w:rsidR="001F712E">
        <w:rPr>
          <w:lang w:val="en-US"/>
        </w:rPr>
        <w:t>l</w:t>
      </w:r>
      <w:r w:rsidR="00704249">
        <w:rPr>
          <w:lang w:val="en-US"/>
        </w:rPr>
        <w:t>ored</w:t>
      </w:r>
      <w:r w:rsidR="008D6347">
        <w:rPr>
          <w:lang w:val="en-US"/>
        </w:rPr>
        <w:t xml:space="preserve"> </w:t>
      </w:r>
      <w:r w:rsidR="006D6389">
        <w:rPr>
          <w:lang w:val="en-US"/>
        </w:rPr>
        <w:t xml:space="preserve">alone or </w:t>
      </w:r>
      <w:r w:rsidR="00E950B4">
        <w:rPr>
          <w:lang w:val="en-US"/>
        </w:rPr>
        <w:t xml:space="preserve">supplemented with other practices </w:t>
      </w:r>
      <w:r w:rsidR="008D6347">
        <w:rPr>
          <w:lang w:val="en-US"/>
        </w:rPr>
        <w:t>to</w:t>
      </w:r>
      <w:r>
        <w:rPr>
          <w:lang w:val="en-US"/>
        </w:rPr>
        <w:t xml:space="preserve"> replace the </w:t>
      </w:r>
      <w:r w:rsidR="00AC0137">
        <w:rPr>
          <w:lang w:val="en-US"/>
        </w:rPr>
        <w:t xml:space="preserve">therapeutic </w:t>
      </w:r>
      <w:r>
        <w:rPr>
          <w:lang w:val="en-US"/>
        </w:rPr>
        <w:t>use of ZnO. To do this,</w:t>
      </w:r>
      <w:r w:rsidR="005E2A7C">
        <w:rPr>
          <w:lang w:val="en-US"/>
        </w:rPr>
        <w:t xml:space="preserve"> systematic</w:t>
      </w:r>
      <w:r w:rsidR="00043A31">
        <w:rPr>
          <w:lang w:val="en-US"/>
        </w:rPr>
        <w:t xml:space="preserve"> </w:t>
      </w:r>
      <w:r w:rsidR="00CE4EEF">
        <w:rPr>
          <w:lang w:val="en-US"/>
        </w:rPr>
        <w:t xml:space="preserve">searches using </w:t>
      </w:r>
      <w:r w:rsidR="00043A31" w:rsidRPr="00B9639C">
        <w:t>PubMed, Web of Science, and Scopus</w:t>
      </w:r>
      <w:r w:rsidR="001069D3">
        <w:t xml:space="preserve"> databases</w:t>
      </w:r>
      <w:r w:rsidR="00CE4EEF">
        <w:t xml:space="preserve"> were carried out to identify</w:t>
      </w:r>
      <w:r w:rsidR="006D746B">
        <w:rPr>
          <w:lang w:val="en-US"/>
        </w:rPr>
        <w:t xml:space="preserve"> </w:t>
      </w:r>
      <w:r w:rsidR="00CE4EEF">
        <w:rPr>
          <w:lang w:val="en-US"/>
        </w:rPr>
        <w:t xml:space="preserve">relevant </w:t>
      </w:r>
      <w:r w:rsidR="006D746B">
        <w:rPr>
          <w:lang w:val="en-US"/>
        </w:rPr>
        <w:t>scientific review</w:t>
      </w:r>
      <w:r w:rsidR="00094644">
        <w:rPr>
          <w:lang w:val="en-US"/>
        </w:rPr>
        <w:t xml:space="preserve"> articles</w:t>
      </w:r>
      <w:r w:rsidR="00CE4EEF">
        <w:rPr>
          <w:lang w:val="en-US"/>
        </w:rPr>
        <w:t xml:space="preserve"> published </w:t>
      </w:r>
      <w:r w:rsidR="00933FF8">
        <w:rPr>
          <w:lang w:val="en-US"/>
        </w:rPr>
        <w:t>from 2010 to 2022</w:t>
      </w:r>
      <w:r w:rsidR="00CE4EEF">
        <w:rPr>
          <w:lang w:val="en-US"/>
        </w:rPr>
        <w:t>.</w:t>
      </w:r>
      <w:r w:rsidR="00CE4EEF" w:rsidRPr="00CE4EEF">
        <w:rPr>
          <w:lang w:val="en-US"/>
        </w:rPr>
        <w:t xml:space="preserve"> </w:t>
      </w:r>
      <w:r w:rsidR="00CE4EEF">
        <w:rPr>
          <w:lang w:val="en-US"/>
        </w:rPr>
        <w:t xml:space="preserve">Manual searches in </w:t>
      </w:r>
      <w:r w:rsidR="00CE4EEF" w:rsidRPr="00B9639C">
        <w:t>Google and Google Scholar</w:t>
      </w:r>
      <w:r w:rsidR="00CE4EEF">
        <w:t xml:space="preserve"> targeted original research, grey literature, and technical information to complement the evidence </w:t>
      </w:r>
      <w:r w:rsidR="008D1A84">
        <w:t xml:space="preserve">that </w:t>
      </w:r>
      <w:r w:rsidR="001864AF">
        <w:t>w</w:t>
      </w:r>
      <w:r w:rsidR="00FA4776">
        <w:t>as</w:t>
      </w:r>
      <w:r w:rsidR="001864AF">
        <w:t xml:space="preserve"> </w:t>
      </w:r>
      <w:r w:rsidR="00CE4EEF">
        <w:t>collated from the reviews.</w:t>
      </w:r>
      <w:r w:rsidR="008D6347">
        <w:rPr>
          <w:lang w:val="en-US"/>
        </w:rPr>
        <w:t xml:space="preserve"> </w:t>
      </w:r>
      <w:r w:rsidR="002F5757">
        <w:rPr>
          <w:lang w:val="en-US"/>
        </w:rPr>
        <w:t>R</w:t>
      </w:r>
      <w:r w:rsidR="008D6347">
        <w:rPr>
          <w:lang w:val="en-US"/>
        </w:rPr>
        <w:t xml:space="preserve">ecovered publications were grouped </w:t>
      </w:r>
      <w:r w:rsidR="00F06DEB">
        <w:rPr>
          <w:lang w:val="en-US"/>
        </w:rPr>
        <w:t>into</w:t>
      </w:r>
      <w:r w:rsidR="008D6347">
        <w:rPr>
          <w:lang w:val="en-US"/>
        </w:rPr>
        <w:t xml:space="preserve"> </w:t>
      </w:r>
      <w:r w:rsidR="005E2A7C">
        <w:rPr>
          <w:lang w:val="en-US"/>
        </w:rPr>
        <w:t>nutritional changes, management practices and immune status.</w:t>
      </w:r>
      <w:r>
        <w:rPr>
          <w:lang w:val="en-US"/>
        </w:rPr>
        <w:t xml:space="preserve"> </w:t>
      </w:r>
      <w:r w:rsidR="00365461">
        <w:rPr>
          <w:lang w:val="en-US"/>
        </w:rPr>
        <w:t>In-depth</w:t>
      </w:r>
      <w:r w:rsidR="00CA748C">
        <w:rPr>
          <w:lang w:val="en-US"/>
        </w:rPr>
        <w:t xml:space="preserve"> analyses of the publications </w:t>
      </w:r>
      <w:r w:rsidR="00A66941">
        <w:rPr>
          <w:lang w:val="en-US"/>
        </w:rPr>
        <w:t xml:space="preserve">resulted </w:t>
      </w:r>
      <w:r w:rsidR="00D275B3">
        <w:rPr>
          <w:lang w:val="en-US"/>
        </w:rPr>
        <w:t>in</w:t>
      </w:r>
      <w:r w:rsidR="00A66941">
        <w:rPr>
          <w:lang w:val="en-US"/>
        </w:rPr>
        <w:t xml:space="preserve"> the identification of practices</w:t>
      </w:r>
      <w:r w:rsidR="00C70FCA">
        <w:rPr>
          <w:lang w:val="en-US"/>
        </w:rPr>
        <w:t xml:space="preserve"> for each group to include nutritional changes (reduced crude protein intake, alternative sources of proteins, dietary fibre, feed additives), </w:t>
      </w:r>
      <w:r w:rsidR="00CE4EEF">
        <w:rPr>
          <w:lang w:val="en-US"/>
        </w:rPr>
        <w:t xml:space="preserve">management practices (stress reduction, housing </w:t>
      </w:r>
      <w:r w:rsidR="00AC0137">
        <w:rPr>
          <w:lang w:val="en-US"/>
        </w:rPr>
        <w:t xml:space="preserve">and </w:t>
      </w:r>
      <w:r w:rsidR="00CE4EEF">
        <w:rPr>
          <w:lang w:val="en-US"/>
        </w:rPr>
        <w:t>pen layout, water quality, hygiene and biosecurity, delayed weaning and feeding regimes)</w:t>
      </w:r>
      <w:r w:rsidR="00AC0137">
        <w:rPr>
          <w:lang w:val="en-US"/>
        </w:rPr>
        <w:t>,</w:t>
      </w:r>
      <w:r w:rsidR="00CE4EEF">
        <w:rPr>
          <w:lang w:val="en-US"/>
        </w:rPr>
        <w:t xml:space="preserve"> and </w:t>
      </w:r>
      <w:r w:rsidR="00C70FCA">
        <w:rPr>
          <w:lang w:val="en-US"/>
        </w:rPr>
        <w:t xml:space="preserve">immune status (colostrum management, vaccination </w:t>
      </w:r>
      <w:r w:rsidR="005A2EA4">
        <w:rPr>
          <w:lang w:val="en-US"/>
        </w:rPr>
        <w:t xml:space="preserve">and antibiotic usage </w:t>
      </w:r>
      <w:r w:rsidR="005A2EA4" w:rsidRPr="00C70FCA">
        <w:rPr>
          <w:lang w:val="en-US"/>
        </w:rPr>
        <w:t>for</w:t>
      </w:r>
      <w:r w:rsidR="005A2EA4" w:rsidRPr="00493217">
        <w:rPr>
          <w:i/>
          <w:iCs/>
          <w:lang w:val="en-US"/>
        </w:rPr>
        <w:t xml:space="preserve"> </w:t>
      </w:r>
      <w:r w:rsidR="00C70FCA" w:rsidRPr="00493217">
        <w:rPr>
          <w:i/>
          <w:iCs/>
          <w:lang w:val="en-US"/>
        </w:rPr>
        <w:t>E</w:t>
      </w:r>
      <w:r w:rsidR="005608AD">
        <w:rPr>
          <w:i/>
          <w:iCs/>
          <w:lang w:val="en-US"/>
        </w:rPr>
        <w:t>scherichia</w:t>
      </w:r>
      <w:r w:rsidR="00C70FCA" w:rsidRPr="00493217">
        <w:rPr>
          <w:i/>
          <w:iCs/>
          <w:lang w:val="en-US"/>
        </w:rPr>
        <w:t xml:space="preserve"> coli</w:t>
      </w:r>
      <w:r w:rsidR="0082055F">
        <w:rPr>
          <w:lang w:val="en-US"/>
        </w:rPr>
        <w:t>)</w:t>
      </w:r>
      <w:r w:rsidR="00C70FCA">
        <w:rPr>
          <w:lang w:val="en-US"/>
        </w:rPr>
        <w:t xml:space="preserve">. </w:t>
      </w:r>
      <w:r w:rsidR="002F5757">
        <w:rPr>
          <w:lang w:val="en-US"/>
        </w:rPr>
        <w:t>F</w:t>
      </w:r>
      <w:r w:rsidR="00C70FCA">
        <w:rPr>
          <w:lang w:val="en-US"/>
        </w:rPr>
        <w:t xml:space="preserve">eed additives </w:t>
      </w:r>
      <w:r w:rsidR="00DA5641">
        <w:rPr>
          <w:lang w:val="en-US"/>
        </w:rPr>
        <w:t xml:space="preserve">identified </w:t>
      </w:r>
      <w:r w:rsidR="00C70FCA">
        <w:rPr>
          <w:lang w:val="en-US"/>
        </w:rPr>
        <w:t>include</w:t>
      </w:r>
      <w:r w:rsidR="002F5757">
        <w:rPr>
          <w:lang w:val="en-US"/>
        </w:rPr>
        <w:t>d</w:t>
      </w:r>
      <w:r w:rsidR="007B6A1C">
        <w:rPr>
          <w:lang w:val="en-US"/>
        </w:rPr>
        <w:t xml:space="preserve"> </w:t>
      </w:r>
      <w:r w:rsidR="00C70FCA">
        <w:rPr>
          <w:lang w:val="en-US"/>
        </w:rPr>
        <w:t xml:space="preserve">probiotics, prebiotics, synbiotics, amino acids, enzymes, essential oils and plant </w:t>
      </w:r>
      <w:r w:rsidR="007B6A1C">
        <w:rPr>
          <w:lang w:val="en-US"/>
        </w:rPr>
        <w:t>extracts</w:t>
      </w:r>
      <w:r w:rsidR="00C70FCA">
        <w:rPr>
          <w:lang w:val="en-US"/>
        </w:rPr>
        <w:t xml:space="preserve">. </w:t>
      </w:r>
      <w:r w:rsidR="007B6A1C">
        <w:rPr>
          <w:lang w:val="en-US"/>
        </w:rPr>
        <w:t>Impact and n</w:t>
      </w:r>
      <w:r w:rsidR="00243CEC">
        <w:rPr>
          <w:lang w:val="en-US"/>
        </w:rPr>
        <w:t xml:space="preserve">arrative summaries for each practice </w:t>
      </w:r>
      <w:r w:rsidR="002D689E">
        <w:rPr>
          <w:lang w:val="en-US"/>
        </w:rPr>
        <w:t>were produced</w:t>
      </w:r>
      <w:r w:rsidR="0048493F">
        <w:rPr>
          <w:lang w:val="en-US"/>
        </w:rPr>
        <w:t>,</w:t>
      </w:r>
      <w:r w:rsidR="007B6A1C">
        <w:rPr>
          <w:lang w:val="en-US"/>
        </w:rPr>
        <w:t xml:space="preserve"> and where appropriate</w:t>
      </w:r>
      <w:r w:rsidR="00CE4EEF">
        <w:rPr>
          <w:lang w:val="en-US"/>
        </w:rPr>
        <w:t>,</w:t>
      </w:r>
      <w:r w:rsidR="007B6A1C">
        <w:rPr>
          <w:lang w:val="en-US"/>
        </w:rPr>
        <w:t xml:space="preserve"> a return o</w:t>
      </w:r>
      <w:r w:rsidR="0048493F">
        <w:rPr>
          <w:lang w:val="en-US"/>
        </w:rPr>
        <w:t>n</w:t>
      </w:r>
      <w:r w:rsidR="007B6A1C">
        <w:rPr>
          <w:lang w:val="en-US"/>
        </w:rPr>
        <w:t xml:space="preserve"> investment was </w:t>
      </w:r>
      <w:r w:rsidR="00220E8F">
        <w:rPr>
          <w:lang w:val="en-US"/>
        </w:rPr>
        <w:t xml:space="preserve">also </w:t>
      </w:r>
      <w:r w:rsidR="007B6A1C">
        <w:rPr>
          <w:lang w:val="en-US"/>
        </w:rPr>
        <w:t xml:space="preserve">developed. </w:t>
      </w:r>
    </w:p>
    <w:p w14:paraId="614A615C" w14:textId="285D8B74" w:rsidR="002F5757" w:rsidRDefault="003A51A6" w:rsidP="00B4537B">
      <w:pPr>
        <w:spacing w:line="276" w:lineRule="auto"/>
        <w:rPr>
          <w:lang w:val="en-US"/>
        </w:rPr>
      </w:pPr>
      <w:r w:rsidRPr="3FF14644">
        <w:rPr>
          <w:lang w:val="en-US"/>
        </w:rPr>
        <w:t>First</w:t>
      </w:r>
      <w:r w:rsidR="00D74F42" w:rsidRPr="3FF14644">
        <w:rPr>
          <w:lang w:val="en-US"/>
        </w:rPr>
        <w:t xml:space="preserve"> and foremost, it is important to stress that</w:t>
      </w:r>
      <w:r w:rsidRPr="3FF14644">
        <w:rPr>
          <w:lang w:val="en-US"/>
        </w:rPr>
        <w:t xml:space="preserve">, from the work conducted, it is evident that no other practices were as effective and inexpensive as ZnO in feed at therapeutic levels (2500ppm) in treating PWD in pigs. </w:t>
      </w:r>
      <w:r w:rsidR="00561ED9" w:rsidRPr="3FF14644">
        <w:rPr>
          <w:lang w:val="en-US"/>
        </w:rPr>
        <w:t>Put together, o</w:t>
      </w:r>
      <w:r w:rsidR="00E14CE1" w:rsidRPr="3FF14644">
        <w:rPr>
          <w:lang w:val="en-US"/>
        </w:rPr>
        <w:t xml:space="preserve">ur analyses </w:t>
      </w:r>
      <w:r w:rsidR="00D542D0" w:rsidRPr="3FF14644">
        <w:rPr>
          <w:lang w:val="en-US"/>
        </w:rPr>
        <w:t>suggest that</w:t>
      </w:r>
      <w:r w:rsidR="00BF5B66" w:rsidRPr="3FF14644">
        <w:rPr>
          <w:lang w:val="en-US"/>
        </w:rPr>
        <w:t xml:space="preserve"> </w:t>
      </w:r>
      <w:r w:rsidR="001332F1" w:rsidRPr="3FF14644">
        <w:rPr>
          <w:lang w:val="en-US"/>
        </w:rPr>
        <w:t xml:space="preserve">there are feed additives and nutritional changes </w:t>
      </w:r>
      <w:r w:rsidR="005531F5" w:rsidRPr="3FF14644">
        <w:rPr>
          <w:lang w:val="en-US"/>
        </w:rPr>
        <w:t>that</w:t>
      </w:r>
      <w:r w:rsidR="003C2789" w:rsidRPr="3FF14644">
        <w:rPr>
          <w:lang w:val="en-US"/>
        </w:rPr>
        <w:t xml:space="preserve"> </w:t>
      </w:r>
      <w:r w:rsidR="0099018B" w:rsidRPr="3FF14644">
        <w:rPr>
          <w:lang w:val="en-US"/>
        </w:rPr>
        <w:t>may</w:t>
      </w:r>
      <w:r w:rsidR="003C2789" w:rsidRPr="3FF14644">
        <w:rPr>
          <w:lang w:val="en-US"/>
        </w:rPr>
        <w:t xml:space="preserve"> be </w:t>
      </w:r>
      <w:r w:rsidR="005531F5" w:rsidRPr="3FF14644">
        <w:rPr>
          <w:lang w:val="en-US"/>
        </w:rPr>
        <w:t>combined</w:t>
      </w:r>
      <w:r w:rsidR="003C2789" w:rsidRPr="3FF14644">
        <w:rPr>
          <w:lang w:val="en-US"/>
        </w:rPr>
        <w:t xml:space="preserve"> with other strategies to potentially </w:t>
      </w:r>
      <w:r w:rsidR="000E0061" w:rsidRPr="3FF14644">
        <w:rPr>
          <w:lang w:val="en-US"/>
        </w:rPr>
        <w:t>(</w:t>
      </w:r>
      <w:r w:rsidR="00461FF3" w:rsidRPr="3FF14644">
        <w:rPr>
          <w:lang w:val="en-US"/>
        </w:rPr>
        <w:t xml:space="preserve">or </w:t>
      </w:r>
      <w:r w:rsidR="000E0061" w:rsidRPr="3FF14644">
        <w:rPr>
          <w:lang w:val="en-US"/>
        </w:rPr>
        <w:t xml:space="preserve">at least partially) </w:t>
      </w:r>
      <w:r w:rsidR="001332F1" w:rsidRPr="3FF14644">
        <w:rPr>
          <w:lang w:val="en-US"/>
        </w:rPr>
        <w:t>replac</w:t>
      </w:r>
      <w:r w:rsidR="003C2789" w:rsidRPr="3FF14644">
        <w:rPr>
          <w:lang w:val="en-US"/>
        </w:rPr>
        <w:t>e</w:t>
      </w:r>
      <w:r w:rsidR="001332F1" w:rsidRPr="3FF14644">
        <w:rPr>
          <w:lang w:val="en-US"/>
        </w:rPr>
        <w:t xml:space="preserve"> ZnO</w:t>
      </w:r>
      <w:r w:rsidR="008C1F15" w:rsidRPr="3FF14644">
        <w:rPr>
          <w:lang w:val="en-US"/>
        </w:rPr>
        <w:t xml:space="preserve"> </w:t>
      </w:r>
      <w:r w:rsidR="00865134" w:rsidRPr="3FF14644">
        <w:rPr>
          <w:lang w:val="en-US"/>
        </w:rPr>
        <w:t xml:space="preserve">use </w:t>
      </w:r>
      <w:r w:rsidR="008C1F15" w:rsidRPr="3FF14644">
        <w:rPr>
          <w:lang w:val="en-US"/>
        </w:rPr>
        <w:t>in feed</w:t>
      </w:r>
      <w:r w:rsidR="009A52FC" w:rsidRPr="3FF14644">
        <w:rPr>
          <w:lang w:val="en-US"/>
        </w:rPr>
        <w:t>. The</w:t>
      </w:r>
      <w:r w:rsidR="001332F1" w:rsidRPr="3FF14644">
        <w:rPr>
          <w:lang w:val="en-US"/>
        </w:rPr>
        <w:t xml:space="preserve"> cost and effectiveness </w:t>
      </w:r>
      <w:r w:rsidR="003C2789" w:rsidRPr="3FF14644">
        <w:rPr>
          <w:lang w:val="en-US"/>
        </w:rPr>
        <w:t>of the methods to</w:t>
      </w:r>
      <w:r w:rsidR="001332F1" w:rsidRPr="3FF14644">
        <w:rPr>
          <w:lang w:val="en-US"/>
        </w:rPr>
        <w:t xml:space="preserve"> </w:t>
      </w:r>
      <w:r w:rsidR="009A52FC" w:rsidRPr="3FF14644">
        <w:rPr>
          <w:lang w:val="en-US"/>
        </w:rPr>
        <w:t xml:space="preserve">mitigate against ZnO removal </w:t>
      </w:r>
      <w:r w:rsidR="00135739" w:rsidRPr="3FF14644">
        <w:rPr>
          <w:lang w:val="en-US"/>
        </w:rPr>
        <w:t xml:space="preserve">would </w:t>
      </w:r>
      <w:r w:rsidR="003C2789" w:rsidRPr="3FF14644">
        <w:rPr>
          <w:lang w:val="en-US"/>
        </w:rPr>
        <w:t xml:space="preserve">largely </w:t>
      </w:r>
      <w:r w:rsidR="001332F1" w:rsidRPr="3FF14644">
        <w:rPr>
          <w:lang w:val="en-US"/>
        </w:rPr>
        <w:t xml:space="preserve">depend on </w:t>
      </w:r>
      <w:r w:rsidR="00135739" w:rsidRPr="3FF14644">
        <w:rPr>
          <w:lang w:val="en-US"/>
        </w:rPr>
        <w:t xml:space="preserve">the </w:t>
      </w:r>
      <w:r w:rsidR="003C2789" w:rsidRPr="3FF14644">
        <w:rPr>
          <w:lang w:val="en-US"/>
        </w:rPr>
        <w:t>degree of challenge</w:t>
      </w:r>
      <w:r w:rsidR="00D73E02" w:rsidRPr="3FF14644">
        <w:rPr>
          <w:lang w:val="en-US"/>
        </w:rPr>
        <w:t xml:space="preserve"> </w:t>
      </w:r>
      <w:r w:rsidR="00423A2C" w:rsidRPr="3FF14644">
        <w:rPr>
          <w:lang w:val="en-US"/>
        </w:rPr>
        <w:t>and could differ from farm to farm</w:t>
      </w:r>
      <w:r w:rsidR="00B62959">
        <w:rPr>
          <w:lang w:val="en-US"/>
        </w:rPr>
        <w:t>,</w:t>
      </w:r>
      <w:r w:rsidR="00423A2C" w:rsidRPr="3FF14644">
        <w:rPr>
          <w:lang w:val="en-US"/>
        </w:rPr>
        <w:t xml:space="preserve"> with better success</w:t>
      </w:r>
      <w:r w:rsidR="00724758" w:rsidRPr="3FF14644">
        <w:rPr>
          <w:lang w:val="en-US"/>
        </w:rPr>
        <w:t>es</w:t>
      </w:r>
      <w:r w:rsidR="00423A2C" w:rsidRPr="3FF14644">
        <w:rPr>
          <w:lang w:val="en-US"/>
        </w:rPr>
        <w:t xml:space="preserve"> in one farm than </w:t>
      </w:r>
      <w:r w:rsidR="0075256A" w:rsidRPr="3FF14644">
        <w:rPr>
          <w:lang w:val="en-US"/>
        </w:rPr>
        <w:t>an</w:t>
      </w:r>
      <w:r w:rsidR="00423A2C" w:rsidRPr="3FF14644">
        <w:rPr>
          <w:lang w:val="en-US"/>
        </w:rPr>
        <w:t>other</w:t>
      </w:r>
      <w:r w:rsidR="001332F1" w:rsidRPr="3FF14644">
        <w:rPr>
          <w:lang w:val="en-US"/>
        </w:rPr>
        <w:t xml:space="preserve">. </w:t>
      </w:r>
      <w:r w:rsidR="008C1F15" w:rsidRPr="3FF14644">
        <w:rPr>
          <w:lang w:val="en-US"/>
        </w:rPr>
        <w:t xml:space="preserve">On the other hand, management practices are comparatively more complex to implement but have the potential </w:t>
      </w:r>
      <w:r w:rsidR="000E5CAC">
        <w:rPr>
          <w:lang w:val="en-US"/>
        </w:rPr>
        <w:t>to</w:t>
      </w:r>
      <w:r w:rsidR="008C1F15" w:rsidRPr="3FF14644">
        <w:rPr>
          <w:lang w:val="en-US"/>
        </w:rPr>
        <w:t xml:space="preserve"> prevent other diseases in addition to PWD, </w:t>
      </w:r>
      <w:r w:rsidR="00D45544">
        <w:rPr>
          <w:lang w:val="en-US"/>
        </w:rPr>
        <w:t>further</w:t>
      </w:r>
      <w:r w:rsidR="008C1F15" w:rsidRPr="3FF14644">
        <w:rPr>
          <w:lang w:val="en-US"/>
        </w:rPr>
        <w:t xml:space="preserve"> impact</w:t>
      </w:r>
      <w:r w:rsidR="00895512">
        <w:rPr>
          <w:lang w:val="en-US"/>
        </w:rPr>
        <w:t>ing</w:t>
      </w:r>
      <w:r w:rsidR="00D13B5E">
        <w:rPr>
          <w:lang w:val="en-US"/>
        </w:rPr>
        <w:t xml:space="preserve"> </w:t>
      </w:r>
      <w:r w:rsidR="00D45544">
        <w:rPr>
          <w:lang w:val="en-US"/>
        </w:rPr>
        <w:t>survival</w:t>
      </w:r>
      <w:r w:rsidR="008C1F15" w:rsidRPr="3FF14644">
        <w:rPr>
          <w:lang w:val="en-US"/>
        </w:rPr>
        <w:t xml:space="preserve"> and increas</w:t>
      </w:r>
      <w:r w:rsidR="002F57B1">
        <w:rPr>
          <w:lang w:val="en-US"/>
        </w:rPr>
        <w:t>ing</w:t>
      </w:r>
      <w:r w:rsidR="008C1F15" w:rsidRPr="3FF14644">
        <w:rPr>
          <w:lang w:val="en-US"/>
        </w:rPr>
        <w:t xml:space="preserve"> growth rates. Immune status</w:t>
      </w:r>
      <w:r w:rsidR="00693DA0">
        <w:rPr>
          <w:lang w:val="en-US"/>
        </w:rPr>
        <w:t xml:space="preserve"> improvements, including colostrum management,</w:t>
      </w:r>
      <w:r w:rsidR="008C1F15" w:rsidRPr="3FF14644">
        <w:rPr>
          <w:lang w:val="en-US"/>
        </w:rPr>
        <w:t xml:space="preserve"> are very effective in preventing PWD caused by pathogenic </w:t>
      </w:r>
      <w:r w:rsidR="008C1F15" w:rsidRPr="3FF14644">
        <w:rPr>
          <w:i/>
          <w:iCs/>
          <w:lang w:val="en-US"/>
        </w:rPr>
        <w:t>E</w:t>
      </w:r>
      <w:r w:rsidR="005608AD" w:rsidRPr="3FF14644">
        <w:rPr>
          <w:i/>
          <w:iCs/>
          <w:lang w:val="en-US"/>
        </w:rPr>
        <w:t>.</w:t>
      </w:r>
      <w:r w:rsidR="008C1F15" w:rsidRPr="3FF14644">
        <w:rPr>
          <w:i/>
          <w:iCs/>
          <w:lang w:val="en-US"/>
        </w:rPr>
        <w:t xml:space="preserve"> coli</w:t>
      </w:r>
      <w:r w:rsidR="008C1F15" w:rsidRPr="3FF14644">
        <w:rPr>
          <w:lang w:val="en-US"/>
        </w:rPr>
        <w:t xml:space="preserve"> but can be costly due to the diagnostic workup and labour involved in its implementation.</w:t>
      </w:r>
      <w:r w:rsidR="000765C1" w:rsidRPr="3FF14644">
        <w:rPr>
          <w:lang w:val="en-US"/>
        </w:rPr>
        <w:t xml:space="preserve"> </w:t>
      </w:r>
      <w:r w:rsidR="00EE2616" w:rsidRPr="3FF14644">
        <w:rPr>
          <w:lang w:val="en-US"/>
        </w:rPr>
        <w:t>I</w:t>
      </w:r>
      <w:r w:rsidR="001864AF" w:rsidRPr="3FF14644">
        <w:rPr>
          <w:lang w:val="en-US"/>
        </w:rPr>
        <w:t>t</w:t>
      </w:r>
      <w:r w:rsidR="008E4F3A" w:rsidRPr="3FF14644">
        <w:rPr>
          <w:lang w:val="en-US"/>
        </w:rPr>
        <w:t xml:space="preserve"> is </w:t>
      </w:r>
      <w:r w:rsidR="001864AF" w:rsidRPr="3FF14644">
        <w:rPr>
          <w:lang w:val="en-US"/>
        </w:rPr>
        <w:t>probable</w:t>
      </w:r>
      <w:r w:rsidR="008E4F3A" w:rsidRPr="3FF14644">
        <w:rPr>
          <w:lang w:val="en-US"/>
        </w:rPr>
        <w:t xml:space="preserve"> that the application of more than one practice at once has a synergi</w:t>
      </w:r>
      <w:r w:rsidR="00BC5D91" w:rsidRPr="3FF14644">
        <w:rPr>
          <w:lang w:val="en-US"/>
        </w:rPr>
        <w:t>sti</w:t>
      </w:r>
      <w:r w:rsidR="008E4F3A" w:rsidRPr="3FF14644">
        <w:rPr>
          <w:lang w:val="en-US"/>
        </w:rPr>
        <w:t>c effect</w:t>
      </w:r>
      <w:r w:rsidR="00933FF8" w:rsidRPr="3FF14644">
        <w:rPr>
          <w:lang w:val="en-US"/>
        </w:rPr>
        <w:t>, especially in the case of management practices</w:t>
      </w:r>
      <w:r w:rsidR="008E4F3A" w:rsidRPr="3FF14644">
        <w:rPr>
          <w:lang w:val="en-US"/>
        </w:rPr>
        <w:t xml:space="preserve">. </w:t>
      </w:r>
    </w:p>
    <w:p w14:paraId="04FE9290" w14:textId="21310F06" w:rsidR="002F5757" w:rsidRDefault="002F5757" w:rsidP="002F5757">
      <w:pPr>
        <w:spacing w:line="276" w:lineRule="auto"/>
        <w:rPr>
          <w:lang w:val="en-US"/>
        </w:rPr>
      </w:pPr>
      <w:r>
        <w:rPr>
          <w:lang w:val="en-US"/>
        </w:rPr>
        <w:t>Further additional practices</w:t>
      </w:r>
      <w:r w:rsidR="00363969">
        <w:rPr>
          <w:lang w:val="en-US"/>
        </w:rPr>
        <w:t>,</w:t>
      </w:r>
      <w:r>
        <w:rPr>
          <w:lang w:val="en-US"/>
        </w:rPr>
        <w:t xml:space="preserve"> such as phage therapy and genetic selection</w:t>
      </w:r>
      <w:r w:rsidR="00BC35D3">
        <w:rPr>
          <w:lang w:val="en-US"/>
        </w:rPr>
        <w:t>,</w:t>
      </w:r>
      <w:r>
        <w:rPr>
          <w:lang w:val="en-US"/>
        </w:rPr>
        <w:t xml:space="preserve"> have good prospects as alternatives for ZnO</w:t>
      </w:r>
      <w:r w:rsidR="001864AF">
        <w:rPr>
          <w:lang w:val="en-US"/>
        </w:rPr>
        <w:t>,</w:t>
      </w:r>
      <w:r>
        <w:rPr>
          <w:lang w:val="en-US"/>
        </w:rPr>
        <w:t xml:space="preserve"> albeit they are still </w:t>
      </w:r>
      <w:r w:rsidR="00BC35D3">
        <w:rPr>
          <w:lang w:val="en-US"/>
        </w:rPr>
        <w:t>in</w:t>
      </w:r>
      <w:r>
        <w:rPr>
          <w:lang w:val="en-US"/>
        </w:rPr>
        <w:t xml:space="preserve"> experimental stages and are not </w:t>
      </w:r>
      <w:r w:rsidR="002120CF">
        <w:rPr>
          <w:lang w:val="en-US"/>
        </w:rPr>
        <w:t xml:space="preserve">commercially </w:t>
      </w:r>
      <w:r>
        <w:rPr>
          <w:lang w:val="en-US"/>
        </w:rPr>
        <w:t xml:space="preserve">available yet. </w:t>
      </w:r>
    </w:p>
    <w:p w14:paraId="1BAB2BF4" w14:textId="60BBF306" w:rsidR="00E53A23" w:rsidRDefault="00EB4A1C" w:rsidP="00B4537B">
      <w:pPr>
        <w:spacing w:line="276" w:lineRule="auto"/>
        <w:rPr>
          <w:b/>
          <w:bCs/>
          <w:sz w:val="28"/>
          <w:szCs w:val="28"/>
          <w:highlight w:val="yellow"/>
        </w:rPr>
      </w:pPr>
      <w:r>
        <w:rPr>
          <w:lang w:val="en-US"/>
        </w:rPr>
        <w:t>S</w:t>
      </w:r>
      <w:r w:rsidR="000765C1">
        <w:rPr>
          <w:lang w:val="en-US"/>
        </w:rPr>
        <w:t>election of the most appropriate practice</w:t>
      </w:r>
      <w:r>
        <w:rPr>
          <w:lang w:val="en-US"/>
        </w:rPr>
        <w:t>(s) to implement</w:t>
      </w:r>
      <w:r w:rsidR="000765C1">
        <w:rPr>
          <w:lang w:val="en-US"/>
        </w:rPr>
        <w:t xml:space="preserve"> </w:t>
      </w:r>
      <w:r>
        <w:rPr>
          <w:lang w:val="en-US"/>
        </w:rPr>
        <w:t xml:space="preserve">would </w:t>
      </w:r>
      <w:r w:rsidR="000765C1">
        <w:rPr>
          <w:lang w:val="en-US"/>
        </w:rPr>
        <w:t xml:space="preserve">depend on the </w:t>
      </w:r>
      <w:r w:rsidR="00693DA0">
        <w:rPr>
          <w:lang w:val="en-US"/>
        </w:rPr>
        <w:t xml:space="preserve">most significant factor causing </w:t>
      </w:r>
      <w:r w:rsidR="000765C1">
        <w:rPr>
          <w:lang w:val="en-US"/>
        </w:rPr>
        <w:t>PWD (</w:t>
      </w:r>
      <w:r w:rsidR="00F06DEB">
        <w:rPr>
          <w:lang w:val="en-US"/>
        </w:rPr>
        <w:t>i.e.</w:t>
      </w:r>
      <w:r w:rsidR="000765C1">
        <w:rPr>
          <w:lang w:val="en-US"/>
        </w:rPr>
        <w:t xml:space="preserve"> nutritional vs infectious, or both) </w:t>
      </w:r>
      <w:r w:rsidR="001864AF">
        <w:rPr>
          <w:lang w:val="en-US"/>
        </w:rPr>
        <w:t>o</w:t>
      </w:r>
      <w:r w:rsidR="000765C1">
        <w:rPr>
          <w:lang w:val="en-US"/>
        </w:rPr>
        <w:t>n each farm</w:t>
      </w:r>
      <w:r w:rsidR="008E4F3A">
        <w:rPr>
          <w:lang w:val="en-US"/>
        </w:rPr>
        <w:t xml:space="preserve">. </w:t>
      </w:r>
      <w:r w:rsidR="00D84DBD">
        <w:rPr>
          <w:lang w:val="en-US"/>
        </w:rPr>
        <w:t xml:space="preserve">Consequently, due consideration is </w:t>
      </w:r>
      <w:r w:rsidR="0013590F">
        <w:rPr>
          <w:lang w:val="en-US"/>
        </w:rPr>
        <w:t xml:space="preserve">required </w:t>
      </w:r>
      <w:r w:rsidR="00383ECA">
        <w:rPr>
          <w:lang w:val="en-US"/>
        </w:rPr>
        <w:t>for</w:t>
      </w:r>
      <w:r w:rsidR="0013590F">
        <w:rPr>
          <w:lang w:val="en-US"/>
        </w:rPr>
        <w:t xml:space="preserve"> the potential cost implication</w:t>
      </w:r>
      <w:r w:rsidR="00C30283">
        <w:rPr>
          <w:lang w:val="en-US"/>
        </w:rPr>
        <w:t>s</w:t>
      </w:r>
      <w:r w:rsidR="0013590F">
        <w:rPr>
          <w:lang w:val="en-US"/>
        </w:rPr>
        <w:t xml:space="preserve"> of the practice to be adopted</w:t>
      </w:r>
      <w:r w:rsidR="00DA2679">
        <w:rPr>
          <w:lang w:val="en-US"/>
        </w:rPr>
        <w:t>. Hence,</w:t>
      </w:r>
      <w:r w:rsidR="00D84DBD">
        <w:rPr>
          <w:lang w:val="en-US"/>
        </w:rPr>
        <w:t xml:space="preserve"> a working calculator is developed </w:t>
      </w:r>
      <w:r w:rsidR="00F502CD">
        <w:rPr>
          <w:lang w:val="en-US"/>
        </w:rPr>
        <w:t xml:space="preserve">to </w:t>
      </w:r>
      <w:r w:rsidR="003B50A3">
        <w:rPr>
          <w:lang w:val="en-US"/>
        </w:rPr>
        <w:t>allow farmers</w:t>
      </w:r>
      <w:r w:rsidR="001864AF">
        <w:rPr>
          <w:lang w:val="en-US"/>
        </w:rPr>
        <w:t xml:space="preserve"> to</w:t>
      </w:r>
      <w:r w:rsidR="003B50A3">
        <w:rPr>
          <w:lang w:val="en-US"/>
        </w:rPr>
        <w:t xml:space="preserve"> make an informed decision </w:t>
      </w:r>
      <w:r w:rsidR="00F502CD">
        <w:rPr>
          <w:lang w:val="en-US"/>
        </w:rPr>
        <w:t>for each</w:t>
      </w:r>
      <w:r w:rsidR="003B50A3">
        <w:rPr>
          <w:lang w:val="en-US"/>
        </w:rPr>
        <w:t xml:space="preserve"> practice</w:t>
      </w:r>
      <w:r w:rsidR="00D84DBD">
        <w:rPr>
          <w:lang w:val="en-US"/>
        </w:rPr>
        <w:t xml:space="preserve">. </w:t>
      </w:r>
      <w:r w:rsidR="00C741DA">
        <w:rPr>
          <w:lang w:val="en-US"/>
        </w:rPr>
        <w:t xml:space="preserve"> </w:t>
      </w:r>
      <w:r w:rsidR="00E53A23">
        <w:rPr>
          <w:b/>
          <w:bCs/>
          <w:sz w:val="28"/>
          <w:szCs w:val="28"/>
          <w:highlight w:val="yellow"/>
        </w:rPr>
        <w:br w:type="page"/>
      </w:r>
    </w:p>
    <w:p w14:paraId="59A8CF37" w14:textId="77777777" w:rsidR="0072038D" w:rsidRPr="00DC22C6" w:rsidRDefault="0072038D" w:rsidP="00B4537B">
      <w:pPr>
        <w:pStyle w:val="Heading1"/>
        <w:spacing w:line="276" w:lineRule="auto"/>
      </w:pPr>
      <w:bookmarkStart w:id="4" w:name="_Toc113219384"/>
      <w:bookmarkStart w:id="5" w:name="_Toc124787477"/>
      <w:r w:rsidRPr="002C339D">
        <w:t>Background</w:t>
      </w:r>
      <w:bookmarkEnd w:id="4"/>
      <w:bookmarkEnd w:id="5"/>
    </w:p>
    <w:p w14:paraId="3C224A72" w14:textId="1831F03C" w:rsidR="0072038D" w:rsidRDefault="0072038D" w:rsidP="00B4537B">
      <w:pPr>
        <w:spacing w:line="276" w:lineRule="auto"/>
        <w:rPr>
          <w:rFonts w:eastAsia="Arial" w:cs="Arial"/>
        </w:rPr>
      </w:pPr>
      <w:r w:rsidRPr="1D2270C7">
        <w:rPr>
          <w:rFonts w:eastAsia="Arial" w:cs="Arial"/>
        </w:rPr>
        <w:t xml:space="preserve">Weaning is known to be a </w:t>
      </w:r>
      <w:r w:rsidR="7E3F5B88" w:rsidRPr="774465BE">
        <w:rPr>
          <w:rFonts w:eastAsia="Arial" w:cs="Arial"/>
        </w:rPr>
        <w:t>challenging</w:t>
      </w:r>
      <w:r w:rsidRPr="1D2270C7">
        <w:rPr>
          <w:rFonts w:eastAsia="Arial" w:cs="Arial"/>
        </w:rPr>
        <w:t xml:space="preserve"> time for pigs </w:t>
      </w:r>
      <w:r w:rsidR="00577184">
        <w:rPr>
          <w:rFonts w:eastAsia="Arial" w:cs="Arial"/>
        </w:rPr>
        <w:t>with</w:t>
      </w:r>
      <w:r w:rsidRPr="1D2270C7">
        <w:rPr>
          <w:rFonts w:eastAsia="Arial" w:cs="Arial"/>
        </w:rPr>
        <w:t xml:space="preserve"> common </w:t>
      </w:r>
      <w:r w:rsidR="00E468A7">
        <w:rPr>
          <w:rFonts w:eastAsia="Arial" w:cs="Arial"/>
        </w:rPr>
        <w:t xml:space="preserve">health </w:t>
      </w:r>
      <w:r w:rsidRPr="1D2270C7">
        <w:rPr>
          <w:rFonts w:eastAsia="Arial" w:cs="Arial"/>
        </w:rPr>
        <w:t xml:space="preserve">problems </w:t>
      </w:r>
      <w:r w:rsidR="00577184">
        <w:rPr>
          <w:rFonts w:eastAsia="Arial" w:cs="Arial"/>
        </w:rPr>
        <w:t>linked to</w:t>
      </w:r>
      <w:r w:rsidRPr="1D2270C7">
        <w:rPr>
          <w:rFonts w:eastAsia="Arial" w:cs="Arial"/>
        </w:rPr>
        <w:t xml:space="preserve"> enteric (intestinal) disease leading to diarrhoea (or scour)</w:t>
      </w:r>
      <w:r>
        <w:rPr>
          <w:rFonts w:eastAsia="Arial" w:cs="Arial"/>
        </w:rPr>
        <w:t>.</w:t>
      </w:r>
      <w:r w:rsidRPr="1D2270C7">
        <w:rPr>
          <w:rFonts w:eastAsia="Arial" w:cs="Arial"/>
        </w:rPr>
        <w:t xml:space="preserve"> The disease starts after weaning and frequently affects the first two weeks after weaning and beyond. Piglets develop diarrhoea, become dehydrated, and growth is reduced or </w:t>
      </w:r>
      <w:r w:rsidRPr="1EC4ADA3">
        <w:rPr>
          <w:rFonts w:eastAsia="Arial" w:cs="Arial"/>
        </w:rPr>
        <w:t>n</w:t>
      </w:r>
      <w:r w:rsidR="2C80C099" w:rsidRPr="1EC4ADA3">
        <w:rPr>
          <w:rFonts w:eastAsia="Arial" w:cs="Arial"/>
        </w:rPr>
        <w:t>on-</w:t>
      </w:r>
      <w:r w:rsidRPr="1EC4ADA3">
        <w:rPr>
          <w:rFonts w:eastAsia="Arial" w:cs="Arial"/>
        </w:rPr>
        <w:t xml:space="preserve">existent. </w:t>
      </w:r>
      <w:r w:rsidR="00CF3BBF">
        <w:rPr>
          <w:rFonts w:eastAsia="Arial" w:cs="Arial"/>
        </w:rPr>
        <w:t>This results in poor welfare and s</w:t>
      </w:r>
      <w:r w:rsidR="007E1583">
        <w:rPr>
          <w:rFonts w:eastAsia="Arial" w:cs="Arial"/>
        </w:rPr>
        <w:t>evere</w:t>
      </w:r>
      <w:r w:rsidR="00776C55">
        <w:rPr>
          <w:rFonts w:eastAsia="Arial" w:cs="Arial"/>
        </w:rPr>
        <w:t xml:space="preserve"> </w:t>
      </w:r>
      <w:r w:rsidR="007E1583">
        <w:rPr>
          <w:rFonts w:eastAsia="Arial" w:cs="Arial"/>
        </w:rPr>
        <w:t xml:space="preserve">economic </w:t>
      </w:r>
      <w:r w:rsidR="00CF3BBF">
        <w:rPr>
          <w:rFonts w:eastAsia="Arial" w:cs="Arial"/>
        </w:rPr>
        <w:t xml:space="preserve">impact with </w:t>
      </w:r>
      <w:r w:rsidR="00A1189E">
        <w:rPr>
          <w:rFonts w:eastAsia="Arial" w:cs="Arial"/>
        </w:rPr>
        <w:t>m</w:t>
      </w:r>
      <w:r w:rsidRPr="1EC4ADA3">
        <w:rPr>
          <w:rFonts w:eastAsia="Arial" w:cs="Arial"/>
        </w:rPr>
        <w:t>ortality</w:t>
      </w:r>
      <w:r w:rsidR="00A1189E">
        <w:rPr>
          <w:rFonts w:eastAsia="Arial" w:cs="Arial"/>
        </w:rPr>
        <w:t xml:space="preserve"> rate</w:t>
      </w:r>
      <w:r w:rsidR="00CF3BBF">
        <w:rPr>
          <w:rFonts w:eastAsia="Arial" w:cs="Arial"/>
        </w:rPr>
        <w:t>s</w:t>
      </w:r>
      <w:r w:rsidR="00A1189E">
        <w:rPr>
          <w:rFonts w:eastAsia="Arial" w:cs="Arial"/>
        </w:rPr>
        <w:t xml:space="preserve"> which can </w:t>
      </w:r>
      <w:r w:rsidRPr="1D2270C7">
        <w:rPr>
          <w:rFonts w:eastAsia="Arial" w:cs="Arial"/>
        </w:rPr>
        <w:t xml:space="preserve">increase by up to 20% in the </w:t>
      </w:r>
      <w:r w:rsidR="00A1189E">
        <w:rPr>
          <w:rFonts w:eastAsia="Arial" w:cs="Arial"/>
        </w:rPr>
        <w:t>subsequent</w:t>
      </w:r>
      <w:r w:rsidRPr="1D2270C7">
        <w:rPr>
          <w:rFonts w:eastAsia="Arial" w:cs="Arial"/>
        </w:rPr>
        <w:t xml:space="preserve"> weeks</w:t>
      </w:r>
      <w:r w:rsidR="00CF3BBF">
        <w:rPr>
          <w:rFonts w:eastAsia="Arial" w:cs="Arial"/>
        </w:rPr>
        <w:t>. Mortality</w:t>
      </w:r>
      <w:r w:rsidRPr="1D2270C7">
        <w:rPr>
          <w:rFonts w:eastAsia="Arial" w:cs="Arial"/>
        </w:rPr>
        <w:t xml:space="preserve"> can be directly related to infectious pathogens causing diarrhoea or the inadvertent consequences of disease</w:t>
      </w:r>
      <w:r w:rsidR="00406079">
        <w:rPr>
          <w:rFonts w:eastAsia="Arial" w:cs="Arial"/>
        </w:rPr>
        <w:t>,</w:t>
      </w:r>
      <w:r w:rsidRPr="1D2270C7">
        <w:rPr>
          <w:rFonts w:eastAsia="Arial" w:cs="Arial"/>
        </w:rPr>
        <w:t xml:space="preserve"> such as malabsorption and an impaired immune system. </w:t>
      </w:r>
      <w:r w:rsidR="00AD3C6A">
        <w:rPr>
          <w:rFonts w:eastAsia="Arial" w:cs="Arial"/>
        </w:rPr>
        <w:t>PWD</w:t>
      </w:r>
      <w:r w:rsidRPr="1D2270C7">
        <w:rPr>
          <w:rFonts w:eastAsia="Arial" w:cs="Arial"/>
        </w:rPr>
        <w:t xml:space="preserve"> is a multi-factorial disease with multiple causes. Risk factors include the sow and the maternal immunity acquired by piglets, the environment in the farrowing house and pressure of infection by </w:t>
      </w:r>
      <w:r w:rsidR="00520C77" w:rsidRPr="00520C77">
        <w:rPr>
          <w:rFonts w:eastAsia="Arial" w:cs="Arial"/>
          <w:i/>
          <w:iCs/>
        </w:rPr>
        <w:t>E</w:t>
      </w:r>
      <w:r w:rsidR="00A83E0D">
        <w:rPr>
          <w:rFonts w:eastAsia="Arial" w:cs="Arial"/>
          <w:i/>
          <w:iCs/>
        </w:rPr>
        <w:t xml:space="preserve">. </w:t>
      </w:r>
      <w:r w:rsidR="00520C77" w:rsidRPr="00520C77">
        <w:rPr>
          <w:rFonts w:eastAsia="Arial" w:cs="Arial"/>
          <w:i/>
          <w:iCs/>
        </w:rPr>
        <w:t>coli</w:t>
      </w:r>
      <w:r w:rsidRPr="1D2270C7">
        <w:rPr>
          <w:rFonts w:eastAsia="Arial" w:cs="Arial"/>
          <w:i/>
          <w:iCs/>
        </w:rPr>
        <w:t xml:space="preserve"> </w:t>
      </w:r>
      <w:r w:rsidRPr="1D2270C7">
        <w:rPr>
          <w:rFonts w:eastAsia="Arial" w:cs="Arial"/>
        </w:rPr>
        <w:t>and other pathogens, management, and cleaning and disinfection</w:t>
      </w:r>
      <w:r>
        <w:rPr>
          <w:rFonts w:eastAsia="Arial" w:cs="Arial"/>
        </w:rPr>
        <w:t xml:space="preserve"> </w:t>
      </w:r>
      <w:r w:rsidR="00F06BB4">
        <w:rPr>
          <w:rFonts w:eastAsia="Arial" w:cs="Arial"/>
          <w:noProof/>
        </w:rPr>
        <w:fldChar w:fldCharType="begin"/>
      </w:r>
      <w:r w:rsidR="00F06BB4">
        <w:rPr>
          <w:rFonts w:eastAsia="Arial" w:cs="Arial"/>
          <w:noProof/>
        </w:rPr>
        <w:instrText xml:space="preserve"> ADDIN EN.CITE &lt;EndNote&gt;&lt;Cite&gt;&lt;Author&gt;Rhouma&lt;/Author&gt;&lt;Year&gt;2017&lt;/Year&gt;&lt;RecNum&gt;627&lt;/RecNum&gt;&lt;DisplayText&gt;(Rhouma et al., 2017)&lt;/DisplayText&gt;&lt;record&gt;&lt;rec-number&gt;627&lt;/rec-number&gt;&lt;foreign-keys&gt;&lt;key app="EN" db-id="99spxtxajxsasbefr95pf00rfrs00ep9ve2a" timestamp="1664736582"&gt;627&lt;/key&gt;&lt;/foreign-keys&gt;&lt;ref-type name="Journal Article"&gt;17&lt;/ref-type&gt;&lt;contributors&gt;&lt;authors&gt;&lt;author&gt;Rhouma, M.&lt;/author&gt;&lt;author&gt;Fairbrother, J. M.&lt;/author&gt;&lt;author&gt;Beaudry, F.&lt;/author&gt;&lt;author&gt;Letellier, A.&lt;/author&gt;&lt;/authors&gt;&lt;/contributors&gt;&lt;titles&gt;&lt;title&gt;Post weaning diarrhea in pigs: Risk factors and non-colistin-based control strategies&lt;/title&gt;&lt;secondary-title&gt;Acta Veterinaria Scandinavica&lt;/secondary-title&gt;&lt;short-title&gt;Post weaning diarrhea in pigs: Risk factors and non-colistin-based control strategies&lt;/short-title&gt;&lt;/titles&gt;&lt;periodical&gt;&lt;full-title&gt;Acta Veterinaria Scandinavica&lt;/full-title&gt;&lt;/periodical&gt;&lt;volume&gt;59&lt;/volume&gt;&lt;number&gt;1&lt;/number&gt;&lt;keywords&gt;&lt;keyword&gt;Alternatives&lt;/keyword&gt;&lt;keyword&gt;Colistin&lt;/keyword&gt;&lt;keyword&gt;E. coli&lt;/keyword&gt;&lt;keyword&gt;Pigs&lt;/keyword&gt;&lt;keyword&gt;Post-weaning diarrhea&lt;/keyword&gt;&lt;keyword&gt;Resistance&lt;/keyword&gt;&lt;keyword&gt;antiinfective agent&lt;/keyword&gt;&lt;keyword&gt;animal&lt;/keyword&gt;&lt;keyword&gt;diarrhea&lt;/keyword&gt;&lt;keyword&gt;microbiology&lt;/keyword&gt;&lt;keyword&gt;pig&lt;/keyword&gt;&lt;keyword&gt;Swine Diseases&lt;/keyword&gt;&lt;keyword&gt;veterinary&lt;/keyword&gt;&lt;keyword&gt;weaning&lt;/keyword&gt;&lt;keyword&gt;Animals&lt;/keyword&gt;&lt;keyword&gt;Anti-Bacterial Agents&lt;/keyword&gt;&lt;keyword&gt;Swine&lt;/keyword&gt;&lt;/keywords&gt;&lt;dates&gt;&lt;year&gt;2017&lt;/year&gt;&lt;/dates&gt;&lt;work-type&gt;Review&lt;/work-type&gt;&lt;urls&gt;&lt;related-urls&gt;&lt;url&gt;https://www.scopus.com/inward/record.uri?eid=2-s2.0-85019367566&amp;amp;doi=10.1186%2fs13028-017-0299-7&amp;amp;partnerID=40&amp;amp;md5=286db0118352e50cbfaa8580ed8ead85https://actavetscand.biomedcentral.com/track/pdf/10.1186/s13028-017-0299-7.pdf&lt;/url&gt;&lt;/related-urls&gt;&lt;/urls&gt;&lt;custom7&gt;31&lt;/custom7&gt;&lt;electronic-resource-num&gt;10.1186/s13028-017-0299-7&lt;/electronic-resource-num&gt;&lt;remote-database-name&gt;Scopus&lt;/remote-database-name&gt;&lt;language&gt;English&lt;/language&gt;&lt;/record&gt;&lt;/Cite&gt;&lt;/EndNote&gt;</w:instrText>
      </w:r>
      <w:r w:rsidR="00F06BB4">
        <w:rPr>
          <w:rFonts w:eastAsia="Arial" w:cs="Arial"/>
          <w:noProof/>
        </w:rPr>
        <w:fldChar w:fldCharType="separate"/>
      </w:r>
      <w:r w:rsidR="00F06BB4">
        <w:rPr>
          <w:rFonts w:eastAsia="Arial" w:cs="Arial"/>
          <w:noProof/>
        </w:rPr>
        <w:t>(</w:t>
      </w:r>
      <w:hyperlink w:anchor="_ENREF_118" w:tooltip="Rhouma, 2017 #627" w:history="1">
        <w:r w:rsidR="005F0597">
          <w:rPr>
            <w:rFonts w:eastAsia="Arial" w:cs="Arial"/>
            <w:noProof/>
          </w:rPr>
          <w:t>Rhouma et al., 2017</w:t>
        </w:r>
      </w:hyperlink>
      <w:r w:rsidR="00F06BB4">
        <w:rPr>
          <w:rFonts w:eastAsia="Arial" w:cs="Arial"/>
          <w:noProof/>
        </w:rPr>
        <w:t>)</w:t>
      </w:r>
      <w:r w:rsidR="00F06BB4">
        <w:rPr>
          <w:rFonts w:eastAsia="Arial" w:cs="Arial"/>
          <w:noProof/>
        </w:rPr>
        <w:fldChar w:fldCharType="end"/>
      </w:r>
      <w:r w:rsidRPr="1D2270C7">
        <w:rPr>
          <w:rFonts w:eastAsia="Arial" w:cs="Arial"/>
        </w:rPr>
        <w:t xml:space="preserve">. </w:t>
      </w:r>
    </w:p>
    <w:p w14:paraId="0A8ECC9C" w14:textId="12D39D46" w:rsidR="0072038D" w:rsidRDefault="0072038D" w:rsidP="00B4537B">
      <w:pPr>
        <w:spacing w:line="276" w:lineRule="auto"/>
        <w:rPr>
          <w:rFonts w:eastAsia="Arial" w:cs="Arial"/>
        </w:rPr>
      </w:pPr>
      <w:r>
        <w:rPr>
          <w:rFonts w:eastAsia="Arial" w:cs="Arial"/>
        </w:rPr>
        <w:t xml:space="preserve">In the last two decades, and in response to the need for more responsible use of antimicrobials in livestock production, </w:t>
      </w:r>
      <w:r w:rsidR="00CB3271">
        <w:rPr>
          <w:rFonts w:eastAsia="Arial" w:cs="Arial"/>
        </w:rPr>
        <w:t>PWD</w:t>
      </w:r>
      <w:r>
        <w:rPr>
          <w:rFonts w:eastAsia="Arial" w:cs="Arial"/>
        </w:rPr>
        <w:t xml:space="preserve"> has been largely </w:t>
      </w:r>
      <w:r w:rsidR="008C7A05">
        <w:rPr>
          <w:rFonts w:eastAsia="Arial" w:cs="Arial"/>
        </w:rPr>
        <w:t xml:space="preserve">controlled </w:t>
      </w:r>
      <w:r>
        <w:rPr>
          <w:rFonts w:eastAsia="Arial" w:cs="Arial"/>
        </w:rPr>
        <w:t xml:space="preserve">with </w:t>
      </w:r>
      <w:r w:rsidR="008D421D">
        <w:rPr>
          <w:rFonts w:eastAsia="Arial" w:cs="Arial"/>
        </w:rPr>
        <w:t>ZnO</w:t>
      </w:r>
      <w:r w:rsidR="00D45544">
        <w:rPr>
          <w:rFonts w:eastAsia="Arial" w:cs="Arial"/>
        </w:rPr>
        <w:t xml:space="preserve">. This has been largely due to the cheap </w:t>
      </w:r>
      <w:r w:rsidR="009F54F2">
        <w:rPr>
          <w:rFonts w:eastAsia="Arial" w:cs="Arial"/>
        </w:rPr>
        <w:t>cost and efficacy</w:t>
      </w:r>
      <w:r>
        <w:rPr>
          <w:rFonts w:eastAsia="Arial" w:cs="Arial"/>
        </w:rPr>
        <w:t>. Z</w:t>
      </w:r>
      <w:r w:rsidRPr="005B1D2B">
        <w:rPr>
          <w:rFonts w:eastAsia="Arial" w:cs="Arial"/>
        </w:rPr>
        <w:t xml:space="preserve">inc is an essential mineral nutrient for the health and growth of </w:t>
      </w:r>
      <w:r>
        <w:rPr>
          <w:rFonts w:eastAsia="Arial" w:cs="Arial"/>
        </w:rPr>
        <w:t xml:space="preserve">pigs. The use of </w:t>
      </w:r>
      <w:r w:rsidR="008D421D">
        <w:rPr>
          <w:rFonts w:eastAsia="Arial" w:cs="Arial"/>
        </w:rPr>
        <w:t>ZnO</w:t>
      </w:r>
      <w:r w:rsidR="008D421D" w:rsidDel="008D421D">
        <w:rPr>
          <w:rFonts w:eastAsia="Arial" w:cs="Arial"/>
        </w:rPr>
        <w:t xml:space="preserve"> </w:t>
      </w:r>
      <w:r>
        <w:rPr>
          <w:rFonts w:eastAsia="Arial" w:cs="Arial"/>
        </w:rPr>
        <w:t xml:space="preserve">in feed at therapeutic levels </w:t>
      </w:r>
      <w:r w:rsidRPr="005B1D2B">
        <w:rPr>
          <w:rFonts w:eastAsia="Arial" w:cs="Arial"/>
        </w:rPr>
        <w:t xml:space="preserve">(2,500 ppm </w:t>
      </w:r>
      <w:r w:rsidR="001D27E6">
        <w:rPr>
          <w:rFonts w:eastAsia="Arial" w:cs="Arial"/>
        </w:rPr>
        <w:t xml:space="preserve">of inclusion rate for </w:t>
      </w:r>
      <w:r w:rsidRPr="005B1D2B">
        <w:rPr>
          <w:rFonts w:eastAsia="Arial" w:cs="Arial"/>
        </w:rPr>
        <w:t xml:space="preserve">zinc; 3,100 ppm </w:t>
      </w:r>
      <w:r w:rsidR="00E90B78">
        <w:rPr>
          <w:rFonts w:eastAsia="Arial" w:cs="Arial"/>
        </w:rPr>
        <w:t>ZnO</w:t>
      </w:r>
      <w:r w:rsidR="008C7A05">
        <w:rPr>
          <w:rFonts w:eastAsia="Arial" w:cs="Arial"/>
        </w:rPr>
        <w:t>; for up to 14 days as per the product market</w:t>
      </w:r>
      <w:r w:rsidR="00EC082A">
        <w:rPr>
          <w:rFonts w:eastAsia="Arial" w:cs="Arial"/>
        </w:rPr>
        <w:t xml:space="preserve"> authorisation</w:t>
      </w:r>
      <w:r w:rsidRPr="005B1D2B">
        <w:rPr>
          <w:rFonts w:eastAsia="Arial" w:cs="Arial"/>
        </w:rPr>
        <w:t>)</w:t>
      </w:r>
      <w:r w:rsidR="00F576F7">
        <w:rPr>
          <w:rFonts w:eastAsia="Arial" w:cs="Arial"/>
        </w:rPr>
        <w:t>,</w:t>
      </w:r>
      <w:r w:rsidRPr="00661ABF">
        <w:rPr>
          <w:rFonts w:eastAsia="Arial" w:cs="Arial"/>
        </w:rPr>
        <w:t xml:space="preserve"> </w:t>
      </w:r>
      <w:r>
        <w:rPr>
          <w:rFonts w:eastAsia="Arial" w:cs="Arial"/>
        </w:rPr>
        <w:t xml:space="preserve">typically </w:t>
      </w:r>
      <w:r w:rsidR="00A83E0D">
        <w:rPr>
          <w:rFonts w:eastAsia="Arial" w:cs="Arial"/>
        </w:rPr>
        <w:t xml:space="preserve">during </w:t>
      </w:r>
      <w:r>
        <w:rPr>
          <w:rFonts w:eastAsia="Arial" w:cs="Arial"/>
        </w:rPr>
        <w:t>the first two weeks</w:t>
      </w:r>
      <w:r w:rsidR="00A83E0D">
        <w:rPr>
          <w:rFonts w:eastAsia="Arial" w:cs="Arial"/>
        </w:rPr>
        <w:t xml:space="preserve"> after weaning,</w:t>
      </w:r>
      <w:r>
        <w:rPr>
          <w:rFonts w:eastAsia="Arial" w:cs="Arial"/>
        </w:rPr>
        <w:t xml:space="preserve"> </w:t>
      </w:r>
      <w:r w:rsidR="663F7933" w:rsidRPr="30D4168E">
        <w:rPr>
          <w:rFonts w:eastAsia="Arial" w:cs="Arial"/>
        </w:rPr>
        <w:t>is associated with</w:t>
      </w:r>
      <w:r w:rsidR="009F54F2">
        <w:rPr>
          <w:rFonts w:eastAsia="Arial" w:cs="Arial"/>
        </w:rPr>
        <w:t xml:space="preserve"> good</w:t>
      </w:r>
      <w:r w:rsidR="00D13B5E">
        <w:rPr>
          <w:rFonts w:eastAsia="Arial" w:cs="Arial"/>
        </w:rPr>
        <w:t xml:space="preserve"> </w:t>
      </w:r>
      <w:r>
        <w:rPr>
          <w:rFonts w:eastAsia="Arial" w:cs="Arial"/>
        </w:rPr>
        <w:t xml:space="preserve">control </w:t>
      </w:r>
      <w:r w:rsidR="2AC4D76F" w:rsidRPr="30D4168E">
        <w:rPr>
          <w:rFonts w:eastAsia="Arial" w:cs="Arial"/>
        </w:rPr>
        <w:t>of</w:t>
      </w:r>
      <w:r w:rsidRPr="30D4168E">
        <w:rPr>
          <w:rFonts w:eastAsia="Arial" w:cs="Arial"/>
        </w:rPr>
        <w:t xml:space="preserve"> </w:t>
      </w:r>
      <w:r w:rsidR="00F12B1F">
        <w:rPr>
          <w:rFonts w:eastAsia="Arial" w:cs="Arial"/>
        </w:rPr>
        <w:t>PWD</w:t>
      </w:r>
      <w:r>
        <w:rPr>
          <w:rFonts w:eastAsia="Arial" w:cs="Arial"/>
        </w:rPr>
        <w:t>.</w:t>
      </w:r>
    </w:p>
    <w:p w14:paraId="234C444E" w14:textId="4D7661FB" w:rsidR="0072038D" w:rsidRDefault="00175F8A" w:rsidP="00B4537B">
      <w:pPr>
        <w:spacing w:line="276" w:lineRule="auto"/>
        <w:rPr>
          <w:rFonts w:eastAsia="Arial" w:cs="Arial"/>
        </w:rPr>
      </w:pPr>
      <w:r>
        <w:rPr>
          <w:rFonts w:eastAsia="Arial" w:cs="Arial"/>
        </w:rPr>
        <w:t xml:space="preserve">The mechanism of action of </w:t>
      </w:r>
      <w:r w:rsidR="0072038D">
        <w:rPr>
          <w:rFonts w:eastAsia="Arial" w:cs="Arial"/>
        </w:rPr>
        <w:t>Z</w:t>
      </w:r>
      <w:r w:rsidR="004516F9">
        <w:rPr>
          <w:rFonts w:eastAsia="Arial" w:cs="Arial"/>
        </w:rPr>
        <w:t>nO</w:t>
      </w:r>
      <w:r w:rsidR="0072038D">
        <w:rPr>
          <w:rFonts w:eastAsia="Arial" w:cs="Arial"/>
        </w:rPr>
        <w:t xml:space="preserve"> has been investigated over the years</w:t>
      </w:r>
      <w:r w:rsidR="00F576F7">
        <w:rPr>
          <w:rFonts w:eastAsia="Arial" w:cs="Arial"/>
        </w:rPr>
        <w:t>,</w:t>
      </w:r>
      <w:r w:rsidR="0072038D">
        <w:rPr>
          <w:rFonts w:eastAsia="Arial" w:cs="Arial"/>
        </w:rPr>
        <w:t xml:space="preserve"> and it has been demonstrated that this substance has an antimicrobial effect. Indeed, an </w:t>
      </w:r>
      <w:r w:rsidR="0072038D" w:rsidRPr="00AD3C6A">
        <w:rPr>
          <w:rFonts w:eastAsia="Arial" w:cs="Arial"/>
          <w:i/>
          <w:iCs/>
        </w:rPr>
        <w:t>in vitro</w:t>
      </w:r>
      <w:r w:rsidR="0072038D">
        <w:rPr>
          <w:rFonts w:eastAsia="Arial" w:cs="Arial"/>
        </w:rPr>
        <w:t xml:space="preserve"> study mimicking the conditions of the stomach demonstrated that </w:t>
      </w:r>
      <w:r w:rsidR="00302D02">
        <w:rPr>
          <w:rFonts w:eastAsia="Arial" w:cs="Arial"/>
        </w:rPr>
        <w:t>ZnO</w:t>
      </w:r>
      <w:r w:rsidR="0072038D">
        <w:rPr>
          <w:rFonts w:eastAsia="Arial" w:cs="Arial"/>
        </w:rPr>
        <w:t xml:space="preserve"> has an antibacterial</w:t>
      </w:r>
      <w:r w:rsidR="0072038D" w:rsidRPr="5414D313">
        <w:rPr>
          <w:rFonts w:eastAsia="Arial" w:cs="Arial"/>
        </w:rPr>
        <w:t xml:space="preserve"> effect, particularly</w:t>
      </w:r>
      <w:r w:rsidR="0072038D">
        <w:rPr>
          <w:rFonts w:eastAsia="Arial" w:cs="Arial"/>
        </w:rPr>
        <w:t xml:space="preserve"> against </w:t>
      </w:r>
      <w:r w:rsidR="00520C77" w:rsidRPr="00520C77">
        <w:rPr>
          <w:rFonts w:eastAsia="Arial" w:cs="Arial"/>
          <w:i/>
          <w:iCs/>
        </w:rPr>
        <w:t>E</w:t>
      </w:r>
      <w:r w:rsidR="008B7EEA">
        <w:rPr>
          <w:rFonts w:eastAsia="Arial" w:cs="Arial"/>
          <w:i/>
          <w:iCs/>
        </w:rPr>
        <w:t>.</w:t>
      </w:r>
      <w:r w:rsidR="00520C77" w:rsidRPr="00520C77">
        <w:rPr>
          <w:rFonts w:eastAsia="Arial" w:cs="Arial"/>
          <w:i/>
          <w:iCs/>
        </w:rPr>
        <w:t xml:space="preserve"> coli</w:t>
      </w:r>
      <w:r w:rsidR="0072038D">
        <w:rPr>
          <w:rFonts w:eastAsia="Arial" w:cs="Arial"/>
        </w:rPr>
        <w:t xml:space="preserve"> </w:t>
      </w:r>
      <w:r w:rsidR="00363FC0">
        <w:rPr>
          <w:rFonts w:eastAsia="Arial" w:cs="Arial"/>
        </w:rPr>
        <w:fldChar w:fldCharType="begin"/>
      </w:r>
      <w:r w:rsidR="00363FC0">
        <w:rPr>
          <w:rFonts w:eastAsia="Arial" w:cs="Arial"/>
        </w:rPr>
        <w:instrText xml:space="preserve"> ADDIN EN.CITE &lt;EndNote&gt;&lt;Cite&gt;&lt;Author&gt;Aarestrup&lt;/Author&gt;&lt;Year&gt;2004&lt;/Year&gt;&lt;RecNum&gt;704&lt;/RecNum&gt;&lt;DisplayText&gt;(Aarestrup &amp;amp; Hasman, 2004)&lt;/DisplayText&gt;&lt;record&gt;&lt;rec-number&gt;704&lt;/rec-number&gt;&lt;foreign-keys&gt;&lt;key app="EN" db-id="99spxtxajxsasbefr95pf00rfrs00ep9ve2a" timestamp="1664736586"&gt;704&lt;/key&gt;&lt;/foreign-keys&gt;&lt;ref-type name="Journal Article"&gt;17&lt;/ref-type&gt;&lt;contributors&gt;&lt;authors&gt;&lt;author&gt;Aarestrup, F. M.&lt;/author&gt;&lt;author&gt;Hasman, H.&lt;/author&gt;&lt;/authors&gt;&lt;/contributors&gt;&lt;auth-address&gt;Danish Veterinary Institute, Bülowsvej 27, DK-1790 Copenhagen V, Denmark. faa@dfvf.dk&lt;/auth-address&gt;&lt;titles&gt;&lt;title&gt;Susceptibility of different bacterial species isolated from food animals to copper sulphate, zinc chloride and antimicrobial substances used for disinfection&lt;/title&gt;&lt;secondary-title&gt;Vet Microbiol&lt;/secondary-title&gt;&lt;/titles&gt;&lt;periodical&gt;&lt;full-title&gt;Vet Microbiol&lt;/full-title&gt;&lt;/periodical&gt;&lt;pages&gt;83-9&lt;/pages&gt;&lt;volume&gt;100&lt;/volume&gt;&lt;number&gt;1-2&lt;/number&gt;&lt;keywords&gt;&lt;keyword&gt;Animals&lt;/keyword&gt;&lt;keyword&gt;Benzalkonium Compounds&lt;/keyword&gt;&lt;keyword&gt;Cattle&lt;/keyword&gt;&lt;keyword&gt;Chickens&lt;/keyword&gt;&lt;keyword&gt;Chlorhexidine&lt;/keyword&gt;&lt;keyword&gt;Chlorides&lt;/keyword&gt;&lt;keyword&gt;Copper Sulfate&lt;/keyword&gt;&lt;keyword&gt;Disinfectants&lt;/keyword&gt;&lt;keyword&gt;Food Microbiology&lt;/keyword&gt;&lt;keyword&gt;Formaldehyde&lt;/keyword&gt;&lt;keyword&gt;Gram-Negative Bacteria&lt;/keyword&gt;&lt;keyword&gt;Gram-Positive Bacteria&lt;/keyword&gt;&lt;keyword&gt;Hydrogen Peroxide&lt;/keyword&gt;&lt;keyword&gt;Meat&lt;/keyword&gt;&lt;keyword&gt;Microbial Sensitivity Tests&lt;/keyword&gt;&lt;keyword&gt;Swine&lt;/keyword&gt;&lt;keyword&gt;Zinc Compounds&lt;/keyword&gt;&lt;/keywords&gt;&lt;dates&gt;&lt;year&gt;2004&lt;/year&gt;&lt;pub-dates&gt;&lt;date&gt;May 20&lt;/date&gt;&lt;/pub-dates&gt;&lt;/dates&gt;&lt;isbn&gt;0378-1135&lt;/isbn&gt;&lt;accession-num&gt;15135516&lt;/accession-num&gt;&lt;urls&gt;&lt;related-urls&gt;&lt;url&gt;https://www.ncbi.nlm.nih.gov/pubmed/15135516&lt;/url&gt;&lt;/related-urls&gt;&lt;/urls&gt;&lt;electronic-resource-num&gt;10.1016/j.vetmic.2004.01.013&lt;/electronic-resource-num&gt;&lt;language&gt;eng&lt;/language&gt;&lt;/record&gt;&lt;/Cite&gt;&lt;/EndNote&gt;</w:instrText>
      </w:r>
      <w:r w:rsidR="00363FC0">
        <w:rPr>
          <w:rFonts w:eastAsia="Arial" w:cs="Arial"/>
        </w:rPr>
        <w:fldChar w:fldCharType="separate"/>
      </w:r>
      <w:r w:rsidR="00363FC0">
        <w:rPr>
          <w:rFonts w:eastAsia="Arial" w:cs="Arial"/>
          <w:noProof/>
        </w:rPr>
        <w:t>(</w:t>
      </w:r>
      <w:hyperlink w:anchor="_ENREF_1" w:tooltip="Aarestrup, 2004 #704" w:history="1">
        <w:r w:rsidR="005F0597">
          <w:rPr>
            <w:rFonts w:eastAsia="Arial" w:cs="Arial"/>
            <w:noProof/>
          </w:rPr>
          <w:t>Aarestrup &amp; Hasman, 2004</w:t>
        </w:r>
      </w:hyperlink>
      <w:r w:rsidR="00363FC0">
        <w:rPr>
          <w:rFonts w:eastAsia="Arial" w:cs="Arial"/>
          <w:noProof/>
        </w:rPr>
        <w:t>)</w:t>
      </w:r>
      <w:r w:rsidR="00363FC0">
        <w:rPr>
          <w:rFonts w:eastAsia="Arial" w:cs="Arial"/>
        </w:rPr>
        <w:fldChar w:fldCharType="end"/>
      </w:r>
      <w:r w:rsidR="0072038D">
        <w:rPr>
          <w:rFonts w:eastAsia="Arial" w:cs="Arial"/>
        </w:rPr>
        <w:t xml:space="preserve">. </w:t>
      </w:r>
      <w:r w:rsidR="005D3D51">
        <w:rPr>
          <w:rFonts w:eastAsia="Arial" w:cs="Arial"/>
        </w:rPr>
        <w:t>While seeking a</w:t>
      </w:r>
      <w:r w:rsidR="0072038D">
        <w:rPr>
          <w:rFonts w:eastAsia="Arial" w:cs="Arial"/>
        </w:rPr>
        <w:t xml:space="preserve"> better understanding </w:t>
      </w:r>
      <w:r w:rsidR="009F54F2">
        <w:rPr>
          <w:rFonts w:eastAsia="Arial" w:cs="Arial"/>
        </w:rPr>
        <w:t xml:space="preserve">of </w:t>
      </w:r>
      <w:r w:rsidR="0072038D">
        <w:rPr>
          <w:rFonts w:eastAsia="Arial" w:cs="Arial"/>
        </w:rPr>
        <w:t xml:space="preserve">the antimicrobial effect of </w:t>
      </w:r>
      <w:r w:rsidR="008D421D">
        <w:rPr>
          <w:rFonts w:eastAsia="Arial" w:cs="Arial"/>
        </w:rPr>
        <w:t>ZnO</w:t>
      </w:r>
      <w:r w:rsidR="005D3D51">
        <w:rPr>
          <w:rFonts w:eastAsia="Arial" w:cs="Arial"/>
        </w:rPr>
        <w:t>, researchers</w:t>
      </w:r>
      <w:r w:rsidR="0072038D">
        <w:rPr>
          <w:rFonts w:eastAsia="Arial" w:cs="Arial"/>
        </w:rPr>
        <w:t xml:space="preserve"> discover</w:t>
      </w:r>
      <w:r w:rsidR="005D3D51">
        <w:rPr>
          <w:rFonts w:eastAsia="Arial" w:cs="Arial"/>
        </w:rPr>
        <w:t xml:space="preserve">ed </w:t>
      </w:r>
      <w:r w:rsidR="0072038D">
        <w:rPr>
          <w:rFonts w:eastAsia="Arial" w:cs="Arial"/>
        </w:rPr>
        <w:t xml:space="preserve">that </w:t>
      </w:r>
      <w:r w:rsidR="005D3D51">
        <w:rPr>
          <w:rFonts w:eastAsia="Arial" w:cs="Arial"/>
        </w:rPr>
        <w:t>ZnO</w:t>
      </w:r>
      <w:r w:rsidR="0072038D" w:rsidRPr="5414D313">
        <w:rPr>
          <w:rFonts w:eastAsia="Arial" w:cs="Arial"/>
        </w:rPr>
        <w:t xml:space="preserve"> </w:t>
      </w:r>
      <w:r w:rsidR="0072038D">
        <w:rPr>
          <w:rFonts w:eastAsia="Arial" w:cs="Arial"/>
        </w:rPr>
        <w:t xml:space="preserve">reduced the adherence of </w:t>
      </w:r>
      <w:r w:rsidR="0072038D" w:rsidRPr="5414D313">
        <w:rPr>
          <w:rFonts w:eastAsia="Arial" w:cs="Arial"/>
        </w:rPr>
        <w:t xml:space="preserve">the </w:t>
      </w:r>
      <w:r w:rsidR="0072038D">
        <w:rPr>
          <w:rFonts w:eastAsia="Arial" w:cs="Arial"/>
        </w:rPr>
        <w:t xml:space="preserve">pathogenic </w:t>
      </w:r>
      <w:r w:rsidR="00520C77" w:rsidRPr="00520C77">
        <w:rPr>
          <w:rFonts w:eastAsia="Arial" w:cs="Arial"/>
          <w:i/>
          <w:iCs/>
        </w:rPr>
        <w:t>E. coli</w:t>
      </w:r>
      <w:r w:rsidR="0072038D">
        <w:rPr>
          <w:rFonts w:eastAsia="Arial" w:cs="Arial"/>
        </w:rPr>
        <w:t xml:space="preserve"> (K88 or F4</w:t>
      </w:r>
      <w:r w:rsidR="005D3D51">
        <w:rPr>
          <w:rFonts w:eastAsia="Arial" w:cs="Arial"/>
        </w:rPr>
        <w:t>)</w:t>
      </w:r>
      <w:r w:rsidR="00E10699">
        <w:rPr>
          <w:rFonts w:eastAsia="Arial" w:cs="Arial"/>
        </w:rPr>
        <w:t>,</w:t>
      </w:r>
      <w:r w:rsidR="005D3D51">
        <w:rPr>
          <w:rFonts w:eastAsia="Arial" w:cs="Arial"/>
        </w:rPr>
        <w:t xml:space="preserve"> and it</w:t>
      </w:r>
      <w:r w:rsidR="0072038D">
        <w:rPr>
          <w:rFonts w:eastAsia="Arial" w:cs="Arial"/>
        </w:rPr>
        <w:t xml:space="preserve"> a</w:t>
      </w:r>
      <w:r w:rsidR="004516F9">
        <w:rPr>
          <w:rFonts w:eastAsia="Arial" w:cs="Arial"/>
        </w:rPr>
        <w:t xml:space="preserve">lso </w:t>
      </w:r>
      <w:r w:rsidR="0072038D">
        <w:rPr>
          <w:rFonts w:eastAsia="Arial" w:cs="Arial"/>
        </w:rPr>
        <w:t xml:space="preserve">blocked the bacterial invasion of the intestine by decreasing </w:t>
      </w:r>
      <w:r w:rsidR="00302D02">
        <w:rPr>
          <w:rFonts w:eastAsia="Arial" w:cs="Arial"/>
        </w:rPr>
        <w:t>the</w:t>
      </w:r>
      <w:r w:rsidR="0072038D" w:rsidDel="00302D02">
        <w:rPr>
          <w:rFonts w:eastAsia="Arial" w:cs="Arial"/>
        </w:rPr>
        <w:t xml:space="preserve"> </w:t>
      </w:r>
      <w:r w:rsidR="0072038D">
        <w:rPr>
          <w:rFonts w:eastAsia="Arial" w:cs="Arial"/>
        </w:rPr>
        <w:t>permeability</w:t>
      </w:r>
      <w:r w:rsidR="00302D02">
        <w:rPr>
          <w:rFonts w:eastAsia="Arial" w:cs="Arial"/>
        </w:rPr>
        <w:t xml:space="preserve"> of</w:t>
      </w:r>
      <w:r w:rsidR="0072038D">
        <w:rPr>
          <w:rFonts w:eastAsia="Arial" w:cs="Arial"/>
        </w:rPr>
        <w:t xml:space="preserve"> </w:t>
      </w:r>
      <w:r w:rsidR="00302D02">
        <w:rPr>
          <w:rFonts w:eastAsia="Arial" w:cs="Arial"/>
        </w:rPr>
        <w:t xml:space="preserve">tight junctions </w:t>
      </w:r>
      <w:r w:rsidR="0072038D">
        <w:rPr>
          <w:rFonts w:eastAsia="Arial" w:cs="Arial"/>
        </w:rPr>
        <w:t>in the gut and modulating inflammatory response</w:t>
      </w:r>
      <w:r w:rsidR="00302D02">
        <w:rPr>
          <w:rFonts w:eastAsia="Arial" w:cs="Arial"/>
        </w:rPr>
        <w:t>s</w:t>
      </w:r>
      <w:r w:rsidR="0072038D">
        <w:rPr>
          <w:rFonts w:eastAsia="Arial" w:cs="Arial"/>
        </w:rPr>
        <w:t xml:space="preserve"> </w:t>
      </w:r>
      <w:r w:rsidR="00363FC0">
        <w:rPr>
          <w:rFonts w:eastAsia="Arial" w:cs="Arial"/>
        </w:rPr>
        <w:fldChar w:fldCharType="begin">
          <w:fldData xml:space="preserve">PEVuZE5vdGU+PENpdGU+PEF1dGhvcj5Sb3NlbGxpPC9BdXRob3I+PFllYXI+MjAwMzwvWWVhcj48
UmVjTnVtPjcwNTwvUmVjTnVtPjxEaXNwbGF5VGV4dD4oUm9zZWxsaSBldCBhbC4sIDIwMDMpPC9E
aXNwbGF5VGV4dD48cmVjb3JkPjxyZWMtbnVtYmVyPjcwNTwvcmVjLW51bWJlcj48Zm9yZWlnbi1r
ZXlzPjxrZXkgYXBwPSJFTiIgZGItaWQ9Ijk5c3B4dHhhanhzYXNiZWZyOTVwZjAwcmZyczAwZXA5
dmUyYSIgdGltZXN0YW1wPSIxNjY0NzM4NzQ3Ij43MDU8L2tleT48L2ZvcmVpZ24ta2V5cz48cmVm
LXR5cGUgbmFtZT0iSm91cm5hbCBBcnRpY2xlIj4xNzwvcmVmLXR5cGU+PGNvbnRyaWJ1dG9ycz48
YXV0aG9ycz48YXV0aG9yPlJvc2VsbGksIE0uPC9hdXRob3I+PGF1dGhvcj5GaW5hbW9yZSwgQS48
L2F1dGhvcj48YXV0aG9yPkdhcmFndXNvLCBJLjwvYXV0aG9yPjxhdXRob3I+QnJpdHRpLCBNLiBT
LjwvYXV0aG9yPjxhdXRob3I+TWVuZ2hlcmksIEUuPC9hdXRob3I+PC9hdXRob3JzPjwvY29udHJp
YnV0b3JzPjxhdXRoLWFkZHJlc3M+SXN0aXR1dG8gTmF6aW9uYWxlIGRpIFJpY2VyY2EgcGVyIGds
aSBBbGltZW50aSBlIGxhIE51dHJpemlvbmUgKElOUkFOKSwgVmlhIEFyZGVhdGluYSA1NDYsIDAw
MTc4IFJvbWUsIEl0YWx5LjwvYXV0aC1hZGRyZXNzPjx0aXRsZXM+PHRpdGxlPlppbmMgb3hpZGUg
cHJvdGVjdHMgY3VsdHVyZWQgZW50ZXJvY3l0ZXMgZnJvbSB0aGUgZGFtYWdlIGluZHVjZWQgYnkg
RXNjaGVyaWNoaWEgY29saTwvdGl0bGU+PHNlY29uZGFyeS10aXRsZT5KIE51dHI8L3NlY29uZGFy
eS10aXRsZT48YWx0LXRpdGxlPlRoZSBKb3VybmFsIG9mIG51dHJpdGlvbjwvYWx0LXRpdGxlPjwv
dGl0bGVzPjxwZXJpb2RpY2FsPjxmdWxsLXRpdGxlPkogTnV0cjwvZnVsbC10aXRsZT48YWJici0x
PlRoZSBKb3VybmFsIG9mIG51dHJpdGlvbjwvYWJici0xPjwvcGVyaW9kaWNhbD48YWx0LXBlcmlv
ZGljYWw+PGZ1bGwtdGl0bGU+SiBOdXRyPC9mdWxsLXRpdGxlPjxhYmJyLTE+VGhlIEpvdXJuYWwg
b2YgbnV0cml0aW9uPC9hYmJyLTE+PC9hbHQtcGVyaW9kaWNhbD48cGFnZXM+NDA3Ny04MjwvcGFn
ZXM+PHZvbHVtZT4xMzM8L3ZvbHVtZT48bnVtYmVyPjEyPC9udW1iZXI+PGVkaXRpb24+MjAwMy8x
Mi8wNDwvZWRpdGlvbj48a2V5d29yZHM+PGtleXdvcmQ+QmFjdGVyaWFsIEFkaGVzaW9uL2RydWcg
ZWZmZWN0czwva2V5d29yZD48a2V5d29yZD5DYWNvLTIgQ2VsbHM8L2tleXdvcmQ+PGtleXdvcmQ+
Q3l0b2tpbmVzL2dlbmV0aWNzPC9rZXl3b3JkPjxrZXl3b3JkPipDeXRvcHJvdGVjdGlvbjwva2V5
d29yZD48a2V5d29yZD5FbnRlcm9jeXRlcy8qZHJ1ZyBlZmZlY3RzL21ldGFib2xpc20vKnBhdGhv
bG9neTwva2V5d29yZD48a2V5d29yZD5FbnRlcm90b3hpbnMvYmlvc3ludGhlc2lzPC9rZXl3b3Jk
PjxrZXl3b3JkPkVzY2hlcmljaGlhIGNvbGkvZHJ1ZyBlZmZlY3RzL3BoeXNpb2xvZ3k8L2tleXdv
cmQ+PGtleXdvcmQ+RXNjaGVyaWNoaWEgY29saSBJbmZlY3Rpb25zL2dlbmV0aWNzL21ldGFib2xp
c20vKnBhdGhvbG9neTwva2V5d29yZD48a2V5d29yZD5HZW5lIEV4cHJlc3Npb24vZHJ1ZyBlZmZl
Y3RzPC9rZXl3b3JkPjxrZXl3b3JkPkh1bWFuczwva2V5d29yZD48a2V5d29yZD5QZXJtZWFiaWxp
dHkvZHJ1ZyBlZmZlY3RzPC9rZXl3b3JkPjxrZXl3b3JkPlRpZ2h0IEp1bmN0aW9ucy9tZXRhYm9s
aXNtPC9rZXl3b3JkPjxrZXl3b3JkPlppbmMgT3hpZGUvKnBoYXJtYWNvbG9neTwva2V5d29yZD48
L2tleXdvcmRzPjxkYXRlcz48eWVhcj4yMDAzPC95ZWFyPjxwdWItZGF0ZXM+PGRhdGU+RGVjPC9k
YXRlPjwvcHViLWRhdGVzPjwvZGF0ZXM+PGlzYm4+MDAyMi0zMTY2IChQcmludCkmI3hEOzAwMjIt
MzE2NjwvaXNibj48YWNjZXNzaW9uLW51bT4xNDY1MjM1MTwvYWNjZXNzaW9uLW51bT48dXJscz48
L3VybHM+PGVsZWN0cm9uaWMtcmVzb3VyY2UtbnVtPjEwLjEwOTMvam4vMTMzLjEyLjQwNzc8L2Vs
ZWN0cm9uaWMtcmVzb3VyY2UtbnVtPjxyZW1vdGUtZGF0YWJhc2UtcHJvdmlkZXI+TkxNPC9yZW1v
dGUtZGF0YWJhc2UtcHJvdmlkZXI+PGxhbmd1YWdlPmVuZzwvbGFuZ3VhZ2U+PC9yZWNvcmQ+PC9D
aXRlPjwvRW5kTm90ZT4A
</w:fldData>
        </w:fldChar>
      </w:r>
      <w:r w:rsidR="00740FAD" w:rsidRPr="00D806AE">
        <w:rPr>
          <w:rFonts w:eastAsia="Arial" w:cs="Arial"/>
        </w:rPr>
        <w:instrText xml:space="preserve"> ADDIN EN.CITE </w:instrText>
      </w:r>
      <w:r w:rsidR="00740FAD" w:rsidRPr="00D806AE">
        <w:rPr>
          <w:rFonts w:eastAsia="Arial" w:cs="Arial"/>
        </w:rPr>
        <w:fldChar w:fldCharType="begin">
          <w:fldData xml:space="preserve">PEVuZE5vdGU+PENpdGU+PEF1dGhvcj5Sb3NlbGxpPC9BdXRob3I+PFllYXI+MjAwMzwvWWVhcj48
UmVjTnVtPjcwNTwvUmVjTnVtPjxEaXNwbGF5VGV4dD4oUm9zZWxsaSBldCBhbC4sIDIwMDMpPC9E
aXNwbGF5VGV4dD48cmVjb3JkPjxyZWMtbnVtYmVyPjcwNTwvcmVjLW51bWJlcj48Zm9yZWlnbi1r
ZXlzPjxrZXkgYXBwPSJFTiIgZGItaWQ9Ijk5c3B4dHhhanhzYXNiZWZyOTVwZjAwcmZyczAwZXA5
dmUyYSIgdGltZXN0YW1wPSIxNjY0NzM4NzQ3Ij43MDU8L2tleT48L2ZvcmVpZ24ta2V5cz48cmVm
LXR5cGUgbmFtZT0iSm91cm5hbCBBcnRpY2xlIj4xNzwvcmVmLXR5cGU+PGNvbnRyaWJ1dG9ycz48
YXV0aG9ycz48YXV0aG9yPlJvc2VsbGksIE0uPC9hdXRob3I+PGF1dGhvcj5GaW5hbW9yZSwgQS48
L2F1dGhvcj48YXV0aG9yPkdhcmFndXNvLCBJLjwvYXV0aG9yPjxhdXRob3I+QnJpdHRpLCBNLiBT
LjwvYXV0aG9yPjxhdXRob3I+TWVuZ2hlcmksIEUuPC9hdXRob3I+PC9hdXRob3JzPjwvY29udHJp
YnV0b3JzPjxhdXRoLWFkZHJlc3M+SXN0aXR1dG8gTmF6aW9uYWxlIGRpIFJpY2VyY2EgcGVyIGds
aSBBbGltZW50aSBlIGxhIE51dHJpemlvbmUgKElOUkFOKSwgVmlhIEFyZGVhdGluYSA1NDYsIDAw
MTc4IFJvbWUsIEl0YWx5LjwvYXV0aC1hZGRyZXNzPjx0aXRsZXM+PHRpdGxlPlppbmMgb3hpZGUg
cHJvdGVjdHMgY3VsdHVyZWQgZW50ZXJvY3l0ZXMgZnJvbSB0aGUgZGFtYWdlIGluZHVjZWQgYnkg
RXNjaGVyaWNoaWEgY29saTwvdGl0bGU+PHNlY29uZGFyeS10aXRsZT5KIE51dHI8L3NlY29uZGFy
eS10aXRsZT48YWx0LXRpdGxlPlRoZSBKb3VybmFsIG9mIG51dHJpdGlvbjwvYWx0LXRpdGxlPjwv
dGl0bGVzPjxwZXJpb2RpY2FsPjxmdWxsLXRpdGxlPkogTnV0cjwvZnVsbC10aXRsZT48YWJici0x
PlRoZSBKb3VybmFsIG9mIG51dHJpdGlvbjwvYWJici0xPjwvcGVyaW9kaWNhbD48YWx0LXBlcmlv
ZGljYWw+PGZ1bGwtdGl0bGU+SiBOdXRyPC9mdWxsLXRpdGxlPjxhYmJyLTE+VGhlIEpvdXJuYWwg
b2YgbnV0cml0aW9uPC9hYmJyLTE+PC9hbHQtcGVyaW9kaWNhbD48cGFnZXM+NDA3Ny04MjwvcGFn
ZXM+PHZvbHVtZT4xMzM8L3ZvbHVtZT48bnVtYmVyPjEyPC9udW1iZXI+PGVkaXRpb24+MjAwMy8x
Mi8wNDwvZWRpdGlvbj48a2V5d29yZHM+PGtleXdvcmQ+QmFjdGVyaWFsIEFkaGVzaW9uL2RydWcg
ZWZmZWN0czwva2V5d29yZD48a2V5d29yZD5DYWNvLTIgQ2VsbHM8L2tleXdvcmQ+PGtleXdvcmQ+
Q3l0b2tpbmVzL2dlbmV0aWNzPC9rZXl3b3JkPjxrZXl3b3JkPipDeXRvcHJvdGVjdGlvbjwva2V5
d29yZD48a2V5d29yZD5FbnRlcm9jeXRlcy8qZHJ1ZyBlZmZlY3RzL21ldGFib2xpc20vKnBhdGhv
bG9neTwva2V5d29yZD48a2V5d29yZD5FbnRlcm90b3hpbnMvYmlvc3ludGhlc2lzPC9rZXl3b3Jk
PjxrZXl3b3JkPkVzY2hlcmljaGlhIGNvbGkvZHJ1ZyBlZmZlY3RzL3BoeXNpb2xvZ3k8L2tleXdv
cmQ+PGtleXdvcmQ+RXNjaGVyaWNoaWEgY29saSBJbmZlY3Rpb25zL2dlbmV0aWNzL21ldGFib2xp
c20vKnBhdGhvbG9neTwva2V5d29yZD48a2V5d29yZD5HZW5lIEV4cHJlc3Npb24vZHJ1ZyBlZmZl
Y3RzPC9rZXl3b3JkPjxrZXl3b3JkPkh1bWFuczwva2V5d29yZD48a2V5d29yZD5QZXJtZWFiaWxp
dHkvZHJ1ZyBlZmZlY3RzPC9rZXl3b3JkPjxrZXl3b3JkPlRpZ2h0IEp1bmN0aW9ucy9tZXRhYm9s
aXNtPC9rZXl3b3JkPjxrZXl3b3JkPlppbmMgT3hpZGUvKnBoYXJtYWNvbG9neTwva2V5d29yZD48
L2tleXdvcmRzPjxkYXRlcz48eWVhcj4yMDAzPC95ZWFyPjxwdWItZGF0ZXM+PGRhdGU+RGVjPC9k
YXRlPjwvcHViLWRhdGVzPjwvZGF0ZXM+PGlzYm4+MDAyMi0zMTY2IChQcmludCkmI3hEOzAwMjIt
MzE2NjwvaXNibj48YWNjZXNzaW9uLW51bT4xNDY1MjM1MTwvYWNjZXNzaW9uLW51bT48dXJscz48
L3VybHM+PGVsZWN0cm9uaWMtcmVzb3VyY2UtbnVtPjEwLjEwOTMvam4vMTMzLjEyLjQwNzc8L2Vs
ZWN0cm9uaWMtcmVzb3VyY2UtbnVtPjxyZW1vdGUtZGF0YWJhc2UtcHJvdmlkZXI+TkxNPC9yZW1v
dGUtZGF0YWJhc2UtcHJvdmlkZXI+PGxhbmd1YWdlPmVuZzwvbGFuZ3VhZ2U+PC9yZWNvcmQ+PC9D
aXRlPjwvRW5kTm90ZT4A
</w:fldData>
        </w:fldChar>
      </w:r>
      <w:r w:rsidR="00740FAD" w:rsidRPr="00D806AE">
        <w:rPr>
          <w:rFonts w:eastAsia="Arial" w:cs="Arial"/>
        </w:rPr>
        <w:instrText xml:space="preserve"> ADDIN EN.CITE.DATA </w:instrText>
      </w:r>
      <w:r w:rsidR="00740FAD" w:rsidRPr="00D806AE">
        <w:rPr>
          <w:rFonts w:eastAsia="Arial" w:cs="Arial"/>
        </w:rPr>
      </w:r>
      <w:r w:rsidR="00740FAD" w:rsidRPr="00D806AE">
        <w:rPr>
          <w:rFonts w:eastAsia="Arial" w:cs="Arial"/>
        </w:rPr>
        <w:fldChar w:fldCharType="end"/>
      </w:r>
      <w:r w:rsidR="00363FC0">
        <w:rPr>
          <w:rFonts w:eastAsia="Arial" w:cs="Arial"/>
        </w:rPr>
      </w:r>
      <w:r w:rsidR="00363FC0">
        <w:rPr>
          <w:rFonts w:eastAsia="Arial" w:cs="Arial"/>
        </w:rPr>
        <w:fldChar w:fldCharType="separate"/>
      </w:r>
      <w:r w:rsidR="00740FAD">
        <w:rPr>
          <w:rFonts w:eastAsia="Arial" w:cs="Arial"/>
          <w:noProof/>
        </w:rPr>
        <w:t>(</w:t>
      </w:r>
      <w:hyperlink w:anchor="_ENREF_121" w:tooltip="Roselli, 2003 #705" w:history="1">
        <w:r w:rsidR="005F0597">
          <w:rPr>
            <w:rFonts w:eastAsia="Arial" w:cs="Arial"/>
            <w:noProof/>
          </w:rPr>
          <w:t>Roselli et al., 2003</w:t>
        </w:r>
      </w:hyperlink>
      <w:r w:rsidR="00740FAD">
        <w:rPr>
          <w:rFonts w:eastAsia="Arial" w:cs="Arial"/>
          <w:noProof/>
        </w:rPr>
        <w:t>)</w:t>
      </w:r>
      <w:r w:rsidR="00363FC0">
        <w:rPr>
          <w:rFonts w:eastAsia="Arial" w:cs="Arial"/>
        </w:rPr>
        <w:fldChar w:fldCharType="end"/>
      </w:r>
      <w:r w:rsidR="0072038D">
        <w:rPr>
          <w:rFonts w:eastAsia="Arial" w:cs="Arial"/>
        </w:rPr>
        <w:t xml:space="preserve">. </w:t>
      </w:r>
      <w:r w:rsidR="00D854BC">
        <w:rPr>
          <w:rFonts w:eastAsia="Arial" w:cs="Arial"/>
        </w:rPr>
        <w:t xml:space="preserve">Taking this into account, it is possible that </w:t>
      </w:r>
      <w:r w:rsidR="00D62230">
        <w:rPr>
          <w:rFonts w:eastAsia="Arial" w:cs="Arial"/>
        </w:rPr>
        <w:t>ZnO</w:t>
      </w:r>
      <w:r w:rsidR="0072038D" w:rsidRPr="005B1D2B">
        <w:rPr>
          <w:rFonts w:eastAsia="Arial" w:cs="Arial"/>
        </w:rPr>
        <w:t xml:space="preserve"> may not </w:t>
      </w:r>
      <w:r w:rsidR="00D854BC">
        <w:rPr>
          <w:rFonts w:eastAsia="Arial" w:cs="Arial"/>
        </w:rPr>
        <w:t>have</w:t>
      </w:r>
      <w:r w:rsidR="0072038D" w:rsidRPr="005B1D2B">
        <w:rPr>
          <w:rFonts w:eastAsia="Arial" w:cs="Arial"/>
        </w:rPr>
        <w:t xml:space="preserve"> a direct anti</w:t>
      </w:r>
      <w:r w:rsidR="0072038D">
        <w:rPr>
          <w:rFonts w:eastAsia="Arial" w:cs="Arial"/>
        </w:rPr>
        <w:t>microbial</w:t>
      </w:r>
      <w:r w:rsidR="0072038D" w:rsidRPr="005B1D2B">
        <w:rPr>
          <w:rFonts w:eastAsia="Arial" w:cs="Arial"/>
        </w:rPr>
        <w:t xml:space="preserve"> effect as previously believed</w:t>
      </w:r>
      <w:r w:rsidR="00D806AE">
        <w:rPr>
          <w:rFonts w:eastAsia="Arial" w:cs="Arial"/>
        </w:rPr>
        <w:t xml:space="preserve"> but rather an indirect antimicrobial effect</w:t>
      </w:r>
      <w:r w:rsidR="0072038D" w:rsidRPr="005B1D2B">
        <w:rPr>
          <w:rFonts w:eastAsia="Arial" w:cs="Arial"/>
        </w:rPr>
        <w:t>.</w:t>
      </w:r>
      <w:r w:rsidR="0072038D">
        <w:rPr>
          <w:rFonts w:eastAsia="Arial" w:cs="Arial"/>
        </w:rPr>
        <w:t xml:space="preserve"> </w:t>
      </w:r>
    </w:p>
    <w:p w14:paraId="3FE530B0" w14:textId="7F2ECE0F" w:rsidR="0072038D" w:rsidRPr="00661ABF" w:rsidRDefault="0072038D" w:rsidP="00B4537B">
      <w:pPr>
        <w:spacing w:line="276" w:lineRule="auto"/>
        <w:rPr>
          <w:rFonts w:eastAsia="Arial" w:cs="Arial"/>
        </w:rPr>
      </w:pPr>
      <w:r>
        <w:rPr>
          <w:rFonts w:eastAsia="Arial" w:cs="Arial"/>
        </w:rPr>
        <w:t xml:space="preserve">Over the years, it has been noted that the use of </w:t>
      </w:r>
      <w:r w:rsidR="008D421D">
        <w:rPr>
          <w:rFonts w:eastAsia="Arial" w:cs="Arial"/>
        </w:rPr>
        <w:t>ZnO</w:t>
      </w:r>
      <w:r w:rsidR="008D421D" w:rsidDel="008D421D">
        <w:rPr>
          <w:rFonts w:eastAsia="Arial" w:cs="Arial"/>
        </w:rPr>
        <w:t xml:space="preserve"> </w:t>
      </w:r>
      <w:r>
        <w:rPr>
          <w:rFonts w:eastAsia="Arial" w:cs="Arial"/>
        </w:rPr>
        <w:t xml:space="preserve">in weaner pigs’ feed at </w:t>
      </w:r>
      <w:r w:rsidR="70F0D4DB" w:rsidRPr="608529D6">
        <w:rPr>
          <w:rFonts w:eastAsia="Arial" w:cs="Arial"/>
        </w:rPr>
        <w:t>therapeutic</w:t>
      </w:r>
      <w:r>
        <w:rPr>
          <w:rFonts w:eastAsia="Arial" w:cs="Arial"/>
        </w:rPr>
        <w:t xml:space="preserve"> levels </w:t>
      </w:r>
      <w:r w:rsidR="7209AB8D" w:rsidRPr="608529D6">
        <w:rPr>
          <w:rFonts w:eastAsia="Arial" w:cs="Arial"/>
        </w:rPr>
        <w:t>risks</w:t>
      </w:r>
      <w:r>
        <w:rPr>
          <w:rFonts w:eastAsia="Arial" w:cs="Arial"/>
        </w:rPr>
        <w:t xml:space="preserve"> environmental contamination and </w:t>
      </w:r>
      <w:r w:rsidR="46D3E960" w:rsidRPr="608529D6">
        <w:rPr>
          <w:rFonts w:eastAsia="Arial" w:cs="Arial"/>
        </w:rPr>
        <w:t xml:space="preserve">leads </w:t>
      </w:r>
      <w:r>
        <w:rPr>
          <w:rFonts w:eastAsia="Arial" w:cs="Arial"/>
        </w:rPr>
        <w:t xml:space="preserve">to the development </w:t>
      </w:r>
      <w:r w:rsidRPr="5414D313">
        <w:rPr>
          <w:rFonts w:eastAsia="Arial" w:cs="Arial"/>
        </w:rPr>
        <w:t xml:space="preserve">of </w:t>
      </w:r>
      <w:r>
        <w:rPr>
          <w:rFonts w:eastAsia="Arial" w:cs="Arial"/>
        </w:rPr>
        <w:t>bacterial resistance. Since June 2022, t</w:t>
      </w:r>
      <w:r w:rsidRPr="007055EE">
        <w:rPr>
          <w:rFonts w:eastAsia="Arial" w:cs="Arial"/>
        </w:rPr>
        <w:t>he E</w:t>
      </w:r>
      <w:r>
        <w:rPr>
          <w:rFonts w:eastAsia="Arial" w:cs="Arial"/>
        </w:rPr>
        <w:t xml:space="preserve">uropean </w:t>
      </w:r>
      <w:r w:rsidRPr="007055EE">
        <w:rPr>
          <w:rFonts w:eastAsia="Arial" w:cs="Arial"/>
        </w:rPr>
        <w:t>U</w:t>
      </w:r>
      <w:r>
        <w:rPr>
          <w:rFonts w:eastAsia="Arial" w:cs="Arial"/>
        </w:rPr>
        <w:t>nion (EU)</w:t>
      </w:r>
      <w:r w:rsidRPr="007055EE">
        <w:rPr>
          <w:rFonts w:eastAsia="Arial" w:cs="Arial"/>
        </w:rPr>
        <w:t xml:space="preserve"> </w:t>
      </w:r>
      <w:r w:rsidR="00813D8A">
        <w:rPr>
          <w:rFonts w:eastAsia="Arial" w:cs="Arial"/>
        </w:rPr>
        <w:t>has been</w:t>
      </w:r>
      <w:r>
        <w:rPr>
          <w:rFonts w:eastAsia="Arial" w:cs="Arial"/>
        </w:rPr>
        <w:t xml:space="preserve"> enforcing legislation that </w:t>
      </w:r>
      <w:r w:rsidR="00283FB2">
        <w:rPr>
          <w:rFonts w:eastAsia="Arial" w:cs="Arial"/>
        </w:rPr>
        <w:t>withdraws the market authorisation of</w:t>
      </w:r>
      <w:r w:rsidRPr="007055EE">
        <w:rPr>
          <w:rFonts w:eastAsia="Arial" w:cs="Arial"/>
        </w:rPr>
        <w:t xml:space="preserve"> the use of </w:t>
      </w:r>
      <w:r w:rsidR="008D421D">
        <w:rPr>
          <w:rFonts w:eastAsia="Arial" w:cs="Arial"/>
        </w:rPr>
        <w:t>ZnO</w:t>
      </w:r>
      <w:r w:rsidR="008D421D" w:rsidDel="008D421D">
        <w:rPr>
          <w:rFonts w:eastAsia="Arial" w:cs="Arial"/>
        </w:rPr>
        <w:t xml:space="preserve"> </w:t>
      </w:r>
      <w:r w:rsidR="1A213C93" w:rsidRPr="608529D6">
        <w:rPr>
          <w:rFonts w:eastAsia="Arial" w:cs="Arial"/>
        </w:rPr>
        <w:t>at</w:t>
      </w:r>
      <w:r>
        <w:rPr>
          <w:rFonts w:eastAsia="Arial" w:cs="Arial"/>
        </w:rPr>
        <w:t xml:space="preserve"> therapeutic levels </w:t>
      </w:r>
      <w:r w:rsidRPr="007055EE">
        <w:rPr>
          <w:rFonts w:eastAsia="Arial" w:cs="Arial"/>
        </w:rPr>
        <w:t xml:space="preserve">in </w:t>
      </w:r>
      <w:r w:rsidR="00F12B1F">
        <w:rPr>
          <w:rFonts w:eastAsia="Arial" w:cs="Arial"/>
        </w:rPr>
        <w:t>pig</w:t>
      </w:r>
      <w:r w:rsidRPr="007055EE">
        <w:rPr>
          <w:rFonts w:eastAsia="Arial" w:cs="Arial"/>
        </w:rPr>
        <w:t xml:space="preserve"> diets</w:t>
      </w:r>
      <w:r>
        <w:rPr>
          <w:rFonts w:eastAsia="Arial" w:cs="Arial"/>
        </w:rPr>
        <w:t>. The UK is implementing</w:t>
      </w:r>
      <w:r w:rsidRPr="096A8606">
        <w:rPr>
          <w:rFonts w:eastAsia="Arial" w:cs="Arial"/>
        </w:rPr>
        <w:t xml:space="preserve"> </w:t>
      </w:r>
      <w:r w:rsidR="7D0CC33D" w:rsidRPr="096A8606">
        <w:rPr>
          <w:rFonts w:eastAsia="Arial" w:cs="Arial"/>
        </w:rPr>
        <w:t>a phased withdrawal with</w:t>
      </w:r>
      <w:r>
        <w:rPr>
          <w:rFonts w:eastAsia="Arial" w:cs="Arial"/>
        </w:rPr>
        <w:t xml:space="preserve"> effect</w:t>
      </w:r>
      <w:r w:rsidR="007C509E">
        <w:rPr>
          <w:rFonts w:eastAsia="Arial" w:cs="Arial"/>
        </w:rPr>
        <w:t xml:space="preserve"> </w:t>
      </w:r>
      <w:r w:rsidR="358219B5" w:rsidRPr="75EF9126">
        <w:rPr>
          <w:rFonts w:eastAsia="Arial" w:cs="Arial"/>
        </w:rPr>
        <w:t>from</w:t>
      </w:r>
      <w:r>
        <w:rPr>
          <w:rFonts w:eastAsia="Arial" w:cs="Arial"/>
        </w:rPr>
        <w:t xml:space="preserve"> mid-2024. Th</w:t>
      </w:r>
      <w:r w:rsidR="6D4B28D0" w:rsidRPr="75EF9126">
        <w:rPr>
          <w:rFonts w:eastAsia="Arial" w:cs="Arial"/>
        </w:rPr>
        <w:t>ere</w:t>
      </w:r>
      <w:r w:rsidRPr="75EF9126">
        <w:rPr>
          <w:rFonts w:eastAsia="Arial" w:cs="Arial"/>
        </w:rPr>
        <w:t xml:space="preserve"> </w:t>
      </w:r>
      <w:r w:rsidR="00F06DEB" w:rsidRPr="75EF9126">
        <w:rPr>
          <w:rFonts w:eastAsia="Arial" w:cs="Arial"/>
        </w:rPr>
        <w:t>is,</w:t>
      </w:r>
      <w:r w:rsidR="00CB3271">
        <w:rPr>
          <w:rFonts w:eastAsia="Arial" w:cs="Arial"/>
        </w:rPr>
        <w:t xml:space="preserve"> therefore, an</w:t>
      </w:r>
      <w:r w:rsidRPr="007055EE">
        <w:rPr>
          <w:rFonts w:eastAsia="Arial" w:cs="Arial"/>
        </w:rPr>
        <w:t xml:space="preserve"> </w:t>
      </w:r>
      <w:r w:rsidR="00CB3271">
        <w:rPr>
          <w:rFonts w:eastAsia="Arial" w:cs="Arial"/>
        </w:rPr>
        <w:t>urgent need</w:t>
      </w:r>
      <w:r w:rsidRPr="007055EE">
        <w:rPr>
          <w:rFonts w:eastAsia="Arial" w:cs="Arial"/>
        </w:rPr>
        <w:t xml:space="preserve"> to find an alternative </w:t>
      </w:r>
      <w:r>
        <w:rPr>
          <w:rFonts w:eastAsia="Arial" w:cs="Arial"/>
        </w:rPr>
        <w:t xml:space="preserve">to </w:t>
      </w:r>
      <w:r w:rsidR="00CB3271">
        <w:rPr>
          <w:rFonts w:eastAsia="Arial" w:cs="Arial"/>
        </w:rPr>
        <w:t xml:space="preserve">ZnO for the </w:t>
      </w:r>
      <w:r>
        <w:rPr>
          <w:rFonts w:eastAsia="Arial" w:cs="Arial"/>
        </w:rPr>
        <w:t xml:space="preserve">control </w:t>
      </w:r>
      <w:r w:rsidR="00CB3271">
        <w:rPr>
          <w:rFonts w:eastAsia="Arial" w:cs="Arial"/>
        </w:rPr>
        <w:t xml:space="preserve">of PWD </w:t>
      </w:r>
      <w:r>
        <w:rPr>
          <w:rFonts w:eastAsia="Arial" w:cs="Arial"/>
        </w:rPr>
        <w:t>in pigs.</w:t>
      </w:r>
    </w:p>
    <w:p w14:paraId="5689AD4C" w14:textId="67061B2A" w:rsidR="00B24B99" w:rsidRDefault="0072038D" w:rsidP="00B4537B">
      <w:pPr>
        <w:spacing w:line="276" w:lineRule="auto"/>
        <w:rPr>
          <w:rFonts w:eastAsia="Arial" w:cs="Arial"/>
        </w:rPr>
      </w:pPr>
      <w:r w:rsidRPr="1D2270C7">
        <w:rPr>
          <w:rFonts w:eastAsia="Arial" w:cs="Arial"/>
        </w:rPr>
        <w:t xml:space="preserve">This work was commissioned by </w:t>
      </w:r>
      <w:r w:rsidR="007A082E">
        <w:rPr>
          <w:rFonts w:eastAsia="Arial" w:cs="Arial"/>
        </w:rPr>
        <w:t xml:space="preserve">the </w:t>
      </w:r>
      <w:r w:rsidR="00E84BB8" w:rsidRPr="00B622BA">
        <w:t>Agriculture and Horticulture Development Board</w:t>
      </w:r>
      <w:r w:rsidR="00E84BB8" w:rsidRPr="1D2270C7">
        <w:rPr>
          <w:rFonts w:eastAsia="Arial" w:cs="Arial"/>
        </w:rPr>
        <w:t xml:space="preserve"> </w:t>
      </w:r>
      <w:r w:rsidR="00E84BB8">
        <w:rPr>
          <w:rFonts w:eastAsia="Arial" w:cs="Arial"/>
        </w:rPr>
        <w:t>(</w:t>
      </w:r>
      <w:r w:rsidRPr="1D2270C7">
        <w:rPr>
          <w:rFonts w:eastAsia="Arial" w:cs="Arial"/>
        </w:rPr>
        <w:t>AHDB</w:t>
      </w:r>
      <w:r w:rsidR="00E84BB8">
        <w:rPr>
          <w:rFonts w:eastAsia="Arial" w:cs="Arial"/>
        </w:rPr>
        <w:t>)</w:t>
      </w:r>
      <w:r w:rsidRPr="1D2270C7">
        <w:rPr>
          <w:rFonts w:eastAsia="Arial" w:cs="Arial"/>
        </w:rPr>
        <w:t xml:space="preserve"> to prepare Rapid Evidence Assessments</w:t>
      </w:r>
      <w:r w:rsidR="00CB3271">
        <w:rPr>
          <w:rFonts w:eastAsia="Arial" w:cs="Arial"/>
        </w:rPr>
        <w:t xml:space="preserve"> </w:t>
      </w:r>
      <w:r w:rsidR="00CB3271" w:rsidRPr="00193313">
        <w:t>(REAs)</w:t>
      </w:r>
      <w:r w:rsidRPr="1D2270C7">
        <w:rPr>
          <w:rFonts w:eastAsia="Arial" w:cs="Arial"/>
        </w:rPr>
        <w:t xml:space="preserve"> of research studies and evidence synthes</w:t>
      </w:r>
      <w:r w:rsidR="00D854BC">
        <w:rPr>
          <w:rFonts w:eastAsia="Arial" w:cs="Arial"/>
        </w:rPr>
        <w:t>e</w:t>
      </w:r>
      <w:r w:rsidRPr="1D2270C7">
        <w:rPr>
          <w:rFonts w:eastAsia="Arial" w:cs="Arial"/>
        </w:rPr>
        <w:t xml:space="preserve">s on </w:t>
      </w:r>
      <w:r w:rsidR="004516F9">
        <w:rPr>
          <w:rFonts w:eastAsia="Arial" w:cs="Arial"/>
        </w:rPr>
        <w:t xml:space="preserve">the </w:t>
      </w:r>
      <w:r w:rsidRPr="1D2270C7">
        <w:rPr>
          <w:rFonts w:eastAsia="Arial" w:cs="Arial"/>
        </w:rPr>
        <w:t xml:space="preserve">assessment of practices to reduce </w:t>
      </w:r>
      <w:r w:rsidR="002B7777">
        <w:rPr>
          <w:rFonts w:eastAsia="Arial" w:cs="Arial"/>
        </w:rPr>
        <w:t>PWD</w:t>
      </w:r>
      <w:r w:rsidRPr="1D2270C7">
        <w:rPr>
          <w:rFonts w:eastAsia="Arial" w:cs="Arial"/>
        </w:rPr>
        <w:t xml:space="preserve"> in pigs in response to the </w:t>
      </w:r>
      <w:r w:rsidR="20404AEB" w:rsidRPr="774465BE">
        <w:rPr>
          <w:rFonts w:eastAsia="Arial" w:cs="Arial"/>
        </w:rPr>
        <w:t>withdrawal</w:t>
      </w:r>
      <w:r w:rsidRPr="1D2270C7">
        <w:rPr>
          <w:rFonts w:eastAsia="Arial" w:cs="Arial"/>
        </w:rPr>
        <w:t xml:space="preserve"> of therapeutic </w:t>
      </w:r>
      <w:r w:rsidR="008D421D">
        <w:rPr>
          <w:rFonts w:eastAsia="Arial" w:cs="Arial"/>
        </w:rPr>
        <w:t>ZnO</w:t>
      </w:r>
      <w:r w:rsidR="008D421D" w:rsidRPr="1D2270C7" w:rsidDel="008D421D">
        <w:rPr>
          <w:rFonts w:eastAsia="Arial" w:cs="Arial"/>
        </w:rPr>
        <w:t xml:space="preserve"> </w:t>
      </w:r>
      <w:r w:rsidRPr="1D2270C7">
        <w:rPr>
          <w:rFonts w:eastAsia="Arial" w:cs="Arial"/>
        </w:rPr>
        <w:t xml:space="preserve">from pig diets. </w:t>
      </w:r>
      <w:r w:rsidR="00B24B99">
        <w:rPr>
          <w:rFonts w:eastAsia="Arial" w:cs="Arial"/>
        </w:rPr>
        <w:br w:type="page"/>
      </w:r>
    </w:p>
    <w:p w14:paraId="7ACA22E2" w14:textId="7F0DDE6D" w:rsidR="0072038D" w:rsidRDefault="0072038D" w:rsidP="00B4537B">
      <w:pPr>
        <w:pStyle w:val="Heading1"/>
        <w:spacing w:line="276" w:lineRule="auto"/>
      </w:pPr>
      <w:bookmarkStart w:id="6" w:name="_Toc113219385"/>
      <w:bookmarkStart w:id="7" w:name="_Toc124787478"/>
      <w:r w:rsidRPr="00A74719">
        <w:t xml:space="preserve">Project aims and </w:t>
      </w:r>
      <w:r w:rsidRPr="00C857EA">
        <w:t>objective</w:t>
      </w:r>
      <w:r>
        <w:t>s</w:t>
      </w:r>
      <w:bookmarkEnd w:id="6"/>
      <w:bookmarkEnd w:id="7"/>
    </w:p>
    <w:p w14:paraId="521AFB46" w14:textId="367D64AC" w:rsidR="00B24B99" w:rsidRDefault="00B24B99" w:rsidP="00280D6B">
      <w:pPr>
        <w:pStyle w:val="Heading2"/>
      </w:pPr>
      <w:bookmarkStart w:id="8" w:name="_Toc124787479"/>
      <w:r>
        <w:t>Aim</w:t>
      </w:r>
      <w:bookmarkEnd w:id="8"/>
    </w:p>
    <w:p w14:paraId="3AAF93AF" w14:textId="3257410B" w:rsidR="00193313" w:rsidRPr="00B24B99" w:rsidRDefault="00193313" w:rsidP="00B4537B">
      <w:pPr>
        <w:spacing w:line="276" w:lineRule="auto"/>
      </w:pPr>
      <w:bookmarkStart w:id="9" w:name="_Hlk118706112"/>
      <w:r>
        <w:t xml:space="preserve">The aim </w:t>
      </w:r>
      <w:r w:rsidR="538F8659">
        <w:t>of</w:t>
      </w:r>
      <w:r>
        <w:t xml:space="preserve"> this project was to </w:t>
      </w:r>
      <w:r w:rsidRPr="00193313">
        <w:t xml:space="preserve">conduct REAs </w:t>
      </w:r>
      <w:r>
        <w:t>on</w:t>
      </w:r>
      <w:r w:rsidRPr="00193313">
        <w:t xml:space="preserve"> practices to reduce </w:t>
      </w:r>
      <w:r>
        <w:t xml:space="preserve">PWD </w:t>
      </w:r>
      <w:r w:rsidRPr="00193313">
        <w:t>in pigs</w:t>
      </w:r>
      <w:r>
        <w:t xml:space="preserve"> without using </w:t>
      </w:r>
      <w:r w:rsidR="00E84BB8">
        <w:t>ZnO</w:t>
      </w:r>
      <w:r>
        <w:t>. These REAs aim</w:t>
      </w:r>
      <w:r w:rsidRPr="00193313">
        <w:t xml:space="preserve"> to provide AHDB with an overall picture of the evidence landscape.</w:t>
      </w:r>
    </w:p>
    <w:p w14:paraId="5F8F87FA" w14:textId="068F1364" w:rsidR="00B24B99" w:rsidRDefault="00B24B99" w:rsidP="00280D6B">
      <w:pPr>
        <w:pStyle w:val="Heading2"/>
      </w:pPr>
      <w:bookmarkStart w:id="10" w:name="_Toc124787480"/>
      <w:r>
        <w:t>Objectives</w:t>
      </w:r>
      <w:bookmarkEnd w:id="10"/>
    </w:p>
    <w:p w14:paraId="37A935FB" w14:textId="0D68CA6D" w:rsidR="0072038D" w:rsidRPr="00BF228D" w:rsidRDefault="0072038D" w:rsidP="00B4537B">
      <w:pPr>
        <w:spacing w:line="276" w:lineRule="auto"/>
        <w:rPr>
          <w:rFonts w:eastAsia="Arial" w:cs="Arial"/>
        </w:rPr>
      </w:pPr>
      <w:r w:rsidRPr="1D2270C7">
        <w:rPr>
          <w:rFonts w:eastAsia="Arial" w:cs="Arial"/>
        </w:rPr>
        <w:t xml:space="preserve">The </w:t>
      </w:r>
      <w:r w:rsidRPr="3036A6D3">
        <w:rPr>
          <w:rFonts w:eastAsia="Arial" w:cs="Arial"/>
        </w:rPr>
        <w:t>objectives</w:t>
      </w:r>
      <w:r w:rsidRPr="1D2270C7">
        <w:rPr>
          <w:rFonts w:eastAsia="Arial" w:cs="Arial"/>
        </w:rPr>
        <w:t xml:space="preserve"> of this project </w:t>
      </w:r>
      <w:r w:rsidR="00D854BC">
        <w:rPr>
          <w:rFonts w:eastAsia="Arial" w:cs="Arial"/>
        </w:rPr>
        <w:t>we</w:t>
      </w:r>
      <w:r w:rsidRPr="1D2270C7">
        <w:rPr>
          <w:rFonts w:eastAsia="Arial" w:cs="Arial"/>
        </w:rPr>
        <w:t>re to:</w:t>
      </w:r>
    </w:p>
    <w:p w14:paraId="7188BE04" w14:textId="6B411852" w:rsidR="0072038D" w:rsidRPr="00BF228D" w:rsidRDefault="0072038D" w:rsidP="00B4537B">
      <w:pPr>
        <w:pStyle w:val="ListParagraph"/>
        <w:numPr>
          <w:ilvl w:val="0"/>
          <w:numId w:val="1"/>
        </w:numPr>
        <w:spacing w:after="200" w:line="276" w:lineRule="auto"/>
        <w:rPr>
          <w:rFonts w:eastAsia="Arial" w:cs="Arial"/>
        </w:rPr>
      </w:pPr>
      <w:r w:rsidRPr="1D2270C7">
        <w:rPr>
          <w:rFonts w:eastAsia="Arial" w:cs="Arial"/>
        </w:rPr>
        <w:t xml:space="preserve">Provide REAs on practices that reduce </w:t>
      </w:r>
      <w:r w:rsidR="00E84BB8">
        <w:rPr>
          <w:rFonts w:eastAsia="Arial" w:cs="Arial"/>
        </w:rPr>
        <w:t>PWD</w:t>
      </w:r>
      <w:r w:rsidRPr="1D2270C7">
        <w:rPr>
          <w:rFonts w:eastAsia="Arial" w:cs="Arial"/>
        </w:rPr>
        <w:t xml:space="preserve"> according to AHDB’s draft Evidence Standards. These practices </w:t>
      </w:r>
      <w:r w:rsidR="00D854BC">
        <w:rPr>
          <w:rFonts w:eastAsia="Arial" w:cs="Arial"/>
        </w:rPr>
        <w:t>wer</w:t>
      </w:r>
      <w:r w:rsidRPr="1D2270C7">
        <w:rPr>
          <w:rFonts w:eastAsia="Arial" w:cs="Arial"/>
        </w:rPr>
        <w:t xml:space="preserve">e listed in the Evidence for Farming Initiative (EFI) </w:t>
      </w:r>
      <w:r w:rsidR="00D854BC">
        <w:rPr>
          <w:rFonts w:eastAsia="Arial" w:cs="Arial"/>
        </w:rPr>
        <w:t>r</w:t>
      </w:r>
      <w:r w:rsidRPr="1D2270C7">
        <w:rPr>
          <w:rFonts w:eastAsia="Arial" w:cs="Arial"/>
        </w:rPr>
        <w:t xml:space="preserve">equest for quote and </w:t>
      </w:r>
      <w:r w:rsidR="00D854BC">
        <w:rPr>
          <w:rFonts w:eastAsia="Arial" w:cs="Arial"/>
        </w:rPr>
        <w:t>we</w:t>
      </w:r>
      <w:r w:rsidRPr="1D2270C7">
        <w:rPr>
          <w:rFonts w:eastAsia="Arial" w:cs="Arial"/>
        </w:rPr>
        <w:t>re grouped into nutritional changes, management practices, and immune status.</w:t>
      </w:r>
    </w:p>
    <w:p w14:paraId="25EE8582" w14:textId="77777777" w:rsidR="0072038D" w:rsidRPr="00BF228D" w:rsidRDefault="0072038D" w:rsidP="00B4537B">
      <w:pPr>
        <w:pStyle w:val="ListParagraph"/>
        <w:numPr>
          <w:ilvl w:val="0"/>
          <w:numId w:val="1"/>
        </w:numPr>
        <w:spacing w:after="200" w:line="276" w:lineRule="auto"/>
        <w:rPr>
          <w:rFonts w:eastAsia="Arial" w:cs="Arial"/>
        </w:rPr>
      </w:pPr>
      <w:r w:rsidRPr="1D2270C7">
        <w:rPr>
          <w:rFonts w:eastAsia="Arial" w:cs="Arial"/>
        </w:rPr>
        <w:t>Outline where there are existing evidence syntheses and the nature of these syntheses.</w:t>
      </w:r>
    </w:p>
    <w:p w14:paraId="4A848EFD" w14:textId="157E34CE" w:rsidR="0072038D" w:rsidRPr="00BF228D" w:rsidRDefault="0072038D" w:rsidP="00B4537B">
      <w:pPr>
        <w:pStyle w:val="ListParagraph"/>
        <w:numPr>
          <w:ilvl w:val="0"/>
          <w:numId w:val="1"/>
        </w:numPr>
        <w:spacing w:after="200" w:line="276" w:lineRule="auto"/>
        <w:rPr>
          <w:rFonts w:eastAsia="Arial" w:cs="Arial"/>
        </w:rPr>
      </w:pPr>
      <w:r w:rsidRPr="1D2270C7">
        <w:rPr>
          <w:rFonts w:eastAsia="Arial" w:cs="Arial"/>
        </w:rPr>
        <w:t xml:space="preserve">Translate REAs into narrative summaries for each practice that can be presented to producers through </w:t>
      </w:r>
      <w:r w:rsidR="07F12172" w:rsidRPr="774465BE">
        <w:rPr>
          <w:rFonts w:eastAsia="Arial" w:cs="Arial"/>
        </w:rPr>
        <w:t>the</w:t>
      </w:r>
      <w:r w:rsidRPr="774465BE">
        <w:rPr>
          <w:rFonts w:eastAsia="Arial" w:cs="Arial"/>
        </w:rPr>
        <w:t xml:space="preserve"> </w:t>
      </w:r>
      <w:r w:rsidRPr="1D2270C7">
        <w:rPr>
          <w:rFonts w:eastAsia="Arial" w:cs="Arial"/>
        </w:rPr>
        <w:t>EFI.</w:t>
      </w:r>
    </w:p>
    <w:p w14:paraId="5A6E53AE" w14:textId="43B17203" w:rsidR="0072038D" w:rsidRPr="00BF228D" w:rsidRDefault="0072038D" w:rsidP="00B4537B">
      <w:pPr>
        <w:pStyle w:val="ListParagraph"/>
        <w:numPr>
          <w:ilvl w:val="1"/>
          <w:numId w:val="1"/>
        </w:numPr>
        <w:spacing w:after="200" w:line="276" w:lineRule="auto"/>
        <w:rPr>
          <w:rFonts w:eastAsia="Arial" w:cs="Arial"/>
        </w:rPr>
      </w:pPr>
      <w:r w:rsidRPr="1D2270C7">
        <w:rPr>
          <w:rFonts w:eastAsia="Arial" w:cs="Arial"/>
        </w:rPr>
        <w:t xml:space="preserve">Much of what has already been reviewed </w:t>
      </w:r>
      <w:r w:rsidR="00E84BB8">
        <w:rPr>
          <w:rFonts w:eastAsia="Arial" w:cs="Arial"/>
        </w:rPr>
        <w:t>was</w:t>
      </w:r>
      <w:r w:rsidRPr="1D2270C7">
        <w:rPr>
          <w:rFonts w:eastAsia="Arial" w:cs="Arial"/>
        </w:rPr>
        <w:t xml:space="preserve"> summarised if possible.</w:t>
      </w:r>
    </w:p>
    <w:p w14:paraId="558D16E5" w14:textId="72A10F8B" w:rsidR="0072038D" w:rsidRPr="00BF228D" w:rsidRDefault="0072038D" w:rsidP="00B4537B">
      <w:pPr>
        <w:pStyle w:val="ListParagraph"/>
        <w:numPr>
          <w:ilvl w:val="1"/>
          <w:numId w:val="1"/>
        </w:numPr>
        <w:spacing w:after="200" w:line="276" w:lineRule="auto"/>
        <w:rPr>
          <w:rFonts w:eastAsia="Arial" w:cs="Arial"/>
        </w:rPr>
      </w:pPr>
      <w:r w:rsidRPr="1D2270C7">
        <w:rPr>
          <w:rFonts w:eastAsia="Arial" w:cs="Arial"/>
        </w:rPr>
        <w:t xml:space="preserve">Conduct returns on investment (ROI) </w:t>
      </w:r>
      <w:r w:rsidR="00E84BB8">
        <w:rPr>
          <w:rFonts w:eastAsia="Arial" w:cs="Arial"/>
        </w:rPr>
        <w:t>which was</w:t>
      </w:r>
      <w:r w:rsidRPr="1D2270C7">
        <w:rPr>
          <w:rFonts w:eastAsia="Arial" w:cs="Arial"/>
        </w:rPr>
        <w:t xml:space="preserve"> discussed and agreed </w:t>
      </w:r>
      <w:r w:rsidR="00B94BE6">
        <w:rPr>
          <w:rFonts w:eastAsia="Arial" w:cs="Arial"/>
        </w:rPr>
        <w:t xml:space="preserve">upon </w:t>
      </w:r>
      <w:r w:rsidRPr="1D2270C7">
        <w:rPr>
          <w:rFonts w:eastAsia="Arial" w:cs="Arial"/>
        </w:rPr>
        <w:t>with AHDB.</w:t>
      </w:r>
    </w:p>
    <w:p w14:paraId="20B4437B" w14:textId="3F5CA661" w:rsidR="0072038D" w:rsidRPr="00BF228D" w:rsidRDefault="0072038D" w:rsidP="00B4537B">
      <w:pPr>
        <w:pStyle w:val="ListParagraph"/>
        <w:numPr>
          <w:ilvl w:val="0"/>
          <w:numId w:val="1"/>
        </w:numPr>
        <w:spacing w:after="200" w:line="276" w:lineRule="auto"/>
        <w:rPr>
          <w:rFonts w:eastAsia="Arial" w:cs="Arial"/>
        </w:rPr>
      </w:pPr>
      <w:r w:rsidRPr="1D2270C7">
        <w:rPr>
          <w:rFonts w:eastAsia="Arial" w:cs="Arial"/>
        </w:rPr>
        <w:t xml:space="preserve">Outline where there are gaps in the evidence base that </w:t>
      </w:r>
      <w:r w:rsidR="0BA2E7BD" w:rsidRPr="774465BE">
        <w:rPr>
          <w:rFonts w:eastAsia="Arial" w:cs="Arial"/>
        </w:rPr>
        <w:t xml:space="preserve">the </w:t>
      </w:r>
      <w:r w:rsidRPr="1D2270C7">
        <w:rPr>
          <w:rFonts w:eastAsia="Arial" w:cs="Arial"/>
        </w:rPr>
        <w:t>EFI might seek to address through the commissioning of primary research</w:t>
      </w:r>
      <w:r w:rsidR="0044771B">
        <w:rPr>
          <w:rFonts w:eastAsia="Arial" w:cs="Arial"/>
        </w:rPr>
        <w:t>.</w:t>
      </w:r>
    </w:p>
    <w:p w14:paraId="3E8D9BED" w14:textId="389D7C81" w:rsidR="0072038D" w:rsidRPr="00BF228D" w:rsidRDefault="0072038D" w:rsidP="00B4537B">
      <w:pPr>
        <w:pStyle w:val="ListParagraph"/>
        <w:numPr>
          <w:ilvl w:val="0"/>
          <w:numId w:val="1"/>
        </w:numPr>
        <w:spacing w:after="200" w:line="276" w:lineRule="auto"/>
        <w:rPr>
          <w:rFonts w:eastAsia="Arial" w:cs="Arial"/>
        </w:rPr>
      </w:pPr>
      <w:r w:rsidRPr="1D2270C7">
        <w:rPr>
          <w:rFonts w:eastAsia="Arial" w:cs="Arial"/>
        </w:rPr>
        <w:t>Outline where there are future data developments and technologies (such as big data</w:t>
      </w:r>
      <w:r w:rsidR="0098298F">
        <w:rPr>
          <w:rFonts w:eastAsia="Arial" w:cs="Arial"/>
        </w:rPr>
        <w:t xml:space="preserve"> and</w:t>
      </w:r>
      <w:r w:rsidRPr="1D2270C7">
        <w:rPr>
          <w:rFonts w:eastAsia="Arial" w:cs="Arial"/>
        </w:rPr>
        <w:t xml:space="preserve"> AI for predictive analytics) that may give greater insights than current research and data methods. </w:t>
      </w:r>
    </w:p>
    <w:p w14:paraId="59A3AF8F" w14:textId="6BA843E4" w:rsidR="0072038D" w:rsidRDefault="0072038D" w:rsidP="00B4537B">
      <w:pPr>
        <w:pStyle w:val="ListParagraph"/>
        <w:numPr>
          <w:ilvl w:val="0"/>
          <w:numId w:val="1"/>
        </w:numPr>
        <w:spacing w:after="200" w:line="276" w:lineRule="auto"/>
        <w:rPr>
          <w:rFonts w:eastAsia="Arial" w:cs="Arial"/>
        </w:rPr>
      </w:pPr>
      <w:r w:rsidRPr="1D2270C7">
        <w:rPr>
          <w:rFonts w:eastAsia="Arial" w:cs="Arial"/>
        </w:rPr>
        <w:t xml:space="preserve">Provide feedback on </w:t>
      </w:r>
      <w:r w:rsidR="7BFE3D3C" w:rsidRPr="774465BE">
        <w:rPr>
          <w:rFonts w:eastAsia="Arial" w:cs="Arial"/>
        </w:rPr>
        <w:t>the</w:t>
      </w:r>
      <w:r w:rsidRPr="774465BE">
        <w:rPr>
          <w:rFonts w:eastAsia="Arial" w:cs="Arial"/>
        </w:rPr>
        <w:t xml:space="preserve"> </w:t>
      </w:r>
      <w:r w:rsidRPr="1D2270C7">
        <w:rPr>
          <w:rFonts w:eastAsia="Arial" w:cs="Arial"/>
        </w:rPr>
        <w:t>EFI framework and the generation and application of evidence standards.</w:t>
      </w:r>
    </w:p>
    <w:p w14:paraId="3F34B148" w14:textId="61F7AD9D" w:rsidR="00B24B99" w:rsidRDefault="00B24B99" w:rsidP="00280D6B">
      <w:pPr>
        <w:pStyle w:val="Heading2"/>
      </w:pPr>
      <w:bookmarkStart w:id="11" w:name="_Toc124787481"/>
      <w:r>
        <w:t>Report structure</w:t>
      </w:r>
      <w:bookmarkEnd w:id="11"/>
    </w:p>
    <w:p w14:paraId="75CC3BAB" w14:textId="43CD4304" w:rsidR="00193313" w:rsidRDefault="00F848E7" w:rsidP="00B4537B">
      <w:pPr>
        <w:spacing w:line="276" w:lineRule="auto"/>
      </w:pPr>
      <w:r w:rsidRPr="00F848E7">
        <w:t xml:space="preserve">Following the introductory parts, </w:t>
      </w:r>
      <w:r w:rsidR="00A316C2">
        <w:t>s</w:t>
      </w:r>
      <w:r w:rsidRPr="00F848E7">
        <w:t>ections 1</w:t>
      </w:r>
      <w:r w:rsidR="00A316C2" w:rsidRPr="00A316C2">
        <w:t>–</w:t>
      </w:r>
      <w:r w:rsidRPr="00F848E7">
        <w:t>3, th</w:t>
      </w:r>
      <w:r>
        <w:t>is</w:t>
      </w:r>
      <w:r w:rsidRPr="00F848E7">
        <w:t xml:space="preserve"> report is presented in subsequent sections</w:t>
      </w:r>
      <w:r w:rsidR="00193313">
        <w:t>:</w:t>
      </w:r>
    </w:p>
    <w:p w14:paraId="2B11F233" w14:textId="46A08194" w:rsidR="00193313" w:rsidRDefault="00193313" w:rsidP="00B4537B">
      <w:pPr>
        <w:pStyle w:val="ListParagraph"/>
        <w:numPr>
          <w:ilvl w:val="0"/>
          <w:numId w:val="27"/>
        </w:numPr>
        <w:spacing w:line="276" w:lineRule="auto"/>
      </w:pPr>
      <w:r w:rsidRPr="00253EC6">
        <w:rPr>
          <w:b/>
          <w:bCs/>
        </w:rPr>
        <w:t xml:space="preserve">Section </w:t>
      </w:r>
      <w:r w:rsidR="00FF2204">
        <w:rPr>
          <w:b/>
          <w:bCs/>
        </w:rPr>
        <w:t>4</w:t>
      </w:r>
      <w:r>
        <w:t xml:space="preserve"> presents the methodology used for conducting the REAs</w:t>
      </w:r>
      <w:r w:rsidR="00066200">
        <w:t>, including the steps conducted for the systematic literature search</w:t>
      </w:r>
    </w:p>
    <w:p w14:paraId="074EBDA2" w14:textId="39968B39" w:rsidR="00066200" w:rsidRDefault="00066200" w:rsidP="00B4537B">
      <w:pPr>
        <w:pStyle w:val="ListParagraph"/>
        <w:numPr>
          <w:ilvl w:val="0"/>
          <w:numId w:val="27"/>
        </w:numPr>
        <w:spacing w:line="276" w:lineRule="auto"/>
      </w:pPr>
      <w:r w:rsidRPr="00253EC6">
        <w:rPr>
          <w:b/>
          <w:bCs/>
        </w:rPr>
        <w:t xml:space="preserve">Section </w:t>
      </w:r>
      <w:r w:rsidR="00FF2204">
        <w:rPr>
          <w:b/>
          <w:bCs/>
        </w:rPr>
        <w:t>5</w:t>
      </w:r>
      <w:r>
        <w:t xml:space="preserve"> present</w:t>
      </w:r>
      <w:r w:rsidR="008D096E">
        <w:t xml:space="preserve">s an overview of practices to control PWD without using </w:t>
      </w:r>
      <w:r w:rsidR="00F06DEB">
        <w:t>ZnO and</w:t>
      </w:r>
      <w:r w:rsidR="00484B57">
        <w:t xml:space="preserve"> explains</w:t>
      </w:r>
      <w:r>
        <w:t xml:space="preserve"> the scoping </w:t>
      </w:r>
      <w:r w:rsidR="008D096E">
        <w:t xml:space="preserve">exercise </w:t>
      </w:r>
      <w:r w:rsidR="00484B57">
        <w:t>conducted to select the practices included in this report. A global critical review of these practices is also presented</w:t>
      </w:r>
    </w:p>
    <w:p w14:paraId="244D77D4" w14:textId="5883BA8A" w:rsidR="0045625C" w:rsidRDefault="0045625C" w:rsidP="00B4537B">
      <w:pPr>
        <w:pStyle w:val="ListParagraph"/>
        <w:numPr>
          <w:ilvl w:val="0"/>
          <w:numId w:val="27"/>
        </w:numPr>
        <w:spacing w:line="276" w:lineRule="auto"/>
      </w:pPr>
      <w:r w:rsidRPr="00253EC6">
        <w:rPr>
          <w:b/>
          <w:bCs/>
        </w:rPr>
        <w:t>Sections 6</w:t>
      </w:r>
      <w:r w:rsidRPr="00253EC6">
        <w:t>,</w:t>
      </w:r>
      <w:r w:rsidRPr="00253EC6">
        <w:rPr>
          <w:b/>
          <w:bCs/>
        </w:rPr>
        <w:t>7</w:t>
      </w:r>
      <w:r>
        <w:t xml:space="preserve"> and </w:t>
      </w:r>
      <w:r w:rsidRPr="00253EC6">
        <w:rPr>
          <w:b/>
          <w:bCs/>
        </w:rPr>
        <w:t>8</w:t>
      </w:r>
      <w:r>
        <w:t xml:space="preserve"> present the results for the nutritional changes, management practices, and immune status, respectively</w:t>
      </w:r>
    </w:p>
    <w:p w14:paraId="59E236DD" w14:textId="102581C9" w:rsidR="00253EC6" w:rsidRDefault="00253EC6" w:rsidP="00B4537B">
      <w:pPr>
        <w:pStyle w:val="ListParagraph"/>
        <w:numPr>
          <w:ilvl w:val="0"/>
          <w:numId w:val="27"/>
        </w:numPr>
        <w:spacing w:line="276" w:lineRule="auto"/>
      </w:pPr>
      <w:r>
        <w:t xml:space="preserve">In </w:t>
      </w:r>
      <w:r w:rsidRPr="00253EC6">
        <w:rPr>
          <w:b/>
          <w:bCs/>
        </w:rPr>
        <w:t>sections 9</w:t>
      </w:r>
      <w:r>
        <w:t xml:space="preserve"> and </w:t>
      </w:r>
      <w:r w:rsidRPr="00253EC6">
        <w:rPr>
          <w:b/>
          <w:bCs/>
        </w:rPr>
        <w:t>10</w:t>
      </w:r>
      <w:r>
        <w:t>, t</w:t>
      </w:r>
      <w:r w:rsidRPr="00253EC6">
        <w:t>he practices with insufficient evidence to progress to REA are briefly discussed, with recommendations for future work where applicable.</w:t>
      </w:r>
    </w:p>
    <w:p w14:paraId="53A7217A" w14:textId="40B849B2" w:rsidR="00D5536E" w:rsidRDefault="00D5536E" w:rsidP="00B4537B">
      <w:pPr>
        <w:pStyle w:val="ListParagraph"/>
        <w:numPr>
          <w:ilvl w:val="0"/>
          <w:numId w:val="27"/>
        </w:numPr>
        <w:spacing w:line="276" w:lineRule="auto"/>
      </w:pPr>
      <w:r>
        <w:t xml:space="preserve">In </w:t>
      </w:r>
      <w:r w:rsidRPr="00253EC6">
        <w:rPr>
          <w:b/>
          <w:bCs/>
        </w:rPr>
        <w:t xml:space="preserve">section </w:t>
      </w:r>
      <w:r w:rsidR="00253EC6" w:rsidRPr="00253EC6">
        <w:rPr>
          <w:b/>
          <w:bCs/>
        </w:rPr>
        <w:t>12</w:t>
      </w:r>
      <w:r>
        <w:t xml:space="preserve">, the work </w:t>
      </w:r>
      <w:r w:rsidR="00031A70">
        <w:t>conducted</w:t>
      </w:r>
      <w:r>
        <w:t xml:space="preserve"> </w:t>
      </w:r>
      <w:r w:rsidR="00FF2204">
        <w:t>and its results are</w:t>
      </w:r>
      <w:r>
        <w:t xml:space="preserve"> discussed</w:t>
      </w:r>
    </w:p>
    <w:p w14:paraId="273282A9" w14:textId="321A8789" w:rsidR="00D5536E" w:rsidRDefault="00D5536E" w:rsidP="00B4537B">
      <w:pPr>
        <w:pStyle w:val="ListParagraph"/>
        <w:numPr>
          <w:ilvl w:val="0"/>
          <w:numId w:val="27"/>
        </w:numPr>
        <w:spacing w:line="276" w:lineRule="auto"/>
      </w:pPr>
      <w:r w:rsidRPr="00253EC6">
        <w:rPr>
          <w:b/>
          <w:bCs/>
        </w:rPr>
        <w:t xml:space="preserve">Section </w:t>
      </w:r>
      <w:r w:rsidR="00253EC6" w:rsidRPr="00253EC6">
        <w:rPr>
          <w:b/>
          <w:bCs/>
        </w:rPr>
        <w:t>13</w:t>
      </w:r>
      <w:r>
        <w:t xml:space="preserve"> contains the references cited in this report</w:t>
      </w:r>
      <w:r w:rsidR="00253EC6">
        <w:t>. It is divided into two main sections: references retrieved during the systematic search and references retrieved during the manual searches</w:t>
      </w:r>
    </w:p>
    <w:p w14:paraId="712B549A" w14:textId="06BE1CD5" w:rsidR="00253EC6" w:rsidRDefault="00253EC6" w:rsidP="00B4537B">
      <w:pPr>
        <w:pStyle w:val="ListParagraph"/>
        <w:numPr>
          <w:ilvl w:val="0"/>
          <w:numId w:val="27"/>
        </w:numPr>
        <w:spacing w:line="276" w:lineRule="auto"/>
      </w:pPr>
      <w:r>
        <w:t xml:space="preserve">Finally, </w:t>
      </w:r>
      <w:r w:rsidRPr="00253EC6">
        <w:rPr>
          <w:b/>
          <w:bCs/>
        </w:rPr>
        <w:t>section 14</w:t>
      </w:r>
      <w:r>
        <w:t xml:space="preserve"> presents the </w:t>
      </w:r>
      <w:r w:rsidR="004F3343">
        <w:t xml:space="preserve">following </w:t>
      </w:r>
      <w:r>
        <w:t>appendices:</w:t>
      </w:r>
    </w:p>
    <w:p w14:paraId="26598CC3" w14:textId="33AD6C19" w:rsidR="00253EC6" w:rsidRDefault="00031FE5" w:rsidP="00B4537B">
      <w:pPr>
        <w:pStyle w:val="ListParagraph"/>
        <w:numPr>
          <w:ilvl w:val="1"/>
          <w:numId w:val="27"/>
        </w:numPr>
        <w:spacing w:line="276" w:lineRule="auto"/>
      </w:pPr>
      <w:r>
        <w:rPr>
          <w:b/>
          <w:bCs/>
        </w:rPr>
        <w:t>Section</w:t>
      </w:r>
      <w:r w:rsidRPr="00253EC6">
        <w:rPr>
          <w:b/>
          <w:bCs/>
        </w:rPr>
        <w:t xml:space="preserve"> </w:t>
      </w:r>
      <w:r w:rsidR="00253EC6" w:rsidRPr="00253EC6">
        <w:rPr>
          <w:b/>
          <w:bCs/>
        </w:rPr>
        <w:t>14.1</w:t>
      </w:r>
      <w:r w:rsidR="00253EC6">
        <w:t xml:space="preserve"> </w:t>
      </w:r>
      <w:r w:rsidR="00DB4A78" w:rsidRPr="00DB4A78">
        <w:t>–</w:t>
      </w:r>
      <w:r w:rsidR="00253EC6">
        <w:t xml:space="preserve"> Evidence for Farming Initiative Draft Standards </w:t>
      </w:r>
      <w:r w:rsidR="631C396D">
        <w:t>that provided the basis for assessment</w:t>
      </w:r>
    </w:p>
    <w:p w14:paraId="11681779" w14:textId="25E73ED1" w:rsidR="00253EC6" w:rsidRPr="00193313" w:rsidRDefault="00031FE5" w:rsidP="00B4537B">
      <w:pPr>
        <w:pStyle w:val="ListParagraph"/>
        <w:numPr>
          <w:ilvl w:val="1"/>
          <w:numId w:val="27"/>
        </w:numPr>
        <w:spacing w:line="276" w:lineRule="auto"/>
      </w:pPr>
      <w:r>
        <w:rPr>
          <w:b/>
          <w:bCs/>
        </w:rPr>
        <w:t>Sections</w:t>
      </w:r>
      <w:r w:rsidRPr="00253EC6">
        <w:rPr>
          <w:b/>
          <w:bCs/>
        </w:rPr>
        <w:t xml:space="preserve"> </w:t>
      </w:r>
      <w:r w:rsidR="00253EC6" w:rsidRPr="00253EC6">
        <w:rPr>
          <w:b/>
          <w:bCs/>
        </w:rPr>
        <w:t>14.2</w:t>
      </w:r>
      <w:r w:rsidR="00253EC6">
        <w:t xml:space="preserve">, </w:t>
      </w:r>
      <w:r w:rsidR="00253EC6" w:rsidRPr="00253EC6">
        <w:rPr>
          <w:b/>
          <w:bCs/>
        </w:rPr>
        <w:t>14.3</w:t>
      </w:r>
      <w:r w:rsidR="00253EC6">
        <w:t xml:space="preserve"> and </w:t>
      </w:r>
      <w:r w:rsidR="00253EC6" w:rsidRPr="00253EC6">
        <w:rPr>
          <w:b/>
          <w:bCs/>
        </w:rPr>
        <w:t>14.4</w:t>
      </w:r>
      <w:r w:rsidR="00253EC6">
        <w:t xml:space="preserve"> contain the narrative summaries for the nutritional changes, management practices, and immune status, respectively</w:t>
      </w:r>
    </w:p>
    <w:p w14:paraId="7792E054" w14:textId="50DD208C" w:rsidR="0072038D" w:rsidRDefault="0072038D" w:rsidP="00B4537B">
      <w:pPr>
        <w:pStyle w:val="Heading1"/>
        <w:spacing w:line="276" w:lineRule="auto"/>
        <w:rPr>
          <w:rFonts w:eastAsia="Arial"/>
        </w:rPr>
      </w:pPr>
      <w:bookmarkStart w:id="12" w:name="_Toc113219386"/>
      <w:bookmarkStart w:id="13" w:name="_Toc124787482"/>
      <w:r w:rsidRPr="00A74719">
        <w:rPr>
          <w:rFonts w:eastAsia="Arial"/>
        </w:rPr>
        <w:t>Rapid evidence assessment methodology</w:t>
      </w:r>
      <w:bookmarkEnd w:id="12"/>
      <w:bookmarkEnd w:id="13"/>
    </w:p>
    <w:p w14:paraId="51019B4A" w14:textId="3C68B6F2" w:rsidR="00397635" w:rsidRDefault="00397635" w:rsidP="00B4537B">
      <w:pPr>
        <w:spacing w:line="276" w:lineRule="auto"/>
      </w:pPr>
      <w:r>
        <w:t xml:space="preserve">Rapid evidence assessments (REAs) </w:t>
      </w:r>
      <w:r w:rsidR="00BC406A">
        <w:t>offer</w:t>
      </w:r>
      <w:r>
        <w:t xml:space="preserve"> a structured and </w:t>
      </w:r>
      <w:r w:rsidR="28FDB143">
        <w:t>methodical</w:t>
      </w:r>
      <w:r>
        <w:t xml:space="preserve"> search and quality assessment of the evidence </w:t>
      </w:r>
      <w:r w:rsidR="00BC406A">
        <w:t>when compared to</w:t>
      </w:r>
      <w:r>
        <w:t xml:space="preserve"> a standard literature review but are not as exhaustive as a systematic review. Generally, they can be used to </w:t>
      </w:r>
      <w:r w:rsidR="1D675A87">
        <w:t xml:space="preserve">give an </w:t>
      </w:r>
      <w:r>
        <w:t>overview of the</w:t>
      </w:r>
      <w:r w:rsidDel="002B60AC">
        <w:t xml:space="preserve"> </w:t>
      </w:r>
      <w:r w:rsidR="002B60AC">
        <w:t xml:space="preserve">volume </w:t>
      </w:r>
      <w:r>
        <w:t>and quality of evidence on a particular issue, to support decision-making by providing evidence on key topics, and to support the commissioning of further research by identifying knowledge gaps (</w:t>
      </w:r>
      <w:hyperlink r:id="rId15">
        <w:r w:rsidRPr="65F7B41C">
          <w:rPr>
            <w:rStyle w:val="Hyperlink"/>
          </w:rPr>
          <w:t xml:space="preserve">Rapid evidence assessments </w:t>
        </w:r>
        <w:r w:rsidR="004D3D23" w:rsidRPr="004D3D23">
          <w:rPr>
            <w:rStyle w:val="Hyperlink"/>
          </w:rPr>
          <w:t>–</w:t>
        </w:r>
        <w:r w:rsidRPr="65F7B41C">
          <w:rPr>
            <w:rStyle w:val="Hyperlink"/>
          </w:rPr>
          <w:t xml:space="preserve"> GOV.UK (www.gov.uk)</w:t>
        </w:r>
      </w:hyperlink>
      <w:r w:rsidR="006B6462">
        <w:fldChar w:fldCharType="begin"/>
      </w:r>
      <w:r w:rsidR="006B6462">
        <w:instrText xml:space="preserve"> ADDIN EN.CITE &lt;EndNote&gt;&lt;Cite ExcludeAuth="1" ExcludeYear="1" Hidden="1"&gt;&lt;Author&gt;Department for International Development - gov.uk&lt;/Author&gt;&lt;Year&gt;2015&lt;/Year&gt;&lt;RecNum&gt;923&lt;/RecNum&gt;&lt;record&gt;&lt;rec-number&gt;923&lt;/rec-number&gt;&lt;foreign-keys&gt;&lt;key app="EN" db-id="99spxtxajxsasbefr95pf00rfrs00ep9ve2a" timestamp="1667822804"&gt;923&lt;/key&gt;&lt;/foreign-keys&gt;&lt;ref-type name="Web Page"&gt;12&lt;/ref-type&gt;&lt;contributors&gt;&lt;authors&gt;&lt;author&gt;Department for International Development - gov.uk,&lt;/author&gt;&lt;/authors&gt;&lt;/contributors&gt;&lt;titles&gt;&lt;title&gt;Rapid Evidence Assessments&lt;/title&gt;&lt;/titles&gt;&lt;volume&gt;2022&lt;/volume&gt;&lt;number&gt;November 4th&lt;/number&gt;&lt;dates&gt;&lt;year&gt;2015&lt;/year&gt;&lt;/dates&gt;&lt;urls&gt;&lt;related-urls&gt;&lt;url&gt;https://www.gov.uk/government/collections/rapid-evidence-assessments&lt;/url&gt;&lt;/related-urls&gt;&lt;/urls&gt;&lt;/record&gt;&lt;/Cite&gt;&lt;/EndNote&gt;</w:instrText>
      </w:r>
      <w:r w:rsidR="001C6F1A">
        <w:fldChar w:fldCharType="separate"/>
      </w:r>
      <w:r w:rsidR="006B6462">
        <w:fldChar w:fldCharType="end"/>
      </w:r>
      <w:r>
        <w:t xml:space="preserve">. </w:t>
      </w:r>
      <w:r w:rsidR="00FF6F59">
        <w:t xml:space="preserve">REAs are often used when time and </w:t>
      </w:r>
      <w:r w:rsidR="00D62230">
        <w:t xml:space="preserve">other </w:t>
      </w:r>
      <w:r w:rsidR="00FF6F59">
        <w:t xml:space="preserve">resources are </w:t>
      </w:r>
      <w:r w:rsidR="0040772C">
        <w:t>scarce,</w:t>
      </w:r>
      <w:r w:rsidR="00FF6F59">
        <w:t xml:space="preserve"> and a quality summary</w:t>
      </w:r>
      <w:r w:rsidR="0040772C">
        <w:t xml:space="preserve"> of the evidence is necessary. </w:t>
      </w:r>
      <w:r w:rsidR="00943069">
        <w:t xml:space="preserve">While </w:t>
      </w:r>
      <w:r w:rsidR="0040772C">
        <w:t>employ</w:t>
      </w:r>
      <w:r w:rsidR="00943069">
        <w:t>ing</w:t>
      </w:r>
      <w:r w:rsidR="0040772C">
        <w:t xml:space="preserve"> similar methods to systematic reviews</w:t>
      </w:r>
      <w:r w:rsidR="00943069">
        <w:t xml:space="preserve"> by</w:t>
      </w:r>
      <w:r w:rsidR="0040772C">
        <w:t xml:space="preserve"> compromis</w:t>
      </w:r>
      <w:r w:rsidR="00943069">
        <w:t>ing only</w:t>
      </w:r>
      <w:r w:rsidR="0040772C">
        <w:t xml:space="preserve"> on the depth and breadth of the search</w:t>
      </w:r>
      <w:r w:rsidR="00943069">
        <w:t xml:space="preserve">, REAs offer </w:t>
      </w:r>
      <w:r w:rsidR="0075256A">
        <w:t xml:space="preserve">timely and </w:t>
      </w:r>
      <w:r w:rsidR="00943069">
        <w:t>much</w:t>
      </w:r>
      <w:r w:rsidR="00BB72E2">
        <w:t>-</w:t>
      </w:r>
      <w:r w:rsidR="00943069">
        <w:t>needed answers for optimal industry uptake</w:t>
      </w:r>
      <w:r w:rsidR="0040772C">
        <w:t xml:space="preserve"> </w:t>
      </w:r>
      <w:r w:rsidR="00A510EE">
        <w:fldChar w:fldCharType="begin"/>
      </w:r>
      <w:r w:rsidR="00A510EE">
        <w:instrText xml:space="preserve"> ADDIN EN.CITE &lt;EndNote&gt;&lt;Cite&gt;&lt;Author&gt;Townsend&lt;/Author&gt;&lt;Year&gt;2021&lt;/Year&gt;&lt;RecNum&gt;922&lt;/RecNum&gt;&lt;DisplayText&gt;(Townsend &amp;amp; Douglas, 2021)&lt;/DisplayText&gt;&lt;record&gt;&lt;rec-number&gt;922&lt;/rec-number&gt;&lt;foreign-keys&gt;&lt;key app="EN" db-id="99spxtxajxsasbefr95pf00rfrs00ep9ve2a" timestamp="1667822445"&gt;922&lt;/key&gt;&lt;/foreign-keys&gt;&lt;ref-type name="Report"&gt;27&lt;/ref-type&gt;&lt;contributors&gt;&lt;authors&gt;&lt;author&gt;Townsend, T.&lt;/author&gt;&lt;author&gt;Douglas, R.&lt;/author&gt;&lt;/authors&gt;&lt;/contributors&gt;&lt;titles&gt;&lt;title&gt;Evidence for Farming initiative: Greenhouse Gas Reduction and Carbon storage in the Pork, Potato and Protected Horticulture Sectors&lt;/title&gt;&lt;/titles&gt;&lt;pages&gt;124&lt;/pages&gt;&lt;dates&gt;&lt;year&gt;2021&lt;/year&gt;&lt;/dates&gt;&lt;publisher&gt;AHDB&lt;/publisher&gt;&lt;urls&gt;&lt;related-urls&gt;&lt;url&gt;https://ahdb.org.uk/rapid-evidence-assessment-in-pork-potatoes-and-protected-horticulture&lt;/url&gt;&lt;/related-urls&gt;&lt;/urls&gt;&lt;/record&gt;&lt;/Cite&gt;&lt;/EndNote&gt;</w:instrText>
      </w:r>
      <w:r w:rsidR="00A510EE">
        <w:fldChar w:fldCharType="separate"/>
      </w:r>
      <w:r w:rsidR="00A510EE">
        <w:rPr>
          <w:noProof/>
        </w:rPr>
        <w:t>(</w:t>
      </w:r>
      <w:hyperlink w:anchor="_ENREF_138" w:tooltip="Townsend, 2021 #922" w:history="1">
        <w:r w:rsidR="005F0597">
          <w:rPr>
            <w:noProof/>
          </w:rPr>
          <w:t>Townsend &amp; Douglas, 2021</w:t>
        </w:r>
      </w:hyperlink>
      <w:r w:rsidR="00A510EE">
        <w:rPr>
          <w:noProof/>
        </w:rPr>
        <w:t>)</w:t>
      </w:r>
      <w:r w:rsidR="00A510EE">
        <w:fldChar w:fldCharType="end"/>
      </w:r>
      <w:r w:rsidR="0040772C">
        <w:t xml:space="preserve">. </w:t>
      </w:r>
    </w:p>
    <w:p w14:paraId="0F46D3E0" w14:textId="7EBC418B" w:rsidR="001A049B" w:rsidRDefault="001A049B" w:rsidP="00B4537B">
      <w:pPr>
        <w:spacing w:line="276" w:lineRule="auto"/>
      </w:pPr>
      <w:r>
        <w:t xml:space="preserve">REAs </w:t>
      </w:r>
      <w:r w:rsidRPr="001A049B">
        <w:t>bring together fragmented knowledge and evidence on the farming industry to provide a coordinated central point for the delivery of quality-assured advice. The evidence</w:t>
      </w:r>
      <w:r w:rsidR="003425E6">
        <w:t xml:space="preserve"> </w:t>
      </w:r>
      <w:r w:rsidRPr="001A049B">
        <w:t>base is being developed through sector-specific rapid evidence assessments (REAs). REAs are used to provide a systematic and transparent basis to identify, critically appraise and synthesise evidence that reduces the potential for bias. As stated above, there is already considerable scientific literature on alternative farrowing systems, but it is often contradictory.</w:t>
      </w:r>
    </w:p>
    <w:p w14:paraId="7BDFD63C" w14:textId="0323E668" w:rsidR="00240C4D" w:rsidRDefault="0040772C" w:rsidP="00B4537B">
      <w:pPr>
        <w:spacing w:line="276" w:lineRule="auto"/>
      </w:pPr>
      <w:r>
        <w:t xml:space="preserve">In this report, the REAs </w:t>
      </w:r>
      <w:r w:rsidR="4D4BD931">
        <w:t xml:space="preserve">proceeded as </w:t>
      </w:r>
      <w:r>
        <w:t>follow</w:t>
      </w:r>
      <w:r w:rsidR="0C28D57A">
        <w:t>s</w:t>
      </w:r>
      <w:r>
        <w:t xml:space="preserve">: </w:t>
      </w:r>
    </w:p>
    <w:p w14:paraId="1A8781CE" w14:textId="29EAFAEC" w:rsidR="00240C4D" w:rsidRDefault="001C717F" w:rsidP="00B4537B">
      <w:pPr>
        <w:pStyle w:val="ListParagraph"/>
        <w:numPr>
          <w:ilvl w:val="0"/>
          <w:numId w:val="30"/>
        </w:numPr>
        <w:spacing w:line="276" w:lineRule="auto"/>
      </w:pPr>
      <w:r>
        <w:t xml:space="preserve">First, </w:t>
      </w:r>
      <w:r w:rsidR="0040772C">
        <w:t xml:space="preserve">a systematic search to retrieve reviews on practices to control </w:t>
      </w:r>
      <w:r w:rsidR="002A078C">
        <w:t>PWD</w:t>
      </w:r>
      <w:r>
        <w:t xml:space="preserve"> was conducted</w:t>
      </w:r>
      <w:r w:rsidR="003425E6">
        <w:t>.</w:t>
      </w:r>
    </w:p>
    <w:p w14:paraId="30FEBF5B" w14:textId="1EC3C150" w:rsidR="00240C4D" w:rsidRDefault="00414689" w:rsidP="00B4537B">
      <w:pPr>
        <w:pStyle w:val="ListParagraph"/>
        <w:numPr>
          <w:ilvl w:val="0"/>
          <w:numId w:val="30"/>
        </w:numPr>
        <w:spacing w:line="276" w:lineRule="auto"/>
      </w:pPr>
      <w:r>
        <w:t xml:space="preserve">Second, the reviews found were </w:t>
      </w:r>
      <w:r w:rsidR="00240C4D">
        <w:t>categoris</w:t>
      </w:r>
      <w:r>
        <w:t>ed</w:t>
      </w:r>
      <w:r w:rsidR="008B3AA2">
        <w:t>,</w:t>
      </w:r>
      <w:r w:rsidR="00240C4D">
        <w:t xml:space="preserve"> and synthes</w:t>
      </w:r>
      <w:r>
        <w:t>e</w:t>
      </w:r>
      <w:r w:rsidR="00240C4D">
        <w:t>s of the evidence</w:t>
      </w:r>
      <w:r>
        <w:t xml:space="preserve"> w</w:t>
      </w:r>
      <w:r w:rsidR="002B048D">
        <w:t>ere</w:t>
      </w:r>
      <w:r>
        <w:t xml:space="preserve"> performed</w:t>
      </w:r>
      <w:r w:rsidR="003425E6">
        <w:t>.</w:t>
      </w:r>
    </w:p>
    <w:p w14:paraId="497F0FBA" w14:textId="0D1E8AFF" w:rsidR="0053059F" w:rsidRDefault="00414689" w:rsidP="00B4537B">
      <w:pPr>
        <w:pStyle w:val="ListParagraph"/>
        <w:numPr>
          <w:ilvl w:val="0"/>
          <w:numId w:val="30"/>
        </w:numPr>
        <w:spacing w:line="276" w:lineRule="auto"/>
      </w:pPr>
      <w:r>
        <w:t xml:space="preserve">Third, </w:t>
      </w:r>
      <w:r w:rsidR="0040772C">
        <w:t>manual searches</w:t>
      </w:r>
      <w:r>
        <w:t xml:space="preserve"> were made</w:t>
      </w:r>
      <w:r w:rsidR="0040772C">
        <w:t xml:space="preserve"> to address the knowledge gaps identified and </w:t>
      </w:r>
      <w:r>
        <w:t xml:space="preserve">to </w:t>
      </w:r>
      <w:r w:rsidR="0040772C">
        <w:t>seek additional (practical) information not documented in scientific literature</w:t>
      </w:r>
      <w:r w:rsidR="003425E6">
        <w:t>.</w:t>
      </w:r>
      <w:r w:rsidR="0053059F">
        <w:t xml:space="preserve"> </w:t>
      </w:r>
    </w:p>
    <w:p w14:paraId="7FBD0714" w14:textId="36468C1E" w:rsidR="00240C4D" w:rsidRDefault="003425E6" w:rsidP="00B4537B">
      <w:pPr>
        <w:pStyle w:val="ListParagraph"/>
        <w:numPr>
          <w:ilvl w:val="0"/>
          <w:numId w:val="30"/>
        </w:numPr>
        <w:spacing w:line="276" w:lineRule="auto"/>
      </w:pPr>
      <w:r>
        <w:t>F</w:t>
      </w:r>
      <w:r w:rsidR="00240C4D">
        <w:t>inally</w:t>
      </w:r>
      <w:r w:rsidR="008B3AA2">
        <w:t>,</w:t>
      </w:r>
      <w:r w:rsidR="00240C4D">
        <w:t xml:space="preserve"> the</w:t>
      </w:r>
      <w:r w:rsidR="00414689">
        <w:t xml:space="preserve"> syntheses of evidence were </w:t>
      </w:r>
      <w:r w:rsidR="00240C4D">
        <w:t>refine</w:t>
      </w:r>
      <w:r w:rsidR="00414689">
        <w:t>d</w:t>
      </w:r>
      <w:r w:rsidR="00240C4D">
        <w:t>.</w:t>
      </w:r>
    </w:p>
    <w:p w14:paraId="4A8B50EF" w14:textId="347298FF" w:rsidR="001A582C" w:rsidRDefault="0053059F" w:rsidP="00B4537B">
      <w:pPr>
        <w:spacing w:line="276" w:lineRule="auto"/>
      </w:pPr>
      <w:r>
        <w:t xml:space="preserve">The systematic search step aimed to ensure that the evidence retrieved had the highest quality and to ensure that all relevant </w:t>
      </w:r>
      <w:r w:rsidR="3266EE66">
        <w:t xml:space="preserve">aspects of the various </w:t>
      </w:r>
      <w:r>
        <w:t xml:space="preserve">practices were retrieved, as well as to minimise bias when reporting. </w:t>
      </w:r>
      <w:r w:rsidR="001A582C">
        <w:fldChar w:fldCharType="begin"/>
      </w:r>
      <w:r w:rsidR="001A582C">
        <w:instrText xml:space="preserve"> REF _Ref122023172 \h </w:instrText>
      </w:r>
      <w:r w:rsidR="001A582C">
        <w:fldChar w:fldCharType="separate"/>
      </w:r>
      <w:r w:rsidR="001A582C">
        <w:t xml:space="preserve">Figure </w:t>
      </w:r>
      <w:r w:rsidR="001A582C">
        <w:rPr>
          <w:noProof/>
        </w:rPr>
        <w:t>1</w:t>
      </w:r>
      <w:r w:rsidR="001A582C">
        <w:fldChar w:fldCharType="end"/>
      </w:r>
      <w:r w:rsidR="001A582C">
        <w:t xml:space="preserve"> </w:t>
      </w:r>
      <w:r w:rsidR="0002357B">
        <w:t xml:space="preserve">illustrates this process. </w:t>
      </w:r>
      <w:r>
        <w:t xml:space="preserve">A search string with keywords was built and adapted to each of the databases selected. All results were extracted to </w:t>
      </w:r>
      <w:r w:rsidR="002A078C">
        <w:t xml:space="preserve">EndNote (version </w:t>
      </w:r>
      <w:r w:rsidR="00031FE5">
        <w:t>X8</w:t>
      </w:r>
      <w:r w:rsidR="002A078C">
        <w:t>)</w:t>
      </w:r>
      <w:r>
        <w:t xml:space="preserve"> and later to Microsoft Excel®</w:t>
      </w:r>
      <w:r w:rsidR="00891D38">
        <w:t>. Inclusion and exclusion criteria were defined to assist with the title and abstract screenings as well as with the full</w:t>
      </w:r>
      <w:r w:rsidR="00C146EA">
        <w:t>-</w:t>
      </w:r>
      <w:r w:rsidR="00891D38">
        <w:t xml:space="preserve">text assessments. For training purposes, an initial sampling of 30 records was performed. The records’ titles and abstracts were screened by two assessors in parallel to </w:t>
      </w:r>
      <w:r w:rsidR="5ADB0CE4">
        <w:t>validate</w:t>
      </w:r>
      <w:r w:rsidR="00891D38">
        <w:t xml:space="preserve"> the application of the inclusion and exclusion criteria. After this step, the </w:t>
      </w:r>
      <w:r w:rsidR="00943069">
        <w:t>assessors</w:t>
      </w:r>
      <w:r w:rsidR="00891D38">
        <w:t xml:space="preserve"> discussed</w:t>
      </w:r>
      <w:r w:rsidR="002A078C">
        <w:t xml:space="preserve"> and synchronised</w:t>
      </w:r>
      <w:r w:rsidR="00891D38">
        <w:t xml:space="preserve"> the results and refined the established criteria. T</w:t>
      </w:r>
      <w:r>
        <w:t>itle and abstract screening</w:t>
      </w:r>
      <w:r w:rsidR="009A09DF">
        <w:t>s</w:t>
      </w:r>
      <w:r>
        <w:t xml:space="preserve"> w</w:t>
      </w:r>
      <w:r w:rsidR="009A09DF">
        <w:t>ere</w:t>
      </w:r>
      <w:r>
        <w:t xml:space="preserve"> conducted</w:t>
      </w:r>
      <w:r w:rsidR="00891D38">
        <w:t xml:space="preserve"> </w:t>
      </w:r>
      <w:r w:rsidR="008B3AA2">
        <w:t>(</w:t>
      </w:r>
      <w:r w:rsidR="00A90926">
        <w:t xml:space="preserve">with </w:t>
      </w:r>
      <w:r w:rsidR="008B3AA2">
        <w:t>each assess</w:t>
      </w:r>
      <w:r w:rsidR="00A90926">
        <w:t>or reviewing</w:t>
      </w:r>
      <w:r w:rsidR="008B3AA2">
        <w:t xml:space="preserve"> half)</w:t>
      </w:r>
      <w:r w:rsidR="00C146EA">
        <w:t>,</w:t>
      </w:r>
      <w:r w:rsidR="00891D38">
        <w:t xml:space="preserve"> and t</w:t>
      </w:r>
      <w:r w:rsidR="00B357D1">
        <w:t xml:space="preserve">he records selected were then assessed in full after </w:t>
      </w:r>
      <w:r w:rsidR="00201CFA">
        <w:t xml:space="preserve">their </w:t>
      </w:r>
      <w:r w:rsidR="00B357D1">
        <w:t>retrieval</w:t>
      </w:r>
      <w:r w:rsidR="00A66900">
        <w:t xml:space="preserve">. </w:t>
      </w:r>
      <w:r w:rsidR="005C089B">
        <w:t>All full</w:t>
      </w:r>
      <w:r w:rsidR="00F70EA0">
        <w:t>-</w:t>
      </w:r>
      <w:r w:rsidR="005C089B">
        <w:t xml:space="preserve">text assessments were performed by two members of the research team </w:t>
      </w:r>
      <w:r w:rsidR="008B3AA2">
        <w:t>(both assessed all full texts)</w:t>
      </w:r>
      <w:r w:rsidR="00F70EA0">
        <w:t>,</w:t>
      </w:r>
      <w:r w:rsidR="008B3AA2">
        <w:t xml:space="preserve"> </w:t>
      </w:r>
      <w:r w:rsidR="005C089B">
        <w:t>which were blinded to each other’s assessment. Disagreements were discussed before rejecting any review.</w:t>
      </w:r>
      <w:r w:rsidR="00943069">
        <w:t xml:space="preserve"> </w:t>
      </w:r>
      <w:r w:rsidR="005C089B">
        <w:t xml:space="preserve"> </w:t>
      </w:r>
    </w:p>
    <w:p w14:paraId="6ECB34ED" w14:textId="6FB51328" w:rsidR="001A582C" w:rsidRDefault="001A582C" w:rsidP="001A582C">
      <w:pPr>
        <w:spacing w:line="276" w:lineRule="auto"/>
      </w:pPr>
      <w:r>
        <w:t>Each practice was summarised in light of i) the evidence retrieved</w:t>
      </w:r>
      <w:r w:rsidR="006057C4">
        <w:t>,</w:t>
      </w:r>
      <w:r>
        <w:t xml:space="preserve"> and ii) the impact these practices had on the reduction of </w:t>
      </w:r>
      <w:r w:rsidR="007D5E32">
        <w:t>PWD</w:t>
      </w:r>
      <w:r>
        <w:t>, the reduction of post-weaning mortality, and on pig growth.</w:t>
      </w:r>
      <w:r w:rsidRPr="006D4642">
        <w:t xml:space="preserve"> </w:t>
      </w:r>
      <w:r>
        <w:t>All selected papers were classified as of p</w:t>
      </w:r>
      <w:r w:rsidRPr="006D4642">
        <w:t xml:space="preserve">rimary interest </w:t>
      </w:r>
      <w:r w:rsidR="00D80E30" w:rsidRPr="00D80E30">
        <w:t>–</w:t>
      </w:r>
      <w:r>
        <w:t xml:space="preserve"> </w:t>
      </w:r>
      <w:r w:rsidRPr="006D4642">
        <w:t>papers presenting a review of two or more of the practices listed (i.e. fibre and protein nutritional strategies)</w:t>
      </w:r>
      <w:r>
        <w:t xml:space="preserve"> or as of s</w:t>
      </w:r>
      <w:r w:rsidRPr="006D4642">
        <w:t xml:space="preserve">econdary interest </w:t>
      </w:r>
      <w:r>
        <w:t xml:space="preserve">- </w:t>
      </w:r>
      <w:r w:rsidRPr="006D4642">
        <w:t>papers offer</w:t>
      </w:r>
      <w:r>
        <w:t>ing</w:t>
      </w:r>
      <w:r w:rsidRPr="006D4642">
        <w:t xml:space="preserve"> insights into one of the practices listed.</w:t>
      </w:r>
      <w:r>
        <w:t xml:space="preserve"> Knowledge gaps were identified.</w:t>
      </w:r>
    </w:p>
    <w:p w14:paraId="04BA672E" w14:textId="7A2D4E7E" w:rsidR="001A582C" w:rsidRDefault="001A582C" w:rsidP="001A582C">
      <w:pPr>
        <w:spacing w:line="276" w:lineRule="auto"/>
      </w:pPr>
      <w:r>
        <w:t xml:space="preserve">Manual searches were included to counteract the lack of scientific documentation within the search parameters of the benefits of some practices, such as management practices. The syntheses were refined with the information retrieved in this second search. Experts were consulted to complement the information gathered and validate the practical aspects of the narrative summaries. </w:t>
      </w:r>
    </w:p>
    <w:p w14:paraId="7E150595" w14:textId="77777777" w:rsidR="001A582C" w:rsidRDefault="001A582C" w:rsidP="001A582C">
      <w:pPr>
        <w:spacing w:line="276" w:lineRule="auto"/>
      </w:pPr>
      <w:r w:rsidRPr="0053059F">
        <w:t xml:space="preserve">The </w:t>
      </w:r>
      <w:r>
        <w:t xml:space="preserve">systematic </w:t>
      </w:r>
      <w:r w:rsidRPr="0053059F">
        <w:t xml:space="preserve">search process for the REAs is </w:t>
      </w:r>
      <w:r>
        <w:t>detailed</w:t>
      </w:r>
      <w:r w:rsidRPr="0053059F">
        <w:t xml:space="preserve"> below.</w:t>
      </w:r>
    </w:p>
    <w:p w14:paraId="7E991E28" w14:textId="6DED55F6" w:rsidR="001A582C" w:rsidRDefault="001A582C" w:rsidP="00B4537B">
      <w:pPr>
        <w:spacing w:line="276" w:lineRule="auto"/>
        <w:sectPr w:rsidR="001A582C" w:rsidSect="001B626D">
          <w:headerReference w:type="default" r:id="rId16"/>
          <w:footerReference w:type="default" r:id="rId17"/>
          <w:pgSz w:w="11906" w:h="16838"/>
          <w:pgMar w:top="1417" w:right="1701" w:bottom="1417" w:left="1701" w:header="708" w:footer="708" w:gutter="0"/>
          <w:pgNumType w:start="1"/>
          <w:cols w:space="708"/>
          <w:docGrid w:linePitch="360"/>
        </w:sectPr>
      </w:pPr>
    </w:p>
    <w:p w14:paraId="5A538DA5" w14:textId="7B27741B" w:rsidR="0002357B" w:rsidRDefault="00347720" w:rsidP="00B4537B">
      <w:pPr>
        <w:spacing w:line="276" w:lineRule="auto"/>
      </w:pPr>
      <w:r>
        <w:rPr>
          <w:noProof/>
        </w:rPr>
        <w:drawing>
          <wp:inline distT="0" distB="0" distL="0" distR="0" wp14:anchorId="339E30B0" wp14:editId="22775CFD">
            <wp:extent cx="8460000" cy="4780346"/>
            <wp:effectExtent l="0" t="0" r="0" b="127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8460000" cy="4780346"/>
                    </a:xfrm>
                    <a:prstGeom prst="rect">
                      <a:avLst/>
                    </a:prstGeom>
                  </pic:spPr>
                </pic:pic>
              </a:graphicData>
            </a:graphic>
          </wp:inline>
        </w:drawing>
      </w:r>
    </w:p>
    <w:p w14:paraId="0B27D630" w14:textId="27C14293" w:rsidR="001A582C" w:rsidRDefault="001A582C" w:rsidP="002F40BA">
      <w:pPr>
        <w:pStyle w:val="Caption"/>
        <w:rPr>
          <w:iCs w:val="0"/>
        </w:rPr>
        <w:sectPr w:rsidR="001A582C" w:rsidSect="002F40BA">
          <w:headerReference w:type="default" r:id="rId19"/>
          <w:pgSz w:w="16838" w:h="11906" w:orient="landscape"/>
          <w:pgMar w:top="1701" w:right="1417" w:bottom="1701" w:left="1417" w:header="708" w:footer="708" w:gutter="0"/>
          <w:pgNumType w:start="6"/>
          <w:cols w:space="708"/>
          <w:docGrid w:linePitch="360"/>
        </w:sectPr>
      </w:pPr>
      <w:bookmarkStart w:id="14" w:name="_Ref122023172"/>
      <w:r w:rsidRPr="00B26DBF">
        <w:t xml:space="preserve">Figure </w:t>
      </w:r>
      <w:r w:rsidRPr="00B26DBF">
        <w:fldChar w:fldCharType="begin"/>
      </w:r>
      <w:r w:rsidRPr="00B26DBF">
        <w:instrText xml:space="preserve"> SEQ Figure \* ARABIC </w:instrText>
      </w:r>
      <w:r w:rsidRPr="00B26DBF">
        <w:fldChar w:fldCharType="separate"/>
      </w:r>
      <w:r w:rsidRPr="00B26DBF">
        <w:rPr>
          <w:noProof/>
        </w:rPr>
        <w:t>1</w:t>
      </w:r>
      <w:r w:rsidRPr="00B26DBF">
        <w:fldChar w:fldCharType="end"/>
      </w:r>
      <w:bookmarkEnd w:id="14"/>
      <w:r w:rsidRPr="00BF3AFF">
        <w:t>.</w:t>
      </w:r>
      <w:r>
        <w:t xml:space="preserve"> Tools and methods employed during the systematic search </w:t>
      </w:r>
      <w:commentRangeStart w:id="15"/>
      <w:r>
        <w:t>process</w:t>
      </w:r>
      <w:commentRangeEnd w:id="15"/>
      <w:r w:rsidR="0004099F">
        <w:rPr>
          <w:rStyle w:val="CommentReference"/>
          <w:rFonts w:eastAsiaTheme="minorHAnsi" w:cstheme="minorBidi"/>
          <w:iCs w:val="0"/>
          <w:lang w:eastAsia="en-US"/>
        </w:rPr>
        <w:commentReference w:id="15"/>
      </w:r>
    </w:p>
    <w:p w14:paraId="58B4FF7C" w14:textId="3DAFFE38" w:rsidR="0072038D" w:rsidRDefault="0072038D" w:rsidP="00280D6B">
      <w:pPr>
        <w:pStyle w:val="Heading2"/>
      </w:pPr>
      <w:bookmarkStart w:id="16" w:name="_Toc113219387"/>
      <w:bookmarkStart w:id="17" w:name="_Toc124787483"/>
      <w:r w:rsidRPr="00BF228D">
        <w:t>Defining search terms and databases</w:t>
      </w:r>
      <w:bookmarkEnd w:id="16"/>
      <w:bookmarkEnd w:id="17"/>
    </w:p>
    <w:p w14:paraId="76C433F4" w14:textId="5C92711E" w:rsidR="006B4659" w:rsidRDefault="006B4659" w:rsidP="00B4537B">
      <w:pPr>
        <w:spacing w:line="276" w:lineRule="auto"/>
        <w:rPr>
          <w:rFonts w:eastAsia="Arial" w:cs="Arial"/>
        </w:rPr>
      </w:pPr>
      <w:r w:rsidRPr="1D2270C7">
        <w:rPr>
          <w:rFonts w:eastAsia="Arial" w:cs="Arial"/>
        </w:rPr>
        <w:t>A</w:t>
      </w:r>
      <w:r>
        <w:rPr>
          <w:rFonts w:eastAsia="Arial" w:cs="Arial"/>
        </w:rPr>
        <w:t>n</w:t>
      </w:r>
      <w:r w:rsidRPr="1D2270C7">
        <w:rPr>
          <w:rFonts w:eastAsia="Arial" w:cs="Arial"/>
        </w:rPr>
        <w:t xml:space="preserve"> </w:t>
      </w:r>
      <w:r>
        <w:rPr>
          <w:rFonts w:eastAsia="Arial" w:cs="Arial"/>
        </w:rPr>
        <w:t xml:space="preserve">initial </w:t>
      </w:r>
      <w:r w:rsidRPr="1D2270C7">
        <w:rPr>
          <w:rFonts w:eastAsia="Arial" w:cs="Arial"/>
        </w:rPr>
        <w:t xml:space="preserve">set of 16 practices to reduce </w:t>
      </w:r>
      <w:r w:rsidR="00973319">
        <w:rPr>
          <w:rFonts w:eastAsia="Arial" w:cs="Arial"/>
        </w:rPr>
        <w:t>PWD</w:t>
      </w:r>
      <w:r w:rsidRPr="1D2270C7">
        <w:rPr>
          <w:rFonts w:eastAsia="Arial" w:cs="Arial"/>
        </w:rPr>
        <w:t xml:space="preserve"> were proposed by</w:t>
      </w:r>
      <w:r w:rsidR="00C35E54">
        <w:rPr>
          <w:rFonts w:eastAsia="Arial" w:cs="Arial"/>
        </w:rPr>
        <w:t xml:space="preserve"> AHDB</w:t>
      </w:r>
      <w:r w:rsidRPr="1D2270C7">
        <w:rPr>
          <w:rFonts w:eastAsia="Arial" w:cs="Arial"/>
        </w:rPr>
        <w:t xml:space="preserve">. </w:t>
      </w:r>
      <w:r w:rsidR="003D0134">
        <w:rPr>
          <w:rFonts w:eastAsia="Arial" w:cs="Arial"/>
        </w:rPr>
        <w:fldChar w:fldCharType="begin"/>
      </w:r>
      <w:r w:rsidR="003D0134">
        <w:rPr>
          <w:rFonts w:eastAsia="Arial" w:cs="Arial"/>
        </w:rPr>
        <w:instrText xml:space="preserve"> REF _Ref118717783 \h </w:instrText>
      </w:r>
      <w:r w:rsidR="00B4537B">
        <w:rPr>
          <w:rFonts w:eastAsia="Arial" w:cs="Arial"/>
        </w:rPr>
        <w:instrText xml:space="preserve"> \* MERGEFORMAT </w:instrText>
      </w:r>
      <w:r w:rsidR="003D0134">
        <w:rPr>
          <w:rFonts w:eastAsia="Arial" w:cs="Arial"/>
        </w:rPr>
      </w:r>
      <w:r w:rsidR="003D0134">
        <w:rPr>
          <w:rFonts w:eastAsia="Arial" w:cs="Arial"/>
        </w:rPr>
        <w:fldChar w:fldCharType="separate"/>
      </w:r>
      <w:r w:rsidR="003D0134">
        <w:t xml:space="preserve">Table </w:t>
      </w:r>
      <w:r w:rsidR="003D0134">
        <w:rPr>
          <w:noProof/>
        </w:rPr>
        <w:t>1</w:t>
      </w:r>
      <w:r w:rsidR="003D0134">
        <w:rPr>
          <w:rFonts w:eastAsia="Arial" w:cs="Arial"/>
        </w:rPr>
        <w:fldChar w:fldCharType="end"/>
      </w:r>
      <w:r w:rsidR="006B2A10">
        <w:rPr>
          <w:rFonts w:eastAsia="Arial" w:cs="Arial"/>
        </w:rPr>
        <w:t xml:space="preserve"> </w:t>
      </w:r>
      <w:r>
        <w:rPr>
          <w:rFonts w:eastAsia="Arial" w:cs="Arial"/>
        </w:rPr>
        <w:t>shows t</w:t>
      </w:r>
      <w:r w:rsidRPr="1D2270C7">
        <w:rPr>
          <w:rFonts w:eastAsia="Arial" w:cs="Arial"/>
        </w:rPr>
        <w:t xml:space="preserve">hese </w:t>
      </w:r>
      <w:r>
        <w:rPr>
          <w:rFonts w:eastAsia="Arial" w:cs="Arial"/>
        </w:rPr>
        <w:t xml:space="preserve">practices </w:t>
      </w:r>
      <w:r w:rsidRPr="1D2270C7">
        <w:rPr>
          <w:rFonts w:eastAsia="Arial" w:cs="Arial"/>
        </w:rPr>
        <w:t xml:space="preserve">grouped into nutritional changes, management practices, and immune status. </w:t>
      </w:r>
      <w:r>
        <w:rPr>
          <w:rFonts w:eastAsia="Arial" w:cs="Arial"/>
        </w:rPr>
        <w:t>For each practice, a search string was built</w:t>
      </w:r>
      <w:r w:rsidR="001D27E6">
        <w:rPr>
          <w:rFonts w:eastAsia="Arial" w:cs="Arial"/>
        </w:rPr>
        <w:t xml:space="preserve"> and adapted to each database in the systematic searches. </w:t>
      </w:r>
    </w:p>
    <w:p w14:paraId="40F0F419" w14:textId="06E9D087" w:rsidR="003D0134" w:rsidRDefault="003D0134" w:rsidP="00B4537B">
      <w:pPr>
        <w:pStyle w:val="Caption"/>
        <w:keepNext/>
        <w:spacing w:line="276" w:lineRule="auto"/>
      </w:pPr>
      <w:bookmarkStart w:id="18" w:name="_Ref118717783"/>
      <w:r w:rsidRPr="00B26DBF">
        <w:t xml:space="preserve">Table </w:t>
      </w:r>
      <w:r w:rsidRPr="00B26DBF">
        <w:fldChar w:fldCharType="begin"/>
      </w:r>
      <w:r w:rsidRPr="00B26DBF">
        <w:instrText xml:space="preserve"> SEQ Table \* ARABIC </w:instrText>
      </w:r>
      <w:r w:rsidRPr="00B26DBF">
        <w:fldChar w:fldCharType="separate"/>
      </w:r>
      <w:r w:rsidR="00D77D70" w:rsidRPr="00B26DBF">
        <w:rPr>
          <w:noProof/>
        </w:rPr>
        <w:t>1</w:t>
      </w:r>
      <w:r w:rsidRPr="00B26DBF">
        <w:fldChar w:fldCharType="end"/>
      </w:r>
      <w:bookmarkEnd w:id="18"/>
      <w:r w:rsidR="00286007" w:rsidRPr="00B26DBF">
        <w:t>.</w:t>
      </w:r>
      <w:r w:rsidRPr="003D0134">
        <w:rPr>
          <w:rFonts w:eastAsia="Arial" w:cs="Arial"/>
        </w:rPr>
        <w:t xml:space="preserve"> </w:t>
      </w:r>
      <w:r>
        <w:rPr>
          <w:rFonts w:eastAsia="Arial" w:cs="Arial"/>
        </w:rPr>
        <w:t xml:space="preserve">Practices to reduce </w:t>
      </w:r>
      <w:r w:rsidR="00973319">
        <w:rPr>
          <w:rFonts w:eastAsia="Arial" w:cs="Arial"/>
        </w:rPr>
        <w:t>PWD</w:t>
      </w:r>
      <w:r>
        <w:rPr>
          <w:rFonts w:eastAsia="Arial" w:cs="Arial"/>
        </w:rPr>
        <w:t xml:space="preserve"> – alternatives to the use of </w:t>
      </w:r>
      <w:r w:rsidR="00973319">
        <w:rPr>
          <w:rFonts w:eastAsia="Arial" w:cs="Arial"/>
        </w:rPr>
        <w:t>ZnO</w:t>
      </w:r>
    </w:p>
    <w:tbl>
      <w:tblPr>
        <w:tblStyle w:val="TableGrid"/>
        <w:tblW w:w="8505" w:type="dxa"/>
        <w:tblBorders>
          <w:top w:val="none" w:sz="4" w:space="0" w:color="000000" w:themeColor="text1"/>
          <w:left w:val="none" w:sz="4" w:space="0" w:color="000000" w:themeColor="text1"/>
          <w:bottom w:val="none" w:sz="4" w:space="0" w:color="000000" w:themeColor="text1"/>
          <w:right w:val="none" w:sz="4" w:space="0" w:color="000000" w:themeColor="text1"/>
          <w:insideH w:val="none" w:sz="4" w:space="0" w:color="000000" w:themeColor="text1"/>
          <w:insideV w:val="none" w:sz="4" w:space="0" w:color="000000" w:themeColor="text1"/>
        </w:tblBorders>
        <w:tblLayout w:type="fixed"/>
        <w:tblLook w:val="06A0" w:firstRow="1" w:lastRow="0" w:firstColumn="1" w:lastColumn="0" w:noHBand="1" w:noVBand="1"/>
      </w:tblPr>
      <w:tblGrid>
        <w:gridCol w:w="3828"/>
        <w:gridCol w:w="2693"/>
        <w:gridCol w:w="1984"/>
      </w:tblGrid>
      <w:tr w:rsidR="006B4659" w:rsidRPr="00BF228D" w14:paraId="0E24C5CB" w14:textId="77777777" w:rsidTr="000C69C1">
        <w:tc>
          <w:tcPr>
            <w:tcW w:w="3828" w:type="dxa"/>
            <w:tcBorders>
              <w:top w:val="single" w:sz="12" w:space="0" w:color="000000"/>
              <w:left w:val="nil"/>
              <w:bottom w:val="single" w:sz="4" w:space="0" w:color="000000"/>
              <w:right w:val="nil"/>
            </w:tcBorders>
            <w:shd w:val="clear" w:color="auto" w:fill="D9E2F3" w:themeFill="accent1" w:themeFillTint="33"/>
          </w:tcPr>
          <w:p w14:paraId="7A45190C" w14:textId="77777777" w:rsidR="006B4659" w:rsidRPr="00BF228D" w:rsidRDefault="006B4659" w:rsidP="00B4537B">
            <w:pPr>
              <w:spacing w:line="276" w:lineRule="auto"/>
              <w:rPr>
                <w:rFonts w:eastAsia="Arial" w:cs="Arial"/>
                <w:b/>
                <w:bCs/>
              </w:rPr>
            </w:pPr>
            <w:r w:rsidRPr="1D2270C7">
              <w:rPr>
                <w:rFonts w:eastAsia="Arial" w:cs="Arial"/>
                <w:b/>
                <w:bCs/>
              </w:rPr>
              <w:t>Nutritional changes</w:t>
            </w:r>
          </w:p>
        </w:tc>
        <w:tc>
          <w:tcPr>
            <w:tcW w:w="2693" w:type="dxa"/>
            <w:tcBorders>
              <w:top w:val="single" w:sz="12" w:space="0" w:color="000000"/>
              <w:left w:val="nil"/>
              <w:bottom w:val="single" w:sz="4" w:space="0" w:color="000000"/>
            </w:tcBorders>
            <w:shd w:val="clear" w:color="auto" w:fill="D9E2F3" w:themeFill="accent1" w:themeFillTint="33"/>
          </w:tcPr>
          <w:p w14:paraId="47DEE648" w14:textId="77777777" w:rsidR="006B4659" w:rsidRPr="00BF228D" w:rsidRDefault="006B4659" w:rsidP="00B4537B">
            <w:pPr>
              <w:spacing w:line="276" w:lineRule="auto"/>
              <w:rPr>
                <w:rFonts w:eastAsia="Arial" w:cs="Arial"/>
                <w:b/>
                <w:bCs/>
              </w:rPr>
            </w:pPr>
            <w:r w:rsidRPr="1D2270C7">
              <w:rPr>
                <w:rFonts w:eastAsia="Arial" w:cs="Arial"/>
                <w:b/>
                <w:bCs/>
              </w:rPr>
              <w:t>Management practices</w:t>
            </w:r>
          </w:p>
        </w:tc>
        <w:tc>
          <w:tcPr>
            <w:tcW w:w="1984" w:type="dxa"/>
            <w:tcBorders>
              <w:top w:val="single" w:sz="12" w:space="0" w:color="000000"/>
              <w:bottom w:val="single" w:sz="4" w:space="0" w:color="000000"/>
              <w:right w:val="nil"/>
            </w:tcBorders>
            <w:shd w:val="clear" w:color="auto" w:fill="D9E2F3" w:themeFill="accent1" w:themeFillTint="33"/>
          </w:tcPr>
          <w:p w14:paraId="4D353AFC" w14:textId="77777777" w:rsidR="006B4659" w:rsidRPr="00BF228D" w:rsidRDefault="006B4659" w:rsidP="00B4537B">
            <w:pPr>
              <w:spacing w:line="276" w:lineRule="auto"/>
              <w:rPr>
                <w:rFonts w:eastAsia="Arial" w:cs="Arial"/>
                <w:b/>
                <w:bCs/>
              </w:rPr>
            </w:pPr>
            <w:r w:rsidRPr="1D2270C7">
              <w:rPr>
                <w:rFonts w:eastAsia="Arial" w:cs="Arial"/>
                <w:b/>
                <w:bCs/>
              </w:rPr>
              <w:t>Immune status</w:t>
            </w:r>
          </w:p>
        </w:tc>
      </w:tr>
      <w:tr w:rsidR="006B4659" w:rsidRPr="00BF228D" w14:paraId="1293DEDB" w14:textId="77777777" w:rsidTr="000C69C1">
        <w:tc>
          <w:tcPr>
            <w:tcW w:w="3828" w:type="dxa"/>
            <w:tcBorders>
              <w:top w:val="single" w:sz="4" w:space="0" w:color="000000"/>
            </w:tcBorders>
          </w:tcPr>
          <w:p w14:paraId="33C4B3F8" w14:textId="77777777" w:rsidR="006B4659" w:rsidRPr="00BF228D" w:rsidRDefault="006B4659" w:rsidP="00B4537B">
            <w:pPr>
              <w:spacing w:line="276" w:lineRule="auto"/>
              <w:jc w:val="left"/>
              <w:rPr>
                <w:rFonts w:eastAsia="Arial" w:cs="Arial"/>
              </w:rPr>
            </w:pPr>
            <w:r w:rsidRPr="1D2270C7">
              <w:rPr>
                <w:rFonts w:eastAsia="Arial" w:cs="Arial"/>
              </w:rPr>
              <w:t>Inert fibres</w:t>
            </w:r>
          </w:p>
        </w:tc>
        <w:tc>
          <w:tcPr>
            <w:tcW w:w="2693" w:type="dxa"/>
            <w:tcBorders>
              <w:top w:val="single" w:sz="4" w:space="0" w:color="000000"/>
            </w:tcBorders>
          </w:tcPr>
          <w:p w14:paraId="1C3905EA" w14:textId="77777777" w:rsidR="006B4659" w:rsidRPr="00BF228D" w:rsidRDefault="006B4659" w:rsidP="00B4537B">
            <w:pPr>
              <w:spacing w:line="276" w:lineRule="auto"/>
              <w:jc w:val="left"/>
              <w:rPr>
                <w:rFonts w:eastAsia="Arial" w:cs="Arial"/>
              </w:rPr>
            </w:pPr>
            <w:r w:rsidRPr="1D2270C7">
              <w:rPr>
                <w:rFonts w:eastAsia="Arial" w:cs="Arial"/>
              </w:rPr>
              <w:t>Stress reduction</w:t>
            </w:r>
          </w:p>
        </w:tc>
        <w:tc>
          <w:tcPr>
            <w:tcW w:w="1984" w:type="dxa"/>
            <w:tcBorders>
              <w:top w:val="single" w:sz="4" w:space="0" w:color="000000"/>
            </w:tcBorders>
          </w:tcPr>
          <w:p w14:paraId="52A4AD29" w14:textId="77777777" w:rsidR="006B4659" w:rsidRPr="00BF228D" w:rsidRDefault="006B4659" w:rsidP="00B4537B">
            <w:pPr>
              <w:spacing w:line="276" w:lineRule="auto"/>
              <w:jc w:val="left"/>
              <w:rPr>
                <w:rFonts w:eastAsia="Arial" w:cs="Arial"/>
              </w:rPr>
            </w:pPr>
            <w:r w:rsidRPr="1D2270C7">
              <w:rPr>
                <w:rFonts w:eastAsia="Arial" w:cs="Arial"/>
              </w:rPr>
              <w:t>Vaccination</w:t>
            </w:r>
          </w:p>
        </w:tc>
      </w:tr>
      <w:tr w:rsidR="006B4659" w:rsidRPr="00BF228D" w14:paraId="3203FF3D" w14:textId="77777777" w:rsidTr="000C69C1">
        <w:tc>
          <w:tcPr>
            <w:tcW w:w="3828" w:type="dxa"/>
          </w:tcPr>
          <w:p w14:paraId="4DD92CAF" w14:textId="6CB95723" w:rsidR="006B4659" w:rsidRPr="00BF228D" w:rsidRDefault="006B4659" w:rsidP="00B4537B">
            <w:pPr>
              <w:spacing w:line="276" w:lineRule="auto"/>
              <w:jc w:val="left"/>
              <w:rPr>
                <w:rFonts w:eastAsia="Arial" w:cs="Arial"/>
              </w:rPr>
            </w:pPr>
            <w:r w:rsidRPr="1D2270C7">
              <w:rPr>
                <w:rFonts w:eastAsia="Arial" w:cs="Arial"/>
              </w:rPr>
              <w:t xml:space="preserve">Acidification </w:t>
            </w:r>
            <w:r w:rsidR="006F2173" w:rsidRPr="1D2270C7">
              <w:rPr>
                <w:rFonts w:eastAsia="Arial" w:cs="Arial"/>
              </w:rPr>
              <w:t>o</w:t>
            </w:r>
            <w:r w:rsidR="006F2173">
              <w:rPr>
                <w:rFonts w:eastAsia="Arial" w:cs="Arial"/>
              </w:rPr>
              <w:t>f</w:t>
            </w:r>
            <w:r w:rsidR="006F2173" w:rsidRPr="1D2270C7">
              <w:rPr>
                <w:rFonts w:eastAsia="Arial" w:cs="Arial"/>
              </w:rPr>
              <w:t xml:space="preserve"> </w:t>
            </w:r>
            <w:r w:rsidRPr="1D2270C7">
              <w:rPr>
                <w:rFonts w:eastAsia="Arial" w:cs="Arial"/>
              </w:rPr>
              <w:t>feed and water</w:t>
            </w:r>
          </w:p>
        </w:tc>
        <w:tc>
          <w:tcPr>
            <w:tcW w:w="2693" w:type="dxa"/>
          </w:tcPr>
          <w:p w14:paraId="1F940719" w14:textId="37CE9982" w:rsidR="006B4659" w:rsidRPr="00BF228D" w:rsidRDefault="006B4659" w:rsidP="00B4537B">
            <w:pPr>
              <w:spacing w:line="276" w:lineRule="auto"/>
              <w:jc w:val="left"/>
              <w:rPr>
                <w:rFonts w:eastAsia="Arial" w:cs="Arial"/>
              </w:rPr>
            </w:pPr>
            <w:r w:rsidRPr="1D2270C7">
              <w:rPr>
                <w:rFonts w:eastAsia="Arial" w:cs="Arial"/>
              </w:rPr>
              <w:t>Housing/pen layout</w:t>
            </w:r>
          </w:p>
        </w:tc>
        <w:tc>
          <w:tcPr>
            <w:tcW w:w="1984" w:type="dxa"/>
          </w:tcPr>
          <w:p w14:paraId="0CE1158A" w14:textId="77777777" w:rsidR="006B4659" w:rsidRPr="00BF228D" w:rsidRDefault="006B4659" w:rsidP="00B4537B">
            <w:pPr>
              <w:spacing w:line="276" w:lineRule="auto"/>
              <w:jc w:val="left"/>
              <w:rPr>
                <w:rFonts w:eastAsia="Arial" w:cs="Arial"/>
              </w:rPr>
            </w:pPr>
            <w:r w:rsidRPr="1D2270C7">
              <w:rPr>
                <w:rFonts w:eastAsia="Arial" w:cs="Arial"/>
              </w:rPr>
              <w:t>Colostrum</w:t>
            </w:r>
          </w:p>
        </w:tc>
      </w:tr>
      <w:tr w:rsidR="006B4659" w:rsidRPr="00BF228D" w14:paraId="29E15874" w14:textId="77777777" w:rsidTr="000C69C1">
        <w:tc>
          <w:tcPr>
            <w:tcW w:w="3828" w:type="dxa"/>
          </w:tcPr>
          <w:p w14:paraId="5E639229" w14:textId="77777777" w:rsidR="006B4659" w:rsidRPr="00BF228D" w:rsidRDefault="006B4659" w:rsidP="00B4537B">
            <w:pPr>
              <w:spacing w:line="276" w:lineRule="auto"/>
              <w:jc w:val="left"/>
              <w:rPr>
                <w:rFonts w:eastAsia="Arial" w:cs="Arial"/>
              </w:rPr>
            </w:pPr>
            <w:r w:rsidRPr="1D2270C7">
              <w:rPr>
                <w:rFonts w:eastAsia="Arial" w:cs="Arial"/>
              </w:rPr>
              <w:t>Fermentation</w:t>
            </w:r>
          </w:p>
        </w:tc>
        <w:tc>
          <w:tcPr>
            <w:tcW w:w="2693" w:type="dxa"/>
          </w:tcPr>
          <w:p w14:paraId="2CEB2848" w14:textId="77777777" w:rsidR="006B4659" w:rsidRPr="00BF228D" w:rsidRDefault="006B4659" w:rsidP="00B4537B">
            <w:pPr>
              <w:spacing w:line="276" w:lineRule="auto"/>
              <w:jc w:val="left"/>
              <w:rPr>
                <w:rFonts w:eastAsia="Arial" w:cs="Arial"/>
              </w:rPr>
            </w:pPr>
            <w:r w:rsidRPr="1D2270C7">
              <w:rPr>
                <w:rFonts w:eastAsia="Arial" w:cs="Arial"/>
              </w:rPr>
              <w:t>Water quality</w:t>
            </w:r>
          </w:p>
        </w:tc>
        <w:tc>
          <w:tcPr>
            <w:tcW w:w="1984" w:type="dxa"/>
          </w:tcPr>
          <w:p w14:paraId="54750F86" w14:textId="77777777" w:rsidR="006B4659" w:rsidRPr="00BF228D" w:rsidRDefault="006B4659" w:rsidP="00B4537B">
            <w:pPr>
              <w:spacing w:line="276" w:lineRule="auto"/>
              <w:jc w:val="left"/>
              <w:rPr>
                <w:rFonts w:eastAsia="Arial" w:cs="Arial"/>
              </w:rPr>
            </w:pPr>
            <w:r w:rsidRPr="1D2270C7">
              <w:rPr>
                <w:rFonts w:eastAsia="Arial" w:cs="Arial"/>
              </w:rPr>
              <w:t>Antibiotic usage</w:t>
            </w:r>
          </w:p>
        </w:tc>
      </w:tr>
      <w:tr w:rsidR="006B4659" w:rsidRPr="00BF228D" w14:paraId="48ABA3A2" w14:textId="77777777" w:rsidTr="000C69C1">
        <w:tc>
          <w:tcPr>
            <w:tcW w:w="3828" w:type="dxa"/>
          </w:tcPr>
          <w:p w14:paraId="450B2CA3" w14:textId="77777777" w:rsidR="006B4659" w:rsidRPr="00BF228D" w:rsidRDefault="006B4659" w:rsidP="00B4537B">
            <w:pPr>
              <w:spacing w:line="276" w:lineRule="auto"/>
              <w:jc w:val="left"/>
              <w:rPr>
                <w:rFonts w:eastAsia="Arial" w:cs="Arial"/>
              </w:rPr>
            </w:pPr>
            <w:r w:rsidRPr="1D2270C7">
              <w:rPr>
                <w:rFonts w:eastAsia="Arial" w:cs="Arial"/>
              </w:rPr>
              <w:t>Feed additives</w:t>
            </w:r>
          </w:p>
        </w:tc>
        <w:tc>
          <w:tcPr>
            <w:tcW w:w="2693" w:type="dxa"/>
          </w:tcPr>
          <w:p w14:paraId="58BC4287" w14:textId="77777777" w:rsidR="006B4659" w:rsidRPr="00BF228D" w:rsidRDefault="006B4659" w:rsidP="00B4537B">
            <w:pPr>
              <w:spacing w:line="276" w:lineRule="auto"/>
              <w:jc w:val="left"/>
              <w:rPr>
                <w:rFonts w:eastAsia="Arial" w:cs="Arial"/>
              </w:rPr>
            </w:pPr>
            <w:r w:rsidRPr="1D2270C7">
              <w:rPr>
                <w:rFonts w:eastAsia="Arial" w:cs="Arial"/>
              </w:rPr>
              <w:t>Hygiene and biosecurity</w:t>
            </w:r>
          </w:p>
        </w:tc>
        <w:tc>
          <w:tcPr>
            <w:tcW w:w="1984" w:type="dxa"/>
          </w:tcPr>
          <w:p w14:paraId="495122AA" w14:textId="77777777" w:rsidR="006B4659" w:rsidRPr="00BF228D" w:rsidRDefault="006B4659" w:rsidP="00B4537B">
            <w:pPr>
              <w:spacing w:line="276" w:lineRule="auto"/>
              <w:jc w:val="left"/>
              <w:rPr>
                <w:rFonts w:eastAsia="Arial" w:cs="Arial"/>
              </w:rPr>
            </w:pPr>
            <w:r w:rsidRPr="1D2270C7">
              <w:rPr>
                <w:rFonts w:eastAsia="Arial" w:cs="Arial"/>
              </w:rPr>
              <w:t>Phages</w:t>
            </w:r>
          </w:p>
        </w:tc>
      </w:tr>
      <w:tr w:rsidR="006B4659" w:rsidRPr="00BF228D" w14:paraId="6D65B387" w14:textId="77777777" w:rsidTr="000C69C1">
        <w:tc>
          <w:tcPr>
            <w:tcW w:w="3828" w:type="dxa"/>
            <w:tcBorders>
              <w:bottom w:val="nil"/>
            </w:tcBorders>
          </w:tcPr>
          <w:p w14:paraId="7BB14973" w14:textId="77777777" w:rsidR="006B4659" w:rsidRPr="00BF228D" w:rsidRDefault="006B4659" w:rsidP="00B4537B">
            <w:pPr>
              <w:spacing w:line="276" w:lineRule="auto"/>
              <w:jc w:val="left"/>
              <w:rPr>
                <w:rFonts w:eastAsia="Arial" w:cs="Arial"/>
              </w:rPr>
            </w:pPr>
            <w:r w:rsidRPr="1D2270C7">
              <w:rPr>
                <w:rFonts w:eastAsia="Arial" w:cs="Arial"/>
              </w:rPr>
              <w:t>Reduce crude protein intake</w:t>
            </w:r>
          </w:p>
        </w:tc>
        <w:tc>
          <w:tcPr>
            <w:tcW w:w="2693" w:type="dxa"/>
            <w:tcBorders>
              <w:bottom w:val="nil"/>
            </w:tcBorders>
          </w:tcPr>
          <w:p w14:paraId="5B5BCB8B" w14:textId="77777777" w:rsidR="006B4659" w:rsidRPr="00BF228D" w:rsidRDefault="006B4659" w:rsidP="00B4537B">
            <w:pPr>
              <w:spacing w:line="276" w:lineRule="auto"/>
              <w:jc w:val="left"/>
              <w:rPr>
                <w:rFonts w:eastAsia="Arial" w:cs="Arial"/>
              </w:rPr>
            </w:pPr>
            <w:r w:rsidRPr="1D2270C7">
              <w:rPr>
                <w:rFonts w:eastAsia="Arial" w:cs="Arial"/>
              </w:rPr>
              <w:t>Delayed weaning</w:t>
            </w:r>
          </w:p>
        </w:tc>
        <w:tc>
          <w:tcPr>
            <w:tcW w:w="1984" w:type="dxa"/>
            <w:tcBorders>
              <w:bottom w:val="nil"/>
            </w:tcBorders>
          </w:tcPr>
          <w:p w14:paraId="6B9C7C9E" w14:textId="77777777" w:rsidR="006B4659" w:rsidRPr="00BF228D" w:rsidRDefault="006B4659" w:rsidP="00B4537B">
            <w:pPr>
              <w:spacing w:line="276" w:lineRule="auto"/>
              <w:jc w:val="left"/>
              <w:rPr>
                <w:rFonts w:eastAsia="Arial" w:cs="Arial"/>
              </w:rPr>
            </w:pPr>
          </w:p>
        </w:tc>
      </w:tr>
      <w:tr w:rsidR="006B4659" w:rsidRPr="00BF228D" w14:paraId="2A4B90C7" w14:textId="77777777" w:rsidTr="000C69C1">
        <w:tc>
          <w:tcPr>
            <w:tcW w:w="3828" w:type="dxa"/>
            <w:tcBorders>
              <w:top w:val="nil"/>
              <w:left w:val="nil"/>
              <w:bottom w:val="single" w:sz="12" w:space="0" w:color="000000"/>
              <w:right w:val="nil"/>
            </w:tcBorders>
          </w:tcPr>
          <w:p w14:paraId="71A5453D" w14:textId="4E8835DC" w:rsidR="006B4659" w:rsidRPr="00BF228D" w:rsidRDefault="006B4659" w:rsidP="00B4537B">
            <w:pPr>
              <w:spacing w:line="276" w:lineRule="auto"/>
              <w:jc w:val="left"/>
              <w:rPr>
                <w:rFonts w:eastAsia="Arial" w:cs="Arial"/>
              </w:rPr>
            </w:pPr>
            <w:r w:rsidRPr="1D2270C7">
              <w:rPr>
                <w:rFonts w:eastAsia="Arial" w:cs="Arial"/>
              </w:rPr>
              <w:t>Use of alternative protein/or impact on gut development/inflammation of alternates to soya meal</w:t>
            </w:r>
          </w:p>
        </w:tc>
        <w:tc>
          <w:tcPr>
            <w:tcW w:w="2693" w:type="dxa"/>
            <w:tcBorders>
              <w:top w:val="nil"/>
              <w:left w:val="nil"/>
              <w:bottom w:val="single" w:sz="12" w:space="0" w:color="000000"/>
              <w:right w:val="nil"/>
            </w:tcBorders>
          </w:tcPr>
          <w:p w14:paraId="6C5E3775" w14:textId="4910729B" w:rsidR="006B4659" w:rsidRPr="00BF228D" w:rsidRDefault="006B4659" w:rsidP="00B4537B">
            <w:pPr>
              <w:spacing w:line="276" w:lineRule="auto"/>
              <w:jc w:val="left"/>
              <w:rPr>
                <w:rFonts w:eastAsia="Arial" w:cs="Arial"/>
              </w:rPr>
            </w:pPr>
            <w:r w:rsidRPr="1D2270C7">
              <w:rPr>
                <w:rFonts w:eastAsia="Arial" w:cs="Arial"/>
              </w:rPr>
              <w:t>Feeding regimes (</w:t>
            </w:r>
            <w:r w:rsidR="00F06DEB" w:rsidRPr="1D2270C7">
              <w:rPr>
                <w:rFonts w:eastAsia="Arial" w:cs="Arial"/>
              </w:rPr>
              <w:t>e.g.</w:t>
            </w:r>
            <w:r w:rsidRPr="1D2270C7">
              <w:rPr>
                <w:rFonts w:eastAsia="Arial" w:cs="Arial"/>
              </w:rPr>
              <w:t xml:space="preserve"> mat and gruel feeding)</w:t>
            </w:r>
          </w:p>
        </w:tc>
        <w:tc>
          <w:tcPr>
            <w:tcW w:w="1984" w:type="dxa"/>
            <w:tcBorders>
              <w:top w:val="nil"/>
              <w:left w:val="nil"/>
              <w:bottom w:val="single" w:sz="12" w:space="0" w:color="000000"/>
              <w:right w:val="nil"/>
            </w:tcBorders>
          </w:tcPr>
          <w:p w14:paraId="75827EE8" w14:textId="77777777" w:rsidR="006B4659" w:rsidRPr="00BF228D" w:rsidRDefault="006B4659" w:rsidP="00B4537B">
            <w:pPr>
              <w:spacing w:line="276" w:lineRule="auto"/>
              <w:jc w:val="left"/>
              <w:rPr>
                <w:rFonts w:eastAsia="Arial" w:cs="Arial"/>
              </w:rPr>
            </w:pPr>
          </w:p>
        </w:tc>
      </w:tr>
    </w:tbl>
    <w:p w14:paraId="47F62620" w14:textId="77777777" w:rsidR="002A5222" w:rsidRDefault="002A5222" w:rsidP="00B4537B">
      <w:pPr>
        <w:spacing w:line="276" w:lineRule="auto"/>
      </w:pPr>
    </w:p>
    <w:p w14:paraId="17F9608A" w14:textId="38123737" w:rsidR="00F75E5F" w:rsidRPr="00F75E5F" w:rsidRDefault="48F4EEC0" w:rsidP="00B4537B">
      <w:pPr>
        <w:spacing w:line="276" w:lineRule="auto"/>
        <w:rPr>
          <w:lang w:eastAsia="en-GB"/>
        </w:rPr>
      </w:pPr>
      <w:r>
        <w:t xml:space="preserve">Three databases were used: </w:t>
      </w:r>
      <w:r w:rsidR="0053059F" w:rsidRPr="00B9639C">
        <w:t>PubMed, Web of Science, and Scopus.</w:t>
      </w:r>
      <w:r w:rsidR="0053059F">
        <w:t xml:space="preserve"> </w:t>
      </w:r>
      <w:r w:rsidR="00B9639C">
        <w:t>O</w:t>
      </w:r>
      <w:r w:rsidR="00B9639C" w:rsidRPr="00B9639C">
        <w:t xml:space="preserve">ne systematic search per database </w:t>
      </w:r>
      <w:r w:rsidR="00B9639C">
        <w:t>was conducted</w:t>
      </w:r>
      <w:r w:rsidR="00B9639C" w:rsidRPr="00B9639C">
        <w:t>. Google and Google Scholar we</w:t>
      </w:r>
      <w:r w:rsidR="00B9639C">
        <w:t>re us</w:t>
      </w:r>
      <w:r w:rsidR="00B9639C" w:rsidRPr="00B9639C">
        <w:t xml:space="preserve">ed in the forward and backward searches to seek additional information on </w:t>
      </w:r>
      <w:r w:rsidR="00E419CC">
        <w:t xml:space="preserve">the </w:t>
      </w:r>
      <w:r w:rsidR="00B9639C" w:rsidRPr="00B9639C">
        <w:t xml:space="preserve">knowledge gaps identified. </w:t>
      </w:r>
      <w:r w:rsidR="00F331F5">
        <w:fldChar w:fldCharType="begin"/>
      </w:r>
      <w:r w:rsidR="00F331F5">
        <w:instrText xml:space="preserve"> REF _Ref118717893 \h </w:instrText>
      </w:r>
      <w:r w:rsidR="00B4537B">
        <w:instrText xml:space="preserve"> \* MERGEFORMAT </w:instrText>
      </w:r>
      <w:r w:rsidR="00F331F5">
        <w:fldChar w:fldCharType="separate"/>
      </w:r>
      <w:r w:rsidR="00F331F5">
        <w:t xml:space="preserve">Table </w:t>
      </w:r>
      <w:r w:rsidR="00F331F5">
        <w:rPr>
          <w:noProof/>
        </w:rPr>
        <w:t>2</w:t>
      </w:r>
      <w:r w:rsidR="00F331F5">
        <w:fldChar w:fldCharType="end"/>
      </w:r>
      <w:r w:rsidR="006B2A10">
        <w:t xml:space="preserve"> </w:t>
      </w:r>
      <w:r w:rsidR="00B9639C" w:rsidRPr="00B9639C">
        <w:t>shows the list of search terms employed in the systematic searches, the databases used, and the filters applied. Only reviews in English published after 2010 were selected. Searches were restricted to title</w:t>
      </w:r>
      <w:r w:rsidR="00561287">
        <w:t>s</w:t>
      </w:r>
      <w:r w:rsidR="00B9639C" w:rsidRPr="00B9639C">
        <w:t xml:space="preserve"> and abstract</w:t>
      </w:r>
      <w:r w:rsidR="00561287">
        <w:t>s</w:t>
      </w:r>
      <w:r w:rsidR="00B9639C" w:rsidRPr="00B9639C">
        <w:t>.</w:t>
      </w:r>
    </w:p>
    <w:p w14:paraId="352E2686" w14:textId="0525F051" w:rsidR="00F331F5" w:rsidRDefault="00F331F5" w:rsidP="00B4537B">
      <w:pPr>
        <w:pStyle w:val="Caption"/>
        <w:keepNext/>
        <w:spacing w:line="276" w:lineRule="auto"/>
      </w:pPr>
      <w:bookmarkStart w:id="19" w:name="_Ref118717893"/>
      <w:r w:rsidRPr="00B26DBF">
        <w:t xml:space="preserve">Table </w:t>
      </w:r>
      <w:r w:rsidRPr="00B26DBF">
        <w:fldChar w:fldCharType="begin"/>
      </w:r>
      <w:r w:rsidRPr="00B26DBF">
        <w:instrText xml:space="preserve"> SEQ Table \* ARABIC </w:instrText>
      </w:r>
      <w:r w:rsidRPr="00B26DBF">
        <w:fldChar w:fldCharType="separate"/>
      </w:r>
      <w:r w:rsidR="00D77D70" w:rsidRPr="00B26DBF">
        <w:rPr>
          <w:noProof/>
        </w:rPr>
        <w:t>2</w:t>
      </w:r>
      <w:r w:rsidRPr="00B26DBF">
        <w:fldChar w:fldCharType="end"/>
      </w:r>
      <w:bookmarkEnd w:id="19"/>
      <w:r w:rsidR="00286007" w:rsidRPr="00B26DBF">
        <w:t>.</w:t>
      </w:r>
      <w:r w:rsidRPr="00F331F5">
        <w:rPr>
          <w:rFonts w:eastAsia="Arial" w:cs="Arial"/>
          <w:szCs w:val="22"/>
        </w:rPr>
        <w:t xml:space="preserve"> </w:t>
      </w:r>
      <w:r w:rsidRPr="1D2270C7">
        <w:rPr>
          <w:rFonts w:eastAsia="Arial" w:cs="Arial"/>
          <w:szCs w:val="22"/>
        </w:rPr>
        <w:t>Search strings used in the systematic searches and filters applied</w:t>
      </w:r>
    </w:p>
    <w:tbl>
      <w:tblPr>
        <w:tblStyle w:val="TableGrid"/>
        <w:tblW w:w="8505" w:type="dxa"/>
        <w:tblLayout w:type="fixed"/>
        <w:tblLook w:val="06A0" w:firstRow="1" w:lastRow="0" w:firstColumn="1" w:lastColumn="0" w:noHBand="1" w:noVBand="1"/>
      </w:tblPr>
      <w:tblGrid>
        <w:gridCol w:w="3000"/>
        <w:gridCol w:w="5505"/>
      </w:tblGrid>
      <w:tr w:rsidR="00B9639C" w:rsidRPr="00BF228D" w14:paraId="4229AF23" w14:textId="77777777" w:rsidTr="00F75E5F">
        <w:trPr>
          <w:trHeight w:val="315"/>
          <w:tblHeader/>
        </w:trPr>
        <w:tc>
          <w:tcPr>
            <w:tcW w:w="3000" w:type="dxa"/>
            <w:tcBorders>
              <w:top w:val="single" w:sz="12" w:space="0" w:color="auto"/>
              <w:left w:val="nil"/>
              <w:bottom w:val="single" w:sz="8" w:space="0" w:color="auto"/>
              <w:right w:val="nil"/>
            </w:tcBorders>
            <w:shd w:val="clear" w:color="auto" w:fill="D9E2F3" w:themeFill="accent1" w:themeFillTint="33"/>
          </w:tcPr>
          <w:p w14:paraId="7876CDFC" w14:textId="77777777" w:rsidR="00B9639C" w:rsidRPr="00BF228D" w:rsidRDefault="00B9639C" w:rsidP="00B4537B">
            <w:pPr>
              <w:spacing w:line="276" w:lineRule="auto"/>
              <w:rPr>
                <w:rFonts w:eastAsia="Arial" w:cs="Arial"/>
                <w:b/>
                <w:bCs/>
              </w:rPr>
            </w:pPr>
            <w:r w:rsidRPr="1D2270C7">
              <w:rPr>
                <w:rFonts w:eastAsia="Arial" w:cs="Arial"/>
                <w:b/>
                <w:bCs/>
              </w:rPr>
              <w:t>Database</w:t>
            </w:r>
          </w:p>
        </w:tc>
        <w:tc>
          <w:tcPr>
            <w:tcW w:w="5505" w:type="dxa"/>
            <w:tcBorders>
              <w:top w:val="single" w:sz="12" w:space="0" w:color="auto"/>
              <w:left w:val="nil"/>
              <w:bottom w:val="single" w:sz="8" w:space="0" w:color="auto"/>
              <w:right w:val="nil"/>
            </w:tcBorders>
            <w:shd w:val="clear" w:color="auto" w:fill="D9E2F3" w:themeFill="accent1" w:themeFillTint="33"/>
          </w:tcPr>
          <w:p w14:paraId="00C93603" w14:textId="77777777" w:rsidR="00B9639C" w:rsidRPr="00BF228D" w:rsidRDefault="00B9639C" w:rsidP="00B4537B">
            <w:pPr>
              <w:spacing w:line="276" w:lineRule="auto"/>
              <w:rPr>
                <w:rFonts w:eastAsia="Arial" w:cs="Arial"/>
                <w:b/>
                <w:bCs/>
                <w:color w:val="000000" w:themeColor="text1"/>
              </w:rPr>
            </w:pPr>
            <w:r w:rsidRPr="1D2270C7">
              <w:rPr>
                <w:rFonts w:eastAsia="Arial" w:cs="Arial"/>
                <w:b/>
                <w:bCs/>
                <w:color w:val="000000" w:themeColor="text1"/>
              </w:rPr>
              <w:t>Search string used</w:t>
            </w:r>
          </w:p>
        </w:tc>
      </w:tr>
      <w:tr w:rsidR="00B9639C" w:rsidRPr="00BF228D" w14:paraId="64888CA7" w14:textId="77777777" w:rsidTr="0044771B">
        <w:trPr>
          <w:trHeight w:val="315"/>
        </w:trPr>
        <w:tc>
          <w:tcPr>
            <w:tcW w:w="3000" w:type="dxa"/>
            <w:tcBorders>
              <w:top w:val="single" w:sz="8" w:space="0" w:color="auto"/>
              <w:left w:val="nil"/>
              <w:bottom w:val="single" w:sz="8" w:space="0" w:color="auto"/>
              <w:right w:val="nil"/>
            </w:tcBorders>
            <w:shd w:val="clear" w:color="auto" w:fill="FFFFFF" w:themeFill="background1"/>
          </w:tcPr>
          <w:p w14:paraId="5430A556" w14:textId="77777777" w:rsidR="00B9639C" w:rsidRPr="00BF228D" w:rsidRDefault="00B9639C" w:rsidP="00B4537B">
            <w:pPr>
              <w:spacing w:line="276" w:lineRule="auto"/>
              <w:rPr>
                <w:rFonts w:eastAsia="Arial" w:cs="Arial"/>
                <w:b/>
                <w:bCs/>
                <w:color w:val="000000" w:themeColor="text1"/>
              </w:rPr>
            </w:pPr>
            <w:r w:rsidRPr="1D2270C7">
              <w:rPr>
                <w:rFonts w:eastAsia="Arial" w:cs="Arial"/>
                <w:b/>
                <w:bCs/>
                <w:color w:val="000000" w:themeColor="text1"/>
              </w:rPr>
              <w:t>PubMed</w:t>
            </w:r>
          </w:p>
        </w:tc>
        <w:tc>
          <w:tcPr>
            <w:tcW w:w="5505" w:type="dxa"/>
            <w:tcBorders>
              <w:top w:val="single" w:sz="8" w:space="0" w:color="auto"/>
              <w:left w:val="nil"/>
              <w:bottom w:val="single" w:sz="8" w:space="0" w:color="auto"/>
              <w:right w:val="nil"/>
            </w:tcBorders>
            <w:shd w:val="clear" w:color="auto" w:fill="FFFFFF" w:themeFill="background1"/>
          </w:tcPr>
          <w:p w14:paraId="6943AE74" w14:textId="77777777" w:rsidR="00B9639C" w:rsidRPr="001515F7" w:rsidRDefault="00B9639C" w:rsidP="00B4537B">
            <w:pPr>
              <w:spacing w:line="276" w:lineRule="auto"/>
              <w:rPr>
                <w:rFonts w:eastAsia="Times New Roman" w:cs="Arial"/>
              </w:rPr>
            </w:pPr>
            <w:r w:rsidRPr="001515F7">
              <w:rPr>
                <w:rFonts w:cs="Arial"/>
              </w:rPr>
              <w:t>(pig OR wean* OR nursery) AND (diarr* OR scour) AND (control OR intervention OR strategy OR practice OR reduction OR treat* OR preven*)</w:t>
            </w:r>
          </w:p>
        </w:tc>
      </w:tr>
      <w:tr w:rsidR="00B9639C" w:rsidRPr="00BF228D" w14:paraId="31E415B0" w14:textId="77777777" w:rsidTr="0044771B">
        <w:trPr>
          <w:trHeight w:val="315"/>
        </w:trPr>
        <w:tc>
          <w:tcPr>
            <w:tcW w:w="3000" w:type="dxa"/>
            <w:tcBorders>
              <w:top w:val="single" w:sz="8" w:space="0" w:color="auto"/>
              <w:left w:val="nil"/>
              <w:bottom w:val="single" w:sz="8" w:space="0" w:color="auto"/>
              <w:right w:val="nil"/>
            </w:tcBorders>
            <w:shd w:val="clear" w:color="auto" w:fill="FFFFFF" w:themeFill="background1"/>
          </w:tcPr>
          <w:p w14:paraId="6588CDD0" w14:textId="77777777" w:rsidR="00B9639C" w:rsidRPr="00BF228D" w:rsidRDefault="00B9639C" w:rsidP="00B4537B">
            <w:pPr>
              <w:spacing w:line="276" w:lineRule="auto"/>
              <w:rPr>
                <w:rFonts w:eastAsia="Arial" w:cs="Arial"/>
                <w:b/>
                <w:bCs/>
                <w:color w:val="000000" w:themeColor="text1"/>
              </w:rPr>
            </w:pPr>
            <w:r w:rsidRPr="1D2270C7">
              <w:rPr>
                <w:rFonts w:eastAsia="Arial" w:cs="Arial"/>
                <w:b/>
                <w:bCs/>
                <w:color w:val="000000" w:themeColor="text1"/>
              </w:rPr>
              <w:t>Web of Science</w:t>
            </w:r>
          </w:p>
        </w:tc>
        <w:tc>
          <w:tcPr>
            <w:tcW w:w="5505" w:type="dxa"/>
            <w:tcBorders>
              <w:top w:val="single" w:sz="8" w:space="0" w:color="auto"/>
              <w:left w:val="nil"/>
              <w:bottom w:val="single" w:sz="8" w:space="0" w:color="auto"/>
              <w:right w:val="nil"/>
            </w:tcBorders>
            <w:shd w:val="clear" w:color="auto" w:fill="FFFFFF" w:themeFill="background1"/>
          </w:tcPr>
          <w:p w14:paraId="4C4C9B06" w14:textId="77777777" w:rsidR="00B9639C" w:rsidRPr="001515F7" w:rsidRDefault="00B9639C" w:rsidP="00B4537B">
            <w:pPr>
              <w:spacing w:line="276" w:lineRule="auto"/>
              <w:rPr>
                <w:rFonts w:eastAsia="Arial" w:cs="Arial"/>
              </w:rPr>
            </w:pPr>
            <w:r w:rsidRPr="001515F7">
              <w:rPr>
                <w:rFonts w:cs="Arial"/>
                <w:shd w:val="clear" w:color="auto" w:fill="FFFFFF"/>
              </w:rPr>
              <w:t>ALL=((pig OR wean* OR nursery) AND (diarr* OR scour) AND (control OR intervention OR strategy OR practice OR reduction OR treat* OR preven*))</w:t>
            </w:r>
          </w:p>
        </w:tc>
      </w:tr>
      <w:tr w:rsidR="00B9639C" w:rsidRPr="00BF228D" w14:paraId="3E0450BF" w14:textId="77777777" w:rsidTr="0044771B">
        <w:trPr>
          <w:trHeight w:val="315"/>
        </w:trPr>
        <w:tc>
          <w:tcPr>
            <w:tcW w:w="3000" w:type="dxa"/>
            <w:tcBorders>
              <w:top w:val="single" w:sz="8" w:space="0" w:color="auto"/>
              <w:left w:val="nil"/>
              <w:bottom w:val="single" w:sz="8" w:space="0" w:color="auto"/>
              <w:right w:val="nil"/>
            </w:tcBorders>
            <w:shd w:val="clear" w:color="auto" w:fill="FFFFFF" w:themeFill="background1"/>
          </w:tcPr>
          <w:p w14:paraId="1620D8FB" w14:textId="77777777" w:rsidR="00B9639C" w:rsidRPr="00BF228D" w:rsidRDefault="00B9639C" w:rsidP="00B4537B">
            <w:pPr>
              <w:spacing w:line="276" w:lineRule="auto"/>
              <w:rPr>
                <w:rFonts w:eastAsia="Arial" w:cs="Arial"/>
                <w:b/>
                <w:bCs/>
                <w:color w:val="000000" w:themeColor="text1"/>
              </w:rPr>
            </w:pPr>
            <w:r w:rsidRPr="1D2270C7">
              <w:rPr>
                <w:rFonts w:eastAsia="Arial" w:cs="Arial"/>
                <w:b/>
                <w:bCs/>
                <w:color w:val="000000" w:themeColor="text1"/>
              </w:rPr>
              <w:t>Scopus</w:t>
            </w:r>
          </w:p>
        </w:tc>
        <w:tc>
          <w:tcPr>
            <w:tcW w:w="5505" w:type="dxa"/>
            <w:tcBorders>
              <w:top w:val="single" w:sz="8" w:space="0" w:color="auto"/>
              <w:left w:val="nil"/>
              <w:bottom w:val="single" w:sz="8" w:space="0" w:color="auto"/>
              <w:right w:val="nil"/>
            </w:tcBorders>
            <w:shd w:val="clear" w:color="auto" w:fill="FFFFFF" w:themeFill="background1"/>
          </w:tcPr>
          <w:p w14:paraId="0530D913" w14:textId="6EA38F09" w:rsidR="00B9639C" w:rsidRPr="001515F7" w:rsidRDefault="00B9639C" w:rsidP="00B4537B">
            <w:pPr>
              <w:spacing w:line="276" w:lineRule="auto"/>
              <w:rPr>
                <w:rFonts w:eastAsia="Arial" w:cs="Arial"/>
              </w:rPr>
            </w:pPr>
            <w:r w:rsidRPr="001515F7">
              <w:rPr>
                <w:rFonts w:cs="Arial"/>
                <w:shd w:val="clear" w:color="auto" w:fill="FFFFFF"/>
              </w:rPr>
              <w:t>(pig OR wean* OR nursery) AND (diarr* OR scour) AND ( control OR intervention OR strategy OR practice OR reduction OR treat* OR preven*) AND &lt;limitations&gt; (see full search string in annex XX, documenting searches excel sheet)</w:t>
            </w:r>
          </w:p>
        </w:tc>
      </w:tr>
      <w:tr w:rsidR="00B9639C" w:rsidRPr="00BF228D" w14:paraId="5A878E53" w14:textId="77777777" w:rsidTr="0044771B">
        <w:trPr>
          <w:trHeight w:val="1275"/>
        </w:trPr>
        <w:tc>
          <w:tcPr>
            <w:tcW w:w="3000" w:type="dxa"/>
            <w:tcBorders>
              <w:top w:val="single" w:sz="8" w:space="0" w:color="auto"/>
              <w:left w:val="nil"/>
              <w:bottom w:val="single" w:sz="12" w:space="0" w:color="auto"/>
              <w:right w:val="nil"/>
            </w:tcBorders>
            <w:shd w:val="clear" w:color="auto" w:fill="FFFFFF" w:themeFill="background1"/>
          </w:tcPr>
          <w:p w14:paraId="469A749F" w14:textId="77777777" w:rsidR="00B9639C" w:rsidRPr="00BF228D" w:rsidRDefault="00B9639C" w:rsidP="00B4537B">
            <w:pPr>
              <w:spacing w:line="276" w:lineRule="auto"/>
              <w:rPr>
                <w:rFonts w:eastAsia="Arial" w:cs="Arial"/>
                <w:b/>
                <w:bCs/>
                <w:color w:val="000000" w:themeColor="text1"/>
              </w:rPr>
            </w:pPr>
            <w:r w:rsidRPr="1D2270C7">
              <w:rPr>
                <w:rFonts w:eastAsia="Arial" w:cs="Arial"/>
                <w:b/>
                <w:bCs/>
                <w:color w:val="000000" w:themeColor="text1"/>
              </w:rPr>
              <w:t>Filters applied</w:t>
            </w:r>
          </w:p>
        </w:tc>
        <w:tc>
          <w:tcPr>
            <w:tcW w:w="5505" w:type="dxa"/>
            <w:tcBorders>
              <w:top w:val="single" w:sz="8" w:space="0" w:color="auto"/>
              <w:left w:val="nil"/>
              <w:bottom w:val="single" w:sz="12" w:space="0" w:color="auto"/>
              <w:right w:val="nil"/>
            </w:tcBorders>
            <w:shd w:val="clear" w:color="auto" w:fill="FFFFFF" w:themeFill="background1"/>
          </w:tcPr>
          <w:p w14:paraId="2E78CB4F" w14:textId="77777777" w:rsidR="00B9639C" w:rsidRPr="00BF228D" w:rsidRDefault="00B9639C" w:rsidP="00B4537B">
            <w:pPr>
              <w:spacing w:line="276" w:lineRule="auto"/>
              <w:rPr>
                <w:rFonts w:eastAsia="Arial" w:cs="Arial"/>
                <w:color w:val="000000" w:themeColor="text1"/>
              </w:rPr>
            </w:pPr>
            <w:r w:rsidRPr="1D2270C7">
              <w:rPr>
                <w:rFonts w:eastAsia="Arial" w:cs="Arial"/>
                <w:color w:val="000000" w:themeColor="text1"/>
              </w:rPr>
              <w:t>Review papers</w:t>
            </w:r>
          </w:p>
          <w:p w14:paraId="6B1C5D7A" w14:textId="2B2E4864" w:rsidR="00B9639C" w:rsidRPr="00BF228D" w:rsidRDefault="00B9639C" w:rsidP="00B4537B">
            <w:pPr>
              <w:spacing w:line="276" w:lineRule="auto"/>
              <w:rPr>
                <w:rFonts w:eastAsia="Arial" w:cs="Arial"/>
                <w:color w:val="000000" w:themeColor="text1"/>
              </w:rPr>
            </w:pPr>
            <w:r w:rsidRPr="1D2270C7">
              <w:rPr>
                <w:rFonts w:eastAsia="Arial" w:cs="Arial"/>
                <w:color w:val="000000" w:themeColor="text1"/>
              </w:rPr>
              <w:t>Peer</w:t>
            </w:r>
            <w:r w:rsidR="00D936A4">
              <w:rPr>
                <w:rFonts w:eastAsia="Arial" w:cs="Arial"/>
                <w:color w:val="000000" w:themeColor="text1"/>
              </w:rPr>
              <w:t xml:space="preserve"> </w:t>
            </w:r>
            <w:r w:rsidRPr="1D2270C7">
              <w:rPr>
                <w:rFonts w:eastAsia="Arial" w:cs="Arial"/>
                <w:color w:val="000000" w:themeColor="text1"/>
              </w:rPr>
              <w:t>reviews and grey literature</w:t>
            </w:r>
          </w:p>
          <w:p w14:paraId="3A3B11F9" w14:textId="77777777" w:rsidR="00B9639C" w:rsidRPr="00BF228D" w:rsidRDefault="00B9639C" w:rsidP="00B4537B">
            <w:pPr>
              <w:spacing w:line="276" w:lineRule="auto"/>
              <w:rPr>
                <w:rFonts w:eastAsia="Arial" w:cs="Arial"/>
                <w:color w:val="000000" w:themeColor="text1"/>
              </w:rPr>
            </w:pPr>
            <w:r w:rsidRPr="1D2270C7">
              <w:rPr>
                <w:rFonts w:eastAsia="Arial" w:cs="Arial"/>
                <w:color w:val="000000" w:themeColor="text1"/>
              </w:rPr>
              <w:t>Searches restricted to title and abstract</w:t>
            </w:r>
          </w:p>
          <w:p w14:paraId="072D52A7" w14:textId="77777777" w:rsidR="00B9639C" w:rsidRPr="00BF228D" w:rsidRDefault="00B9639C" w:rsidP="00B4537B">
            <w:pPr>
              <w:spacing w:line="276" w:lineRule="auto"/>
              <w:rPr>
                <w:rFonts w:eastAsia="Arial" w:cs="Arial"/>
                <w:color w:val="000000" w:themeColor="text1"/>
              </w:rPr>
            </w:pPr>
            <w:r w:rsidRPr="1D2270C7">
              <w:rPr>
                <w:rFonts w:eastAsia="Arial" w:cs="Arial"/>
                <w:color w:val="000000" w:themeColor="text1"/>
              </w:rPr>
              <w:t>Reviews after 2010*</w:t>
            </w:r>
          </w:p>
          <w:p w14:paraId="70C8984C" w14:textId="77777777" w:rsidR="00B9639C" w:rsidRPr="00BF228D" w:rsidRDefault="00B9639C" w:rsidP="00B4537B">
            <w:pPr>
              <w:spacing w:line="276" w:lineRule="auto"/>
              <w:rPr>
                <w:rFonts w:eastAsia="Arial" w:cs="Arial"/>
                <w:color w:val="000000" w:themeColor="text1"/>
              </w:rPr>
            </w:pPr>
            <w:r w:rsidRPr="1D2270C7">
              <w:rPr>
                <w:rFonts w:eastAsia="Arial" w:cs="Arial"/>
                <w:color w:val="000000" w:themeColor="text1"/>
              </w:rPr>
              <w:t>English</w:t>
            </w:r>
          </w:p>
        </w:tc>
      </w:tr>
    </w:tbl>
    <w:p w14:paraId="1D6BE397" w14:textId="3AE7CD36" w:rsidR="00B9639C" w:rsidRPr="006B2A10" w:rsidRDefault="00B9639C" w:rsidP="00B4537B">
      <w:pPr>
        <w:spacing w:line="276" w:lineRule="auto"/>
        <w:rPr>
          <w:rFonts w:eastAsia="Arial" w:cs="Arial"/>
          <w:sz w:val="20"/>
          <w:szCs w:val="20"/>
        </w:rPr>
      </w:pPr>
      <w:r w:rsidRPr="006B2A10">
        <w:rPr>
          <w:rFonts w:eastAsia="Arial" w:cs="Arial"/>
          <w:sz w:val="20"/>
          <w:szCs w:val="20"/>
        </w:rPr>
        <w:t>* The 2010</w:t>
      </w:r>
      <w:r w:rsidR="00BC5CE6">
        <w:rPr>
          <w:rFonts w:eastAsia="Arial" w:cs="Arial"/>
          <w:sz w:val="20"/>
          <w:szCs w:val="20"/>
        </w:rPr>
        <w:t xml:space="preserve"> </w:t>
      </w:r>
      <w:r w:rsidRPr="006B2A10">
        <w:rPr>
          <w:rFonts w:eastAsia="Arial" w:cs="Arial"/>
          <w:sz w:val="20"/>
          <w:szCs w:val="20"/>
        </w:rPr>
        <w:t>time limit dictated that only more recent reviews were returned. However, we still covered relevant research papers published before 2010 because reviews summarise evidence from older research papers.</w:t>
      </w:r>
    </w:p>
    <w:p w14:paraId="3D86B3D6" w14:textId="3D443221" w:rsidR="0044771B" w:rsidRPr="0044771B" w:rsidRDefault="0072038D" w:rsidP="00280D6B">
      <w:pPr>
        <w:pStyle w:val="Heading2"/>
      </w:pPr>
      <w:bookmarkStart w:id="20" w:name="_Toc113219388"/>
      <w:bookmarkStart w:id="21" w:name="_Toc124787484"/>
      <w:r w:rsidRPr="00BF228D">
        <w:t>Screening and selection of evidence</w:t>
      </w:r>
      <w:bookmarkEnd w:id="20"/>
      <w:bookmarkEnd w:id="21"/>
    </w:p>
    <w:p w14:paraId="52EF32A2" w14:textId="70BAAAA8" w:rsidR="0044771B" w:rsidRDefault="00B9639C" w:rsidP="00B4537B">
      <w:pPr>
        <w:spacing w:line="276" w:lineRule="auto"/>
      </w:pPr>
      <w:r>
        <w:t>The eligibility criteria used during the screening and selection process</w:t>
      </w:r>
      <w:r w:rsidR="0044771B">
        <w:t xml:space="preserve"> w</w:t>
      </w:r>
      <w:r w:rsidR="007775F5">
        <w:t>ere</w:t>
      </w:r>
      <w:r w:rsidR="0044771B">
        <w:t xml:space="preserve"> </w:t>
      </w:r>
      <w:r w:rsidR="704ACEF1">
        <w:t>as</w:t>
      </w:r>
      <w:r w:rsidR="0044771B">
        <w:t xml:space="preserve"> follow</w:t>
      </w:r>
      <w:r w:rsidR="1EC6D781">
        <w:t>s</w:t>
      </w:r>
      <w:r w:rsidR="0044771B">
        <w:t>:</w:t>
      </w:r>
    </w:p>
    <w:p w14:paraId="574B2748" w14:textId="045B948F" w:rsidR="0044771B" w:rsidRPr="0044771B" w:rsidRDefault="0044771B" w:rsidP="00B4537B">
      <w:pPr>
        <w:pStyle w:val="ListParagraph"/>
        <w:numPr>
          <w:ilvl w:val="0"/>
          <w:numId w:val="31"/>
        </w:numPr>
        <w:spacing w:line="276" w:lineRule="auto"/>
        <w:rPr>
          <w:b/>
          <w:bCs/>
        </w:rPr>
      </w:pPr>
      <w:r w:rsidRPr="0044771B">
        <w:rPr>
          <w:b/>
          <w:bCs/>
        </w:rPr>
        <w:t>Inclusion criteria:</w:t>
      </w:r>
    </w:p>
    <w:p w14:paraId="259D2EA0" w14:textId="0A4340B5" w:rsidR="0044771B" w:rsidRDefault="0044771B" w:rsidP="00B4537B">
      <w:pPr>
        <w:pStyle w:val="ListParagraph"/>
        <w:numPr>
          <w:ilvl w:val="1"/>
          <w:numId w:val="31"/>
        </w:numPr>
        <w:spacing w:line="276" w:lineRule="auto"/>
      </w:pPr>
      <w:r>
        <w:t xml:space="preserve">Reviews, peer-reviewed or not, gathering and synthesising evidence on practices to control </w:t>
      </w:r>
      <w:r w:rsidR="007D5E32">
        <w:t xml:space="preserve">PWD </w:t>
      </w:r>
      <w:r>
        <w:t>in pigs</w:t>
      </w:r>
    </w:p>
    <w:p w14:paraId="1A127031" w14:textId="626E243C" w:rsidR="0044771B" w:rsidRDefault="0044771B" w:rsidP="00B4537B">
      <w:pPr>
        <w:pStyle w:val="ListParagraph"/>
        <w:numPr>
          <w:ilvl w:val="1"/>
          <w:numId w:val="31"/>
        </w:numPr>
        <w:spacing w:line="276" w:lineRule="auto"/>
      </w:pPr>
      <w:r>
        <w:t>Field and laboratory trials</w:t>
      </w:r>
    </w:p>
    <w:p w14:paraId="5066C6E4" w14:textId="1453B382" w:rsidR="0044771B" w:rsidRDefault="0044771B" w:rsidP="00B4537B">
      <w:pPr>
        <w:pStyle w:val="ListParagraph"/>
        <w:numPr>
          <w:ilvl w:val="1"/>
          <w:numId w:val="31"/>
        </w:numPr>
        <w:spacing w:line="276" w:lineRule="auto"/>
      </w:pPr>
      <w:r>
        <w:t xml:space="preserve">It refers to nutritional practices, </w:t>
      </w:r>
      <w:r w:rsidR="00F06DEB">
        <w:t>including</w:t>
      </w:r>
      <w:r>
        <w:t xml:space="preserve"> </w:t>
      </w:r>
      <w:r w:rsidR="005608F4">
        <w:t>i</w:t>
      </w:r>
      <w:r>
        <w:t xml:space="preserve">nert fibres, </w:t>
      </w:r>
      <w:r w:rsidR="005608F4">
        <w:t>a</w:t>
      </w:r>
      <w:r>
        <w:t xml:space="preserve">cidification of feed and water, </w:t>
      </w:r>
      <w:r w:rsidR="005608F4">
        <w:t>f</w:t>
      </w:r>
      <w:r>
        <w:t xml:space="preserve">ermentation, </w:t>
      </w:r>
      <w:r w:rsidR="005608F4">
        <w:t>f</w:t>
      </w:r>
      <w:r>
        <w:t xml:space="preserve">eed additives, </w:t>
      </w:r>
      <w:r w:rsidR="005608F4">
        <w:t>r</w:t>
      </w:r>
      <w:r>
        <w:t>educe</w:t>
      </w:r>
      <w:r w:rsidR="00EE1F23">
        <w:t>d</w:t>
      </w:r>
      <w:r>
        <w:t xml:space="preserve"> crude protein intake, </w:t>
      </w:r>
      <w:r w:rsidR="005608F4">
        <w:t>u</w:t>
      </w:r>
      <w:r>
        <w:t xml:space="preserve">se of alternative protein/or impact on </w:t>
      </w:r>
      <w:r w:rsidR="00331ACE">
        <w:t xml:space="preserve">the </w:t>
      </w:r>
      <w:r>
        <w:t>gut</w:t>
      </w:r>
      <w:r w:rsidR="00DA4392">
        <w:t>,</w:t>
      </w:r>
      <w:r w:rsidR="00331ACE">
        <w:t xml:space="preserve"> and</w:t>
      </w:r>
      <w:r>
        <w:t xml:space="preserve"> development/inflammation of alternates to soya meal </w:t>
      </w:r>
    </w:p>
    <w:p w14:paraId="11E8F06C" w14:textId="37F9A6D1" w:rsidR="0044771B" w:rsidRDefault="0044771B" w:rsidP="00B4537B">
      <w:pPr>
        <w:pStyle w:val="ListParagraph"/>
        <w:numPr>
          <w:ilvl w:val="1"/>
          <w:numId w:val="31"/>
        </w:numPr>
        <w:spacing w:line="276" w:lineRule="auto"/>
      </w:pPr>
      <w:r>
        <w:t xml:space="preserve">It refers to management practices, </w:t>
      </w:r>
      <w:r w:rsidR="00F06DEB">
        <w:t>including</w:t>
      </w:r>
      <w:r>
        <w:t xml:space="preserve"> </w:t>
      </w:r>
      <w:r w:rsidR="00DA4392">
        <w:t>s</w:t>
      </w:r>
      <w:r>
        <w:t xml:space="preserve">tress reduction, housing/pen layout, water quality, </w:t>
      </w:r>
      <w:r w:rsidR="00DA4392">
        <w:t>h</w:t>
      </w:r>
      <w:r>
        <w:t xml:space="preserve">ygiene and </w:t>
      </w:r>
      <w:r w:rsidR="00DA4392">
        <w:t>b</w:t>
      </w:r>
      <w:r>
        <w:t xml:space="preserve">iosecurity, </w:t>
      </w:r>
      <w:r w:rsidR="00DA4392">
        <w:t>d</w:t>
      </w:r>
      <w:r>
        <w:t xml:space="preserve">elayed weaning, </w:t>
      </w:r>
      <w:r w:rsidR="00DA4392">
        <w:t xml:space="preserve">and </w:t>
      </w:r>
      <w:r>
        <w:t>feeding regimes (e.g. mat and gruel feeding)</w:t>
      </w:r>
    </w:p>
    <w:p w14:paraId="305C1FAD" w14:textId="769F3567" w:rsidR="0044771B" w:rsidRDefault="0044771B" w:rsidP="00B4537B">
      <w:pPr>
        <w:pStyle w:val="ListParagraph"/>
        <w:numPr>
          <w:ilvl w:val="1"/>
          <w:numId w:val="31"/>
        </w:numPr>
        <w:spacing w:line="276" w:lineRule="auto"/>
      </w:pPr>
      <w:r>
        <w:t xml:space="preserve">It refers to immune status, including vaccination, colostrum management, antibiotic usage, </w:t>
      </w:r>
      <w:r w:rsidR="007D47A9">
        <w:t xml:space="preserve">and </w:t>
      </w:r>
      <w:r>
        <w:t>phages</w:t>
      </w:r>
    </w:p>
    <w:p w14:paraId="5937EB6A" w14:textId="3B90F256" w:rsidR="0044771B" w:rsidRDefault="0044771B" w:rsidP="00B4537B">
      <w:pPr>
        <w:pStyle w:val="ListParagraph"/>
        <w:numPr>
          <w:ilvl w:val="1"/>
          <w:numId w:val="31"/>
        </w:numPr>
        <w:spacing w:line="276" w:lineRule="auto"/>
      </w:pPr>
      <w:r>
        <w:t xml:space="preserve">It includes information on the effect of the treatment or intervention on </w:t>
      </w:r>
      <w:r w:rsidR="007D5E32">
        <w:t>PWD</w:t>
      </w:r>
      <w:r>
        <w:t>, mortality rate, and or growth rate</w:t>
      </w:r>
    </w:p>
    <w:p w14:paraId="514F2ADB" w14:textId="52FBA00D" w:rsidR="0044771B" w:rsidRDefault="0044771B" w:rsidP="00B4537B">
      <w:pPr>
        <w:pStyle w:val="ListParagraph"/>
        <w:numPr>
          <w:ilvl w:val="1"/>
          <w:numId w:val="31"/>
        </w:numPr>
        <w:spacing w:line="276" w:lineRule="auto"/>
      </w:pPr>
      <w:r>
        <w:t xml:space="preserve">Papers and grey literature providing economic information that may be used to </w:t>
      </w:r>
      <w:r w:rsidR="00C85010">
        <w:t>estimate</w:t>
      </w:r>
      <w:r>
        <w:t xml:space="preserve"> economic effects of practices</w:t>
      </w:r>
    </w:p>
    <w:p w14:paraId="485EE49A" w14:textId="534B867B" w:rsidR="0044771B" w:rsidRPr="0044771B" w:rsidRDefault="0044771B" w:rsidP="00B4537B">
      <w:pPr>
        <w:pStyle w:val="ListParagraph"/>
        <w:numPr>
          <w:ilvl w:val="0"/>
          <w:numId w:val="31"/>
        </w:numPr>
        <w:spacing w:line="276" w:lineRule="auto"/>
        <w:rPr>
          <w:b/>
          <w:bCs/>
        </w:rPr>
      </w:pPr>
      <w:r w:rsidRPr="0044771B">
        <w:rPr>
          <w:b/>
          <w:bCs/>
        </w:rPr>
        <w:t>Exclusion criteria</w:t>
      </w:r>
    </w:p>
    <w:p w14:paraId="524DE5F2" w14:textId="229BF084" w:rsidR="0044771B" w:rsidRPr="00BF228D" w:rsidRDefault="0044771B" w:rsidP="00B4537B">
      <w:pPr>
        <w:pStyle w:val="ListParagraph"/>
        <w:numPr>
          <w:ilvl w:val="1"/>
          <w:numId w:val="31"/>
        </w:numPr>
        <w:spacing w:after="200" w:line="276" w:lineRule="auto"/>
        <w:jc w:val="left"/>
        <w:rPr>
          <w:rFonts w:eastAsia="Arial" w:cs="Arial"/>
        </w:rPr>
      </w:pPr>
      <w:r>
        <w:rPr>
          <w:rFonts w:eastAsia="Arial" w:cs="Arial"/>
        </w:rPr>
        <w:t>T</w:t>
      </w:r>
      <w:r w:rsidRPr="1D2270C7">
        <w:rPr>
          <w:rFonts w:eastAsia="Arial" w:cs="Arial"/>
        </w:rPr>
        <w:t xml:space="preserve">reatments or interventions using </w:t>
      </w:r>
      <w:r w:rsidR="008D421D">
        <w:rPr>
          <w:rFonts w:eastAsia="Arial" w:cs="Arial"/>
        </w:rPr>
        <w:t>ZnO</w:t>
      </w:r>
      <w:r w:rsidR="008D421D" w:rsidRPr="1D2270C7" w:rsidDel="008D421D">
        <w:rPr>
          <w:rFonts w:eastAsia="Arial" w:cs="Arial"/>
        </w:rPr>
        <w:t xml:space="preserve"> </w:t>
      </w:r>
      <w:r w:rsidRPr="1D2270C7">
        <w:rPr>
          <w:rFonts w:eastAsia="Arial" w:cs="Arial"/>
        </w:rPr>
        <w:t>need to be excluded</w:t>
      </w:r>
    </w:p>
    <w:p w14:paraId="13731146" w14:textId="6ED15F89" w:rsidR="0044771B" w:rsidRPr="0044771B" w:rsidRDefault="0044771B" w:rsidP="00B4537B">
      <w:pPr>
        <w:pStyle w:val="ListParagraph"/>
        <w:numPr>
          <w:ilvl w:val="1"/>
          <w:numId w:val="31"/>
        </w:numPr>
        <w:spacing w:after="200" w:line="276" w:lineRule="auto"/>
        <w:jc w:val="left"/>
        <w:rPr>
          <w:rFonts w:eastAsia="Arial" w:cs="Arial"/>
        </w:rPr>
      </w:pPr>
      <w:r w:rsidRPr="1D2270C7">
        <w:rPr>
          <w:rFonts w:eastAsia="Arial" w:cs="Arial"/>
        </w:rPr>
        <w:t xml:space="preserve">Early weaning strategies </w:t>
      </w:r>
      <w:r w:rsidR="00900A79">
        <w:rPr>
          <w:rFonts w:eastAsia="Arial" w:cs="Arial"/>
        </w:rPr>
        <w:t>(21 or 28 days)</w:t>
      </w:r>
      <w:r w:rsidR="00EE2616">
        <w:rPr>
          <w:rFonts w:eastAsia="Arial" w:cs="Arial"/>
        </w:rPr>
        <w:t xml:space="preserve"> </w:t>
      </w:r>
      <w:r w:rsidRPr="1D2270C7">
        <w:rPr>
          <w:rFonts w:eastAsia="Arial" w:cs="Arial"/>
        </w:rPr>
        <w:t>should not be considered</w:t>
      </w:r>
    </w:p>
    <w:p w14:paraId="37EF8686" w14:textId="73DC64BC" w:rsidR="00B9639C" w:rsidRDefault="00B9639C" w:rsidP="00B4537B">
      <w:pPr>
        <w:spacing w:line="276" w:lineRule="auto"/>
        <w:rPr>
          <w:rFonts w:eastAsia="Arial" w:cs="Arial"/>
        </w:rPr>
      </w:pPr>
      <w:r w:rsidRPr="5DC69670">
        <w:rPr>
          <w:rFonts w:eastAsia="Arial" w:cs="Arial"/>
        </w:rPr>
        <w:t xml:space="preserve">The number </w:t>
      </w:r>
      <w:r w:rsidRPr="008E6DCF">
        <w:rPr>
          <w:rFonts w:eastAsia="Arial" w:cs="Arial"/>
        </w:rPr>
        <w:t xml:space="preserve">of reviews found, retrieved, and selected in the </w:t>
      </w:r>
      <w:r w:rsidR="00AC4BC3">
        <w:rPr>
          <w:rFonts w:eastAsia="Arial" w:cs="Arial"/>
        </w:rPr>
        <w:t xml:space="preserve">systematic </w:t>
      </w:r>
      <w:r w:rsidRPr="008E6DCF">
        <w:rPr>
          <w:rFonts w:eastAsia="Arial" w:cs="Arial"/>
        </w:rPr>
        <w:t xml:space="preserve">searches performed </w:t>
      </w:r>
      <w:r w:rsidR="00AC4BC3">
        <w:rPr>
          <w:rFonts w:eastAsia="Arial" w:cs="Arial"/>
        </w:rPr>
        <w:t>is shown</w:t>
      </w:r>
      <w:r w:rsidRPr="008E6DCF">
        <w:rPr>
          <w:rFonts w:eastAsia="Arial" w:cs="Arial"/>
        </w:rPr>
        <w:t xml:space="preserve"> in</w:t>
      </w:r>
      <w:r w:rsidR="0001668A">
        <w:rPr>
          <w:rFonts w:eastAsia="Arial" w:cs="Arial"/>
          <w:b/>
          <w:bCs/>
        </w:rPr>
        <w:t xml:space="preserve"> </w:t>
      </w:r>
      <w:r w:rsidR="0001668A">
        <w:rPr>
          <w:rFonts w:eastAsia="Arial" w:cs="Arial"/>
          <w:b/>
          <w:bCs/>
        </w:rPr>
        <w:fldChar w:fldCharType="begin"/>
      </w:r>
      <w:r w:rsidR="0001668A">
        <w:rPr>
          <w:rFonts w:eastAsia="Arial" w:cs="Arial"/>
          <w:b/>
          <w:bCs/>
        </w:rPr>
        <w:instrText xml:space="preserve"> REF _Ref118717935 \h </w:instrText>
      </w:r>
      <w:r w:rsidR="00BF3AFF">
        <w:rPr>
          <w:rFonts w:eastAsia="Arial" w:cs="Arial"/>
          <w:b/>
          <w:bCs/>
        </w:rPr>
        <w:instrText xml:space="preserve"> \* MERGEFORMAT </w:instrText>
      </w:r>
      <w:r w:rsidR="0001668A">
        <w:rPr>
          <w:rFonts w:eastAsia="Arial" w:cs="Arial"/>
          <w:b/>
          <w:bCs/>
        </w:rPr>
      </w:r>
      <w:r w:rsidR="0001668A">
        <w:rPr>
          <w:rFonts w:eastAsia="Arial" w:cs="Arial"/>
          <w:b/>
          <w:bCs/>
        </w:rPr>
        <w:fldChar w:fldCharType="separate"/>
      </w:r>
      <w:r w:rsidR="0001668A" w:rsidRPr="00B26DBF">
        <w:t>Figure</w:t>
      </w:r>
      <w:r w:rsidR="0001668A" w:rsidRPr="006B2A10">
        <w:rPr>
          <w:b/>
          <w:bCs/>
        </w:rPr>
        <w:t xml:space="preserve"> </w:t>
      </w:r>
      <w:r w:rsidR="0001668A" w:rsidRPr="00B26DBF">
        <w:rPr>
          <w:noProof/>
        </w:rPr>
        <w:t>2</w:t>
      </w:r>
      <w:r w:rsidR="0001668A">
        <w:rPr>
          <w:rFonts w:eastAsia="Arial" w:cs="Arial"/>
          <w:b/>
          <w:bCs/>
        </w:rPr>
        <w:fldChar w:fldCharType="end"/>
      </w:r>
      <w:r w:rsidRPr="00992F3B">
        <w:rPr>
          <w:rFonts w:eastAsia="Arial" w:cs="Arial"/>
        </w:rPr>
        <w:t>.</w:t>
      </w:r>
      <w:r w:rsidRPr="5DC69670">
        <w:rPr>
          <w:rFonts w:eastAsia="Arial" w:cs="Arial"/>
        </w:rPr>
        <w:t xml:space="preserve"> </w:t>
      </w:r>
      <w:r w:rsidRPr="36C3FACA">
        <w:rPr>
          <w:rFonts w:eastAsia="Arial" w:cs="Arial"/>
        </w:rPr>
        <w:t>The number of reviews of primary interest (summarising more than one practice) and secondary interest (summarising only one practice) are also shown.</w:t>
      </w:r>
      <w:r>
        <w:rPr>
          <w:rFonts w:eastAsia="Arial" w:cs="Arial"/>
        </w:rPr>
        <w:t xml:space="preserve"> </w:t>
      </w:r>
    </w:p>
    <w:p w14:paraId="6DFD138E" w14:textId="77777777" w:rsidR="00F331F5" w:rsidRDefault="00F00425" w:rsidP="00B4537B">
      <w:pPr>
        <w:keepNext/>
        <w:spacing w:line="276" w:lineRule="auto"/>
      </w:pPr>
      <w:r>
        <w:rPr>
          <w:noProof/>
        </w:rPr>
        <w:drawing>
          <wp:inline distT="0" distB="0" distL="0" distR="0" wp14:anchorId="517F6EB5" wp14:editId="3FC8543F">
            <wp:extent cx="5400040" cy="4391025"/>
            <wp:effectExtent l="0" t="38100" r="0" b="47625"/>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4F8B3EBC" w14:textId="4F4D1164" w:rsidR="00B9639C" w:rsidRDefault="00F331F5" w:rsidP="00B4537B">
      <w:pPr>
        <w:pStyle w:val="Caption"/>
        <w:spacing w:line="276" w:lineRule="auto"/>
      </w:pPr>
      <w:bookmarkStart w:id="22" w:name="_Ref118717935"/>
      <w:r w:rsidRPr="00B26DBF">
        <w:t xml:space="preserve">Figure </w:t>
      </w:r>
      <w:r w:rsidR="009D7EAB" w:rsidRPr="00B26DBF">
        <w:fldChar w:fldCharType="begin"/>
      </w:r>
      <w:r w:rsidR="009D7EAB" w:rsidRPr="00B26DBF">
        <w:instrText xml:space="preserve"> SEQ Figure \* ARABIC </w:instrText>
      </w:r>
      <w:r w:rsidR="009D7EAB" w:rsidRPr="00B26DBF">
        <w:fldChar w:fldCharType="separate"/>
      </w:r>
      <w:r w:rsidR="001A582C" w:rsidRPr="00B26DBF">
        <w:rPr>
          <w:noProof/>
        </w:rPr>
        <w:t>2</w:t>
      </w:r>
      <w:r w:rsidR="009D7EAB" w:rsidRPr="00B26DBF">
        <w:fldChar w:fldCharType="end"/>
      </w:r>
      <w:bookmarkEnd w:id="22"/>
      <w:r w:rsidR="00BF3AFF" w:rsidRPr="00B26DBF">
        <w:t>.</w:t>
      </w:r>
      <w:r w:rsidRPr="00F331F5">
        <w:t xml:space="preserve"> </w:t>
      </w:r>
      <w:r>
        <w:t>Number of reviews retrieved, assessed and retained after steps one and two</w:t>
      </w:r>
      <w:r w:rsidR="00617832">
        <w:t xml:space="preserve"> of the REAs</w:t>
      </w:r>
    </w:p>
    <w:p w14:paraId="45291E3E" w14:textId="77777777" w:rsidR="00F306EA" w:rsidRPr="00F306EA" w:rsidRDefault="00F306EA" w:rsidP="00B4537B">
      <w:pPr>
        <w:spacing w:line="276" w:lineRule="auto"/>
        <w:rPr>
          <w:lang w:eastAsia="en-GB"/>
        </w:rPr>
      </w:pPr>
    </w:p>
    <w:p w14:paraId="4E0FE8AC" w14:textId="27538968" w:rsidR="00B9639C" w:rsidRDefault="00B9639C" w:rsidP="00B4537B">
      <w:pPr>
        <w:spacing w:line="276" w:lineRule="auto"/>
      </w:pPr>
      <w:r>
        <w:t xml:space="preserve">The number of reviews extracted with the searches was larger than expected (n=647). Of these, 112 reviews were selected after </w:t>
      </w:r>
      <w:r w:rsidR="0023715C">
        <w:t xml:space="preserve">the </w:t>
      </w:r>
      <w:r>
        <w:t>title and abstract screenings.</w:t>
      </w:r>
      <w:r w:rsidR="005C089B">
        <w:t xml:space="preserve"> All but one of the 112 reviews were screened in the full</w:t>
      </w:r>
      <w:r w:rsidR="004A32C9">
        <w:t>-</w:t>
      </w:r>
      <w:r w:rsidR="005C089B">
        <w:t>text evaluation, out of which 88 were selected.</w:t>
      </w:r>
      <w:r>
        <w:t xml:space="preserve"> Overall, only two of the papers retained offered a wider review of practices to reduce </w:t>
      </w:r>
      <w:r w:rsidR="00594409">
        <w:t>PWD</w:t>
      </w:r>
      <w:r>
        <w:t xml:space="preserve"> in pigs, covering all three groups of practices. The papers selected were classified into primary (n=16) or secondary interest (n=72) (</w:t>
      </w:r>
      <w:r w:rsidR="0001668A">
        <w:fldChar w:fldCharType="begin"/>
      </w:r>
      <w:r w:rsidR="0001668A">
        <w:instrText xml:space="preserve"> REF _Ref118717935 \h </w:instrText>
      </w:r>
      <w:r w:rsidR="00BF3AFF">
        <w:instrText xml:space="preserve"> \* MERGEFORMAT </w:instrText>
      </w:r>
      <w:r w:rsidR="0001668A">
        <w:fldChar w:fldCharType="separate"/>
      </w:r>
      <w:r w:rsidR="0001668A" w:rsidRPr="00B26DBF">
        <w:t>Figure</w:t>
      </w:r>
      <w:r w:rsidR="0001668A" w:rsidRPr="006B2A10">
        <w:rPr>
          <w:b/>
          <w:bCs/>
        </w:rPr>
        <w:t xml:space="preserve"> </w:t>
      </w:r>
      <w:r w:rsidR="0001668A" w:rsidRPr="00B26DBF">
        <w:rPr>
          <w:noProof/>
        </w:rPr>
        <w:t>2</w:t>
      </w:r>
      <w:r w:rsidR="0001668A">
        <w:fldChar w:fldCharType="end"/>
      </w:r>
      <w:r w:rsidR="006C0241">
        <w:t>)</w:t>
      </w:r>
      <w:r>
        <w:t>. All papers were cross-referenced against the list of nutritional</w:t>
      </w:r>
      <w:r w:rsidR="00D373BF">
        <w:t xml:space="preserve"> (</w:t>
      </w:r>
      <w:r w:rsidR="00D373BF">
        <w:fldChar w:fldCharType="begin"/>
      </w:r>
      <w:r w:rsidR="00D373BF">
        <w:instrText xml:space="preserve"> REF _Ref118718202 \h </w:instrText>
      </w:r>
      <w:r w:rsidR="00B4537B">
        <w:instrText xml:space="preserve"> \* MERGEFORMAT </w:instrText>
      </w:r>
      <w:r w:rsidR="00D373BF">
        <w:fldChar w:fldCharType="separate"/>
      </w:r>
      <w:r w:rsidR="00D373BF">
        <w:t xml:space="preserve">Table </w:t>
      </w:r>
      <w:r w:rsidR="00D373BF">
        <w:rPr>
          <w:noProof/>
        </w:rPr>
        <w:t>3</w:t>
      </w:r>
      <w:r w:rsidR="00D373BF">
        <w:fldChar w:fldCharType="end"/>
      </w:r>
      <w:r w:rsidR="00D373BF">
        <w:t>)</w:t>
      </w:r>
      <w:r>
        <w:t xml:space="preserve">, management </w:t>
      </w:r>
      <w:r w:rsidR="00D373BF">
        <w:t>(</w:t>
      </w:r>
      <w:r w:rsidR="00D373BF">
        <w:fldChar w:fldCharType="begin"/>
      </w:r>
      <w:r w:rsidR="00D373BF">
        <w:instrText xml:space="preserve"> REF _Ref118718438 \h </w:instrText>
      </w:r>
      <w:r w:rsidR="00B4537B">
        <w:instrText xml:space="preserve"> \* MERGEFORMAT </w:instrText>
      </w:r>
      <w:r w:rsidR="00D373BF">
        <w:fldChar w:fldCharType="separate"/>
      </w:r>
      <w:r w:rsidR="00D373BF">
        <w:t xml:space="preserve">Table </w:t>
      </w:r>
      <w:r w:rsidR="00D373BF">
        <w:rPr>
          <w:noProof/>
        </w:rPr>
        <w:t>4</w:t>
      </w:r>
      <w:r w:rsidR="00D373BF">
        <w:fldChar w:fldCharType="end"/>
      </w:r>
      <w:r w:rsidR="00D373BF">
        <w:t xml:space="preserve">) </w:t>
      </w:r>
      <w:r>
        <w:t xml:space="preserve">and immune status practices </w:t>
      </w:r>
      <w:r w:rsidR="00D373BF">
        <w:t>(</w:t>
      </w:r>
      <w:r w:rsidR="00D373BF">
        <w:fldChar w:fldCharType="begin"/>
      </w:r>
      <w:r w:rsidR="00D373BF">
        <w:instrText xml:space="preserve"> REF _Ref118718449 \h </w:instrText>
      </w:r>
      <w:r w:rsidR="00B4537B">
        <w:instrText xml:space="preserve"> \* MERGEFORMAT </w:instrText>
      </w:r>
      <w:r w:rsidR="00D373BF">
        <w:fldChar w:fldCharType="separate"/>
      </w:r>
      <w:r w:rsidR="00D373BF">
        <w:t xml:space="preserve">Table </w:t>
      </w:r>
      <w:r w:rsidR="00D373BF">
        <w:rPr>
          <w:noProof/>
        </w:rPr>
        <w:t>5</w:t>
      </w:r>
      <w:r w:rsidR="00D373BF">
        <w:fldChar w:fldCharType="end"/>
      </w:r>
      <w:r w:rsidR="00D373BF">
        <w:t xml:space="preserve">) </w:t>
      </w:r>
      <w:r>
        <w:t xml:space="preserve">to control </w:t>
      </w:r>
      <w:r w:rsidR="007D5E32">
        <w:t>PWD</w:t>
      </w:r>
      <w:r w:rsidR="006C0241">
        <w:t>.</w:t>
      </w:r>
    </w:p>
    <w:p w14:paraId="2FE3B6F8" w14:textId="31404113" w:rsidR="00F06BB4" w:rsidRPr="00F06BB4" w:rsidRDefault="00F06BB4" w:rsidP="00B4537B">
      <w:pPr>
        <w:spacing w:line="276" w:lineRule="auto"/>
      </w:pPr>
      <w:r>
        <w:t>The two papers offering a wider review of a</w:t>
      </w:r>
      <w:r w:rsidRPr="00F06BB4">
        <w:t>ll practices</w:t>
      </w:r>
      <w:r>
        <w:t xml:space="preserve"> to control PWD were</w:t>
      </w:r>
      <w:r w:rsidR="00F229A6">
        <w:t xml:space="preserve"> </w:t>
      </w:r>
      <w:r w:rsidR="00E413BC">
        <w:fldChar w:fldCharType="begin">
          <w:fldData xml:space="preserve">PEVuZE5vdGU+PENpdGUgQXV0aG9yWWVhcj0iMSI+PEF1dGhvcj5SaG91bWE8L0F1dGhvcj48WWVh
cj4yMDE3PC9ZZWFyPjxSZWNOdW0+NjI3PC9SZWNOdW0+PERpc3BsYXlUZXh0PlJob3VtYSBldCBh
bC4gKDIwMTcpOyBXaXNlbmVyIGV0IGFsLiAoMjAyMSk8L0Rpc3BsYXlUZXh0PjxyZWNvcmQ+PHJl
Yy1udW1iZXI+NjI3PC9yZWMtbnVtYmVyPjxmb3JlaWduLWtleXM+PGtleSBhcHA9IkVOIiBkYi1p
ZD0iOTlzcHh0eGFqeHNhc2JlZnI5NXBmMDByZnJzMDBlcDl2ZTJhIiB0aW1lc3RhbXA9IjE2NjQ3
MzY1ODIiPjYyNzwva2V5PjwvZm9yZWlnbi1rZXlzPjxyZWYtdHlwZSBuYW1lPSJKb3VybmFsIEFy
dGljbGUiPjE3PC9yZWYtdHlwZT48Y29udHJpYnV0b3JzPjxhdXRob3JzPjxhdXRob3I+UmhvdW1h
LCBNLjwvYXV0aG9yPjxhdXRob3I+RmFpcmJyb3RoZXIsIEouIE0uPC9hdXRob3I+PGF1dGhvcj5C
ZWF1ZHJ5LCBGLjwvYXV0aG9yPjxhdXRob3I+TGV0ZWxsaWVyLCBBLjwvYXV0aG9yPjwvYXV0aG9y
cz48L2NvbnRyaWJ1dG9ycz48dGl0bGVzPjx0aXRsZT5Qb3N0IHdlYW5pbmcgZGlhcnJoZWEgaW4g
cGlnczogUmlzayBmYWN0b3JzIGFuZCBub24tY29saXN0aW4tYmFzZWQgY29udHJvbCBzdHJhdGVn
aWVzPC90aXRsZT48c2Vjb25kYXJ5LXRpdGxlPkFjdGEgVmV0ZXJpbmFyaWEgU2NhbmRpbmF2aWNh
PC9zZWNvbmRhcnktdGl0bGU+PHNob3J0LXRpdGxlPlBvc3Qgd2VhbmluZyBkaWFycmhlYSBpbiBw
aWdzOiBSaXNrIGZhY3RvcnMgYW5kIG5vbi1jb2xpc3Rpbi1iYXNlZCBjb250cm9sIHN0cmF0ZWdp
ZXM8L3Nob3J0LXRpdGxlPjwvdGl0bGVzPjxwZXJpb2RpY2FsPjxmdWxsLXRpdGxlPkFjdGEgVmV0
ZXJpbmFyaWEgU2NhbmRpbmF2aWNhPC9mdWxsLXRpdGxlPjwvcGVyaW9kaWNhbD48dm9sdW1lPjU5
PC92b2x1bWU+PG51bWJlcj4xPC9udW1iZXI+PGtleXdvcmRzPjxrZXl3b3JkPkFsdGVybmF0aXZl
czwva2V5d29yZD48a2V5d29yZD5Db2xpc3Rpbjwva2V5d29yZD48a2V5d29yZD5FLiBjb2xpPC9r
ZXl3b3JkPjxrZXl3b3JkPlBpZ3M8L2tleXdvcmQ+PGtleXdvcmQ+UG9zdC13ZWFuaW5nIGRpYXJy
aGVhPC9rZXl3b3JkPjxrZXl3b3JkPlJlc2lzdGFuY2U8L2tleXdvcmQ+PGtleXdvcmQ+YW50aWlu
ZmVjdGl2ZSBhZ2VudDwva2V5d29yZD48a2V5d29yZD5hbmltYWw8L2tleXdvcmQ+PGtleXdvcmQ+
ZGlhcnJoZWE8L2tleXdvcmQ+PGtleXdvcmQ+bWljcm9iaW9sb2d5PC9rZXl3b3JkPjxrZXl3b3Jk
PnBpZzwva2V5d29yZD48a2V5d29yZD5Td2luZSBEaXNlYXNlczwva2V5d29yZD48a2V5d29yZD52
ZXRlcmluYXJ5PC9rZXl3b3JkPjxrZXl3b3JkPndlYW5pbmc8L2tleXdvcmQ+PGtleXdvcmQ+QW5p
bWFsczwva2V5d29yZD48a2V5d29yZD5BbnRpLUJhY3RlcmlhbCBBZ2VudHM8L2tleXdvcmQ+PGtl
eXdvcmQ+U3dpbmU8L2tleXdvcmQ+PC9rZXl3b3Jkcz48ZGF0ZXM+PHllYXI+MjAxNzwveWVhcj48
L2RhdGVzPjx3b3JrLXR5cGU+UmV2aWV3PC93b3JrLXR5cGU+PHVybHM+PHJlbGF0ZWQtdXJscz48
dXJsPmh0dHBzOi8vd3d3LnNjb3B1cy5jb20vaW53YXJkL3JlY29yZC51cmk/ZWlkPTItczIuMC04
NTAxOTM2NzU2NiZhbXA7ZG9pPTEwLjExODYlMmZzMTMwMjgtMDE3LTAyOTktNyZhbXA7cGFydG5l
cklEPTQwJmFtcDttZDU9Mjg2ZGIwMTE4MzUyZTUwY2JmYWE4NTgwZWQ4ZWFkODVodHRwczovL2Fj
dGF2ZXRzY2FuZC5iaW9tZWRjZW50cmFsLmNvbS90cmFjay9wZGYvMTAuMTE4Ni9zMTMwMjgtMDE3
LTAyOTktNy5wZGY8L3VybD48L3JlbGF0ZWQtdXJscz48L3VybHM+PGN1c3RvbTc+MzE8L2N1c3Rv
bTc+PGVsZWN0cm9uaWMtcmVzb3VyY2UtbnVtPjEwLjExODYvczEzMDI4LTAxNy0wMjk5LTc8L2Vs
ZWN0cm9uaWMtcmVzb3VyY2UtbnVtPjxyZW1vdGUtZGF0YWJhc2UtbmFtZT5TY29wdXM8L3JlbW90
ZS1kYXRhYmFzZS1uYW1lPjxsYW5ndWFnZT5FbmdsaXNoPC9sYW5ndWFnZT48L3JlY29yZD48L0Np
dGU+PENpdGUgQXV0aG9yWWVhcj0iMSI+PEF1dGhvcj5XaXNlbmVyPC9BdXRob3I+PFllYXI+MjAy
MTwvWWVhcj48UmVjTnVtPjY5MzwvUmVjTnVtPjxyZWNvcmQ+PHJlYy1udW1iZXI+NjkzPC9yZWMt
bnVtYmVyPjxmb3JlaWduLWtleXM+PGtleSBhcHA9IkVOIiBkYi1pZD0iOTlzcHh0eGFqeHNhc2Jl
ZnI5NXBmMDByZnJzMDBlcDl2ZTJhIiB0aW1lc3RhbXA9IjE2NjQ3MzY1ODUiPjY5Mzwva2V5Pjwv
Zm9yZWlnbi1rZXlzPjxyZWYtdHlwZSBuYW1lPSJKb3VybmFsIEFydGljbGUiPjE3PC9yZWYtdHlw
ZT48Y29udHJpYnV0b3JzPjxhdXRob3JzPjxhdXRob3I+V2lzZW5lciwgTC4gVi48L2F1dGhvcj48
YXV0aG9yPlNhcmdlYW50LCBKLiBNLjwvYXV0aG9yPjxhdXRob3I+TyZhcG9zO1N1bGxpdmFuLCBU
LiBMLjwvYXV0aG9yPjxhdXRob3I+TyZhcG9zO0Nvbm5vciwgQS4gTS48L2F1dGhvcj48YXV0aG9y
Pk1jRXdlbiwgUy4gQS48L2F1dGhvcj48YXV0aG9yPlJlaXN0LCBNLjwvYXV0aG9yPjxhdXRob3I+
Q2h1cmNoaWxsLCBLLiBKLjwvYXV0aG9yPjwvYXV0aG9ycz48L2NvbnRyaWJ1dG9ycz48dGl0bGVz
Pjx0aXRsZT5Ob24tYW50aWJpb3RpYyBBcHByb2FjaGVzIGZvciBEaXNlYXNlIFByZXZlbnRpb24g
YW5kIENvbnRyb2wgaW4gTnVyc2VyeSBQaWdzOiBBIFNjb3BpbmcgUmV2aWV3PC90aXRsZT48c2Vj
b25kYXJ5LXRpdGxlPkZyb250aWVycyBpbiBWZXRlcmluYXJ5IFNjaWVuY2U8L3NlY29uZGFyeS10
aXRsZT48c2hvcnQtdGl0bGU+Tm9uLWFudGliaW90aWMgQXBwcm9hY2hlcyBmb3IgRGlzZWFzZSBQ
cmV2ZW50aW9uIGFuZCBDb250cm9sIGluIE51cnNlcnkgUGlnczogQSBTY29waW5nIFJldmlldzwv
c2hvcnQtdGl0bGU+PC90aXRsZXM+PHBlcmlvZGljYWw+PGZ1bGwtdGl0bGU+RnJvbnRpZXJzIGlu
IFZldGVyaW5hcnkgU2NpZW5jZTwvZnVsbC10aXRsZT48L3BlcmlvZGljYWw+PHZvbHVtZT44PC92
b2x1bWU+PGtleXdvcmRzPjxrZXl3b3JkPmFudGliaW90aWMgc3Rld2FyZHNoaXA8L2tleXdvcmQ+
PGtleXdvcmQ+ZGlzZWFzZSBjb250cm9sPC9rZXl3b3JkPjxrZXl3b3JkPmRpc2Vhc2UgcHJldmVu
dGlvbjwva2V5d29yZD48a2V5d29yZD5ub24tYW50aWJpb2ljIGFwcHJvYWNoZXM8L2tleXdvcmQ+
PGtleXdvcmQ+bnVyc2VyeSBwaWdzPC9rZXl3b3JkPjxrZXl3b3JkPnNjb3BpbmcgcmV2aWV3PC9r
ZXl3b3JkPjxrZXl3b3JkPmZvb2QgYWRkaXRpdmU8L2tleXdvcmQ+PGtleXdvcmQ+dmFjY2luZTwv
a2V5d29yZD48a2V5d29yZD5hbmltYWwgY2FyZTwva2V5d29yZD48a2V5d29yZD5hbnRpbWljcm9i
aWFsIHN0ZXdhcmRzaGlwPC9rZXl3b3JkPjxrZXl3b3JkPmNsaW5pY2FsIHRyaWFsICh0b3BpYyk8
L2tleXdvcmQ+PGtleXdvcmQ+Y29tcGFyYXRpdmUgc3R1ZHk8L2tleXdvcmQ+PGtleXdvcmQ+ZGF0
YSBiYXNlPC9rZXl3b3JkPjxrZXl3b3JkPmRpYXJyaGVhPC9rZXl3b3JkPjxrZXl3b3JkPmltbXVu
aXR5PC9rZXl3b3JkPjxrZXl3b3JkPm1vcnRhbGl0eTwva2V5d29yZD48a2V5d29yZD5ub25odW1h
bjwva2V5d29yZD48a2V5d29yZD5vYnNlcnZhdGlvbmFsIHN0dWR5PC9rZXl3b3JkPjxrZXl3b3Jk
PnBpZ2xldDwva2V5d29yZD48a2V5d29yZD5SZXZpZXc8L2tleXdvcmQ+PGtleXdvcmQ+cmlzayBm
YWN0b3I8L2tleXdvcmQ+PGtleXdvcmQ+c3Rha2Vob2xkZXIgZW5nYWdlbWVudDwva2V5d29yZD48
a2V5d29yZD5zeXN0ZW1hdGljIHJldmlldyAodG9waWMpPC9rZXl3b3JkPjwva2V5d29yZHM+PGRh
dGVzPjx5ZWFyPjIwMjE8L3llYXI+PC9kYXRlcz48d29yay10eXBlPlJldmlldzwvd29yay10eXBl
Pjx1cmxzPjxyZWxhdGVkLXVybHM+PHVybD5odHRwczovL3d3dy5zY29wdXMuY29tL2lud2FyZC9y
ZWNvcmQudXJpP2VpZD0yLXMyLjAtODUxMDUzODM4MjgmYW1wO2RvaT0xMC4zMzg5JTJmZnZldHMu
MjAyMS42MjAzNDcmYW1wO3BhcnRuZXJJRD00MCZhbXA7bWQ1PTE0NTBjYjNhNTQzYjc1ZDU2ZWI1
MWE5OTBmODgyODY2PC91cmw+PC9yZWxhdGVkLXVybHM+PC91cmxzPjxjdXN0b203PjYyMDM0Nzwv
Y3VzdG9tNz48ZWxlY3Ryb25pYy1yZXNvdXJjZS1udW0+MTAuMzM4OS9mdmV0cy4yMDIxLjYyMDM0
NzwvZWxlY3Ryb25pYy1yZXNvdXJjZS1udW0+PHJlbW90ZS1kYXRhYmFzZS1uYW1lPlNjb3B1czwv
cmVtb3RlLWRhdGFiYXNlLW5hbWU+PGxhbmd1YWdlPkVuZ2xpc2g8L2xhbmd1YWdlPjwvcmVjb3Jk
PjwvQ2l0ZT48L0VuZE5vdGU+
</w:fldData>
        </w:fldChar>
      </w:r>
      <w:r w:rsidR="00B93753">
        <w:instrText xml:space="preserve"> ADDIN EN.CITE </w:instrText>
      </w:r>
      <w:r w:rsidR="00B93753">
        <w:fldChar w:fldCharType="begin">
          <w:fldData xml:space="preserve">PEVuZE5vdGU+PENpdGUgQXV0aG9yWWVhcj0iMSI+PEF1dGhvcj5SaG91bWE8L0F1dGhvcj48WWVh
cj4yMDE3PC9ZZWFyPjxSZWNOdW0+NjI3PC9SZWNOdW0+PERpc3BsYXlUZXh0PlJob3VtYSBldCBh
bC4gKDIwMTcpOyBXaXNlbmVyIGV0IGFsLiAoMjAyMSk8L0Rpc3BsYXlUZXh0PjxyZWNvcmQ+PHJl
Yy1udW1iZXI+NjI3PC9yZWMtbnVtYmVyPjxmb3JlaWduLWtleXM+PGtleSBhcHA9IkVOIiBkYi1p
ZD0iOTlzcHh0eGFqeHNhc2JlZnI5NXBmMDByZnJzMDBlcDl2ZTJhIiB0aW1lc3RhbXA9IjE2NjQ3
MzY1ODIiPjYyNzwva2V5PjwvZm9yZWlnbi1rZXlzPjxyZWYtdHlwZSBuYW1lPSJKb3VybmFsIEFy
dGljbGUiPjE3PC9yZWYtdHlwZT48Y29udHJpYnV0b3JzPjxhdXRob3JzPjxhdXRob3I+UmhvdW1h
LCBNLjwvYXV0aG9yPjxhdXRob3I+RmFpcmJyb3RoZXIsIEouIE0uPC9hdXRob3I+PGF1dGhvcj5C
ZWF1ZHJ5LCBGLjwvYXV0aG9yPjxhdXRob3I+TGV0ZWxsaWVyLCBBLjwvYXV0aG9yPjwvYXV0aG9y
cz48L2NvbnRyaWJ1dG9ycz48dGl0bGVzPjx0aXRsZT5Qb3N0IHdlYW5pbmcgZGlhcnJoZWEgaW4g
cGlnczogUmlzayBmYWN0b3JzIGFuZCBub24tY29saXN0aW4tYmFzZWQgY29udHJvbCBzdHJhdGVn
aWVzPC90aXRsZT48c2Vjb25kYXJ5LXRpdGxlPkFjdGEgVmV0ZXJpbmFyaWEgU2NhbmRpbmF2aWNh
PC9zZWNvbmRhcnktdGl0bGU+PHNob3J0LXRpdGxlPlBvc3Qgd2VhbmluZyBkaWFycmhlYSBpbiBw
aWdzOiBSaXNrIGZhY3RvcnMgYW5kIG5vbi1jb2xpc3Rpbi1iYXNlZCBjb250cm9sIHN0cmF0ZWdp
ZXM8L3Nob3J0LXRpdGxlPjwvdGl0bGVzPjxwZXJpb2RpY2FsPjxmdWxsLXRpdGxlPkFjdGEgVmV0
ZXJpbmFyaWEgU2NhbmRpbmF2aWNhPC9mdWxsLXRpdGxlPjwvcGVyaW9kaWNhbD48dm9sdW1lPjU5
PC92b2x1bWU+PG51bWJlcj4xPC9udW1iZXI+PGtleXdvcmRzPjxrZXl3b3JkPkFsdGVybmF0aXZl
czwva2V5d29yZD48a2V5d29yZD5Db2xpc3Rpbjwva2V5d29yZD48a2V5d29yZD5FLiBjb2xpPC9r
ZXl3b3JkPjxrZXl3b3JkPlBpZ3M8L2tleXdvcmQ+PGtleXdvcmQ+UG9zdC13ZWFuaW5nIGRpYXJy
aGVhPC9rZXl3b3JkPjxrZXl3b3JkPlJlc2lzdGFuY2U8L2tleXdvcmQ+PGtleXdvcmQ+YW50aWlu
ZmVjdGl2ZSBhZ2VudDwva2V5d29yZD48a2V5d29yZD5hbmltYWw8L2tleXdvcmQ+PGtleXdvcmQ+
ZGlhcnJoZWE8L2tleXdvcmQ+PGtleXdvcmQ+bWljcm9iaW9sb2d5PC9rZXl3b3JkPjxrZXl3b3Jk
PnBpZzwva2V5d29yZD48a2V5d29yZD5Td2luZSBEaXNlYXNlczwva2V5d29yZD48a2V5d29yZD52
ZXRlcmluYXJ5PC9rZXl3b3JkPjxrZXl3b3JkPndlYW5pbmc8L2tleXdvcmQ+PGtleXdvcmQ+QW5p
bWFsczwva2V5d29yZD48a2V5d29yZD5BbnRpLUJhY3RlcmlhbCBBZ2VudHM8L2tleXdvcmQ+PGtl
eXdvcmQ+U3dpbmU8L2tleXdvcmQ+PC9rZXl3b3Jkcz48ZGF0ZXM+PHllYXI+MjAxNzwveWVhcj48
L2RhdGVzPjx3b3JrLXR5cGU+UmV2aWV3PC93b3JrLXR5cGU+PHVybHM+PHJlbGF0ZWQtdXJscz48
dXJsPmh0dHBzOi8vd3d3LnNjb3B1cy5jb20vaW53YXJkL3JlY29yZC51cmk/ZWlkPTItczIuMC04
NTAxOTM2NzU2NiZhbXA7ZG9pPTEwLjExODYlMmZzMTMwMjgtMDE3LTAyOTktNyZhbXA7cGFydG5l
cklEPTQwJmFtcDttZDU9Mjg2ZGIwMTE4MzUyZTUwY2JmYWE4NTgwZWQ4ZWFkODVodHRwczovL2Fj
dGF2ZXRzY2FuZC5iaW9tZWRjZW50cmFsLmNvbS90cmFjay9wZGYvMTAuMTE4Ni9zMTMwMjgtMDE3
LTAyOTktNy5wZGY8L3VybD48L3JlbGF0ZWQtdXJscz48L3VybHM+PGN1c3RvbTc+MzE8L2N1c3Rv
bTc+PGVsZWN0cm9uaWMtcmVzb3VyY2UtbnVtPjEwLjExODYvczEzMDI4LTAxNy0wMjk5LTc8L2Vs
ZWN0cm9uaWMtcmVzb3VyY2UtbnVtPjxyZW1vdGUtZGF0YWJhc2UtbmFtZT5TY29wdXM8L3JlbW90
ZS1kYXRhYmFzZS1uYW1lPjxsYW5ndWFnZT5FbmdsaXNoPC9sYW5ndWFnZT48L3JlY29yZD48L0Np
dGU+PENpdGUgQXV0aG9yWWVhcj0iMSI+PEF1dGhvcj5XaXNlbmVyPC9BdXRob3I+PFllYXI+MjAy
MTwvWWVhcj48UmVjTnVtPjY5MzwvUmVjTnVtPjxyZWNvcmQ+PHJlYy1udW1iZXI+NjkzPC9yZWMt
bnVtYmVyPjxmb3JlaWduLWtleXM+PGtleSBhcHA9IkVOIiBkYi1pZD0iOTlzcHh0eGFqeHNhc2Jl
ZnI5NXBmMDByZnJzMDBlcDl2ZTJhIiB0aW1lc3RhbXA9IjE2NjQ3MzY1ODUiPjY5Mzwva2V5Pjwv
Zm9yZWlnbi1rZXlzPjxyZWYtdHlwZSBuYW1lPSJKb3VybmFsIEFydGljbGUiPjE3PC9yZWYtdHlw
ZT48Y29udHJpYnV0b3JzPjxhdXRob3JzPjxhdXRob3I+V2lzZW5lciwgTC4gVi48L2F1dGhvcj48
YXV0aG9yPlNhcmdlYW50LCBKLiBNLjwvYXV0aG9yPjxhdXRob3I+TyZhcG9zO1N1bGxpdmFuLCBU
LiBMLjwvYXV0aG9yPjxhdXRob3I+TyZhcG9zO0Nvbm5vciwgQS4gTS48L2F1dGhvcj48YXV0aG9y
Pk1jRXdlbiwgUy4gQS48L2F1dGhvcj48YXV0aG9yPlJlaXN0LCBNLjwvYXV0aG9yPjxhdXRob3I+
Q2h1cmNoaWxsLCBLLiBKLjwvYXV0aG9yPjwvYXV0aG9ycz48L2NvbnRyaWJ1dG9ycz48dGl0bGVz
Pjx0aXRsZT5Ob24tYW50aWJpb3RpYyBBcHByb2FjaGVzIGZvciBEaXNlYXNlIFByZXZlbnRpb24g
YW5kIENvbnRyb2wgaW4gTnVyc2VyeSBQaWdzOiBBIFNjb3BpbmcgUmV2aWV3PC90aXRsZT48c2Vj
b25kYXJ5LXRpdGxlPkZyb250aWVycyBpbiBWZXRlcmluYXJ5IFNjaWVuY2U8L3NlY29uZGFyeS10
aXRsZT48c2hvcnQtdGl0bGU+Tm9uLWFudGliaW90aWMgQXBwcm9hY2hlcyBmb3IgRGlzZWFzZSBQ
cmV2ZW50aW9uIGFuZCBDb250cm9sIGluIE51cnNlcnkgUGlnczogQSBTY29waW5nIFJldmlldzwv
c2hvcnQtdGl0bGU+PC90aXRsZXM+PHBlcmlvZGljYWw+PGZ1bGwtdGl0bGU+RnJvbnRpZXJzIGlu
IFZldGVyaW5hcnkgU2NpZW5jZTwvZnVsbC10aXRsZT48L3BlcmlvZGljYWw+PHZvbHVtZT44PC92
b2x1bWU+PGtleXdvcmRzPjxrZXl3b3JkPmFudGliaW90aWMgc3Rld2FyZHNoaXA8L2tleXdvcmQ+
PGtleXdvcmQ+ZGlzZWFzZSBjb250cm9sPC9rZXl3b3JkPjxrZXl3b3JkPmRpc2Vhc2UgcHJldmVu
dGlvbjwva2V5d29yZD48a2V5d29yZD5ub24tYW50aWJpb2ljIGFwcHJvYWNoZXM8L2tleXdvcmQ+
PGtleXdvcmQ+bnVyc2VyeSBwaWdzPC9rZXl3b3JkPjxrZXl3b3JkPnNjb3BpbmcgcmV2aWV3PC9r
ZXl3b3JkPjxrZXl3b3JkPmZvb2QgYWRkaXRpdmU8L2tleXdvcmQ+PGtleXdvcmQ+dmFjY2luZTwv
a2V5d29yZD48a2V5d29yZD5hbmltYWwgY2FyZTwva2V5d29yZD48a2V5d29yZD5hbnRpbWljcm9i
aWFsIHN0ZXdhcmRzaGlwPC9rZXl3b3JkPjxrZXl3b3JkPmNsaW5pY2FsIHRyaWFsICh0b3BpYyk8
L2tleXdvcmQ+PGtleXdvcmQ+Y29tcGFyYXRpdmUgc3R1ZHk8L2tleXdvcmQ+PGtleXdvcmQ+ZGF0
YSBiYXNlPC9rZXl3b3JkPjxrZXl3b3JkPmRpYXJyaGVhPC9rZXl3b3JkPjxrZXl3b3JkPmltbXVu
aXR5PC9rZXl3b3JkPjxrZXl3b3JkPm1vcnRhbGl0eTwva2V5d29yZD48a2V5d29yZD5ub25odW1h
bjwva2V5d29yZD48a2V5d29yZD5vYnNlcnZhdGlvbmFsIHN0dWR5PC9rZXl3b3JkPjxrZXl3b3Jk
PnBpZ2xldDwva2V5d29yZD48a2V5d29yZD5SZXZpZXc8L2tleXdvcmQ+PGtleXdvcmQ+cmlzayBm
YWN0b3I8L2tleXdvcmQ+PGtleXdvcmQ+c3Rha2Vob2xkZXIgZW5nYWdlbWVudDwva2V5d29yZD48
a2V5d29yZD5zeXN0ZW1hdGljIHJldmlldyAodG9waWMpPC9rZXl3b3JkPjwva2V5d29yZHM+PGRh
dGVzPjx5ZWFyPjIwMjE8L3llYXI+PC9kYXRlcz48d29yay10eXBlPlJldmlldzwvd29yay10eXBl
Pjx1cmxzPjxyZWxhdGVkLXVybHM+PHVybD5odHRwczovL3d3dy5zY29wdXMuY29tL2lud2FyZC9y
ZWNvcmQudXJpP2VpZD0yLXMyLjAtODUxMDUzODM4MjgmYW1wO2RvaT0xMC4zMzg5JTJmZnZldHMu
MjAyMS42MjAzNDcmYW1wO3BhcnRuZXJJRD00MCZhbXA7bWQ1PTE0NTBjYjNhNTQzYjc1ZDU2ZWI1
MWE5OTBmODgyODY2PC91cmw+PC9yZWxhdGVkLXVybHM+PC91cmxzPjxjdXN0b203PjYyMDM0Nzwv
Y3VzdG9tNz48ZWxlY3Ryb25pYy1yZXNvdXJjZS1udW0+MTAuMzM4OS9mdmV0cy4yMDIxLjYyMDM0
NzwvZWxlY3Ryb25pYy1yZXNvdXJjZS1udW0+PHJlbW90ZS1kYXRhYmFzZS1uYW1lPlNjb3B1czwv
cmVtb3RlLWRhdGFiYXNlLW5hbWU+PGxhbmd1YWdlPkVuZ2xpc2g8L2xhbmd1YWdlPjwvcmVjb3Jk
PjwvQ2l0ZT48L0VuZE5vdGU+
</w:fldData>
        </w:fldChar>
      </w:r>
      <w:r w:rsidR="00B93753">
        <w:instrText xml:space="preserve"> ADDIN EN.CITE.DATA </w:instrText>
      </w:r>
      <w:r w:rsidR="00B93753">
        <w:fldChar w:fldCharType="end"/>
      </w:r>
      <w:r w:rsidR="00E413BC">
        <w:fldChar w:fldCharType="separate"/>
      </w:r>
      <w:hyperlink w:anchor="_ENREF_118" w:tooltip="Rhouma, 2017 #627" w:history="1">
        <w:r w:rsidR="005F0597">
          <w:rPr>
            <w:noProof/>
          </w:rPr>
          <w:t>Rhouma et al. (2017)</w:t>
        </w:r>
      </w:hyperlink>
      <w:r w:rsidR="00B93753">
        <w:rPr>
          <w:noProof/>
        </w:rPr>
        <w:t xml:space="preserve">; </w:t>
      </w:r>
      <w:hyperlink w:anchor="_ENREF_149" w:tooltip="Wisener, 2021 #693" w:history="1">
        <w:r w:rsidR="005F0597">
          <w:rPr>
            <w:noProof/>
          </w:rPr>
          <w:t>Wisener et al. (2021)</w:t>
        </w:r>
      </w:hyperlink>
      <w:r w:rsidR="00E413BC">
        <w:fldChar w:fldCharType="end"/>
      </w:r>
      <w:r w:rsidR="00F229A6">
        <w:t>.</w:t>
      </w:r>
    </w:p>
    <w:p w14:paraId="44C170E8" w14:textId="5D9EAAD5" w:rsidR="00F306EA" w:rsidRDefault="00F306EA" w:rsidP="00B4537B">
      <w:pPr>
        <w:spacing w:line="276" w:lineRule="auto"/>
      </w:pPr>
    </w:p>
    <w:p w14:paraId="2B0C8B44" w14:textId="3C508AA5" w:rsidR="00F306EA" w:rsidRDefault="00F306EA" w:rsidP="00B4537B">
      <w:pPr>
        <w:spacing w:line="276" w:lineRule="auto"/>
      </w:pPr>
    </w:p>
    <w:p w14:paraId="78E3A957" w14:textId="290006D9" w:rsidR="00F306EA" w:rsidRDefault="00F306EA" w:rsidP="00B4537B">
      <w:pPr>
        <w:spacing w:line="276" w:lineRule="auto"/>
      </w:pPr>
    </w:p>
    <w:p w14:paraId="011387BB" w14:textId="498CB90A" w:rsidR="00F306EA" w:rsidRDefault="00F306EA" w:rsidP="00B4537B">
      <w:pPr>
        <w:spacing w:line="276" w:lineRule="auto"/>
      </w:pPr>
    </w:p>
    <w:p w14:paraId="36A3A10E" w14:textId="7A563E3F" w:rsidR="00F306EA" w:rsidRDefault="00F306EA" w:rsidP="00B4537B">
      <w:pPr>
        <w:spacing w:line="276" w:lineRule="auto"/>
      </w:pPr>
    </w:p>
    <w:p w14:paraId="29802C22" w14:textId="52423ECC" w:rsidR="009D7EAB" w:rsidRDefault="009D7EAB" w:rsidP="00B4537B">
      <w:pPr>
        <w:pStyle w:val="Caption"/>
        <w:keepNext/>
        <w:spacing w:line="276" w:lineRule="auto"/>
      </w:pPr>
      <w:bookmarkStart w:id="23" w:name="_Ref118718202"/>
      <w:bookmarkEnd w:id="9"/>
      <w:r w:rsidRPr="00B26DBF">
        <w:t xml:space="preserve">Table </w:t>
      </w:r>
      <w:r w:rsidRPr="00B26DBF">
        <w:fldChar w:fldCharType="begin"/>
      </w:r>
      <w:r w:rsidRPr="00B26DBF">
        <w:instrText xml:space="preserve"> SEQ Table \* ARABIC </w:instrText>
      </w:r>
      <w:r w:rsidRPr="00B26DBF">
        <w:fldChar w:fldCharType="separate"/>
      </w:r>
      <w:r w:rsidR="00D77D70" w:rsidRPr="00B26DBF">
        <w:rPr>
          <w:noProof/>
        </w:rPr>
        <w:t>3</w:t>
      </w:r>
      <w:r w:rsidRPr="00B26DBF">
        <w:fldChar w:fldCharType="end"/>
      </w:r>
      <w:bookmarkEnd w:id="23"/>
      <w:r w:rsidR="00286007" w:rsidRPr="00B26DBF">
        <w:t>.</w:t>
      </w:r>
      <w:r w:rsidRPr="009D7EAB">
        <w:t xml:space="preserve"> </w:t>
      </w:r>
      <w:r w:rsidRPr="0094295B">
        <w:t xml:space="preserve">Papers retrieved in the systematic literature searches assigned to each of the listed </w:t>
      </w:r>
      <w:r w:rsidR="00FF0835">
        <w:t>nut</w:t>
      </w:r>
      <w:r w:rsidR="00651597">
        <w:t>rit</w:t>
      </w:r>
      <w:r w:rsidR="00FF0835">
        <w:t xml:space="preserve">ional </w:t>
      </w:r>
      <w:r w:rsidRPr="0094295B">
        <w:t xml:space="preserve">practices to reduce </w:t>
      </w:r>
      <w:r w:rsidR="00DF5DFB">
        <w:t>PWD</w:t>
      </w:r>
      <w:r w:rsidRPr="0094295B">
        <w:t xml:space="preserve"> in pigs</w:t>
      </w:r>
    </w:p>
    <w:tbl>
      <w:tblPr>
        <w:tblStyle w:val="TableGrid1"/>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4"/>
        <w:gridCol w:w="1072"/>
        <w:gridCol w:w="5854"/>
      </w:tblGrid>
      <w:tr w:rsidR="00FF106B" w:rsidRPr="0094295B" w14:paraId="018A562E" w14:textId="77777777" w:rsidTr="00C422C7">
        <w:trPr>
          <w:tblHeader/>
        </w:trPr>
        <w:tc>
          <w:tcPr>
            <w:tcW w:w="1574" w:type="dxa"/>
            <w:tcBorders>
              <w:top w:val="single" w:sz="12" w:space="0" w:color="000000"/>
              <w:bottom w:val="single" w:sz="4" w:space="0" w:color="auto"/>
            </w:tcBorders>
            <w:shd w:val="clear" w:color="auto" w:fill="D9E2F3" w:themeFill="accent1" w:themeFillTint="33"/>
          </w:tcPr>
          <w:p w14:paraId="679D073F" w14:textId="612353D7" w:rsidR="00FF106B" w:rsidRPr="0094295B" w:rsidRDefault="00FF106B" w:rsidP="00B4537B">
            <w:pPr>
              <w:spacing w:line="276" w:lineRule="auto"/>
              <w:textAlignment w:val="baseline"/>
              <w:rPr>
                <w:rFonts w:eastAsia="MS Mincho" w:cs="Arial"/>
                <w:b/>
                <w:bCs/>
              </w:rPr>
            </w:pPr>
            <w:r>
              <w:rPr>
                <w:rFonts w:eastAsia="MS Mincho" w:cs="Arial"/>
                <w:b/>
                <w:bCs/>
              </w:rPr>
              <w:t>Listed practices</w:t>
            </w:r>
          </w:p>
        </w:tc>
        <w:tc>
          <w:tcPr>
            <w:tcW w:w="1072" w:type="dxa"/>
            <w:tcBorders>
              <w:top w:val="single" w:sz="12" w:space="0" w:color="000000"/>
              <w:bottom w:val="single" w:sz="4" w:space="0" w:color="auto"/>
            </w:tcBorders>
            <w:shd w:val="clear" w:color="auto" w:fill="D9E2F3" w:themeFill="accent1" w:themeFillTint="33"/>
          </w:tcPr>
          <w:p w14:paraId="7687AA2D" w14:textId="1C96FE0D" w:rsidR="00FF106B" w:rsidRPr="0094295B" w:rsidRDefault="00FF106B" w:rsidP="00B4537B">
            <w:pPr>
              <w:spacing w:line="276" w:lineRule="auto"/>
              <w:jc w:val="center"/>
              <w:textAlignment w:val="baseline"/>
              <w:rPr>
                <w:rFonts w:eastAsia="MS Mincho" w:cs="Arial"/>
                <w:b/>
                <w:bCs/>
              </w:rPr>
            </w:pPr>
            <w:r w:rsidRPr="0094295B">
              <w:rPr>
                <w:rFonts w:eastAsia="MS Mincho" w:cs="Arial"/>
                <w:b/>
                <w:bCs/>
              </w:rPr>
              <w:t>Total number</w:t>
            </w:r>
          </w:p>
        </w:tc>
        <w:tc>
          <w:tcPr>
            <w:tcW w:w="5854" w:type="dxa"/>
            <w:tcBorders>
              <w:top w:val="single" w:sz="12" w:space="0" w:color="000000"/>
              <w:bottom w:val="single" w:sz="4" w:space="0" w:color="auto"/>
            </w:tcBorders>
            <w:shd w:val="clear" w:color="auto" w:fill="D9E2F3" w:themeFill="accent1" w:themeFillTint="33"/>
          </w:tcPr>
          <w:p w14:paraId="45DAB55A" w14:textId="77777777" w:rsidR="00FF106B" w:rsidRDefault="00FF106B" w:rsidP="00B4537B">
            <w:pPr>
              <w:spacing w:line="276" w:lineRule="auto"/>
              <w:jc w:val="center"/>
              <w:textAlignment w:val="baseline"/>
              <w:rPr>
                <w:rFonts w:eastAsia="MS Mincho" w:cs="Arial"/>
                <w:b/>
                <w:bCs/>
              </w:rPr>
            </w:pPr>
            <w:r>
              <w:rPr>
                <w:rFonts w:eastAsia="MS Mincho" w:cs="Arial"/>
                <w:b/>
                <w:bCs/>
              </w:rPr>
              <w:t xml:space="preserve">Reference category </w:t>
            </w:r>
          </w:p>
          <w:p w14:paraId="6F96A6CF" w14:textId="58DCE780" w:rsidR="00FF106B" w:rsidRPr="0094295B" w:rsidRDefault="00FF106B" w:rsidP="00B4537B">
            <w:pPr>
              <w:spacing w:line="276" w:lineRule="auto"/>
              <w:jc w:val="center"/>
              <w:textAlignment w:val="baseline"/>
              <w:rPr>
                <w:rFonts w:eastAsia="MS Mincho" w:cs="Arial"/>
                <w:b/>
                <w:bCs/>
              </w:rPr>
            </w:pPr>
            <w:r>
              <w:rPr>
                <w:rFonts w:eastAsia="MS Mincho" w:cs="Arial"/>
                <w:b/>
                <w:bCs/>
              </w:rPr>
              <w:t>(</w:t>
            </w:r>
            <w:r w:rsidRPr="0094295B">
              <w:rPr>
                <w:rFonts w:eastAsia="MS Mincho" w:cs="Arial"/>
                <w:b/>
                <w:bCs/>
              </w:rPr>
              <w:t xml:space="preserve">Primary </w:t>
            </w:r>
            <w:r>
              <w:rPr>
                <w:rFonts w:eastAsia="MS Mincho" w:cs="Arial"/>
                <w:b/>
                <w:bCs/>
              </w:rPr>
              <w:t xml:space="preserve">or </w:t>
            </w:r>
            <w:r w:rsidR="00B53CCC">
              <w:rPr>
                <w:rFonts w:eastAsia="MS Mincho" w:cs="Arial"/>
                <w:b/>
                <w:bCs/>
              </w:rPr>
              <w:t>s</w:t>
            </w:r>
            <w:r>
              <w:rPr>
                <w:rFonts w:eastAsia="MS Mincho" w:cs="Arial"/>
                <w:b/>
                <w:bCs/>
              </w:rPr>
              <w:t>e</w:t>
            </w:r>
            <w:r w:rsidRPr="0094295B">
              <w:rPr>
                <w:rFonts w:eastAsia="MS Mincho" w:cs="Arial"/>
                <w:b/>
                <w:bCs/>
              </w:rPr>
              <w:t>condary</w:t>
            </w:r>
            <w:r>
              <w:rPr>
                <w:rFonts w:eastAsia="MS Mincho" w:cs="Arial"/>
                <w:b/>
                <w:bCs/>
              </w:rPr>
              <w:t>)</w:t>
            </w:r>
          </w:p>
        </w:tc>
      </w:tr>
      <w:tr w:rsidR="002D0FC4" w:rsidRPr="0094295B" w14:paraId="4C52B767" w14:textId="77777777" w:rsidTr="00C422C7">
        <w:tc>
          <w:tcPr>
            <w:tcW w:w="1574" w:type="dxa"/>
            <w:tcBorders>
              <w:top w:val="single" w:sz="4" w:space="0" w:color="auto"/>
              <w:bottom w:val="single" w:sz="4" w:space="0" w:color="000000"/>
            </w:tcBorders>
          </w:tcPr>
          <w:p w14:paraId="70E11740" w14:textId="66DF6BED" w:rsidR="002D0FC4" w:rsidRPr="002D0FC4" w:rsidRDefault="002D0FC4" w:rsidP="00B4537B">
            <w:pPr>
              <w:spacing w:before="100" w:beforeAutospacing="1" w:after="100" w:afterAutospacing="1" w:line="276" w:lineRule="auto"/>
              <w:rPr>
                <w:rFonts w:eastAsia="MS Mincho" w:cs="Arial"/>
              </w:rPr>
            </w:pPr>
            <w:r w:rsidRPr="002D0FC4">
              <w:rPr>
                <w:rFonts w:eastAsia="MS Mincho" w:cs="Arial"/>
              </w:rPr>
              <w:t>General nutritional changes</w:t>
            </w:r>
          </w:p>
        </w:tc>
        <w:tc>
          <w:tcPr>
            <w:tcW w:w="1072" w:type="dxa"/>
            <w:tcBorders>
              <w:top w:val="single" w:sz="4" w:space="0" w:color="auto"/>
              <w:bottom w:val="single" w:sz="4" w:space="0" w:color="000000"/>
            </w:tcBorders>
          </w:tcPr>
          <w:p w14:paraId="0645E08C" w14:textId="77777777" w:rsidR="002D0FC4" w:rsidRPr="0094295B" w:rsidRDefault="002D0FC4" w:rsidP="00B4537B">
            <w:pPr>
              <w:spacing w:before="100" w:beforeAutospacing="1" w:after="100" w:afterAutospacing="1" w:line="276" w:lineRule="auto"/>
              <w:jc w:val="center"/>
              <w:rPr>
                <w:rFonts w:eastAsia="MS Mincho" w:cs="Arial"/>
              </w:rPr>
            </w:pPr>
            <w:r w:rsidRPr="0094295B">
              <w:rPr>
                <w:rFonts w:eastAsia="MS Mincho" w:cs="Arial"/>
              </w:rPr>
              <w:t>9</w:t>
            </w:r>
          </w:p>
        </w:tc>
        <w:tc>
          <w:tcPr>
            <w:tcW w:w="5854" w:type="dxa"/>
            <w:tcBorders>
              <w:top w:val="single" w:sz="4" w:space="0" w:color="auto"/>
              <w:bottom w:val="single" w:sz="4" w:space="0" w:color="000000"/>
            </w:tcBorders>
          </w:tcPr>
          <w:p w14:paraId="1B8EB216" w14:textId="5D6101D9" w:rsidR="002D0FC4" w:rsidRPr="003C1F6A" w:rsidRDefault="002D0FC4" w:rsidP="00B4537B">
            <w:pPr>
              <w:spacing w:before="100" w:beforeAutospacing="1" w:after="100" w:afterAutospacing="1" w:line="276" w:lineRule="auto"/>
              <w:jc w:val="center"/>
              <w:rPr>
                <w:rFonts w:eastAsia="MS Mincho" w:cs="Arial"/>
              </w:rPr>
            </w:pPr>
            <w:r w:rsidRPr="002D0FC4">
              <w:rPr>
                <w:rFonts w:eastAsia="MS Mincho" w:cs="Arial"/>
                <w:b/>
                <w:bCs/>
              </w:rPr>
              <w:t>All primary</w:t>
            </w:r>
            <w:r>
              <w:rPr>
                <w:rFonts w:eastAsia="MS Mincho" w:cs="Arial"/>
              </w:rPr>
              <w:t xml:space="preserve">: </w:t>
            </w:r>
            <w:r w:rsidRPr="004C44E5">
              <w:rPr>
                <w:rFonts w:eastAsia="MS Mincho" w:cs="Arial"/>
              </w:rPr>
              <w:fldChar w:fldCharType="begin">
                <w:fldData xml:space="preserve">PEVuZE5vdGU+PENpdGU+PEF1dGhvcj5CYWJhdHVuZGU8L0F1dGhvcj48WWVhcj4yMDIxPC9ZZWFy
PjxSZWNOdW0+NTg8L1JlY051bT48RGlzcGxheVRleHQ+KFZvbmRydXNrb3ZhIGV0IGFsLiwgMjAx
MDsgWGlvbmcgZXQgYWwuLCAyMDE5OyBCYWJhdHVuZGUgZXQgYWwuLCAyMDIxOyBCb25ldHRpIGV0
IGFsLiwgMjAyMTsgS2xlaW4gZXQgYWwuLCAyMDIxOyBMYWlyZCBldCBhbC4sIDIwMjE7IExvcGV6
LUdhbHZleiBldCBhbC4sIDIwMjE7IFdlaSBldCBhbC4sIDIwMjE7IFpoZW5nIGV0IGFsLiwgMjAy
MSk8L0Rpc3BsYXlUZXh0PjxyZWNvcmQ+PHJlYy1udW1iZXI+NTg8L3JlYy1udW1iZXI+PGZvcmVp
Z24ta2V5cz48a2V5IGFwcD0iRU4iIGRiLWlkPSI5OXNweHR4YWp4c2FzYmVmcjk1cGYwMHJmcnMw
MGVwOXZlMmEiIHRpbWVzdGFtcD0iMTY1NzIzMTc4NSI+NTg8L2tleT48L2ZvcmVpZ24ta2V5cz48
cmVmLXR5cGUgbmFtZT0iSm91cm5hbCBBcnRpY2xlIj4xNzwvcmVmLXR5cGU+PGNvbnRyaWJ1dG9y
cz48YXV0aG9ycz48YXV0aG9yPkJhYmF0dW5kZSwgTy4gTy48L2F1dGhvcj48YXV0aG9yPlBhcmss
IEMuIFMuPC9hdXRob3I+PGF1dGhvcj5BZGVvbGEsIE8uPC9hdXRob3I+PC9hdXRob3JzPjwvY29u
dHJpYnV0b3JzPjx0aXRsZXM+PHRpdGxlPk51dHJpdGlvbmFsIHBvdGVudGlhbHMgb2YgYXR5cGlj
YWwgZmVlZCBpbmdyZWRpZW50cyBmb3IgYnJvaWxlciBjaGlja2VucyBhbmQgcGlnczwvdGl0bGU+
PHNlY29uZGFyeS10aXRsZT5BbmltYWxzPC9zZWNvbmRhcnktdGl0bGU+PHNob3J0LXRpdGxlPk51
dHJpdGlvbmFsIHBvdGVudGlhbHMgb2YgYXR5cGljYWwgZmVlZCBpbmdyZWRpZW50cyBmb3IgYnJv
aWxlciBjaGlja2VucyBhbmQgcGlnczwvc2hvcnQtdGl0bGU+PC90aXRsZXM+PHBlcmlvZGljYWw+
PGZ1bGwtdGl0bGU+QW5pbWFsczwvZnVsbC10aXRsZT48L3BlcmlvZGljYWw+PHZvbHVtZT4xMTwv
dm9sdW1lPjxudW1iZXI+NTwvbnVtYmVyPjxrZXl3b3Jkcz48a2V5d29yZD5Ccm9pbGVyIGNoaWNr
ZW5zPC9rZXl3b3JkPjxrZXl3b3JkPkRpZXRzPC9rZXl3b3JkPjxrZXl3b3JkPk51dHJpdGlvbmFs
IHBvdGVudGlhbHM8L2tleXdvcmQ+PGtleXdvcmQ+UGlnczwva2V5d29yZD48a2V5d29yZD5VbmNv
bW1vbiBmZWVkIGluZ3JlZGllbnRzPC9rZXl3b3JkPjxrZXl3b3JkPmFuaW1hbCBleHBlcmltZW50
PC9rZXl3b3JkPjxrZXl3b3JkPmFuaW1hbCBmb29kPC9rZXl3b3JkPjxrZXl3b3JkPmJhcmxleTwv
a2V5d29yZD48a2V5d29yZD5icm9pbGVyPC9rZXl3b3JkPjxrZXl3b3JkPmRldmVsb3BtZW50PC9r
ZXl3b3JkPjxrZXl3b3JkPmZlZWRpbmc8L2tleXdvcmQ+PGtleXdvcmQ+bm9uaHVtYW48L2tleXdv
cmQ+PGtleXdvcmQ+Tm9ydGggQW1lcmljYTwva2V5d29yZD48a2V5d29yZD5udXRyaWVudDwva2V5
d29yZD48a2V5d29yZD5udXRyaXRpb248L2tleXdvcmQ+PGtleXdvcmQ+b2lsc2VlZDwva2V5d29y
ZD48a2V5d29yZD5waWc8L2tleXdvcmQ+PGtleXdvcmQ+cmFwZXNlZWQgbWVhbDwva2V5d29yZD48
a2V5d29yZD5yZXZpZXc8L2tleXdvcmQ+PGtleXdvcmQ+c295YmVhbiBtZWFsPC9rZXl3b3JkPjxr
ZXl3b3JkPndoZWF0PC9rZXl3b3JkPjwva2V5d29yZHM+PGRhdGVzPjx5ZWFyPjIwMjE8L3llYXI+
PC9kYXRlcz48d29yay10eXBlPlJldmlldzwvd29yay10eXBlPjx1cmxzPjxyZWxhdGVkLXVybHM+
PHVybD5odHRwczovL3d3dy5zY29wdXMuY29tL2lud2FyZC9yZWNvcmQudXJpP2VpZD0yLXMyLjAt
ODUxMDQzODE0ODYmYW1wO2RvaT0xMC4zMzkwJTJmYW5pMTEwNTExOTYmYW1wO3BhcnRuZXJJRD00
MCZhbXA7bWQ1PTY3MWJmMmU5NDM2Y2MyMjQyZjUzNGNhMzhiYTM1ZGFlPC91cmw+PHVybD5odHRw
czovL21kcGktcmVzLmNvbS9kX2F0dGFjaG1lbnQvYW5pbWFscy9hbmltYWxzLTExLTAxMTk2L2Fy
dGljbGVfZGVwbG95L2FuaW1hbHMtMTEtMDExOTYtdjIucGRmP3ZlcnNpb249MTYyMDI4MjU0Nzwv
dXJsPjwvcmVsYXRlZC11cmxzPjwvdXJscz48Y3VzdG9tNz4xMTk2PC9jdXN0b203PjxlbGVjdHJv
bmljLXJlc291cmNlLW51bT4xMC4zMzkwL2FuaTExMDUxMTk2PC9lbGVjdHJvbmljLXJlc291cmNl
LW51bT48cmVtb3RlLWRhdGFiYXNlLW5hbWU+U2NvcHVzPC9yZW1vdGUtZGF0YWJhc2UtbmFtZT48
bGFuZ3VhZ2U+RW5nbGlzaDwvbGFuZ3VhZ2U+PC9yZWNvcmQ+PC9DaXRlPjxDaXRlPjxBdXRob3I+
S2xlaW48L0F1dGhvcj48WWVhcj4yMDIxPC9ZZWFyPjxSZWNOdW0+NjgwPC9SZWNOdW0+PHJlY29y
ZD48cmVjLW51bWJlcj42ODA8L3JlYy1udW1iZXI+PGZvcmVpZ24ta2V5cz48a2V5IGFwcD0iRU4i
IGRiLWlkPSI5OXNweHR4YWp4c2FzYmVmcjk1cGYwMHJmcnMwMGVwOXZlMmEiIHRpbWVzdGFtcD0i
MTY2NDczNjU4NCI+NjgwPC9rZXk+PC9mb3JlaWduLWtleXM+PHJlZi10eXBlIG5hbWU9IkpvdXJu
YWwgQXJ0aWNsZSI+MTc8L3JlZi10eXBlPjxjb250cmlidXRvcnM+PGF1dGhvcnM+PGF1dGhvcj5L
bGVpbiwgRC4gUi48L2F1dGhvcj48YXV0aG9yPlNjaG5laWRlciwgTC4gSS48L2F1dGhvcj48YXV0
aG9yPkRhIFNpbHZhLCBKLiBDLjwvYXV0aG9yPjxhdXRob3I+Um9zc2ksIEMuIEEuIFIuPC9hdXRo
b3I+PGF1dGhvcj5EZSBPbGl2ZWlyYSwgVi48L2F1dGhvcj48L2F1dGhvcnM+PC9jb250cmlidXRv
cnM+PHRpdGxlcz48dGl0bGU+UGlnbGV0cyZhcG9zOyBndXQgbWljcm9iaW90YSBkeW5hbWljczwv
dGl0bGU+PHNlY29uZGFyeS10aXRsZT5DQUIgUmV2aWV3czogUGVyc3BlY3RpdmVzIGluIEFncmlj
dWx0dXJlLCBWZXRlcmluYXJ5IFNjaWVuY2UsIE51dHJpdGlvbiBhbmQgTmF0dXJhbCBSZXNvdXJj
ZXM8L3NlY29uZGFyeS10aXRsZT48c2hvcnQtdGl0bGU+UGlnbGV0cyZhcG9zOyBndXQgbWljcm9i
aW90YSBkeW5hbWljczwvc2hvcnQtdGl0bGU+PC90aXRsZXM+PHBlcmlvZGljYWw+PGZ1bGwtdGl0
bGU+Q0FCIFJldmlld3M6IFBlcnNwZWN0aXZlcyBpbiBBZ3JpY3VsdHVyZSwgVmV0ZXJpbmFyeSBT
Y2llbmNlLCBOdXRyaXRpb24gYW5kIE5hdHVyYWwgUmVzb3VyY2VzPC9mdWxsLXRpdGxlPjwvcGVy
aW9kaWNhbD48dm9sdW1lPjE2PC92b2x1bWU+PG51bWJlcj40ODwvbnVtYmVyPjxrZXl3b3Jkcz48
a2V5d29yZD5BbnRpbWljcm9iaWFsPC9rZXl3b3JkPjxrZXl3b3JkPkJhY3RlcmlhPC9rZXl3b3Jk
PjxrZXl3b3JkPkd1dDwva2V5d29yZD48a2V5d29yZD5IZWFsdGg8L2tleXdvcmQ+PGtleXdvcmQ+
SW1tdW5pdHk8L2tleXdvcmQ+PGtleXdvcmQ+TWV0YWdlbm9taWM8L2tleXdvcmQ+PGtleXdvcmQ+
TnV0cml0aW9uPC9rZXl3b3JkPjwva2V5d29yZHM+PGRhdGVzPjx5ZWFyPjIwMjE8L3llYXI+PC9k
YXRlcz48d29yay10eXBlPlJldmlldzwvd29yay10eXBlPjx1cmxzPjxyZWxhdGVkLXVybHM+PHVy
bD5odHRwczovL3d3dy5zY29wdXMuY29tL2lud2FyZC9yZWNvcmQudXJpP2VpZD0yLXMyLjAtODUx
MTQ0MDA1NzUmYW1wO2RvaT0xMC4xMDc5JTJmUEFWU05OUjIwMjExNjA0OCZhbXA7cGFydG5lcklE
PTQwJmFtcDttZDU9Y2ZhMmUyNDA2MjhiMjg4NDJiOTMwZWE3NWJiMWY0MWU8L3VybD48L3JlbGF0
ZWQtdXJscz48L3VybHM+PGN1c3RvbTc+MTY8L2N1c3RvbTc+PGVsZWN0cm9uaWMtcmVzb3VyY2Ut
bnVtPjEwLjEwNzkvcGF2c25ucjIwMjExNjA0ODwvZWxlY3Ryb25pYy1yZXNvdXJjZS1udW0+PHJl
bW90ZS1kYXRhYmFzZS1uYW1lPlNjb3B1czwvcmVtb3RlLWRhdGFiYXNlLW5hbWU+PGxhbmd1YWdl
PkVuZ2xpc2g8L2xhbmd1YWdlPjwvcmVjb3JkPjwvQ2l0ZT48Q2l0ZT48QXV0aG9yPkxhaXJkPC9B
dXRob3I+PFllYXI+MjAyMTwvWWVhcj48UmVjTnVtPjY4MTwvUmVjTnVtPjxyZWNvcmQ+PHJlYy1u
dW1iZXI+NjgxPC9yZWMtbnVtYmVyPjxmb3JlaWduLWtleXM+PGtleSBhcHA9IkVOIiBkYi1pZD0i
OTlzcHh0eGFqeHNhc2JlZnI5NXBmMDByZnJzMDBlcDl2ZTJhIiB0aW1lc3RhbXA9IjE2NjQ3MzY1
ODQiPjY4MTwva2V5PjwvZm9yZWlnbi1rZXlzPjxyZWYtdHlwZSBuYW1lPSJKb3VybmFsIEFydGlj
bGUiPjE3PC9yZWYtdHlwZT48Y29udHJpYnV0b3JzPjxhdXRob3JzPjxhdXRob3I+TGFpcmQsIFQu
IEouPC9hdXRob3I+PGF1dGhvcj5BYnJhaGFtLCBTLjwvYXV0aG9yPjxhdXRob3I+Sm9yZGFuLCBE
LjwvYXV0aG9yPjxhdXRob3I+UGx1c2tlLCBKLiBSLjwvYXV0aG9yPjxhdXRob3I+SGFtcHNvbiwg
RC4gSi48L2F1dGhvcj48YXV0aG9yPlRyb3R0LCBELiBKLjwvYXV0aG9yPjxhdXRob3I+TyZhcG9z
O0RlYSwgTS48L2F1dGhvcj48L2F1dGhvcnM+PC9jb250cmlidXRvcnM+PHRpdGxlcz48dGl0bGU+
UG9yY2luZSBlbnRlcm90b3hpZ2VuaWMgRXNjaGVyaWNoaWEgY29saTogQW50aW1pY3JvYmlhbCBy
ZXNpc3RhbmNlIGFuZCBkZXZlbG9wbWVudCBvZiBtaWNyb2JpYWwtYmFzZWQgYWx0ZXJuYXRpdmUg
Y29udHJvbCBzdHJhdGVnaWVzPC90aXRsZT48c2Vjb25kYXJ5LXRpdGxlPlZldGVyaW5hcnkgTWlj
cm9iaW9sb2d5PC9zZWNvbmRhcnktdGl0bGU+PHNob3J0LXRpdGxlPlBvcmNpbmUgZW50ZXJvdG94
aWdlbmljIEVzY2hlcmljaGlhIGNvbGk6IEFudGltaWNyb2JpYWwgcmVzaXN0YW5jZSBhbmQgZGV2
ZWxvcG1lbnQgb2YgbWljcm9iaWFsLWJhc2VkIGFsdGVybmF0aXZlIGNvbnRyb2wgc3RyYXRlZ2ll
czwvc2hvcnQtdGl0bGU+PC90aXRsZXM+PHBlcmlvZGljYWw+PGZ1bGwtdGl0bGU+VmV0ZXJpbmFy
eSBNaWNyb2Jpb2xvZ3k8L2Z1bGwtdGl0bGU+PC9wZXJpb2RpY2FsPjx2b2x1bWU+MjU4PC92b2x1
bWU+PGtleXdvcmRzPjxrZXl3b3JkPkFudGltaWNyb2JpYWwgcmVzaXN0YW5jZTwva2V5d29yZD48
a2V5d29yZD5CYWN0ZXJpb3BoYWdlczwva2V5d29yZD48a2V5d29yZD5FbnRlcm90b3hpZ2VuaWMg
RXNjaGVyaWNoaWEgY29saTwva2V5d29yZD48a2V5d29yZD5QaWdzPC9rZXl3b3JkPjxrZXl3b3Jk
PlByb2Jpb3RpY3M8L2tleXdvcmQ+PGtleXdvcmQ+VmFjY2luZXM8L2tleXdvcmQ+PGtleXdvcmQ+
YW50aWluZmVjdGl2ZSBhZ2VudDwva2V5d29yZD48a2V5d29yZD5mb29kIGFkZGl0aXZlPC9rZXl3
b3JkPjxrZXl3b3JkPnByb2Jpb3RpYyBhZ2VudDwva2V5d29yZD48a2V5d29yZD5hbmltYWwgaGVh
bHRoPC9rZXl3b3JkPjxrZXl3b3JkPmFuaW1hbCB3ZWxmYXJlPC9rZXl3b3JkPjxrZXl3b3JkPmFu
dGliaW90aWMgcmVzaXN0YW5jZTwva2V5d29yZD48a2V5d29yZD5jb250cm9sIHN0cmF0ZWd5PC9r
ZXl3b3JkPjxrZXl3b3JkPkVzY2hlcmljaGlhIGNvbGkgaW5mZWN0aW9uPC9rZXl3b3JkPjxrZXl3
b3JkPmZlcm1lbnRhdGlvbjwva2V5d29yZD48a2V5d29yZD5mb29kIGNoYWluPC9rZXl3b3JkPjxr
ZXl3b3JkPmluY2lkZW5jZTwva2V5d29yZD48a2V5d29yZD5tb3J0YWxpdHkgcmF0ZTwva2V5d29y
ZD48a2V5d29yZD5ub25odW1hbjwva2V5d29yZD48a2V5d29yZD5PbmUgSGVhbHRoPC9rZXl3b3Jk
PjxrZXl3b3JkPnBoYWdlIHRoZXJhcHk8L2tleXdvcmQ+PGtleXdvcmQ+cGlnPC9rZXl3b3JkPjxr
ZXl3b3JkPnBvcms8L2tleXdvcmQ+PGtleXdvcmQ+cHVibGljIGhlYWx0aDwva2V5d29yZD48a2V5
d29yZD5SZXZpZXc8L2tleXdvcmQ+PGtleXdvcmQ+dmV0ZXJpbmFyaWFuPC9rZXl3b3JkPjxrZXl3
b3JkPmFuaW1hbDwva2V5d29yZD48a2V5d29yZD5kcnVnIGVmZmVjdDwva2V5d29yZD48a2V5d29y
ZD5taWNyb2Jpb2xvZ3k8L2tleXdvcmQ+PGtleXdvcmQ+bXVsdGlkcnVnIHJlc2lzdGFuY2U8L2tl
eXdvcmQ+PGtleXdvcmQ+c3dpbmUgZGlzZWFzZTwva2V5d29yZD48a2V5d29yZD52ZXRlcmluYXJ5
IG1lZGljaW5lPC9rZXl3b3JkPjxrZXl3b3JkPkFuaW1hbHM8L2tleXdvcmQ+PGtleXdvcmQ+QW50
aS1CYWN0ZXJpYWwgQWdlbnRzPC9rZXl3b3JkPjxrZXl3b3JkPkRydWcgUmVzaXN0YW5jZSwgTXVs
dGlwbGUsIEJhY3RlcmlhbDwva2V5d29yZD48a2V5d29yZD5Fc2NoZXJpY2hpYSBjb2xpIEluZmVj
dGlvbnM8L2tleXdvcmQ+PGtleXdvcmQ+U3dpbmU8L2tleXdvcmQ+PGtleXdvcmQ+U3dpbmUgRGlz
ZWFzZXM8L2tleXdvcmQ+PC9rZXl3b3Jkcz48ZGF0ZXM+PHllYXI+MjAyMTwveWVhcj48L2RhdGVz
Pjx3b3JrLXR5cGU+UmV2aWV3PC93b3JrLXR5cGU+PHVybHM+PHJlbGF0ZWQtdXJscz48dXJsPmh0
dHBzOi8vd3d3LnNjb3B1cy5jb20vaW53YXJkL3JlY29yZC51cmk/ZWlkPTItczIuMC04NTEwNjk0
OTM2NyZhbXA7ZG9pPTEwLjEwMTYlMmZqLnZldG1pYy4yMDIxLjEwOTExNyZhbXA7cGFydG5lcklE
PTQwJmFtcDttZDU9ZTNmMTVlODMyMThlODAwMzljZWE1NmUyYjk3MWEyNWI8L3VybD48L3JlbGF0
ZWQtdXJscz48L3VybHM+PGN1c3RvbTc+MTA5MTE3PC9jdXN0b203PjxlbGVjdHJvbmljLXJlc291
cmNlLW51bT4xMC4xMDE2L2oudmV0bWljLjIwMjEuMTA5MTE3PC9lbGVjdHJvbmljLXJlc291cmNl
LW51bT48cmVtb3RlLWRhdGFiYXNlLW5hbWU+U2NvcHVzPC9yZW1vdGUtZGF0YWJhc2UtbmFtZT48
bGFuZ3VhZ2U+RW5nbGlzaDwvbGFuZ3VhZ2U+PC9yZWNvcmQ+PC9DaXRlPjxDaXRlPjxBdXRob3I+
Qm9uZXR0aTwvQXV0aG9yPjxZZWFyPjIwMjE8L1llYXI+PFJlY051bT4xMDM8L1JlY051bT48cmVj
b3JkPjxyZWMtbnVtYmVyPjEwMzwvcmVjLW51bWJlcj48Zm9yZWlnbi1rZXlzPjxrZXkgYXBwPSJF
TiIgZGItaWQ9Ijk5c3B4dHhhanhzYXNiZWZyOTVwZjAwcmZyczAwZXA5dmUyYSIgdGltZXN0YW1w
PSIxNjU3MjMxNzg1Ij4xMDM8L2tleT48L2ZvcmVpZ24ta2V5cz48cmVmLXR5cGUgbmFtZT0iSm91
cm5hbCBBcnRpY2xlIj4xNzwvcmVmLXR5cGU+PGNvbnRyaWJ1dG9ycz48YXV0aG9ycz48YXV0aG9y
PkJvbmV0dGksIEEuPC9hdXRob3I+PGF1dGhvcj5UdWdub2xpLCBCLjwvYXV0aG9yPjxhdXRob3I+
UGl2YSwgQS48L2F1dGhvcj48YXV0aG9yPkdyaWxsaSwgRS48L2F1dGhvcj48L2F1dGhvcnM+PC9j
b250cmlidXRvcnM+PGF1dGgtYWRkcmVzcz5bQm9uZXR0aSwgQW5kcmVhOyBQaXZhLCBBbmRyZWE7
IEdyaWxsaSwgRXN0ZXJdIFVuaXYgQm9sb2duYSwgRGlwYXJ0aW1lbnRvIFNjaSBNZWQgVmV0IERJ
TUVWRVQsIFZpYSBUb2xhcmEgNTAsIEktNDAwNjQgT3p6YW5vIERlbGxlbWlsaWEsIEJPLCBJdGFs
eS4gW1R1Z25vbGksIEJlbmVkZXR0YTsgUGl2YSwgQW5kcmVhXSBWZXRhZ3JvIFNwQSwgVmlhIFBv
cnJvIDIsIEktNDIxMjQgUmVnZ2lvIEVtaWxpYSwgSXRhbHkuIFtHcmlsbGksIEVzdGVyXSBWZXRh
Z3JvIEluYywgMTE2IFcgSmFja3NvbiBCbHZkLFN1aXRlIDMyMCwgQ2hpY2FnbywgSUwgNjA2MDQg
VVNBLiYjeEQ7R3JpbGxpLCBFIChjb3JyZXNwb25kaW5nIGF1dGhvciksIFVuaXYgQm9sb2duYSwg
RGlwYXJ0aW1lbnRvIFNjaSBNZWQgVmV0IERJTUVWRVQsIFZpYSBUb2xhcmEgNTAsIEktNDAwNjQg
T3p6YW5vIERlbGxlbWlsaWEsIEJPLCBJdGFseS47IEdyaWxsaSwgRSAoY29ycmVzcG9uZGluZyBh
dXRob3IpLCBWZXRhZ3JvIEluYywgMTE2IFcgSmFja3NvbiBCbHZkLFN1aXRlIDMyMCwgQ2hpY2Fn
bywgSUwgNjA2MDQgVVNBLiYjeEQ7YW5kcmVhLmJvbmV0dGkxNUB1bmliby5pdDsgYmVuZWRldHRh
LnR1Z25vbGlAdmV0YWdyby5jb207IGFuZHJlYS5waXZhQHVuaWJvLml0OyBlc3Rlci5ncmlsbGlA
dW5pYm8uaXQ8L2F1dGgtYWRkcmVzcz48dGl0bGVzPjx0aXRsZT5Ub3dhcmRzIFplcm8gWmluYyBP
eGlkZTogRmVlZGluZyBTdHJhdGVnaWVzIHRvIE1hbmFnZSBQb3N0LVdlYW5pbmcgRGlhcnJoZWEg
aW4gUGlnbGV0czwvdGl0bGU+PHNlY29uZGFyeS10aXRsZT5BbmltYWxzPC9zZWNvbmRhcnktdGl0
bGU+PGFsdC10aXRsZT5BbmltYWxzPC9hbHQtdGl0bGU+PHNob3J0LXRpdGxlPlRvd2FyZHMgWmVy
byBaaW5jIE94aWRlOiBGZWVkaW5nIFN0cmF0ZWdpZXMgdG8gTWFuYWdlIFBvc3QtV2VhbmluZyBE
aWFycmhlYSBpbiBQaWdsZXRzPC9zaG9ydC10aXRsZT48L3RpdGxlcz48cGVyaW9kaWNhbD48ZnVs
bC10aXRsZT5BbmltYWxzPC9mdWxsLXRpdGxlPjwvcGVyaW9kaWNhbD48YWx0LXBlcmlvZGljYWw+
PGZ1bGwtdGl0bGU+QW5pbWFsczwvZnVsbC10aXRsZT48L2FsdC1wZXJpb2RpY2FsPjxwYWdlcz4y
NDwvcGFnZXM+PHZvbHVtZT4xMTwvdm9sdW1lPjxudW1iZXI+MzwvbnVtYmVyPjxrZXl3b3Jkcz48
a2V5d29yZD56aW5jIG94aWRlPC9rZXl3b3JkPjxrZXl3b3JkPnBvc3Qtd2VhbmluZyBkaWFycmhl
YTwva2V5d29yZD48a2V5d29yZD5Fc2NoZXJpY2hpYSBjb2xpIEY0PC9rZXl3b3JkPjxrZXl3b3Jk
Pks4ODwva2V5d29yZD48a2V5d29yZD5FVEVDPC9rZXl3b3JkPjxrZXl3b3JkPnBpZ2xldDwva2V5
d29yZD48a2V5d29yZD5waWcgbnV0cml0aW9uPC9rZXl3b3JkPjxrZXl3b3JkPndlYW5pbmc8L2tl
eXdvcmQ+PGtleXdvcmQ+ZW50ZXJvdG94aWdlbmljIGVzY2hlcmljaGlhLWNvbGk8L2tleXdvcmQ+
PGtleXdvcmQ+c3ByYXktZHJpZWQgcGxhc21hPC9rZXl3b3JkPjxrZXl3b3JkPmVhcmx5LXdlYW5l
ZCBwaWdzPC9rZXl3b3JkPjxrZXl3b3JkPmltcHJvdmVzIGdyb3d0aC1wZXJmb3JtYW5jZTwva2V5
d29yZD48a2V5d29yZD5zbWFsbC1pbnRlc3RpbmFsIG1vcnBob2xvZ3k8L2tleXdvcmQ+PGtleXdv
cmQ+ZmVkPC9rZXl3b3JkPjxrZXl3b3JkPnBoYXJtYWNvbG9naWNhbCBsZXZlbHM8L2tleXdvcmQ+
PGtleXdvcmQ+bmF0dXJlLWlkZW50aWNhbCBjb21wb3VuZHM8L2tleXdvcmQ+PGtleXdvcmQ+ZWdn
LXlvbGsgYW50aWJvZGllczwva2V5d29yZD48a2V5d29yZD5sb3ctcHJvdGVpbiBkaWV0czwva2V5
d29yZD48a2V5d29yZD5vcmdhbmljLWFjaWRzPC9rZXl3b3JkPjxrZXl3b3JkPkFncmljdWx0dXJl
PC9rZXl3b3JkPjxrZXl3b3JkPlZldGVyaW5hcnkgU2NpZW5jZXM8L2tleXdvcmQ+PGtleXdvcmQ+
Wm9vbG9neTwva2V5d29yZD48L2tleXdvcmRzPjxkYXRlcz48eWVhcj4yMDIxPC95ZWFyPjxwdWIt
ZGF0ZXM+PGRhdGU+TWFyPC9kYXRlPjwvcHViLWRhdGVzPjwvZGF0ZXM+PGlzYm4+MjA3Ni0yNjE1
PC9pc2JuPjxhY2Nlc3Npb24tbnVtPldPUzowMDA2MzMxODQ3MDAwMDE8L2FjY2Vzc2lvbi1udW0+
PHdvcmstdHlwZT5SZXZpZXc8L3dvcmstdHlwZT48dXJscz48cmVsYXRlZC11cmxzPjx1cmw+PHN0
eWxlIGZhY2U9InVuZGVybGluZSIgZm9udD0iZGVmYXVsdCIgc2l6ZT0iMTAwJSI+Jmx0O0dvIHRv
IElTSSZndDs6Ly9XT1M6MDAwNjMzMTg0NzAwMDAxPC9zdHlsZT48L3VybD48dXJsPmh0dHBzOi8v
bWRwaS1yZXMuY29tL2RfYXR0YWNobWVudC9hbmltYWxzL2FuaW1hbHMtMTEtMDA2NDIvYXJ0aWNs
ZV9kZXBsb3kvYW5pbWFscy0xMS0wMDY0Mi12Mi5wZGY/dmVyc2lvbj0xNjE0ODQwNTQzPC91cmw+
PC9yZWxhdGVkLXVybHM+PC91cmxzPjxjdXN0b203PjY0MjwvY3VzdG9tNz48ZWxlY3Ryb25pYy1y
ZXNvdXJjZS1udW0+MTAuMzM5MC9hbmkxMTAzMDY0MjwvZWxlY3Ryb25pYy1yZXNvdXJjZS1udW0+
PGxhbmd1YWdlPkVuZ2xpc2g8L2xhbmd1YWdlPjwvcmVjb3JkPjwvQ2l0ZT48Q2l0ZT48QXV0aG9y
PkxvcGV6LUdhbHZlejwvQXV0aG9yPjxZZWFyPjIwMjE8L1llYXI+PFJlY051bT42ODY8L1JlY051
bT48cmVjb3JkPjxyZWMtbnVtYmVyPjY4NjwvcmVjLW51bWJlcj48Zm9yZWlnbi1rZXlzPjxrZXkg
YXBwPSJFTiIgZGItaWQ9Ijk5c3B4dHhhanhzYXNiZWZyOTVwZjAwcmZyczAwZXA5dmUyYSIgdGlt
ZXN0YW1wPSIxNjY0NzM2NTg1Ij42ODY8L2tleT48L2ZvcmVpZ24ta2V5cz48cmVmLXR5cGUgbmFt
ZT0iSm91cm5hbCBBcnRpY2xlIj4xNzwvcmVmLXR5cGU+PGNvbnRyaWJ1dG9ycz48YXV0aG9ycz48
YXV0aG9yPkxvcGV6LUdhbHZleiwgRy48L2F1dGhvcj48YXV0aG9yPkxvcGV6LUFsb25zbywgTS48
L2F1dGhvcj48YXV0aG9yPlBlY2hvdmEsIEEuPC9hdXRob3I+PGF1dGhvcj5NYXlvLCBCLjwvYXV0
aG9yPjxhdXRob3I+RGllcmljaywgTi48L2F1dGhvcj48YXV0aG9yPkdyb3BwLCBKLjwvYXV0aG9y
PjwvYXV0aG9ycz48L2NvbnRyaWJ1dG9ycz48YXV0aC1hZGRyZXNzPltMb3Blei1HYWx2ZXosIEds
b3JpYV0gRXVyb3BlYW4gRm9vZCBTYWZldHkgQXV0aG9yIEVGU0EsIFZpYSBDYXJsbyBNYWdubyAx
QSwgSS00MzEyNiBQYXJtYSwgSXRhbHkuIFtMb3Blei1BbG9uc28sIE1hcnRhXSBVbml2IFNhbnRp
YWdvIGRlIENvbXBvc3RlbGEsIFZldCBGYWMsIERlcHQgQW5pbSBQYXRob2wsIEx1Z28gMjcwMDIs
IFNwYWluLiBbUGVjaG92YSwgQWxlbmFdIFVuaXYgVmV0ICZhbXA7IFBoYXJtYWNldXQgU2NpIEJy
bm8sIEZhYyBWZXQgSHlnICZhbXA7IEVjb2wsIERlcHQgQW5pbSBCcmVlZGluZyBBbmltIE51dHIg
JmFtcDsgQmlvY2hlbSwgUGFsYWNrZWhvIFRyIDEtMywgQnJubywgQ3plY2ggUmVwdWJsaWMuIFtN
YXlvLCBCYWx0YXNhcl0gQ1NJQywgSW5zdCBQcm9kIExhY3Rlb3MgQXN0dXJpYXMgSVBMQSwgRGVw
dCBNaWNyb2Jpb2wgJmFtcDsgQmlvY2hlbSwgUGFzZW8gUmlvIExpbmFyZXMgUy1OLCBWaWxsYXZp
Y2lvc2EgMzMzMDAsIFNwYWluLiBbRGllcmljaywgTm9lbF0gVW5pdiBHaGVudCwgRmFjIEJpb3Nj
aSBFbmduLCBEZXB0IEFuaW0gU2NpICZhbXA7IEFxdWF0IEVjb2wsIEItOTAwMCBHaGVudCwgQmVs
Z2l1bS4gW0dyb3BwLCBKdWVyZ2VuXSBVbml2IExlaXB6aWcsIEZhYyBWZXQgTWVkLCBJbnN0IEFu
aW0gTnV0ciBOdXRyIERpcyAmYW1wOyBEaWV0ZXQsIFRpZXJrbGluaWtlbiA5LCBELTA0MTAzIExl
aXB6aWcsIEdlcm1hbnkuIExvcGV6LUFsb25zbywgTSAoY29ycmVzcG9uZGluZyBhdXRob3IpLCBV
bml2IFNhbnRpYWdvIGRlIENvbXBvc3RlbGEsIFZldCBGYWMsIERlcHQgQW5pbSBQYXRob2wsIEx1
Z28gMjcwMDIsIFNwYWluLiBtYXJ0YS5sb3Blei5hbG9uc29AdXNjLmVzPC9hdXRoLWFkZHJlc3M+
PHRpdGxlcz48dGl0bGU+QWx0ZXJuYXRpdmVzIHRvIGFudGliaW90aWNzIGFuZCB0cmFjZSBlbGVt
ZW50cyAoY29wcGVyIGFuZCB6aW5jKSB0byBpbXByb3ZlIGd1dCBoZWFsdGggYW5kIHpvb3RlY2hu
aWNhbCBwYXJhbWV0ZXJzIGluIHBpZ2xldHM6IEEgcmV2aWV3PC90aXRsZT48c2Vjb25kYXJ5LXRp
dGxlPkFuaW1hbCBGZWVkIFNjaWVuY2UgYW5kIFRlY2hub2xvZ3k8L3NlY29uZGFyeS10aXRsZT48
YWx0LXRpdGxlPkFuaW0uIEZlZWQgU2NpLiBUZWNobm9sLjwvYWx0LXRpdGxlPjxzaG9ydC10aXRs
ZT5BbHRlcm5hdGl2ZXMgdG8gYW50aWJpb3RpY3MgYW5kIHRyYWNlIGVsZW1lbnRzIChjb3BwZXIg
YW5kIHppbmMpIHRvIGltcHJvdmUgZ3V0IGhlYWx0aCBhbmQgem9vdGVjaG5pY2FsIHBhcmFtZXRl
cnMgaW4gcGlnbGV0czogQSByZXZpZXc8L3Nob3J0LXRpdGxlPjwvdGl0bGVzPjxwZXJpb2RpY2Fs
PjxmdWxsLXRpdGxlPkFuaW1hbCBGZWVkIFNjaWVuY2UgYW5kIFRlY2hub2xvZ3k8L2Z1bGwtdGl0
bGU+PC9wZXJpb2RpY2FsPjxhbHQtcGVyaW9kaWNhbD48ZnVsbC10aXRsZT5BbmltYWwgRmVlZCBT
Y2llbmNlIGFuZCBUZWNobm9sb2d5PC9mdWxsLXRpdGxlPjxhYmJyLTE+QW5pbS4gRmVlZCBTY2ku
IFRlY2hub2wuPC9hYmJyLTE+PC9hbHQtcGVyaW9kaWNhbD48cGFnZXM+Mjg8L3BhZ2VzPjx2b2x1
bWU+MjcxPC92b2x1bWU+PGtleXdvcmRzPjxrZXl3b3JkPkFsdGVybmF0aXZlcyB0byBhbnRpYmlv
dGljczwva2V5d29yZD48a2V5d29yZD5Db3BwZXI8L2tleXdvcmQ+PGtleXdvcmQ+WmluYzwva2V5
d29yZD48a2V5d29yZD5QaWdsZXRzPC9rZXl3b3JkPjxrZXl3b3JkPldlYW5pbmcgcGVyaW9kPC9r
ZXl3b3JkPjxrZXl3b3JkPkd1dDwva2V5d29yZD48a2V5d29yZD5oZWFsdGg8L2tleXdvcmQ+PGtl
eXdvcmQ+UG9zdCB3ZWFuaW5nIGRpYXJyaG9lYTwva2V5d29yZD48a2V5d29yZD5jaGFpbiBmYXR0
eS1hY2lkczwva2V5d29yZD48a2V5d29yZD5lbnRlcm90b3hpZ2VuaWMgZXNjaGVyaWNoaWEtY29s
aTwva2V5d29yZD48a2V5d29yZD5pbi1mZWVkPC9rZXl3b3JkPjxrZXl3b3JkPmFudGliaW90aWNz
PC9rZXl3b3JkPjxrZXl3b3JkPmV4b2dlbm91cyBsaXBvbHl0aWMgZW56eW1lczwva2V5d29yZD48
a2V5d29yZD5pbnRlc3RpbmFsIGJhcnJpZXIgZnVuY3Rpb248L2tleXdvcmQ+PGtleXdvcmQ+c3dp
bmUgZmVjYWwgbWljcm9iaW90YTwva2V5d29yZD48a2V5d29yZD5ub3hpb3VzIGdhcyBlbWlzc2lv
bjwva2V5d29yZD48a2V5d29yZD5waWdzIGZlZCBkaWV0czwva2V5d29yZD48a2V5d29yZD5sYWN0
b2JhY2lsbHVzLWFjaWRvcGhpbHVzIHN1cHBsZW1lbnRhdGlvbjwva2V5d29yZD48a2V5d29yZD5m
ZXJtZW50ZWQgbGlxdWlkIGZlZWQ8L2tleXdvcmQ+PGtleXdvcmQ+QWdyaWN1bHR1cmU8L2tleXdv
cmQ+PC9rZXl3b3Jkcz48ZGF0ZXM+PHllYXI+MjAyMTwveWVhcj48cHViLWRhdGVzPjxkYXRlPkph
bjwvZGF0ZT48L3B1Yi1kYXRlcz48L2RhdGVzPjxpc2JuPjAzNzctODQwMTwvaXNibj48YWNjZXNz
aW9uLW51bT5XT1M6MDAwNjEyMTYyNzAwMDE5PC9hY2Nlc3Npb24tbnVtPjx3b3JrLXR5cGU+UmV2
aWV3PC93b3JrLXR5cGU+PHVybHM+PHJlbGF0ZWQtdXJscz48dXJsPiZsdDtHbyB0byBJU0kmZ3Q7
Oi8vV09TOjAwMDYxMjE2MjcwMDAxOTwvdXJsPjwvcmVsYXRlZC11cmxzPjwvdXJscz48Y3VzdG9t
Nz4xMTQ3Mjc8L2N1c3RvbTc+PGVsZWN0cm9uaWMtcmVzb3VyY2UtbnVtPjEwLjEwMTYvai5hbmlm
ZWVkc2NpLjIwMjAuMTE0NzI3PC9lbGVjdHJvbmljLXJlc291cmNlLW51bT48bGFuZ3VhZ2U+RW5n
bGlzaDwvbGFuZ3VhZ2U+PC9yZWNvcmQ+PC9DaXRlPjxDaXRlPjxBdXRob3I+Vm9uZHJ1c2tvdmE8
L0F1dGhvcj48WWVhcj4yMDEwPC9ZZWFyPjxSZWNOdW0+NTk5PC9SZWNOdW0+PHJlY29yZD48cmVj
LW51bWJlcj41OTk8L3JlYy1udW1iZXI+PGZvcmVpZ24ta2V5cz48a2V5IGFwcD0iRU4iIGRiLWlk
PSI5OXNweHR4YWp4c2FzYmVmcjk1cGYwMHJmcnMwMGVwOXZlMmEiIHRpbWVzdGFtcD0iMTY2NDcz
NjU4MSI+NTk5PC9rZXk+PC9mb3JlaWduLWtleXM+PHJlZi10eXBlIG5hbWU9IkpvdXJuYWwgQXJ0
aWNsZSI+MTc8L3JlZi10eXBlPjxjb250cmlidXRvcnM+PGF1dGhvcnM+PGF1dGhvcj5Wb25kcnVz
a292YSwgSC48L2F1dGhvcj48YXV0aG9yPlNsYW1vdmEsIFIuPC9hdXRob3I+PGF1dGhvcj5UcmNr
b3ZhLCBNLjwvYXV0aG9yPjxhdXRob3I+WnJhbHksIFouPC9hdXRob3I+PGF1dGhvcj5QYXZsaWss
IEkuPC9hdXRob3I+PC9hdXRob3JzPjwvY29udHJpYnV0b3JzPjx0aXRsZXM+PHRpdGxlPkFsdGVy
bmF0aXZlcyB0byBhbnRpYmlvdGljIGdyb3d0aCBwcm9tb3RlcnMgaW4gcHJldmVudGlvbiBvZiBk
aWFycmhvZWEgaW4gd2VhbmVkIHBpZ2xldHM6IEEgcmV2aWV3PC90aXRsZT48c2Vjb25kYXJ5LXRp
dGxlPlZldGVyaW5hcm5pIE1lZGljaW5hPC9zZWNvbmRhcnktdGl0bGU+PHNob3J0LXRpdGxlPkFs
dGVybmF0aXZlcyB0byBhbnRpYmlvdGljIGdyb3d0aCBwcm9tb3RlcnMgaW4gcHJldmVudGlvbiBv
ZiBkaWFycmhvZWEgaW4gd2VhbmVkIHBpZ2xldHM6IEEgcmV2aWV3PC9zaG9ydC10aXRsZT48L3Rp
dGxlcz48cGVyaW9kaWNhbD48ZnVsbC10aXRsZT5WZXRlcmluYXJuaSBNZWRpY2luYTwvZnVsbC10
aXRsZT48L3BlcmlvZGljYWw+PHBhZ2VzPjE5OS0yMjQ8L3BhZ2VzPjx2b2x1bWU+NTU8L3ZvbHVt
ZT48bnVtYmVyPjU8L251bWJlcj48a2V5d29yZHM+PGtleXdvcmQ+QWx1bWlub3NpbGljYXRlPC9r
ZXl3b3JkPjxrZXl3b3JkPkFudGliaW90aWNzPC9rZXl3b3JkPjxrZXl3b3JkPkluZmVjdGlvbjwv
a2V5d29yZD48a2V5d29yZD5JbnRlc3RpbmFsIG1pY3JvZmxvcmE8L2tleXdvcmQ+PGtleXdvcmQ+
UGVyZm9ybWFuY2U8L2tleXdvcmQ+PGtleXdvcmQ+UGh5dG9iaW90aWNzPC9rZXl3b3JkPjxrZXl3
b3JkPlByZWJpb3RpY3MsIG9yZ2FuaWMgYWNpZHM8L2tleXdvcmQ+PGtleXdvcmQ+UHJvYmlvdGlj
czwva2V5d29yZD48a2V5d29yZD5Td2luZTwva2V5d29yZD48a2V5d29yZD5aaW5jPC9rZXl3b3Jk
PjxrZXl3b3JkPkFuaW1hbGlhPC9rZXl3b3JkPjxrZXl3b3JkPlN1aWRhZTwva2V5d29yZD48L2tl
eXdvcmRzPjxkYXRlcz48eWVhcj4yMDEwPC95ZWFyPjwvZGF0ZXM+PHdvcmstdHlwZT5SZXZpZXc8
L3dvcmstdHlwZT48dXJscz48cmVsYXRlZC11cmxzPjx1cmw+aHR0cHM6Ly93d3cuc2NvcHVzLmNv
bS9pbndhcmQvcmVjb3JkLnVyaT9laWQ9Mi1zMi4wLTc3OTU1MTUzOTkxJmFtcDtkb2k9MTAuMTcy
MjElMmYyOTk4LVZFVE1FRCZhbXA7cGFydG5lcklEPTQwJmFtcDttZDU9MmUyNGVlMDAzY2I5N2Fj
ZDI2YjAwN2RlNDY3NGRjOTc8L3VybD48L3JlbGF0ZWQtdXJscz48L3VybHM+PGVsZWN0cm9uaWMt
cmVzb3VyY2UtbnVtPjEwLjE3MjIxLzI5OTgtdmV0bWVkPC9lbGVjdHJvbmljLXJlc291cmNlLW51
bT48cmVtb3RlLWRhdGFiYXNlLW5hbWU+U2NvcHVzPC9yZW1vdGUtZGF0YWJhc2UtbmFtZT48bGFu
Z3VhZ2U+RW5nbGlzaDwvbGFuZ3VhZ2U+PC9yZWNvcmQ+PC9DaXRlPjxDaXRlPjxBdXRob3I+Wmhl
bmc8L0F1dGhvcj48WWVhcj4yMDIxPC9ZZWFyPjxSZWNOdW0+Njk3PC9SZWNOdW0+PHJlY29yZD48
cmVjLW51bWJlcj42OTc8L3JlYy1udW1iZXI+PGZvcmVpZ24ta2V5cz48a2V5IGFwcD0iRU4iIGRi
LWlkPSI5OXNweHR4YWp4c2FzYmVmcjk1cGYwMHJmcnMwMGVwOXZlMmEiIHRpbWVzdGFtcD0iMTY2
NDczNjU4NSI+Njk3PC9rZXk+PC9mb3JlaWduLWtleXM+PHJlZi10eXBlIG5hbWU9IkpvdXJuYWwg
QXJ0aWNsZSI+MTc8L3JlZi10eXBlPjxjb250cmlidXRvcnM+PGF1dGhvcnM+PGF1dGhvcj5aaGVu
ZywgTC48L2F1dGhvcj48YXV0aG9yPkR1YXJ0ZSwgTS4gRS48L2F1dGhvcj48YXV0aG9yPlNldmFy
b2xsaSBMb2Z0dXMsIEEuPC9hdXRob3I+PGF1dGhvcj5LaW0sIFMuIFcuPC9hdXRob3I+PC9hdXRo
b3JzPjwvY29udHJpYnV0b3JzPjx0aXRsZXM+PHRpdGxlPkludGVzdGluYWwgSGVhbHRoIG9mIFBp
Z3MgVXBvbiBXZWFuaW5nOiBDaGFsbGVuZ2VzIGFuZCBOdXRyaXRpb25hbCBJbnRlcnZlbnRpb248
L3RpdGxlPjxzZWNvbmRhcnktdGl0bGU+RnJvbnRpZXJzIGluIFZldGVyaW5hcnkgU2NpZW5jZTwv
c2Vjb25kYXJ5LXRpdGxlPjxzaG9ydC10aXRsZT5JbnRlc3RpbmFsIEhlYWx0aCBvZiBQaWdzIFVw
b24gV2VhbmluZzogQ2hhbGxlbmdlcyBhbmQgTnV0cml0aW9uYWwgSW50ZXJ2ZW50aW9uPC9zaG9y
dC10aXRsZT48L3RpdGxlcz48cGVyaW9kaWNhbD48ZnVsbC10aXRsZT5Gcm9udGllcnMgaW4gVmV0
ZXJpbmFyeSBTY2llbmNlPC9mdWxsLXRpdGxlPjwvcGVyaW9kaWNhbD48dm9sdW1lPjg8L3ZvbHVt
ZT48a2V5d29yZHM+PGtleXdvcmQ+ZmVlZCBhZGRpdGl2ZXM8L2tleXdvcmQ+PGtleXdvcmQ+aW50
ZXN0aW5hbCBoZWFsdGg8L2tleXdvcmQ+PGtleXdvcmQ+bmV3bHkgd2VhbmVkIHBpZ3M8L2tleXdv
cmQ+PGtleXdvcmQ+bnV0cml0aW9uYWwgaW50ZXJ2ZW50aW9uPC9rZXl3b3JkPjxrZXl3b3JkPndl
YW5pbmcgc3RyZXNzPC9rZXl3b3JkPjxrZXl3b3JkPmFjaWRpZnlpbmcgYWdlbnQ8L2tleXdvcmQ+
PGtleXdvcmQ+Y2FyYm94eWxpYyBhY2lkPC9rZXl3b3JkPjxrZXl3b3JkPmVtdWxzaWZ5aW5nIGFn
ZW50PC9rZXl3b3JkPjxrZXl3b3JkPmZvb2QgYWRkaXRpdmU8L2tleXdvcmQ+PGtleXdvcmQ+bHlz
b3Bob3NwaG9saXBpZDwva2V5d29yZD48a2V5d29yZD5teWNvdG94aW48L2tleXdvcmQ+PGtleXdv
cmQ+bnVjbGVvdGlkZTwva2V5d29yZD48a2V5d29yZD5wcmViaW90aWMgYWdlbnQ8L2tleXdvcmQ+
PGtleXdvcmQ+cHJvYmlvdGljIGFnZW50PC9rZXl3b3JkPjxrZXl3b3JkPnByb3RlaW4gaHlkcm9s
eXNhdGU8L2tleXdvcmQ+PGtleXdvcmQ+c295YmVhbiBwcm90ZWluPC9rZXl3b3JkPjxrZXl3b3Jk
PmJvZHkgd2VpZ2h0IGdhaW48L2tleXdvcmQ+PGtleXdvcmQ+Zm9vZCBpbnRha2U8L2tleXdvcmQ+
PGtleXdvcmQ+Z3Jvd3RoPC9rZXl3b3JkPjxrZXl3b3JkPmludGVzdGluZSBmbG9yYTwva2V5d29y
ZD48a2V5d29yZD5pbnRlc3RpbmUgZnVuY3Rpb248L2tleXdvcmQ+PGtleXdvcmQ+bW9yYmlkaXR5
PC9rZXl3b3JkPjxrZXl3b3JkPm1vcnRhbGl0eTwva2V5d29yZD48a2V5d29yZD5tdWNvc2FsIGlt
bXVuaXR5PC9rZXl3b3JkPjxrZXl3b3JkPm5vbmh1bWFuPC9rZXl3b3JkPjxrZXl3b3JkPm51cnNl
cnk8L2tleXdvcmQ+PGtleXdvcmQ+bnV0cml0aW9uYWwgYXNzZXNzbWVudDwva2V5d29yZD48a2V5
d29yZD5wYWxhdGFiaWxpdHk8L2tleXdvcmQ+PGtleXdvcmQ+UmV2aWV3PC9rZXl3b3JkPjxrZXl3
b3JkPnJpY2UgYnJhbjwva2V5d29yZD48a2V5d29yZD53ZWFuaW5nPC9rZXl3b3JkPjwva2V5d29y
ZHM+PGRhdGVzPjx5ZWFyPjIwMjE8L3llYXI+PC9kYXRlcz48d29yay10eXBlPlJldmlldzwvd29y
ay10eXBlPjx1cmxzPjxyZWxhdGVkLXVybHM+PHVybD5odHRwczovL3d3dy5zY29wdXMuY29tL2lu
d2FyZC9yZWNvcmQudXJpP2VpZD0yLXMyLjAtODUxMDE5MTExODAmYW1wO2RvaT0xMC4zMzg5JTJm
ZnZldHMuMjAyMS42MjgyNTgmYW1wO3BhcnRuZXJJRD00MCZhbXA7bWQ1PTgyYzJkMjU4MjcyNzE3
M2Q1NTNjY2VlNzYzMjZmOTJmPC91cmw+PC9yZWxhdGVkLXVybHM+PC91cmxzPjxjdXN0b203PjYy
ODI1ODwvY3VzdG9tNz48ZWxlY3Ryb25pYy1yZXNvdXJjZS1udW0+MTAuMzM4OS9mdmV0cy4yMDIx
LjYyODI1ODwvZWxlY3Ryb25pYy1yZXNvdXJjZS1udW0+PHJlbW90ZS1kYXRhYmFzZS1uYW1lPlNj
b3B1czwvcmVtb3RlLWRhdGFiYXNlLW5hbWU+PGxhbmd1YWdlPkVuZ2xpc2g8L2xhbmd1YWdlPjwv
cmVjb3JkPjwvQ2l0ZT48Q2l0ZT48QXV0aG9yPlhpb25nPC9BdXRob3I+PFllYXI+MjAxOTwvWWVh
cj48UmVjTnVtPjY1MTwvUmVjTnVtPjxyZWNvcmQ+PHJlYy1udW1iZXI+NjUxPC9yZWMtbnVtYmVy
Pjxmb3JlaWduLWtleXM+PGtleSBhcHA9IkVOIiBkYi1pZD0iOTlzcHh0eGFqeHNhc2JlZnI5NXBm
MDByZnJzMDBlcDl2ZTJhIiB0aW1lc3RhbXA9IjE2NjQ3MzY1ODMiPjY1MTwva2V5PjwvZm9yZWln
bi1rZXlzPjxyZWYtdHlwZSBuYW1lPSJKb3VybmFsIEFydGljbGUiPjE3PC9yZWYtdHlwZT48Y29u
dHJpYnV0b3JzPjxhdXRob3JzPjxhdXRob3I+WGlvbmcsIFguPC9hdXRob3I+PGF1dGhvcj5UYW4s
IEIuPC9hdXRob3I+PGF1dGhvcj5Tb25nLCBNLjwvYXV0aG9yPjxhdXRob3I+SmksIFAuPC9hdXRo
b3I+PGF1dGhvcj5LaW0sIEsuPC9hdXRob3I+PGF1dGhvcj5ZaW4sIFkuPC9hdXRob3I+PGF1dGhv
cj5MaXUsIFkuPC9hdXRob3I+PC9hdXRob3JzPjwvY29udHJpYnV0b3JzPjx0aXRsZXM+PHRpdGxl
Pk51dHJpdGlvbmFsIGludGVydmVudGlvbiBmb3IgdGhlIGludGVzdGluYWwgZGV2ZWxvcG1lbnQg
YW5kIGhlYWx0aCBvZiB3ZWFuZWQgcGlnczwvdGl0bGU+PHNlY29uZGFyeS10aXRsZT5Gcm9udGll
cnMgaW4gVmV0ZXJpbmFyeSBTY2llbmNlPC9zZWNvbmRhcnktdGl0bGU+PHNob3J0LXRpdGxlPk51
dHJpdGlvbmFsIGludGVydmVudGlvbiBmb3IgdGhlIGludGVzdGluYWwgZGV2ZWxvcG1lbnQgYW5k
IGhlYWx0aCBvZiB3ZWFuZWQgcGlnczwvc2hvcnQtdGl0bGU+PC90aXRsZXM+PHBlcmlvZGljYWw+
PGZ1bGwtdGl0bGU+RnJvbnRpZXJzIGluIFZldGVyaW5hcnkgU2NpZW5jZTwvZnVsbC10aXRsZT48
L3BlcmlvZGljYWw+PHZvbHVtZT42PC92b2x1bWU+PG51bWJlcj5GRUI8L251bWJlcj48a2V5d29y
ZHM+PGtleXdvcmQ+QW1pbm8gYWNpZHM8L2tleXdvcmQ+PGtleXdvcmQ+RmVlZCBhZGRpdGl2ZXM8
L2tleXdvcmQ+PGtleXdvcmQ+SW50ZXN0aW5hbCBkZXZlbG9wbWVudDwva2V5d29yZD48a2V5d29y
ZD5JbnRlc3RpbmFsIGhlYWx0aDwva2V5d29yZD48a2V5d29yZD5XZWFuZWQgcGlnbGV0czwva2V5
d29yZD48a2V5d29yZD5hbWlubyBhY2lkPC9rZXl3b3JkPjxrZXl3b3JkPmNhcmJveHlsaWMgYWNp
ZDwva2V5d29yZD48a2V5d29yZD5mb29kIGFkZGl0aXZlPC9rZXl3b3JkPjxrZXl3b3JkPm1pbmVy
YWw8L2tleXdvcmQ+PGtleXdvcmQ+b2xpZ29zYWNjaGFyaWRlPC9rZXl3b3JkPjxrZXl3b3JkPnBo
eXRvY2hlbWljYWw8L2tleXdvcmQ+PGtleXdvcmQ+cG9seXBlcHRpZGUgYW50aWJpb3RpYyBhZ2Vu
dDwva2V5d29yZD48a2V5d29yZD5zaG9ydCBjaGFpbiBmYXR0eSBhY2lkPC9rZXl3b3JkPjxrZXl3
b3JkPmNlbGwgcHJvbGlmZXJhdGlvbjwva2V5d29yZD48a2V5d29yZD5jb21wcmVoZW5zaW9uPC9r
ZXl3b3JkPjxrZXl3b3JkPmRpYXJyaGVhPC9rZXl3b3JkPjxrZXl3b3JkPmRpZXQgdGhlcmFweTwv
a2V5d29yZD48a2V5d29yZD5kaXNlYXNlIHByZWRpc3Bvc2l0aW9uPC9rZXl3b3JkPjxrZXl3b3Jk
PmRpc2Vhc2UgcmVzaXN0YW5jZTwva2V5d29yZD48a2V5d29yZD5keXNiaW9zaXM8L2tleXdvcmQ+
PGtleXdvcmQ+Zm9vZCBpbnRha2U8L2tleXdvcmQ+PGtleXdvcmQ+aG9zdCBtaWNyb2JlIGludGVy
YWN0aW9uPC9rZXl3b3JkPjxrZXl3b3JkPmludGVzdGluZTwva2V5d29yZD48a2V5d29yZD5pbnRl
c3RpbmUgZXBpdGhlbGl1bTwva2V5d29yZD48a2V5d29yZD5pbnRlc3RpbmUgZXBpdGhlbGl1bSBj
ZWxsPC9rZXl3b3JkPjxrZXl3b3JkPmludGVzdGluZSBmbG9yYTwva2V5d29yZD48a2V5d29yZD5p
bnRlc3RpbmUgbXVjb3NhPC9rZXl3b3JkPjxrZXl3b3JkPm1pY3JvYmlhbCBkaXZlcnNpdHk8L2tl
eXdvcmQ+PGtleXdvcmQ+bWljcm9iaWFsIG1ldGFib2xpc208L2tleXdvcmQ+PGtleXdvcmQ+bXVj
b3NhbCBpbW11bml0eTwva2V5d29yZD48a2V5d29yZD5ub25odW1hbjwva2V5d29yZD48a2V5d29y
ZD5veGlkYXRpdmUgc3RyZXNzPC9rZXl3b3JkPjxrZXl3b3JkPnBlcm1lYWJpbGl0eSBiYXJyaWVy
PC9rZXl3b3JkPjxrZXl3b3JkPnBoeXNpb2xvZ2ljYWwgc3RyZXNzPC9rZXl3b3JkPjxrZXl3b3Jk
PnBpZ2xldDwva2V5d29yZD48a2V5d29yZD5SZXZpZXc8L2tleXdvcmQ+PGtleXdvcmQ+c3Vydml2
YWwgcmF0ZTwva2V5d29yZD48a2V5d29yZD50aWdodCBqdW5jdGlvbjwva2V5d29yZD48a2V5d29y
ZD53ZWFuaW5nPC9rZXl3b3JkPjwva2V5d29yZHM+PGRhdGVzPjx5ZWFyPjIwMTk8L3llYXI+PC9k
YXRlcz48d29yay10eXBlPlJldmlldzwvd29yay10eXBlPjx1cmxzPjxyZWxhdGVkLXVybHM+PHVy
bD5odHRwczovL3d3dy5zY29wdXMuY29tL2lud2FyZC9yZWNvcmQudXJpP2VpZD0yLXMyLjAtODUw
NjQ0NTkyMzEmYW1wO2RvaT0xMC4zMzg5JTJmZnZldHMuMjAxOS4wMDA0NiZhbXA7cGFydG5lcklE
PTQwJmFtcDttZDU9ODFjNzFmZDMwNzllZTY2MDdlYzc2ZTViMzcyMzNkYTc8L3VybD48L3JlbGF0
ZWQtdXJscz48L3VybHM+PGN1c3RvbTc+MDAwNDY8L2N1c3RvbTc+PGVsZWN0cm9uaWMtcmVzb3Vy
Y2UtbnVtPjEwLjMzODkvZnZldHMuMjAxOS4wMDA0NjwvZWxlY3Ryb25pYy1yZXNvdXJjZS1udW0+
PHJlbW90ZS1kYXRhYmFzZS1uYW1lPlNjb3B1czwvcmVtb3RlLWRhdGFiYXNlLW5hbWU+PGxhbmd1
YWdlPkVuZ2xpc2g8L2xhbmd1YWdlPjwvcmVjb3JkPjwvQ2l0ZT48Q2l0ZT48QXV0aG9yPldlaTwv
QXV0aG9yPjxZZWFyPjIwMjE8L1llYXI+PFJlY051bT42OTI8L1JlY051bT48cmVjb3JkPjxyZWMt
bnVtYmVyPjY5MjwvcmVjLW51bWJlcj48Zm9yZWlnbi1rZXlzPjxrZXkgYXBwPSJFTiIgZGItaWQ9
Ijk5c3B4dHhhanhzYXNiZWZyOTVwZjAwcmZyczAwZXA5dmUyYSIgdGltZXN0YW1wPSIxNjY0NzM2
NTg1Ij42OTI8L2tleT48L2ZvcmVpZ24ta2V5cz48cmVmLXR5cGUgbmFtZT0iSm91cm5hbCBBcnRp
Y2xlIj4xNzwvcmVmLXR5cGU+PGNvbnRyaWJ1dG9ycz48YXV0aG9ycz48YXV0aG9yPldlaSwgWC4g
WS48L2F1dGhvcj48YXV0aG9yPlRzYWksIFQuIEMuPC9hdXRob3I+PGF1dGhvcj5Ib3dlLCBTLjwv
YXV0aG9yPjxhdXRob3I+WmhhbywgSi4gQy48L2F1dGhvcj48L2F1dGhvcnM+PC9jb250cmlidXRv
cnM+PGF1dGgtYWRkcmVzcz5bV2VpLCBYaWFveXVhbnxUc2FpLCBUc3VuZ2NoZW5nfEhvd2UsIFNh
bWFudGhhfFpoYW8sIEppYW5nY2hhb10gVW5pdiBBcmthbnNhcywgRGl2IEFnciwgRGVwdCBBbmlt
IFNjaSwgRmF5ZXR0ZXZpbGxlLCBBUiA3MjcwMSBVU0EuIFpoYW8sIEpDIChjb3JyZXNwb25kaW5n
IGF1dGhvciksIFVuaXYgQXJrYW5zYXMsIERpdiBBZ3IsIERlcHQgQW5pbSBTY2ksIEZheWV0dGV2
aWxsZSwgQVIgNzI3MDEgVVNBLiB4dzAxMEB1YXJrLmVkdXx0dHNhaUB1YXJrLmVkdXxzbWhvd2VA
dWFyay5lZHV8anpoYW83N0B1YXJrLmVkdTwvYXV0aC1hZGRyZXNzPjx0aXRsZXM+PHRpdGxlPldl
YW5pbmcgSW5kdWNlZCBHdXQgRHlzZnVuY3Rpb24gYW5kIE51dHJpdGlvbmFsIEludGVydmVudGlv
bnMgaW4gTnVyc2VyeSBQaWdzOiBBIFBhcnRpYWwgUmV2aWV3PC90aXRsZT48c2Vjb25kYXJ5LXRp
dGxlPkFuaW1hbHM8L3NlY29uZGFyeS10aXRsZT48YWx0LXRpdGxlPkFuaW1hbHM8L2FsdC10aXRs
ZT48c2hvcnQtdGl0bGU+V2VhbmluZyBJbmR1Y2VkIEd1dCBEeXNmdW5jdGlvbiBhbmQgTnV0cml0
aW9uYWwgSW50ZXJ2ZW50aW9ucyBpbiBOdXJzZXJ5IFBpZ3M6IEEgUGFydGlhbCBSZXZpZXc8L3No
b3J0LXRpdGxlPjwvdGl0bGVzPjxwZXJpb2RpY2FsPjxmdWxsLXRpdGxlPkFuaW1hbHM8L2Z1bGwt
dGl0bGU+PC9wZXJpb2RpY2FsPjxhbHQtcGVyaW9kaWNhbD48ZnVsbC10aXRsZT5BbmltYWxzPC9m
dWxsLXRpdGxlPjwvYWx0LXBlcmlvZGljYWw+PHBhZ2VzPjE3PC9wYWdlcz48dm9sdW1lPjExPC92
b2x1bWU+PG51bWJlcj41PC9udW1iZXI+PGtleXdvcmRzPjxrZXl3b3JkPndlYW5pbmcgcGlnczwv
a2V5d29yZD48a2V5d29yZD5ndXQgbWljcm9iaW90YTwva2V5d29yZD48a2V5d29yZD5zdXBwbGVt
ZW50czwva2V5d29yZD48a2V5d29yZD5ncm93dGggcGVyZm9ybWFuY2U8L2tleXdvcmQ+PGtleXdv
cmQ+aW50ZXN0aW5hbCBiYWxhbmNlPC9rZXl3b3JkPjxrZXl3b3JkPmRpZXRhcnkgemluYy1veGlk
ZTwva2V5d29yZD48a2V5d29yZD5jb21wb3NpdGUgYW50aW1pY3JvYmlhbCBwZXB0aWRlczwva2V5
d29yZD48a2V5d29yZD5pbXByb3Zlczwva2V5d29yZD48a2V5d29yZD5ncm93dGgtcGVyZm9ybWFu
Y2U8L2tleXdvcmQ+PGtleXdvcmQ+YXJ5bC1oeWRyb2NhcmJvbiByZWNlcHRvcjwva2V5d29yZD48
a2V5d29yZD5jaGFpbiBmYXR0eS1hY2lkczwva2V5d29yZD48a2V5d29yZD5mZWVkPC9rZXl3b3Jk
PjxrZXl3b3JkPmFkZGl0aXZlczwva2V5d29yZD48a2V5d29yZD5hbnRpYmFjdGVyaWFsIGFjdGl2
aXR5PC9rZXl3b3JkPjxrZXl3b3JkPmludGVzdGluYWwgbW9ycGhvbG9neTwva2V5d29yZD48a2V5
d29yZD53ZWFubGluZyBwaWdzPC9rZXl3b3JkPjxrZXl3b3JkPmFtaW5vLWFjaWQ8L2tleXdvcmQ+
PGtleXdvcmQ+QWdyaWN1bHR1cmU8L2tleXdvcmQ+PGtleXdvcmQ+VmV0ZXJpbmFyeSBTY2llbmNl
czwva2V5d29yZD48a2V5d29yZD5ab29sb2d5PC9rZXl3b3JkPjwva2V5d29yZHM+PGRhdGVzPjx5
ZWFyPjIwMjE8L3llYXI+PHB1Yi1kYXRlcz48ZGF0ZT5NYXk8L2RhdGU+PC9wdWItZGF0ZXM+PC9k
YXRlcz48aXNibj4yMDc2LTI2MTU8L2lzYm4+PGFjY2Vzc2lvbi1udW0+V09TOjAwMDY1MzM2MjAw
MDAwMTwvYWNjZXNzaW9uLW51bT48d29yay10eXBlPlJldmlldzwvd29yay10eXBlPjx1cmxzPjxy
ZWxhdGVkLXVybHM+PHVybD4mbHQ7R28gdG8gSVNJJmd0OzovL1dPUzowMDA2NTMzNjIwMDAwMDFo
dHRwczovL21kcGktcmVzLmNvbS9kX2F0dGFjaG1lbnQvYW5pbWFscy9hbmltYWxzLTExLTAxMjc5
L2FydGljbGVfZGVwbG95L2FuaW1hbHMtMTEtMDEyNzkucGRmP3ZlcnNpb249MTYxOTY5MjkxNTwv
dXJsPjwvcmVsYXRlZC11cmxzPjwvdXJscz48Y3VzdG9tNz4xMjc5PC9jdXN0b203PjxlbGVjdHJv
bmljLXJlc291cmNlLW51bT4xMC4zMzkwL2FuaTExMDUxMjc5PC9lbGVjdHJvbmljLXJlc291cmNl
LW51bT48bGFuZ3VhZ2U+RW5nbGlzaDwvbGFuZ3VhZ2U+PC9yZWNvcmQ+PC9DaXRlPjwvRW5kTm90
ZT4A
</w:fldData>
              </w:fldChar>
            </w:r>
            <w:r w:rsidR="0026586A">
              <w:rPr>
                <w:rFonts w:eastAsia="MS Mincho" w:cs="Arial"/>
              </w:rPr>
              <w:instrText xml:space="preserve"> ADDIN EN.CITE </w:instrText>
            </w:r>
            <w:r w:rsidR="0026586A">
              <w:rPr>
                <w:rFonts w:eastAsia="MS Mincho" w:cs="Arial"/>
              </w:rPr>
              <w:fldChar w:fldCharType="begin">
                <w:fldData xml:space="preserve">PEVuZE5vdGU+PENpdGU+PEF1dGhvcj5CYWJhdHVuZGU8L0F1dGhvcj48WWVhcj4yMDIxPC9ZZWFy
PjxSZWNOdW0+NTg8L1JlY051bT48RGlzcGxheVRleHQ+KFZvbmRydXNrb3ZhIGV0IGFsLiwgMjAx
MDsgWGlvbmcgZXQgYWwuLCAyMDE5OyBCYWJhdHVuZGUgZXQgYWwuLCAyMDIxOyBCb25ldHRpIGV0
IGFsLiwgMjAyMTsgS2xlaW4gZXQgYWwuLCAyMDIxOyBMYWlyZCBldCBhbC4sIDIwMjE7IExvcGV6
LUdhbHZleiBldCBhbC4sIDIwMjE7IFdlaSBldCBhbC4sIDIwMjE7IFpoZW5nIGV0IGFsLiwgMjAy
MSk8L0Rpc3BsYXlUZXh0PjxyZWNvcmQ+PHJlYy1udW1iZXI+NTg8L3JlYy1udW1iZXI+PGZvcmVp
Z24ta2V5cz48a2V5IGFwcD0iRU4iIGRiLWlkPSI5OXNweHR4YWp4c2FzYmVmcjk1cGYwMHJmcnMw
MGVwOXZlMmEiIHRpbWVzdGFtcD0iMTY1NzIzMTc4NSI+NTg8L2tleT48L2ZvcmVpZ24ta2V5cz48
cmVmLXR5cGUgbmFtZT0iSm91cm5hbCBBcnRpY2xlIj4xNzwvcmVmLXR5cGU+PGNvbnRyaWJ1dG9y
cz48YXV0aG9ycz48YXV0aG9yPkJhYmF0dW5kZSwgTy4gTy48L2F1dGhvcj48YXV0aG9yPlBhcmss
IEMuIFMuPC9hdXRob3I+PGF1dGhvcj5BZGVvbGEsIE8uPC9hdXRob3I+PC9hdXRob3JzPjwvY29u
dHJpYnV0b3JzPjx0aXRsZXM+PHRpdGxlPk51dHJpdGlvbmFsIHBvdGVudGlhbHMgb2YgYXR5cGlj
YWwgZmVlZCBpbmdyZWRpZW50cyBmb3IgYnJvaWxlciBjaGlja2VucyBhbmQgcGlnczwvdGl0bGU+
PHNlY29uZGFyeS10aXRsZT5BbmltYWxzPC9zZWNvbmRhcnktdGl0bGU+PHNob3J0LXRpdGxlPk51
dHJpdGlvbmFsIHBvdGVudGlhbHMgb2YgYXR5cGljYWwgZmVlZCBpbmdyZWRpZW50cyBmb3IgYnJv
aWxlciBjaGlja2VucyBhbmQgcGlnczwvc2hvcnQtdGl0bGU+PC90aXRsZXM+PHBlcmlvZGljYWw+
PGZ1bGwtdGl0bGU+QW5pbWFsczwvZnVsbC10aXRsZT48L3BlcmlvZGljYWw+PHZvbHVtZT4xMTwv
dm9sdW1lPjxudW1iZXI+NTwvbnVtYmVyPjxrZXl3b3Jkcz48a2V5d29yZD5Ccm9pbGVyIGNoaWNr
ZW5zPC9rZXl3b3JkPjxrZXl3b3JkPkRpZXRzPC9rZXl3b3JkPjxrZXl3b3JkPk51dHJpdGlvbmFs
IHBvdGVudGlhbHM8L2tleXdvcmQ+PGtleXdvcmQ+UGlnczwva2V5d29yZD48a2V5d29yZD5VbmNv
bW1vbiBmZWVkIGluZ3JlZGllbnRzPC9rZXl3b3JkPjxrZXl3b3JkPmFuaW1hbCBleHBlcmltZW50
PC9rZXl3b3JkPjxrZXl3b3JkPmFuaW1hbCBmb29kPC9rZXl3b3JkPjxrZXl3b3JkPmJhcmxleTwv
a2V5d29yZD48a2V5d29yZD5icm9pbGVyPC9rZXl3b3JkPjxrZXl3b3JkPmRldmVsb3BtZW50PC9r
ZXl3b3JkPjxrZXl3b3JkPmZlZWRpbmc8L2tleXdvcmQ+PGtleXdvcmQ+bm9uaHVtYW48L2tleXdv
cmQ+PGtleXdvcmQ+Tm9ydGggQW1lcmljYTwva2V5d29yZD48a2V5d29yZD5udXRyaWVudDwva2V5
d29yZD48a2V5d29yZD5udXRyaXRpb248L2tleXdvcmQ+PGtleXdvcmQ+b2lsc2VlZDwva2V5d29y
ZD48a2V5d29yZD5waWc8L2tleXdvcmQ+PGtleXdvcmQ+cmFwZXNlZWQgbWVhbDwva2V5d29yZD48
a2V5d29yZD5yZXZpZXc8L2tleXdvcmQ+PGtleXdvcmQ+c295YmVhbiBtZWFsPC9rZXl3b3JkPjxr
ZXl3b3JkPndoZWF0PC9rZXl3b3JkPjwva2V5d29yZHM+PGRhdGVzPjx5ZWFyPjIwMjE8L3llYXI+
PC9kYXRlcz48d29yay10eXBlPlJldmlldzwvd29yay10eXBlPjx1cmxzPjxyZWxhdGVkLXVybHM+
PHVybD5odHRwczovL3d3dy5zY29wdXMuY29tL2lud2FyZC9yZWNvcmQudXJpP2VpZD0yLXMyLjAt
ODUxMDQzODE0ODYmYW1wO2RvaT0xMC4zMzkwJTJmYW5pMTEwNTExOTYmYW1wO3BhcnRuZXJJRD00
MCZhbXA7bWQ1PTY3MWJmMmU5NDM2Y2MyMjQyZjUzNGNhMzhiYTM1ZGFlPC91cmw+PHVybD5odHRw
czovL21kcGktcmVzLmNvbS9kX2F0dGFjaG1lbnQvYW5pbWFscy9hbmltYWxzLTExLTAxMTk2L2Fy
dGljbGVfZGVwbG95L2FuaW1hbHMtMTEtMDExOTYtdjIucGRmP3ZlcnNpb249MTYyMDI4MjU0Nzwv
dXJsPjwvcmVsYXRlZC11cmxzPjwvdXJscz48Y3VzdG9tNz4xMTk2PC9jdXN0b203PjxlbGVjdHJv
bmljLXJlc291cmNlLW51bT4xMC4zMzkwL2FuaTExMDUxMTk2PC9lbGVjdHJvbmljLXJlc291cmNl
LW51bT48cmVtb3RlLWRhdGFiYXNlLW5hbWU+U2NvcHVzPC9yZW1vdGUtZGF0YWJhc2UtbmFtZT48
bGFuZ3VhZ2U+RW5nbGlzaDwvbGFuZ3VhZ2U+PC9yZWNvcmQ+PC9DaXRlPjxDaXRlPjxBdXRob3I+
S2xlaW48L0F1dGhvcj48WWVhcj4yMDIxPC9ZZWFyPjxSZWNOdW0+NjgwPC9SZWNOdW0+PHJlY29y
ZD48cmVjLW51bWJlcj42ODA8L3JlYy1udW1iZXI+PGZvcmVpZ24ta2V5cz48a2V5IGFwcD0iRU4i
IGRiLWlkPSI5OXNweHR4YWp4c2FzYmVmcjk1cGYwMHJmcnMwMGVwOXZlMmEiIHRpbWVzdGFtcD0i
MTY2NDczNjU4NCI+NjgwPC9rZXk+PC9mb3JlaWduLWtleXM+PHJlZi10eXBlIG5hbWU9IkpvdXJu
YWwgQXJ0aWNsZSI+MTc8L3JlZi10eXBlPjxjb250cmlidXRvcnM+PGF1dGhvcnM+PGF1dGhvcj5L
bGVpbiwgRC4gUi48L2F1dGhvcj48YXV0aG9yPlNjaG5laWRlciwgTC4gSS48L2F1dGhvcj48YXV0
aG9yPkRhIFNpbHZhLCBKLiBDLjwvYXV0aG9yPjxhdXRob3I+Um9zc2ksIEMuIEEuIFIuPC9hdXRo
b3I+PGF1dGhvcj5EZSBPbGl2ZWlyYSwgVi48L2F1dGhvcj48L2F1dGhvcnM+PC9jb250cmlidXRv
cnM+PHRpdGxlcz48dGl0bGU+UGlnbGV0cyZhcG9zOyBndXQgbWljcm9iaW90YSBkeW5hbWljczwv
dGl0bGU+PHNlY29uZGFyeS10aXRsZT5DQUIgUmV2aWV3czogUGVyc3BlY3RpdmVzIGluIEFncmlj
dWx0dXJlLCBWZXRlcmluYXJ5IFNjaWVuY2UsIE51dHJpdGlvbiBhbmQgTmF0dXJhbCBSZXNvdXJj
ZXM8L3NlY29uZGFyeS10aXRsZT48c2hvcnQtdGl0bGU+UGlnbGV0cyZhcG9zOyBndXQgbWljcm9i
aW90YSBkeW5hbWljczwvc2hvcnQtdGl0bGU+PC90aXRsZXM+PHBlcmlvZGljYWw+PGZ1bGwtdGl0
bGU+Q0FCIFJldmlld3M6IFBlcnNwZWN0aXZlcyBpbiBBZ3JpY3VsdHVyZSwgVmV0ZXJpbmFyeSBT
Y2llbmNlLCBOdXRyaXRpb24gYW5kIE5hdHVyYWwgUmVzb3VyY2VzPC9mdWxsLXRpdGxlPjwvcGVy
aW9kaWNhbD48dm9sdW1lPjE2PC92b2x1bWU+PG51bWJlcj40ODwvbnVtYmVyPjxrZXl3b3Jkcz48
a2V5d29yZD5BbnRpbWljcm9iaWFsPC9rZXl3b3JkPjxrZXl3b3JkPkJhY3RlcmlhPC9rZXl3b3Jk
PjxrZXl3b3JkPkd1dDwva2V5d29yZD48a2V5d29yZD5IZWFsdGg8L2tleXdvcmQ+PGtleXdvcmQ+
SW1tdW5pdHk8L2tleXdvcmQ+PGtleXdvcmQ+TWV0YWdlbm9taWM8L2tleXdvcmQ+PGtleXdvcmQ+
TnV0cml0aW9uPC9rZXl3b3JkPjwva2V5d29yZHM+PGRhdGVzPjx5ZWFyPjIwMjE8L3llYXI+PC9k
YXRlcz48d29yay10eXBlPlJldmlldzwvd29yay10eXBlPjx1cmxzPjxyZWxhdGVkLXVybHM+PHVy
bD5odHRwczovL3d3dy5zY29wdXMuY29tL2lud2FyZC9yZWNvcmQudXJpP2VpZD0yLXMyLjAtODUx
MTQ0MDA1NzUmYW1wO2RvaT0xMC4xMDc5JTJmUEFWU05OUjIwMjExNjA0OCZhbXA7cGFydG5lcklE
PTQwJmFtcDttZDU9Y2ZhMmUyNDA2MjhiMjg4NDJiOTMwZWE3NWJiMWY0MWU8L3VybD48L3JlbGF0
ZWQtdXJscz48L3VybHM+PGN1c3RvbTc+MTY8L2N1c3RvbTc+PGVsZWN0cm9uaWMtcmVzb3VyY2Ut
bnVtPjEwLjEwNzkvcGF2c25ucjIwMjExNjA0ODwvZWxlY3Ryb25pYy1yZXNvdXJjZS1udW0+PHJl
bW90ZS1kYXRhYmFzZS1uYW1lPlNjb3B1czwvcmVtb3RlLWRhdGFiYXNlLW5hbWU+PGxhbmd1YWdl
PkVuZ2xpc2g8L2xhbmd1YWdlPjwvcmVjb3JkPjwvQ2l0ZT48Q2l0ZT48QXV0aG9yPkxhaXJkPC9B
dXRob3I+PFllYXI+MjAyMTwvWWVhcj48UmVjTnVtPjY4MTwvUmVjTnVtPjxyZWNvcmQ+PHJlYy1u
dW1iZXI+NjgxPC9yZWMtbnVtYmVyPjxmb3JlaWduLWtleXM+PGtleSBhcHA9IkVOIiBkYi1pZD0i
OTlzcHh0eGFqeHNhc2JlZnI5NXBmMDByZnJzMDBlcDl2ZTJhIiB0aW1lc3RhbXA9IjE2NjQ3MzY1
ODQiPjY4MTwva2V5PjwvZm9yZWlnbi1rZXlzPjxyZWYtdHlwZSBuYW1lPSJKb3VybmFsIEFydGlj
bGUiPjE3PC9yZWYtdHlwZT48Y29udHJpYnV0b3JzPjxhdXRob3JzPjxhdXRob3I+TGFpcmQsIFQu
IEouPC9hdXRob3I+PGF1dGhvcj5BYnJhaGFtLCBTLjwvYXV0aG9yPjxhdXRob3I+Sm9yZGFuLCBE
LjwvYXV0aG9yPjxhdXRob3I+UGx1c2tlLCBKLiBSLjwvYXV0aG9yPjxhdXRob3I+SGFtcHNvbiwg
RC4gSi48L2F1dGhvcj48YXV0aG9yPlRyb3R0LCBELiBKLjwvYXV0aG9yPjxhdXRob3I+TyZhcG9z
O0RlYSwgTS48L2F1dGhvcj48L2F1dGhvcnM+PC9jb250cmlidXRvcnM+PHRpdGxlcz48dGl0bGU+
UG9yY2luZSBlbnRlcm90b3hpZ2VuaWMgRXNjaGVyaWNoaWEgY29saTogQW50aW1pY3JvYmlhbCBy
ZXNpc3RhbmNlIGFuZCBkZXZlbG9wbWVudCBvZiBtaWNyb2JpYWwtYmFzZWQgYWx0ZXJuYXRpdmUg
Y29udHJvbCBzdHJhdGVnaWVzPC90aXRsZT48c2Vjb25kYXJ5LXRpdGxlPlZldGVyaW5hcnkgTWlj
cm9iaW9sb2d5PC9zZWNvbmRhcnktdGl0bGU+PHNob3J0LXRpdGxlPlBvcmNpbmUgZW50ZXJvdG94
aWdlbmljIEVzY2hlcmljaGlhIGNvbGk6IEFudGltaWNyb2JpYWwgcmVzaXN0YW5jZSBhbmQgZGV2
ZWxvcG1lbnQgb2YgbWljcm9iaWFsLWJhc2VkIGFsdGVybmF0aXZlIGNvbnRyb2wgc3RyYXRlZ2ll
czwvc2hvcnQtdGl0bGU+PC90aXRsZXM+PHBlcmlvZGljYWw+PGZ1bGwtdGl0bGU+VmV0ZXJpbmFy
eSBNaWNyb2Jpb2xvZ3k8L2Z1bGwtdGl0bGU+PC9wZXJpb2RpY2FsPjx2b2x1bWU+MjU4PC92b2x1
bWU+PGtleXdvcmRzPjxrZXl3b3JkPkFudGltaWNyb2JpYWwgcmVzaXN0YW5jZTwva2V5d29yZD48
a2V5d29yZD5CYWN0ZXJpb3BoYWdlczwva2V5d29yZD48a2V5d29yZD5FbnRlcm90b3hpZ2VuaWMg
RXNjaGVyaWNoaWEgY29saTwva2V5d29yZD48a2V5d29yZD5QaWdzPC9rZXl3b3JkPjxrZXl3b3Jk
PlByb2Jpb3RpY3M8L2tleXdvcmQ+PGtleXdvcmQ+VmFjY2luZXM8L2tleXdvcmQ+PGtleXdvcmQ+
YW50aWluZmVjdGl2ZSBhZ2VudDwva2V5d29yZD48a2V5d29yZD5mb29kIGFkZGl0aXZlPC9rZXl3
b3JkPjxrZXl3b3JkPnByb2Jpb3RpYyBhZ2VudDwva2V5d29yZD48a2V5d29yZD5hbmltYWwgaGVh
bHRoPC9rZXl3b3JkPjxrZXl3b3JkPmFuaW1hbCB3ZWxmYXJlPC9rZXl3b3JkPjxrZXl3b3JkPmFu
dGliaW90aWMgcmVzaXN0YW5jZTwva2V5d29yZD48a2V5d29yZD5jb250cm9sIHN0cmF0ZWd5PC9r
ZXl3b3JkPjxrZXl3b3JkPkVzY2hlcmljaGlhIGNvbGkgaW5mZWN0aW9uPC9rZXl3b3JkPjxrZXl3
b3JkPmZlcm1lbnRhdGlvbjwva2V5d29yZD48a2V5d29yZD5mb29kIGNoYWluPC9rZXl3b3JkPjxr
ZXl3b3JkPmluY2lkZW5jZTwva2V5d29yZD48a2V5d29yZD5tb3J0YWxpdHkgcmF0ZTwva2V5d29y
ZD48a2V5d29yZD5ub25odW1hbjwva2V5d29yZD48a2V5d29yZD5PbmUgSGVhbHRoPC9rZXl3b3Jk
PjxrZXl3b3JkPnBoYWdlIHRoZXJhcHk8L2tleXdvcmQ+PGtleXdvcmQ+cGlnPC9rZXl3b3JkPjxr
ZXl3b3JkPnBvcms8L2tleXdvcmQ+PGtleXdvcmQ+cHVibGljIGhlYWx0aDwva2V5d29yZD48a2V5
d29yZD5SZXZpZXc8L2tleXdvcmQ+PGtleXdvcmQ+dmV0ZXJpbmFyaWFuPC9rZXl3b3JkPjxrZXl3
b3JkPmFuaW1hbDwva2V5d29yZD48a2V5d29yZD5kcnVnIGVmZmVjdDwva2V5d29yZD48a2V5d29y
ZD5taWNyb2Jpb2xvZ3k8L2tleXdvcmQ+PGtleXdvcmQ+bXVsdGlkcnVnIHJlc2lzdGFuY2U8L2tl
eXdvcmQ+PGtleXdvcmQ+c3dpbmUgZGlzZWFzZTwva2V5d29yZD48a2V5d29yZD52ZXRlcmluYXJ5
IG1lZGljaW5lPC9rZXl3b3JkPjxrZXl3b3JkPkFuaW1hbHM8L2tleXdvcmQ+PGtleXdvcmQ+QW50
aS1CYWN0ZXJpYWwgQWdlbnRzPC9rZXl3b3JkPjxrZXl3b3JkPkRydWcgUmVzaXN0YW5jZSwgTXVs
dGlwbGUsIEJhY3RlcmlhbDwva2V5d29yZD48a2V5d29yZD5Fc2NoZXJpY2hpYSBjb2xpIEluZmVj
dGlvbnM8L2tleXdvcmQ+PGtleXdvcmQ+U3dpbmU8L2tleXdvcmQ+PGtleXdvcmQ+U3dpbmUgRGlz
ZWFzZXM8L2tleXdvcmQ+PC9rZXl3b3Jkcz48ZGF0ZXM+PHllYXI+MjAyMTwveWVhcj48L2RhdGVz
Pjx3b3JrLXR5cGU+UmV2aWV3PC93b3JrLXR5cGU+PHVybHM+PHJlbGF0ZWQtdXJscz48dXJsPmh0
dHBzOi8vd3d3LnNjb3B1cy5jb20vaW53YXJkL3JlY29yZC51cmk/ZWlkPTItczIuMC04NTEwNjk0
OTM2NyZhbXA7ZG9pPTEwLjEwMTYlMmZqLnZldG1pYy4yMDIxLjEwOTExNyZhbXA7cGFydG5lcklE
PTQwJmFtcDttZDU9ZTNmMTVlODMyMThlODAwMzljZWE1NmUyYjk3MWEyNWI8L3VybD48L3JlbGF0
ZWQtdXJscz48L3VybHM+PGN1c3RvbTc+MTA5MTE3PC9jdXN0b203PjxlbGVjdHJvbmljLXJlc291
cmNlLW51bT4xMC4xMDE2L2oudmV0bWljLjIwMjEuMTA5MTE3PC9lbGVjdHJvbmljLXJlc291cmNl
LW51bT48cmVtb3RlLWRhdGFiYXNlLW5hbWU+U2NvcHVzPC9yZW1vdGUtZGF0YWJhc2UtbmFtZT48
bGFuZ3VhZ2U+RW5nbGlzaDwvbGFuZ3VhZ2U+PC9yZWNvcmQ+PC9DaXRlPjxDaXRlPjxBdXRob3I+
Qm9uZXR0aTwvQXV0aG9yPjxZZWFyPjIwMjE8L1llYXI+PFJlY051bT4xMDM8L1JlY051bT48cmVj
b3JkPjxyZWMtbnVtYmVyPjEwMzwvcmVjLW51bWJlcj48Zm9yZWlnbi1rZXlzPjxrZXkgYXBwPSJF
TiIgZGItaWQ9Ijk5c3B4dHhhanhzYXNiZWZyOTVwZjAwcmZyczAwZXA5dmUyYSIgdGltZXN0YW1w
PSIxNjU3MjMxNzg1Ij4xMDM8L2tleT48L2ZvcmVpZ24ta2V5cz48cmVmLXR5cGUgbmFtZT0iSm91
cm5hbCBBcnRpY2xlIj4xNzwvcmVmLXR5cGU+PGNvbnRyaWJ1dG9ycz48YXV0aG9ycz48YXV0aG9y
PkJvbmV0dGksIEEuPC9hdXRob3I+PGF1dGhvcj5UdWdub2xpLCBCLjwvYXV0aG9yPjxhdXRob3I+
UGl2YSwgQS48L2F1dGhvcj48YXV0aG9yPkdyaWxsaSwgRS48L2F1dGhvcj48L2F1dGhvcnM+PC9j
b250cmlidXRvcnM+PGF1dGgtYWRkcmVzcz5bQm9uZXR0aSwgQW5kcmVhOyBQaXZhLCBBbmRyZWE7
IEdyaWxsaSwgRXN0ZXJdIFVuaXYgQm9sb2duYSwgRGlwYXJ0aW1lbnRvIFNjaSBNZWQgVmV0IERJ
TUVWRVQsIFZpYSBUb2xhcmEgNTAsIEktNDAwNjQgT3p6YW5vIERlbGxlbWlsaWEsIEJPLCBJdGFs
eS4gW1R1Z25vbGksIEJlbmVkZXR0YTsgUGl2YSwgQW5kcmVhXSBWZXRhZ3JvIFNwQSwgVmlhIFBv
cnJvIDIsIEktNDIxMjQgUmVnZ2lvIEVtaWxpYSwgSXRhbHkuIFtHcmlsbGksIEVzdGVyXSBWZXRh
Z3JvIEluYywgMTE2IFcgSmFja3NvbiBCbHZkLFN1aXRlIDMyMCwgQ2hpY2FnbywgSUwgNjA2MDQg
VVNBLiYjeEQ7R3JpbGxpLCBFIChjb3JyZXNwb25kaW5nIGF1dGhvciksIFVuaXYgQm9sb2duYSwg
RGlwYXJ0aW1lbnRvIFNjaSBNZWQgVmV0IERJTUVWRVQsIFZpYSBUb2xhcmEgNTAsIEktNDAwNjQg
T3p6YW5vIERlbGxlbWlsaWEsIEJPLCBJdGFseS47IEdyaWxsaSwgRSAoY29ycmVzcG9uZGluZyBh
dXRob3IpLCBWZXRhZ3JvIEluYywgMTE2IFcgSmFja3NvbiBCbHZkLFN1aXRlIDMyMCwgQ2hpY2Fn
bywgSUwgNjA2MDQgVVNBLiYjeEQ7YW5kcmVhLmJvbmV0dGkxNUB1bmliby5pdDsgYmVuZWRldHRh
LnR1Z25vbGlAdmV0YWdyby5jb207IGFuZHJlYS5waXZhQHVuaWJvLml0OyBlc3Rlci5ncmlsbGlA
dW5pYm8uaXQ8L2F1dGgtYWRkcmVzcz48dGl0bGVzPjx0aXRsZT5Ub3dhcmRzIFplcm8gWmluYyBP
eGlkZTogRmVlZGluZyBTdHJhdGVnaWVzIHRvIE1hbmFnZSBQb3N0LVdlYW5pbmcgRGlhcnJoZWEg
aW4gUGlnbGV0czwvdGl0bGU+PHNlY29uZGFyeS10aXRsZT5BbmltYWxzPC9zZWNvbmRhcnktdGl0
bGU+PGFsdC10aXRsZT5BbmltYWxzPC9hbHQtdGl0bGU+PHNob3J0LXRpdGxlPlRvd2FyZHMgWmVy
byBaaW5jIE94aWRlOiBGZWVkaW5nIFN0cmF0ZWdpZXMgdG8gTWFuYWdlIFBvc3QtV2VhbmluZyBE
aWFycmhlYSBpbiBQaWdsZXRzPC9zaG9ydC10aXRsZT48L3RpdGxlcz48cGVyaW9kaWNhbD48ZnVs
bC10aXRsZT5BbmltYWxzPC9mdWxsLXRpdGxlPjwvcGVyaW9kaWNhbD48YWx0LXBlcmlvZGljYWw+
PGZ1bGwtdGl0bGU+QW5pbWFsczwvZnVsbC10aXRsZT48L2FsdC1wZXJpb2RpY2FsPjxwYWdlcz4y
NDwvcGFnZXM+PHZvbHVtZT4xMTwvdm9sdW1lPjxudW1iZXI+MzwvbnVtYmVyPjxrZXl3b3Jkcz48
a2V5d29yZD56aW5jIG94aWRlPC9rZXl3b3JkPjxrZXl3b3JkPnBvc3Qtd2VhbmluZyBkaWFycmhl
YTwva2V5d29yZD48a2V5d29yZD5Fc2NoZXJpY2hpYSBjb2xpIEY0PC9rZXl3b3JkPjxrZXl3b3Jk
Pks4ODwva2V5d29yZD48a2V5d29yZD5FVEVDPC9rZXl3b3JkPjxrZXl3b3JkPnBpZ2xldDwva2V5
d29yZD48a2V5d29yZD5waWcgbnV0cml0aW9uPC9rZXl3b3JkPjxrZXl3b3JkPndlYW5pbmc8L2tl
eXdvcmQ+PGtleXdvcmQ+ZW50ZXJvdG94aWdlbmljIGVzY2hlcmljaGlhLWNvbGk8L2tleXdvcmQ+
PGtleXdvcmQ+c3ByYXktZHJpZWQgcGxhc21hPC9rZXl3b3JkPjxrZXl3b3JkPmVhcmx5LXdlYW5l
ZCBwaWdzPC9rZXl3b3JkPjxrZXl3b3JkPmltcHJvdmVzIGdyb3d0aC1wZXJmb3JtYW5jZTwva2V5
d29yZD48a2V5d29yZD5zbWFsbC1pbnRlc3RpbmFsIG1vcnBob2xvZ3k8L2tleXdvcmQ+PGtleXdv
cmQ+ZmVkPC9rZXl3b3JkPjxrZXl3b3JkPnBoYXJtYWNvbG9naWNhbCBsZXZlbHM8L2tleXdvcmQ+
PGtleXdvcmQ+bmF0dXJlLWlkZW50aWNhbCBjb21wb3VuZHM8L2tleXdvcmQ+PGtleXdvcmQ+ZWdn
LXlvbGsgYW50aWJvZGllczwva2V5d29yZD48a2V5d29yZD5sb3ctcHJvdGVpbiBkaWV0czwva2V5
d29yZD48a2V5d29yZD5vcmdhbmljLWFjaWRzPC9rZXl3b3JkPjxrZXl3b3JkPkFncmljdWx0dXJl
PC9rZXl3b3JkPjxrZXl3b3JkPlZldGVyaW5hcnkgU2NpZW5jZXM8L2tleXdvcmQ+PGtleXdvcmQ+
Wm9vbG9neTwva2V5d29yZD48L2tleXdvcmRzPjxkYXRlcz48eWVhcj4yMDIxPC95ZWFyPjxwdWIt
ZGF0ZXM+PGRhdGU+TWFyPC9kYXRlPjwvcHViLWRhdGVzPjwvZGF0ZXM+PGlzYm4+MjA3Ni0yNjE1
PC9pc2JuPjxhY2Nlc3Npb24tbnVtPldPUzowMDA2MzMxODQ3MDAwMDE8L2FjY2Vzc2lvbi1udW0+
PHdvcmstdHlwZT5SZXZpZXc8L3dvcmstdHlwZT48dXJscz48cmVsYXRlZC11cmxzPjx1cmw+PHN0
eWxlIGZhY2U9InVuZGVybGluZSIgZm9udD0iZGVmYXVsdCIgc2l6ZT0iMTAwJSI+Jmx0O0dvIHRv
IElTSSZndDs6Ly9XT1M6MDAwNjMzMTg0NzAwMDAxPC9zdHlsZT48L3VybD48dXJsPmh0dHBzOi8v
bWRwaS1yZXMuY29tL2RfYXR0YWNobWVudC9hbmltYWxzL2FuaW1hbHMtMTEtMDA2NDIvYXJ0aWNs
ZV9kZXBsb3kvYW5pbWFscy0xMS0wMDY0Mi12Mi5wZGY/dmVyc2lvbj0xNjE0ODQwNTQzPC91cmw+
PC9yZWxhdGVkLXVybHM+PC91cmxzPjxjdXN0b203PjY0MjwvY3VzdG9tNz48ZWxlY3Ryb25pYy1y
ZXNvdXJjZS1udW0+MTAuMzM5MC9hbmkxMTAzMDY0MjwvZWxlY3Ryb25pYy1yZXNvdXJjZS1udW0+
PGxhbmd1YWdlPkVuZ2xpc2g8L2xhbmd1YWdlPjwvcmVjb3JkPjwvQ2l0ZT48Q2l0ZT48QXV0aG9y
PkxvcGV6LUdhbHZlejwvQXV0aG9yPjxZZWFyPjIwMjE8L1llYXI+PFJlY051bT42ODY8L1JlY051
bT48cmVjb3JkPjxyZWMtbnVtYmVyPjY4NjwvcmVjLW51bWJlcj48Zm9yZWlnbi1rZXlzPjxrZXkg
YXBwPSJFTiIgZGItaWQ9Ijk5c3B4dHhhanhzYXNiZWZyOTVwZjAwcmZyczAwZXA5dmUyYSIgdGlt
ZXN0YW1wPSIxNjY0NzM2NTg1Ij42ODY8L2tleT48L2ZvcmVpZ24ta2V5cz48cmVmLXR5cGUgbmFt
ZT0iSm91cm5hbCBBcnRpY2xlIj4xNzwvcmVmLXR5cGU+PGNvbnRyaWJ1dG9ycz48YXV0aG9ycz48
YXV0aG9yPkxvcGV6LUdhbHZleiwgRy48L2F1dGhvcj48YXV0aG9yPkxvcGV6LUFsb25zbywgTS48
L2F1dGhvcj48YXV0aG9yPlBlY2hvdmEsIEEuPC9hdXRob3I+PGF1dGhvcj5NYXlvLCBCLjwvYXV0
aG9yPjxhdXRob3I+RGllcmljaywgTi48L2F1dGhvcj48YXV0aG9yPkdyb3BwLCBKLjwvYXV0aG9y
PjwvYXV0aG9ycz48L2NvbnRyaWJ1dG9ycz48YXV0aC1hZGRyZXNzPltMb3Blei1HYWx2ZXosIEds
b3JpYV0gRXVyb3BlYW4gRm9vZCBTYWZldHkgQXV0aG9yIEVGU0EsIFZpYSBDYXJsbyBNYWdubyAx
QSwgSS00MzEyNiBQYXJtYSwgSXRhbHkuIFtMb3Blei1BbG9uc28sIE1hcnRhXSBVbml2IFNhbnRp
YWdvIGRlIENvbXBvc3RlbGEsIFZldCBGYWMsIERlcHQgQW5pbSBQYXRob2wsIEx1Z28gMjcwMDIs
IFNwYWluLiBbUGVjaG92YSwgQWxlbmFdIFVuaXYgVmV0ICZhbXA7IFBoYXJtYWNldXQgU2NpIEJy
bm8sIEZhYyBWZXQgSHlnICZhbXA7IEVjb2wsIERlcHQgQW5pbSBCcmVlZGluZyBBbmltIE51dHIg
JmFtcDsgQmlvY2hlbSwgUGFsYWNrZWhvIFRyIDEtMywgQnJubywgQ3plY2ggUmVwdWJsaWMuIFtN
YXlvLCBCYWx0YXNhcl0gQ1NJQywgSW5zdCBQcm9kIExhY3Rlb3MgQXN0dXJpYXMgSVBMQSwgRGVw
dCBNaWNyb2Jpb2wgJmFtcDsgQmlvY2hlbSwgUGFzZW8gUmlvIExpbmFyZXMgUy1OLCBWaWxsYXZp
Y2lvc2EgMzMzMDAsIFNwYWluLiBbRGllcmljaywgTm9lbF0gVW5pdiBHaGVudCwgRmFjIEJpb3Nj
aSBFbmduLCBEZXB0IEFuaW0gU2NpICZhbXA7IEFxdWF0IEVjb2wsIEItOTAwMCBHaGVudCwgQmVs
Z2l1bS4gW0dyb3BwLCBKdWVyZ2VuXSBVbml2IExlaXB6aWcsIEZhYyBWZXQgTWVkLCBJbnN0IEFu
aW0gTnV0ciBOdXRyIERpcyAmYW1wOyBEaWV0ZXQsIFRpZXJrbGluaWtlbiA5LCBELTA0MTAzIExl
aXB6aWcsIEdlcm1hbnkuIExvcGV6LUFsb25zbywgTSAoY29ycmVzcG9uZGluZyBhdXRob3IpLCBV
bml2IFNhbnRpYWdvIGRlIENvbXBvc3RlbGEsIFZldCBGYWMsIERlcHQgQW5pbSBQYXRob2wsIEx1
Z28gMjcwMDIsIFNwYWluLiBtYXJ0YS5sb3Blei5hbG9uc29AdXNjLmVzPC9hdXRoLWFkZHJlc3M+
PHRpdGxlcz48dGl0bGU+QWx0ZXJuYXRpdmVzIHRvIGFudGliaW90aWNzIGFuZCB0cmFjZSBlbGVt
ZW50cyAoY29wcGVyIGFuZCB6aW5jKSB0byBpbXByb3ZlIGd1dCBoZWFsdGggYW5kIHpvb3RlY2hu
aWNhbCBwYXJhbWV0ZXJzIGluIHBpZ2xldHM6IEEgcmV2aWV3PC90aXRsZT48c2Vjb25kYXJ5LXRp
dGxlPkFuaW1hbCBGZWVkIFNjaWVuY2UgYW5kIFRlY2hub2xvZ3k8L3NlY29uZGFyeS10aXRsZT48
YWx0LXRpdGxlPkFuaW0uIEZlZWQgU2NpLiBUZWNobm9sLjwvYWx0LXRpdGxlPjxzaG9ydC10aXRs
ZT5BbHRlcm5hdGl2ZXMgdG8gYW50aWJpb3RpY3MgYW5kIHRyYWNlIGVsZW1lbnRzIChjb3BwZXIg
YW5kIHppbmMpIHRvIGltcHJvdmUgZ3V0IGhlYWx0aCBhbmQgem9vdGVjaG5pY2FsIHBhcmFtZXRl
cnMgaW4gcGlnbGV0czogQSByZXZpZXc8L3Nob3J0LXRpdGxlPjwvdGl0bGVzPjxwZXJpb2RpY2Fs
PjxmdWxsLXRpdGxlPkFuaW1hbCBGZWVkIFNjaWVuY2UgYW5kIFRlY2hub2xvZ3k8L2Z1bGwtdGl0
bGU+PC9wZXJpb2RpY2FsPjxhbHQtcGVyaW9kaWNhbD48ZnVsbC10aXRsZT5BbmltYWwgRmVlZCBT
Y2llbmNlIGFuZCBUZWNobm9sb2d5PC9mdWxsLXRpdGxlPjxhYmJyLTE+QW5pbS4gRmVlZCBTY2ku
IFRlY2hub2wuPC9hYmJyLTE+PC9hbHQtcGVyaW9kaWNhbD48cGFnZXM+Mjg8L3BhZ2VzPjx2b2x1
bWU+MjcxPC92b2x1bWU+PGtleXdvcmRzPjxrZXl3b3JkPkFsdGVybmF0aXZlcyB0byBhbnRpYmlv
dGljczwva2V5d29yZD48a2V5d29yZD5Db3BwZXI8L2tleXdvcmQ+PGtleXdvcmQ+WmluYzwva2V5
d29yZD48a2V5d29yZD5QaWdsZXRzPC9rZXl3b3JkPjxrZXl3b3JkPldlYW5pbmcgcGVyaW9kPC9r
ZXl3b3JkPjxrZXl3b3JkPkd1dDwva2V5d29yZD48a2V5d29yZD5oZWFsdGg8L2tleXdvcmQ+PGtl
eXdvcmQ+UG9zdCB3ZWFuaW5nIGRpYXJyaG9lYTwva2V5d29yZD48a2V5d29yZD5jaGFpbiBmYXR0
eS1hY2lkczwva2V5d29yZD48a2V5d29yZD5lbnRlcm90b3hpZ2VuaWMgZXNjaGVyaWNoaWEtY29s
aTwva2V5d29yZD48a2V5d29yZD5pbi1mZWVkPC9rZXl3b3JkPjxrZXl3b3JkPmFudGliaW90aWNz
PC9rZXl3b3JkPjxrZXl3b3JkPmV4b2dlbm91cyBsaXBvbHl0aWMgZW56eW1lczwva2V5d29yZD48
a2V5d29yZD5pbnRlc3RpbmFsIGJhcnJpZXIgZnVuY3Rpb248L2tleXdvcmQ+PGtleXdvcmQ+c3dp
bmUgZmVjYWwgbWljcm9iaW90YTwva2V5d29yZD48a2V5d29yZD5ub3hpb3VzIGdhcyBlbWlzc2lv
bjwva2V5d29yZD48a2V5d29yZD5waWdzIGZlZCBkaWV0czwva2V5d29yZD48a2V5d29yZD5sYWN0
b2JhY2lsbHVzLWFjaWRvcGhpbHVzIHN1cHBsZW1lbnRhdGlvbjwva2V5d29yZD48a2V5d29yZD5m
ZXJtZW50ZWQgbGlxdWlkIGZlZWQ8L2tleXdvcmQ+PGtleXdvcmQ+QWdyaWN1bHR1cmU8L2tleXdv
cmQ+PC9rZXl3b3Jkcz48ZGF0ZXM+PHllYXI+MjAyMTwveWVhcj48cHViLWRhdGVzPjxkYXRlPkph
bjwvZGF0ZT48L3B1Yi1kYXRlcz48L2RhdGVzPjxpc2JuPjAzNzctODQwMTwvaXNibj48YWNjZXNz
aW9uLW51bT5XT1M6MDAwNjEyMTYyNzAwMDE5PC9hY2Nlc3Npb24tbnVtPjx3b3JrLXR5cGU+UmV2
aWV3PC93b3JrLXR5cGU+PHVybHM+PHJlbGF0ZWQtdXJscz48dXJsPiZsdDtHbyB0byBJU0kmZ3Q7
Oi8vV09TOjAwMDYxMjE2MjcwMDAxOTwvdXJsPjwvcmVsYXRlZC11cmxzPjwvdXJscz48Y3VzdG9t
Nz4xMTQ3Mjc8L2N1c3RvbTc+PGVsZWN0cm9uaWMtcmVzb3VyY2UtbnVtPjEwLjEwMTYvai5hbmlm
ZWVkc2NpLjIwMjAuMTE0NzI3PC9lbGVjdHJvbmljLXJlc291cmNlLW51bT48bGFuZ3VhZ2U+RW5n
bGlzaDwvbGFuZ3VhZ2U+PC9yZWNvcmQ+PC9DaXRlPjxDaXRlPjxBdXRob3I+Vm9uZHJ1c2tvdmE8
L0F1dGhvcj48WWVhcj4yMDEwPC9ZZWFyPjxSZWNOdW0+NTk5PC9SZWNOdW0+PHJlY29yZD48cmVj
LW51bWJlcj41OTk8L3JlYy1udW1iZXI+PGZvcmVpZ24ta2V5cz48a2V5IGFwcD0iRU4iIGRiLWlk
PSI5OXNweHR4YWp4c2FzYmVmcjk1cGYwMHJmcnMwMGVwOXZlMmEiIHRpbWVzdGFtcD0iMTY2NDcz
NjU4MSI+NTk5PC9rZXk+PC9mb3JlaWduLWtleXM+PHJlZi10eXBlIG5hbWU9IkpvdXJuYWwgQXJ0
aWNsZSI+MTc8L3JlZi10eXBlPjxjb250cmlidXRvcnM+PGF1dGhvcnM+PGF1dGhvcj5Wb25kcnVz
a292YSwgSC48L2F1dGhvcj48YXV0aG9yPlNsYW1vdmEsIFIuPC9hdXRob3I+PGF1dGhvcj5UcmNr
b3ZhLCBNLjwvYXV0aG9yPjxhdXRob3I+WnJhbHksIFouPC9hdXRob3I+PGF1dGhvcj5QYXZsaWss
IEkuPC9hdXRob3I+PC9hdXRob3JzPjwvY29udHJpYnV0b3JzPjx0aXRsZXM+PHRpdGxlPkFsdGVy
bmF0aXZlcyB0byBhbnRpYmlvdGljIGdyb3d0aCBwcm9tb3RlcnMgaW4gcHJldmVudGlvbiBvZiBk
aWFycmhvZWEgaW4gd2VhbmVkIHBpZ2xldHM6IEEgcmV2aWV3PC90aXRsZT48c2Vjb25kYXJ5LXRp
dGxlPlZldGVyaW5hcm5pIE1lZGljaW5hPC9zZWNvbmRhcnktdGl0bGU+PHNob3J0LXRpdGxlPkFs
dGVybmF0aXZlcyB0byBhbnRpYmlvdGljIGdyb3d0aCBwcm9tb3RlcnMgaW4gcHJldmVudGlvbiBv
ZiBkaWFycmhvZWEgaW4gd2VhbmVkIHBpZ2xldHM6IEEgcmV2aWV3PC9zaG9ydC10aXRsZT48L3Rp
dGxlcz48cGVyaW9kaWNhbD48ZnVsbC10aXRsZT5WZXRlcmluYXJuaSBNZWRpY2luYTwvZnVsbC10
aXRsZT48L3BlcmlvZGljYWw+PHBhZ2VzPjE5OS0yMjQ8L3BhZ2VzPjx2b2x1bWU+NTU8L3ZvbHVt
ZT48bnVtYmVyPjU8L251bWJlcj48a2V5d29yZHM+PGtleXdvcmQ+QWx1bWlub3NpbGljYXRlPC9r
ZXl3b3JkPjxrZXl3b3JkPkFudGliaW90aWNzPC9rZXl3b3JkPjxrZXl3b3JkPkluZmVjdGlvbjwv
a2V5d29yZD48a2V5d29yZD5JbnRlc3RpbmFsIG1pY3JvZmxvcmE8L2tleXdvcmQ+PGtleXdvcmQ+
UGVyZm9ybWFuY2U8L2tleXdvcmQ+PGtleXdvcmQ+UGh5dG9iaW90aWNzPC9rZXl3b3JkPjxrZXl3
b3JkPlByZWJpb3RpY3MsIG9yZ2FuaWMgYWNpZHM8L2tleXdvcmQ+PGtleXdvcmQ+UHJvYmlvdGlj
czwva2V5d29yZD48a2V5d29yZD5Td2luZTwva2V5d29yZD48a2V5d29yZD5aaW5jPC9rZXl3b3Jk
PjxrZXl3b3JkPkFuaW1hbGlhPC9rZXl3b3JkPjxrZXl3b3JkPlN1aWRhZTwva2V5d29yZD48L2tl
eXdvcmRzPjxkYXRlcz48eWVhcj4yMDEwPC95ZWFyPjwvZGF0ZXM+PHdvcmstdHlwZT5SZXZpZXc8
L3dvcmstdHlwZT48dXJscz48cmVsYXRlZC11cmxzPjx1cmw+aHR0cHM6Ly93d3cuc2NvcHVzLmNv
bS9pbndhcmQvcmVjb3JkLnVyaT9laWQ9Mi1zMi4wLTc3OTU1MTUzOTkxJmFtcDtkb2k9MTAuMTcy
MjElMmYyOTk4LVZFVE1FRCZhbXA7cGFydG5lcklEPTQwJmFtcDttZDU9MmUyNGVlMDAzY2I5N2Fj
ZDI2YjAwN2RlNDY3NGRjOTc8L3VybD48L3JlbGF0ZWQtdXJscz48L3VybHM+PGVsZWN0cm9uaWMt
cmVzb3VyY2UtbnVtPjEwLjE3MjIxLzI5OTgtdmV0bWVkPC9lbGVjdHJvbmljLXJlc291cmNlLW51
bT48cmVtb3RlLWRhdGFiYXNlLW5hbWU+U2NvcHVzPC9yZW1vdGUtZGF0YWJhc2UtbmFtZT48bGFu
Z3VhZ2U+RW5nbGlzaDwvbGFuZ3VhZ2U+PC9yZWNvcmQ+PC9DaXRlPjxDaXRlPjxBdXRob3I+Wmhl
bmc8L0F1dGhvcj48WWVhcj4yMDIxPC9ZZWFyPjxSZWNOdW0+Njk3PC9SZWNOdW0+PHJlY29yZD48
cmVjLW51bWJlcj42OTc8L3JlYy1udW1iZXI+PGZvcmVpZ24ta2V5cz48a2V5IGFwcD0iRU4iIGRi
LWlkPSI5OXNweHR4YWp4c2FzYmVmcjk1cGYwMHJmcnMwMGVwOXZlMmEiIHRpbWVzdGFtcD0iMTY2
NDczNjU4NSI+Njk3PC9rZXk+PC9mb3JlaWduLWtleXM+PHJlZi10eXBlIG5hbWU9IkpvdXJuYWwg
QXJ0aWNsZSI+MTc8L3JlZi10eXBlPjxjb250cmlidXRvcnM+PGF1dGhvcnM+PGF1dGhvcj5aaGVu
ZywgTC48L2F1dGhvcj48YXV0aG9yPkR1YXJ0ZSwgTS4gRS48L2F1dGhvcj48YXV0aG9yPlNldmFy
b2xsaSBMb2Z0dXMsIEEuPC9hdXRob3I+PGF1dGhvcj5LaW0sIFMuIFcuPC9hdXRob3I+PC9hdXRo
b3JzPjwvY29udHJpYnV0b3JzPjx0aXRsZXM+PHRpdGxlPkludGVzdGluYWwgSGVhbHRoIG9mIFBp
Z3MgVXBvbiBXZWFuaW5nOiBDaGFsbGVuZ2VzIGFuZCBOdXRyaXRpb25hbCBJbnRlcnZlbnRpb248
L3RpdGxlPjxzZWNvbmRhcnktdGl0bGU+RnJvbnRpZXJzIGluIFZldGVyaW5hcnkgU2NpZW5jZTwv
c2Vjb25kYXJ5LXRpdGxlPjxzaG9ydC10aXRsZT5JbnRlc3RpbmFsIEhlYWx0aCBvZiBQaWdzIFVw
b24gV2VhbmluZzogQ2hhbGxlbmdlcyBhbmQgTnV0cml0aW9uYWwgSW50ZXJ2ZW50aW9uPC9zaG9y
dC10aXRsZT48L3RpdGxlcz48cGVyaW9kaWNhbD48ZnVsbC10aXRsZT5Gcm9udGllcnMgaW4gVmV0
ZXJpbmFyeSBTY2llbmNlPC9mdWxsLXRpdGxlPjwvcGVyaW9kaWNhbD48dm9sdW1lPjg8L3ZvbHVt
ZT48a2V5d29yZHM+PGtleXdvcmQ+ZmVlZCBhZGRpdGl2ZXM8L2tleXdvcmQ+PGtleXdvcmQ+aW50
ZXN0aW5hbCBoZWFsdGg8L2tleXdvcmQ+PGtleXdvcmQ+bmV3bHkgd2VhbmVkIHBpZ3M8L2tleXdv
cmQ+PGtleXdvcmQ+bnV0cml0aW9uYWwgaW50ZXJ2ZW50aW9uPC9rZXl3b3JkPjxrZXl3b3JkPndl
YW5pbmcgc3RyZXNzPC9rZXl3b3JkPjxrZXl3b3JkPmFjaWRpZnlpbmcgYWdlbnQ8L2tleXdvcmQ+
PGtleXdvcmQ+Y2FyYm94eWxpYyBhY2lkPC9rZXl3b3JkPjxrZXl3b3JkPmVtdWxzaWZ5aW5nIGFn
ZW50PC9rZXl3b3JkPjxrZXl3b3JkPmZvb2QgYWRkaXRpdmU8L2tleXdvcmQ+PGtleXdvcmQ+bHlz
b3Bob3NwaG9saXBpZDwva2V5d29yZD48a2V5d29yZD5teWNvdG94aW48L2tleXdvcmQ+PGtleXdv
cmQ+bnVjbGVvdGlkZTwva2V5d29yZD48a2V5d29yZD5wcmViaW90aWMgYWdlbnQ8L2tleXdvcmQ+
PGtleXdvcmQ+cHJvYmlvdGljIGFnZW50PC9rZXl3b3JkPjxrZXl3b3JkPnByb3RlaW4gaHlkcm9s
eXNhdGU8L2tleXdvcmQ+PGtleXdvcmQ+c295YmVhbiBwcm90ZWluPC9rZXl3b3JkPjxrZXl3b3Jk
PmJvZHkgd2VpZ2h0IGdhaW48L2tleXdvcmQ+PGtleXdvcmQ+Zm9vZCBpbnRha2U8L2tleXdvcmQ+
PGtleXdvcmQ+Z3Jvd3RoPC9rZXl3b3JkPjxrZXl3b3JkPmludGVzdGluZSBmbG9yYTwva2V5d29y
ZD48a2V5d29yZD5pbnRlc3RpbmUgZnVuY3Rpb248L2tleXdvcmQ+PGtleXdvcmQ+bW9yYmlkaXR5
PC9rZXl3b3JkPjxrZXl3b3JkPm1vcnRhbGl0eTwva2V5d29yZD48a2V5d29yZD5tdWNvc2FsIGlt
bXVuaXR5PC9rZXl3b3JkPjxrZXl3b3JkPm5vbmh1bWFuPC9rZXl3b3JkPjxrZXl3b3JkPm51cnNl
cnk8L2tleXdvcmQ+PGtleXdvcmQ+bnV0cml0aW9uYWwgYXNzZXNzbWVudDwva2V5d29yZD48a2V5
d29yZD5wYWxhdGFiaWxpdHk8L2tleXdvcmQ+PGtleXdvcmQ+UmV2aWV3PC9rZXl3b3JkPjxrZXl3
b3JkPnJpY2UgYnJhbjwva2V5d29yZD48a2V5d29yZD53ZWFuaW5nPC9rZXl3b3JkPjwva2V5d29y
ZHM+PGRhdGVzPjx5ZWFyPjIwMjE8L3llYXI+PC9kYXRlcz48d29yay10eXBlPlJldmlldzwvd29y
ay10eXBlPjx1cmxzPjxyZWxhdGVkLXVybHM+PHVybD5odHRwczovL3d3dy5zY29wdXMuY29tL2lu
d2FyZC9yZWNvcmQudXJpP2VpZD0yLXMyLjAtODUxMDE5MTExODAmYW1wO2RvaT0xMC4zMzg5JTJm
ZnZldHMuMjAyMS42MjgyNTgmYW1wO3BhcnRuZXJJRD00MCZhbXA7bWQ1PTgyYzJkMjU4MjcyNzE3
M2Q1NTNjY2VlNzYzMjZmOTJmPC91cmw+PC9yZWxhdGVkLXVybHM+PC91cmxzPjxjdXN0b203PjYy
ODI1ODwvY3VzdG9tNz48ZWxlY3Ryb25pYy1yZXNvdXJjZS1udW0+MTAuMzM4OS9mdmV0cy4yMDIx
LjYyODI1ODwvZWxlY3Ryb25pYy1yZXNvdXJjZS1udW0+PHJlbW90ZS1kYXRhYmFzZS1uYW1lPlNj
b3B1czwvcmVtb3RlLWRhdGFiYXNlLW5hbWU+PGxhbmd1YWdlPkVuZ2xpc2g8L2xhbmd1YWdlPjwv
cmVjb3JkPjwvQ2l0ZT48Q2l0ZT48QXV0aG9yPlhpb25nPC9BdXRob3I+PFllYXI+MjAxOTwvWWVh
cj48UmVjTnVtPjY1MTwvUmVjTnVtPjxyZWNvcmQ+PHJlYy1udW1iZXI+NjUxPC9yZWMtbnVtYmVy
Pjxmb3JlaWduLWtleXM+PGtleSBhcHA9IkVOIiBkYi1pZD0iOTlzcHh0eGFqeHNhc2JlZnI5NXBm
MDByZnJzMDBlcDl2ZTJhIiB0aW1lc3RhbXA9IjE2NjQ3MzY1ODMiPjY1MTwva2V5PjwvZm9yZWln
bi1rZXlzPjxyZWYtdHlwZSBuYW1lPSJKb3VybmFsIEFydGljbGUiPjE3PC9yZWYtdHlwZT48Y29u
dHJpYnV0b3JzPjxhdXRob3JzPjxhdXRob3I+WGlvbmcsIFguPC9hdXRob3I+PGF1dGhvcj5UYW4s
IEIuPC9hdXRob3I+PGF1dGhvcj5Tb25nLCBNLjwvYXV0aG9yPjxhdXRob3I+SmksIFAuPC9hdXRo
b3I+PGF1dGhvcj5LaW0sIEsuPC9hdXRob3I+PGF1dGhvcj5ZaW4sIFkuPC9hdXRob3I+PGF1dGhv
cj5MaXUsIFkuPC9hdXRob3I+PC9hdXRob3JzPjwvY29udHJpYnV0b3JzPjx0aXRsZXM+PHRpdGxl
Pk51dHJpdGlvbmFsIGludGVydmVudGlvbiBmb3IgdGhlIGludGVzdGluYWwgZGV2ZWxvcG1lbnQg
YW5kIGhlYWx0aCBvZiB3ZWFuZWQgcGlnczwvdGl0bGU+PHNlY29uZGFyeS10aXRsZT5Gcm9udGll
cnMgaW4gVmV0ZXJpbmFyeSBTY2llbmNlPC9zZWNvbmRhcnktdGl0bGU+PHNob3J0LXRpdGxlPk51
dHJpdGlvbmFsIGludGVydmVudGlvbiBmb3IgdGhlIGludGVzdGluYWwgZGV2ZWxvcG1lbnQgYW5k
IGhlYWx0aCBvZiB3ZWFuZWQgcGlnczwvc2hvcnQtdGl0bGU+PC90aXRsZXM+PHBlcmlvZGljYWw+
PGZ1bGwtdGl0bGU+RnJvbnRpZXJzIGluIFZldGVyaW5hcnkgU2NpZW5jZTwvZnVsbC10aXRsZT48
L3BlcmlvZGljYWw+PHZvbHVtZT42PC92b2x1bWU+PG51bWJlcj5GRUI8L251bWJlcj48a2V5d29y
ZHM+PGtleXdvcmQ+QW1pbm8gYWNpZHM8L2tleXdvcmQ+PGtleXdvcmQ+RmVlZCBhZGRpdGl2ZXM8
L2tleXdvcmQ+PGtleXdvcmQ+SW50ZXN0aW5hbCBkZXZlbG9wbWVudDwva2V5d29yZD48a2V5d29y
ZD5JbnRlc3RpbmFsIGhlYWx0aDwva2V5d29yZD48a2V5d29yZD5XZWFuZWQgcGlnbGV0czwva2V5
d29yZD48a2V5d29yZD5hbWlubyBhY2lkPC9rZXl3b3JkPjxrZXl3b3JkPmNhcmJveHlsaWMgYWNp
ZDwva2V5d29yZD48a2V5d29yZD5mb29kIGFkZGl0aXZlPC9rZXl3b3JkPjxrZXl3b3JkPm1pbmVy
YWw8L2tleXdvcmQ+PGtleXdvcmQ+b2xpZ29zYWNjaGFyaWRlPC9rZXl3b3JkPjxrZXl3b3JkPnBo
eXRvY2hlbWljYWw8L2tleXdvcmQ+PGtleXdvcmQ+cG9seXBlcHRpZGUgYW50aWJpb3RpYyBhZ2Vu
dDwva2V5d29yZD48a2V5d29yZD5zaG9ydCBjaGFpbiBmYXR0eSBhY2lkPC9rZXl3b3JkPjxrZXl3
b3JkPmNlbGwgcHJvbGlmZXJhdGlvbjwva2V5d29yZD48a2V5d29yZD5jb21wcmVoZW5zaW9uPC9r
ZXl3b3JkPjxrZXl3b3JkPmRpYXJyaGVhPC9rZXl3b3JkPjxrZXl3b3JkPmRpZXQgdGhlcmFweTwv
a2V5d29yZD48a2V5d29yZD5kaXNlYXNlIHByZWRpc3Bvc2l0aW9uPC9rZXl3b3JkPjxrZXl3b3Jk
PmRpc2Vhc2UgcmVzaXN0YW5jZTwva2V5d29yZD48a2V5d29yZD5keXNiaW9zaXM8L2tleXdvcmQ+
PGtleXdvcmQ+Zm9vZCBpbnRha2U8L2tleXdvcmQ+PGtleXdvcmQ+aG9zdCBtaWNyb2JlIGludGVy
YWN0aW9uPC9rZXl3b3JkPjxrZXl3b3JkPmludGVzdGluZTwva2V5d29yZD48a2V5d29yZD5pbnRl
c3RpbmUgZXBpdGhlbGl1bTwva2V5d29yZD48a2V5d29yZD5pbnRlc3RpbmUgZXBpdGhlbGl1bSBj
ZWxsPC9rZXl3b3JkPjxrZXl3b3JkPmludGVzdGluZSBmbG9yYTwva2V5d29yZD48a2V5d29yZD5p
bnRlc3RpbmUgbXVjb3NhPC9rZXl3b3JkPjxrZXl3b3JkPm1pY3JvYmlhbCBkaXZlcnNpdHk8L2tl
eXdvcmQ+PGtleXdvcmQ+bWljcm9iaWFsIG1ldGFib2xpc208L2tleXdvcmQ+PGtleXdvcmQ+bXVj
b3NhbCBpbW11bml0eTwva2V5d29yZD48a2V5d29yZD5ub25odW1hbjwva2V5d29yZD48a2V5d29y
ZD5veGlkYXRpdmUgc3RyZXNzPC9rZXl3b3JkPjxrZXl3b3JkPnBlcm1lYWJpbGl0eSBiYXJyaWVy
PC9rZXl3b3JkPjxrZXl3b3JkPnBoeXNpb2xvZ2ljYWwgc3RyZXNzPC9rZXl3b3JkPjxrZXl3b3Jk
PnBpZ2xldDwva2V5d29yZD48a2V5d29yZD5SZXZpZXc8L2tleXdvcmQ+PGtleXdvcmQ+c3Vydml2
YWwgcmF0ZTwva2V5d29yZD48a2V5d29yZD50aWdodCBqdW5jdGlvbjwva2V5d29yZD48a2V5d29y
ZD53ZWFuaW5nPC9rZXl3b3JkPjwva2V5d29yZHM+PGRhdGVzPjx5ZWFyPjIwMTk8L3llYXI+PC9k
YXRlcz48d29yay10eXBlPlJldmlldzwvd29yay10eXBlPjx1cmxzPjxyZWxhdGVkLXVybHM+PHVy
bD5odHRwczovL3d3dy5zY29wdXMuY29tL2lud2FyZC9yZWNvcmQudXJpP2VpZD0yLXMyLjAtODUw
NjQ0NTkyMzEmYW1wO2RvaT0xMC4zMzg5JTJmZnZldHMuMjAxOS4wMDA0NiZhbXA7cGFydG5lcklE
PTQwJmFtcDttZDU9ODFjNzFmZDMwNzllZTY2MDdlYzc2ZTViMzcyMzNkYTc8L3VybD48L3JlbGF0
ZWQtdXJscz48L3VybHM+PGN1c3RvbTc+MDAwNDY8L2N1c3RvbTc+PGVsZWN0cm9uaWMtcmVzb3Vy
Y2UtbnVtPjEwLjMzODkvZnZldHMuMjAxOS4wMDA0NjwvZWxlY3Ryb25pYy1yZXNvdXJjZS1udW0+
PHJlbW90ZS1kYXRhYmFzZS1uYW1lPlNjb3B1czwvcmVtb3RlLWRhdGFiYXNlLW5hbWU+PGxhbmd1
YWdlPkVuZ2xpc2g8L2xhbmd1YWdlPjwvcmVjb3JkPjwvQ2l0ZT48Q2l0ZT48QXV0aG9yPldlaTwv
QXV0aG9yPjxZZWFyPjIwMjE8L1llYXI+PFJlY051bT42OTI8L1JlY051bT48cmVjb3JkPjxyZWMt
bnVtYmVyPjY5MjwvcmVjLW51bWJlcj48Zm9yZWlnbi1rZXlzPjxrZXkgYXBwPSJFTiIgZGItaWQ9
Ijk5c3B4dHhhanhzYXNiZWZyOTVwZjAwcmZyczAwZXA5dmUyYSIgdGltZXN0YW1wPSIxNjY0NzM2
NTg1Ij42OTI8L2tleT48L2ZvcmVpZ24ta2V5cz48cmVmLXR5cGUgbmFtZT0iSm91cm5hbCBBcnRp
Y2xlIj4xNzwvcmVmLXR5cGU+PGNvbnRyaWJ1dG9ycz48YXV0aG9ycz48YXV0aG9yPldlaSwgWC4g
WS48L2F1dGhvcj48YXV0aG9yPlRzYWksIFQuIEMuPC9hdXRob3I+PGF1dGhvcj5Ib3dlLCBTLjwv
YXV0aG9yPjxhdXRob3I+WmhhbywgSi4gQy48L2F1dGhvcj48L2F1dGhvcnM+PC9jb250cmlidXRv
cnM+PGF1dGgtYWRkcmVzcz5bV2VpLCBYaWFveXVhbnxUc2FpLCBUc3VuZ2NoZW5nfEhvd2UsIFNh
bWFudGhhfFpoYW8sIEppYW5nY2hhb10gVW5pdiBBcmthbnNhcywgRGl2IEFnciwgRGVwdCBBbmlt
IFNjaSwgRmF5ZXR0ZXZpbGxlLCBBUiA3MjcwMSBVU0EuIFpoYW8sIEpDIChjb3JyZXNwb25kaW5n
IGF1dGhvciksIFVuaXYgQXJrYW5zYXMsIERpdiBBZ3IsIERlcHQgQW5pbSBTY2ksIEZheWV0dGV2
aWxsZSwgQVIgNzI3MDEgVVNBLiB4dzAxMEB1YXJrLmVkdXx0dHNhaUB1YXJrLmVkdXxzbWhvd2VA
dWFyay5lZHV8anpoYW83N0B1YXJrLmVkdTwvYXV0aC1hZGRyZXNzPjx0aXRsZXM+PHRpdGxlPldl
YW5pbmcgSW5kdWNlZCBHdXQgRHlzZnVuY3Rpb24gYW5kIE51dHJpdGlvbmFsIEludGVydmVudGlv
bnMgaW4gTnVyc2VyeSBQaWdzOiBBIFBhcnRpYWwgUmV2aWV3PC90aXRsZT48c2Vjb25kYXJ5LXRp
dGxlPkFuaW1hbHM8L3NlY29uZGFyeS10aXRsZT48YWx0LXRpdGxlPkFuaW1hbHM8L2FsdC10aXRs
ZT48c2hvcnQtdGl0bGU+V2VhbmluZyBJbmR1Y2VkIEd1dCBEeXNmdW5jdGlvbiBhbmQgTnV0cml0
aW9uYWwgSW50ZXJ2ZW50aW9ucyBpbiBOdXJzZXJ5IFBpZ3M6IEEgUGFydGlhbCBSZXZpZXc8L3No
b3J0LXRpdGxlPjwvdGl0bGVzPjxwZXJpb2RpY2FsPjxmdWxsLXRpdGxlPkFuaW1hbHM8L2Z1bGwt
dGl0bGU+PC9wZXJpb2RpY2FsPjxhbHQtcGVyaW9kaWNhbD48ZnVsbC10aXRsZT5BbmltYWxzPC9m
dWxsLXRpdGxlPjwvYWx0LXBlcmlvZGljYWw+PHBhZ2VzPjE3PC9wYWdlcz48dm9sdW1lPjExPC92
b2x1bWU+PG51bWJlcj41PC9udW1iZXI+PGtleXdvcmRzPjxrZXl3b3JkPndlYW5pbmcgcGlnczwv
a2V5d29yZD48a2V5d29yZD5ndXQgbWljcm9iaW90YTwva2V5d29yZD48a2V5d29yZD5zdXBwbGVt
ZW50czwva2V5d29yZD48a2V5d29yZD5ncm93dGggcGVyZm9ybWFuY2U8L2tleXdvcmQ+PGtleXdv
cmQ+aW50ZXN0aW5hbCBiYWxhbmNlPC9rZXl3b3JkPjxrZXl3b3JkPmRpZXRhcnkgemluYy1veGlk
ZTwva2V5d29yZD48a2V5d29yZD5jb21wb3NpdGUgYW50aW1pY3JvYmlhbCBwZXB0aWRlczwva2V5
d29yZD48a2V5d29yZD5pbXByb3Zlczwva2V5d29yZD48a2V5d29yZD5ncm93dGgtcGVyZm9ybWFu
Y2U8L2tleXdvcmQ+PGtleXdvcmQ+YXJ5bC1oeWRyb2NhcmJvbiByZWNlcHRvcjwva2V5d29yZD48
a2V5d29yZD5jaGFpbiBmYXR0eS1hY2lkczwva2V5d29yZD48a2V5d29yZD5mZWVkPC9rZXl3b3Jk
PjxrZXl3b3JkPmFkZGl0aXZlczwva2V5d29yZD48a2V5d29yZD5hbnRpYmFjdGVyaWFsIGFjdGl2
aXR5PC9rZXl3b3JkPjxrZXl3b3JkPmludGVzdGluYWwgbW9ycGhvbG9neTwva2V5d29yZD48a2V5
d29yZD53ZWFubGluZyBwaWdzPC9rZXl3b3JkPjxrZXl3b3JkPmFtaW5vLWFjaWQ8L2tleXdvcmQ+
PGtleXdvcmQ+QWdyaWN1bHR1cmU8L2tleXdvcmQ+PGtleXdvcmQ+VmV0ZXJpbmFyeSBTY2llbmNl
czwva2V5d29yZD48a2V5d29yZD5ab29sb2d5PC9rZXl3b3JkPjwva2V5d29yZHM+PGRhdGVzPjx5
ZWFyPjIwMjE8L3llYXI+PHB1Yi1kYXRlcz48ZGF0ZT5NYXk8L2RhdGU+PC9wdWItZGF0ZXM+PC9k
YXRlcz48aXNibj4yMDc2LTI2MTU8L2lzYm4+PGFjY2Vzc2lvbi1udW0+V09TOjAwMDY1MzM2MjAw
MDAwMTwvYWNjZXNzaW9uLW51bT48d29yay10eXBlPlJldmlldzwvd29yay10eXBlPjx1cmxzPjxy
ZWxhdGVkLXVybHM+PHVybD4mbHQ7R28gdG8gSVNJJmd0OzovL1dPUzowMDA2NTMzNjIwMDAwMDFo
dHRwczovL21kcGktcmVzLmNvbS9kX2F0dGFjaG1lbnQvYW5pbWFscy9hbmltYWxzLTExLTAxMjc5
L2FydGljbGVfZGVwbG95L2FuaW1hbHMtMTEtMDEyNzkucGRmP3ZlcnNpb249MTYxOTY5MjkxNTwv
dXJsPjwvcmVsYXRlZC11cmxzPjwvdXJscz48Y3VzdG9tNz4xMjc5PC9jdXN0b203PjxlbGVjdHJv
bmljLXJlc291cmNlLW51bT4xMC4zMzkwL2FuaTExMDUxMjc5PC9lbGVjdHJvbmljLXJlc291cmNl
LW51bT48bGFuZ3VhZ2U+RW5nbGlzaDwvbGFuZ3VhZ2U+PC9yZWNvcmQ+PC9DaXRlPjwvRW5kTm90
ZT4A
</w:fldData>
              </w:fldChar>
            </w:r>
            <w:r w:rsidR="0026586A">
              <w:rPr>
                <w:rFonts w:eastAsia="MS Mincho" w:cs="Arial"/>
              </w:rPr>
              <w:instrText xml:space="preserve"> ADDIN EN.CITE.DATA </w:instrText>
            </w:r>
            <w:r w:rsidR="0026586A">
              <w:rPr>
                <w:rFonts w:eastAsia="MS Mincho" w:cs="Arial"/>
              </w:rPr>
            </w:r>
            <w:r w:rsidR="0026586A">
              <w:rPr>
                <w:rFonts w:eastAsia="MS Mincho" w:cs="Arial"/>
              </w:rPr>
              <w:fldChar w:fldCharType="end"/>
            </w:r>
            <w:r w:rsidRPr="004C44E5">
              <w:rPr>
                <w:rFonts w:eastAsia="MS Mincho" w:cs="Arial"/>
              </w:rPr>
            </w:r>
            <w:r w:rsidRPr="004C44E5">
              <w:rPr>
                <w:rFonts w:eastAsia="MS Mincho" w:cs="Arial"/>
              </w:rPr>
              <w:fldChar w:fldCharType="separate"/>
            </w:r>
            <w:r w:rsidRPr="003C1F6A">
              <w:rPr>
                <w:rFonts w:eastAsia="MS Mincho" w:cs="Arial"/>
                <w:noProof/>
              </w:rPr>
              <w:t>(</w:t>
            </w:r>
            <w:hyperlink w:anchor="_ENREF_146" w:tooltip="Vondruskova, 2010 #599" w:history="1">
              <w:r w:rsidR="005F0597" w:rsidRPr="003C1F6A">
                <w:rPr>
                  <w:rFonts w:eastAsia="MS Mincho" w:cs="Arial"/>
                  <w:noProof/>
                </w:rPr>
                <w:t>Vondruskova et al., 2010</w:t>
              </w:r>
            </w:hyperlink>
            <w:r w:rsidRPr="003C1F6A">
              <w:rPr>
                <w:rFonts w:eastAsia="MS Mincho" w:cs="Arial"/>
                <w:noProof/>
              </w:rPr>
              <w:t xml:space="preserve">; </w:t>
            </w:r>
            <w:hyperlink w:anchor="_ENREF_152" w:tooltip="Xiong, 2019 #651" w:history="1">
              <w:r w:rsidR="005F0597" w:rsidRPr="003C1F6A">
                <w:rPr>
                  <w:rFonts w:eastAsia="MS Mincho" w:cs="Arial"/>
                  <w:noProof/>
                </w:rPr>
                <w:t>Xiong et al., 2019</w:t>
              </w:r>
            </w:hyperlink>
            <w:r w:rsidRPr="003C1F6A">
              <w:rPr>
                <w:rFonts w:eastAsia="MS Mincho" w:cs="Arial"/>
                <w:noProof/>
              </w:rPr>
              <w:t xml:space="preserve">; </w:t>
            </w:r>
            <w:hyperlink w:anchor="_ENREF_11" w:tooltip="Babatunde, 2021 #58" w:history="1">
              <w:r w:rsidR="005F0597" w:rsidRPr="003C1F6A">
                <w:rPr>
                  <w:rFonts w:eastAsia="MS Mincho" w:cs="Arial"/>
                  <w:noProof/>
                </w:rPr>
                <w:t>Babatunde et al., 2021</w:t>
              </w:r>
            </w:hyperlink>
            <w:r w:rsidRPr="003C1F6A">
              <w:rPr>
                <w:rFonts w:eastAsia="MS Mincho" w:cs="Arial"/>
                <w:noProof/>
              </w:rPr>
              <w:t xml:space="preserve">; </w:t>
            </w:r>
            <w:hyperlink w:anchor="_ENREF_18" w:tooltip="Bonetti, 2021 #103" w:history="1">
              <w:r w:rsidR="005F0597" w:rsidRPr="003C1F6A">
                <w:rPr>
                  <w:rFonts w:eastAsia="MS Mincho" w:cs="Arial"/>
                  <w:noProof/>
                </w:rPr>
                <w:t>Bonetti et al., 2021</w:t>
              </w:r>
            </w:hyperlink>
            <w:r w:rsidRPr="003C1F6A">
              <w:rPr>
                <w:rFonts w:eastAsia="MS Mincho" w:cs="Arial"/>
                <w:noProof/>
              </w:rPr>
              <w:t xml:space="preserve">; </w:t>
            </w:r>
            <w:hyperlink w:anchor="_ENREF_74" w:tooltip="Klein, 2021 #680" w:history="1">
              <w:r w:rsidR="005F0597" w:rsidRPr="003C1F6A">
                <w:rPr>
                  <w:rFonts w:eastAsia="MS Mincho" w:cs="Arial"/>
                  <w:noProof/>
                </w:rPr>
                <w:t>Klein et al., 2021</w:t>
              </w:r>
            </w:hyperlink>
            <w:r w:rsidRPr="003C1F6A">
              <w:rPr>
                <w:rFonts w:eastAsia="MS Mincho" w:cs="Arial"/>
                <w:noProof/>
              </w:rPr>
              <w:t xml:space="preserve">; </w:t>
            </w:r>
            <w:hyperlink w:anchor="_ENREF_75" w:tooltip="Laird, 2021 #681" w:history="1">
              <w:r w:rsidR="005F0597" w:rsidRPr="003C1F6A">
                <w:rPr>
                  <w:rFonts w:eastAsia="MS Mincho" w:cs="Arial"/>
                  <w:noProof/>
                </w:rPr>
                <w:t>Laird et al., 2021</w:t>
              </w:r>
            </w:hyperlink>
            <w:r w:rsidRPr="003C1F6A">
              <w:rPr>
                <w:rFonts w:eastAsia="MS Mincho" w:cs="Arial"/>
                <w:noProof/>
              </w:rPr>
              <w:t xml:space="preserve">; </w:t>
            </w:r>
            <w:hyperlink w:anchor="_ENREF_87" w:tooltip="Lopez-Galvez, 2021 #686" w:history="1">
              <w:r w:rsidR="005F0597" w:rsidRPr="003C1F6A">
                <w:rPr>
                  <w:rFonts w:eastAsia="MS Mincho" w:cs="Arial"/>
                  <w:noProof/>
                </w:rPr>
                <w:t>Lopez-Galvez et al., 2021</w:t>
              </w:r>
            </w:hyperlink>
            <w:r w:rsidRPr="003C1F6A">
              <w:rPr>
                <w:rFonts w:eastAsia="MS Mincho" w:cs="Arial"/>
                <w:noProof/>
              </w:rPr>
              <w:t xml:space="preserve">; </w:t>
            </w:r>
            <w:hyperlink w:anchor="_ENREF_148" w:tooltip="Wei, 2021 #692" w:history="1">
              <w:r w:rsidR="005F0597" w:rsidRPr="003C1F6A">
                <w:rPr>
                  <w:rFonts w:eastAsia="MS Mincho" w:cs="Arial"/>
                  <w:noProof/>
                </w:rPr>
                <w:t>Wei et al., 2021</w:t>
              </w:r>
            </w:hyperlink>
            <w:r w:rsidRPr="003C1F6A">
              <w:rPr>
                <w:rFonts w:eastAsia="MS Mincho" w:cs="Arial"/>
                <w:noProof/>
              </w:rPr>
              <w:t xml:space="preserve">; </w:t>
            </w:r>
            <w:hyperlink w:anchor="_ENREF_159" w:tooltip="Zheng, 2021 #697" w:history="1">
              <w:r w:rsidR="005F0597" w:rsidRPr="003C1F6A">
                <w:rPr>
                  <w:rFonts w:eastAsia="MS Mincho" w:cs="Arial"/>
                  <w:noProof/>
                </w:rPr>
                <w:t>Zheng et al., 2021</w:t>
              </w:r>
            </w:hyperlink>
            <w:r w:rsidRPr="003C1F6A">
              <w:rPr>
                <w:rFonts w:eastAsia="MS Mincho" w:cs="Arial"/>
                <w:noProof/>
              </w:rPr>
              <w:t>)</w:t>
            </w:r>
            <w:r w:rsidRPr="004C44E5">
              <w:rPr>
                <w:rFonts w:eastAsia="MS Mincho" w:cs="Arial"/>
              </w:rPr>
              <w:fldChar w:fldCharType="end"/>
            </w:r>
          </w:p>
        </w:tc>
      </w:tr>
      <w:tr w:rsidR="002D0FC4" w:rsidRPr="0094295B" w14:paraId="6202B1B1" w14:textId="77777777" w:rsidTr="004F60D1">
        <w:tc>
          <w:tcPr>
            <w:tcW w:w="1574" w:type="dxa"/>
            <w:tcBorders>
              <w:top w:val="single" w:sz="4" w:space="0" w:color="000000"/>
              <w:bottom w:val="single" w:sz="4" w:space="0" w:color="000000"/>
            </w:tcBorders>
          </w:tcPr>
          <w:p w14:paraId="318A23C2" w14:textId="36744C03" w:rsidR="002D0FC4" w:rsidRPr="0094295B" w:rsidRDefault="002D0FC4" w:rsidP="00B4537B">
            <w:pPr>
              <w:spacing w:line="276" w:lineRule="auto"/>
              <w:textAlignment w:val="baseline"/>
              <w:rPr>
                <w:rFonts w:eastAsia="MS Mincho" w:cs="Arial"/>
                <w:b/>
                <w:bCs/>
              </w:rPr>
            </w:pPr>
            <w:r w:rsidRPr="0094295B">
              <w:rPr>
                <w:rFonts w:eastAsia="MS Mincho" w:cs="Arial"/>
              </w:rPr>
              <w:t>Fibre</w:t>
            </w:r>
            <w:r w:rsidR="00252337">
              <w:rPr>
                <w:rFonts w:eastAsia="MS Mincho" w:cs="Arial"/>
              </w:rPr>
              <w:t xml:space="preserve"> </w:t>
            </w:r>
            <w:r w:rsidRPr="0094295B">
              <w:rPr>
                <w:rFonts w:eastAsia="MS Mincho" w:cs="Arial"/>
                <w:vertAlign w:val="superscript"/>
              </w:rPr>
              <w:t>a</w:t>
            </w:r>
          </w:p>
        </w:tc>
        <w:tc>
          <w:tcPr>
            <w:tcW w:w="1072" w:type="dxa"/>
            <w:tcBorders>
              <w:top w:val="single" w:sz="4" w:space="0" w:color="000000"/>
              <w:bottom w:val="single" w:sz="4" w:space="0" w:color="000000"/>
            </w:tcBorders>
          </w:tcPr>
          <w:p w14:paraId="1B8A90A9" w14:textId="77777777" w:rsidR="002D0FC4" w:rsidRPr="0094295B" w:rsidRDefault="002D0FC4" w:rsidP="00B4537B">
            <w:pPr>
              <w:spacing w:line="276" w:lineRule="auto"/>
              <w:jc w:val="center"/>
              <w:textAlignment w:val="baseline"/>
              <w:rPr>
                <w:rFonts w:eastAsia="MS Mincho" w:cs="Arial"/>
              </w:rPr>
            </w:pPr>
            <w:r w:rsidRPr="0094295B">
              <w:rPr>
                <w:rFonts w:eastAsia="MS Mincho" w:cs="Arial"/>
              </w:rPr>
              <w:t>9</w:t>
            </w:r>
          </w:p>
        </w:tc>
        <w:tc>
          <w:tcPr>
            <w:tcW w:w="5854" w:type="dxa"/>
            <w:tcBorders>
              <w:top w:val="single" w:sz="4" w:space="0" w:color="000000"/>
              <w:bottom w:val="single" w:sz="4" w:space="0" w:color="000000"/>
            </w:tcBorders>
          </w:tcPr>
          <w:p w14:paraId="7BEC1D98" w14:textId="77777777" w:rsidR="002D0FC4" w:rsidRPr="002D0FC4" w:rsidRDefault="002D0FC4" w:rsidP="00B4537B">
            <w:pPr>
              <w:spacing w:line="276" w:lineRule="auto"/>
              <w:jc w:val="center"/>
              <w:textAlignment w:val="baseline"/>
              <w:rPr>
                <w:rFonts w:eastAsia="MS Mincho" w:cs="Arial"/>
                <w:b/>
                <w:bCs/>
              </w:rPr>
            </w:pPr>
            <w:r w:rsidRPr="002D0FC4">
              <w:rPr>
                <w:rFonts w:eastAsia="MS Mincho" w:cs="Arial"/>
                <w:b/>
                <w:bCs/>
              </w:rPr>
              <w:t>All secondary:</w:t>
            </w:r>
          </w:p>
          <w:p w14:paraId="7C3395B1" w14:textId="373449DC" w:rsidR="002D0FC4" w:rsidRPr="003C1F6A" w:rsidRDefault="002D0FC4" w:rsidP="00B4537B">
            <w:pPr>
              <w:spacing w:line="276" w:lineRule="auto"/>
              <w:jc w:val="center"/>
              <w:textAlignment w:val="baseline"/>
              <w:rPr>
                <w:rFonts w:eastAsia="MS Mincho" w:cs="Arial"/>
              </w:rPr>
            </w:pPr>
            <w:r w:rsidRPr="004C44E5">
              <w:rPr>
                <w:rFonts w:eastAsia="MS Mincho" w:cs="Arial"/>
              </w:rPr>
              <w:fldChar w:fldCharType="begin">
                <w:fldData xml:space="preserve">PEVuZE5vdGU+PENpdGU+PEF1dGhvcj5KaGE8L0F1dGhvcj48WWVhcj4yMDE2PC9ZZWFyPjxSZWNO
dW0+NjEzPC9SZWNOdW0+PERpc3BsYXlUZXh0PihKaGEgJmFtcDsgQmVycm9jb3NvLCAyMDE2OyBG
bGlzIGV0IGFsLiwgMjAxNzsgR2FvIGV0IGFsLiwgMjAxOTsgQmFiYXR1bmRlIGV0IGFsLiwgMjAy
MTsgQm9uZXR0aSBldCBhbC4sIDIwMjE7IEh1c3NlaW4gZXQgYWwuLCAyMDIxOyBIdXRpbmcgZXQg
YWwuLCAyMDIxOyBLbGVpbiBldCBhbC4sIDIwMjE7IEguIExpIGV0IGFsLiwgMjAyMSk8L0Rpc3Bs
YXlUZXh0PjxyZWNvcmQ+PHJlYy1udW1iZXI+NjEzPC9yZWMtbnVtYmVyPjxmb3JlaWduLWtleXM+
PGtleSBhcHA9IkVOIiBkYi1pZD0iOTlzcHh0eGFqeHNhc2JlZnI5NXBmMDByZnJzMDBlcDl2ZTJh
IiB0aW1lc3RhbXA9IjE2NjQ3MzY1ODIiPjYxMzwva2V5PjwvZm9yZWlnbi1rZXlzPjxyZWYtdHlw
ZSBuYW1lPSJKb3VybmFsIEFydGljbGUiPjE3PC9yZWYtdHlwZT48Y29udHJpYnV0b3JzPjxhdXRo
b3JzPjxhdXRob3I+SmhhLCBSLjwvYXV0aG9yPjxhdXRob3I+QmVycm9jb3NvLCBKLiBGLiBELjwv
YXV0aG9yPjwvYXV0aG9ycz48L2NvbnRyaWJ1dG9ycz48dGl0bGVzPjx0aXRsZT5EaWV0YXJ5IGZp
YmVyIGFuZCBwcm90ZWluIGZlcm1lbnRhdGlvbiBpbiB0aGUgaW50ZXN0aW5lIG9mIHN3aW5lIGFu
ZCB0aGVpciBpbnRlcmFjdGl2ZSBlZmZlY3RzIG9uIGd1dCBoZWFsdGggYW5kIG9uIHRoZSBlbnZp
cm9ubWVudDogQSByZXZpZXc8L3RpdGxlPjxzZWNvbmRhcnktdGl0bGU+QW5pbWFsIEZlZWQgU2Np
ZW5jZSBhbmQgVGVjaG5vbG9neTwvc2Vjb25kYXJ5LXRpdGxlPjxzaG9ydC10aXRsZT5EaWV0YXJ5
IGZpYmVyIGFuZCBwcm90ZWluIGZlcm1lbnRhdGlvbiBpbiB0aGUgaW50ZXN0aW5lIG9mIHN3aW5l
IGFuZCB0aGVpciBpbnRlcmFjdGl2ZSBlZmZlY3RzIG9uIGd1dCBoZWFsdGggYW5kIG9uIHRoZSBl
bnZpcm9ubWVudDogQSByZXZpZXc8L3Nob3J0LXRpdGxlPjwvdGl0bGVzPjxwZXJpb2RpY2FsPjxm
dWxsLXRpdGxlPkFuaW1hbCBGZWVkIFNjaWVuY2UgYW5kIFRlY2hub2xvZ3k8L2Z1bGwtdGl0bGU+
PC9wZXJpb2RpY2FsPjxwYWdlcz4xOC0yNjwvcGFnZXM+PHZvbHVtZT4yMTI8L3ZvbHVtZT48a2V5
d29yZHM+PGtleXdvcmQ+QmFjdGVyaWFsIHByb3RlaW4gc3ludGhlc2lzPC9rZXl3b3JkPjxrZXl3
b3JkPkNydWRlIHByb3RlaW48L2tleXdvcmQ+PGtleXdvcmQ+RGlldGFyeSBmaWJlcjwva2V5d29y
ZD48a2V5d29yZD5HdXQgaGVhbHRoPC9rZXl3b3JkPjxrZXl3b3JkPk5pdHJvZ2VuIGV4Y3JldGlv
bjwva2V5d29yZD48a2V5d29yZD5QaWc8L2tleXdvcmQ+PC9rZXl3b3Jkcz48ZGF0ZXM+PHllYXI+
MjAxNjwveWVhcj48L2RhdGVzPjx3b3JrLXR5cGU+UmV2aWV3PC93b3JrLXR5cGU+PHVybHM+PHJl
bGF0ZWQtdXJscz48dXJsPmh0dHBzOi8vd3d3LnNjb3B1cy5jb20vaW53YXJkL3JlY29yZC51cmk/
ZWlkPTItczIuMC04NDk1NTIxNTA5NyZhbXA7ZG9pPTEwLjEwMTYlMmZqLmFuaWZlZWRzY2kuMjAx
NS4xMi4wMDImYW1wO3BhcnRuZXJJRD00MCZhbXA7bWQ1PTE4YzhjNzM1YmM1Y2Q3MmM1MjhlNGEy
NjAwOGY1ZGU2aHR0cHM6Ly93d3cuc2NpZW5jZWRpcmVjdC5jb20vc2NpZW5jZS9hcnRpY2xlL3Bp
aS9TMDM3Nzg0MDExNTMwMDc2Nj92aWElM0RpaHViPC91cmw+PC9yZWxhdGVkLXVybHM+PC91cmxz
PjxlbGVjdHJvbmljLXJlc291cmNlLW51bT4xMC4xMDE2L2ouYW5pZmVlZHNjaS4yMDE1LjEyLjAw
MjwvZWxlY3Ryb25pYy1yZXNvdXJjZS1udW0+PHJlbW90ZS1kYXRhYmFzZS1uYW1lPlNjb3B1czwv
cmVtb3RlLWRhdGFiYXNlLW5hbWU+PGxhbmd1YWdlPkVuZ2xpc2g8L2xhbmd1YWdlPjwvcmVjb3Jk
PjwvQ2l0ZT48Q2l0ZT48QXV0aG9yPkZsaXM8L0F1dGhvcj48WWVhcj4yMDE3PC9ZZWFyPjxSZWNO
dW0+NjIwPC9SZWNOdW0+PHJlY29yZD48cmVjLW51bWJlcj42MjA8L3JlYy1udW1iZXI+PGZvcmVp
Z24ta2V5cz48a2V5IGFwcD0iRU4iIGRiLWlkPSI5OXNweHR4YWp4c2FzYmVmcjk1cGYwMHJmcnMw
MGVwOXZlMmEiIHRpbWVzdGFtcD0iMTY2NDczNjU4MiI+NjIwPC9rZXk+PC9mb3JlaWduLWtleXM+
PHJlZi10eXBlIG5hbWU9IkpvdXJuYWwgQXJ0aWNsZSI+MTc8L3JlZi10eXBlPjxjb250cmlidXRv
cnM+PGF1dGhvcnM+PGF1dGhvcj5GbGlzLCBNLjwvYXV0aG9yPjxhdXRob3I+U29ib3RrYSwgVy48
L2F1dGhvcj48YXV0aG9yPkFudG9zemtpZXdpY3osIFouPC9hdXRob3I+PC9hdXRob3JzPjwvY29u
dHJpYnV0b3JzPjx0aXRsZXM+PHRpdGxlPkZpYmVyIHN1YnN0cmF0ZXMgaW4gdGhlIG51dHJpdGlv
biBvZiB3ZWFuZWQgcGlnbGV0cyAtIEEgcmV2aWV3PC90aXRsZT48c2Vjb25kYXJ5LXRpdGxlPkFu
bmFscyBvZiBBbmltYWwgU2NpZW5jZTwvc2Vjb25kYXJ5LXRpdGxlPjxzaG9ydC10aXRsZT5GaWJl
ciBzdWJzdHJhdGVzIGluIHRoZSBudXRyaXRpb24gb2Ygd2VhbmVkIHBpZ2xldHMgLSBBIHJldmll
dzwvc2hvcnQtdGl0bGU+PC90aXRsZXM+PHBlcmlvZGljYWw+PGZ1bGwtdGl0bGU+QW5uYWxzIG9m
IEFuaW1hbCBTY2llbmNlPC9mdWxsLXRpdGxlPjwvcGVyaW9kaWNhbD48cGFnZXM+NjI3LTY0Mzwv
cGFnZXM+PHZvbHVtZT4xNzwvdm9sdW1lPjxudW1iZXI+MzwvbnVtYmVyPjxrZXl3b3Jkcz48a2V5
d29yZD5kaWFycmhlYTwva2V5d29yZD48a2V5d29yZD5kaWdlc3RpYmlsaXR5PC9rZXl3b3JkPjxr
ZXl3b3JkPmZpYnJvdXMgZmVlZHM8L2tleXdvcmQ+PGtleXdvcmQ+Z3V0IGhlYWx0aDwva2V5d29y
ZD48a2V5d29yZD5wZXJmb3JtYW5jZTwva2V5d29yZD48a2V5d29yZD53ZWFuZWQgcGlnbGV0czwv
a2V5d29yZD48L2tleXdvcmRzPjxkYXRlcz48eWVhcj4yMDE3PC95ZWFyPjwvZGF0ZXM+PHdvcmst
dHlwZT5SZXZpZXc8L3dvcmstdHlwZT48dXJscz48cmVsYXRlZC11cmxzPjx1cmw+aHR0cHM6Ly93
d3cuc2NvcHVzLmNvbS9pbndhcmQvcmVjb3JkLnVyaT9laWQ9Mi1zMi4wLTg1MDI3MTQ5ODE3JmFt
cDtkb2k9MTAuMTUxNSUyZmFvYXMtMjAxNi0wMDc3JmFtcDtwYXJ0bmVySUQ9NDAmYW1wO21kNT1m
NGQyM2FjYTJkMTJkYWZmMmMxNGIzNGM1Yzc4NDk3Mmh0dHBzOi8vd3d3LnNjaWVuZG8uY29tL2Fy
dGljbGUvMTAuMTUxNS9hb2FzLTIwMTYtMDA3NzwvdXJsPjwvcmVsYXRlZC11cmxzPjwvdXJscz48
ZWxlY3Ryb25pYy1yZXNvdXJjZS1udW0+MTAuMTUxNS9hb2FzLTIwMTYtMDA3NzwvZWxlY3Ryb25p
Yy1yZXNvdXJjZS1udW0+PHJlbW90ZS1kYXRhYmFzZS1uYW1lPlNjb3B1czwvcmVtb3RlLWRhdGFi
YXNlLW5hbWU+PGxhbmd1YWdlPkVuZ2xpc2g8L2xhbmd1YWdlPjwvcmVjb3JkPjwvQ2l0ZT48Q2l0
ZT48QXV0aG9yPkdhbzwvQXV0aG9yPjxZZWFyPjIwMTk8L1llYXI+PFJlY051bT42NDI8L1JlY051
bT48cmVjb3JkPjxyZWMtbnVtYmVyPjY0MjwvcmVjLW51bWJlcj48Zm9yZWlnbi1rZXlzPjxrZXkg
YXBwPSJFTiIgZGItaWQ9Ijk5c3B4dHhhanhzYXNiZWZyOTVwZjAwcmZyczAwZXA5dmUyYSIgdGlt
ZXN0YW1wPSIxNjY0NzM2NTgzIj42NDI8L2tleT48L2ZvcmVpZ24ta2V5cz48cmVmLXR5cGUgbmFt
ZT0iSm91cm5hbCBBcnRpY2xlIj4xNzwvcmVmLXR5cGU+PGNvbnRyaWJ1dG9ycz48YXV0aG9ycz48
YXV0aG9yPkdhbywgSi48L2F1dGhvcj48YXV0aG9yPllpbiwgSi48L2F1dGhvcj48YXV0aG9yPlh1
LCBLLjwvYXV0aG9yPjxhdXRob3I+TGksIFQuPC9hdXRob3I+PGF1dGhvcj5ZaW4sIFkuPC9hdXRo
b3I+PC9hdXRob3JzPjwvY29udHJpYnV0b3JzPjx0aXRsZXM+PHRpdGxlPldoYXQgSXMgdGhlIElt
cGFjdCBvZiBEaWV0IG9uIE51dHJpdGlvbmFsIERpYXJyaGVhIEFzc29jaWF0ZWQgd2l0aCBHdXQg
TWljcm9iaW90YSBpbiBXZWFuaW5nIFBpZ2xldHM6IEEgU3lzdGVtIFJldmlldzwvdGl0bGU+PHNl
Y29uZGFyeS10aXRsZT5CaW9NZWQgUmVzZWFyY2ggSW50ZXJuYXRpb25hbDwvc2Vjb25kYXJ5LXRp
dGxlPjxzaG9ydC10aXRsZT5XaGF0IElzIHRoZSBJbXBhY3Qgb2YgRGlldCBvbiBOdXRyaXRpb25h
bCBEaWFycmhlYSBBc3NvY2lhdGVkIHdpdGggR3V0IE1pY3JvYmlvdGEgaW4gV2VhbmluZyBQaWds
ZXRzOiBBIFN5c3RlbSBSZXZpZXc8L3Nob3J0LXRpdGxlPjwvdGl0bGVzPjxwZXJpb2RpY2FsPjxm
dWxsLXRpdGxlPkJpb01lZCBSZXNlYXJjaCBJbnRlcm5hdGlvbmFsPC9mdWxsLXRpdGxlPjwvcGVy
aW9kaWNhbD48dm9sdW1lPjIwMTk8L3ZvbHVtZT48a2V5d29yZHM+PGtleXdvcmQ+ZWxlY3Ryb2x5
dGU8L2tleXdvcmQ+PGtleXdvcmQ+c3RhcmNoPC9rZXl3b3JkPjxrZXl3b3JkPmRpYXJyaGVhPC9r
ZXl3b3JkPjxrZXl3b3JkPmRpZXRhcnkgZmliZXI8L2tleXdvcmQ+PGtleXdvcmQ+ZGlldGFyeSBp
bnRha2U8L2tleXdvcmQ+PGtleXdvcmQ+ZGlnZXN0aW9uPC9rZXl3b3JkPjxrZXl3b3JkPmVsZWN0
cm9seXRlIGJhbGFuY2U8L2tleXdvcmQ+PGtleXdvcmQ+ZWxlY3Ryb2x5dGUgZGlzdHVyYmFuY2U8
L2tleXdvcmQ+PGtleXdvcmQ+Z3Jvd3RoPC9rZXl3b3JkPjxrZXl3b3JkPmluY2lkZW5jZTwva2V5
d29yZD48a2V5d29yZD5pbnRlc3RpbmUgYWJzb3JwdGlvbjwva2V5d29yZD48a2V5d29yZD5pbnRl
c3RpbmUgZmxvcmE8L2tleXdvcmQ+PGtleXdvcmQ+bm9uaHVtYW48L2tleXdvcmQ+PGtleXdvcmQ+
bnV0cml0aW9uPC9rZXl3b3JkPjxrZXl3b3JkPnBpZ2xldDwva2V5d29yZD48a2V5d29yZD5wcm90
ZWluIGludGFrZTwva2V5d29yZD48a2V5d29yZD5SZXZpZXc8L2tleXdvcmQ+PGtleXdvcmQ+d2Vh
bmluZzwva2V5d29yZD48a2V5d29yZD5hbmltYWw8L2tleXdvcmQ+PGtleXdvcmQ+YW5pbWFsIGZv
b2Q8L2tleXdvcmQ+PGtleXdvcmQ+ZGlldDwva2V5d29yZD48a2V5d29yZD5kaXNlYXNlIG1vZGVs
PC9rZXl3b3JkPjxrZXl3b3JkPm1pY3JvYmlvbG9neTwva2V5d29yZD48a2V5d29yZD5waHlzaW9s
b2d5PC9rZXl3b3JkPjxrZXl3b3JkPnBpZzwva2V5d29yZD48a2V5d29yZD5BbmltYWwgRmVlZDwv
a2V5d29yZD48a2V5d29yZD5BbmltYWwgTnV0cml0aW9uYWwgUGh5c2lvbG9naWNhbCBQaGVub21l
bmE8L2tleXdvcmQ+PGtleXdvcmQ+QW5pbWFsczwva2V5d29yZD48a2V5d29yZD5EaWV0YXJ5IFBy
b3RlaW5zPC9rZXl3b3JkPjxrZXl3b3JkPkRpc2Vhc2UgTW9kZWxzLCBBbmltYWw8L2tleXdvcmQ+
PGtleXdvcmQ+R2FzdHJvaW50ZXN0aW5hbCBNaWNyb2Jpb21lPC9rZXl3b3JkPjxrZXl3b3JkPlN3
aW5lPC9rZXl3b3JkPjwva2V5d29yZHM+PGRhdGVzPjx5ZWFyPjIwMTk8L3llYXI+PC9kYXRlcz48
d29yay10eXBlPlJldmlldzwvd29yay10eXBlPjx1cmxzPjxyZWxhdGVkLXVybHM+PHVybD5odHRw
czovL3d3dy5zY29wdXMuY29tL2lud2FyZC9yZWNvcmQudXJpP2VpZD0yLXMyLjAtODUwNzc3NDQx
NDAmYW1wO2RvaT0xMC4xMTU1JTJmMjAxOSUyZjY5MTYxODkmYW1wO3BhcnRuZXJJRD00MCZhbXA7
bWQ1PWY2Nzc5YTlmNzE0MTY5NmJjMzQzODJmYzQ3NDAwNjk5aHR0cHM6Ly9kb3dubG9hZHMuaGlu
ZGF3aS5jb20vam91cm5hbHMvYm1yaS8yMDE5LzY5MTYxODkucGRmPC91cmw+PC9yZWxhdGVkLXVy
bHM+PC91cmxzPjxjdXN0b203PjY5MTYxODk8L2N1c3RvbTc+PGVsZWN0cm9uaWMtcmVzb3VyY2Ut
bnVtPjEwLjExNTUvMjAxOS82OTE2MTg5PC9lbGVjdHJvbmljLXJlc291cmNlLW51bT48cmVtb3Rl
LWRhdGFiYXNlLW5hbWU+U2NvcHVzPC9yZW1vdGUtZGF0YWJhc2UtbmFtZT48bGFuZ3VhZ2U+RW5n
bGlzaDwvbGFuZ3VhZ2U+PC9yZWNvcmQ+PC9DaXRlPjxDaXRlPjxBdXRob3I+QmFiYXR1bmRlPC9B
dXRob3I+PFllYXI+MjAyMTwvWWVhcj48UmVjTnVtPjU4PC9SZWNOdW0+PHJlY29yZD48cmVjLW51
bWJlcj41ODwvcmVjLW51bWJlcj48Zm9yZWlnbi1rZXlzPjxrZXkgYXBwPSJFTiIgZGItaWQ9Ijk5
c3B4dHhhanhzYXNiZWZyOTVwZjAwcmZyczAwZXA5dmUyYSIgdGltZXN0YW1wPSIxNjU3MjMxNzg1
Ij41ODwva2V5PjwvZm9yZWlnbi1rZXlzPjxyZWYtdHlwZSBuYW1lPSJKb3VybmFsIEFydGljbGUi
PjE3PC9yZWYtdHlwZT48Y29udHJpYnV0b3JzPjxhdXRob3JzPjxhdXRob3I+QmFiYXR1bmRlLCBP
LiBPLjwvYXV0aG9yPjxhdXRob3I+UGFyaywgQy4gUy48L2F1dGhvcj48YXV0aG9yPkFkZW9sYSwg
Ty48L2F1dGhvcj48L2F1dGhvcnM+PC9jb250cmlidXRvcnM+PHRpdGxlcz48dGl0bGU+TnV0cml0
aW9uYWwgcG90ZW50aWFscyBvZiBhdHlwaWNhbCBmZWVkIGluZ3JlZGllbnRzIGZvciBicm9pbGVy
IGNoaWNrZW5zIGFuZCBwaWdzPC90aXRsZT48c2Vjb25kYXJ5LXRpdGxlPkFuaW1hbHM8L3NlY29u
ZGFyeS10aXRsZT48c2hvcnQtdGl0bGU+TnV0cml0aW9uYWwgcG90ZW50aWFscyBvZiBhdHlwaWNh
bCBmZWVkIGluZ3JlZGllbnRzIGZvciBicm9pbGVyIGNoaWNrZW5zIGFuZCBwaWdzPC9zaG9ydC10
aXRsZT48L3RpdGxlcz48cGVyaW9kaWNhbD48ZnVsbC10aXRsZT5BbmltYWxzPC9mdWxsLXRpdGxl
PjwvcGVyaW9kaWNhbD48dm9sdW1lPjExPC92b2x1bWU+PG51bWJlcj41PC9udW1iZXI+PGtleXdv
cmRzPjxrZXl3b3JkPkJyb2lsZXIgY2hpY2tlbnM8L2tleXdvcmQ+PGtleXdvcmQ+RGlldHM8L2tl
eXdvcmQ+PGtleXdvcmQ+TnV0cml0aW9uYWwgcG90ZW50aWFsczwva2V5d29yZD48a2V5d29yZD5Q
aWdzPC9rZXl3b3JkPjxrZXl3b3JkPlVuY29tbW9uIGZlZWQgaW5ncmVkaWVudHM8L2tleXdvcmQ+
PGtleXdvcmQ+YW5pbWFsIGV4cGVyaW1lbnQ8L2tleXdvcmQ+PGtleXdvcmQ+YW5pbWFsIGZvb2Q8
L2tleXdvcmQ+PGtleXdvcmQ+YmFybGV5PC9rZXl3b3JkPjxrZXl3b3JkPmJyb2lsZXI8L2tleXdv
cmQ+PGtleXdvcmQ+ZGV2ZWxvcG1lbnQ8L2tleXdvcmQ+PGtleXdvcmQ+ZmVlZGluZzwva2V5d29y
ZD48a2V5d29yZD5ub25odW1hbjwva2V5d29yZD48a2V5d29yZD5Ob3J0aCBBbWVyaWNhPC9rZXl3
b3JkPjxrZXl3b3JkPm51dHJpZW50PC9rZXl3b3JkPjxrZXl3b3JkPm51dHJpdGlvbjwva2V5d29y
ZD48a2V5d29yZD5vaWxzZWVkPC9rZXl3b3JkPjxrZXl3b3JkPnBpZzwva2V5d29yZD48a2V5d29y
ZD5yYXBlc2VlZCBtZWFsPC9rZXl3b3JkPjxrZXl3b3JkPnJldmlldzwva2V5d29yZD48a2V5d29y
ZD5zb3liZWFuIG1lYWw8L2tleXdvcmQ+PGtleXdvcmQ+d2hlYXQ8L2tleXdvcmQ+PC9rZXl3b3Jk
cz48ZGF0ZXM+PHllYXI+MjAyMTwveWVhcj48L2RhdGVzPjx3b3JrLXR5cGU+UmV2aWV3PC93b3Jr
LXR5cGU+PHVybHM+PHJlbGF0ZWQtdXJscz48dXJsPmh0dHBzOi8vd3d3LnNjb3B1cy5jb20vaW53
YXJkL3JlY29yZC51cmk/ZWlkPTItczIuMC04NTEwNDM4MTQ4NiZhbXA7ZG9pPTEwLjMzOTAlMmZh
bmkxMTA1MTE5NiZhbXA7cGFydG5lcklEPTQwJmFtcDttZDU9NjcxYmYyZTk0MzZjYzIyNDJmNTM0
Y2EzOGJhMzVkYWU8L3VybD48dXJsPmh0dHBzOi8vbWRwaS1yZXMuY29tL2RfYXR0YWNobWVudC9h
bmltYWxzL2FuaW1hbHMtMTEtMDExOTYvYXJ0aWNsZV9kZXBsb3kvYW5pbWFscy0xMS0wMTE5Ni12
Mi5wZGY/dmVyc2lvbj0xNjIwMjgyNTQ3PC91cmw+PC9yZWxhdGVkLXVybHM+PC91cmxzPjxjdXN0
b203PjExOTY8L2N1c3RvbTc+PGVsZWN0cm9uaWMtcmVzb3VyY2UtbnVtPjEwLjMzOTAvYW5pMTEw
NTExOTY8L2VsZWN0cm9uaWMtcmVzb3VyY2UtbnVtPjxyZW1vdGUtZGF0YWJhc2UtbmFtZT5TY29w
dXM8L3JlbW90ZS1kYXRhYmFzZS1uYW1lPjxsYW5ndWFnZT5FbmdsaXNoPC9sYW5ndWFnZT48L3Jl
Y29yZD48L0NpdGU+PENpdGU+PEF1dGhvcj5LbGVpbjwvQXV0aG9yPjxZZWFyPjIwMjE8L1llYXI+
PFJlY051bT42ODA8L1JlY051bT48cmVjb3JkPjxyZWMtbnVtYmVyPjY4MDwvcmVjLW51bWJlcj48
Zm9yZWlnbi1rZXlzPjxrZXkgYXBwPSJFTiIgZGItaWQ9Ijk5c3B4dHhhanhzYXNiZWZyOTVwZjAw
cmZyczAwZXA5dmUyYSIgdGltZXN0YW1wPSIxNjY0NzM2NTg0Ij42ODA8L2tleT48L2ZvcmVpZ24t
a2V5cz48cmVmLXR5cGUgbmFtZT0iSm91cm5hbCBBcnRpY2xlIj4xNzwvcmVmLXR5cGU+PGNvbnRy
aWJ1dG9ycz48YXV0aG9ycz48YXV0aG9yPktsZWluLCBELiBSLjwvYXV0aG9yPjxhdXRob3I+U2No
bmVpZGVyLCBMLiBJLjwvYXV0aG9yPjxhdXRob3I+RGEgU2lsdmEsIEouIEMuPC9hdXRob3I+PGF1
dGhvcj5Sb3NzaSwgQy4gQS4gUi48L2F1dGhvcj48YXV0aG9yPkRlIE9saXZlaXJhLCBWLjwvYXV0
aG9yPjwvYXV0aG9ycz48L2NvbnRyaWJ1dG9ycz48dGl0bGVzPjx0aXRsZT5QaWdsZXRzJmFwb3M7
IGd1dCBtaWNyb2Jpb3RhIGR5bmFtaWNzPC90aXRsZT48c2Vjb25kYXJ5LXRpdGxlPkNBQiBSZXZp
ZXdzOiBQZXJzcGVjdGl2ZXMgaW4gQWdyaWN1bHR1cmUsIFZldGVyaW5hcnkgU2NpZW5jZSwgTnV0
cml0aW9uIGFuZCBOYXR1cmFsIFJlc291cmNlczwvc2Vjb25kYXJ5LXRpdGxlPjxzaG9ydC10aXRs
ZT5QaWdsZXRzJmFwb3M7IGd1dCBtaWNyb2Jpb3RhIGR5bmFtaWNzPC9zaG9ydC10aXRsZT48L3Rp
dGxlcz48cGVyaW9kaWNhbD48ZnVsbC10aXRsZT5DQUIgUmV2aWV3czogUGVyc3BlY3RpdmVzIGlu
IEFncmljdWx0dXJlLCBWZXRlcmluYXJ5IFNjaWVuY2UsIE51dHJpdGlvbiBhbmQgTmF0dXJhbCBS
ZXNvdXJjZXM8L2Z1bGwtdGl0bGU+PC9wZXJpb2RpY2FsPjx2b2x1bWU+MTY8L3ZvbHVtZT48bnVt
YmVyPjQ4PC9udW1iZXI+PGtleXdvcmRzPjxrZXl3b3JkPkFudGltaWNyb2JpYWw8L2tleXdvcmQ+
PGtleXdvcmQ+QmFjdGVyaWE8L2tleXdvcmQ+PGtleXdvcmQ+R3V0PC9rZXl3b3JkPjxrZXl3b3Jk
PkhlYWx0aDwva2V5d29yZD48a2V5d29yZD5JbW11bml0eTwva2V5d29yZD48a2V5d29yZD5NZXRh
Z2Vub21pYzwva2V5d29yZD48a2V5d29yZD5OdXRyaXRpb248L2tleXdvcmQ+PC9rZXl3b3Jkcz48
ZGF0ZXM+PHllYXI+MjAyMTwveWVhcj48L2RhdGVzPjx3b3JrLXR5cGU+UmV2aWV3PC93b3JrLXR5
cGU+PHVybHM+PHJlbGF0ZWQtdXJscz48dXJsPmh0dHBzOi8vd3d3LnNjb3B1cy5jb20vaW53YXJk
L3JlY29yZC51cmk/ZWlkPTItczIuMC04NTExNDQwMDU3NSZhbXA7ZG9pPTEwLjEwNzklMmZQQVZT
Tk5SMjAyMTE2MDQ4JmFtcDtwYXJ0bmVySUQ9NDAmYW1wO21kNT1jZmEyZTI0MDYyOGIyODg0MmI5
MzBlYTc1YmIxZjQxZTwvdXJsPjwvcmVsYXRlZC11cmxzPjwvdXJscz48Y3VzdG9tNz4xNjwvY3Vz
dG9tNz48ZWxlY3Ryb25pYy1yZXNvdXJjZS1udW0+MTAuMTA3OS9wYXZzbm5yMjAyMTE2MDQ4PC9l
bGVjdHJvbmljLXJlc291cmNlLW51bT48cmVtb3RlLWRhdGFiYXNlLW5hbWU+U2NvcHVzPC9yZW1v
dGUtZGF0YWJhc2UtbmFtZT48bGFuZ3VhZ2U+RW5nbGlzaDwvbGFuZ3VhZ2U+PC9yZWNvcmQ+PC9D
aXRlPjxDaXRlPjxBdXRob3I+TGk8L0F1dGhvcj48WWVhcj4yMDIxPC9ZZWFyPjxSZWNOdW0+Njg0
PC9SZWNOdW0+PHJlY29yZD48cmVjLW51bWJlcj42ODQ8L3JlYy1udW1iZXI+PGZvcmVpZ24ta2V5
cz48a2V5IGFwcD0iRU4iIGRiLWlkPSI5OXNweHR4YWp4c2FzYmVmcjk1cGYwMHJmcnMwMGVwOXZl
MmEiIHRpbWVzdGFtcD0iMTY2NDczNjU4NSI+Njg0PC9rZXk+PC9mb3JlaWduLWtleXM+PHJlZi10
eXBlIG5hbWU9IkpvdXJuYWwgQXJ0aWNsZSI+MTc8L3JlZi10eXBlPjxjb250cmlidXRvcnM+PGF1
dGhvcnM+PGF1dGhvcj5MaSwgSC48L2F1dGhvcj48YXV0aG9yPllpbiwgSi48L2F1dGhvcj48YXV0
aG9yPlRhbiwgQi48L2F1dGhvcj48YXV0aG9yPkNoZW4sIEouPC9hdXRob3I+PGF1dGhvcj5aaGFu
ZywgSC48L2F1dGhvcj48YXV0aG9yPkxpLCBaLjwvYXV0aG9yPjxhdXRob3I+TWEsIFguPC9hdXRo
b3I+PC9hdXRob3JzPjwvY29udHJpYnV0b3JzPjx0aXRsZXM+PHRpdGxlPlBoeXNpb2xvZ2ljYWwg
ZnVuY3Rpb24gYW5kIGFwcGxpY2F0aW9uIG9mIGRpZXRhcnkgZmliZXIgaW4gcGlnIG51dHJpdGlv
bjogQSByZXZpZXc8L3RpdGxlPjxzZWNvbmRhcnktdGl0bGU+QW5pbWFsIE51dHJpdGlvbjwvc2Vj
b25kYXJ5LXRpdGxlPjxzaG9ydC10aXRsZT5QaHlzaW9sb2dpY2FsIGZ1bmN0aW9uIGFuZCBhcHBs
aWNhdGlvbiBvZiBkaWV0YXJ5IGZpYmVyIGluIHBpZyBudXRyaXRpb246IEEgcmV2aWV3PC9zaG9y
dC10aXRsZT48L3RpdGxlcz48cGVyaW9kaWNhbD48ZnVsbC10aXRsZT5BbmltYWwgTnV0cml0aW9u
PC9mdWxsLXRpdGxlPjwvcGVyaW9kaWNhbD48cGFnZXM+MjU5LTI2NzwvcGFnZXM+PHZvbHVtZT43
PC92b2x1bWU+PG51bWJlcj4yPC9udW1iZXI+PGtleXdvcmRzPjxrZXl3b3JkPkFwcGxpY2F0aW9u
PC9rZXl3b3JkPjxrZXl3b3JkPkRpZXRhcnkgZmliZXI8L2tleXdvcmQ+PGtleXdvcmQ+UGh5c2lv
bG9naWNhbCBmdW5jdGlvbjwva2V5d29yZD48a2V5d29yZD5QaWdzPC9rZXl3b3JkPjxrZXl3b3Jk
PnNob3J0IGNoYWluIGZhdHR5IGFjaWQ8L2tleXdvcmQ+PGtleXdvcmQ+YWRhcHRhdGlvbjwva2V5
d29yZD48a2V5d29yZD5icmVlZGluZzwva2V5d29yZD48a2V5d29yZD5kaWdlc3Rpb248L2tleXdv
cmQ+PGtleXdvcmQ+ZW5lcmd5IG1ldGFib2xpc208L2tleXdvcmQ+PGtleXdvcmQ+ZmVybWVudGF0
aW9uPC9rZXl3b3JkPjxrZXl3b3JkPmdyb3d0aCBjdXJ2ZTwva2V5d29yZD48a2V5d29yZD5pbnRl
c3RpbmUgZmxvcmE8L2tleXdvcmQ+PGtleXdvcmQ+bm9uaHVtYW48L2tleXdvcmQ+PGtleXdvcmQ+
bnV0cml0aW9uPC9rZXl3b3JkPjxrZXl3b3JkPm51dHJpdGlvbmFsIHZhbHVlPC9rZXl3b3JkPjxr
ZXl3b3JkPnBoeXNpb2xvZ3k8L2tleXdvcmQ+PGtleXdvcmQ+cGlnPC9rZXl3b3JkPjxrZXl3b3Jk
PnJlcHJvZHVjdGlvbjwva2V5d29yZD48a2V5d29yZD5SZXZpZXc8L2tleXdvcmQ+PGtleXdvcmQ+
c293IChzd2luZSk8L2tleXdvcmQ+PC9rZXl3b3Jkcz48ZGF0ZXM+PHllYXI+MjAyMTwveWVhcj48
L2RhdGVzPjx3b3JrLXR5cGU+UmV2aWV3PC93b3JrLXR5cGU+PHVybHM+PHJlbGF0ZWQtdXJscz48
dXJsPmh0dHBzOi8vd3d3LnNjb3B1cy5jb20vaW53YXJkL3JlY29yZC51cmk/ZWlkPTItczIuMC04
NTEwNjIzNTM1OCZhbXA7ZG9pPTEwLjEwMTYlMmZqLmFuaW51LjIwMjAuMTEuMDExJmFtcDtwYXJ0
bmVySUQ9NDAmYW1wO21kNT0yYWU5NzIzY2U1Y2NmNjUyZjdkMzgyZTAwYjJhN2RjOGh0dHBzOi8v
d3d3Lm5jYmkubmxtLm5paC5nb3YvcG1jL2FydGljbGVzL1BNQzgyNDU3OTAvcGRmL21haW4ucGRm
PC91cmw+PC9yZWxhdGVkLXVybHM+PC91cmxzPjxlbGVjdHJvbmljLXJlc291cmNlLW51bT4xMC4x
MDE2L2ouYW5pbnUuMjAyMC4xMS4wMTE8L2VsZWN0cm9uaWMtcmVzb3VyY2UtbnVtPjxyZW1vdGUt
ZGF0YWJhc2UtbmFtZT5TY29wdXM8L3JlbW90ZS1kYXRhYmFzZS1uYW1lPjxsYW5ndWFnZT5Fbmds
aXNoPC9sYW5ndWFnZT48L3JlY29yZD48L0NpdGU+PENpdGU+PEF1dGhvcj5IdXNzZWluPC9BdXRo
b3I+PFllYXI+MjAyMTwvWWVhcj48UmVjTnVtPjY3NjwvUmVjTnVtPjxyZWNvcmQ+PHJlYy1udW1i
ZXI+Njc2PC9yZWMtbnVtYmVyPjxmb3JlaWduLWtleXM+PGtleSBhcHA9IkVOIiBkYi1pZD0iOTlz
cHh0eGFqeHNhc2JlZnI5NXBmMDByZnJzMDBlcDl2ZTJhIiB0aW1lc3RhbXA9IjE2NjQ3MzY1ODQi
PjY3Njwva2V5PjwvZm9yZWlnbi1rZXlzPjxyZWYtdHlwZSBuYW1lPSJKb3VybmFsIEFydGljbGUi
PjE3PC9yZWYtdHlwZT48Y29udHJpYnV0b3JzPjxhdXRob3JzPjxhdXRob3I+SHVzc2VpbiwgUy48
L2F1dGhvcj48YXV0aG9yPlhpYW95aW5nLCBZLjwvYXV0aG9yPjxhdXRob3I+RmFyb3VrLCBNLiBI
LjwvYXV0aG9yPjxhdXRob3I+QWJkZWVuLCBBLjwvYXV0aG9yPjxhdXRob3I+SHVzc2VpbiwgQS48
L2F1dGhvcj48YXV0aG9yPkhhaWxvbmcsIEouPC9hdXRob3I+PC9hdXRob3JzPjwvY29udHJpYnV0
b3JzPjx0aXRsZXM+PHRpdGxlPlRoZSByb2xlIGVmZmVjdHMgb2YgZGlldGFyeSBmaWJlciBvbiBp
bnRlc3RpbmFsIG1pY3JvYmlhbCBjb21wb3NpdGlvbiBhbmQgZGlnZXN0aXZlIHBoeXNpb2xvZ2lj
YWwgZnVuY3Rpb25zIG9mIHBpZ3M6IEEgcmV2aWV3PC90aXRsZT48c2Vjb25kYXJ5LXRpdGxlPklu
ZGlhbiBKb3VybmFsIG9mIEFuaW1hbCBSZXNlYXJjaDwvc2Vjb25kYXJ5LXRpdGxlPjxzaG9ydC10
aXRsZT5UaGUgcm9sZSBlZmZlY3RzIG9mIGRpZXRhcnkgZmliZXIgb24gaW50ZXN0aW5hbCBtaWNy
b2JpYWwgY29tcG9zaXRpb24gYW5kIGRpZ2VzdGl2ZSBwaHlzaW9sb2dpY2FsIGZ1bmN0aW9ucyBv
ZiBwaWdzOiBBIHJldmlldzwvc2hvcnQtdGl0bGU+PC90aXRsZXM+PHBlcmlvZGljYWw+PGZ1bGwt
dGl0bGU+SW5kaWFuIEpvdXJuYWwgb2YgQW5pbWFsIFJlc2VhcmNoPC9mdWxsLXRpdGxlPjwvcGVy
aW9kaWNhbD48cGFnZXM+NzM3LTc0MzwvcGFnZXM+PHZvbHVtZT41NTwvdm9sdW1lPjxudW1iZXI+
NzwvbnVtYmVyPjxrZXl3b3Jkcz48a2V5d29yZD5EaWV0YXJ5IGZpYmVyPC9rZXl3b3JkPjxrZXl3
b3JkPkRpZ2VzdGl2ZSBlbnp5bWVzPC9rZXl3b3JkPjxrZXl3b3JkPkRpZ2VzdGl2ZSBmbHVpZHM8
L2tleXdvcmQ+PGtleXdvcmQ+SW50ZXN0aW5hbCBtaWNybyBiaW9tZTwva2V5d29yZD48a2V5d29y
ZD5QaWc8L2tleXdvcmQ+PGtleXdvcmQ+YW5pbWFsIGV4cGVyaW1lbnQ8L2tleXdvcmQ+PGtleXdv
cmQ+ZHJ1ZyBlZmZpY2FjeTwva2V5d29yZD48a2V5d29yZD5lbnp5bWUgYWN0aXZpdHk8L2tleXdv
cmQ+PGtleXdvcmQ+ZmVybWVudGF0aW9uPC9rZXl3b3JkPjxrZXl3b3JkPmludGVzdGluZSBmbG9y
YTwva2V5d29yZD48a2V5d29yZD5ub25odW1hbjwva2V5d29yZD48a2V5d29yZD5udXRyaWVudDwv
a2V5d29yZD48a2V5d29yZD5waHlzaW9sb2d5PC9rZXl3b3JkPjxrZXl3b3JkPnBpZyBmYXJtaW5n
PC9rZXl3b3JkPjxrZXl3b3JkPnJldmlldzwva2V5d29yZD48a2V5d29yZD50aGVvcmV0aWNhbCBz
dHVkeTwva2V5d29yZD48L2tleXdvcmRzPjxkYXRlcz48eWVhcj4yMDIxPC95ZWFyPjwvZGF0ZXM+
PHdvcmstdHlwZT5SZXZpZXc8L3dvcmstdHlwZT48dXJscz48cmVsYXRlZC11cmxzPjx1cmw+aHR0
cHM6Ly93d3cuc2NvcHVzLmNvbS9pbndhcmQvcmVjb3JkLnVyaT9laWQ9Mi1zMi4wLTg1MTExNjA0
ODk2JmFtcDtkb2k9MTAuMTg4MDUlMmZJSkFSLkItMTM0NSZhbXA7cGFydG5lcklEPTQwJmFtcDtt
ZDU9NGRlNWNiZDkwMjc3M2M4ZjQ1YTFkZWQ3NjA0MGFkNmFodHRwczovL2FyY2NhcnRpY2xlcy5z
My5hbWF6b25hd3MuY29tL1B1Ymxpc2hlZEFydGljbGUvRmluYWwtYXR0YWNobWVudC1wdWJsaXNo
ZWQtQi0xMzQ1LTYwODk2MDNlOTA4NzM0MGI5YmRjYmJiMS5wZGY8L3VybD48L3JlbGF0ZWQtdXJs
cz48L3VybHM+PGVsZWN0cm9uaWMtcmVzb3VyY2UtbnVtPjEwLjE4ODA1L2lqYXIuYi0xMzQ1PC9l
bGVjdHJvbmljLXJlc291cmNlLW51bT48cmVtb3RlLWRhdGFiYXNlLW5hbWU+U2NvcHVzPC9yZW1v
dGUtZGF0YWJhc2UtbmFtZT48bGFuZ3VhZ2U+RW5nbGlzaDwvbGFuZ3VhZ2U+PC9yZWNvcmQ+PC9D
aXRlPjxDaXRlPjxBdXRob3I+Qm9uZXR0aTwvQXV0aG9yPjxZZWFyPjIwMjE8L1llYXI+PFJlY051
bT4xMDM8L1JlY051bT48cmVjb3JkPjxyZWMtbnVtYmVyPjEwMzwvcmVjLW51bWJlcj48Zm9yZWln
bi1rZXlzPjxrZXkgYXBwPSJFTiIgZGItaWQ9Ijk5c3B4dHhhanhzYXNiZWZyOTVwZjAwcmZyczAw
ZXA5dmUyYSIgdGltZXN0YW1wPSIxNjU3MjMxNzg1Ij4xMDM8L2tleT48L2ZvcmVpZ24ta2V5cz48
cmVmLXR5cGUgbmFtZT0iSm91cm5hbCBBcnRpY2xlIj4xNzwvcmVmLXR5cGU+PGNvbnRyaWJ1dG9y
cz48YXV0aG9ycz48YXV0aG9yPkJvbmV0dGksIEEuPC9hdXRob3I+PGF1dGhvcj5UdWdub2xpLCBC
LjwvYXV0aG9yPjxhdXRob3I+UGl2YSwgQS48L2F1dGhvcj48YXV0aG9yPkdyaWxsaSwgRS48L2F1
dGhvcj48L2F1dGhvcnM+PC9jb250cmlidXRvcnM+PGF1dGgtYWRkcmVzcz5bQm9uZXR0aSwgQW5k
cmVhOyBQaXZhLCBBbmRyZWE7IEdyaWxsaSwgRXN0ZXJdIFVuaXYgQm9sb2duYSwgRGlwYXJ0aW1l
bnRvIFNjaSBNZWQgVmV0IERJTUVWRVQsIFZpYSBUb2xhcmEgNTAsIEktNDAwNjQgT3p6YW5vIERl
bGxlbWlsaWEsIEJPLCBJdGFseS4gW1R1Z25vbGksIEJlbmVkZXR0YTsgUGl2YSwgQW5kcmVhXSBW
ZXRhZ3JvIFNwQSwgVmlhIFBvcnJvIDIsIEktNDIxMjQgUmVnZ2lvIEVtaWxpYSwgSXRhbHkuIFtH
cmlsbGksIEVzdGVyXSBWZXRhZ3JvIEluYywgMTE2IFcgSmFja3NvbiBCbHZkLFN1aXRlIDMyMCwg
Q2hpY2FnbywgSUwgNjA2MDQgVVNBLiYjeEQ7R3JpbGxpLCBFIChjb3JyZXNwb25kaW5nIGF1dGhv
ciksIFVuaXYgQm9sb2duYSwgRGlwYXJ0aW1lbnRvIFNjaSBNZWQgVmV0IERJTUVWRVQsIFZpYSBU
b2xhcmEgNTAsIEktNDAwNjQgT3p6YW5vIERlbGxlbWlsaWEsIEJPLCBJdGFseS47IEdyaWxsaSwg
RSAoY29ycmVzcG9uZGluZyBhdXRob3IpLCBWZXRhZ3JvIEluYywgMTE2IFcgSmFja3NvbiBCbHZk
LFN1aXRlIDMyMCwgQ2hpY2FnbywgSUwgNjA2MDQgVVNBLiYjeEQ7YW5kcmVhLmJvbmV0dGkxNUB1
bmliby5pdDsgYmVuZWRldHRhLnR1Z25vbGlAdmV0YWdyby5jb207IGFuZHJlYS5waXZhQHVuaWJv
Lml0OyBlc3Rlci5ncmlsbGlAdW5pYm8uaXQ8L2F1dGgtYWRkcmVzcz48dGl0bGVzPjx0aXRsZT5U
b3dhcmRzIFplcm8gWmluYyBPeGlkZTogRmVlZGluZyBTdHJhdGVnaWVzIHRvIE1hbmFnZSBQb3N0
LVdlYW5pbmcgRGlhcnJoZWEgaW4gUGlnbGV0czwvdGl0bGU+PHNlY29uZGFyeS10aXRsZT5Bbmlt
YWxzPC9zZWNvbmRhcnktdGl0bGU+PGFsdC10aXRsZT5BbmltYWxzPC9hbHQtdGl0bGU+PHNob3J0
LXRpdGxlPlRvd2FyZHMgWmVybyBaaW5jIE94aWRlOiBGZWVkaW5nIFN0cmF0ZWdpZXMgdG8gTWFu
YWdlIFBvc3QtV2VhbmluZyBEaWFycmhlYSBpbiBQaWdsZXRzPC9zaG9ydC10aXRsZT48L3RpdGxl
cz48cGVyaW9kaWNhbD48ZnVsbC10aXRsZT5BbmltYWxzPC9mdWxsLXRpdGxlPjwvcGVyaW9kaWNh
bD48YWx0LXBlcmlvZGljYWw+PGZ1bGwtdGl0bGU+QW5pbWFsczwvZnVsbC10aXRsZT48L2FsdC1w
ZXJpb2RpY2FsPjxwYWdlcz4yNDwvcGFnZXM+PHZvbHVtZT4xMTwvdm9sdW1lPjxudW1iZXI+Mzwv
bnVtYmVyPjxrZXl3b3Jkcz48a2V5d29yZD56aW5jIG94aWRlPC9rZXl3b3JkPjxrZXl3b3JkPnBv
c3Qtd2VhbmluZyBkaWFycmhlYTwva2V5d29yZD48a2V5d29yZD5Fc2NoZXJpY2hpYSBjb2xpIEY0
PC9rZXl3b3JkPjxrZXl3b3JkPks4ODwva2V5d29yZD48a2V5d29yZD5FVEVDPC9rZXl3b3JkPjxr
ZXl3b3JkPnBpZ2xldDwva2V5d29yZD48a2V5d29yZD5waWcgbnV0cml0aW9uPC9rZXl3b3JkPjxr
ZXl3b3JkPndlYW5pbmc8L2tleXdvcmQ+PGtleXdvcmQ+ZW50ZXJvdG94aWdlbmljIGVzY2hlcmlj
aGlhLWNvbGk8L2tleXdvcmQ+PGtleXdvcmQ+c3ByYXktZHJpZWQgcGxhc21hPC9rZXl3b3JkPjxr
ZXl3b3JkPmVhcmx5LXdlYW5lZCBwaWdzPC9rZXl3b3JkPjxrZXl3b3JkPmltcHJvdmVzIGdyb3d0
aC1wZXJmb3JtYW5jZTwva2V5d29yZD48a2V5d29yZD5zbWFsbC1pbnRlc3RpbmFsIG1vcnBob2xv
Z3k8L2tleXdvcmQ+PGtleXdvcmQ+ZmVkPC9rZXl3b3JkPjxrZXl3b3JkPnBoYXJtYWNvbG9naWNh
bCBsZXZlbHM8L2tleXdvcmQ+PGtleXdvcmQ+bmF0dXJlLWlkZW50aWNhbCBjb21wb3VuZHM8L2tl
eXdvcmQ+PGtleXdvcmQ+ZWdnLXlvbGsgYW50aWJvZGllczwva2V5d29yZD48a2V5d29yZD5sb3ct
cHJvdGVpbiBkaWV0czwva2V5d29yZD48a2V5d29yZD5vcmdhbmljLWFjaWRzPC9rZXl3b3JkPjxr
ZXl3b3JkPkFncmljdWx0dXJlPC9rZXl3b3JkPjxrZXl3b3JkPlZldGVyaW5hcnkgU2NpZW5jZXM8
L2tleXdvcmQ+PGtleXdvcmQ+Wm9vbG9neTwva2V5d29yZD48L2tleXdvcmRzPjxkYXRlcz48eWVh
cj4yMDIxPC95ZWFyPjxwdWItZGF0ZXM+PGRhdGU+TWFyPC9kYXRlPjwvcHViLWRhdGVzPjwvZGF0
ZXM+PGlzYm4+MjA3Ni0yNjE1PC9pc2JuPjxhY2Nlc3Npb24tbnVtPldPUzowMDA2MzMxODQ3MDAw
MDE8L2FjY2Vzc2lvbi1udW0+PHdvcmstdHlwZT5SZXZpZXc8L3dvcmstdHlwZT48dXJscz48cmVs
YXRlZC11cmxzPjx1cmw+PHN0eWxlIGZhY2U9InVuZGVybGluZSIgZm9udD0iZGVmYXVsdCIgc2l6
ZT0iMTAwJSI+Jmx0O0dvIHRvIElTSSZndDs6Ly9XT1M6MDAwNjMzMTg0NzAwMDAxPC9zdHlsZT48
L3VybD48dXJsPmh0dHBzOi8vbWRwaS1yZXMuY29tL2RfYXR0YWNobWVudC9hbmltYWxzL2FuaW1h
bHMtMTEtMDA2NDIvYXJ0aWNsZV9kZXBsb3kvYW5pbWFscy0xMS0wMDY0Mi12Mi5wZGY/dmVyc2lv
bj0xNjE0ODQwNTQzPC91cmw+PC9yZWxhdGVkLXVybHM+PC91cmxzPjxjdXN0b203PjY0MjwvY3Vz
dG9tNz48ZWxlY3Ryb25pYy1yZXNvdXJjZS1udW0+MTAuMzM5MC9hbmkxMTAzMDY0MjwvZWxlY3Ry
b25pYy1yZXNvdXJjZS1udW0+PGxhbmd1YWdlPkVuZ2xpc2g8L2xhbmd1YWdlPjwvcmVjb3JkPjwv
Q2l0ZT48Q2l0ZT48QXV0aG9yPkh1dGluZzwvQXV0aG9yPjxZZWFyPjIwMjE8L1llYXI+PFJlY051
bT42Nzc8L1JlY051bT48cmVjb3JkPjxyZWMtbnVtYmVyPjY3NzwvcmVjLW51bWJlcj48Zm9yZWln
bi1rZXlzPjxrZXkgYXBwPSJFTiIgZGItaWQ9Ijk5c3B4dHhhanhzYXNiZWZyOTVwZjAwcmZyczAw
ZXA5dmUyYSIgdGltZXN0YW1wPSIxNjY0NzM2NTg0Ij42Nzc8L2tleT48L2ZvcmVpZ24ta2V5cz48
cmVmLXR5cGUgbmFtZT0iSm91cm5hbCBBcnRpY2xlIj4xNzwvcmVmLXR5cGU+PGNvbnRyaWJ1dG9y
cz48YXV0aG9ycz48YXV0aG9yPkh1dGluZywgQS4gTS4gUy48L2F1dGhvcj48YXV0aG9yPk1pZGRl
bGtvb3AsIEEuPC9hdXRob3I+PGF1dGhvcj5HdWFuLCBYLiBOLjwvYXV0aG9yPjxhdXRob3I+TW9s
aXN0LCBGLjwvYXV0aG9yPjwvYXV0aG9ycz48L2NvbnRyaWJ1dG9ycz48YXV0aC1hZGRyZXNzPltI
dXRpbmcsIEFubmUgTS4gUy58TWlkZGVsa29vcCwgQW5vdXNjaGthfEd1YW4sIFhpYW9uYW58TW9s
aXN0LCBGcmFuY2VzY10gU2Nob3Rob3JzdCBGZWVkIFJlcyBCViwgUmVzICZhbXA7IERldiwgTkwt
ODIxOCBOQSBMZWx5c3RhZCwgTmV0aGVybGFuZHMuIE1vbGlzdCwgRiAoY29ycmVzcG9uZGluZyBh
dXRob3IpLCBTY2hvdGhvcnN0IEZlZWQgUmVzIEJWLCBSZXMgJmFtcDsgRGV2LCBOTC04MjE4IE5B
IExlbHlzdGFkLCBOZXRoZXJsYW5kcy4gQUh1dGluZ0BzY2hvdGhvcnN0Lm5sfEFNaWRkZWxrb29w
QHNjaG90aG9yc3Qubmx8WEd1YW5Ac2Nob3Rob3JzdC5ubHxGTW9saXN0QHNjaG90aG9yc3Qubmw8
L2F1dGgtYWRkcmVzcz48dGl0bGVzPjx0aXRsZT5Vc2luZyBOdXRyaXRpb25hbCBTdHJhdGVnaWVz
IHRvIFNoYXBlIHRoZSBHYXN0cm8tSW50ZXN0aW5hbCBUcmFjdHMgb2YgU3Vja2xpbmcgYW5kIFdl
YW5lZCBQaWdsZXRzPC90aXRsZT48c2Vjb25kYXJ5LXRpdGxlPkFuaW1hbHM8L3NlY29uZGFyeS10
aXRsZT48YWx0LXRpdGxlPkFuaW1hbHM8L2FsdC10aXRsZT48c2hvcnQtdGl0bGU+VXNpbmcgTnV0
cml0aW9uYWwgU3RyYXRlZ2llcyB0byBTaGFwZSB0aGUgR2FzdHJvLUludGVzdGluYWwgVHJhY3Rz
IG9mIFN1Y2tsaW5nIGFuZCBXZWFuZWQgUGlnbGV0czwvc2hvcnQtdGl0bGU+PC90aXRsZXM+PHBl
cmlvZGljYWw+PGZ1bGwtdGl0bGU+QW5pbWFsczwvZnVsbC10aXRsZT48L3BlcmlvZGljYWw+PGFs
dC1wZXJpb2RpY2FsPjxmdWxsLXRpdGxlPkFuaW1hbHM8L2Z1bGwtdGl0bGU+PC9hbHQtcGVyaW9k
aWNhbD48cGFnZXM+MzY8L3BhZ2VzPjx2b2x1bWU+MTE8L3ZvbHVtZT48bnVtYmVyPjI8L251bWJl
cj48a2V5d29yZHM+PGtleXdvcmQ+Y3JlZXAgZmVlZDwva2V5d29yZD48a2V5d29yZD5lYXJseSBs
aWZlPC9rZXl3b3JkPjxrZXl3b3JkPmZlZWQgaW50YWtlPC9rZXl3b3JkPjxrZXl3b3JkPmd1dCBm
dW5jdGlvbjwva2V5d29yZD48a2V5d29yZD5oZWFsdGg8L2tleXdvcmQ+PGtleXdvcmQ+bnV0cml0
aW9uPC9rZXl3b3JkPjxrZXl3b3JkPnBpZzwva2V5d29yZD48a2V5d29yZD5wcmUtd2VhbmluZzwv
a2V5d29yZD48a2V5d29yZD5wb3N0LXdlYW5pbmc8L2tleXdvcmQ+PGtleXdvcmQ+c3VwcGxlbWVu
dGFsIG1pbGs8L2tleXdvcmQ+PGtleXdvcmQ+cG9zdC13ZWFuaW5nIGRpYXJyaGVhPC9rZXl3b3Jk
PjxrZXl3b3JkPmNyZWVwIGZlZWQtaW50YWtlPC9rZXl3b3JkPjxrZXl3b3JkPmVudGVyb3RveGln
ZW5pYzwva2V5d29yZD48a2V5d29yZD5lc2NoZXJpY2hpYS1jb2xpPC9rZXl3b3JkPjxrZXl3b3Jk
Pmdyb3d0aCByZXN0cmljdGVkIHBpZ2xldHM8L2tleXdvcmQ+PGtleXdvcmQ+bGFyZ2UgbGl0dGVy
IHNpemU8L2tleXdvcmQ+PGtleXdvcmQ+cGFydGljbGUtc2l6ZTwva2V5d29yZD48a2V5d29yZD5t
aWxrIHJlcGxhY2VyPC9rZXl3b3JkPjxrZXl3b3JkPmNvbG9zdHJ1bSBpbnRha2U8L2tleXdvcmQ+
PGtleXdvcmQ+ZGlldGFyeSBmaWJlcjwva2V5d29yZD48a2V5d29yZD5iaXJ0aC13ZWlnaHQ8L2tl
eXdvcmQ+PGtleXdvcmQ+QWdyaWN1bHR1cmU8L2tleXdvcmQ+PGtleXdvcmQ+VmV0ZXJpbmFyeSBT
Y2llbmNlczwva2V5d29yZD48a2V5d29yZD5ab29sb2d5PC9rZXl3b3JkPjwva2V5d29yZHM+PGRh
dGVzPjx5ZWFyPjIwMjE8L3llYXI+PHB1Yi1kYXRlcz48ZGF0ZT5GZWI8L2RhdGU+PC9wdWItZGF0
ZXM+PC9kYXRlcz48aXNibj4yMDc2LTI2MTU8L2lzYm4+PGFjY2Vzc2lvbi1udW0+V09TOjAwMDYy
MjAzODgwMDAwMTwvYWNjZXNzaW9uLW51bT48d29yay10eXBlPlJldmlldzwvd29yay10eXBlPjx1
cmxzPjxyZWxhdGVkLXVybHM+PHVybD4mbHQ7R28gdG8gSVNJJmd0OzovL1dPUzowMDA2MjIwMzg4
MDAwMDFodHRwczovL21kcGktcmVzLmNvbS9kX2F0dGFjaG1lbnQvYW5pbWFscy9hbmltYWxzLTEx
LTAwNDAyL2FydGljbGVfZGVwbG95L2FuaW1hbHMtMTEtMDA0MDItdjIucGRmP3ZlcnNpb249MTYx
Mjc1NzY2NjwvdXJsPjwvcmVsYXRlZC11cmxzPjwvdXJscz48Y3VzdG9tNz40MDI8L2N1c3RvbTc+
PGVsZWN0cm9uaWMtcmVzb3VyY2UtbnVtPjEwLjMzOTAvYW5pMTEwMjA0MDI8L2VsZWN0cm9uaWMt
cmVzb3VyY2UtbnVtPjxsYW5ndWFnZT5FbmdsaXNoPC9sYW5ndWFnZT48L3JlY29yZD48L0NpdGU+
PC9FbmROb3RlPn==
</w:fldData>
              </w:fldChar>
            </w:r>
            <w:r w:rsidR="0026586A">
              <w:rPr>
                <w:rFonts w:eastAsia="MS Mincho" w:cs="Arial"/>
              </w:rPr>
              <w:instrText xml:space="preserve"> ADDIN EN.CITE </w:instrText>
            </w:r>
            <w:r w:rsidR="0026586A">
              <w:rPr>
                <w:rFonts w:eastAsia="MS Mincho" w:cs="Arial"/>
              </w:rPr>
              <w:fldChar w:fldCharType="begin">
                <w:fldData xml:space="preserve">PEVuZE5vdGU+PENpdGU+PEF1dGhvcj5KaGE8L0F1dGhvcj48WWVhcj4yMDE2PC9ZZWFyPjxSZWNO
dW0+NjEzPC9SZWNOdW0+PERpc3BsYXlUZXh0PihKaGEgJmFtcDsgQmVycm9jb3NvLCAyMDE2OyBG
bGlzIGV0IGFsLiwgMjAxNzsgR2FvIGV0IGFsLiwgMjAxOTsgQmFiYXR1bmRlIGV0IGFsLiwgMjAy
MTsgQm9uZXR0aSBldCBhbC4sIDIwMjE7IEh1c3NlaW4gZXQgYWwuLCAyMDIxOyBIdXRpbmcgZXQg
YWwuLCAyMDIxOyBLbGVpbiBldCBhbC4sIDIwMjE7IEguIExpIGV0IGFsLiwgMjAyMSk8L0Rpc3Bs
YXlUZXh0PjxyZWNvcmQ+PHJlYy1udW1iZXI+NjEzPC9yZWMtbnVtYmVyPjxmb3JlaWduLWtleXM+
PGtleSBhcHA9IkVOIiBkYi1pZD0iOTlzcHh0eGFqeHNhc2JlZnI5NXBmMDByZnJzMDBlcDl2ZTJh
IiB0aW1lc3RhbXA9IjE2NjQ3MzY1ODIiPjYxMzwva2V5PjwvZm9yZWlnbi1rZXlzPjxyZWYtdHlw
ZSBuYW1lPSJKb3VybmFsIEFydGljbGUiPjE3PC9yZWYtdHlwZT48Y29udHJpYnV0b3JzPjxhdXRo
b3JzPjxhdXRob3I+SmhhLCBSLjwvYXV0aG9yPjxhdXRob3I+QmVycm9jb3NvLCBKLiBGLiBELjwv
YXV0aG9yPjwvYXV0aG9ycz48L2NvbnRyaWJ1dG9ycz48dGl0bGVzPjx0aXRsZT5EaWV0YXJ5IGZp
YmVyIGFuZCBwcm90ZWluIGZlcm1lbnRhdGlvbiBpbiB0aGUgaW50ZXN0aW5lIG9mIHN3aW5lIGFu
ZCB0aGVpciBpbnRlcmFjdGl2ZSBlZmZlY3RzIG9uIGd1dCBoZWFsdGggYW5kIG9uIHRoZSBlbnZp
cm9ubWVudDogQSByZXZpZXc8L3RpdGxlPjxzZWNvbmRhcnktdGl0bGU+QW5pbWFsIEZlZWQgU2Np
ZW5jZSBhbmQgVGVjaG5vbG9neTwvc2Vjb25kYXJ5LXRpdGxlPjxzaG9ydC10aXRsZT5EaWV0YXJ5
IGZpYmVyIGFuZCBwcm90ZWluIGZlcm1lbnRhdGlvbiBpbiB0aGUgaW50ZXN0aW5lIG9mIHN3aW5l
IGFuZCB0aGVpciBpbnRlcmFjdGl2ZSBlZmZlY3RzIG9uIGd1dCBoZWFsdGggYW5kIG9uIHRoZSBl
bnZpcm9ubWVudDogQSByZXZpZXc8L3Nob3J0LXRpdGxlPjwvdGl0bGVzPjxwZXJpb2RpY2FsPjxm
dWxsLXRpdGxlPkFuaW1hbCBGZWVkIFNjaWVuY2UgYW5kIFRlY2hub2xvZ3k8L2Z1bGwtdGl0bGU+
PC9wZXJpb2RpY2FsPjxwYWdlcz4xOC0yNjwvcGFnZXM+PHZvbHVtZT4yMTI8L3ZvbHVtZT48a2V5
d29yZHM+PGtleXdvcmQ+QmFjdGVyaWFsIHByb3RlaW4gc3ludGhlc2lzPC9rZXl3b3JkPjxrZXl3
b3JkPkNydWRlIHByb3RlaW48L2tleXdvcmQ+PGtleXdvcmQ+RGlldGFyeSBmaWJlcjwva2V5d29y
ZD48a2V5d29yZD5HdXQgaGVhbHRoPC9rZXl3b3JkPjxrZXl3b3JkPk5pdHJvZ2VuIGV4Y3JldGlv
bjwva2V5d29yZD48a2V5d29yZD5QaWc8L2tleXdvcmQ+PC9rZXl3b3Jkcz48ZGF0ZXM+PHllYXI+
MjAxNjwveWVhcj48L2RhdGVzPjx3b3JrLXR5cGU+UmV2aWV3PC93b3JrLXR5cGU+PHVybHM+PHJl
bGF0ZWQtdXJscz48dXJsPmh0dHBzOi8vd3d3LnNjb3B1cy5jb20vaW53YXJkL3JlY29yZC51cmk/
ZWlkPTItczIuMC04NDk1NTIxNTA5NyZhbXA7ZG9pPTEwLjEwMTYlMmZqLmFuaWZlZWRzY2kuMjAx
NS4xMi4wMDImYW1wO3BhcnRuZXJJRD00MCZhbXA7bWQ1PTE4YzhjNzM1YmM1Y2Q3MmM1MjhlNGEy
NjAwOGY1ZGU2aHR0cHM6Ly93d3cuc2NpZW5jZWRpcmVjdC5jb20vc2NpZW5jZS9hcnRpY2xlL3Bp
aS9TMDM3Nzg0MDExNTMwMDc2Nj92aWElM0RpaHViPC91cmw+PC9yZWxhdGVkLXVybHM+PC91cmxz
PjxlbGVjdHJvbmljLXJlc291cmNlLW51bT4xMC4xMDE2L2ouYW5pZmVlZHNjaS4yMDE1LjEyLjAw
MjwvZWxlY3Ryb25pYy1yZXNvdXJjZS1udW0+PHJlbW90ZS1kYXRhYmFzZS1uYW1lPlNjb3B1czwv
cmVtb3RlLWRhdGFiYXNlLW5hbWU+PGxhbmd1YWdlPkVuZ2xpc2g8L2xhbmd1YWdlPjwvcmVjb3Jk
PjwvQ2l0ZT48Q2l0ZT48QXV0aG9yPkZsaXM8L0F1dGhvcj48WWVhcj4yMDE3PC9ZZWFyPjxSZWNO
dW0+NjIwPC9SZWNOdW0+PHJlY29yZD48cmVjLW51bWJlcj42MjA8L3JlYy1udW1iZXI+PGZvcmVp
Z24ta2V5cz48a2V5IGFwcD0iRU4iIGRiLWlkPSI5OXNweHR4YWp4c2FzYmVmcjk1cGYwMHJmcnMw
MGVwOXZlMmEiIHRpbWVzdGFtcD0iMTY2NDczNjU4MiI+NjIwPC9rZXk+PC9mb3JlaWduLWtleXM+
PHJlZi10eXBlIG5hbWU9IkpvdXJuYWwgQXJ0aWNsZSI+MTc8L3JlZi10eXBlPjxjb250cmlidXRv
cnM+PGF1dGhvcnM+PGF1dGhvcj5GbGlzLCBNLjwvYXV0aG9yPjxhdXRob3I+U29ib3RrYSwgVy48
L2F1dGhvcj48YXV0aG9yPkFudG9zemtpZXdpY3osIFouPC9hdXRob3I+PC9hdXRob3JzPjwvY29u
dHJpYnV0b3JzPjx0aXRsZXM+PHRpdGxlPkZpYmVyIHN1YnN0cmF0ZXMgaW4gdGhlIG51dHJpdGlv
biBvZiB3ZWFuZWQgcGlnbGV0cyAtIEEgcmV2aWV3PC90aXRsZT48c2Vjb25kYXJ5LXRpdGxlPkFu
bmFscyBvZiBBbmltYWwgU2NpZW5jZTwvc2Vjb25kYXJ5LXRpdGxlPjxzaG9ydC10aXRsZT5GaWJl
ciBzdWJzdHJhdGVzIGluIHRoZSBudXRyaXRpb24gb2Ygd2VhbmVkIHBpZ2xldHMgLSBBIHJldmll
dzwvc2hvcnQtdGl0bGU+PC90aXRsZXM+PHBlcmlvZGljYWw+PGZ1bGwtdGl0bGU+QW5uYWxzIG9m
IEFuaW1hbCBTY2llbmNlPC9mdWxsLXRpdGxlPjwvcGVyaW9kaWNhbD48cGFnZXM+NjI3LTY0Mzwv
cGFnZXM+PHZvbHVtZT4xNzwvdm9sdW1lPjxudW1iZXI+MzwvbnVtYmVyPjxrZXl3b3Jkcz48a2V5
d29yZD5kaWFycmhlYTwva2V5d29yZD48a2V5d29yZD5kaWdlc3RpYmlsaXR5PC9rZXl3b3JkPjxr
ZXl3b3JkPmZpYnJvdXMgZmVlZHM8L2tleXdvcmQ+PGtleXdvcmQ+Z3V0IGhlYWx0aDwva2V5d29y
ZD48a2V5d29yZD5wZXJmb3JtYW5jZTwva2V5d29yZD48a2V5d29yZD53ZWFuZWQgcGlnbGV0czwv
a2V5d29yZD48L2tleXdvcmRzPjxkYXRlcz48eWVhcj4yMDE3PC95ZWFyPjwvZGF0ZXM+PHdvcmst
dHlwZT5SZXZpZXc8L3dvcmstdHlwZT48dXJscz48cmVsYXRlZC11cmxzPjx1cmw+aHR0cHM6Ly93
d3cuc2NvcHVzLmNvbS9pbndhcmQvcmVjb3JkLnVyaT9laWQ9Mi1zMi4wLTg1MDI3MTQ5ODE3JmFt
cDtkb2k9MTAuMTUxNSUyZmFvYXMtMjAxNi0wMDc3JmFtcDtwYXJ0bmVySUQ9NDAmYW1wO21kNT1m
NGQyM2FjYTJkMTJkYWZmMmMxNGIzNGM1Yzc4NDk3Mmh0dHBzOi8vd3d3LnNjaWVuZG8uY29tL2Fy
dGljbGUvMTAuMTUxNS9hb2FzLTIwMTYtMDA3NzwvdXJsPjwvcmVsYXRlZC11cmxzPjwvdXJscz48
ZWxlY3Ryb25pYy1yZXNvdXJjZS1udW0+MTAuMTUxNS9hb2FzLTIwMTYtMDA3NzwvZWxlY3Ryb25p
Yy1yZXNvdXJjZS1udW0+PHJlbW90ZS1kYXRhYmFzZS1uYW1lPlNjb3B1czwvcmVtb3RlLWRhdGFi
YXNlLW5hbWU+PGxhbmd1YWdlPkVuZ2xpc2g8L2xhbmd1YWdlPjwvcmVjb3JkPjwvQ2l0ZT48Q2l0
ZT48QXV0aG9yPkdhbzwvQXV0aG9yPjxZZWFyPjIwMTk8L1llYXI+PFJlY051bT42NDI8L1JlY051
bT48cmVjb3JkPjxyZWMtbnVtYmVyPjY0MjwvcmVjLW51bWJlcj48Zm9yZWlnbi1rZXlzPjxrZXkg
YXBwPSJFTiIgZGItaWQ9Ijk5c3B4dHhhanhzYXNiZWZyOTVwZjAwcmZyczAwZXA5dmUyYSIgdGlt
ZXN0YW1wPSIxNjY0NzM2NTgzIj42NDI8L2tleT48L2ZvcmVpZ24ta2V5cz48cmVmLXR5cGUgbmFt
ZT0iSm91cm5hbCBBcnRpY2xlIj4xNzwvcmVmLXR5cGU+PGNvbnRyaWJ1dG9ycz48YXV0aG9ycz48
YXV0aG9yPkdhbywgSi48L2F1dGhvcj48YXV0aG9yPllpbiwgSi48L2F1dGhvcj48YXV0aG9yPlh1
LCBLLjwvYXV0aG9yPjxhdXRob3I+TGksIFQuPC9hdXRob3I+PGF1dGhvcj5ZaW4sIFkuPC9hdXRo
b3I+PC9hdXRob3JzPjwvY29udHJpYnV0b3JzPjx0aXRsZXM+PHRpdGxlPldoYXQgSXMgdGhlIElt
cGFjdCBvZiBEaWV0IG9uIE51dHJpdGlvbmFsIERpYXJyaGVhIEFzc29jaWF0ZWQgd2l0aCBHdXQg
TWljcm9iaW90YSBpbiBXZWFuaW5nIFBpZ2xldHM6IEEgU3lzdGVtIFJldmlldzwvdGl0bGU+PHNl
Y29uZGFyeS10aXRsZT5CaW9NZWQgUmVzZWFyY2ggSW50ZXJuYXRpb25hbDwvc2Vjb25kYXJ5LXRp
dGxlPjxzaG9ydC10aXRsZT5XaGF0IElzIHRoZSBJbXBhY3Qgb2YgRGlldCBvbiBOdXRyaXRpb25h
bCBEaWFycmhlYSBBc3NvY2lhdGVkIHdpdGggR3V0IE1pY3JvYmlvdGEgaW4gV2VhbmluZyBQaWds
ZXRzOiBBIFN5c3RlbSBSZXZpZXc8L3Nob3J0LXRpdGxlPjwvdGl0bGVzPjxwZXJpb2RpY2FsPjxm
dWxsLXRpdGxlPkJpb01lZCBSZXNlYXJjaCBJbnRlcm5hdGlvbmFsPC9mdWxsLXRpdGxlPjwvcGVy
aW9kaWNhbD48dm9sdW1lPjIwMTk8L3ZvbHVtZT48a2V5d29yZHM+PGtleXdvcmQ+ZWxlY3Ryb2x5
dGU8L2tleXdvcmQ+PGtleXdvcmQ+c3RhcmNoPC9rZXl3b3JkPjxrZXl3b3JkPmRpYXJyaGVhPC9r
ZXl3b3JkPjxrZXl3b3JkPmRpZXRhcnkgZmliZXI8L2tleXdvcmQ+PGtleXdvcmQ+ZGlldGFyeSBp
bnRha2U8L2tleXdvcmQ+PGtleXdvcmQ+ZGlnZXN0aW9uPC9rZXl3b3JkPjxrZXl3b3JkPmVsZWN0
cm9seXRlIGJhbGFuY2U8L2tleXdvcmQ+PGtleXdvcmQ+ZWxlY3Ryb2x5dGUgZGlzdHVyYmFuY2U8
L2tleXdvcmQ+PGtleXdvcmQ+Z3Jvd3RoPC9rZXl3b3JkPjxrZXl3b3JkPmluY2lkZW5jZTwva2V5
d29yZD48a2V5d29yZD5pbnRlc3RpbmUgYWJzb3JwdGlvbjwva2V5d29yZD48a2V5d29yZD5pbnRl
c3RpbmUgZmxvcmE8L2tleXdvcmQ+PGtleXdvcmQ+bm9uaHVtYW48L2tleXdvcmQ+PGtleXdvcmQ+
bnV0cml0aW9uPC9rZXl3b3JkPjxrZXl3b3JkPnBpZ2xldDwva2V5d29yZD48a2V5d29yZD5wcm90
ZWluIGludGFrZTwva2V5d29yZD48a2V5d29yZD5SZXZpZXc8L2tleXdvcmQ+PGtleXdvcmQ+d2Vh
bmluZzwva2V5d29yZD48a2V5d29yZD5hbmltYWw8L2tleXdvcmQ+PGtleXdvcmQ+YW5pbWFsIGZv
b2Q8L2tleXdvcmQ+PGtleXdvcmQ+ZGlldDwva2V5d29yZD48a2V5d29yZD5kaXNlYXNlIG1vZGVs
PC9rZXl3b3JkPjxrZXl3b3JkPm1pY3JvYmlvbG9neTwva2V5d29yZD48a2V5d29yZD5waHlzaW9s
b2d5PC9rZXl3b3JkPjxrZXl3b3JkPnBpZzwva2V5d29yZD48a2V5d29yZD5BbmltYWwgRmVlZDwv
a2V5d29yZD48a2V5d29yZD5BbmltYWwgTnV0cml0aW9uYWwgUGh5c2lvbG9naWNhbCBQaGVub21l
bmE8L2tleXdvcmQ+PGtleXdvcmQ+QW5pbWFsczwva2V5d29yZD48a2V5d29yZD5EaWV0YXJ5IFBy
b3RlaW5zPC9rZXl3b3JkPjxrZXl3b3JkPkRpc2Vhc2UgTW9kZWxzLCBBbmltYWw8L2tleXdvcmQ+
PGtleXdvcmQ+R2FzdHJvaW50ZXN0aW5hbCBNaWNyb2Jpb21lPC9rZXl3b3JkPjxrZXl3b3JkPlN3
aW5lPC9rZXl3b3JkPjwva2V5d29yZHM+PGRhdGVzPjx5ZWFyPjIwMTk8L3llYXI+PC9kYXRlcz48
d29yay10eXBlPlJldmlldzwvd29yay10eXBlPjx1cmxzPjxyZWxhdGVkLXVybHM+PHVybD5odHRw
czovL3d3dy5zY29wdXMuY29tL2lud2FyZC9yZWNvcmQudXJpP2VpZD0yLXMyLjAtODUwNzc3NDQx
NDAmYW1wO2RvaT0xMC4xMTU1JTJmMjAxOSUyZjY5MTYxODkmYW1wO3BhcnRuZXJJRD00MCZhbXA7
bWQ1PWY2Nzc5YTlmNzE0MTY5NmJjMzQzODJmYzQ3NDAwNjk5aHR0cHM6Ly9kb3dubG9hZHMuaGlu
ZGF3aS5jb20vam91cm5hbHMvYm1yaS8yMDE5LzY5MTYxODkucGRmPC91cmw+PC9yZWxhdGVkLXVy
bHM+PC91cmxzPjxjdXN0b203PjY5MTYxODk8L2N1c3RvbTc+PGVsZWN0cm9uaWMtcmVzb3VyY2Ut
bnVtPjEwLjExNTUvMjAxOS82OTE2MTg5PC9lbGVjdHJvbmljLXJlc291cmNlLW51bT48cmVtb3Rl
LWRhdGFiYXNlLW5hbWU+U2NvcHVzPC9yZW1vdGUtZGF0YWJhc2UtbmFtZT48bGFuZ3VhZ2U+RW5n
bGlzaDwvbGFuZ3VhZ2U+PC9yZWNvcmQ+PC9DaXRlPjxDaXRlPjxBdXRob3I+QmFiYXR1bmRlPC9B
dXRob3I+PFllYXI+MjAyMTwvWWVhcj48UmVjTnVtPjU4PC9SZWNOdW0+PHJlY29yZD48cmVjLW51
bWJlcj41ODwvcmVjLW51bWJlcj48Zm9yZWlnbi1rZXlzPjxrZXkgYXBwPSJFTiIgZGItaWQ9Ijk5
c3B4dHhhanhzYXNiZWZyOTVwZjAwcmZyczAwZXA5dmUyYSIgdGltZXN0YW1wPSIxNjU3MjMxNzg1
Ij41ODwva2V5PjwvZm9yZWlnbi1rZXlzPjxyZWYtdHlwZSBuYW1lPSJKb3VybmFsIEFydGljbGUi
PjE3PC9yZWYtdHlwZT48Y29udHJpYnV0b3JzPjxhdXRob3JzPjxhdXRob3I+QmFiYXR1bmRlLCBP
LiBPLjwvYXV0aG9yPjxhdXRob3I+UGFyaywgQy4gUy48L2F1dGhvcj48YXV0aG9yPkFkZW9sYSwg
Ty48L2F1dGhvcj48L2F1dGhvcnM+PC9jb250cmlidXRvcnM+PHRpdGxlcz48dGl0bGU+TnV0cml0
aW9uYWwgcG90ZW50aWFscyBvZiBhdHlwaWNhbCBmZWVkIGluZ3JlZGllbnRzIGZvciBicm9pbGVy
IGNoaWNrZW5zIGFuZCBwaWdzPC90aXRsZT48c2Vjb25kYXJ5LXRpdGxlPkFuaW1hbHM8L3NlY29u
ZGFyeS10aXRsZT48c2hvcnQtdGl0bGU+TnV0cml0aW9uYWwgcG90ZW50aWFscyBvZiBhdHlwaWNh
bCBmZWVkIGluZ3JlZGllbnRzIGZvciBicm9pbGVyIGNoaWNrZW5zIGFuZCBwaWdzPC9zaG9ydC10
aXRsZT48L3RpdGxlcz48cGVyaW9kaWNhbD48ZnVsbC10aXRsZT5BbmltYWxzPC9mdWxsLXRpdGxl
PjwvcGVyaW9kaWNhbD48dm9sdW1lPjExPC92b2x1bWU+PG51bWJlcj41PC9udW1iZXI+PGtleXdv
cmRzPjxrZXl3b3JkPkJyb2lsZXIgY2hpY2tlbnM8L2tleXdvcmQ+PGtleXdvcmQ+RGlldHM8L2tl
eXdvcmQ+PGtleXdvcmQ+TnV0cml0aW9uYWwgcG90ZW50aWFsczwva2V5d29yZD48a2V5d29yZD5Q
aWdzPC9rZXl3b3JkPjxrZXl3b3JkPlVuY29tbW9uIGZlZWQgaW5ncmVkaWVudHM8L2tleXdvcmQ+
PGtleXdvcmQ+YW5pbWFsIGV4cGVyaW1lbnQ8L2tleXdvcmQ+PGtleXdvcmQ+YW5pbWFsIGZvb2Q8
L2tleXdvcmQ+PGtleXdvcmQ+YmFybGV5PC9rZXl3b3JkPjxrZXl3b3JkPmJyb2lsZXI8L2tleXdv
cmQ+PGtleXdvcmQ+ZGV2ZWxvcG1lbnQ8L2tleXdvcmQ+PGtleXdvcmQ+ZmVlZGluZzwva2V5d29y
ZD48a2V5d29yZD5ub25odW1hbjwva2V5d29yZD48a2V5d29yZD5Ob3J0aCBBbWVyaWNhPC9rZXl3
b3JkPjxrZXl3b3JkPm51dHJpZW50PC9rZXl3b3JkPjxrZXl3b3JkPm51dHJpdGlvbjwva2V5d29y
ZD48a2V5d29yZD5vaWxzZWVkPC9rZXl3b3JkPjxrZXl3b3JkPnBpZzwva2V5d29yZD48a2V5d29y
ZD5yYXBlc2VlZCBtZWFsPC9rZXl3b3JkPjxrZXl3b3JkPnJldmlldzwva2V5d29yZD48a2V5d29y
ZD5zb3liZWFuIG1lYWw8L2tleXdvcmQ+PGtleXdvcmQ+d2hlYXQ8L2tleXdvcmQ+PC9rZXl3b3Jk
cz48ZGF0ZXM+PHllYXI+MjAyMTwveWVhcj48L2RhdGVzPjx3b3JrLXR5cGU+UmV2aWV3PC93b3Jr
LXR5cGU+PHVybHM+PHJlbGF0ZWQtdXJscz48dXJsPmh0dHBzOi8vd3d3LnNjb3B1cy5jb20vaW53
YXJkL3JlY29yZC51cmk/ZWlkPTItczIuMC04NTEwNDM4MTQ4NiZhbXA7ZG9pPTEwLjMzOTAlMmZh
bmkxMTA1MTE5NiZhbXA7cGFydG5lcklEPTQwJmFtcDttZDU9NjcxYmYyZTk0MzZjYzIyNDJmNTM0
Y2EzOGJhMzVkYWU8L3VybD48dXJsPmh0dHBzOi8vbWRwaS1yZXMuY29tL2RfYXR0YWNobWVudC9h
bmltYWxzL2FuaW1hbHMtMTEtMDExOTYvYXJ0aWNsZV9kZXBsb3kvYW5pbWFscy0xMS0wMTE5Ni12
Mi5wZGY/dmVyc2lvbj0xNjIwMjgyNTQ3PC91cmw+PC9yZWxhdGVkLXVybHM+PC91cmxzPjxjdXN0
b203PjExOTY8L2N1c3RvbTc+PGVsZWN0cm9uaWMtcmVzb3VyY2UtbnVtPjEwLjMzOTAvYW5pMTEw
NTExOTY8L2VsZWN0cm9uaWMtcmVzb3VyY2UtbnVtPjxyZW1vdGUtZGF0YWJhc2UtbmFtZT5TY29w
dXM8L3JlbW90ZS1kYXRhYmFzZS1uYW1lPjxsYW5ndWFnZT5FbmdsaXNoPC9sYW5ndWFnZT48L3Jl
Y29yZD48L0NpdGU+PENpdGU+PEF1dGhvcj5LbGVpbjwvQXV0aG9yPjxZZWFyPjIwMjE8L1llYXI+
PFJlY051bT42ODA8L1JlY051bT48cmVjb3JkPjxyZWMtbnVtYmVyPjY4MDwvcmVjLW51bWJlcj48
Zm9yZWlnbi1rZXlzPjxrZXkgYXBwPSJFTiIgZGItaWQ9Ijk5c3B4dHhhanhzYXNiZWZyOTVwZjAw
cmZyczAwZXA5dmUyYSIgdGltZXN0YW1wPSIxNjY0NzM2NTg0Ij42ODA8L2tleT48L2ZvcmVpZ24t
a2V5cz48cmVmLXR5cGUgbmFtZT0iSm91cm5hbCBBcnRpY2xlIj4xNzwvcmVmLXR5cGU+PGNvbnRy
aWJ1dG9ycz48YXV0aG9ycz48YXV0aG9yPktsZWluLCBELiBSLjwvYXV0aG9yPjxhdXRob3I+U2No
bmVpZGVyLCBMLiBJLjwvYXV0aG9yPjxhdXRob3I+RGEgU2lsdmEsIEouIEMuPC9hdXRob3I+PGF1
dGhvcj5Sb3NzaSwgQy4gQS4gUi48L2F1dGhvcj48YXV0aG9yPkRlIE9saXZlaXJhLCBWLjwvYXV0
aG9yPjwvYXV0aG9ycz48L2NvbnRyaWJ1dG9ycz48dGl0bGVzPjx0aXRsZT5QaWdsZXRzJmFwb3M7
IGd1dCBtaWNyb2Jpb3RhIGR5bmFtaWNzPC90aXRsZT48c2Vjb25kYXJ5LXRpdGxlPkNBQiBSZXZp
ZXdzOiBQZXJzcGVjdGl2ZXMgaW4gQWdyaWN1bHR1cmUsIFZldGVyaW5hcnkgU2NpZW5jZSwgTnV0
cml0aW9uIGFuZCBOYXR1cmFsIFJlc291cmNlczwvc2Vjb25kYXJ5LXRpdGxlPjxzaG9ydC10aXRs
ZT5QaWdsZXRzJmFwb3M7IGd1dCBtaWNyb2Jpb3RhIGR5bmFtaWNzPC9zaG9ydC10aXRsZT48L3Rp
dGxlcz48cGVyaW9kaWNhbD48ZnVsbC10aXRsZT5DQUIgUmV2aWV3czogUGVyc3BlY3RpdmVzIGlu
IEFncmljdWx0dXJlLCBWZXRlcmluYXJ5IFNjaWVuY2UsIE51dHJpdGlvbiBhbmQgTmF0dXJhbCBS
ZXNvdXJjZXM8L2Z1bGwtdGl0bGU+PC9wZXJpb2RpY2FsPjx2b2x1bWU+MTY8L3ZvbHVtZT48bnVt
YmVyPjQ4PC9udW1iZXI+PGtleXdvcmRzPjxrZXl3b3JkPkFudGltaWNyb2JpYWw8L2tleXdvcmQ+
PGtleXdvcmQ+QmFjdGVyaWE8L2tleXdvcmQ+PGtleXdvcmQ+R3V0PC9rZXl3b3JkPjxrZXl3b3Jk
PkhlYWx0aDwva2V5d29yZD48a2V5d29yZD5JbW11bml0eTwva2V5d29yZD48a2V5d29yZD5NZXRh
Z2Vub21pYzwva2V5d29yZD48a2V5d29yZD5OdXRyaXRpb248L2tleXdvcmQ+PC9rZXl3b3Jkcz48
ZGF0ZXM+PHllYXI+MjAyMTwveWVhcj48L2RhdGVzPjx3b3JrLXR5cGU+UmV2aWV3PC93b3JrLXR5
cGU+PHVybHM+PHJlbGF0ZWQtdXJscz48dXJsPmh0dHBzOi8vd3d3LnNjb3B1cy5jb20vaW53YXJk
L3JlY29yZC51cmk/ZWlkPTItczIuMC04NTExNDQwMDU3NSZhbXA7ZG9pPTEwLjEwNzklMmZQQVZT
Tk5SMjAyMTE2MDQ4JmFtcDtwYXJ0bmVySUQ9NDAmYW1wO21kNT1jZmEyZTI0MDYyOGIyODg0MmI5
MzBlYTc1YmIxZjQxZTwvdXJsPjwvcmVsYXRlZC11cmxzPjwvdXJscz48Y3VzdG9tNz4xNjwvY3Vz
dG9tNz48ZWxlY3Ryb25pYy1yZXNvdXJjZS1udW0+MTAuMTA3OS9wYXZzbm5yMjAyMTE2MDQ4PC9l
bGVjdHJvbmljLXJlc291cmNlLW51bT48cmVtb3RlLWRhdGFiYXNlLW5hbWU+U2NvcHVzPC9yZW1v
dGUtZGF0YWJhc2UtbmFtZT48bGFuZ3VhZ2U+RW5nbGlzaDwvbGFuZ3VhZ2U+PC9yZWNvcmQ+PC9D
aXRlPjxDaXRlPjxBdXRob3I+TGk8L0F1dGhvcj48WWVhcj4yMDIxPC9ZZWFyPjxSZWNOdW0+Njg0
PC9SZWNOdW0+PHJlY29yZD48cmVjLW51bWJlcj42ODQ8L3JlYy1udW1iZXI+PGZvcmVpZ24ta2V5
cz48a2V5IGFwcD0iRU4iIGRiLWlkPSI5OXNweHR4YWp4c2FzYmVmcjk1cGYwMHJmcnMwMGVwOXZl
MmEiIHRpbWVzdGFtcD0iMTY2NDczNjU4NSI+Njg0PC9rZXk+PC9mb3JlaWduLWtleXM+PHJlZi10
eXBlIG5hbWU9IkpvdXJuYWwgQXJ0aWNsZSI+MTc8L3JlZi10eXBlPjxjb250cmlidXRvcnM+PGF1
dGhvcnM+PGF1dGhvcj5MaSwgSC48L2F1dGhvcj48YXV0aG9yPllpbiwgSi48L2F1dGhvcj48YXV0
aG9yPlRhbiwgQi48L2F1dGhvcj48YXV0aG9yPkNoZW4sIEouPC9hdXRob3I+PGF1dGhvcj5aaGFu
ZywgSC48L2F1dGhvcj48YXV0aG9yPkxpLCBaLjwvYXV0aG9yPjxhdXRob3I+TWEsIFguPC9hdXRo
b3I+PC9hdXRob3JzPjwvY29udHJpYnV0b3JzPjx0aXRsZXM+PHRpdGxlPlBoeXNpb2xvZ2ljYWwg
ZnVuY3Rpb24gYW5kIGFwcGxpY2F0aW9uIG9mIGRpZXRhcnkgZmliZXIgaW4gcGlnIG51dHJpdGlv
bjogQSByZXZpZXc8L3RpdGxlPjxzZWNvbmRhcnktdGl0bGU+QW5pbWFsIE51dHJpdGlvbjwvc2Vj
b25kYXJ5LXRpdGxlPjxzaG9ydC10aXRsZT5QaHlzaW9sb2dpY2FsIGZ1bmN0aW9uIGFuZCBhcHBs
aWNhdGlvbiBvZiBkaWV0YXJ5IGZpYmVyIGluIHBpZyBudXRyaXRpb246IEEgcmV2aWV3PC9zaG9y
dC10aXRsZT48L3RpdGxlcz48cGVyaW9kaWNhbD48ZnVsbC10aXRsZT5BbmltYWwgTnV0cml0aW9u
PC9mdWxsLXRpdGxlPjwvcGVyaW9kaWNhbD48cGFnZXM+MjU5LTI2NzwvcGFnZXM+PHZvbHVtZT43
PC92b2x1bWU+PG51bWJlcj4yPC9udW1iZXI+PGtleXdvcmRzPjxrZXl3b3JkPkFwcGxpY2F0aW9u
PC9rZXl3b3JkPjxrZXl3b3JkPkRpZXRhcnkgZmliZXI8L2tleXdvcmQ+PGtleXdvcmQ+UGh5c2lv
bG9naWNhbCBmdW5jdGlvbjwva2V5d29yZD48a2V5d29yZD5QaWdzPC9rZXl3b3JkPjxrZXl3b3Jk
PnNob3J0IGNoYWluIGZhdHR5IGFjaWQ8L2tleXdvcmQ+PGtleXdvcmQ+YWRhcHRhdGlvbjwva2V5
d29yZD48a2V5d29yZD5icmVlZGluZzwva2V5d29yZD48a2V5d29yZD5kaWdlc3Rpb248L2tleXdv
cmQ+PGtleXdvcmQ+ZW5lcmd5IG1ldGFib2xpc208L2tleXdvcmQ+PGtleXdvcmQ+ZmVybWVudGF0
aW9uPC9rZXl3b3JkPjxrZXl3b3JkPmdyb3d0aCBjdXJ2ZTwva2V5d29yZD48a2V5d29yZD5pbnRl
c3RpbmUgZmxvcmE8L2tleXdvcmQ+PGtleXdvcmQ+bm9uaHVtYW48L2tleXdvcmQ+PGtleXdvcmQ+
bnV0cml0aW9uPC9rZXl3b3JkPjxrZXl3b3JkPm51dHJpdGlvbmFsIHZhbHVlPC9rZXl3b3JkPjxr
ZXl3b3JkPnBoeXNpb2xvZ3k8L2tleXdvcmQ+PGtleXdvcmQ+cGlnPC9rZXl3b3JkPjxrZXl3b3Jk
PnJlcHJvZHVjdGlvbjwva2V5d29yZD48a2V5d29yZD5SZXZpZXc8L2tleXdvcmQ+PGtleXdvcmQ+
c293IChzd2luZSk8L2tleXdvcmQ+PC9rZXl3b3Jkcz48ZGF0ZXM+PHllYXI+MjAyMTwveWVhcj48
L2RhdGVzPjx3b3JrLXR5cGU+UmV2aWV3PC93b3JrLXR5cGU+PHVybHM+PHJlbGF0ZWQtdXJscz48
dXJsPmh0dHBzOi8vd3d3LnNjb3B1cy5jb20vaW53YXJkL3JlY29yZC51cmk/ZWlkPTItczIuMC04
NTEwNjIzNTM1OCZhbXA7ZG9pPTEwLjEwMTYlMmZqLmFuaW51LjIwMjAuMTEuMDExJmFtcDtwYXJ0
bmVySUQ9NDAmYW1wO21kNT0yYWU5NzIzY2U1Y2NmNjUyZjdkMzgyZTAwYjJhN2RjOGh0dHBzOi8v
d3d3Lm5jYmkubmxtLm5paC5nb3YvcG1jL2FydGljbGVzL1BNQzgyNDU3OTAvcGRmL21haW4ucGRm
PC91cmw+PC9yZWxhdGVkLXVybHM+PC91cmxzPjxlbGVjdHJvbmljLXJlc291cmNlLW51bT4xMC4x
MDE2L2ouYW5pbnUuMjAyMC4xMS4wMTE8L2VsZWN0cm9uaWMtcmVzb3VyY2UtbnVtPjxyZW1vdGUt
ZGF0YWJhc2UtbmFtZT5TY29wdXM8L3JlbW90ZS1kYXRhYmFzZS1uYW1lPjxsYW5ndWFnZT5Fbmds
aXNoPC9sYW5ndWFnZT48L3JlY29yZD48L0NpdGU+PENpdGU+PEF1dGhvcj5IdXNzZWluPC9BdXRo
b3I+PFllYXI+MjAyMTwvWWVhcj48UmVjTnVtPjY3NjwvUmVjTnVtPjxyZWNvcmQ+PHJlYy1udW1i
ZXI+Njc2PC9yZWMtbnVtYmVyPjxmb3JlaWduLWtleXM+PGtleSBhcHA9IkVOIiBkYi1pZD0iOTlz
cHh0eGFqeHNhc2JlZnI5NXBmMDByZnJzMDBlcDl2ZTJhIiB0aW1lc3RhbXA9IjE2NjQ3MzY1ODQi
PjY3Njwva2V5PjwvZm9yZWlnbi1rZXlzPjxyZWYtdHlwZSBuYW1lPSJKb3VybmFsIEFydGljbGUi
PjE3PC9yZWYtdHlwZT48Y29udHJpYnV0b3JzPjxhdXRob3JzPjxhdXRob3I+SHVzc2VpbiwgUy48
L2F1dGhvcj48YXV0aG9yPlhpYW95aW5nLCBZLjwvYXV0aG9yPjxhdXRob3I+RmFyb3VrLCBNLiBI
LjwvYXV0aG9yPjxhdXRob3I+QWJkZWVuLCBBLjwvYXV0aG9yPjxhdXRob3I+SHVzc2VpbiwgQS48
L2F1dGhvcj48YXV0aG9yPkhhaWxvbmcsIEouPC9hdXRob3I+PC9hdXRob3JzPjwvY29udHJpYnV0
b3JzPjx0aXRsZXM+PHRpdGxlPlRoZSByb2xlIGVmZmVjdHMgb2YgZGlldGFyeSBmaWJlciBvbiBp
bnRlc3RpbmFsIG1pY3JvYmlhbCBjb21wb3NpdGlvbiBhbmQgZGlnZXN0aXZlIHBoeXNpb2xvZ2lj
YWwgZnVuY3Rpb25zIG9mIHBpZ3M6IEEgcmV2aWV3PC90aXRsZT48c2Vjb25kYXJ5LXRpdGxlPklu
ZGlhbiBKb3VybmFsIG9mIEFuaW1hbCBSZXNlYXJjaDwvc2Vjb25kYXJ5LXRpdGxlPjxzaG9ydC10
aXRsZT5UaGUgcm9sZSBlZmZlY3RzIG9mIGRpZXRhcnkgZmliZXIgb24gaW50ZXN0aW5hbCBtaWNy
b2JpYWwgY29tcG9zaXRpb24gYW5kIGRpZ2VzdGl2ZSBwaHlzaW9sb2dpY2FsIGZ1bmN0aW9ucyBv
ZiBwaWdzOiBBIHJldmlldzwvc2hvcnQtdGl0bGU+PC90aXRsZXM+PHBlcmlvZGljYWw+PGZ1bGwt
dGl0bGU+SW5kaWFuIEpvdXJuYWwgb2YgQW5pbWFsIFJlc2VhcmNoPC9mdWxsLXRpdGxlPjwvcGVy
aW9kaWNhbD48cGFnZXM+NzM3LTc0MzwvcGFnZXM+PHZvbHVtZT41NTwvdm9sdW1lPjxudW1iZXI+
NzwvbnVtYmVyPjxrZXl3b3Jkcz48a2V5d29yZD5EaWV0YXJ5IGZpYmVyPC9rZXl3b3JkPjxrZXl3
b3JkPkRpZ2VzdGl2ZSBlbnp5bWVzPC9rZXl3b3JkPjxrZXl3b3JkPkRpZ2VzdGl2ZSBmbHVpZHM8
L2tleXdvcmQ+PGtleXdvcmQ+SW50ZXN0aW5hbCBtaWNybyBiaW9tZTwva2V5d29yZD48a2V5d29y
ZD5QaWc8L2tleXdvcmQ+PGtleXdvcmQ+YW5pbWFsIGV4cGVyaW1lbnQ8L2tleXdvcmQ+PGtleXdv
cmQ+ZHJ1ZyBlZmZpY2FjeTwva2V5d29yZD48a2V5d29yZD5lbnp5bWUgYWN0aXZpdHk8L2tleXdv
cmQ+PGtleXdvcmQ+ZmVybWVudGF0aW9uPC9rZXl3b3JkPjxrZXl3b3JkPmludGVzdGluZSBmbG9y
YTwva2V5d29yZD48a2V5d29yZD5ub25odW1hbjwva2V5d29yZD48a2V5d29yZD5udXRyaWVudDwv
a2V5d29yZD48a2V5d29yZD5waHlzaW9sb2d5PC9rZXl3b3JkPjxrZXl3b3JkPnBpZyBmYXJtaW5n
PC9rZXl3b3JkPjxrZXl3b3JkPnJldmlldzwva2V5d29yZD48a2V5d29yZD50aGVvcmV0aWNhbCBz
dHVkeTwva2V5d29yZD48L2tleXdvcmRzPjxkYXRlcz48eWVhcj4yMDIxPC95ZWFyPjwvZGF0ZXM+
PHdvcmstdHlwZT5SZXZpZXc8L3dvcmstdHlwZT48dXJscz48cmVsYXRlZC11cmxzPjx1cmw+aHR0
cHM6Ly93d3cuc2NvcHVzLmNvbS9pbndhcmQvcmVjb3JkLnVyaT9laWQ9Mi1zMi4wLTg1MTExNjA0
ODk2JmFtcDtkb2k9MTAuMTg4MDUlMmZJSkFSLkItMTM0NSZhbXA7cGFydG5lcklEPTQwJmFtcDtt
ZDU9NGRlNWNiZDkwMjc3M2M4ZjQ1YTFkZWQ3NjA0MGFkNmFodHRwczovL2FyY2NhcnRpY2xlcy5z
My5hbWF6b25hd3MuY29tL1B1Ymxpc2hlZEFydGljbGUvRmluYWwtYXR0YWNobWVudC1wdWJsaXNo
ZWQtQi0xMzQ1LTYwODk2MDNlOTA4NzM0MGI5YmRjYmJiMS5wZGY8L3VybD48L3JlbGF0ZWQtdXJs
cz48L3VybHM+PGVsZWN0cm9uaWMtcmVzb3VyY2UtbnVtPjEwLjE4ODA1L2lqYXIuYi0xMzQ1PC9l
bGVjdHJvbmljLXJlc291cmNlLW51bT48cmVtb3RlLWRhdGFiYXNlLW5hbWU+U2NvcHVzPC9yZW1v
dGUtZGF0YWJhc2UtbmFtZT48bGFuZ3VhZ2U+RW5nbGlzaDwvbGFuZ3VhZ2U+PC9yZWNvcmQ+PC9D
aXRlPjxDaXRlPjxBdXRob3I+Qm9uZXR0aTwvQXV0aG9yPjxZZWFyPjIwMjE8L1llYXI+PFJlY051
bT4xMDM8L1JlY051bT48cmVjb3JkPjxyZWMtbnVtYmVyPjEwMzwvcmVjLW51bWJlcj48Zm9yZWln
bi1rZXlzPjxrZXkgYXBwPSJFTiIgZGItaWQ9Ijk5c3B4dHhhanhzYXNiZWZyOTVwZjAwcmZyczAw
ZXA5dmUyYSIgdGltZXN0YW1wPSIxNjU3MjMxNzg1Ij4xMDM8L2tleT48L2ZvcmVpZ24ta2V5cz48
cmVmLXR5cGUgbmFtZT0iSm91cm5hbCBBcnRpY2xlIj4xNzwvcmVmLXR5cGU+PGNvbnRyaWJ1dG9y
cz48YXV0aG9ycz48YXV0aG9yPkJvbmV0dGksIEEuPC9hdXRob3I+PGF1dGhvcj5UdWdub2xpLCBC
LjwvYXV0aG9yPjxhdXRob3I+UGl2YSwgQS48L2F1dGhvcj48YXV0aG9yPkdyaWxsaSwgRS48L2F1
dGhvcj48L2F1dGhvcnM+PC9jb250cmlidXRvcnM+PGF1dGgtYWRkcmVzcz5bQm9uZXR0aSwgQW5k
cmVhOyBQaXZhLCBBbmRyZWE7IEdyaWxsaSwgRXN0ZXJdIFVuaXYgQm9sb2duYSwgRGlwYXJ0aW1l
bnRvIFNjaSBNZWQgVmV0IERJTUVWRVQsIFZpYSBUb2xhcmEgNTAsIEktNDAwNjQgT3p6YW5vIERl
bGxlbWlsaWEsIEJPLCBJdGFseS4gW1R1Z25vbGksIEJlbmVkZXR0YTsgUGl2YSwgQW5kcmVhXSBW
ZXRhZ3JvIFNwQSwgVmlhIFBvcnJvIDIsIEktNDIxMjQgUmVnZ2lvIEVtaWxpYSwgSXRhbHkuIFtH
cmlsbGksIEVzdGVyXSBWZXRhZ3JvIEluYywgMTE2IFcgSmFja3NvbiBCbHZkLFN1aXRlIDMyMCwg
Q2hpY2FnbywgSUwgNjA2MDQgVVNBLiYjeEQ7R3JpbGxpLCBFIChjb3JyZXNwb25kaW5nIGF1dGhv
ciksIFVuaXYgQm9sb2duYSwgRGlwYXJ0aW1lbnRvIFNjaSBNZWQgVmV0IERJTUVWRVQsIFZpYSBU
b2xhcmEgNTAsIEktNDAwNjQgT3p6YW5vIERlbGxlbWlsaWEsIEJPLCBJdGFseS47IEdyaWxsaSwg
RSAoY29ycmVzcG9uZGluZyBhdXRob3IpLCBWZXRhZ3JvIEluYywgMTE2IFcgSmFja3NvbiBCbHZk
LFN1aXRlIDMyMCwgQ2hpY2FnbywgSUwgNjA2MDQgVVNBLiYjeEQ7YW5kcmVhLmJvbmV0dGkxNUB1
bmliby5pdDsgYmVuZWRldHRhLnR1Z25vbGlAdmV0YWdyby5jb207IGFuZHJlYS5waXZhQHVuaWJv
Lml0OyBlc3Rlci5ncmlsbGlAdW5pYm8uaXQ8L2F1dGgtYWRkcmVzcz48dGl0bGVzPjx0aXRsZT5U
b3dhcmRzIFplcm8gWmluYyBPeGlkZTogRmVlZGluZyBTdHJhdGVnaWVzIHRvIE1hbmFnZSBQb3N0
LVdlYW5pbmcgRGlhcnJoZWEgaW4gUGlnbGV0czwvdGl0bGU+PHNlY29uZGFyeS10aXRsZT5Bbmlt
YWxzPC9zZWNvbmRhcnktdGl0bGU+PGFsdC10aXRsZT5BbmltYWxzPC9hbHQtdGl0bGU+PHNob3J0
LXRpdGxlPlRvd2FyZHMgWmVybyBaaW5jIE94aWRlOiBGZWVkaW5nIFN0cmF0ZWdpZXMgdG8gTWFu
YWdlIFBvc3QtV2VhbmluZyBEaWFycmhlYSBpbiBQaWdsZXRzPC9zaG9ydC10aXRsZT48L3RpdGxl
cz48cGVyaW9kaWNhbD48ZnVsbC10aXRsZT5BbmltYWxzPC9mdWxsLXRpdGxlPjwvcGVyaW9kaWNh
bD48YWx0LXBlcmlvZGljYWw+PGZ1bGwtdGl0bGU+QW5pbWFsczwvZnVsbC10aXRsZT48L2FsdC1w
ZXJpb2RpY2FsPjxwYWdlcz4yNDwvcGFnZXM+PHZvbHVtZT4xMTwvdm9sdW1lPjxudW1iZXI+Mzwv
bnVtYmVyPjxrZXl3b3Jkcz48a2V5d29yZD56aW5jIG94aWRlPC9rZXl3b3JkPjxrZXl3b3JkPnBv
c3Qtd2VhbmluZyBkaWFycmhlYTwva2V5d29yZD48a2V5d29yZD5Fc2NoZXJpY2hpYSBjb2xpIEY0
PC9rZXl3b3JkPjxrZXl3b3JkPks4ODwva2V5d29yZD48a2V5d29yZD5FVEVDPC9rZXl3b3JkPjxr
ZXl3b3JkPnBpZ2xldDwva2V5d29yZD48a2V5d29yZD5waWcgbnV0cml0aW9uPC9rZXl3b3JkPjxr
ZXl3b3JkPndlYW5pbmc8L2tleXdvcmQ+PGtleXdvcmQ+ZW50ZXJvdG94aWdlbmljIGVzY2hlcmlj
aGlhLWNvbGk8L2tleXdvcmQ+PGtleXdvcmQ+c3ByYXktZHJpZWQgcGxhc21hPC9rZXl3b3JkPjxr
ZXl3b3JkPmVhcmx5LXdlYW5lZCBwaWdzPC9rZXl3b3JkPjxrZXl3b3JkPmltcHJvdmVzIGdyb3d0
aC1wZXJmb3JtYW5jZTwva2V5d29yZD48a2V5d29yZD5zbWFsbC1pbnRlc3RpbmFsIG1vcnBob2xv
Z3k8L2tleXdvcmQ+PGtleXdvcmQ+ZmVkPC9rZXl3b3JkPjxrZXl3b3JkPnBoYXJtYWNvbG9naWNh
bCBsZXZlbHM8L2tleXdvcmQ+PGtleXdvcmQ+bmF0dXJlLWlkZW50aWNhbCBjb21wb3VuZHM8L2tl
eXdvcmQ+PGtleXdvcmQ+ZWdnLXlvbGsgYW50aWJvZGllczwva2V5d29yZD48a2V5d29yZD5sb3ct
cHJvdGVpbiBkaWV0czwva2V5d29yZD48a2V5d29yZD5vcmdhbmljLWFjaWRzPC9rZXl3b3JkPjxr
ZXl3b3JkPkFncmljdWx0dXJlPC9rZXl3b3JkPjxrZXl3b3JkPlZldGVyaW5hcnkgU2NpZW5jZXM8
L2tleXdvcmQ+PGtleXdvcmQ+Wm9vbG9neTwva2V5d29yZD48L2tleXdvcmRzPjxkYXRlcz48eWVh
cj4yMDIxPC95ZWFyPjxwdWItZGF0ZXM+PGRhdGU+TWFyPC9kYXRlPjwvcHViLWRhdGVzPjwvZGF0
ZXM+PGlzYm4+MjA3Ni0yNjE1PC9pc2JuPjxhY2Nlc3Npb24tbnVtPldPUzowMDA2MzMxODQ3MDAw
MDE8L2FjY2Vzc2lvbi1udW0+PHdvcmstdHlwZT5SZXZpZXc8L3dvcmstdHlwZT48dXJscz48cmVs
YXRlZC11cmxzPjx1cmw+PHN0eWxlIGZhY2U9InVuZGVybGluZSIgZm9udD0iZGVmYXVsdCIgc2l6
ZT0iMTAwJSI+Jmx0O0dvIHRvIElTSSZndDs6Ly9XT1M6MDAwNjMzMTg0NzAwMDAxPC9zdHlsZT48
L3VybD48dXJsPmh0dHBzOi8vbWRwaS1yZXMuY29tL2RfYXR0YWNobWVudC9hbmltYWxzL2FuaW1h
bHMtMTEtMDA2NDIvYXJ0aWNsZV9kZXBsb3kvYW5pbWFscy0xMS0wMDY0Mi12Mi5wZGY/dmVyc2lv
bj0xNjE0ODQwNTQzPC91cmw+PC9yZWxhdGVkLXVybHM+PC91cmxzPjxjdXN0b203PjY0MjwvY3Vz
dG9tNz48ZWxlY3Ryb25pYy1yZXNvdXJjZS1udW0+MTAuMzM5MC9hbmkxMTAzMDY0MjwvZWxlY3Ry
b25pYy1yZXNvdXJjZS1udW0+PGxhbmd1YWdlPkVuZ2xpc2g8L2xhbmd1YWdlPjwvcmVjb3JkPjwv
Q2l0ZT48Q2l0ZT48QXV0aG9yPkh1dGluZzwvQXV0aG9yPjxZZWFyPjIwMjE8L1llYXI+PFJlY051
bT42Nzc8L1JlY051bT48cmVjb3JkPjxyZWMtbnVtYmVyPjY3NzwvcmVjLW51bWJlcj48Zm9yZWln
bi1rZXlzPjxrZXkgYXBwPSJFTiIgZGItaWQ9Ijk5c3B4dHhhanhzYXNiZWZyOTVwZjAwcmZyczAw
ZXA5dmUyYSIgdGltZXN0YW1wPSIxNjY0NzM2NTg0Ij42Nzc8L2tleT48L2ZvcmVpZ24ta2V5cz48
cmVmLXR5cGUgbmFtZT0iSm91cm5hbCBBcnRpY2xlIj4xNzwvcmVmLXR5cGU+PGNvbnRyaWJ1dG9y
cz48YXV0aG9ycz48YXV0aG9yPkh1dGluZywgQS4gTS4gUy48L2F1dGhvcj48YXV0aG9yPk1pZGRl
bGtvb3AsIEEuPC9hdXRob3I+PGF1dGhvcj5HdWFuLCBYLiBOLjwvYXV0aG9yPjxhdXRob3I+TW9s
aXN0LCBGLjwvYXV0aG9yPjwvYXV0aG9ycz48L2NvbnRyaWJ1dG9ycz48YXV0aC1hZGRyZXNzPltI
dXRpbmcsIEFubmUgTS4gUy58TWlkZGVsa29vcCwgQW5vdXNjaGthfEd1YW4sIFhpYW9uYW58TW9s
aXN0LCBGcmFuY2VzY10gU2Nob3Rob3JzdCBGZWVkIFJlcyBCViwgUmVzICZhbXA7IERldiwgTkwt
ODIxOCBOQSBMZWx5c3RhZCwgTmV0aGVybGFuZHMuIE1vbGlzdCwgRiAoY29ycmVzcG9uZGluZyBh
dXRob3IpLCBTY2hvdGhvcnN0IEZlZWQgUmVzIEJWLCBSZXMgJmFtcDsgRGV2LCBOTC04MjE4IE5B
IExlbHlzdGFkLCBOZXRoZXJsYW5kcy4gQUh1dGluZ0BzY2hvdGhvcnN0Lm5sfEFNaWRkZWxrb29w
QHNjaG90aG9yc3Qubmx8WEd1YW5Ac2Nob3Rob3JzdC5ubHxGTW9saXN0QHNjaG90aG9yc3Qubmw8
L2F1dGgtYWRkcmVzcz48dGl0bGVzPjx0aXRsZT5Vc2luZyBOdXRyaXRpb25hbCBTdHJhdGVnaWVz
IHRvIFNoYXBlIHRoZSBHYXN0cm8tSW50ZXN0aW5hbCBUcmFjdHMgb2YgU3Vja2xpbmcgYW5kIFdl
YW5lZCBQaWdsZXRzPC90aXRsZT48c2Vjb25kYXJ5LXRpdGxlPkFuaW1hbHM8L3NlY29uZGFyeS10
aXRsZT48YWx0LXRpdGxlPkFuaW1hbHM8L2FsdC10aXRsZT48c2hvcnQtdGl0bGU+VXNpbmcgTnV0
cml0aW9uYWwgU3RyYXRlZ2llcyB0byBTaGFwZSB0aGUgR2FzdHJvLUludGVzdGluYWwgVHJhY3Rz
IG9mIFN1Y2tsaW5nIGFuZCBXZWFuZWQgUGlnbGV0czwvc2hvcnQtdGl0bGU+PC90aXRsZXM+PHBl
cmlvZGljYWw+PGZ1bGwtdGl0bGU+QW5pbWFsczwvZnVsbC10aXRsZT48L3BlcmlvZGljYWw+PGFs
dC1wZXJpb2RpY2FsPjxmdWxsLXRpdGxlPkFuaW1hbHM8L2Z1bGwtdGl0bGU+PC9hbHQtcGVyaW9k
aWNhbD48cGFnZXM+MzY8L3BhZ2VzPjx2b2x1bWU+MTE8L3ZvbHVtZT48bnVtYmVyPjI8L251bWJl
cj48a2V5d29yZHM+PGtleXdvcmQ+Y3JlZXAgZmVlZDwva2V5d29yZD48a2V5d29yZD5lYXJseSBs
aWZlPC9rZXl3b3JkPjxrZXl3b3JkPmZlZWQgaW50YWtlPC9rZXl3b3JkPjxrZXl3b3JkPmd1dCBm
dW5jdGlvbjwva2V5d29yZD48a2V5d29yZD5oZWFsdGg8L2tleXdvcmQ+PGtleXdvcmQ+bnV0cml0
aW9uPC9rZXl3b3JkPjxrZXl3b3JkPnBpZzwva2V5d29yZD48a2V5d29yZD5wcmUtd2VhbmluZzwv
a2V5d29yZD48a2V5d29yZD5wb3N0LXdlYW5pbmc8L2tleXdvcmQ+PGtleXdvcmQ+c3VwcGxlbWVu
dGFsIG1pbGs8L2tleXdvcmQ+PGtleXdvcmQ+cG9zdC13ZWFuaW5nIGRpYXJyaGVhPC9rZXl3b3Jk
PjxrZXl3b3JkPmNyZWVwIGZlZWQtaW50YWtlPC9rZXl3b3JkPjxrZXl3b3JkPmVudGVyb3RveGln
ZW5pYzwva2V5d29yZD48a2V5d29yZD5lc2NoZXJpY2hpYS1jb2xpPC9rZXl3b3JkPjxrZXl3b3Jk
Pmdyb3d0aCByZXN0cmljdGVkIHBpZ2xldHM8L2tleXdvcmQ+PGtleXdvcmQ+bGFyZ2UgbGl0dGVy
IHNpemU8L2tleXdvcmQ+PGtleXdvcmQ+cGFydGljbGUtc2l6ZTwva2V5d29yZD48a2V5d29yZD5t
aWxrIHJlcGxhY2VyPC9rZXl3b3JkPjxrZXl3b3JkPmNvbG9zdHJ1bSBpbnRha2U8L2tleXdvcmQ+
PGtleXdvcmQ+ZGlldGFyeSBmaWJlcjwva2V5d29yZD48a2V5d29yZD5iaXJ0aC13ZWlnaHQ8L2tl
eXdvcmQ+PGtleXdvcmQ+QWdyaWN1bHR1cmU8L2tleXdvcmQ+PGtleXdvcmQ+VmV0ZXJpbmFyeSBT
Y2llbmNlczwva2V5d29yZD48a2V5d29yZD5ab29sb2d5PC9rZXl3b3JkPjwva2V5d29yZHM+PGRh
dGVzPjx5ZWFyPjIwMjE8L3llYXI+PHB1Yi1kYXRlcz48ZGF0ZT5GZWI8L2RhdGU+PC9wdWItZGF0
ZXM+PC9kYXRlcz48aXNibj4yMDc2LTI2MTU8L2lzYm4+PGFjY2Vzc2lvbi1udW0+V09TOjAwMDYy
MjAzODgwMDAwMTwvYWNjZXNzaW9uLW51bT48d29yay10eXBlPlJldmlldzwvd29yay10eXBlPjx1
cmxzPjxyZWxhdGVkLXVybHM+PHVybD4mbHQ7R28gdG8gSVNJJmd0OzovL1dPUzowMDA2MjIwMzg4
MDAwMDFodHRwczovL21kcGktcmVzLmNvbS9kX2F0dGFjaG1lbnQvYW5pbWFscy9hbmltYWxzLTEx
LTAwNDAyL2FydGljbGVfZGVwbG95L2FuaW1hbHMtMTEtMDA0MDItdjIucGRmP3ZlcnNpb249MTYx
Mjc1NzY2NjwvdXJsPjwvcmVsYXRlZC11cmxzPjwvdXJscz48Y3VzdG9tNz40MDI8L2N1c3RvbTc+
PGVsZWN0cm9uaWMtcmVzb3VyY2UtbnVtPjEwLjMzOTAvYW5pMTEwMjA0MDI8L2VsZWN0cm9uaWMt
cmVzb3VyY2UtbnVtPjxsYW5ndWFnZT5FbmdsaXNoPC9sYW5ndWFnZT48L3JlY29yZD48L0NpdGU+
PC9FbmROb3RlPn==
</w:fldData>
              </w:fldChar>
            </w:r>
            <w:r w:rsidR="0026586A">
              <w:rPr>
                <w:rFonts w:eastAsia="MS Mincho" w:cs="Arial"/>
              </w:rPr>
              <w:instrText xml:space="preserve"> ADDIN EN.CITE.DATA </w:instrText>
            </w:r>
            <w:r w:rsidR="0026586A">
              <w:rPr>
                <w:rFonts w:eastAsia="MS Mincho" w:cs="Arial"/>
              </w:rPr>
            </w:r>
            <w:r w:rsidR="0026586A">
              <w:rPr>
                <w:rFonts w:eastAsia="MS Mincho" w:cs="Arial"/>
              </w:rPr>
              <w:fldChar w:fldCharType="end"/>
            </w:r>
            <w:r w:rsidRPr="004C44E5">
              <w:rPr>
                <w:rFonts w:eastAsia="MS Mincho" w:cs="Arial"/>
              </w:rPr>
            </w:r>
            <w:r w:rsidRPr="004C44E5">
              <w:rPr>
                <w:rFonts w:eastAsia="MS Mincho" w:cs="Arial"/>
              </w:rPr>
              <w:fldChar w:fldCharType="separate"/>
            </w:r>
            <w:r w:rsidRPr="003C1F6A">
              <w:rPr>
                <w:rFonts w:eastAsia="MS Mincho" w:cs="Arial"/>
                <w:noProof/>
              </w:rPr>
              <w:t>(</w:t>
            </w:r>
            <w:hyperlink w:anchor="_ENREF_69" w:tooltip="Jha, 2016 #613" w:history="1">
              <w:r w:rsidR="005F0597" w:rsidRPr="003C1F6A">
                <w:rPr>
                  <w:rFonts w:eastAsia="MS Mincho" w:cs="Arial"/>
                  <w:noProof/>
                </w:rPr>
                <w:t>Jha &amp; Berrocoso, 2016</w:t>
              </w:r>
            </w:hyperlink>
            <w:r w:rsidRPr="003C1F6A">
              <w:rPr>
                <w:rFonts w:eastAsia="MS Mincho" w:cs="Arial"/>
                <w:noProof/>
              </w:rPr>
              <w:t xml:space="preserve">; </w:t>
            </w:r>
            <w:hyperlink w:anchor="_ENREF_43" w:tooltip="Flis, 2017 #620" w:history="1">
              <w:r w:rsidR="005F0597" w:rsidRPr="003C1F6A">
                <w:rPr>
                  <w:rFonts w:eastAsia="MS Mincho" w:cs="Arial"/>
                  <w:noProof/>
                </w:rPr>
                <w:t>Flis et al., 2017</w:t>
              </w:r>
            </w:hyperlink>
            <w:r w:rsidRPr="003C1F6A">
              <w:rPr>
                <w:rFonts w:eastAsia="MS Mincho" w:cs="Arial"/>
                <w:noProof/>
              </w:rPr>
              <w:t xml:space="preserve">; </w:t>
            </w:r>
            <w:hyperlink w:anchor="_ENREF_44" w:tooltip="Gao, 2019 #642" w:history="1">
              <w:r w:rsidR="005F0597" w:rsidRPr="003C1F6A">
                <w:rPr>
                  <w:rFonts w:eastAsia="MS Mincho" w:cs="Arial"/>
                  <w:noProof/>
                </w:rPr>
                <w:t>Gao et al., 2019</w:t>
              </w:r>
            </w:hyperlink>
            <w:r w:rsidRPr="003C1F6A">
              <w:rPr>
                <w:rFonts w:eastAsia="MS Mincho" w:cs="Arial"/>
                <w:noProof/>
              </w:rPr>
              <w:t xml:space="preserve">; </w:t>
            </w:r>
            <w:hyperlink w:anchor="_ENREF_11" w:tooltip="Babatunde, 2021 #58" w:history="1">
              <w:r w:rsidR="005F0597" w:rsidRPr="003C1F6A">
                <w:rPr>
                  <w:rFonts w:eastAsia="MS Mincho" w:cs="Arial"/>
                  <w:noProof/>
                </w:rPr>
                <w:t>Babatunde et al., 2021</w:t>
              </w:r>
            </w:hyperlink>
            <w:r w:rsidRPr="003C1F6A">
              <w:rPr>
                <w:rFonts w:eastAsia="MS Mincho" w:cs="Arial"/>
                <w:noProof/>
              </w:rPr>
              <w:t xml:space="preserve">; </w:t>
            </w:r>
            <w:hyperlink w:anchor="_ENREF_18" w:tooltip="Bonetti, 2021 #103" w:history="1">
              <w:r w:rsidR="005F0597" w:rsidRPr="003C1F6A">
                <w:rPr>
                  <w:rFonts w:eastAsia="MS Mincho" w:cs="Arial"/>
                  <w:noProof/>
                </w:rPr>
                <w:t>Bonetti et al., 2021</w:t>
              </w:r>
            </w:hyperlink>
            <w:r w:rsidRPr="003C1F6A">
              <w:rPr>
                <w:rFonts w:eastAsia="MS Mincho" w:cs="Arial"/>
                <w:noProof/>
              </w:rPr>
              <w:t xml:space="preserve">; </w:t>
            </w:r>
            <w:hyperlink w:anchor="_ENREF_60" w:tooltip="Hussein, 2021 #676" w:history="1">
              <w:r w:rsidR="005F0597" w:rsidRPr="003C1F6A">
                <w:rPr>
                  <w:rFonts w:eastAsia="MS Mincho" w:cs="Arial"/>
                  <w:noProof/>
                </w:rPr>
                <w:t>Hussein et al., 2021</w:t>
              </w:r>
            </w:hyperlink>
            <w:r w:rsidRPr="003C1F6A">
              <w:rPr>
                <w:rFonts w:eastAsia="MS Mincho" w:cs="Arial"/>
                <w:noProof/>
              </w:rPr>
              <w:t xml:space="preserve">; </w:t>
            </w:r>
            <w:hyperlink w:anchor="_ENREF_61" w:tooltip="Huting, 2021 #677" w:history="1">
              <w:r w:rsidR="005F0597" w:rsidRPr="003C1F6A">
                <w:rPr>
                  <w:rFonts w:eastAsia="MS Mincho" w:cs="Arial"/>
                  <w:noProof/>
                </w:rPr>
                <w:t>Huting et al., 2021</w:t>
              </w:r>
            </w:hyperlink>
            <w:r w:rsidRPr="003C1F6A">
              <w:rPr>
                <w:rFonts w:eastAsia="MS Mincho" w:cs="Arial"/>
                <w:noProof/>
              </w:rPr>
              <w:t xml:space="preserve">; </w:t>
            </w:r>
            <w:hyperlink w:anchor="_ENREF_74" w:tooltip="Klein, 2021 #680" w:history="1">
              <w:r w:rsidR="005F0597" w:rsidRPr="003C1F6A">
                <w:rPr>
                  <w:rFonts w:eastAsia="MS Mincho" w:cs="Arial"/>
                  <w:noProof/>
                </w:rPr>
                <w:t>Klein et al., 2021</w:t>
              </w:r>
            </w:hyperlink>
            <w:r w:rsidRPr="003C1F6A">
              <w:rPr>
                <w:rFonts w:eastAsia="MS Mincho" w:cs="Arial"/>
                <w:noProof/>
              </w:rPr>
              <w:t xml:space="preserve">; </w:t>
            </w:r>
            <w:hyperlink w:anchor="_ENREF_79" w:tooltip="Li, 2021 #684" w:history="1">
              <w:r w:rsidR="005F0597" w:rsidRPr="003C1F6A">
                <w:rPr>
                  <w:rFonts w:eastAsia="MS Mincho" w:cs="Arial"/>
                  <w:noProof/>
                </w:rPr>
                <w:t>H. Li et al., 2021</w:t>
              </w:r>
            </w:hyperlink>
            <w:r w:rsidRPr="003C1F6A">
              <w:rPr>
                <w:rFonts w:eastAsia="MS Mincho" w:cs="Arial"/>
                <w:noProof/>
              </w:rPr>
              <w:t>)</w:t>
            </w:r>
            <w:r w:rsidRPr="004C44E5">
              <w:rPr>
                <w:rFonts w:eastAsia="MS Mincho" w:cs="Arial"/>
              </w:rPr>
              <w:fldChar w:fldCharType="end"/>
            </w:r>
          </w:p>
        </w:tc>
      </w:tr>
      <w:tr w:rsidR="002D0FC4" w:rsidRPr="0094295B" w14:paraId="639F8BC1" w14:textId="77777777" w:rsidTr="004F60D1">
        <w:tc>
          <w:tcPr>
            <w:tcW w:w="1574" w:type="dxa"/>
            <w:tcBorders>
              <w:top w:val="single" w:sz="4" w:space="0" w:color="000000"/>
              <w:bottom w:val="single" w:sz="4" w:space="0" w:color="000000"/>
            </w:tcBorders>
          </w:tcPr>
          <w:p w14:paraId="533E6F29" w14:textId="77777777" w:rsidR="002D0FC4" w:rsidRPr="0094295B" w:rsidRDefault="002D0FC4" w:rsidP="00B4537B">
            <w:pPr>
              <w:spacing w:line="276" w:lineRule="auto"/>
              <w:textAlignment w:val="baseline"/>
              <w:rPr>
                <w:rFonts w:eastAsia="MS Mincho" w:cs="Arial"/>
              </w:rPr>
            </w:pPr>
            <w:r w:rsidRPr="0094295B">
              <w:rPr>
                <w:rFonts w:eastAsia="MS Mincho" w:cs="Arial"/>
              </w:rPr>
              <w:t>Acidification of feed and water</w:t>
            </w:r>
            <w:r w:rsidRPr="0094295B">
              <w:rPr>
                <w:rFonts w:cs="Arial"/>
              </w:rPr>
              <w:t> </w:t>
            </w:r>
          </w:p>
        </w:tc>
        <w:tc>
          <w:tcPr>
            <w:tcW w:w="1072" w:type="dxa"/>
            <w:tcBorders>
              <w:top w:val="single" w:sz="4" w:space="0" w:color="000000"/>
              <w:bottom w:val="single" w:sz="4" w:space="0" w:color="000000"/>
            </w:tcBorders>
          </w:tcPr>
          <w:p w14:paraId="1D3B4E97" w14:textId="77777777" w:rsidR="002D0FC4" w:rsidRPr="0094295B" w:rsidRDefault="002D0FC4" w:rsidP="00B4537B">
            <w:pPr>
              <w:spacing w:line="276" w:lineRule="auto"/>
              <w:jc w:val="center"/>
              <w:textAlignment w:val="baseline"/>
              <w:rPr>
                <w:rFonts w:eastAsia="MS Mincho" w:cs="Arial"/>
              </w:rPr>
            </w:pPr>
            <w:r w:rsidRPr="0094295B">
              <w:rPr>
                <w:rFonts w:eastAsia="MS Mincho" w:cs="Arial"/>
              </w:rPr>
              <w:t>6</w:t>
            </w:r>
          </w:p>
        </w:tc>
        <w:tc>
          <w:tcPr>
            <w:tcW w:w="5854" w:type="dxa"/>
            <w:tcBorders>
              <w:top w:val="single" w:sz="4" w:space="0" w:color="000000"/>
              <w:bottom w:val="single" w:sz="4" w:space="0" w:color="000000"/>
            </w:tcBorders>
          </w:tcPr>
          <w:p w14:paraId="65CFBB15" w14:textId="77777777" w:rsidR="002D0FC4" w:rsidRPr="004C44E5" w:rsidRDefault="002D0FC4" w:rsidP="00B4537B">
            <w:pPr>
              <w:spacing w:line="276" w:lineRule="auto"/>
              <w:ind w:left="360"/>
              <w:jc w:val="center"/>
              <w:textAlignment w:val="baseline"/>
              <w:rPr>
                <w:rFonts w:eastAsia="MS Mincho" w:cs="Arial"/>
              </w:rPr>
            </w:pPr>
            <w:r w:rsidRPr="002D0FC4">
              <w:rPr>
                <w:rFonts w:eastAsia="MS Mincho" w:cs="Arial"/>
                <w:b/>
                <w:bCs/>
              </w:rPr>
              <w:t>All secondary</w:t>
            </w:r>
            <w:r>
              <w:rPr>
                <w:rFonts w:eastAsia="MS Mincho" w:cs="Arial"/>
              </w:rPr>
              <w:t>:</w:t>
            </w:r>
          </w:p>
          <w:p w14:paraId="24762614" w14:textId="00E99B5D" w:rsidR="002D0FC4" w:rsidRPr="004C44E5" w:rsidRDefault="002D0FC4" w:rsidP="00B4537B">
            <w:pPr>
              <w:spacing w:line="276" w:lineRule="auto"/>
              <w:jc w:val="center"/>
              <w:textAlignment w:val="baseline"/>
              <w:rPr>
                <w:rFonts w:eastAsia="MS Mincho" w:cs="Arial"/>
              </w:rPr>
            </w:pPr>
            <w:r w:rsidRPr="004C44E5">
              <w:rPr>
                <w:rFonts w:eastAsia="MS Mincho" w:cs="Arial"/>
              </w:rPr>
              <w:fldChar w:fldCharType="begin">
                <w:fldData xml:space="preserve">PEVuZE5vdGU+PENpdGU+PEF1dGhvcj5GZXJyb25hdG88L0F1dGhvcj48WWVhcj4yMDIwPC9ZZWFy
PjxSZWNOdW0+NjUzPC9SZWNOdW0+PERpc3BsYXlUZXh0PihTdWlyeWFucmF5bmEgJmFtcDsgUmFt
YW5hLCAyMDE1OyBGZXJyb25hdG8gJmFtcDsgUHJhbmRpbmksIDIwMjA7IE5ndXllbiBldCBhbC4s
IDIwMjA7IFBlYXJsaW4gZXQgYWwuLCAyMDIwOyBUdWdub2xpIGV0IGFsLiwgMjAyMDsgTm93YWsg
ZXQgYWwuLCAyMDIxKTwvRGlzcGxheVRleHQ+PHJlY29yZD48cmVjLW51bWJlcj42NTM8L3JlYy1u
dW1iZXI+PGZvcmVpZ24ta2V5cz48a2V5IGFwcD0iRU4iIGRiLWlkPSI5OXNweHR4YWp4c2FzYmVm
cjk1cGYwMHJmcnMwMGVwOXZlMmEiIHRpbWVzdGFtcD0iMTY2NDczNjU4MyI+NjUzPC9rZXk+PC9m
b3JlaWduLWtleXM+PHJlZi10eXBlIG5hbWU9IkpvdXJuYWwgQXJ0aWNsZSI+MTc8L3JlZi10eXBl
Pjxjb250cmlidXRvcnM+PGF1dGhvcnM+PGF1dGhvcj5GZXJyb25hdG8sIEcuPC9hdXRob3I+PGF1
dGhvcj5QcmFuZGluaSwgQS48L2F1dGhvcj48L2F1dGhvcnM+PC9jb250cmlidXRvcnM+PHRpdGxl
cz48dGl0bGU+RGlldGFyeSBzdXBwbGVtZW50YXRpb24gb2YgaW5vcmdhbmljLCBvcmdhbmljLCBh
bmQgZmF0dHkgYWNpZHMgaW4gcGlnOiBBIHJldmlldzwvdGl0bGU+PHNlY29uZGFyeS10aXRsZT5B
bmltYWxzPC9zZWNvbmRhcnktdGl0bGU+PHNob3J0LXRpdGxlPkRpZXRhcnkgc3VwcGxlbWVudGF0
aW9uIG9mIGlub3JnYW5pYywgb3JnYW5pYywgYW5kIGZhdHR5IGFjaWRzIGluIHBpZzogQSByZXZp
ZXc8L3Nob3J0LXRpdGxlPjwvdGl0bGVzPjxwZXJpb2RpY2FsPjxmdWxsLXRpdGxlPkFuaW1hbHM8
L2Z1bGwtdGl0bGU+PC9wZXJpb2RpY2FsPjxwYWdlcz4xLTI3PC9wYWdlcz48dm9sdW1lPjEwPC92
b2x1bWU+PG51bWJlcj4xMDwvbnVtYmVyPjxrZXl3b3Jkcz48a2V5d29yZD5BY2lkczwva2V5d29y
ZD48a2V5d29yZD5GZWVkIGFkZGl0aXZlczwva2V5d29yZD48a2V5d29yZD5QaWcgaGVhbHRoPC9r
ZXl3b3JkPjxrZXl3b3JkPmFkZGl0aXZlIGFjaWQ8L2tleXdvcmQ+PGtleXdvcmQ+YWxhbmluZSBh
bWlub3RyYW5zZmVyYXNlPC9rZXl3b3JkPjxrZXl3b3JkPmFzcGFydGF0ZSBhbWlub3RyYW5zZmVy
YXNlPC9rZXl3b3JkPjxrZXl3b3JkPmNhbGNpdW0gY2hsb3JpZGU8L2tleXdvcmQ+PGtleXdvcmQ+
Y2FyYm94eWxpYyBhY2lkPC9rZXl3b3JkPjxrZXl3b3JkPmZhdHR5IGFjaWQ8L2tleXdvcmQ+PGtl
eXdvcmQ+Z2x1Y2Fnb24gbGlrZSBwZXB0aWRlIDE8L2tleXdvcmQ+PGtleXdvcmQ+Z2x1dGF0aGlv
bmUgcGVyb3hpZGFzZTwva2V5d29yZD48a2V5d29yZD5ncm93dGggaG9ybW9uZTwva2V5d29yZD48
a2V5d29yZD5ncm93dGggcHJvbW90b3I8L2tleXdvcmQ+PGtleXdvcmQ+aHlkcm9jaGxvcmljIGFj
aWQ8L2tleXdvcmQ+PGtleXdvcmQ+aW1tdW5vZ2xvYnVsaW4gQTwva2V5d29yZD48a2V5d29yZD5p
bW11bm9nbG9idWxpbiBHPC9rZXl3b3JkPjxrZXl3b3JkPmlub3JnYW5pYyBhY2lkPC9rZXl3b3Jk
PjxrZXl3b3JkPmluc3VsaW48L2tleXdvcmQ+PGtleXdvcmQ+bGFjdGljIGFjaWQ8L2tleXdvcmQ+
PGtleXdvcmQ+bGlwb3Byb3RlaW4gbGlwYXNlPC9rZXl3b3JkPjxrZXl3b3JkPmxvdyBkZW5zaXR5
IHByb3RlaW48L2tleXdvcmQ+PGtleXdvcmQ+bWVzc2VuZ2VyIFJOQTwva2V5d29yZD48a2V5d29y
ZD5udWNsZW90aWRlPC9rZXl3b3JkPjxrZXl3b3JkPnBob3NwaG9yaWMgYWNpZDwva2V5d29yZD48
a2V5d29yZD5waHl0aWMgYWNpZDwva2V5d29yZD48a2V5d29yZD5waHl0b3Byb2R1Y3Q8L2tleXdv
cmQ+PGtleXdvcmQ+cHJlYmlvdGljIGFnZW50PC9rZXl3b3JkPjxrZXl3b3JkPnByZXNlcnZhdGl2
ZTwva2V5d29yZD48a2V5d29yZD5wcm9iaW90aWMgYWdlbnQ8L2tleXdvcmQ+PGtleXdvcmQ+c2Vy
dW0gYWxidW1pbjwva2V5d29yZD48a2V5d29yZD5zdWxmdXJpYyBhY2lkPC9rZXl3b3JkPjxrZXl3
b3JkPnN1cGVyb3hpZGFzZSBkaXNtdXRhc2U8L2tleXdvcmQ+PGtleXdvcmQ+dGh5bWUgb2lsPC9r
ZXl3b3JkPjxrZXl3b3JkPnVuY2xhc3NpZmllZCBkcnVnPC9rZXl3b3JkPjxrZXl3b3JkPmFudGlt
aWNyb2JpYWwgYWN0aXZpdHk8L2tleXdvcmQ+PGtleXdvcmQ+YW50aW94aWRhbnQgYWN0aXZpdHk8
L2tleXdvcmQ+PGtleXdvcmQ+YXNoPC9rZXl3b3JkPjxrZXl3b3JkPkJpZmlkb2JhY3Rlcml1bTwv
a2V5d29yZD48a2V5d29yZD5ibG9vZCBwSDwva2V5d29yZD48a2V5d29yZD5jaXRyaWMgYWNpZCBj
eWNsZTwva2V5d29yZD48a2V5d29yZD5kaWV0IHN1cHBsZW1lbnRhdGlvbjwva2V5d29yZD48a2V5
d29yZD5kaWdlc3RpdmUgY2FwYWNpdHk8L2tleXdvcmQ+PGtleXdvcmQ+ZWxlY3Ryb2x5dGUgYmFs
YW5jZTwva2V5d29yZD48a2V5d29yZD5lbmVyZ3kgcmVzb3VyY2U8L2tleXdvcmQ+PGtleXdvcmQ+
ZXBpY2FyZGlhbCBmYXQgdGhpY2tuZXNzPC9rZXl3b3JkPjxrZXl3b3JkPmZlY2FsIG1pY3JvYmlv
dGEgdHJhbnNwbGFudGF0aW9uPC9rZXl3b3JkPjxrZXl3b3JkPmdhc3Ryb2ludGVzdGluYWwgbXVj
b3NhPC9rZXl3b3JkPjxrZXl3b3JkPmdyb3d0aCBwZXJmb3JtYW5jZTwva2V5d29yZD48a2V5d29y
ZD5ndXQgaW50ZWdyaXR5PC9rZXl3b3JkPjxrZXl3b3JkPmlsZWFsIGRlZ3JhZGF0aW9uPC9rZXl3
b3JkPjxrZXl3b3JkPmltbXVuZSBzeXN0ZW08L2tleXdvcmQ+PGtleXdvcmQ+bGFjdGljIGFjaWQg
cHJvZHVjdGlvbjwva2V5d29yZD48a2V5d29yZD5MYWN0b2JhY2lsbHVzPC9rZXl3b3JkPjxrZXl3
b3JkPmxpdmVyIGluanVyeTwva2V5d29yZD48a2V5d29yZD5seW1waG9jeXRlIGNvdW50PC9rZXl3
b3JkPjxrZXl3b3JkPm1pY3JvYmlvdGEgY29tcG9zaXRpb248L2tleXdvcmQ+PGtleXdvcmQ+bWls
ayBmZWVkPC9rZXl3b3JkPjxrZXl3b3JkPnBhbmNyZWFzIHNlY3JldGlvbjwva2V5d29yZD48a2V5
d29yZD5QZWRpb2NvY2N1czwva2V5d29yZD48a2V5d29yZD5wSCBtZWFzdXJlbWVudDwva2V5d29y
ZD48a2V5d29yZD5waHl0b2hlbWFnbHV0aW5hdGlvbjwva2V5d29yZD48a2V5d29yZD5waWc8L2tl
eXdvcmQ+PGtleXdvcmQ+cHVibGljYXRpb248L2tleXdvcmQ+PGtleXdvcmQ+UmV2aWV3PC9rZXl3
b3JkPjxrZXl3b3JkPlNhbG1vbmVsbGEgZW50ZXJpY2Egc2Vyb3ZhciBUeXBoaW11cml1bTwva2V5
d29yZD48a2V5d29yZD5zdG9tYWNoIGVtcHR5aW5nPC9rZXl3b3JkPjxrZXl3b3JkPnN0b21hY2gg
cEg8L2tleXdvcmQ+PGtleXdvcmQ+U3RyZXB0b2NvY2N1czwva2V5d29yZD48a2V5d29yZD52YW5j
b215Y2luIHJlc2lzdGFudCBFbnRlcm9jb2NjdXM8L2tleXdvcmQ+PGtleXdvcmQ+d2VhbmluZzwv
a2V5d29yZD48a2V5d29yZD55ZWFzdDwva2V5d29yZD48L2tleXdvcmRzPjxkYXRlcz48eWVhcj4y
MDIwPC95ZWFyPjwvZGF0ZXM+PHdvcmstdHlwZT5SZXZpZXc8L3dvcmstdHlwZT48dXJscz48cmVs
YXRlZC11cmxzPjx1cmw+aHR0cHM6Ly93d3cuc2NvcHVzLmNvbS9pbndhcmQvcmVjb3JkLnVyaT9l
aWQ9Mi1zMi4wLTg1MDkxNTI4MDYwJmFtcDtkb2k9MTAuMzM5MCUyZmFuaTEwMTAxNzQwJmFtcDtw
YXJ0bmVySUQ9NDAmYW1wO21kNT02OTIzMjMyMmFhNDMzZjEwNzExYzUyOTZjOTFhNzA5OGh0dHBz
Oi8vbWRwaS1yZXMuY29tL2RfYXR0YWNobWVudC9hbmltYWxzL2FuaW1hbHMtMTAtMDE3NDAvYXJ0
aWNsZV9kZXBsb3kvYW5pbWFscy0xMC0wMTc0MC12Mi5wZGY/dmVyc2lvbj0xNjAxMjgwMTkxPC91
cmw+PC9yZWxhdGVkLXVybHM+PC91cmxzPjxjdXN0b203PjE3NDA8L2N1c3RvbTc+PGVsZWN0cm9u
aWMtcmVzb3VyY2UtbnVtPjEwLjMzOTAvYW5pMTAxMDE3NDA8L2VsZWN0cm9uaWMtcmVzb3VyY2Ut
bnVtPjxyZW1vdGUtZGF0YWJhc2UtbmFtZT5TY29wdXM8L3JlbW90ZS1kYXRhYmFzZS1uYW1lPjxs
YW5ndWFnZT5FbmdsaXNoPC9sYW5ndWFnZT48L3JlY29yZD48L0NpdGU+PENpdGU+PEF1dGhvcj5O
b3dhazwvQXV0aG9yPjxZZWFyPjIwMjE8L1llYXI+PFJlY051bT42ODc8L1JlY051bT48cmVjb3Jk
PjxyZWMtbnVtYmVyPjY4NzwvcmVjLW51bWJlcj48Zm9yZWlnbi1rZXlzPjxrZXkgYXBwPSJFTiIg
ZGItaWQ9Ijk5c3B4dHhhanhzYXNiZWZyOTVwZjAwcmZyczAwZXA5dmUyYSIgdGltZXN0YW1wPSIx
NjY0NzM2NTg1Ij42ODc8L2tleT48L2ZvcmVpZ24ta2V5cz48cmVmLXR5cGUgbmFtZT0iSm91cm5h
bCBBcnRpY2xlIj4xNzwvcmVmLXR5cGU+PGNvbnRyaWJ1dG9ycz48YXV0aG9ycz48YXV0aG9yPk5v
d2FrLCBQLjwvYXV0aG9yPjxhdXRob3I+WmF3b3Jza2EtWmFrcnpld3NrYSwgQS48L2F1dGhvcj48
YXV0aG9yPkZyYW5raWV3aWN6LCBBLjwvYXV0aG9yPjxhdXRob3I+S2FzcHJvd2ljei1Qb3RvY2th
LCBNLjwvYXV0aG9yPjwvYXV0aG9ycz48L2NvbnRyaWJ1dG9ycz48dGl0bGVzPjx0aXRsZT5UaGUg
ZWZmZWN0cyBhbmQgbWVjaGFuaXNtcyBvZiBhY2lkcyBvbiB0aGUgaGVhbHRoIG9mIHBpZ2xldHMg
YW5kIHdlYW5lcnMtQSByZXZpZXc8L3RpdGxlPjxzZWNvbmRhcnktdGl0bGU+QW5uYWxzIG9mIEFu
aW1hbCBTY2llbmNlPC9zZWNvbmRhcnktdGl0bGU+PHNob3J0LXRpdGxlPlRoZSBlZmZlY3RzIGFu
ZCBtZWNoYW5pc21zIG9mIGFjaWRzIG9uIHRoZSBoZWFsdGggb2YgcGlnbGV0cyBhbmQgd2VhbmVy
cy1BIHJldmlldzwvc2hvcnQtdGl0bGU+PC90aXRsZXM+PHBlcmlvZGljYWw+PGZ1bGwtdGl0bGU+
QW5uYWxzIG9mIEFuaW1hbCBTY2llbmNlPC9mdWxsLXRpdGxlPjwvcGVyaW9kaWNhbD48cGFnZXM+
NDMzLTQ1NTwvcGFnZXM+PHZvbHVtZT4yMTwvdm9sdW1lPjxudW1iZXI+MjwvbnVtYmVyPjxrZXl3
b3Jkcz48a2V5d29yZD5BY2lkaWZpZXJzPC9rZXl3b3JkPjxrZXl3b3JkPkZlZWQgYWRkaXRpdmVz
PC9rZXl3b3JkPjxrZXl3b3JkPk9yZ2FuaWMgYWNpZHM8L2tleXdvcmQ+PGtleXdvcmQ+UGlnbGV0
czwva2V5d29yZD48a2V5d29yZD5hY2lkaWZ5aW5nIGFnZW50PC9rZXl3b3JkPjxrZXl3b3JkPmJ1
ZmZlcjwva2V5d29yZD48a2V5d29yZD5jYXJib3h5bGljIGFjaWQ8L2tleXdvcmQ+PGtleXdvcmQ+
Zm9vZCBhZGRpdGl2ZTwva2V5d29yZD48a2V5d29yZD5mb3JtaWMgYWNpZDwva2V5d29yZD48a2V5
d29yZD5hbmltYWwgZm9vZDwva2V5d29yZD48a2V5d29yZD5hbmltYWwgaGVhbHRoPC9rZXl3b3Jk
PjxrZXl3b3JkPmFuaW1hbCBodXNiYW5kcnk8L2tleXdvcmQ+PGtleXdvcmQ+ZGlnZXN0aW9uPC9r
ZXl3b3JkPjxrZXl3b3JkPmRpZ2VzdGl2ZSBzeXN0ZW08L2tleXdvcmQ+PGtleXdvcmQ+Zm9vZCBp
bnRha2U8L2tleXdvcmQ+PGtleXdvcmQ+Z3Jvd3RoPC9rZXl3b3JkPjxrZXl3b3JkPm5vbmh1bWFu
PC9rZXl3b3JkPjxrZXl3b3JkPm9yZ2Fub2dlbmVzaXM8L2tleXdvcmQ+PGtleXdvcmQ+cGFsYXRh
YmlsaXR5PC9rZXl3b3JkPjxrZXl3b3JkPnBpZ2xldDwva2V5d29yZD48a2V5d29yZD5yZWFyaW5n
PC9rZXl3b3JkPjxrZXl3b3JkPlJldmlldzwva2V5d29yZD48a2V5d29yZD5zdWNrbGluZyBhbmlt
YWw8L2tleXdvcmQ+PGtleXdvcmQ+c3VwcGxlbWVudGF0aW9uPC9rZXl3b3JkPjxrZXl3b3JkPndl
YW5lcjwva2V5d29yZD48L2tleXdvcmRzPjxkYXRlcz48eWVhcj4yMDIxPC95ZWFyPjwvZGF0ZXM+
PHdvcmstdHlwZT5SZXZpZXc8L3dvcmstdHlwZT48dXJscz48cmVsYXRlZC11cmxzPjx1cmw+aHR0
cHM6Ly93d3cuc2NvcHVzLmNvbS9pbndhcmQvcmVjb3JkLnVyaT9laWQ9Mi1zMi4wLTg1MDkyNzg4
NTQ5JmFtcDtkb2k9MTAuMjQ3OCUyZmFvYXMtMjAyMC0wMDg4JmFtcDtwYXJ0bmVySUQ9NDAmYW1w
O21kNT1lNDMxYmY2NTlkMWY3ODRlNTU4NjA0N2ZkZjg5N2Q2N2h0dHBzOi8vd3d3LnNjaWVuZG8u
Y29tL2FydGljbGUvMTAuMjQ3OC9hb2FzLTIwMjAtMDA4ODwvdXJsPjwvcmVsYXRlZC11cmxzPjwv
dXJscz48ZWxlY3Ryb25pYy1yZXNvdXJjZS1udW0+MTAuMjQ3OC9hb2FzLTIwMjAtMDA4ODwvZWxl
Y3Ryb25pYy1yZXNvdXJjZS1udW0+PHJlbW90ZS1kYXRhYmFzZS1uYW1lPlNjb3B1czwvcmVtb3Rl
LWRhdGFiYXNlLW5hbWU+PGxhbmd1YWdlPkVuZ2xpc2g8L2xhbmd1YWdlPjwvcmVjb3JkPjwvQ2l0
ZT48Q2l0ZT48QXV0aG9yPk5ndXllbjwvQXV0aG9yPjxZZWFyPjIwMjA8L1llYXI+PFJlY051bT42
NjA8L1JlY051bT48cmVjb3JkPjxyZWMtbnVtYmVyPjY2MDwvcmVjLW51bWJlcj48Zm9yZWlnbi1r
ZXlzPjxrZXkgYXBwPSJFTiIgZGItaWQ9Ijk5c3B4dHhhanhzYXNiZWZyOTVwZjAwcmZyczAwZXA5
dmUyYSIgdGltZXN0YW1wPSIxNjY0NzM2NTgzIj42NjA8L2tleT48L2ZvcmVpZ24ta2V5cz48cmVm
LXR5cGUgbmFtZT0iSm91cm5hbCBBcnRpY2xlIj4xNzwvcmVmLXR5cGU+PGNvbnRyaWJ1dG9ycz48
YXV0aG9ycz48YXV0aG9yPk5ndXllbiwgRC4gSC48L2F1dGhvcj48YXV0aG9yPlNlb2ssIFcuIEou
PC9hdXRob3I+PGF1dGhvcj5LaW0sIEkuIEguPC9hdXRob3I+PC9hdXRob3JzPjwvY29udHJpYnV0
b3JzPjx0aXRsZXM+PHRpdGxlPk9yZ2FuaWMgYWNpZHMgbWl4dHVyZSBhcyBhIGRpZXRhcnkgYWRk
aXRpdmUgZm9yIHBpZ3PigJRhIHJldmlldzwvdGl0bGU+PHNlY29uZGFyeS10aXRsZT5BbmltYWxz
PC9zZWNvbmRhcnktdGl0bGU+PHNob3J0LXRpdGxlPk9yZ2FuaWMgYWNpZHMgbWl4dHVyZSBhcyBh
IGRpZXRhcnkgYWRkaXRpdmUgZm9yIHBpZ3PigJRhIHJldmlldzwvc2hvcnQtdGl0bGU+PC90aXRs
ZXM+PHBlcmlvZGljYWw+PGZ1bGwtdGl0bGU+QW5pbWFsczwvZnVsbC10aXRsZT48L3BlcmlvZGlj
YWw+PHZvbHVtZT4xMDwvdm9sdW1lPjxudW1iZXI+NjwvbnVtYmVyPjxrZXl3b3Jkcz48a2V5d29y
ZD5HYXN0cm9pbnRlc3RpbmFsIHRyYWN0PC9rZXl3b3JkPjxrZXl3b3JkPk1pY3JvYmlhbCBpbnRl
cmFjdGlvbnM8L2tleXdvcmQ+PGtleXdvcmQ+T3JnYW5pYyBhY2lkczwva2V5d29yZD48a2V5d29y
ZD5QaWdzPC9rZXl3b3JkPjxrZXl3b3JkPmNhcmJveHlsaWMgYWNpZDwva2V5d29yZD48a2V5d29y
ZD5mb29kIGFkZGl0aXZlPC9rZXl3b3JkPjxrZXl3b3JkPmFuaW1hbCBmb29kPC9rZXl3b3JkPjxr
ZXl3b3JkPmFudGltaWNyb2JpYWwgYWN0aXZpdHk8L2tleXdvcmQ+PGtleXdvcmQ+YmFjdGVyaXVt
PC9rZXl3b3JkPjxrZXl3b3JkPmNhcmJvbiBmb290cHJpbnQ8L2tleXdvcmQ+PGtleXdvcmQ+ZGln
ZXN0aW9uPC9rZXl3b3JkPjxrZXl3b3JkPmZlY2VzPC9rZXl3b3JkPjxrZXl3b3JkPmdyb3d0aCBy
YXRlPC9rZXl3b3JkPjxrZXl3b3JkPmltbXVuZSBzeXN0ZW08L2tleXdvcmQ+PGtleXdvcmQ+aW5m
ZWN0aW91cyBhZ2VudDwva2V5d29yZD48a2V5d29yZD5pbnRlc3RpbmUgZmxvcmE8L2tleXdvcmQ+
PGtleXdvcmQ+bWljcm9iaWFsIGludGVyYWN0aW9uPC9rZXl3b3JkPjxrZXl3b3JkPm5vbmh1bWFu
PC9rZXl3b3JkPjxrZXl3b3JkPm51dHJpZW50PC9rZXl3b3JkPjxrZXl3b3JkPnBIPC9rZXl3b3Jk
PjxrZXl3b3JkPnBpZzwva2V5d29yZD48a2V5d29yZD5SZXZpZXc8L2tleXdvcmQ+PC9rZXl3b3Jk
cz48ZGF0ZXM+PHllYXI+MjAyMDwveWVhcj48L2RhdGVzPjx3b3JrLXR5cGU+UmV2aWV3PC93b3Jr
LXR5cGU+PHVybHM+PHJlbGF0ZWQtdXJscz48dXJsPmh0dHBzOi8vd3d3LnNjb3B1cy5jb20vaW53
YXJkL3JlY29yZC51cmk/ZWlkPTItczIuMC04NTA4NTkwMTYyMCZhbXA7ZG9pPTEwLjMzOTAlMmZh
bmkxMDA2MDk1MiZhbXA7cGFydG5lcklEPTQwJmFtcDttZDU9Nzg2ZWFmZWJkNDNmZjY1MmU1NTU1
YjFiY2M2ZWY3ODlodHRwczovL21kcGktcmVzLmNvbS9kX2F0dGFjaG1lbnQvYW5pbWFscy9hbmlt
YWxzLTEwLTAwOTUyL2FydGljbGVfZGVwbG95L2FuaW1hbHMtMTAtMDA5NTIucGRmP3ZlcnNpb249
MTU5MDgzNjMwNjwvdXJsPjwvcmVsYXRlZC11cmxzPjwvdXJscz48Y3VzdG9tNz45NTI8L2N1c3Rv
bTc+PGVsZWN0cm9uaWMtcmVzb3VyY2UtbnVtPjEwLjMzOTAvYW5pMTAwNjA5NTI8L2VsZWN0cm9u
aWMtcmVzb3VyY2UtbnVtPjxyZW1vdGUtZGF0YWJhc2UtbmFtZT5TY29wdXM8L3JlbW90ZS1kYXRh
YmFzZS1uYW1lPjxsYW5ndWFnZT5FbmdsaXNoPC9sYW5ndWFnZT48L3JlY29yZD48L0NpdGU+PENp
dGU+PEF1dGhvcj5QZWFybGluPC9BdXRob3I+PFllYXI+MjAyMDwvWWVhcj48UmVjTnVtPjY2Mjwv
UmVjTnVtPjxyZWNvcmQ+PHJlYy1udW1iZXI+NjYyPC9yZWMtbnVtYmVyPjxmb3JlaWduLWtleXM+
PGtleSBhcHA9IkVOIiBkYi1pZD0iOTlzcHh0eGFqeHNhc2JlZnI5NXBmMDByZnJzMDBlcDl2ZTJh
IiB0aW1lc3RhbXA9IjE2NjQ3MzY1ODMiPjY2Mjwva2V5PjwvZm9yZWlnbi1rZXlzPjxyZWYtdHlw
ZSBuYW1lPSJKb3VybmFsIEFydGljbGUiPjE3PC9yZWYtdHlwZT48Y29udHJpYnV0b3JzPjxhdXRo
b3JzPjxhdXRob3I+UGVhcmxpbiwgQi4gVi48L2F1dGhvcj48YXV0aG9yPk11dGh1dmVsLCBTLjwv
YXV0aG9yPjxhdXRob3I+R292aWRhc2FteSwgUC48L2F1dGhvcj48YXV0aG9yPlZpbGxhdmFuLCBN
LjwvYXV0aG9yPjxhdXRob3I+QWxhZ2F3YW55LCBNLjwvYXV0aG9yPjxhdXRob3I+UmFnYWIgRmFy
YWcsIE0uPC9hdXRob3I+PGF1dGhvcj5EaGFtYSwgSy48L2F1dGhvcj48YXV0aG9yPkdvcGksIE0u
PC9hdXRob3I+PC9hdXRob3JzPjwvY29udHJpYnV0b3JzPjx0aXRsZXM+PHRpdGxlPlJvbGUgb2Yg
YWNpZGlmaWVycyBpbiBsaXZlc3RvY2sgbnV0cml0aW9uIGFuZCBoZWFsdGg6IEEgcmV2aWV3PC90
aXRsZT48c2Vjb25kYXJ5LXRpdGxlPkpvdXJuYWwgb2YgQW5pbWFsIFBoeXNpb2xvZ3kgYW5kIEFu
aW1hbCBOdXRyaXRpb248L3NlY29uZGFyeS10aXRsZT48c2hvcnQtdGl0bGU+Um9sZSBvZiBhY2lk
aWZpZXJzIGluIGxpdmVzdG9jayBudXRyaXRpb24gYW5kIGhlYWx0aDogQSByZXZpZXc8L3Nob3J0
LXRpdGxlPjwvdGl0bGVzPjxwZXJpb2RpY2FsPjxmdWxsLXRpdGxlPkpvdXJuYWwgb2YgQW5pbWFs
IFBoeXNpb2xvZ3kgYW5kIEFuaW1hbCBOdXRyaXRpb248L2Z1bGwtdGl0bGU+PC9wZXJpb2RpY2Fs
PjxwYWdlcz41NTgtNTY5PC9wYWdlcz48dm9sdW1lPjEwNDwvdm9sdW1lPjxudW1iZXI+MjwvbnVt
YmVyPjxrZXl3b3Jkcz48a2V5d29yZD5hY2lkaWZpZXJzPC9rZXl3b3JkPjxrZXl3b3JkPmFuaW1h
bHM8L2tleXdvcmQ+PGtleXdvcmQ+YW50aW1pY3JvYmlhbDwva2V5d29yZD48a2V5d29yZD5oZWFs
dGg8L2tleXdvcmQ+PGtleXdvcmQ+aW1tdW5pdHk8L2tleXdvcmQ+PGtleXdvcmQ+bnV0cmllbnQg
ZGlnZXN0aWJpbGl0eTwva2V5d29yZD48a2V5d29yZD5wZXJmb3JtYW5jZTwva2V5d29yZD48a2V5
d29yZD5wcm9kdWN0aW9uPC9rZXl3b3JkPjxrZXl3b3JkPmFudGlpbmZlY3RpdmUgYWdlbnQ8L2tl
eXdvcmQ+PGtleXdvcmQ+YW5pbWFsPC9rZXl3b3JkPjxrZXl3b3JkPmFuaW1hbCBmb29kPC9rZXl3
b3JkPjxrZXl3b3JkPmxpdmVzdG9jazwva2V5d29yZD48a2V5d29yZD5wSDwva2V5d29yZD48a2V5
d29yZD5BbmltYWwgRmVlZDwva2V5d29yZD48a2V5d29yZD5BbmltYWwgTnV0cml0aW9uYWwgUGh5
c2lvbG9naWNhbCBQaGVub21lbmE8L2tleXdvcmQ+PGtleXdvcmQ+QW50aS1JbmZlY3RpdmUgQWdl
bnRzPC9rZXl3b3JkPjxrZXl3b3JkPkh5ZHJvZ2VuLUlvbiBDb25jZW50cmF0aW9uPC9rZXl3b3Jk
Pjwva2V5d29yZHM+PGRhdGVzPjx5ZWFyPjIwMjA8L3llYXI+PC9kYXRlcz48d29yay10eXBlPlJl
dmlldzwvd29yay10eXBlPjx1cmxzPjxyZWxhdGVkLXVybHM+PHVybD5odHRwczovL3d3dy5zY29w
dXMuY29tL2lud2FyZC9yZWNvcmQudXJpP2VpZD0yLXMyLjAtODUwNzc4OTI0ODUmYW1wO2RvaT0x
MC4xMTExJTJmanBuLjEzMjgyJmFtcDtwYXJ0bmVySUQ9NDAmYW1wO21kNT1mMzhjMzY3NDI3YjVh
ZWUyNmM4ODI4MzU0Yjc1MTEyMmh0dHBzOi8vb25saW5lbGlicmFyeS53aWxleS5jb20vZG9pL3Bk
ZmRpcmVjdC8xMC4xMTExL2pwbi4xMzI4Mj9kb3dubG9hZD10cnVlPC91cmw+PC9yZWxhdGVkLXVy
bHM+PC91cmxzPjxlbGVjdHJvbmljLXJlc291cmNlLW51bT4xMC4xMTExL2pwbi4xMzI4MjwvZWxl
Y3Ryb25pYy1yZXNvdXJjZS1udW0+PHJlbW90ZS1kYXRhYmFzZS1uYW1lPlNjb3B1czwvcmVtb3Rl
LWRhdGFiYXNlLW5hbWU+PGxhbmd1YWdlPkVuZ2xpc2g8L2xhbmd1YWdlPjwvcmVjb3JkPjwvQ2l0
ZT48Q2l0ZT48QXV0aG9yPlN1aXJ5YW5yYXluYTwvQXV0aG9yPjxZZWFyPjIwMTU8L1llYXI+PFJl
Y051bT42MDg8L1JlY051bT48cmVjb3JkPjxyZWMtbnVtYmVyPjYwODwvcmVjLW51bWJlcj48Zm9y
ZWlnbi1rZXlzPjxrZXkgYXBwPSJFTiIgZGItaWQ9Ijk5c3B4dHhhanhzYXNiZWZyOTVwZjAwcmZy
czAwZXA5dmUyYSIgdGltZXN0YW1wPSIxNjY0NzM2NTgyIj42MDg8L2tleT48L2ZvcmVpZ24ta2V5
cz48cmVmLXR5cGUgbmFtZT0iSm91cm5hbCBBcnRpY2xlIj4xNzwvcmVmLXR5cGU+PGNvbnRyaWJ1
dG9ycz48YXV0aG9ycz48YXV0aG9yPlN1aXJ5YW5yYXluYSwgTS4gVi4gQS4gTi48L2F1dGhvcj48
YXV0aG9yPlJhbWFuYSwgSi4gVi48L2F1dGhvcj48L2F1dGhvcnM+PC9jb250cmlidXRvcnM+PHRp
dGxlcz48dGl0bGU+QSByZXZpZXcgb2YgdGhlIGVmZmVjdHMgb2YgZGlldGFyeSBvcmdhbmljIGFj
aWRzIGZlZCB0byBzd2luZTwvdGl0bGU+PHNlY29uZGFyeS10aXRsZT5Kb3VybmFsIG9mIEFuaW1h
bCBTY2llbmNlIGFuZCBCaW90ZWNobm9sb2d5PC9zZWNvbmRhcnktdGl0bGU+PHNob3J0LXRpdGxl
PkEgcmV2aWV3IG9mIHRoZSBlZmZlY3RzIG9mIGRpZXRhcnkgb3JnYW5pYyBhY2lkcyBmZWQgdG8g
c3dpbmU8L3Nob3J0LXRpdGxlPjwvdGl0bGVzPjxwZXJpb2RpY2FsPjxmdWxsLXRpdGxlPkpvdXJu
YWwgb2YgQW5pbWFsIFNjaWVuY2UgYW5kIEJpb3RlY2hub2xvZ3k8L2Z1bGwtdGl0bGU+PC9wZXJp
b2RpY2FsPjx2b2x1bWU+Njwvdm9sdW1lPjxudW1iZXI+MTwvbnVtYmVyPjxrZXl3b3Jkcz48a2V5
d29yZD5DaGVsYXRpb248L2tleXdvcmQ+PGtleXdvcmQ+SW1wcm92ZWQgcHJvZHVjdGl2aXR5PC9r
ZXl3b3JkPjxrZXl3b3JkPk9yZ2FuaWMgYWNpZHM8L2tleXdvcmQ+PGtleXdvcmQ+UGF0aG9nZW4g
aW5oaWJpdGlvbjwva2V5d29yZD48a2V5d29yZD5Qcm90ZWluIHV0aWxpdHk8L2tleXdvcmQ+PGtl
eXdvcmQ+U3dpbmU8L2tleXdvcmQ+PC9rZXl3b3Jkcz48ZGF0ZXM+PHllYXI+MjAxNTwveWVhcj48
L2RhdGVzPjx3b3JrLXR5cGU+UmV2aWV3PC93b3JrLXR5cGU+PHVybHM+PHJlbGF0ZWQtdXJscz48
dXJsPmh0dHBzOi8vd3d3LnNjb3B1cy5jb20vaW53YXJkL3JlY29yZC51cmk/ZWlkPTItczIuMC04
NDk0NTIxOTQ5MSZhbXA7ZG9pPTEwLjExODYlMmZzNDAxMDQtMDE1LTAwNDIteiZhbXA7cGFydG5l
cklEPTQwJmFtcDttZDU9MGRhNDc2MjY4ZmU5YjZiNDY3MDkwNzY4MjA1ZDgwM2ZodHRwczovL2ph
c2JzY2kuYmlvbWVkY2VudHJhbC5jb20vdHJhY2svcGRmLzEwLjExODYvczQwMTA0LTAxNS0wMDQy
LXoucGRmPC91cmw+PC9yZWxhdGVkLXVybHM+PC91cmxzPjxjdXN0b203PjQ1PC9jdXN0b203Pjxl
bGVjdHJvbmljLXJlc291cmNlLW51bT4xMC4xMTg2L3M0MDEwNC0wMTUtMDA0Mi16PC9lbGVjdHJv
bmljLXJlc291cmNlLW51bT48cmVtb3RlLWRhdGFiYXNlLW5hbWU+U2NvcHVzPC9yZW1vdGUtZGF0
YWJhc2UtbmFtZT48bGFuZ3VhZ2U+RW5nbGlzaDwvbGFuZ3VhZ2U+PC9yZWNvcmQ+PC9DaXRlPjxD
aXRlPjxBdXRob3I+VHVnbm9saTwvQXV0aG9yPjxZZWFyPjIwMjA8L1llYXI+PFJlY051bT42NjM8
L1JlY051bT48cmVjb3JkPjxyZWMtbnVtYmVyPjY2MzwvcmVjLW51bWJlcj48Zm9yZWlnbi1rZXlz
PjxrZXkgYXBwPSJFTiIgZGItaWQ9Ijk5c3B4dHhhanhzYXNiZWZyOTVwZjAwcmZyczAwZXA5dmUy
YSIgdGltZXN0YW1wPSIxNjY0NzM2NTgzIj42NjM8L2tleT48L2ZvcmVpZ24ta2V5cz48cmVmLXR5
cGUgbmFtZT0iSm91cm5hbCBBcnRpY2xlIj4xNzwvcmVmLXR5cGU+PGNvbnRyaWJ1dG9ycz48YXV0
aG9ycz48YXV0aG9yPlR1Z25vbGksIEIuPC9hdXRob3I+PGF1dGhvcj5HaW92YWdub25pLCBHLjwv
YXV0aG9yPjxhdXRob3I+UGl2YSwgQS48L2F1dGhvcj48YXV0aG9yPkdyaWxsaSwgRS48L2F1dGhv
cj48L2F1dGhvcnM+PC9jb250cmlidXRvcnM+PHRpdGxlcz48dGl0bGU+RnJvbSBhY2lkaWZpZXJz
IHRvIGludGVzdGluYWwgaGVhbHRoIGVuaGFuY2VyczogSG93IG9yZ2FuaWMgYWNpZHMgY2FuIGlt
cHJvdmUgZ3Jvd3RoIGVmZmljaWVuY3kgb2YgcGlnczwvdGl0bGU+PHNlY29uZGFyeS10aXRsZT5B
bmltYWxzPC9zZWNvbmRhcnktdGl0bGU+PHNob3J0LXRpdGxlPkZyb20gYWNpZGlmaWVycyB0byBp
bnRlc3RpbmFsIGhlYWx0aCBlbmhhbmNlcnM6IEhvdyBvcmdhbmljIGFjaWRzIGNhbiBpbXByb3Zl
IGdyb3d0aCBlZmZpY2llbmN5IG9mIHBpZ3M8L3Nob3J0LXRpdGxlPjwvdGl0bGVzPjxwZXJpb2Rp
Y2FsPjxmdWxsLXRpdGxlPkFuaW1hbHM8L2Z1bGwtdGl0bGU+PC9wZXJpb2RpY2FsPjx2b2x1bWU+
MTA8L3ZvbHVtZT48bnVtYmVyPjE8L251bWJlcj48a2V5d29yZHM+PGtleXdvcmQ+QWNpZGlmaWVy
czwva2V5d29yZD48a2V5d29yZD5NZXRhYm9saWMgZWZmZWN0PC9rZXl3b3JkPjxrZXl3b3JkPk1p
Y3JvZW5jYXBzdWxhdGlvbjwva2V5d29yZD48a2V5d29yZD5PcmdhbmljIGFjaWRzPC9rZXl3b3Jk
PjxrZXl3b3JkPlBpZzwva2V5d29yZD48a2V5d29yZD4yIG94b2dsdXRhcmljIGFjaWQ8L2tleXdv
cmQ+PGtleXdvcmQ+YWNldGljIGFjaWQ8L2tleXdvcmQ+PGtleXdvcmQ+YmVuem9pYyBhY2lkPC9r
ZXl3b3JkPjxrZXl3b3JkPmJ1dHlyaWMgYWNpZDwva2V5d29yZD48a2V5d29yZD5jYXJib3h5bGlj
IGFjaWQ8L2tleXdvcmQ+PGtleXdvcmQ+Y2l0cmljIGFjaWQ8L2tleXdvcmQ+PGtleXdvcmQ+ZGVj
YW5vaWMgYWNpZDwva2V5d29yZD48a2V5d29yZD5mb3JtaWMgYWNpZDwva2V5d29yZD48a2V5d29y
ZD5mdW1hcmljIGFjaWQ8L2tleXdvcmQ+PGtleXdvcmQ+aGV4YW5vaWMgYWNpZDwva2V5d29yZD48
a2V5d29yZD5sYWN0aWMgYWNpZDwva2V5d29yZD48a2V5d29yZD5sYXVyaWMgYWNpZDwva2V5d29y
ZD48a2V5d29yZD5tYWxpYyBhY2lkPC9rZXl3b3JkPjxrZXl3b3JkPm9jdGFub2ljIGFjaWQ8L2tl
eXdvcmQ+PGtleXdvcmQ+cHJvcGlvbmljIGFjaWQ8L2tleXdvcmQ+PGtleXdvcmQ+c29yYmljIGFj
aWQ8L2tleXdvcmQ+PGtleXdvcmQ+YWNpZGlmaWNhdGlvbjwva2V5d29yZD48a2V5d29yZD5hbnRp
bWljcm9iaWFsIGFjdGl2aXR5PC9rZXl3b3JkPjxrZXl3b3JkPmNpdHJpYyBhY2lkIGN5Y2xlPC9r
ZXl3b3JkPjxrZXl3b3JkPmRpZXQgY29tcG9zaXRpb248L2tleXdvcmQ+PGtleXdvcmQ+ZW5lcmd5
IG1ldGFib2xpc208L2tleXdvcmQ+PGtleXdvcmQ+Zm9vZCBxdWFsaXR5PC9rZXl3b3JkPjxrZXl3
b3JkPmdyb3d0aCBzdGltdWxhdGlvbjwva2V5d29yZD48a2V5d29yZD5saXBpZCBtZXRhYm9saXNt
PC9rZXl3b3JkPjxrZXl3b3JkPm1lYXQgaW5kdXN0cnk8L2tleXdvcmQ+PGtleXdvcmQ+bWljcm9i
aWFsIGNvbnRhbWluYXRpb248L2tleXdvcmQ+PGtleXdvcmQ+bWljcm9mbG9yYTwva2V5d29yZD48
a2V5d29yZD5ub25odW1hbjwva2V5d29yZD48a2V5d29yZD5SZXZpZXc8L2tleXdvcmQ+PGtleXdv
cmQ+c3RvbWFjaCBlbXB0eWluZzwva2V5d29yZD48a2V5d29yZD5zdG9tYWNoIHBIPC9rZXl3b3Jk
Pjwva2V5d29yZHM+PGRhdGVzPjx5ZWFyPjIwMjA8L3llYXI+PC9kYXRlcz48d29yay10eXBlPlJl
dmlldzwvd29yay10eXBlPjx1cmxzPjxyZWxhdGVkLXVybHM+PHVybD5odHRwczovL3d3dy5zY29w
dXMuY29tL2lud2FyZC9yZWNvcmQudXJpP2VpZD0yLXMyLjAtODUwNzg5ODE0MDMmYW1wO2RvaT0x
MC4zMzkwJTJmYW5pMTAwMTAxMzQmYW1wO3BhcnRuZXJJRD00MCZhbXA7bWQ1PWE5Y2I1YWE2YzNl
NThjYmI4Njk2ZjM0MDkxMjY5ZTg3aHR0cHM6Ly9tZHBpLXJlcy5jb20vZF9hdHRhY2htZW50L2Fu
aW1hbHMvYW5pbWFscy0xMC0wMDEzNC9hcnRpY2xlX2RlcGxveS9hbmltYWxzLTEwLTAwMTM0LXYy
LnBkZj92ZXJzaW9uPTE1Nzk0MzAyMzg8L3VybD48L3JlbGF0ZWQtdXJscz48L3VybHM+PGN1c3Rv
bTc+MTM0PC9jdXN0b203PjxlbGVjdHJvbmljLXJlc291cmNlLW51bT4xMC4zMzkwL2FuaTEwMDEw
MTM0PC9lbGVjdHJvbmljLXJlc291cmNlLW51bT48cmVtb3RlLWRhdGFiYXNlLW5hbWU+U2NvcHVz
PC9yZW1vdGUtZGF0YWJhc2UtbmFtZT48bGFuZ3VhZ2U+RW5nbGlzaDwvbGFuZ3VhZ2U+PC9yZWNv
cmQ+PC9DaXRlPjwvRW5kTm90ZT5=
</w:fldData>
              </w:fldChar>
            </w:r>
            <w:r w:rsidR="0026586A">
              <w:rPr>
                <w:rFonts w:eastAsia="MS Mincho" w:cs="Arial"/>
              </w:rPr>
              <w:instrText xml:space="preserve"> ADDIN EN.CITE </w:instrText>
            </w:r>
            <w:r w:rsidR="0026586A">
              <w:rPr>
                <w:rFonts w:eastAsia="MS Mincho" w:cs="Arial"/>
              </w:rPr>
              <w:fldChar w:fldCharType="begin">
                <w:fldData xml:space="preserve">PEVuZE5vdGU+PENpdGU+PEF1dGhvcj5GZXJyb25hdG88L0F1dGhvcj48WWVhcj4yMDIwPC9ZZWFy
PjxSZWNOdW0+NjUzPC9SZWNOdW0+PERpc3BsYXlUZXh0PihTdWlyeWFucmF5bmEgJmFtcDsgUmFt
YW5hLCAyMDE1OyBGZXJyb25hdG8gJmFtcDsgUHJhbmRpbmksIDIwMjA7IE5ndXllbiBldCBhbC4s
IDIwMjA7IFBlYXJsaW4gZXQgYWwuLCAyMDIwOyBUdWdub2xpIGV0IGFsLiwgMjAyMDsgTm93YWsg
ZXQgYWwuLCAyMDIxKTwvRGlzcGxheVRleHQ+PHJlY29yZD48cmVjLW51bWJlcj42NTM8L3JlYy1u
dW1iZXI+PGZvcmVpZ24ta2V5cz48a2V5IGFwcD0iRU4iIGRiLWlkPSI5OXNweHR4YWp4c2FzYmVm
cjk1cGYwMHJmcnMwMGVwOXZlMmEiIHRpbWVzdGFtcD0iMTY2NDczNjU4MyI+NjUzPC9rZXk+PC9m
b3JlaWduLWtleXM+PHJlZi10eXBlIG5hbWU9IkpvdXJuYWwgQXJ0aWNsZSI+MTc8L3JlZi10eXBl
Pjxjb250cmlidXRvcnM+PGF1dGhvcnM+PGF1dGhvcj5GZXJyb25hdG8sIEcuPC9hdXRob3I+PGF1
dGhvcj5QcmFuZGluaSwgQS48L2F1dGhvcj48L2F1dGhvcnM+PC9jb250cmlidXRvcnM+PHRpdGxl
cz48dGl0bGU+RGlldGFyeSBzdXBwbGVtZW50YXRpb24gb2YgaW5vcmdhbmljLCBvcmdhbmljLCBh
bmQgZmF0dHkgYWNpZHMgaW4gcGlnOiBBIHJldmlldzwvdGl0bGU+PHNlY29uZGFyeS10aXRsZT5B
bmltYWxzPC9zZWNvbmRhcnktdGl0bGU+PHNob3J0LXRpdGxlPkRpZXRhcnkgc3VwcGxlbWVudGF0
aW9uIG9mIGlub3JnYW5pYywgb3JnYW5pYywgYW5kIGZhdHR5IGFjaWRzIGluIHBpZzogQSByZXZp
ZXc8L3Nob3J0LXRpdGxlPjwvdGl0bGVzPjxwZXJpb2RpY2FsPjxmdWxsLXRpdGxlPkFuaW1hbHM8
L2Z1bGwtdGl0bGU+PC9wZXJpb2RpY2FsPjxwYWdlcz4xLTI3PC9wYWdlcz48dm9sdW1lPjEwPC92
b2x1bWU+PG51bWJlcj4xMDwvbnVtYmVyPjxrZXl3b3Jkcz48a2V5d29yZD5BY2lkczwva2V5d29y
ZD48a2V5d29yZD5GZWVkIGFkZGl0aXZlczwva2V5d29yZD48a2V5d29yZD5QaWcgaGVhbHRoPC9r
ZXl3b3JkPjxrZXl3b3JkPmFkZGl0aXZlIGFjaWQ8L2tleXdvcmQ+PGtleXdvcmQ+YWxhbmluZSBh
bWlub3RyYW5zZmVyYXNlPC9rZXl3b3JkPjxrZXl3b3JkPmFzcGFydGF0ZSBhbWlub3RyYW5zZmVy
YXNlPC9rZXl3b3JkPjxrZXl3b3JkPmNhbGNpdW0gY2hsb3JpZGU8L2tleXdvcmQ+PGtleXdvcmQ+
Y2FyYm94eWxpYyBhY2lkPC9rZXl3b3JkPjxrZXl3b3JkPmZhdHR5IGFjaWQ8L2tleXdvcmQ+PGtl
eXdvcmQ+Z2x1Y2Fnb24gbGlrZSBwZXB0aWRlIDE8L2tleXdvcmQ+PGtleXdvcmQ+Z2x1dGF0aGlv
bmUgcGVyb3hpZGFzZTwva2V5d29yZD48a2V5d29yZD5ncm93dGggaG9ybW9uZTwva2V5d29yZD48
a2V5d29yZD5ncm93dGggcHJvbW90b3I8L2tleXdvcmQ+PGtleXdvcmQ+aHlkcm9jaGxvcmljIGFj
aWQ8L2tleXdvcmQ+PGtleXdvcmQ+aW1tdW5vZ2xvYnVsaW4gQTwva2V5d29yZD48a2V5d29yZD5p
bW11bm9nbG9idWxpbiBHPC9rZXl3b3JkPjxrZXl3b3JkPmlub3JnYW5pYyBhY2lkPC9rZXl3b3Jk
PjxrZXl3b3JkPmluc3VsaW48L2tleXdvcmQ+PGtleXdvcmQ+bGFjdGljIGFjaWQ8L2tleXdvcmQ+
PGtleXdvcmQ+bGlwb3Byb3RlaW4gbGlwYXNlPC9rZXl3b3JkPjxrZXl3b3JkPmxvdyBkZW5zaXR5
IHByb3RlaW48L2tleXdvcmQ+PGtleXdvcmQ+bWVzc2VuZ2VyIFJOQTwva2V5d29yZD48a2V5d29y
ZD5udWNsZW90aWRlPC9rZXl3b3JkPjxrZXl3b3JkPnBob3NwaG9yaWMgYWNpZDwva2V5d29yZD48
a2V5d29yZD5waHl0aWMgYWNpZDwva2V5d29yZD48a2V5d29yZD5waHl0b3Byb2R1Y3Q8L2tleXdv
cmQ+PGtleXdvcmQ+cHJlYmlvdGljIGFnZW50PC9rZXl3b3JkPjxrZXl3b3JkPnByZXNlcnZhdGl2
ZTwva2V5d29yZD48a2V5d29yZD5wcm9iaW90aWMgYWdlbnQ8L2tleXdvcmQ+PGtleXdvcmQ+c2Vy
dW0gYWxidW1pbjwva2V5d29yZD48a2V5d29yZD5zdWxmdXJpYyBhY2lkPC9rZXl3b3JkPjxrZXl3
b3JkPnN1cGVyb3hpZGFzZSBkaXNtdXRhc2U8L2tleXdvcmQ+PGtleXdvcmQ+dGh5bWUgb2lsPC9r
ZXl3b3JkPjxrZXl3b3JkPnVuY2xhc3NpZmllZCBkcnVnPC9rZXl3b3JkPjxrZXl3b3JkPmFudGlt
aWNyb2JpYWwgYWN0aXZpdHk8L2tleXdvcmQ+PGtleXdvcmQ+YW50aW94aWRhbnQgYWN0aXZpdHk8
L2tleXdvcmQ+PGtleXdvcmQ+YXNoPC9rZXl3b3JkPjxrZXl3b3JkPkJpZmlkb2JhY3Rlcml1bTwv
a2V5d29yZD48a2V5d29yZD5ibG9vZCBwSDwva2V5d29yZD48a2V5d29yZD5jaXRyaWMgYWNpZCBj
eWNsZTwva2V5d29yZD48a2V5d29yZD5kaWV0IHN1cHBsZW1lbnRhdGlvbjwva2V5d29yZD48a2V5
d29yZD5kaWdlc3RpdmUgY2FwYWNpdHk8L2tleXdvcmQ+PGtleXdvcmQ+ZWxlY3Ryb2x5dGUgYmFs
YW5jZTwva2V5d29yZD48a2V5d29yZD5lbmVyZ3kgcmVzb3VyY2U8L2tleXdvcmQ+PGtleXdvcmQ+
ZXBpY2FyZGlhbCBmYXQgdGhpY2tuZXNzPC9rZXl3b3JkPjxrZXl3b3JkPmZlY2FsIG1pY3JvYmlv
dGEgdHJhbnNwbGFudGF0aW9uPC9rZXl3b3JkPjxrZXl3b3JkPmdhc3Ryb2ludGVzdGluYWwgbXVj
b3NhPC9rZXl3b3JkPjxrZXl3b3JkPmdyb3d0aCBwZXJmb3JtYW5jZTwva2V5d29yZD48a2V5d29y
ZD5ndXQgaW50ZWdyaXR5PC9rZXl3b3JkPjxrZXl3b3JkPmlsZWFsIGRlZ3JhZGF0aW9uPC9rZXl3
b3JkPjxrZXl3b3JkPmltbXVuZSBzeXN0ZW08L2tleXdvcmQ+PGtleXdvcmQ+bGFjdGljIGFjaWQg
cHJvZHVjdGlvbjwva2V5d29yZD48a2V5d29yZD5MYWN0b2JhY2lsbHVzPC9rZXl3b3JkPjxrZXl3
b3JkPmxpdmVyIGluanVyeTwva2V5d29yZD48a2V5d29yZD5seW1waG9jeXRlIGNvdW50PC9rZXl3
b3JkPjxrZXl3b3JkPm1pY3JvYmlvdGEgY29tcG9zaXRpb248L2tleXdvcmQ+PGtleXdvcmQ+bWls
ayBmZWVkPC9rZXl3b3JkPjxrZXl3b3JkPnBhbmNyZWFzIHNlY3JldGlvbjwva2V5d29yZD48a2V5
d29yZD5QZWRpb2NvY2N1czwva2V5d29yZD48a2V5d29yZD5wSCBtZWFzdXJlbWVudDwva2V5d29y
ZD48a2V5d29yZD5waHl0b2hlbWFnbHV0aW5hdGlvbjwva2V5d29yZD48a2V5d29yZD5waWc8L2tl
eXdvcmQ+PGtleXdvcmQ+cHVibGljYXRpb248L2tleXdvcmQ+PGtleXdvcmQ+UmV2aWV3PC9rZXl3
b3JkPjxrZXl3b3JkPlNhbG1vbmVsbGEgZW50ZXJpY2Egc2Vyb3ZhciBUeXBoaW11cml1bTwva2V5
d29yZD48a2V5d29yZD5zdG9tYWNoIGVtcHR5aW5nPC9rZXl3b3JkPjxrZXl3b3JkPnN0b21hY2gg
cEg8L2tleXdvcmQ+PGtleXdvcmQ+U3RyZXB0b2NvY2N1czwva2V5d29yZD48a2V5d29yZD52YW5j
b215Y2luIHJlc2lzdGFudCBFbnRlcm9jb2NjdXM8L2tleXdvcmQ+PGtleXdvcmQ+d2VhbmluZzwv
a2V5d29yZD48a2V5d29yZD55ZWFzdDwva2V5d29yZD48L2tleXdvcmRzPjxkYXRlcz48eWVhcj4y
MDIwPC95ZWFyPjwvZGF0ZXM+PHdvcmstdHlwZT5SZXZpZXc8L3dvcmstdHlwZT48dXJscz48cmVs
YXRlZC11cmxzPjx1cmw+aHR0cHM6Ly93d3cuc2NvcHVzLmNvbS9pbndhcmQvcmVjb3JkLnVyaT9l
aWQ9Mi1zMi4wLTg1MDkxNTI4MDYwJmFtcDtkb2k9MTAuMzM5MCUyZmFuaTEwMTAxNzQwJmFtcDtw
YXJ0bmVySUQ9NDAmYW1wO21kNT02OTIzMjMyMmFhNDMzZjEwNzExYzUyOTZjOTFhNzA5OGh0dHBz
Oi8vbWRwaS1yZXMuY29tL2RfYXR0YWNobWVudC9hbmltYWxzL2FuaW1hbHMtMTAtMDE3NDAvYXJ0
aWNsZV9kZXBsb3kvYW5pbWFscy0xMC0wMTc0MC12Mi5wZGY/dmVyc2lvbj0xNjAxMjgwMTkxPC91
cmw+PC9yZWxhdGVkLXVybHM+PC91cmxzPjxjdXN0b203PjE3NDA8L2N1c3RvbTc+PGVsZWN0cm9u
aWMtcmVzb3VyY2UtbnVtPjEwLjMzOTAvYW5pMTAxMDE3NDA8L2VsZWN0cm9uaWMtcmVzb3VyY2Ut
bnVtPjxyZW1vdGUtZGF0YWJhc2UtbmFtZT5TY29wdXM8L3JlbW90ZS1kYXRhYmFzZS1uYW1lPjxs
YW5ndWFnZT5FbmdsaXNoPC9sYW5ndWFnZT48L3JlY29yZD48L0NpdGU+PENpdGU+PEF1dGhvcj5O
b3dhazwvQXV0aG9yPjxZZWFyPjIwMjE8L1llYXI+PFJlY051bT42ODc8L1JlY051bT48cmVjb3Jk
PjxyZWMtbnVtYmVyPjY4NzwvcmVjLW51bWJlcj48Zm9yZWlnbi1rZXlzPjxrZXkgYXBwPSJFTiIg
ZGItaWQ9Ijk5c3B4dHhhanhzYXNiZWZyOTVwZjAwcmZyczAwZXA5dmUyYSIgdGltZXN0YW1wPSIx
NjY0NzM2NTg1Ij42ODc8L2tleT48L2ZvcmVpZ24ta2V5cz48cmVmLXR5cGUgbmFtZT0iSm91cm5h
bCBBcnRpY2xlIj4xNzwvcmVmLXR5cGU+PGNvbnRyaWJ1dG9ycz48YXV0aG9ycz48YXV0aG9yPk5v
d2FrLCBQLjwvYXV0aG9yPjxhdXRob3I+WmF3b3Jza2EtWmFrcnpld3NrYSwgQS48L2F1dGhvcj48
YXV0aG9yPkZyYW5raWV3aWN6LCBBLjwvYXV0aG9yPjxhdXRob3I+S2FzcHJvd2ljei1Qb3RvY2th
LCBNLjwvYXV0aG9yPjwvYXV0aG9ycz48L2NvbnRyaWJ1dG9ycz48dGl0bGVzPjx0aXRsZT5UaGUg
ZWZmZWN0cyBhbmQgbWVjaGFuaXNtcyBvZiBhY2lkcyBvbiB0aGUgaGVhbHRoIG9mIHBpZ2xldHMg
YW5kIHdlYW5lcnMtQSByZXZpZXc8L3RpdGxlPjxzZWNvbmRhcnktdGl0bGU+QW5uYWxzIG9mIEFu
aW1hbCBTY2llbmNlPC9zZWNvbmRhcnktdGl0bGU+PHNob3J0LXRpdGxlPlRoZSBlZmZlY3RzIGFu
ZCBtZWNoYW5pc21zIG9mIGFjaWRzIG9uIHRoZSBoZWFsdGggb2YgcGlnbGV0cyBhbmQgd2VhbmVy
cy1BIHJldmlldzwvc2hvcnQtdGl0bGU+PC90aXRsZXM+PHBlcmlvZGljYWw+PGZ1bGwtdGl0bGU+
QW5uYWxzIG9mIEFuaW1hbCBTY2llbmNlPC9mdWxsLXRpdGxlPjwvcGVyaW9kaWNhbD48cGFnZXM+
NDMzLTQ1NTwvcGFnZXM+PHZvbHVtZT4yMTwvdm9sdW1lPjxudW1iZXI+MjwvbnVtYmVyPjxrZXl3
b3Jkcz48a2V5d29yZD5BY2lkaWZpZXJzPC9rZXl3b3JkPjxrZXl3b3JkPkZlZWQgYWRkaXRpdmVz
PC9rZXl3b3JkPjxrZXl3b3JkPk9yZ2FuaWMgYWNpZHM8L2tleXdvcmQ+PGtleXdvcmQ+UGlnbGV0
czwva2V5d29yZD48a2V5d29yZD5hY2lkaWZ5aW5nIGFnZW50PC9rZXl3b3JkPjxrZXl3b3JkPmJ1
ZmZlcjwva2V5d29yZD48a2V5d29yZD5jYXJib3h5bGljIGFjaWQ8L2tleXdvcmQ+PGtleXdvcmQ+
Zm9vZCBhZGRpdGl2ZTwva2V5d29yZD48a2V5d29yZD5mb3JtaWMgYWNpZDwva2V5d29yZD48a2V5
d29yZD5hbmltYWwgZm9vZDwva2V5d29yZD48a2V5d29yZD5hbmltYWwgaGVhbHRoPC9rZXl3b3Jk
PjxrZXl3b3JkPmFuaW1hbCBodXNiYW5kcnk8L2tleXdvcmQ+PGtleXdvcmQ+ZGlnZXN0aW9uPC9r
ZXl3b3JkPjxrZXl3b3JkPmRpZ2VzdGl2ZSBzeXN0ZW08L2tleXdvcmQ+PGtleXdvcmQ+Zm9vZCBp
bnRha2U8L2tleXdvcmQ+PGtleXdvcmQ+Z3Jvd3RoPC9rZXl3b3JkPjxrZXl3b3JkPm5vbmh1bWFu
PC9rZXl3b3JkPjxrZXl3b3JkPm9yZ2Fub2dlbmVzaXM8L2tleXdvcmQ+PGtleXdvcmQ+cGFsYXRh
YmlsaXR5PC9rZXl3b3JkPjxrZXl3b3JkPnBpZ2xldDwva2V5d29yZD48a2V5d29yZD5yZWFyaW5n
PC9rZXl3b3JkPjxrZXl3b3JkPlJldmlldzwva2V5d29yZD48a2V5d29yZD5zdWNrbGluZyBhbmlt
YWw8L2tleXdvcmQ+PGtleXdvcmQ+c3VwcGxlbWVudGF0aW9uPC9rZXl3b3JkPjxrZXl3b3JkPndl
YW5lcjwva2V5d29yZD48L2tleXdvcmRzPjxkYXRlcz48eWVhcj4yMDIxPC95ZWFyPjwvZGF0ZXM+
PHdvcmstdHlwZT5SZXZpZXc8L3dvcmstdHlwZT48dXJscz48cmVsYXRlZC11cmxzPjx1cmw+aHR0
cHM6Ly93d3cuc2NvcHVzLmNvbS9pbndhcmQvcmVjb3JkLnVyaT9laWQ9Mi1zMi4wLTg1MDkyNzg4
NTQ5JmFtcDtkb2k9MTAuMjQ3OCUyZmFvYXMtMjAyMC0wMDg4JmFtcDtwYXJ0bmVySUQ9NDAmYW1w
O21kNT1lNDMxYmY2NTlkMWY3ODRlNTU4NjA0N2ZkZjg5N2Q2N2h0dHBzOi8vd3d3LnNjaWVuZG8u
Y29tL2FydGljbGUvMTAuMjQ3OC9hb2FzLTIwMjAtMDA4ODwvdXJsPjwvcmVsYXRlZC11cmxzPjwv
dXJscz48ZWxlY3Ryb25pYy1yZXNvdXJjZS1udW0+MTAuMjQ3OC9hb2FzLTIwMjAtMDA4ODwvZWxl
Y3Ryb25pYy1yZXNvdXJjZS1udW0+PHJlbW90ZS1kYXRhYmFzZS1uYW1lPlNjb3B1czwvcmVtb3Rl
LWRhdGFiYXNlLW5hbWU+PGxhbmd1YWdlPkVuZ2xpc2g8L2xhbmd1YWdlPjwvcmVjb3JkPjwvQ2l0
ZT48Q2l0ZT48QXV0aG9yPk5ndXllbjwvQXV0aG9yPjxZZWFyPjIwMjA8L1llYXI+PFJlY051bT42
NjA8L1JlY051bT48cmVjb3JkPjxyZWMtbnVtYmVyPjY2MDwvcmVjLW51bWJlcj48Zm9yZWlnbi1r
ZXlzPjxrZXkgYXBwPSJFTiIgZGItaWQ9Ijk5c3B4dHhhanhzYXNiZWZyOTVwZjAwcmZyczAwZXA5
dmUyYSIgdGltZXN0YW1wPSIxNjY0NzM2NTgzIj42NjA8L2tleT48L2ZvcmVpZ24ta2V5cz48cmVm
LXR5cGUgbmFtZT0iSm91cm5hbCBBcnRpY2xlIj4xNzwvcmVmLXR5cGU+PGNvbnRyaWJ1dG9ycz48
YXV0aG9ycz48YXV0aG9yPk5ndXllbiwgRC4gSC48L2F1dGhvcj48YXV0aG9yPlNlb2ssIFcuIEou
PC9hdXRob3I+PGF1dGhvcj5LaW0sIEkuIEguPC9hdXRob3I+PC9hdXRob3JzPjwvY29udHJpYnV0
b3JzPjx0aXRsZXM+PHRpdGxlPk9yZ2FuaWMgYWNpZHMgbWl4dHVyZSBhcyBhIGRpZXRhcnkgYWRk
aXRpdmUgZm9yIHBpZ3PigJRhIHJldmlldzwvdGl0bGU+PHNlY29uZGFyeS10aXRsZT5BbmltYWxz
PC9zZWNvbmRhcnktdGl0bGU+PHNob3J0LXRpdGxlPk9yZ2FuaWMgYWNpZHMgbWl4dHVyZSBhcyBh
IGRpZXRhcnkgYWRkaXRpdmUgZm9yIHBpZ3PigJRhIHJldmlldzwvc2hvcnQtdGl0bGU+PC90aXRs
ZXM+PHBlcmlvZGljYWw+PGZ1bGwtdGl0bGU+QW5pbWFsczwvZnVsbC10aXRsZT48L3BlcmlvZGlj
YWw+PHZvbHVtZT4xMDwvdm9sdW1lPjxudW1iZXI+NjwvbnVtYmVyPjxrZXl3b3Jkcz48a2V5d29y
ZD5HYXN0cm9pbnRlc3RpbmFsIHRyYWN0PC9rZXl3b3JkPjxrZXl3b3JkPk1pY3JvYmlhbCBpbnRl
cmFjdGlvbnM8L2tleXdvcmQ+PGtleXdvcmQ+T3JnYW5pYyBhY2lkczwva2V5d29yZD48a2V5d29y
ZD5QaWdzPC9rZXl3b3JkPjxrZXl3b3JkPmNhcmJveHlsaWMgYWNpZDwva2V5d29yZD48a2V5d29y
ZD5mb29kIGFkZGl0aXZlPC9rZXl3b3JkPjxrZXl3b3JkPmFuaW1hbCBmb29kPC9rZXl3b3JkPjxr
ZXl3b3JkPmFudGltaWNyb2JpYWwgYWN0aXZpdHk8L2tleXdvcmQ+PGtleXdvcmQ+YmFjdGVyaXVt
PC9rZXl3b3JkPjxrZXl3b3JkPmNhcmJvbiBmb290cHJpbnQ8L2tleXdvcmQ+PGtleXdvcmQ+ZGln
ZXN0aW9uPC9rZXl3b3JkPjxrZXl3b3JkPmZlY2VzPC9rZXl3b3JkPjxrZXl3b3JkPmdyb3d0aCBy
YXRlPC9rZXl3b3JkPjxrZXl3b3JkPmltbXVuZSBzeXN0ZW08L2tleXdvcmQ+PGtleXdvcmQ+aW5m
ZWN0aW91cyBhZ2VudDwva2V5d29yZD48a2V5d29yZD5pbnRlc3RpbmUgZmxvcmE8L2tleXdvcmQ+
PGtleXdvcmQ+bWljcm9iaWFsIGludGVyYWN0aW9uPC9rZXl3b3JkPjxrZXl3b3JkPm5vbmh1bWFu
PC9rZXl3b3JkPjxrZXl3b3JkPm51dHJpZW50PC9rZXl3b3JkPjxrZXl3b3JkPnBIPC9rZXl3b3Jk
PjxrZXl3b3JkPnBpZzwva2V5d29yZD48a2V5d29yZD5SZXZpZXc8L2tleXdvcmQ+PC9rZXl3b3Jk
cz48ZGF0ZXM+PHllYXI+MjAyMDwveWVhcj48L2RhdGVzPjx3b3JrLXR5cGU+UmV2aWV3PC93b3Jr
LXR5cGU+PHVybHM+PHJlbGF0ZWQtdXJscz48dXJsPmh0dHBzOi8vd3d3LnNjb3B1cy5jb20vaW53
YXJkL3JlY29yZC51cmk/ZWlkPTItczIuMC04NTA4NTkwMTYyMCZhbXA7ZG9pPTEwLjMzOTAlMmZh
bmkxMDA2MDk1MiZhbXA7cGFydG5lcklEPTQwJmFtcDttZDU9Nzg2ZWFmZWJkNDNmZjY1MmU1NTU1
YjFiY2M2ZWY3ODlodHRwczovL21kcGktcmVzLmNvbS9kX2F0dGFjaG1lbnQvYW5pbWFscy9hbmlt
YWxzLTEwLTAwOTUyL2FydGljbGVfZGVwbG95L2FuaW1hbHMtMTAtMDA5NTIucGRmP3ZlcnNpb249
MTU5MDgzNjMwNjwvdXJsPjwvcmVsYXRlZC11cmxzPjwvdXJscz48Y3VzdG9tNz45NTI8L2N1c3Rv
bTc+PGVsZWN0cm9uaWMtcmVzb3VyY2UtbnVtPjEwLjMzOTAvYW5pMTAwNjA5NTI8L2VsZWN0cm9u
aWMtcmVzb3VyY2UtbnVtPjxyZW1vdGUtZGF0YWJhc2UtbmFtZT5TY29wdXM8L3JlbW90ZS1kYXRh
YmFzZS1uYW1lPjxsYW5ndWFnZT5FbmdsaXNoPC9sYW5ndWFnZT48L3JlY29yZD48L0NpdGU+PENp
dGU+PEF1dGhvcj5QZWFybGluPC9BdXRob3I+PFllYXI+MjAyMDwvWWVhcj48UmVjTnVtPjY2Mjwv
UmVjTnVtPjxyZWNvcmQ+PHJlYy1udW1iZXI+NjYyPC9yZWMtbnVtYmVyPjxmb3JlaWduLWtleXM+
PGtleSBhcHA9IkVOIiBkYi1pZD0iOTlzcHh0eGFqeHNhc2JlZnI5NXBmMDByZnJzMDBlcDl2ZTJh
IiB0aW1lc3RhbXA9IjE2NjQ3MzY1ODMiPjY2Mjwva2V5PjwvZm9yZWlnbi1rZXlzPjxyZWYtdHlw
ZSBuYW1lPSJKb3VybmFsIEFydGljbGUiPjE3PC9yZWYtdHlwZT48Y29udHJpYnV0b3JzPjxhdXRo
b3JzPjxhdXRob3I+UGVhcmxpbiwgQi4gVi48L2F1dGhvcj48YXV0aG9yPk11dGh1dmVsLCBTLjwv
YXV0aG9yPjxhdXRob3I+R292aWRhc2FteSwgUC48L2F1dGhvcj48YXV0aG9yPlZpbGxhdmFuLCBN
LjwvYXV0aG9yPjxhdXRob3I+QWxhZ2F3YW55LCBNLjwvYXV0aG9yPjxhdXRob3I+UmFnYWIgRmFy
YWcsIE0uPC9hdXRob3I+PGF1dGhvcj5EaGFtYSwgSy48L2F1dGhvcj48YXV0aG9yPkdvcGksIE0u
PC9hdXRob3I+PC9hdXRob3JzPjwvY29udHJpYnV0b3JzPjx0aXRsZXM+PHRpdGxlPlJvbGUgb2Yg
YWNpZGlmaWVycyBpbiBsaXZlc3RvY2sgbnV0cml0aW9uIGFuZCBoZWFsdGg6IEEgcmV2aWV3PC90
aXRsZT48c2Vjb25kYXJ5LXRpdGxlPkpvdXJuYWwgb2YgQW5pbWFsIFBoeXNpb2xvZ3kgYW5kIEFu
aW1hbCBOdXRyaXRpb248L3NlY29uZGFyeS10aXRsZT48c2hvcnQtdGl0bGU+Um9sZSBvZiBhY2lk
aWZpZXJzIGluIGxpdmVzdG9jayBudXRyaXRpb24gYW5kIGhlYWx0aDogQSByZXZpZXc8L3Nob3J0
LXRpdGxlPjwvdGl0bGVzPjxwZXJpb2RpY2FsPjxmdWxsLXRpdGxlPkpvdXJuYWwgb2YgQW5pbWFs
IFBoeXNpb2xvZ3kgYW5kIEFuaW1hbCBOdXRyaXRpb248L2Z1bGwtdGl0bGU+PC9wZXJpb2RpY2Fs
PjxwYWdlcz41NTgtNTY5PC9wYWdlcz48dm9sdW1lPjEwNDwvdm9sdW1lPjxudW1iZXI+MjwvbnVt
YmVyPjxrZXl3b3Jkcz48a2V5d29yZD5hY2lkaWZpZXJzPC9rZXl3b3JkPjxrZXl3b3JkPmFuaW1h
bHM8L2tleXdvcmQ+PGtleXdvcmQ+YW50aW1pY3JvYmlhbDwva2V5d29yZD48a2V5d29yZD5oZWFs
dGg8L2tleXdvcmQ+PGtleXdvcmQ+aW1tdW5pdHk8L2tleXdvcmQ+PGtleXdvcmQ+bnV0cmllbnQg
ZGlnZXN0aWJpbGl0eTwva2V5d29yZD48a2V5d29yZD5wZXJmb3JtYW5jZTwva2V5d29yZD48a2V5
d29yZD5wcm9kdWN0aW9uPC9rZXl3b3JkPjxrZXl3b3JkPmFudGlpbmZlY3RpdmUgYWdlbnQ8L2tl
eXdvcmQ+PGtleXdvcmQ+YW5pbWFsPC9rZXl3b3JkPjxrZXl3b3JkPmFuaW1hbCBmb29kPC9rZXl3
b3JkPjxrZXl3b3JkPmxpdmVzdG9jazwva2V5d29yZD48a2V5d29yZD5wSDwva2V5d29yZD48a2V5
d29yZD5BbmltYWwgRmVlZDwva2V5d29yZD48a2V5d29yZD5BbmltYWwgTnV0cml0aW9uYWwgUGh5
c2lvbG9naWNhbCBQaGVub21lbmE8L2tleXdvcmQ+PGtleXdvcmQ+QW50aS1JbmZlY3RpdmUgQWdl
bnRzPC9rZXl3b3JkPjxrZXl3b3JkPkh5ZHJvZ2VuLUlvbiBDb25jZW50cmF0aW9uPC9rZXl3b3Jk
Pjwva2V5d29yZHM+PGRhdGVzPjx5ZWFyPjIwMjA8L3llYXI+PC9kYXRlcz48d29yay10eXBlPlJl
dmlldzwvd29yay10eXBlPjx1cmxzPjxyZWxhdGVkLXVybHM+PHVybD5odHRwczovL3d3dy5zY29w
dXMuY29tL2lud2FyZC9yZWNvcmQudXJpP2VpZD0yLXMyLjAtODUwNzc4OTI0ODUmYW1wO2RvaT0x
MC4xMTExJTJmanBuLjEzMjgyJmFtcDtwYXJ0bmVySUQ9NDAmYW1wO21kNT1mMzhjMzY3NDI3YjVh
ZWUyNmM4ODI4MzU0Yjc1MTEyMmh0dHBzOi8vb25saW5lbGlicmFyeS53aWxleS5jb20vZG9pL3Bk
ZmRpcmVjdC8xMC4xMTExL2pwbi4xMzI4Mj9kb3dubG9hZD10cnVlPC91cmw+PC9yZWxhdGVkLXVy
bHM+PC91cmxzPjxlbGVjdHJvbmljLXJlc291cmNlLW51bT4xMC4xMTExL2pwbi4xMzI4MjwvZWxl
Y3Ryb25pYy1yZXNvdXJjZS1udW0+PHJlbW90ZS1kYXRhYmFzZS1uYW1lPlNjb3B1czwvcmVtb3Rl
LWRhdGFiYXNlLW5hbWU+PGxhbmd1YWdlPkVuZ2xpc2g8L2xhbmd1YWdlPjwvcmVjb3JkPjwvQ2l0
ZT48Q2l0ZT48QXV0aG9yPlN1aXJ5YW5yYXluYTwvQXV0aG9yPjxZZWFyPjIwMTU8L1llYXI+PFJl
Y051bT42MDg8L1JlY051bT48cmVjb3JkPjxyZWMtbnVtYmVyPjYwODwvcmVjLW51bWJlcj48Zm9y
ZWlnbi1rZXlzPjxrZXkgYXBwPSJFTiIgZGItaWQ9Ijk5c3B4dHhhanhzYXNiZWZyOTVwZjAwcmZy
czAwZXA5dmUyYSIgdGltZXN0YW1wPSIxNjY0NzM2NTgyIj42MDg8L2tleT48L2ZvcmVpZ24ta2V5
cz48cmVmLXR5cGUgbmFtZT0iSm91cm5hbCBBcnRpY2xlIj4xNzwvcmVmLXR5cGU+PGNvbnRyaWJ1
dG9ycz48YXV0aG9ycz48YXV0aG9yPlN1aXJ5YW5yYXluYSwgTS4gVi4gQS4gTi48L2F1dGhvcj48
YXV0aG9yPlJhbWFuYSwgSi4gVi48L2F1dGhvcj48L2F1dGhvcnM+PC9jb250cmlidXRvcnM+PHRp
dGxlcz48dGl0bGU+QSByZXZpZXcgb2YgdGhlIGVmZmVjdHMgb2YgZGlldGFyeSBvcmdhbmljIGFj
aWRzIGZlZCB0byBzd2luZTwvdGl0bGU+PHNlY29uZGFyeS10aXRsZT5Kb3VybmFsIG9mIEFuaW1h
bCBTY2llbmNlIGFuZCBCaW90ZWNobm9sb2d5PC9zZWNvbmRhcnktdGl0bGU+PHNob3J0LXRpdGxl
PkEgcmV2aWV3IG9mIHRoZSBlZmZlY3RzIG9mIGRpZXRhcnkgb3JnYW5pYyBhY2lkcyBmZWQgdG8g
c3dpbmU8L3Nob3J0LXRpdGxlPjwvdGl0bGVzPjxwZXJpb2RpY2FsPjxmdWxsLXRpdGxlPkpvdXJu
YWwgb2YgQW5pbWFsIFNjaWVuY2UgYW5kIEJpb3RlY2hub2xvZ3k8L2Z1bGwtdGl0bGU+PC9wZXJp
b2RpY2FsPjx2b2x1bWU+Njwvdm9sdW1lPjxudW1iZXI+MTwvbnVtYmVyPjxrZXl3b3Jkcz48a2V5
d29yZD5DaGVsYXRpb248L2tleXdvcmQ+PGtleXdvcmQ+SW1wcm92ZWQgcHJvZHVjdGl2aXR5PC9r
ZXl3b3JkPjxrZXl3b3JkPk9yZ2FuaWMgYWNpZHM8L2tleXdvcmQ+PGtleXdvcmQ+UGF0aG9nZW4g
aW5oaWJpdGlvbjwva2V5d29yZD48a2V5d29yZD5Qcm90ZWluIHV0aWxpdHk8L2tleXdvcmQ+PGtl
eXdvcmQ+U3dpbmU8L2tleXdvcmQ+PC9rZXl3b3Jkcz48ZGF0ZXM+PHllYXI+MjAxNTwveWVhcj48
L2RhdGVzPjx3b3JrLXR5cGU+UmV2aWV3PC93b3JrLXR5cGU+PHVybHM+PHJlbGF0ZWQtdXJscz48
dXJsPmh0dHBzOi8vd3d3LnNjb3B1cy5jb20vaW53YXJkL3JlY29yZC51cmk/ZWlkPTItczIuMC04
NDk0NTIxOTQ5MSZhbXA7ZG9pPTEwLjExODYlMmZzNDAxMDQtMDE1LTAwNDIteiZhbXA7cGFydG5l
cklEPTQwJmFtcDttZDU9MGRhNDc2MjY4ZmU5YjZiNDY3MDkwNzY4MjA1ZDgwM2ZodHRwczovL2ph
c2JzY2kuYmlvbWVkY2VudHJhbC5jb20vdHJhY2svcGRmLzEwLjExODYvczQwMTA0LTAxNS0wMDQy
LXoucGRmPC91cmw+PC9yZWxhdGVkLXVybHM+PC91cmxzPjxjdXN0b203PjQ1PC9jdXN0b203Pjxl
bGVjdHJvbmljLXJlc291cmNlLW51bT4xMC4xMTg2L3M0MDEwNC0wMTUtMDA0Mi16PC9lbGVjdHJv
bmljLXJlc291cmNlLW51bT48cmVtb3RlLWRhdGFiYXNlLW5hbWU+U2NvcHVzPC9yZW1vdGUtZGF0
YWJhc2UtbmFtZT48bGFuZ3VhZ2U+RW5nbGlzaDwvbGFuZ3VhZ2U+PC9yZWNvcmQ+PC9DaXRlPjxD
aXRlPjxBdXRob3I+VHVnbm9saTwvQXV0aG9yPjxZZWFyPjIwMjA8L1llYXI+PFJlY051bT42NjM8
L1JlY051bT48cmVjb3JkPjxyZWMtbnVtYmVyPjY2MzwvcmVjLW51bWJlcj48Zm9yZWlnbi1rZXlz
PjxrZXkgYXBwPSJFTiIgZGItaWQ9Ijk5c3B4dHhhanhzYXNiZWZyOTVwZjAwcmZyczAwZXA5dmUy
YSIgdGltZXN0YW1wPSIxNjY0NzM2NTgzIj42NjM8L2tleT48L2ZvcmVpZ24ta2V5cz48cmVmLXR5
cGUgbmFtZT0iSm91cm5hbCBBcnRpY2xlIj4xNzwvcmVmLXR5cGU+PGNvbnRyaWJ1dG9ycz48YXV0
aG9ycz48YXV0aG9yPlR1Z25vbGksIEIuPC9hdXRob3I+PGF1dGhvcj5HaW92YWdub25pLCBHLjwv
YXV0aG9yPjxhdXRob3I+UGl2YSwgQS48L2F1dGhvcj48YXV0aG9yPkdyaWxsaSwgRS48L2F1dGhv
cj48L2F1dGhvcnM+PC9jb250cmlidXRvcnM+PHRpdGxlcz48dGl0bGU+RnJvbSBhY2lkaWZpZXJz
IHRvIGludGVzdGluYWwgaGVhbHRoIGVuaGFuY2VyczogSG93IG9yZ2FuaWMgYWNpZHMgY2FuIGlt
cHJvdmUgZ3Jvd3RoIGVmZmljaWVuY3kgb2YgcGlnczwvdGl0bGU+PHNlY29uZGFyeS10aXRsZT5B
bmltYWxzPC9zZWNvbmRhcnktdGl0bGU+PHNob3J0LXRpdGxlPkZyb20gYWNpZGlmaWVycyB0byBp
bnRlc3RpbmFsIGhlYWx0aCBlbmhhbmNlcnM6IEhvdyBvcmdhbmljIGFjaWRzIGNhbiBpbXByb3Zl
IGdyb3d0aCBlZmZpY2llbmN5IG9mIHBpZ3M8L3Nob3J0LXRpdGxlPjwvdGl0bGVzPjxwZXJpb2Rp
Y2FsPjxmdWxsLXRpdGxlPkFuaW1hbHM8L2Z1bGwtdGl0bGU+PC9wZXJpb2RpY2FsPjx2b2x1bWU+
MTA8L3ZvbHVtZT48bnVtYmVyPjE8L251bWJlcj48a2V5d29yZHM+PGtleXdvcmQ+QWNpZGlmaWVy
czwva2V5d29yZD48a2V5d29yZD5NZXRhYm9saWMgZWZmZWN0PC9rZXl3b3JkPjxrZXl3b3JkPk1p
Y3JvZW5jYXBzdWxhdGlvbjwva2V5d29yZD48a2V5d29yZD5PcmdhbmljIGFjaWRzPC9rZXl3b3Jk
PjxrZXl3b3JkPlBpZzwva2V5d29yZD48a2V5d29yZD4yIG94b2dsdXRhcmljIGFjaWQ8L2tleXdv
cmQ+PGtleXdvcmQ+YWNldGljIGFjaWQ8L2tleXdvcmQ+PGtleXdvcmQ+YmVuem9pYyBhY2lkPC9r
ZXl3b3JkPjxrZXl3b3JkPmJ1dHlyaWMgYWNpZDwva2V5d29yZD48a2V5d29yZD5jYXJib3h5bGlj
IGFjaWQ8L2tleXdvcmQ+PGtleXdvcmQ+Y2l0cmljIGFjaWQ8L2tleXdvcmQ+PGtleXdvcmQ+ZGVj
YW5vaWMgYWNpZDwva2V5d29yZD48a2V5d29yZD5mb3JtaWMgYWNpZDwva2V5d29yZD48a2V5d29y
ZD5mdW1hcmljIGFjaWQ8L2tleXdvcmQ+PGtleXdvcmQ+aGV4YW5vaWMgYWNpZDwva2V5d29yZD48
a2V5d29yZD5sYWN0aWMgYWNpZDwva2V5d29yZD48a2V5d29yZD5sYXVyaWMgYWNpZDwva2V5d29y
ZD48a2V5d29yZD5tYWxpYyBhY2lkPC9rZXl3b3JkPjxrZXl3b3JkPm9jdGFub2ljIGFjaWQ8L2tl
eXdvcmQ+PGtleXdvcmQ+cHJvcGlvbmljIGFjaWQ8L2tleXdvcmQ+PGtleXdvcmQ+c29yYmljIGFj
aWQ8L2tleXdvcmQ+PGtleXdvcmQ+YWNpZGlmaWNhdGlvbjwva2V5d29yZD48a2V5d29yZD5hbnRp
bWljcm9iaWFsIGFjdGl2aXR5PC9rZXl3b3JkPjxrZXl3b3JkPmNpdHJpYyBhY2lkIGN5Y2xlPC9r
ZXl3b3JkPjxrZXl3b3JkPmRpZXQgY29tcG9zaXRpb248L2tleXdvcmQ+PGtleXdvcmQ+ZW5lcmd5
IG1ldGFib2xpc208L2tleXdvcmQ+PGtleXdvcmQ+Zm9vZCBxdWFsaXR5PC9rZXl3b3JkPjxrZXl3
b3JkPmdyb3d0aCBzdGltdWxhdGlvbjwva2V5d29yZD48a2V5d29yZD5saXBpZCBtZXRhYm9saXNt
PC9rZXl3b3JkPjxrZXl3b3JkPm1lYXQgaW5kdXN0cnk8L2tleXdvcmQ+PGtleXdvcmQ+bWljcm9i
aWFsIGNvbnRhbWluYXRpb248L2tleXdvcmQ+PGtleXdvcmQ+bWljcm9mbG9yYTwva2V5d29yZD48
a2V5d29yZD5ub25odW1hbjwva2V5d29yZD48a2V5d29yZD5SZXZpZXc8L2tleXdvcmQ+PGtleXdv
cmQ+c3RvbWFjaCBlbXB0eWluZzwva2V5d29yZD48a2V5d29yZD5zdG9tYWNoIHBIPC9rZXl3b3Jk
Pjwva2V5d29yZHM+PGRhdGVzPjx5ZWFyPjIwMjA8L3llYXI+PC9kYXRlcz48d29yay10eXBlPlJl
dmlldzwvd29yay10eXBlPjx1cmxzPjxyZWxhdGVkLXVybHM+PHVybD5odHRwczovL3d3dy5zY29w
dXMuY29tL2lud2FyZC9yZWNvcmQudXJpP2VpZD0yLXMyLjAtODUwNzg5ODE0MDMmYW1wO2RvaT0x
MC4zMzkwJTJmYW5pMTAwMTAxMzQmYW1wO3BhcnRuZXJJRD00MCZhbXA7bWQ1PWE5Y2I1YWE2YzNl
NThjYmI4Njk2ZjM0MDkxMjY5ZTg3aHR0cHM6Ly9tZHBpLXJlcy5jb20vZF9hdHRhY2htZW50L2Fu
aW1hbHMvYW5pbWFscy0xMC0wMDEzNC9hcnRpY2xlX2RlcGxveS9hbmltYWxzLTEwLTAwMTM0LXYy
LnBkZj92ZXJzaW9uPTE1Nzk0MzAyMzg8L3VybD48L3JlbGF0ZWQtdXJscz48L3VybHM+PGN1c3Rv
bTc+MTM0PC9jdXN0b203PjxlbGVjdHJvbmljLXJlc291cmNlLW51bT4xMC4zMzkwL2FuaTEwMDEw
MTM0PC9lbGVjdHJvbmljLXJlc291cmNlLW51bT48cmVtb3RlLWRhdGFiYXNlLW5hbWU+U2NvcHVz
PC9yZW1vdGUtZGF0YWJhc2UtbmFtZT48bGFuZ3VhZ2U+RW5nbGlzaDwvbGFuZ3VhZ2U+PC9yZWNv
cmQ+PC9DaXRlPjwvRW5kTm90ZT5=
</w:fldData>
              </w:fldChar>
            </w:r>
            <w:r w:rsidR="0026586A">
              <w:rPr>
                <w:rFonts w:eastAsia="MS Mincho" w:cs="Arial"/>
              </w:rPr>
              <w:instrText xml:space="preserve"> ADDIN EN.CITE.DATA </w:instrText>
            </w:r>
            <w:r w:rsidR="0026586A">
              <w:rPr>
                <w:rFonts w:eastAsia="MS Mincho" w:cs="Arial"/>
              </w:rPr>
            </w:r>
            <w:r w:rsidR="0026586A">
              <w:rPr>
                <w:rFonts w:eastAsia="MS Mincho" w:cs="Arial"/>
              </w:rPr>
              <w:fldChar w:fldCharType="end"/>
            </w:r>
            <w:r w:rsidRPr="004C44E5">
              <w:rPr>
                <w:rFonts w:eastAsia="MS Mincho" w:cs="Arial"/>
              </w:rPr>
            </w:r>
            <w:r w:rsidRPr="004C44E5">
              <w:rPr>
                <w:rFonts w:eastAsia="MS Mincho" w:cs="Arial"/>
              </w:rPr>
              <w:fldChar w:fldCharType="separate"/>
            </w:r>
            <w:r w:rsidRPr="004C44E5">
              <w:rPr>
                <w:rFonts w:eastAsia="MS Mincho" w:cs="Arial"/>
                <w:noProof/>
              </w:rPr>
              <w:t>(</w:t>
            </w:r>
            <w:hyperlink w:anchor="_ENREF_132" w:tooltip="Suiryanrayna, 2015 #608" w:history="1">
              <w:r w:rsidR="005F0597" w:rsidRPr="004C44E5">
                <w:rPr>
                  <w:rFonts w:eastAsia="MS Mincho" w:cs="Arial"/>
                  <w:noProof/>
                </w:rPr>
                <w:t>Suiryanrayna &amp; Ramana, 2015</w:t>
              </w:r>
            </w:hyperlink>
            <w:r w:rsidRPr="004C44E5">
              <w:rPr>
                <w:rFonts w:eastAsia="MS Mincho" w:cs="Arial"/>
                <w:noProof/>
              </w:rPr>
              <w:t xml:space="preserve">; </w:t>
            </w:r>
            <w:hyperlink w:anchor="_ENREF_42" w:tooltip="Ferronato, 2020 #653" w:history="1">
              <w:r w:rsidR="005F0597" w:rsidRPr="004C44E5">
                <w:rPr>
                  <w:rFonts w:eastAsia="MS Mincho" w:cs="Arial"/>
                  <w:noProof/>
                </w:rPr>
                <w:t>Ferronato &amp; Prandini, 2020</w:t>
              </w:r>
            </w:hyperlink>
            <w:r w:rsidRPr="004C44E5">
              <w:rPr>
                <w:rFonts w:eastAsia="MS Mincho" w:cs="Arial"/>
                <w:noProof/>
              </w:rPr>
              <w:t xml:space="preserve">; </w:t>
            </w:r>
            <w:hyperlink w:anchor="_ENREF_101" w:tooltip="Nguyen, 2020 #660" w:history="1">
              <w:r w:rsidR="005F0597" w:rsidRPr="004C44E5">
                <w:rPr>
                  <w:rFonts w:eastAsia="MS Mincho" w:cs="Arial"/>
                  <w:noProof/>
                </w:rPr>
                <w:t>Nguyen et al., 2020</w:t>
              </w:r>
            </w:hyperlink>
            <w:r w:rsidRPr="004C44E5">
              <w:rPr>
                <w:rFonts w:eastAsia="MS Mincho" w:cs="Arial"/>
                <w:noProof/>
              </w:rPr>
              <w:t xml:space="preserve">; </w:t>
            </w:r>
            <w:hyperlink w:anchor="_ENREF_108" w:tooltip="Pearlin, 2020 #662" w:history="1">
              <w:r w:rsidR="005F0597" w:rsidRPr="004C44E5">
                <w:rPr>
                  <w:rFonts w:eastAsia="MS Mincho" w:cs="Arial"/>
                  <w:noProof/>
                </w:rPr>
                <w:t>Pearlin et al., 2020</w:t>
              </w:r>
            </w:hyperlink>
            <w:r w:rsidRPr="004C44E5">
              <w:rPr>
                <w:rFonts w:eastAsia="MS Mincho" w:cs="Arial"/>
                <w:noProof/>
              </w:rPr>
              <w:t xml:space="preserve">; </w:t>
            </w:r>
            <w:hyperlink w:anchor="_ENREF_139" w:tooltip="Tugnoli, 2020 #663" w:history="1">
              <w:r w:rsidR="005F0597" w:rsidRPr="004C44E5">
                <w:rPr>
                  <w:rFonts w:eastAsia="MS Mincho" w:cs="Arial"/>
                  <w:noProof/>
                </w:rPr>
                <w:t>Tugnoli et al., 2020</w:t>
              </w:r>
            </w:hyperlink>
            <w:r w:rsidRPr="004C44E5">
              <w:rPr>
                <w:rFonts w:eastAsia="MS Mincho" w:cs="Arial"/>
                <w:noProof/>
              </w:rPr>
              <w:t xml:space="preserve">; </w:t>
            </w:r>
            <w:hyperlink w:anchor="_ENREF_102" w:tooltip="Nowak, 2021 #687" w:history="1">
              <w:r w:rsidR="005F0597" w:rsidRPr="004C44E5">
                <w:rPr>
                  <w:rFonts w:eastAsia="MS Mincho" w:cs="Arial"/>
                  <w:noProof/>
                </w:rPr>
                <w:t>Nowak et al., 2021</w:t>
              </w:r>
            </w:hyperlink>
            <w:r w:rsidRPr="004C44E5">
              <w:rPr>
                <w:rFonts w:eastAsia="MS Mincho" w:cs="Arial"/>
                <w:noProof/>
              </w:rPr>
              <w:t>)</w:t>
            </w:r>
            <w:r w:rsidRPr="004C44E5">
              <w:rPr>
                <w:rFonts w:eastAsia="MS Mincho" w:cs="Arial"/>
              </w:rPr>
              <w:fldChar w:fldCharType="end"/>
            </w:r>
          </w:p>
        </w:tc>
      </w:tr>
      <w:tr w:rsidR="00FF106B" w:rsidRPr="0094295B" w14:paraId="76A15181" w14:textId="77777777" w:rsidTr="004F60D1">
        <w:tc>
          <w:tcPr>
            <w:tcW w:w="1574" w:type="dxa"/>
            <w:tcBorders>
              <w:top w:val="single" w:sz="4" w:space="0" w:color="000000"/>
              <w:bottom w:val="single" w:sz="4" w:space="0" w:color="000000"/>
            </w:tcBorders>
          </w:tcPr>
          <w:p w14:paraId="664DB5FB" w14:textId="77777777" w:rsidR="00FF106B" w:rsidRPr="0094295B" w:rsidRDefault="00FF106B" w:rsidP="00B4537B">
            <w:pPr>
              <w:spacing w:line="276" w:lineRule="auto"/>
              <w:textAlignment w:val="baseline"/>
              <w:rPr>
                <w:rFonts w:eastAsia="MS Mincho" w:cs="Arial"/>
              </w:rPr>
            </w:pPr>
            <w:r w:rsidRPr="0094295B">
              <w:rPr>
                <w:rFonts w:eastAsia="MS Mincho" w:cs="Arial"/>
              </w:rPr>
              <w:t>Fermentation</w:t>
            </w:r>
            <w:r w:rsidRPr="0094295B">
              <w:rPr>
                <w:rFonts w:cs="Arial"/>
              </w:rPr>
              <w:t> </w:t>
            </w:r>
          </w:p>
        </w:tc>
        <w:tc>
          <w:tcPr>
            <w:tcW w:w="1072" w:type="dxa"/>
            <w:tcBorders>
              <w:top w:val="single" w:sz="4" w:space="0" w:color="000000"/>
              <w:bottom w:val="single" w:sz="4" w:space="0" w:color="000000"/>
            </w:tcBorders>
          </w:tcPr>
          <w:p w14:paraId="4E4B3D1E" w14:textId="77777777" w:rsidR="00FF106B" w:rsidRPr="0094295B" w:rsidRDefault="00FF106B" w:rsidP="00B4537B">
            <w:pPr>
              <w:spacing w:line="276" w:lineRule="auto"/>
              <w:jc w:val="center"/>
              <w:textAlignment w:val="baseline"/>
              <w:rPr>
                <w:rFonts w:eastAsia="MS Mincho" w:cs="Arial"/>
              </w:rPr>
            </w:pPr>
            <w:r w:rsidRPr="0094295B">
              <w:rPr>
                <w:rFonts w:eastAsia="MS Mincho" w:cs="Arial"/>
              </w:rPr>
              <w:t>2</w:t>
            </w:r>
          </w:p>
        </w:tc>
        <w:tc>
          <w:tcPr>
            <w:tcW w:w="5854" w:type="dxa"/>
            <w:tcBorders>
              <w:top w:val="single" w:sz="4" w:space="0" w:color="000000"/>
              <w:bottom w:val="single" w:sz="4" w:space="0" w:color="000000"/>
            </w:tcBorders>
          </w:tcPr>
          <w:p w14:paraId="7B0A2134" w14:textId="59BBC477" w:rsidR="00FF106B" w:rsidRPr="004C44E5" w:rsidRDefault="00FF106B" w:rsidP="00B4537B">
            <w:pPr>
              <w:spacing w:line="276" w:lineRule="auto"/>
              <w:jc w:val="center"/>
              <w:textAlignment w:val="baseline"/>
              <w:rPr>
                <w:rFonts w:eastAsia="MS Mincho" w:cs="Arial"/>
              </w:rPr>
            </w:pPr>
            <w:r w:rsidRPr="00FF106B">
              <w:rPr>
                <w:rFonts w:eastAsia="MS Mincho" w:cs="Arial"/>
                <w:b/>
                <w:bCs/>
              </w:rPr>
              <w:t>Primary:</w:t>
            </w:r>
            <w:r>
              <w:rPr>
                <w:rFonts w:eastAsia="MS Mincho" w:cs="Arial"/>
              </w:rPr>
              <w:t xml:space="preserve"> </w:t>
            </w:r>
            <w:r w:rsidRPr="004C44E5">
              <w:rPr>
                <w:rFonts w:eastAsia="MS Mincho" w:cs="Arial"/>
              </w:rPr>
              <w:fldChar w:fldCharType="begin">
                <w:fldData xml:space="preserve">PEVuZE5vdGU+PENpdGU+PEF1dGhvcj5aaGFuZzwvQXV0aG9yPjxZZWFyPjIwMjA8L1llYXI+PFJl
Y051bT42NjU8L1JlY051bT48RGlzcGxheVRleHQ+KEguIEwuIFpoYW5nIGV0IGFsLiwgMjAyMCk8
L0Rpc3BsYXlUZXh0PjxyZWNvcmQ+PHJlYy1udW1iZXI+NjY1PC9yZWMtbnVtYmVyPjxmb3JlaWdu
LWtleXM+PGtleSBhcHA9IkVOIiBkYi1pZD0iOTlzcHh0eGFqeHNhc2JlZnI5NXBmMDByZnJzMDBl
cDl2ZTJhIiB0aW1lc3RhbXA9IjE2NjQ3MzY1ODQiPjY2NTwva2V5PjwvZm9yZWlnbi1rZXlzPjxy
ZWYtdHlwZSBuYW1lPSJKb3VybmFsIEFydGljbGUiPjE3PC9yZWYtdHlwZT48Y29udHJpYnV0b3Jz
PjxhdXRob3JzPjxhdXRob3I+WmhhbmcsIEguIEwuPC9hdXRob3I+PGF1dGhvcj52YW4gZGVyIFdp
ZWxlbiwgTi48L2F1dGhvcj48YXV0aG9yPnZhbiBkZXIgSGVlLCBCLjwvYXV0aG9yPjxhdXRob3I+
V2FuZywgSi4gSi48L2F1dGhvcj48YXV0aG9yPkhlbmRyaWtzLCBXLjwvYXV0aG9yPjxhdXRob3I+
R2lsYmVydCwgTS48L2F1dGhvcj48L2F1dGhvcnM+PC9jb250cmlidXRvcnM+PGF1dGgtYWRkcmVz
cz5bWmhhbmcsIEhhbmx1fHZhbiBkZXIgV2llbGVuLCBOaWtraWV8SGVuZHJpa3MsIFdvdXRlcnxH
aWxiZXJ0LCBNeXJ0aGVdIFdhZ2VuaW5nZW4gVW5pdiwgRGVwdCBBbmltIFNjaSwgQW5pbSBOdXRy
IEdycCwgTkwtNjcwMCBBSCBXYWdlbmluZ2VuLCBOZXRoZXJsYW5kcy4gW1poYW5nLCBIYW5sdXxX
YW5nLCBKdW5qdW5dIENoaW5hIEFnciBVbml2LCBDb2xsIEFuaW0gU2NpICZhbXA7IFRlY2hub2ws
IFN0YXRlIEtleSBMYWIgQW5pbSBOdXRyLCBCZWlqaW5nIDEwMDE5MywgUGVvcGxlcyBSIENoaW5h
LiBbdmFuIGRlciBXaWVsZW4sIE5pa2tpZV0gV2FnZW5pbmdlbiBVbml2LCBEaXYgSHVtYW4gTnV0
ciAmYW1wOyBIbHRoLCBEZXB0IEFncm90ZWNobm9sICZhbXA7IEZvb2QgU2NpLCBTdGlwcGVuZW5n
bSA0LCBOTC02NzA4IFdFIFdhZ2VuaW5nZW4sIE5ldGhlcmxhbmRzLiBbdmFuIGRlciBIZWUsIEJh
cnRdIFdhZ2VuaW5nZW4gVW5pdiwgRGVwdCBBbmltIFNjaSwgSG9zdCBNaWNyb2JlIEludGVyYWN0
IEdycCwgTkwtNjcwMCBBSCBXYWdlbmluZ2VuLCBOZXRoZXJsYW5kcy4gW3ZhbiBkZXIgSGVlLCBC
YXJ0XSBXYWdlbmluZ2VuIFVuaXYsIERlcHQgQWdyb3RlY2hub2wgJmFtcDsgRm9vZCBTY2ksIExh
YiBNaWNyb2Jpb2wsIFN0aXBwZW5lbmcgNCwgTkwtNjcwOCBXRSBXYWdlbmluZ2VuLCBOZXRoZXJs
YW5kcy4gR2lsYmVydCwgTSAoY29ycmVzcG9uZGluZyBhdXRob3IpLCBXYWdlbmluZ2VuIFVuaXYs
IERlcHQgQW5pbSBTY2ksIEFuaW0gTnV0ciBHcnAsIE5MLTY3MDAgQUggV2FnZW5pbmdlbiwgTmV0
aGVybGFuZHMuIGhhbmx1LnpoYW5nQHd1ci5ubHxuaWtraWUudmFuZGVyd2llbGVuQHd1ci5ubHxi
YXJ0LnZhbmRlcmhlZUB3dXIubmx8d291dGVyLmhlbmRyaWtzQHd1ci5ubHx3b3V0ZXIuaGVuZHJp
a3NAd3VyLm5sfG15cnRoZS5naWxiZXJ0QHd1ci5ubDwvYXV0aC1hZGRyZXNzPjx0aXRsZXM+PHRp
dGxlPkltcGFjdCBvZiBGZXJtZW50YWJsZSBQcm90ZWluLCBieSBGZWVkaW5nIEhpZ2ggUHJvdGVp
biBEaWV0cywgb24gTWljcm9iaWFsIENvbXBvc2l0aW9uLCBNaWNyb2JpYWwgQ2F0YWJvbGljIEFj
dGl2aXR5LCBHdXQgSGVhbHRoIGFuZCBiZXlvbmQgaW4gUGlnczwvdGl0bGU+PHNlY29uZGFyeS10
aXRsZT5NaWNyb29yZ2FuaXNtczwvc2Vjb25kYXJ5LXRpdGxlPjxhbHQtdGl0bGU+TWljcm9vcmdh
bmlzbXM8L2FsdC10aXRsZT48c2hvcnQtdGl0bGU+SW1wYWN0IG9mIEZlcm1lbnRhYmxlIFByb3Rl
aW4sIGJ5IEZlZWRpbmcgSGlnaCBQcm90ZWluIERpZXRzLCBvbiBNaWNyb2JpYWwgQ29tcG9zaXRp
b24sIE1pY3JvYmlhbCBDYXRhYm9saWMgQWN0aXZpdHksIEd1dCBIZWFsdGggYW5kIGJleW9uZCBp
biBQaWdzPC9zaG9ydC10aXRsZT48L3RpdGxlcz48cGVyaW9kaWNhbD48ZnVsbC10aXRsZT5NaWNy
b29yZ2FuaXNtczwvZnVsbC10aXRsZT48YWJici0xPk1pY3Jvb3JnYW5pc21zPC9hYmJyLTE+PC9w
ZXJpb2RpY2FsPjxhbHQtcGVyaW9kaWNhbD48ZnVsbC10aXRsZT5NaWNyb29yZ2FuaXNtczwvZnVs
bC10aXRsZT48YWJici0xPk1pY3Jvb3JnYW5pc21zPC9hYmJyLTE+PC9hbHQtcGVyaW9kaWNhbD48
cGFnZXM+MjM8L3BhZ2VzPjx2b2x1bWU+ODwvdm9sdW1lPjxudW1iZXI+MTE8L251bWJlcj48a2V5
d29yZHM+PGtleXdvcmQ+cHJvdGVpbiBmZXJtZW50YXRpb248L2tleXdvcmQ+PGtleXdvcmQ+ZGll
dGFyeSBwcm90ZWluPC9rZXl3b3JkPjxrZXl3b3JkPm1pY3JvYmlhbCBjb21wb3NpdGlvbjwva2V5
d29yZD48a2V5d29yZD5mZXJtZW50YXRpb24gbWV0YWJvbGl0ZXM8L2tleXdvcmQ+PGtleXdvcmQ+
Z3V0IGhlYWx0aDwva2V5d29yZD48a2V5d29yZD5waWc8L2tleXdvcmQ+PGtleXdvcmQ+ZXNjaGVy
aWNoaWEtY29saSBpbmZlY3Rpb248L2tleXdvcmQ+PGtleXdvcmQ+aHVtYW4gbGFyZ2UtaW50ZXN0
aW5lPC9rZXl3b3JkPjxrZXl3b3JkPmNoYWluIGZhdHR5LWFjaWRzPC9rZXl3b3JkPjxrZXl3b3Jk
Pm5ld2x5IHdlYW5lZCBwaWdzPC9rZXl3b3JkPjxrZXl3b3JkPmdyb3d0aC1wZXJmb3JtYW5jZTwv
a2V5d29yZD48a2V5d29yZD5nYXN0cm9pbnRlc3RpbmFsLXRyYWN0PC9rZXl3b3JkPjxrZXl3b3Jk
PmFtaW5vLWFjaWRzPC9rZXl3b3JkPjxrZXl3b3JkPm51dHJpZW50IGRpZ2VzdGliaWxpdHk8L2tl
eXdvcmQ+PGtleXdvcmQ+ZW50ZXJvdG94aWdlbmljIHN0cmFpbjwva2V5d29yZD48a2V5d29yZD5i
YXJyaWVyPC9rZXl3b3JkPjxrZXl3b3JkPmZ1bmN0aW9uPC9rZXl3b3JkPjxrZXl3b3JkPk1pY3Jv
YmlvbG9neTwva2V5d29yZD48L2tleXdvcmRzPjxkYXRlcz48eWVhcj4yMDIwPC95ZWFyPjxwdWIt
ZGF0ZXM+PGRhdGU+Tm92PC9kYXRlPjwvcHViLWRhdGVzPjwvZGF0ZXM+PGFjY2Vzc2lvbi1udW0+
V09TOjAwMDU5MzE0ODkwMDAwMTwvYWNjZXNzaW9uLW51bT48d29yay10eXBlPlJldmlldzwvd29y
ay10eXBlPjx1cmxzPjxyZWxhdGVkLXVybHM+PHVybD4mbHQ7R28gdG8gSVNJJmd0OzovL1dPUzow
MDA1OTMxNDg5MDAwMDFodHRwczovL21kcGktcmVzLmNvbS9kX2F0dGFjaG1lbnQvbWljcm9vcmdh
bmlzbXMvbWljcm9vcmdhbmlzbXMtMDgtMDE3MzUvYXJ0aWNsZV9kZXBsb3kvbWljcm9vcmdhbmlz
bXMtMDgtMDE3MzUtdjIucGRmP3ZlcnNpb249MTYwNDY1MDU3ODwvdXJsPjwvcmVsYXRlZC11cmxz
PjwvdXJscz48Y3VzdG9tNz4xNzM1PC9jdXN0b203PjxlbGVjdHJvbmljLXJlc291cmNlLW51bT4x
MC4zMzkwL21pY3Jvb3JnYW5pc21zODExMTczNTwvZWxlY3Ryb25pYy1yZXNvdXJjZS1udW0+PGxh
bmd1YWdlPkVuZ2xpc2g8L2xhbmd1YWdlPjwvcmVjb3JkPjwvQ2l0ZT48L0VuZE5vdGU+
</w:fldData>
              </w:fldChar>
            </w:r>
            <w:r>
              <w:rPr>
                <w:rFonts w:eastAsia="MS Mincho" w:cs="Arial"/>
              </w:rPr>
              <w:instrText xml:space="preserve"> ADDIN EN.CITE </w:instrText>
            </w:r>
            <w:r>
              <w:rPr>
                <w:rFonts w:eastAsia="MS Mincho" w:cs="Arial"/>
              </w:rPr>
              <w:fldChar w:fldCharType="begin">
                <w:fldData xml:space="preserve">PEVuZE5vdGU+PENpdGU+PEF1dGhvcj5aaGFuZzwvQXV0aG9yPjxZZWFyPjIwMjA8L1llYXI+PFJl
Y051bT42NjU8L1JlY051bT48RGlzcGxheVRleHQ+KEguIEwuIFpoYW5nIGV0IGFsLiwgMjAyMCk8
L0Rpc3BsYXlUZXh0PjxyZWNvcmQ+PHJlYy1udW1iZXI+NjY1PC9yZWMtbnVtYmVyPjxmb3JlaWdu
LWtleXM+PGtleSBhcHA9IkVOIiBkYi1pZD0iOTlzcHh0eGFqeHNhc2JlZnI5NXBmMDByZnJzMDBl
cDl2ZTJhIiB0aW1lc3RhbXA9IjE2NjQ3MzY1ODQiPjY2NTwva2V5PjwvZm9yZWlnbi1rZXlzPjxy
ZWYtdHlwZSBuYW1lPSJKb3VybmFsIEFydGljbGUiPjE3PC9yZWYtdHlwZT48Y29udHJpYnV0b3Jz
PjxhdXRob3JzPjxhdXRob3I+WmhhbmcsIEguIEwuPC9hdXRob3I+PGF1dGhvcj52YW4gZGVyIFdp
ZWxlbiwgTi48L2F1dGhvcj48YXV0aG9yPnZhbiBkZXIgSGVlLCBCLjwvYXV0aG9yPjxhdXRob3I+
V2FuZywgSi4gSi48L2F1dGhvcj48YXV0aG9yPkhlbmRyaWtzLCBXLjwvYXV0aG9yPjxhdXRob3I+
R2lsYmVydCwgTS48L2F1dGhvcj48L2F1dGhvcnM+PC9jb250cmlidXRvcnM+PGF1dGgtYWRkcmVz
cz5bWmhhbmcsIEhhbmx1fHZhbiBkZXIgV2llbGVuLCBOaWtraWV8SGVuZHJpa3MsIFdvdXRlcnxH
aWxiZXJ0LCBNeXJ0aGVdIFdhZ2VuaW5nZW4gVW5pdiwgRGVwdCBBbmltIFNjaSwgQW5pbSBOdXRy
IEdycCwgTkwtNjcwMCBBSCBXYWdlbmluZ2VuLCBOZXRoZXJsYW5kcy4gW1poYW5nLCBIYW5sdXxX
YW5nLCBKdW5qdW5dIENoaW5hIEFnciBVbml2LCBDb2xsIEFuaW0gU2NpICZhbXA7IFRlY2hub2ws
IFN0YXRlIEtleSBMYWIgQW5pbSBOdXRyLCBCZWlqaW5nIDEwMDE5MywgUGVvcGxlcyBSIENoaW5h
LiBbdmFuIGRlciBXaWVsZW4sIE5pa2tpZV0gV2FnZW5pbmdlbiBVbml2LCBEaXYgSHVtYW4gTnV0
ciAmYW1wOyBIbHRoLCBEZXB0IEFncm90ZWNobm9sICZhbXA7IEZvb2QgU2NpLCBTdGlwcGVuZW5n
bSA0LCBOTC02NzA4IFdFIFdhZ2VuaW5nZW4sIE5ldGhlcmxhbmRzLiBbdmFuIGRlciBIZWUsIEJh
cnRdIFdhZ2VuaW5nZW4gVW5pdiwgRGVwdCBBbmltIFNjaSwgSG9zdCBNaWNyb2JlIEludGVyYWN0
IEdycCwgTkwtNjcwMCBBSCBXYWdlbmluZ2VuLCBOZXRoZXJsYW5kcy4gW3ZhbiBkZXIgSGVlLCBC
YXJ0XSBXYWdlbmluZ2VuIFVuaXYsIERlcHQgQWdyb3RlY2hub2wgJmFtcDsgRm9vZCBTY2ksIExh
YiBNaWNyb2Jpb2wsIFN0aXBwZW5lbmcgNCwgTkwtNjcwOCBXRSBXYWdlbmluZ2VuLCBOZXRoZXJs
YW5kcy4gR2lsYmVydCwgTSAoY29ycmVzcG9uZGluZyBhdXRob3IpLCBXYWdlbmluZ2VuIFVuaXYs
IERlcHQgQW5pbSBTY2ksIEFuaW0gTnV0ciBHcnAsIE5MLTY3MDAgQUggV2FnZW5pbmdlbiwgTmV0
aGVybGFuZHMuIGhhbmx1LnpoYW5nQHd1ci5ubHxuaWtraWUudmFuZGVyd2llbGVuQHd1ci5ubHxi
YXJ0LnZhbmRlcmhlZUB3dXIubmx8d291dGVyLmhlbmRyaWtzQHd1ci5ubHx3b3V0ZXIuaGVuZHJp
a3NAd3VyLm5sfG15cnRoZS5naWxiZXJ0QHd1ci5ubDwvYXV0aC1hZGRyZXNzPjx0aXRsZXM+PHRp
dGxlPkltcGFjdCBvZiBGZXJtZW50YWJsZSBQcm90ZWluLCBieSBGZWVkaW5nIEhpZ2ggUHJvdGVp
biBEaWV0cywgb24gTWljcm9iaWFsIENvbXBvc2l0aW9uLCBNaWNyb2JpYWwgQ2F0YWJvbGljIEFj
dGl2aXR5LCBHdXQgSGVhbHRoIGFuZCBiZXlvbmQgaW4gUGlnczwvdGl0bGU+PHNlY29uZGFyeS10
aXRsZT5NaWNyb29yZ2FuaXNtczwvc2Vjb25kYXJ5LXRpdGxlPjxhbHQtdGl0bGU+TWljcm9vcmdh
bmlzbXM8L2FsdC10aXRsZT48c2hvcnQtdGl0bGU+SW1wYWN0IG9mIEZlcm1lbnRhYmxlIFByb3Rl
aW4sIGJ5IEZlZWRpbmcgSGlnaCBQcm90ZWluIERpZXRzLCBvbiBNaWNyb2JpYWwgQ29tcG9zaXRp
b24sIE1pY3JvYmlhbCBDYXRhYm9saWMgQWN0aXZpdHksIEd1dCBIZWFsdGggYW5kIGJleW9uZCBp
biBQaWdzPC9zaG9ydC10aXRsZT48L3RpdGxlcz48cGVyaW9kaWNhbD48ZnVsbC10aXRsZT5NaWNy
b29yZ2FuaXNtczwvZnVsbC10aXRsZT48YWJici0xPk1pY3Jvb3JnYW5pc21zPC9hYmJyLTE+PC9w
ZXJpb2RpY2FsPjxhbHQtcGVyaW9kaWNhbD48ZnVsbC10aXRsZT5NaWNyb29yZ2FuaXNtczwvZnVs
bC10aXRsZT48YWJici0xPk1pY3Jvb3JnYW5pc21zPC9hYmJyLTE+PC9hbHQtcGVyaW9kaWNhbD48
cGFnZXM+MjM8L3BhZ2VzPjx2b2x1bWU+ODwvdm9sdW1lPjxudW1iZXI+MTE8L251bWJlcj48a2V5
d29yZHM+PGtleXdvcmQ+cHJvdGVpbiBmZXJtZW50YXRpb248L2tleXdvcmQ+PGtleXdvcmQ+ZGll
dGFyeSBwcm90ZWluPC9rZXl3b3JkPjxrZXl3b3JkPm1pY3JvYmlhbCBjb21wb3NpdGlvbjwva2V5
d29yZD48a2V5d29yZD5mZXJtZW50YXRpb24gbWV0YWJvbGl0ZXM8L2tleXdvcmQ+PGtleXdvcmQ+
Z3V0IGhlYWx0aDwva2V5d29yZD48a2V5d29yZD5waWc8L2tleXdvcmQ+PGtleXdvcmQ+ZXNjaGVy
aWNoaWEtY29saSBpbmZlY3Rpb248L2tleXdvcmQ+PGtleXdvcmQ+aHVtYW4gbGFyZ2UtaW50ZXN0
aW5lPC9rZXl3b3JkPjxrZXl3b3JkPmNoYWluIGZhdHR5LWFjaWRzPC9rZXl3b3JkPjxrZXl3b3Jk
Pm5ld2x5IHdlYW5lZCBwaWdzPC9rZXl3b3JkPjxrZXl3b3JkPmdyb3d0aC1wZXJmb3JtYW5jZTwv
a2V5d29yZD48a2V5d29yZD5nYXN0cm9pbnRlc3RpbmFsLXRyYWN0PC9rZXl3b3JkPjxrZXl3b3Jk
PmFtaW5vLWFjaWRzPC9rZXl3b3JkPjxrZXl3b3JkPm51dHJpZW50IGRpZ2VzdGliaWxpdHk8L2tl
eXdvcmQ+PGtleXdvcmQ+ZW50ZXJvdG94aWdlbmljIHN0cmFpbjwva2V5d29yZD48a2V5d29yZD5i
YXJyaWVyPC9rZXl3b3JkPjxrZXl3b3JkPmZ1bmN0aW9uPC9rZXl3b3JkPjxrZXl3b3JkPk1pY3Jv
YmlvbG9neTwva2V5d29yZD48L2tleXdvcmRzPjxkYXRlcz48eWVhcj4yMDIwPC95ZWFyPjxwdWIt
ZGF0ZXM+PGRhdGU+Tm92PC9kYXRlPjwvcHViLWRhdGVzPjwvZGF0ZXM+PGFjY2Vzc2lvbi1udW0+
V09TOjAwMDU5MzE0ODkwMDAwMTwvYWNjZXNzaW9uLW51bT48d29yay10eXBlPlJldmlldzwvd29y
ay10eXBlPjx1cmxzPjxyZWxhdGVkLXVybHM+PHVybD4mbHQ7R28gdG8gSVNJJmd0OzovL1dPUzow
MDA1OTMxNDg5MDAwMDFodHRwczovL21kcGktcmVzLmNvbS9kX2F0dGFjaG1lbnQvbWljcm9vcmdh
bmlzbXMvbWljcm9vcmdhbmlzbXMtMDgtMDE3MzUvYXJ0aWNsZV9kZXBsb3kvbWljcm9vcmdhbmlz
bXMtMDgtMDE3MzUtdjIucGRmP3ZlcnNpb249MTYwNDY1MDU3ODwvdXJsPjwvcmVsYXRlZC11cmxz
PjwvdXJscz48Y3VzdG9tNz4xNzM1PC9jdXN0b203PjxlbGVjdHJvbmljLXJlc291cmNlLW51bT4x
MC4zMzkwL21pY3Jvb3JnYW5pc21zODExMTczNTwvZWxlY3Ryb25pYy1yZXNvdXJjZS1udW0+PGxh
bmd1YWdlPkVuZ2xpc2g8L2xhbmd1YWdlPjwvcmVjb3JkPjwvQ2l0ZT48L0VuZE5vdGU+
</w:fldData>
              </w:fldChar>
            </w:r>
            <w:r>
              <w:rPr>
                <w:rFonts w:eastAsia="MS Mincho" w:cs="Arial"/>
              </w:rPr>
              <w:instrText xml:space="preserve"> ADDIN EN.CITE.DATA </w:instrText>
            </w:r>
            <w:r>
              <w:rPr>
                <w:rFonts w:eastAsia="MS Mincho" w:cs="Arial"/>
              </w:rPr>
            </w:r>
            <w:r>
              <w:rPr>
                <w:rFonts w:eastAsia="MS Mincho" w:cs="Arial"/>
              </w:rPr>
              <w:fldChar w:fldCharType="end"/>
            </w:r>
            <w:r w:rsidRPr="004C44E5">
              <w:rPr>
                <w:rFonts w:eastAsia="MS Mincho" w:cs="Arial"/>
              </w:rPr>
            </w:r>
            <w:r w:rsidRPr="004C44E5">
              <w:rPr>
                <w:rFonts w:eastAsia="MS Mincho" w:cs="Arial"/>
              </w:rPr>
              <w:fldChar w:fldCharType="separate"/>
            </w:r>
            <w:r w:rsidRPr="004C44E5">
              <w:rPr>
                <w:rFonts w:eastAsia="MS Mincho" w:cs="Arial"/>
                <w:noProof/>
              </w:rPr>
              <w:t>(</w:t>
            </w:r>
            <w:hyperlink w:anchor="_ENREF_156" w:tooltip="Zhang, 2020 #665" w:history="1">
              <w:r w:rsidR="005F0597" w:rsidRPr="004C44E5">
                <w:rPr>
                  <w:rFonts w:eastAsia="MS Mincho" w:cs="Arial"/>
                  <w:noProof/>
                </w:rPr>
                <w:t>H. L. Zhang et al., 2020</w:t>
              </w:r>
            </w:hyperlink>
            <w:r w:rsidRPr="004C44E5">
              <w:rPr>
                <w:rFonts w:eastAsia="MS Mincho" w:cs="Arial"/>
                <w:noProof/>
              </w:rPr>
              <w:t>)</w:t>
            </w:r>
            <w:r w:rsidRPr="004C44E5">
              <w:rPr>
                <w:rFonts w:eastAsia="MS Mincho" w:cs="Arial"/>
              </w:rPr>
              <w:fldChar w:fldCharType="end"/>
            </w:r>
          </w:p>
          <w:p w14:paraId="0C6E1827" w14:textId="7957862F" w:rsidR="00FF106B" w:rsidRPr="004C44E5" w:rsidRDefault="00FF106B" w:rsidP="00B4537B">
            <w:pPr>
              <w:spacing w:line="276" w:lineRule="auto"/>
              <w:jc w:val="center"/>
              <w:textAlignment w:val="baseline"/>
              <w:rPr>
                <w:rFonts w:eastAsia="MS Mincho" w:cs="Arial"/>
              </w:rPr>
            </w:pPr>
            <w:r w:rsidRPr="00FF106B">
              <w:rPr>
                <w:rFonts w:eastAsia="MS Mincho" w:cs="Arial"/>
                <w:b/>
                <w:bCs/>
              </w:rPr>
              <w:t>Secondary:</w:t>
            </w:r>
            <w:r>
              <w:rPr>
                <w:rFonts w:eastAsia="MS Mincho" w:cs="Arial"/>
              </w:rPr>
              <w:t xml:space="preserve"> </w:t>
            </w:r>
            <w:r w:rsidRPr="004C44E5">
              <w:rPr>
                <w:rFonts w:eastAsia="MS Mincho" w:cs="Arial"/>
              </w:rPr>
              <w:fldChar w:fldCharType="begin">
                <w:fldData xml:space="preserve">PEVuZE5vdGU+PENpdGU+PEF1dGhvcj5QaWVwZXI8L0F1dGhvcj48WWVhcj4yMDE2PC9ZZWFyPjxS
ZWNOdW0+NjE3PC9SZWNOdW0+PERpc3BsYXlUZXh0PihQaWVwZXIgZXQgYWwuLCAyMDE2KTwvRGlz
cGxheVRleHQ+PHJlY29yZD48cmVjLW51bWJlcj42MTc8L3JlYy1udW1iZXI+PGZvcmVpZ24ta2V5
cz48a2V5IGFwcD0iRU4iIGRiLWlkPSI5OXNweHR4YWp4c2FzYmVmcjk1cGYwMHJmcnMwMGVwOXZl
MmEiIHRpbWVzdGFtcD0iMTY2NDczNjU4MiI+NjE3PC9rZXk+PC9mb3JlaWduLWtleXM+PHJlZi10
eXBlIG5hbWU9IkpvdXJuYWwgQXJ0aWNsZSI+MTc8L3JlZi10eXBlPjxjb250cmlidXRvcnM+PGF1
dGhvcnM+PGF1dGhvcj5QaWVwZXIsIFIuPC9hdXRob3I+PGF1dGhvcj5WaWxsb2RyZSBUdWRlbGEs
IEMuPC9hdXRob3I+PGF1dGhvcj5UYWNpYWssIE0uPC9hdXRob3I+PGF1dGhvcj5CaW5kZWxsZSwg
Si48L2F1dGhvcj48YXV0aG9yPlDDqXJleiwgSi4gRi48L2F1dGhvcj48YXV0aG9yPlplbnRlaywg
Si48L2F1dGhvcj48L2F1dGhvcnM+PC9jb250cmlidXRvcnM+PHRpdGxlcz48dGl0bGU+SGVhbHRo
IHJlbGV2YW5jZSBvZiBpbnRlc3RpbmFsIHByb3RlaW4gZmVybWVudGF0aW9uIGluIHlvdW5nIHBp
Z3M8L3RpdGxlPjxzZWNvbmRhcnktdGl0bGU+QW5pbWFsIEhlYWx0aCBSZXNlYXJjaCBSZXZpZXdz
PC9zZWNvbmRhcnktdGl0bGU+PHNob3J0LXRpdGxlPkhlYWx0aCByZWxldmFuY2Ugb2YgaW50ZXN0
aW5hbCBwcm90ZWluIGZlcm1lbnRhdGlvbiBpbiB5b3VuZyBwaWdzPC9zaG9ydC10aXRsZT48L3Rp
dGxlcz48cGVyaW9kaWNhbD48ZnVsbC10aXRsZT5BbmltYWwgSGVhbHRoIFJlc2VhcmNoIFJldmll
d3M8L2Z1bGwtdGl0bGU+PC9wZXJpb2RpY2FsPjxwYWdlcz4xMzctMTQ3PC9wYWdlcz48dm9sdW1l
PjE3PC92b2x1bWU+PG51bWJlcj4yPC9udW1iZXI+PGtleXdvcmRzPjxrZXl3b3JkPmFtaW5lczwv
a2V5d29yZD48a2V5d29yZD5hbW1vbmlhPC9rZXl3b3JkPjxrZXl3b3JkPnBpZ3M8L2tleXdvcmQ+
PGtleXdvcmQ+cG9zdCB3ZWFuaW5nIGRpYXJyaGVhPC9rZXl3b3JkPjxrZXl3b3JkPnByb3RlaW4g
ZmVybWVudGF0aW9uPC9rZXl3b3JkPjxrZXl3b3JkPnNob3J0IGNoYWluIGZhdHR5IGFjaWRzPC9r
ZXl3b3JkPjxrZXl3b3JkPnByb3RlaW4gaW50YWtlPC9rZXl3b3JkPjxrZXl3b3JkPmFuaW1hbDwv
a2V5d29yZD48a2V5d29yZD5hbmltYWwgZm9vZDwva2V5d29yZD48a2V5d29yZD5mZXJtZW50YXRp
b248L2tleXdvcmQ+PGtleXdvcmQ+aW50ZXN0aW5lPC9rZXl3b3JkPjxrZXl3b3JkPm1ldGFib2xp
c208L2tleXdvcmQ+PGtleXdvcmQ+cGlnPC9rZXl3b3JkPjxrZXl3b3JkPkFuaW1hbCBOdXRyaXRp
b25hbCBQaHlzaW9sb2dpY2FsIFBoZW5vbWVuYTwva2V5d29yZD48a2V5d29yZD5BbmltYWxzPC9r
ZXl3b3JkPjxrZXl3b3JkPkRpZXRhcnkgUHJvdGVpbnM8L2tleXdvcmQ+PGtleXdvcmQ+SW50ZXN0
aW5lczwva2V5d29yZD48a2V5d29yZD5Td2luZTwva2V5d29yZD48L2tleXdvcmRzPjxkYXRlcz48
eWVhcj4yMDE2PC95ZWFyPjwvZGF0ZXM+PHdvcmstdHlwZT5SZXZpZXc8L3dvcmstdHlwZT48dXJs
cz48cmVsYXRlZC11cmxzPjx1cmw+aHR0cHM6Ly93d3cuc2NvcHVzLmNvbS9pbndhcmQvcmVjb3Jk
LnVyaT9laWQ9Mi1zMi4wLTg0OTg0Njc0MzkwJmFtcDtkb2k9MTAuMTAxNyUyZlMxNDY2MjUyMzE2
MDAwMTQxJmFtcDtwYXJ0bmVySUQ9NDAmYW1wO21kNT0yODRhYTc0NGM2MzQxYzIwNjVjYzRlYzNj
YjUxODQ5N2h0dHBzOi8vd3d3LmNhbWJyaWRnZS5vcmcvY29yZS9zZXJ2aWNlcy9hb3AtY2FtYnJp
ZGdlLWNvcmUvY29udGVudC92aWV3L0U0NTUxQ0M4QkIzNTk4RUY2OEZFQUZCRUYxOTE5RTY5L1Mx
NDY2MjUyMzE2MDAwMTQxYS5wZGYvZGl2LWNsYXNzLXRpdGxlLWhlYWx0aC1yZWxldmFuY2Utb2Yt
aW50ZXN0aW5hbC1wcm90ZWluLWZlcm1lbnRhdGlvbi1pbi15b3VuZy1waWdzLWRpdi5wZGY8L3Vy
bD48L3JlbGF0ZWQtdXJscz48L3VybHM+PGVsZWN0cm9uaWMtcmVzb3VyY2UtbnVtPjEwLjEwMTcv
czE0NjYyNTIzMTYwMDAxNDE8L2VsZWN0cm9uaWMtcmVzb3VyY2UtbnVtPjxyZW1vdGUtZGF0YWJh
c2UtbmFtZT5TY29wdXM8L3JlbW90ZS1kYXRhYmFzZS1uYW1lPjxsYW5ndWFnZT5FbmdsaXNoPC9s
YW5ndWFnZT48L3JlY29yZD48L0NpdGU+PC9FbmROb3RlPn==
</w:fldData>
              </w:fldChar>
            </w:r>
            <w:r>
              <w:rPr>
                <w:rFonts w:eastAsia="MS Mincho" w:cs="Arial"/>
              </w:rPr>
              <w:instrText xml:space="preserve"> ADDIN EN.CITE </w:instrText>
            </w:r>
            <w:r>
              <w:rPr>
                <w:rFonts w:eastAsia="MS Mincho" w:cs="Arial"/>
              </w:rPr>
              <w:fldChar w:fldCharType="begin">
                <w:fldData xml:space="preserve">PEVuZE5vdGU+PENpdGU+PEF1dGhvcj5QaWVwZXI8L0F1dGhvcj48WWVhcj4yMDE2PC9ZZWFyPjxS
ZWNOdW0+NjE3PC9SZWNOdW0+PERpc3BsYXlUZXh0PihQaWVwZXIgZXQgYWwuLCAyMDE2KTwvRGlz
cGxheVRleHQ+PHJlY29yZD48cmVjLW51bWJlcj42MTc8L3JlYy1udW1iZXI+PGZvcmVpZ24ta2V5
cz48a2V5IGFwcD0iRU4iIGRiLWlkPSI5OXNweHR4YWp4c2FzYmVmcjk1cGYwMHJmcnMwMGVwOXZl
MmEiIHRpbWVzdGFtcD0iMTY2NDczNjU4MiI+NjE3PC9rZXk+PC9mb3JlaWduLWtleXM+PHJlZi10
eXBlIG5hbWU9IkpvdXJuYWwgQXJ0aWNsZSI+MTc8L3JlZi10eXBlPjxjb250cmlidXRvcnM+PGF1
dGhvcnM+PGF1dGhvcj5QaWVwZXIsIFIuPC9hdXRob3I+PGF1dGhvcj5WaWxsb2RyZSBUdWRlbGEs
IEMuPC9hdXRob3I+PGF1dGhvcj5UYWNpYWssIE0uPC9hdXRob3I+PGF1dGhvcj5CaW5kZWxsZSwg
Si48L2F1dGhvcj48YXV0aG9yPlDDqXJleiwgSi4gRi48L2F1dGhvcj48YXV0aG9yPlplbnRlaywg
Si48L2F1dGhvcj48L2F1dGhvcnM+PC9jb250cmlidXRvcnM+PHRpdGxlcz48dGl0bGU+SGVhbHRo
IHJlbGV2YW5jZSBvZiBpbnRlc3RpbmFsIHByb3RlaW4gZmVybWVudGF0aW9uIGluIHlvdW5nIHBp
Z3M8L3RpdGxlPjxzZWNvbmRhcnktdGl0bGU+QW5pbWFsIEhlYWx0aCBSZXNlYXJjaCBSZXZpZXdz
PC9zZWNvbmRhcnktdGl0bGU+PHNob3J0LXRpdGxlPkhlYWx0aCByZWxldmFuY2Ugb2YgaW50ZXN0
aW5hbCBwcm90ZWluIGZlcm1lbnRhdGlvbiBpbiB5b3VuZyBwaWdzPC9zaG9ydC10aXRsZT48L3Rp
dGxlcz48cGVyaW9kaWNhbD48ZnVsbC10aXRsZT5BbmltYWwgSGVhbHRoIFJlc2VhcmNoIFJldmll
d3M8L2Z1bGwtdGl0bGU+PC9wZXJpb2RpY2FsPjxwYWdlcz4xMzctMTQ3PC9wYWdlcz48dm9sdW1l
PjE3PC92b2x1bWU+PG51bWJlcj4yPC9udW1iZXI+PGtleXdvcmRzPjxrZXl3b3JkPmFtaW5lczwv
a2V5d29yZD48a2V5d29yZD5hbW1vbmlhPC9rZXl3b3JkPjxrZXl3b3JkPnBpZ3M8L2tleXdvcmQ+
PGtleXdvcmQ+cG9zdCB3ZWFuaW5nIGRpYXJyaGVhPC9rZXl3b3JkPjxrZXl3b3JkPnByb3RlaW4g
ZmVybWVudGF0aW9uPC9rZXl3b3JkPjxrZXl3b3JkPnNob3J0IGNoYWluIGZhdHR5IGFjaWRzPC9r
ZXl3b3JkPjxrZXl3b3JkPnByb3RlaW4gaW50YWtlPC9rZXl3b3JkPjxrZXl3b3JkPmFuaW1hbDwv
a2V5d29yZD48a2V5d29yZD5hbmltYWwgZm9vZDwva2V5d29yZD48a2V5d29yZD5mZXJtZW50YXRp
b248L2tleXdvcmQ+PGtleXdvcmQ+aW50ZXN0aW5lPC9rZXl3b3JkPjxrZXl3b3JkPm1ldGFib2xp
c208L2tleXdvcmQ+PGtleXdvcmQ+cGlnPC9rZXl3b3JkPjxrZXl3b3JkPkFuaW1hbCBOdXRyaXRp
b25hbCBQaHlzaW9sb2dpY2FsIFBoZW5vbWVuYTwva2V5d29yZD48a2V5d29yZD5BbmltYWxzPC9r
ZXl3b3JkPjxrZXl3b3JkPkRpZXRhcnkgUHJvdGVpbnM8L2tleXdvcmQ+PGtleXdvcmQ+SW50ZXN0
aW5lczwva2V5d29yZD48a2V5d29yZD5Td2luZTwva2V5d29yZD48L2tleXdvcmRzPjxkYXRlcz48
eWVhcj4yMDE2PC95ZWFyPjwvZGF0ZXM+PHdvcmstdHlwZT5SZXZpZXc8L3dvcmstdHlwZT48dXJs
cz48cmVsYXRlZC11cmxzPjx1cmw+aHR0cHM6Ly93d3cuc2NvcHVzLmNvbS9pbndhcmQvcmVjb3Jk
LnVyaT9laWQ9Mi1zMi4wLTg0OTg0Njc0MzkwJmFtcDtkb2k9MTAuMTAxNyUyZlMxNDY2MjUyMzE2
MDAwMTQxJmFtcDtwYXJ0bmVySUQ9NDAmYW1wO21kNT0yODRhYTc0NGM2MzQxYzIwNjVjYzRlYzNj
YjUxODQ5N2h0dHBzOi8vd3d3LmNhbWJyaWRnZS5vcmcvY29yZS9zZXJ2aWNlcy9hb3AtY2FtYnJp
ZGdlLWNvcmUvY29udGVudC92aWV3L0U0NTUxQ0M4QkIzNTk4RUY2OEZFQUZCRUYxOTE5RTY5L1Mx
NDY2MjUyMzE2MDAwMTQxYS5wZGYvZGl2LWNsYXNzLXRpdGxlLWhlYWx0aC1yZWxldmFuY2Utb2Yt
aW50ZXN0aW5hbC1wcm90ZWluLWZlcm1lbnRhdGlvbi1pbi15b3VuZy1waWdzLWRpdi5wZGY8L3Vy
bD48L3JlbGF0ZWQtdXJscz48L3VybHM+PGVsZWN0cm9uaWMtcmVzb3VyY2UtbnVtPjEwLjEwMTcv
czE0NjYyNTIzMTYwMDAxNDE8L2VsZWN0cm9uaWMtcmVzb3VyY2UtbnVtPjxyZW1vdGUtZGF0YWJh
c2UtbmFtZT5TY29wdXM8L3JlbW90ZS1kYXRhYmFzZS1uYW1lPjxsYW5ndWFnZT5FbmdsaXNoPC9s
YW5ndWFnZT48L3JlY29yZD48L0NpdGU+PC9FbmROb3RlPn==
</w:fldData>
              </w:fldChar>
            </w:r>
            <w:r>
              <w:rPr>
                <w:rFonts w:eastAsia="MS Mincho" w:cs="Arial"/>
              </w:rPr>
              <w:instrText xml:space="preserve"> ADDIN EN.CITE.DATA </w:instrText>
            </w:r>
            <w:r>
              <w:rPr>
                <w:rFonts w:eastAsia="MS Mincho" w:cs="Arial"/>
              </w:rPr>
            </w:r>
            <w:r>
              <w:rPr>
                <w:rFonts w:eastAsia="MS Mincho" w:cs="Arial"/>
              </w:rPr>
              <w:fldChar w:fldCharType="end"/>
            </w:r>
            <w:r w:rsidRPr="004C44E5">
              <w:rPr>
                <w:rFonts w:eastAsia="MS Mincho" w:cs="Arial"/>
              </w:rPr>
            </w:r>
            <w:r w:rsidRPr="004C44E5">
              <w:rPr>
                <w:rFonts w:eastAsia="MS Mincho" w:cs="Arial"/>
              </w:rPr>
              <w:fldChar w:fldCharType="separate"/>
            </w:r>
            <w:r w:rsidRPr="004C44E5">
              <w:rPr>
                <w:rFonts w:eastAsia="MS Mincho" w:cs="Arial"/>
                <w:noProof/>
              </w:rPr>
              <w:t>(</w:t>
            </w:r>
            <w:hyperlink w:anchor="_ENREF_109" w:tooltip="Pieper, 2016 #617" w:history="1">
              <w:r w:rsidR="005F0597" w:rsidRPr="004C44E5">
                <w:rPr>
                  <w:rFonts w:eastAsia="MS Mincho" w:cs="Arial"/>
                  <w:noProof/>
                </w:rPr>
                <w:t>Pieper et al., 2016</w:t>
              </w:r>
            </w:hyperlink>
            <w:r w:rsidRPr="004C44E5">
              <w:rPr>
                <w:rFonts w:eastAsia="MS Mincho" w:cs="Arial"/>
                <w:noProof/>
              </w:rPr>
              <w:t>)</w:t>
            </w:r>
            <w:r w:rsidRPr="004C44E5">
              <w:rPr>
                <w:rFonts w:eastAsia="MS Mincho" w:cs="Arial"/>
              </w:rPr>
              <w:fldChar w:fldCharType="end"/>
            </w:r>
          </w:p>
        </w:tc>
      </w:tr>
      <w:tr w:rsidR="002D0FC4" w:rsidRPr="0094295B" w14:paraId="3E6E5216" w14:textId="77777777" w:rsidTr="004F60D1">
        <w:tc>
          <w:tcPr>
            <w:tcW w:w="1574" w:type="dxa"/>
            <w:tcBorders>
              <w:top w:val="single" w:sz="4" w:space="0" w:color="000000"/>
              <w:bottom w:val="single" w:sz="4" w:space="0" w:color="000000"/>
            </w:tcBorders>
          </w:tcPr>
          <w:p w14:paraId="6B610045" w14:textId="77777777" w:rsidR="002D0FC4" w:rsidRPr="0094295B" w:rsidRDefault="002D0FC4" w:rsidP="00B4537B">
            <w:pPr>
              <w:spacing w:line="276" w:lineRule="auto"/>
              <w:textAlignment w:val="baseline"/>
              <w:rPr>
                <w:rFonts w:eastAsia="MS Mincho" w:cs="Arial"/>
                <w:lang w:val="pt-PT"/>
              </w:rPr>
            </w:pPr>
            <w:r w:rsidRPr="0094295B">
              <w:rPr>
                <w:rFonts w:eastAsia="MS Mincho" w:cs="Arial"/>
              </w:rPr>
              <w:t>Feed additives</w:t>
            </w:r>
            <w:r w:rsidRPr="0094295B">
              <w:rPr>
                <w:rFonts w:cs="Arial"/>
              </w:rPr>
              <w:t> </w:t>
            </w:r>
          </w:p>
        </w:tc>
        <w:tc>
          <w:tcPr>
            <w:tcW w:w="1072" w:type="dxa"/>
            <w:tcBorders>
              <w:top w:val="single" w:sz="4" w:space="0" w:color="000000"/>
              <w:bottom w:val="single" w:sz="4" w:space="0" w:color="000000"/>
            </w:tcBorders>
          </w:tcPr>
          <w:p w14:paraId="03544B36" w14:textId="77777777" w:rsidR="002D0FC4" w:rsidRPr="0094295B" w:rsidRDefault="002D0FC4" w:rsidP="00B4537B">
            <w:pPr>
              <w:spacing w:line="276" w:lineRule="auto"/>
              <w:jc w:val="center"/>
              <w:textAlignment w:val="baseline"/>
              <w:rPr>
                <w:rFonts w:eastAsia="MS Mincho" w:cs="Arial"/>
              </w:rPr>
            </w:pPr>
            <w:r w:rsidRPr="0094295B">
              <w:rPr>
                <w:rFonts w:eastAsia="MS Mincho" w:cs="Arial"/>
              </w:rPr>
              <w:t>46</w:t>
            </w:r>
          </w:p>
        </w:tc>
        <w:tc>
          <w:tcPr>
            <w:tcW w:w="5854" w:type="dxa"/>
            <w:tcBorders>
              <w:top w:val="single" w:sz="4" w:space="0" w:color="000000"/>
              <w:bottom w:val="single" w:sz="4" w:space="0" w:color="000000"/>
            </w:tcBorders>
          </w:tcPr>
          <w:p w14:paraId="6749F352" w14:textId="77777777" w:rsidR="002D0FC4" w:rsidRPr="002D0FC4" w:rsidRDefault="002D0FC4" w:rsidP="00B4537B">
            <w:pPr>
              <w:spacing w:line="276" w:lineRule="auto"/>
              <w:ind w:left="360"/>
              <w:jc w:val="center"/>
              <w:textAlignment w:val="baseline"/>
              <w:rPr>
                <w:rFonts w:eastAsia="MS Mincho" w:cs="Arial"/>
                <w:b/>
                <w:bCs/>
              </w:rPr>
            </w:pPr>
            <w:r w:rsidRPr="002D0FC4">
              <w:rPr>
                <w:rFonts w:eastAsia="MS Mincho" w:cs="Arial"/>
                <w:b/>
                <w:bCs/>
              </w:rPr>
              <w:t xml:space="preserve">All secondary: </w:t>
            </w:r>
          </w:p>
          <w:p w14:paraId="52B32A65" w14:textId="6AB814EA" w:rsidR="002D0FC4" w:rsidRPr="004C44E5" w:rsidRDefault="002D0FC4" w:rsidP="00B4537B">
            <w:pPr>
              <w:spacing w:line="276" w:lineRule="auto"/>
              <w:jc w:val="center"/>
              <w:textAlignment w:val="baseline"/>
              <w:rPr>
                <w:rFonts w:eastAsia="MS Mincho" w:cs="Arial"/>
              </w:rPr>
            </w:pPr>
            <w:r w:rsidRPr="004C44E5">
              <w:rPr>
                <w:rFonts w:eastAsia="MS Mincho" w:cs="Arial"/>
              </w:rPr>
              <w:fldChar w:fldCharType="begin">
                <w:fldData xml:space="preserve">ODQ8L3JlYy1udW1iZXI+PGZvcmVpZ24ta2V5cz48a2V5IGFwcD0iRU4iIGRiLWlkPSI5OXNweHR4
YWp4c2FzYmVmcjk1cGYwMHJmcnMwMGVwOXZlMmEiIHRpbWVzdGFtcD0iMTY1NzIzMTc4NSI+ODQ8
L2tleT48L2ZvcmVpZ24ta2V5cz48cmVmLXR5cGUgbmFtZT0iSm91cm5hbCBBcnRpY2xlIj4xNzwv
cmVmLXR5cGU+PGNvbnRyaWJ1dG9ycz48YXV0aG9ycz48YXV0aG9yPkNhbXBiZWxsLCBKLiBNLjwv
YXV0aG9yPjxhdXRob3I+UG9sbywgSi48L2F1dGhvcj48YXV0aG9yPlJ1c3NlbGwsIEwuIEUuPC9h
dXRob3I+PGF1dGhvcj5DcmVuc2hhdywgSi4gRC48L2F1dGhvcj48L2F1dGhvcnM+PC9jb250cmli
dXRvcnM+PHRpdGxlcz48dGl0bGU+UmV2aWV3IG9mIHNwcmF5LWRyaWVkIHBsYXNtYSZhcG9zO3Mg
aW1wYWN0IG9uIGludGVzdGluYWwgYmFycmllciBmdW5jdGlvbjwvdGl0bGU+PHNlY29uZGFyeS10
aXRsZT5MaXZlc3RvY2sgU2NpZW5jZTwvc2Vjb25kYXJ5LXRpdGxlPjxzaG9ydC10aXRsZT5SZXZp
ZXcgb2Ygc3ByYXktZHJpZWQgcGxhc21hJmFwb3M7cyBpbXBhY3Qgb24gaW50ZXN0aW5hbCBiYXJy
aWVyIGZ1bmN0aW9uPC9zaG9ydC10aXRsZT48L3RpdGxlcz48cGVyaW9kaWNhbD48ZnVsbC10aXRs
ZT5MaXZlc3RvY2sgU2NpZW5jZTwvZnVsbC10aXRsZT48L3BlcmlvZGljYWw+PHBhZ2VzPjIzOS0y
NDE8L3BhZ2VzPjx2b2x1bWU+MTMzPC92b2x1bWU+PG51bWJlcj4xLTM8L251bWJlcj48a2V5d29y
ZHM+PGtleXdvcmQ+QW5pbWFsPC9rZXl3b3JkPjxrZXl3b3JkPkJhcnJpZXIgZnVuY3Rpb248L2tl
eXdvcmQ+PGtleXdvcmQ+SW50ZXN0aW5hbCBpbmZsYW1tYXRpb248L2tleXdvcmQ+PGtleXdvcmQ+
U3ByYXktZHJpZWQgcGxhc21hPC9rZXl3b3JkPjxrZXl3b3JkPkFuaW1hbGlhPC9rZXl3b3JkPjxr
ZXl3b3JkPkJhY3RlcmlhIChtaWNyb29yZ2FuaXNtcyk8L2tleXdvcmQ+PGtleXdvcmQ+UmF0dHVz
PC9rZXl3b3JkPjxrZXl3b3JkPlJvdGF2aXJ1czwva2V5d29yZD48a2V5d29yZD5TdWlkYWU8L2tl
eXdvcmQ+PC9rZXl3b3Jkcz48ZGF0ZXM+PHllYXI+MjAxMDwveWVhcj48L2RhdGVzPjx3b3JrLXR5
cGU+UmV2aWV3PC93b3JrLXR5cGU+PHVybHM+PHJlbGF0ZWQtdXJscz48dXJsPmh0dHBzOi8vd3d3
LnNjb3B1cy5jb20vaW53YXJkL3JlY29yZC51cmk/ZWlkPTItczIuMC03Nzk1NzExODA2MCZhbXA7
ZG9pPTEwLjEwMTYlMmZqLmxpdnNjaS4yMDEwLjA2LjA3NSZhbXA7cGFydG5lcklEPTQwJmFtcDtt
ZDU9NjJkNzE1MTA4M2RmZWVmOTZkYzZjNTdjNzdiMjQwNjU8L3VybD48L3JlbGF0ZWQtdXJscz48
L3VybHM+PGVsZWN0cm9uaWMtcmVzb3VyY2UtbnVtPjEwLjEwMTYvai5saXZzY2kuMjAxMC4wNi4w
NzU8L2VsZWN0cm9uaWMtcmVzb3VyY2UtbnVtPjxyZW1vdGUtZGF0YWJhc2UtbmFtZT5TY29wdXM8
L3JlbW90ZS1kYXRhYmFzZS1uYW1lPjxsYW5ndWFnZT5FbmdsaXNoPC9sYW5ndWFnZT48L3JlY29y
ZD48L0NpdGU+PENpdGU+PEF1dGhvcj5Db3Jpbm88L0F1dGhvcj48WWVhcj4yMDIxPC9ZZWFyPjxS
ZWNOdW0+NzM8L1JlY051bT48cmVjb3JkPjxyZWMtbnVtYmVyPjczPC9yZWMtbnVtYmVyPjxmb3Jl
aWduLWtleXM+PGtleSBhcHA9IkVOIiBkYi1pZD0iOTlzcHh0eGFqeHNhc2JlZnI5NXBmMDByZnJz
MDBlcDl2ZTJhIiB0aW1lc3RhbXA9IjE2NTcyMzE3ODUiPjczPC9rZXk+PC9mb3JlaWduLWtleXM+
PHJlZi10eXBlIG5hbWU9IkpvdXJuYWwgQXJ0aWNsZSI+MTc8L3JlZi10eXBlPjxjb250cmlidXRv
cnM+PGF1dGhvcnM+PGF1dGhvcj5Db3Jpbm8sIEMuPC9hdXRob3I+PGF1dGhvcj5EaSBHaWFuY2Ft
aWxsbywgQS48L2F1dGhvcj48YXV0aG9yPk1vZGluYSwgUy4gQy48L2F1dGhvcj48YXV0aG9yPlJv
c3NpLCBSLjwvYXV0aG9yPjwvYXV0aG9ycz48L2NvbnRyaWJ1dG9ycz48dGl0bGVzPjx0aXRsZT5Q
cmViaW90aWMgZWZmZWN0cyBvZiBzZWF3ZWVkIHBvbHlzYWNjaGFyaWRlcyBpbiBwaWdzPC90aXRs
ZT48c2Vjb25kYXJ5LXRpdGxlPkFuaW1hbHM8L3NlY29uZGFyeS10aXRsZT48c2hvcnQtdGl0bGU+
UHJlYmlvdGljIGVmZmVjdHMgb2Ygc2Vhd2VlZCBwb2x5c2FjY2hhcmlkZXMgaW4gcGlnczwvc2hv
cnQtdGl0bGU+PC90aXRsZXM+PHBlcmlvZGljYWw+PGZ1bGwtdGl0bGU+QW5pbWFsczwvZnVsbC10
aXRsZT48L3BlcmlvZGljYWw+PHZvbHVtZT4xMTwvdm9sdW1lPjxudW1iZXI+NjwvbnVtYmVyPjxr
ZXl3b3Jkcz48a2V5d29yZD5QaWc8L2tleXdvcmQ+PGtleXdvcmQ+UG9seXNhY2NoYXJpZGVzPC9r
ZXl3b3JkPjxrZXl3b3JkPlByZWJpb3RpY3M8L2tleXdvcmQ+PGtleXdvcmQ+U2Vhd2VlZDwva2V5
d29yZD48a2V5d29yZD5hbGdpbmljIGFjaWQ8L2tleXdvcmQ+PGtleXdvcmQ+YW50aWluZmVjdGl2
ZSBhZ2VudDwva2V5d29yZD48a2V5d29yZD5jYXJyYWdlZW5hbjwva2V5d29yZD48a2V5d29yZD5m
dWNvaWRpbjwva2V5d29yZD48a2V5d29yZD5sYW1pbmFyYW48L2tleXdvcmQ+PGtleXdvcmQ+cG9s
eXNhY2NoYXJpZGU8L2tleXdvcmQ+PGtleXdvcmQ+cHJlYmlvdGljIGFnZW50PC9rZXl3b3JkPjxr
ZXl3b3JkPmFuaW1hbCBmb29kPC9rZXl3b3JkPjxrZXl3b3JkPmFuaW1hbCBoZWFsdGg8L2tleXdv
cmQ+PGtleXdvcmQ+YW50aW1pY3JvYmlhbCBhY3Rpdml0eTwva2V5d29yZD48a2V5d29yZD5Bc2Nv
cGh5bGx1bTwva2V5d29yZD48a2V5d29yZD5CaWZpZG9iYWN0ZXJpdW08L2tleXdvcmQ+PGtleXdv
cmQ+YnJvd24gd2VlZDwva2V5d29yZD48a2V5d29yZD5DaG9uZHJ1czwva2V5d29yZD48a2V5d29y
ZD5DbG9zdHJpZGlhY2VhZTwva2V5d29yZD48a2V5d29yZD5kaWV0IHN1cHBsZW1lbnRhdGlvbjwv
a2V5d29yZD48a2V5d29yZD5kaWV0YXJ5IHN1cHBsZW1lbnQ8L2tleXdvcmQ+PGtleXdvcmQ+RW50
ZXJvYmFjdGVyaWFjZWFlPC9rZXl3b3JkPjxrZXl3b3JkPmVudGVyb3BhdGh5PC9rZXl3b3JkPjxr
ZXl3b3JkPmVudGVyb3RveGlnZW5pYyBFc2NoZXJpY2hpYSBjb2xpPC9rZXl3b3JkPjxrZXl3b3Jk
PmVudmlyb25tZW50YWwgZmFjdG9yPC9rZXl3b3JkPjxrZXl3b3JkPkVzY2hlcmljaGlhIGNvbGk8
L2tleXdvcmQ+PGtleXdvcmQ+ZXh0cmFjZWxsdWxhciBtYXRyaXg8L2tleXdvcmQ+PGtleXdvcmQ+
RnVjdXM8L2tleXdvcmQ+PGtleXdvcmQ+R2VsaWRpdW08L2tleXdvcmQ+PGtleXdvcmQ+R3JhY2ls
YXJpYTwva2V5d29yZD48a2V5d29yZD5ncmVlbiBzZWF3ZWVkPC9rZXl3b3JkPjxrZXl3b3JkPkh5
cG5lYTwva2V5d29yZD48a2V5d29yZD5pbnRlc3RpbmUgZmxvcmE8L2tleXdvcmQ+PGtleXdvcmQ+
TGFjdG9iYWNpbGx1czwva2V5d29yZD48a2V5d29yZD5MYW1pbmFyaWEgZGlnaXRhdGE8L2tleXdv
cmQ+PGtleXdvcmQ+TWFjcm9jeXN0aXMgcHlyaWZlcmE8L2tleXdvcmQ+PGtleXdvcmQ+bWFyaW5l
IGFsZ2E8L2tleXdvcmQ+PGtleXdvcmQ+bm9uaHVtYW48L2tleXdvcmQ+PGtleXdvcmQ+UG9ycGh5
cmE8L2tleXdvcmQ+PGtleXdvcmQ+UHJldm90ZWxsYWNlYWU8L2tleXdvcmQ+PGtleXdvcmQ+UHJv
dGVvYmFjdGVyaWE8L2tleXdvcmQ+PGtleXdvcmQ+cmVkIHNlYXdlZWQ8L2tleXdvcmQ+PGtleXdv
cmQ+UmV2aWV3PC9rZXl3b3JkPjxrZXl3b3JkPnNvdyAoc3dpbmUpPC9rZXl3b3JkPjxrZXl3b3Jk
PlVuZGFyaWEgcGlubmF0aWZpZGE8L2tleXdvcmQ+PC9rZXl3b3Jkcz48ZGF0ZXM+PHllYXI+MjAy
MTwveWVhcj48L2RhdGVzPjx3b3JrLXR5cGU+UmV2aWV3PC93b3JrLXR5cGU+PHVybHM+PHJlbGF0
ZWQtdXJscz48dXJsPmh0dHBzOi8vd3d3LnNjb3B1cy5jb20vaW53YXJkL3JlY29yZC51cmk/ZWlk
PTItczIuMC04NTEwNjU3NjkyMiZhbXA7ZG9pPTEwLjMzOTAlMmZhbmkxMTA2MTU3MyZhbXA7cGFy
dG5lcklEPTQwJmFtcDttZDU9NTJiZGE0MTQ4MzMwYTlhNjRjY2EyODZlZTQzNmY1YzQ8L3VybD48
dXJsPmh0dHBzOi8vbWRwaS1yZXMuY29tL2RfYXR0YWNobWVudC9hbmltYWxzL2FuaW1hbHMtMTEt
MDE1NzMvYXJ0aWNsZV9kZXBsb3kvYW5pbWFscy0xMS0wMTU3My12Mi5wZGY/dmVyc2lvbj0xNjIy
MTgxNTQ5PC91cmw+PC9yZWxhdGVkLXVybHM+PC91cmxzPjxjdXN0b203PjE1NzM8L2N1c3RvbTc+
PGVsZWN0cm9uaWMtcmVzb3VyY2UtbnVtPjEwLjMzOTAvYW5pMTEwNjE1NzM8L2VsZWN0cm9uaWMt
cmVzb3VyY2UtbnVtPjxyZW1vdGUtZGF0YWJhc2UtbmFtZT5TY29wdXM8L3JlbW90ZS1kYXRhYmFz
ZS1uYW1lPjxsYW5ndWFnZT5FbmdsaXNoPC9sYW5ndWFnZT48L3JlY29yZD48L0NpdGU+PENpdGU+
PEF1dGhvcj5Db3Jpbm88L0F1dGhvcj48WWVhcj4yMDE5PC9ZZWFyPjxSZWNOdW0+OTc8L1JlY051
bT48cmVjb3JkPjxyZWMtbnVtYmVyPjk3PC9yZWMtbnVtYmVyPjxmb3JlaWduLWtleXM+PGtleSBh
cHA9IkVOIiBkYi1pZD0iOTlzcHh0eGFqeHNhc2JlZnI5NXBmMDByZnJzMDBlcDl2ZTJhIiB0aW1l
c3RhbXA9IjE2NTcyMzE3ODUiPjk3PC9rZXk+PC9mb3JlaWduLWtleXM+PHJlZi10eXBlIG5hbWU9
IkpvdXJuYWwgQXJ0aWNsZSI+MTc8L3JlZi10eXBlPjxjb250cmlidXRvcnM+PGF1dGhvcnM+PGF1
dGhvcj5Db3Jpbm8sIEMuPC9hdXRob3I+PGF1dGhvcj5Nb2RpbmEsIFMuIEMuPC9hdXRob3I+PGF1
dGhvcj5EaSBHaWFuY2FtaWxsbywgQS48L2F1dGhvcj48YXV0aG9yPkNoaWFwcGFyaW5pLCBTLjwv
YXV0aG9yPjxhdXRob3I+Um9zc2ksIFIuPC9hdXRob3I+PC9hdXRob3JzPjwvY29udHJpYnV0b3Jz
Pjx0aXRsZXM+PHRpdGxlPlNlYXdlZWRzIGluIHBpZyBudXRyaXRpb248L3RpdGxlPjxzZWNvbmRh
cnktdGl0bGU+QW5pbWFsczwvc2Vjb25kYXJ5LXRpdGxlPjxzaG9ydC10aXRsZT5TZWF3ZWVkcyBp
biBwaWcgbnV0cml0aW9uPC9zaG9ydC10aXRsZT48L3RpdGxlcz48cGVyaW9kaWNhbD48ZnVsbC10
aXRsZT5BbmltYWxzPC9mdWxsLXRpdGxlPjwvcGVyaW9kaWNhbD48dm9sdW1lPjk8L3ZvbHVtZT48
bnVtYmVyPjEyPC9udW1iZXI+PGtleXdvcmRzPjxrZXl3b3JkPkRpZXRhcnkgc3VwcGxlbWVudDwv
a2V5d29yZD48a2V5d29yZD5QaWc8L2tleXdvcmQ+PGtleXdvcmQ+U2Vhd2VlZHM8L2tleXdvcmQ+
PGtleXdvcmQ+YWxhbmluZTwva2V5d29yZD48a2V5d29yZD5hbHBoYSB0b2NvcGhlcm9sPC9rZXl3
b3JkPjxrZXl3b3JkPmNhcm90ZW5vaWQ8L2tleXdvcmQ+PGtleXdvcmQ+Y29iYWx0PC9rZXl3b3Jk
PjxrZXl3b3JkPmNvcHBlcjwva2V5d29yZD48a2V5d29yZD5mdWNvaWRpbjwva2V5d29yZD48a2V5
d29yZD5nbHV0YW1pbmU8L2tleXdvcmQ+PGtleXdvcmQ+aGlzdGlkaW5lPC9rZXl3b3JkPjxrZXl3
b3JkPmltbXVub2dsb2J1bGluIEE8L2tleXdvcmQ+PGtleXdvcmQ+aW50ZXJsZXVraW4gMTA8L2tl
eXdvcmQ+PGtleXdvcmQ+aXJvbjwva2V5d29yZD48a2V5d29yZD5pc29sZXVjaW5lPC9rZXl3b3Jk
PjxrZXl3b3JkPmxhbWluYXJhbjwva2V5d29yZD48a2V5d29yZD5sZXVjaW5lPC9rZXl3b3JkPjxr
ZXl3b3JkPm1hbmdhbmVzZTwva2V5d29yZD48a2V5d29yZD5tZXRoaW9uaW5lPC9rZXl3b3JkPjxr
ZXl3b3JkPm9tZWdhIDMgZmF0dHkgYWNpZDwva2V5d29yZD48a2V5d29yZD5waGVueWxhbGFuaW5l
PC9rZXl3b3JkPjxrZXl3b3JkPnByb2Jpb3RpYyBhZ2VudDwva2V5d29yZD48a2V5d29yZD5zdXBl
cm94aWRlIGRpc211dGFzZTwva2V5d29yZD48a2V5d29yZD50aHJlb25pbmU8L2tleXdvcmQ+PGtl
eXdvcmQ+dHJ5cHRvcGhhbjwva2V5d29yZD48a2V5d29yZD50eXJvc2luZTwva2V5d29yZD48a2V5
d29yZD5hbmltYWwgZm9vZDwva2V5d29yZD48a2V5d29yZD5hbnRpaW5mbGFtbWF0b3J5IGFjdGl2
aXR5PC9rZXl3b3JkPjxrZXl3b3JkPmFudGlveGlkYW50IGFjdGl2aXR5PC9rZXl3b3JkPjxrZXl3
b3JkPmNoZW1pY2FsIGNvbXBvc2l0aW9uPC9rZXl3b3JkPjxrZXl3b3JkPmRpZXQgc3VwcGxlbWVu
dGF0aW9uPC9rZXl3b3JkPjxrZXl3b3JkPmRpZXQgdGhlcmFweTwva2V5d29yZD48a2V5d29yZD5l
bmVyZ3kgcmVzb3VyY2U8L2tleXdvcmQ+PGtleXdvcmQ+ZmF0IGNvbnRlbnQ8L2tleXdvcmQ+PGtl
eXdvcmQ+Z2VuZSBleHByZXNzaW9uPC9rZXl3b3JkPjxrZXl3b3JkPmdyZWVuIGFsZ2E8L2tleXdv
cmQ+PGtleXdvcmQ+aW1tdW5lIHJlc3BvbnNlPC9rZXl3b3JkPjxrZXl3b3JkPmludGVzdGluZSBm
bG9yYTwva2V5d29yZD48a2V5d29yZD5MYW1pbmFyaWEgZGlnaXRhdGE8L2tleXdvcmQ+PGtleXdv
cmQ+bGl2ZXN0b2NrPC9rZXl3b3JkPjxrZXl3b3JkPm5vbmh1bWFuPC9rZXl3b3JkPjxrZXl3b3Jk
Pm51dHJpdGlvbjwva2V5d29yZD48a2V5d29yZD5udXRyaXRpb25hbCB2YWx1ZTwva2V5d29yZD48
a2V5d29yZD5veGlkYXRpdmUgc3RyZXNzPC9rZXl3b3JkPjxrZXl3b3JkPlJldmlldzwva2V5d29y
ZD48a2V5d29yZD5TYWxtb25lbGxhIGVudGVyaWNhIHNlcm92YXIgVHlwaGltdXJpdW08L2tleXdv
cmQ+PGtleXdvcmQ+c2Vhd2VlZDwva2V5d29yZD48L2tleXdvcmRzPjxkYXRlcz48eWVhcj4yMDE5
PC95ZWFyPjwvZGF0ZXM+PHdvcmstdHlwZT5SZXZpZXc8L3dvcmstdHlwZT48dXJscz48cmVsYXRl
ZC11cmxzPjx1cmw+aHR0cHM6Ly93d3cuc2NvcHVzLmNvbS9pbndhcmQvcmVjb3JkLnVyaT9laWQ9
Mi1zMi4wLTg1MDc3Mzg1MTY2JmFtcDtkb2k9MTAuMzM5MCUyZmFuaTkxMjExMjYmYW1wO3BhcnRu
ZXJJRD00MCZhbXA7bWQ1PTBmNmE2NmYxMzYzZWQzODE1OWY1ZTE5MDRhYTI0YTM4PC91cmw+PHVy
bD5odHRwczovL21kcGktcmVzLmNvbS9kX2F0dGFjaG1lbnQvYW5pbWFscy9hbmltYWxzLTA5LTAx
MTI2L2FydGljbGVfZGVwbG95L2FuaW1hbHMtMDktMDExMjYucGRmP3ZlcnNpb249MTU3NjE0NDI5
NzwvdXJsPjwvcmVsYXRlZC11cmxzPjwvdXJscz48Y3VzdG9tNz4xMTI2PC9jdXN0b203PjxlbGVj
dHJvbmljLXJlc291cmNlLW51bT4xMC4zMzkwL2FuaTkxMjExMjY8L2VsZWN0cm9uaWMtcmVzb3Vy
Y2UtbnVtPjxyZW1vdGUtZGF0YWJhc2UtbmFtZT5TY29wdXM8L3JlbW90ZS1kYXRhYmFzZS1uYW1l
PjxsYW5ndWFnZT5FbmdsaXNoPC9sYW5ndWFnZT48L3JlY29yZD48L0NpdGU+PENpdGU+PEF1dGhv
cj5IYWxhczwvQXV0aG9yPjxZZWFyPjIwMTI8L1llYXI+PFJlY051bT42MDE8L1JlY051bT48cmVj
b3JkPjxyZWMtbnVtYmVyPjYwMTwvcmVjLW51bWJlcj48Zm9yZWlnbi1rZXlzPjxrZXkgYXBwPSJF
TiIgZGItaWQ9Ijk5c3B4dHhhanhzYXNiZWZyOTVwZjAwcmZyczAwZXA5dmUyYSIgdGltZXN0YW1w
PSIxNjY0NzM2NTgxIj42MDE8L2tleT48L2ZvcmVpZ24ta2V5cz48cmVmLXR5cGUgbmFtZT0iSm91
cm5hbCBBcnRpY2xlIj4xNzwvcmVmLXR5cGU+PGNvbnRyaWJ1dG9ycz48YXV0aG9ycz48YXV0aG9y
PkhhbGFzLCBWLjwvYXV0aG9yPjxhdXRob3I+Tm9jaHRhLCBJLjwvYXV0aG9yPjwvYXV0aG9ycz48
L2NvbnRyaWJ1dG9ycz48dGl0bGVzPjx0aXRsZT5NYW5uYW4gb2xpZ29zYWNjaGFyaWRlcyBpbiBu
dXJzZXJ5IHBpZyBudXRyaXRpb24gYW5kIHRoZWlyIHBvdGVudGlhbCBtb2RlIG9mIGFjdGlvbjwv
dGl0bGU+PHNlY29uZGFyeS10aXRsZT5BbmltYWxzPC9zZWNvbmRhcnktdGl0bGU+PHNob3J0LXRp
dGxlPk1hbm5hbiBvbGlnb3NhY2NoYXJpZGVzIGluIG51cnNlcnkgcGlnIG51dHJpdGlvbiBhbmQg
dGhlaXIgcG90ZW50aWFsIG1vZGUgb2YgYWN0aW9uPC9zaG9ydC10aXRsZT48L3RpdGxlcz48cGVy
aW9kaWNhbD48ZnVsbC10aXRsZT5BbmltYWxzPC9mdWxsLXRpdGxlPjwvcGVyaW9kaWNhbD48cGFn
ZXM+MjYxLTI3NDwvcGFnZXM+PHZvbHVtZT4yPC92b2x1bWU+PG51bWJlcj4yPC9udW1iZXI+PGtl
eXdvcmRzPjxrZXl3b3JkPkdyb3d0aCBwZXJmb3JtYW5jZTwva2V5d29yZD48a2V5d29yZD5HdXQg
aW50ZWdyaXR5PC9rZXl3b3JkPjxrZXl3b3JkPkltbXVuZSByZXNwb25zZTwva2V5d29yZD48a2V5
d29yZD5NYW5uYW4gb2xpZ29zYWNjaGFyaWRlczwva2V5d29yZD48a2V5d29yZD5OdXJzZXJ5IHBp
Z3M8L2tleXdvcmQ+PC9rZXl3b3Jkcz48ZGF0ZXM+PHllYXI+MjAxMjwveWVhcj48L2RhdGVzPjx3
b3JrLXR5cGU+UmV2aWV3PC93b3JrLXR5cGU+PHVybHM+PHJlbGF0ZWQtdXJscz48dXJsPmh0dHBz
Oi8vd3d3LnNjb3B1cy5jb20vaW53YXJkL3JlY29yZC51cmk/ZWlkPTItczIuMC04NDg3OTUxNzAw
NSZhbXA7ZG9pPTEwLjMzOTAlMmZhbmkyMDIwMjYxJmFtcDtwYXJ0bmVySUQ9NDAmYW1wO21kNT03
OGFmMDE3MzZmZmNlNTQwYjdlN2VkNGEyM2U0MmNkNWh0dHBzOi8vbWRwaS1yZXMuY29tL2RfYXR0
YWNobWVudC9hbmltYWxzL2FuaW1hbHMtMDItMDAyNjEvYXJ0aWNsZV9kZXBsb3kvYW5pbWFscy0w
Mi0wMDI2MS5wZGY/dmVyc2lvbj0xMzM3NzY3NjQxPC91cmw+PC9yZWxhdGVkLXVybHM+PC91cmxz
PjxlbGVjdHJvbmljLXJlc291cmNlLW51bT4xMC4zMzkwL2FuaTIwMjAyNjE8L2VsZWN0cm9uaWMt
cmVzb3VyY2UtbnVtPjxyZW1vdGUtZGF0YWJhc2UtbmFtZT5TY29wdXM8L3JlbW90ZS1kYXRhYmFz
ZS1uYW1lPjxsYW5ndWFnZT5FbmdsaXNoPC9sYW5ndWFnZT48L3JlY29yZD48L0NpdGU+PENpdGU+
PEF1dGhvcj5MYWxsw6hzPC9BdXRob3I+PFllYXI+MjAyMTwvWWVhcj48UmVjTnVtPjY4MjwvUmVj
TnVtPjxyZWNvcmQ+PHJlYy1udW1iZXI+NjgyPC9yZWMtbnVtYmVyPjxmb3JlaWduLWtleXM+PGtl
eSBhcHA9IkVOIiBkYi1pZD0iOTlzcHh0eGFqeHNhc2JlZnI5NXBmMDByZnJzMDBlcDl2ZTJhIiB0
aW1lc3RhbXA9IjE2NjQ3MzY1ODQiPjY4Mjwva2V5PjwvZm9yZWlnbi1rZXlzPjxyZWYtdHlwZSBu
YW1lPSJKb3VybmFsIEFydGljbGUiPjE3PC9yZWYtdHlwZT48Y29udHJpYnV0b3JzPjxhdXRob3Jz
PjxhdXRob3I+TGFsbMOocywgSi4gUC48L2F1dGhvcj48YXV0aG9yPk1vbnRveWEsIEMuIEEuPC9h
dXRob3I+PC9hdXRob3JzPjwvY29udHJpYnV0b3JzPjx0aXRsZXM+PHRpdGxlPkRpZXRhcnkgYWx0
ZXJuYXRpdmVzIHRvIGluLWZlZWQgYW50aWJpb3RpY3MsIGd1dCBiYXJyaWVyIGZ1bmN0aW9uIGFu
ZCBpbmZsYW1tYXRpb24gaW4gcGlnbGV0cyBwb3N0LXdlYW5pbmc6IFdoZXJlIGFyZSB3ZSBub3c/
PC90aXRsZT48c2Vjb25kYXJ5LXRpdGxlPkFuaW1hbCBGZWVkIFNjaWVuY2UgYW5kIFRlY2hub2xv
Z3k8L3NlY29uZGFyeS10aXRsZT48c2hvcnQtdGl0bGU+RGlldGFyeSBhbHRlcm5hdGl2ZXMgdG8g
aW4tZmVlZCBhbnRpYmlvdGljcywgZ3V0IGJhcnJpZXIgZnVuY3Rpb24gYW5kIGluZmxhbW1hdGlv
biBpbiBwaWdsZXRzIHBvc3Qtd2VhbmluZzogV2hlcmUgYXJlIHdlIG5vdz88L3Nob3J0LXRpdGxl
PjwvdGl0bGVzPjxwZXJpb2RpY2FsPjxmdWxsLXRpdGxlPkFuaW1hbCBGZWVkIFNjaWVuY2UgYW5k
IFRlY2hub2xvZ3k8L2Z1bGwtdGl0bGU+PC9wZXJpb2RpY2FsPjx2b2x1bWU+Mjc0PC92b2x1bWU+
PGtleXdvcmRzPjxrZXl3b3JkPkluLWZlZWQgYW50aWJpb3RpY3M8L2tleXdvcmQ+PGtleXdvcmQ+
SW5mbGFtbWF0aW9uPC9rZXl3b3JkPjxrZXl3b3JkPkludGVzdGluZTwva2V5d29yZD48a2V5d29y
ZD5QZXJtZWFiaWxpdHk8L2tleXdvcmQ+PGtleXdvcmQ+V2VhbmVkIHBpZ2xldDwva2V5d29yZD48
L2tleXdvcmRzPjxkYXRlcz48eWVhcj4yMDIxPC95ZWFyPjwvZGF0ZXM+PHdvcmstdHlwZT5SZXZp
ZXc8L3dvcmstdHlwZT48dXJscz48cmVsYXRlZC11cmxzPjx1cmw+aHR0cHM6Ly93d3cuc2NvcHVz
LmNvbS9pbndhcmQvcmVjb3JkLnVyaT9laWQ9Mi1zMi4wLTg1MTAwNDQ2MjU1JmFtcDtkb2k9MTAu
MTAxNiUyZmouYW5pZmVlZHNjaS4yMDIxLjExNDgzNiZhbXA7cGFydG5lcklEPTQwJmFtcDttZDU9
NzMzMzFkZjgwNjk5NTY5YTBmOWUyMzM3M2RhN2IwMDQ8L3VybD48L3JlbGF0ZWQtdXJscz48L3Vy
bHM+PGN1c3RvbTc+MTE0ODM2PC9jdXN0b203PjxlbGVjdHJvbmljLXJlc291cmNlLW51bT4xMC4x
MDE2L2ouYW5pZmVlZHNjaS4yMDIxLjExNDgzNjwvZWxlY3Ryb25pYy1yZXNvdXJjZS1udW0+PHJl
bW90ZS1kYXRhYmFzZS1uYW1lPlNjb3B1czwvcmVtb3RlLWRhdGFiYXNlLW5hbWU+PGxhbmd1YWdl
PkVuZ2xpc2g8L2xhbmd1YWdlPjwvcmVjb3JkPjwvQ2l0ZT48Q2l0ZT48QXV0aG9yPkxhdXJpZHNl
bjwvQXV0aG9yPjxZZWFyPjIwMjA8L1llYXI+PFJlY051bT42NTg8L1JlY051bT48cmVjb3JkPjxy
ZWMtbnVtYmVyPjY1ODwvcmVjLW51bWJlcj48Zm9yZWlnbi1rZXlzPjxrZXkgYXBwPSJFTiIgZGIt
aWQ9Ijk5c3B4dHhhanhzYXNiZWZyOTVwZjAwcmZyczAwZXA5dmUyYSIgdGltZXN0YW1wPSIxNjY0
NzM2NTgzIj42NTg8L2tleT48L2ZvcmVpZ24ta2V5cz48cmVmLXR5cGUgbmFtZT0iSm91cm5hbCBB
cnRpY2xlIj4xNzwvcmVmLXR5cGU+PGNvbnRyaWJ1dG9ycz48YXV0aG9ycz48YXV0aG9yPkxhdXJp
ZHNlbiwgQy48L2F1dGhvcj48L2F1dGhvcnM+PC9jb250cmlidXRvcnM+PHRpdGxlcz48dGl0bGU+
RWZmZWN0cyBvZiBkaWV0YXJ5IGZhdHR5IGFjaWRzIG9uIGd1dCBoZWFsdGggYW5kIGZ1bmN0aW9u
IG9mIHBpZ3MgcHJlLSBBbmQgcG9zdC13ZWFuaW5nPC90aXRsZT48c2Vjb25kYXJ5LXRpdGxlPkpv
dXJuYWwgb2YgQW5pbWFsIFNjaWVuY2U8L3NlY29uZGFyeS10aXRsZT48c2hvcnQtdGl0bGU+RWZm
ZWN0cyBvZiBkaWV0YXJ5IGZhdHR5IGFjaWRzIG9uIGd1dCBoZWFsdGggYW5kIGZ1bmN0aW9uIG9m
IHBpZ3MgcHJlLSBBbmQgcG9zdC13ZWFuaW5nPC9zaG9ydC10aXRsZT48L3RpdGxlcz48cGVyaW9k
aWNhbD48ZnVsbC10aXRsZT5Kb3VybmFsIG9mIEFuaW1hbCBTY2llbmNlPC9mdWxsLXRpdGxlPjwv
cGVyaW9kaWNhbD48dm9sdW1lPjk4PC92b2x1bWU+PG51bWJlcj40PC9udW1iZXI+PGtleXdvcmRz
PjxrZXl3b3JkPkJhcnJpZXIgZnVuY3Rpb248L2tleXdvcmQ+PGtleXdvcmQ+RmF0dHkgYWNpZHM8
L2tleXdvcmQ+PGtleXdvcmQ+SW1tdW5pdHk8L2tleXdvcmQ+PGtleXdvcmQ+SW5mbGFtbWF0aW9u
PC9rZXl3b3JkPjxrZXl3b3JkPk1pY3JvYmlvdGE8L2tleXdvcmQ+PGtleXdvcmQ+UGlnbGV0czwv
a2V5d29yZD48a2V5d29yZD5mYXR0eSBhY2lkPC9rZXl3b3JkPjxrZXl3b3JkPmFkbWluaXN0cmF0
aW9uIGFuZCBkb3NhZ2U8L2tleXdvcmQ+PGtleXdvcmQ+YW5pbWFsPC9rZXl3b3JkPjxrZXl3b3Jk
PmFuaW1hbCBmb29kPC9rZXl3b3JkPjxrZXl3b3JkPmNoZW1pc3RyeTwva2V5d29yZD48a2V5d29y
ZD5kaWV0PC9rZXl3b3JkPjxrZXl3b3JkPmZhdCBpbnRha2U8L2tleXdvcmQ+PGtleXdvcmQ+cGhh
cm1hY29sb2d5PC9rZXl3b3JkPjxrZXl3b3JkPnBoeXNpb2xvZ3k8L2tleXdvcmQ+PGtleXdvcmQ+
cGlnPC9rZXl3b3JkPjxrZXl3b3JkPnZldGVyaW5hcnkgbWVkaWNpbmU8L2tleXdvcmQ+PGtleXdv
cmQ+d2VhbmluZzwva2V5d29yZD48a2V5d29yZD5BbmltYWwgRmVlZDwva2V5d29yZD48a2V5d29y
ZD5BbmltYWxzPC9rZXl3b3JkPjxrZXl3b3JkPkRpZXRhcnkgRmF0czwva2V5d29yZD48a2V5d29y
ZD5Td2luZTwva2V5d29yZD48L2tleXdvcmRzPjxkYXRlcz48eWVhcj4yMDIwPC95ZWFyPjwvZGF0
ZXM+PHdvcmstdHlwZT5SZXZpZXc8L3dvcmstdHlwZT48dXJscz48cmVsYXRlZC11cmxzPjx1cmw+
aHR0cHM6Ly93d3cuc2NvcHVzLmNvbS9pbndhcmQvcmVjb3JkLnVyaT9laWQ9Mi1zMi4wLTg1MDg3
NTI5ODgwJmFtcDtkb2k9MTAuMTA5MyUyZkpBUyUyZlNLQUEwODYmYW1wO3BhcnRuZXJJRD00MCZh
bXA7bWQ1PTRhNzgzNWUwMTAzYmFlMTAzYjg3OWNmNjVjYTIyNzlhaHR0cHM6Ly9hY2FkZW1pYy5v
dXAuY29tL2phcy9hcnRpY2xlLWFic3RyYWN0Lzk4LzQvc2thYTA4Ni81ODExNjcyP3JlZGlyZWN0
ZWRGcm9tPWZ1bGx0ZXh0PC91cmw+PC9yZWxhdGVkLXVybHM+PC91cmxzPjxjdXN0b203PnNrYWEw
ODY8L2N1c3RvbTc+PGVsZWN0cm9uaWMtcmVzb3VyY2UtbnVtPjEwLjEwOTMvamFzL3NrYWEwODY8
L2VsZWN0cm9uaWMtcmVzb3VyY2UtbnVtPjxyZW1vdGUtZGF0YWJhc2UtbmFtZT5TY29wdXM8L3Jl
bW90ZS1kYXRhYmFzZS1uYW1lPjxsYW5ndWFnZT5FbmdsaXNoPC9sYW5ndWFnZT48L3JlY29yZD48
L0NpdGU+PC9FbmROb3RlPgB=
</w:fldData>
              </w:fldChar>
            </w:r>
            <w:r w:rsidR="0026586A">
              <w:rPr>
                <w:rFonts w:eastAsia="MS Mincho" w:cs="Arial"/>
              </w:rPr>
              <w:instrText xml:space="preserve"> ADDIN EN.CITE </w:instrText>
            </w:r>
            <w:r w:rsidR="0026586A">
              <w:rPr>
                <w:rFonts w:eastAsia="MS Mincho" w:cs="Arial"/>
              </w:rPr>
              <w:fldChar w:fldCharType="begin">
                <w:fldData xml:space="preserve">PEVuZE5vdGU+PENpdGU+PEF1dGhvcj5BZGxpPC9BdXRob3I+PFllYXI+MjAyMjwvWWVhcj48UmVj
TnVtPjE5PC9SZWNOdW0+PERpc3BsYXlUZXh0PihDYW1wYmVsbCBldCBhbC4sIDIwMTA7IFRvcnJh
bGxhcmRvbmEsIDIwMTA7IFVsZ2hlcmkgZXQgYWwuLCAyMDEwOyBDaG8gZXQgYWwuLCAyMDExOyBI
YWxhcyAmYW1wOyBOb2NodGEsIDIwMTI7IEhlbyBldCBhbC4sIDIwMTM7IFBsdXNrZSwgMjAxMzsg
U3VicmFtYW5pYW0gJmFtcDsgS2ltLCAyMDE1OyBYaWFvIGV0IGFsLiwgMjAxNTsgU3dlZW5leSAm
YW1wOyBPJmFwb3M7RG9oZXJ0eSwgMjAxNjsgR3Jlc3NlIGV0IGFsLiwgMjAxNzsgTGlhbyAmYW1w
OyBOeWFjaG90aSwgMjAxNzsgTGl1IGV0IGFsLiwgMjAxNzsgTyZhcG9zO0RvaGVydHkgZXQgYWwu
LCAyMDE3OyBTdW4gJmFtcDsgS2ltLCAyMDE3OyBLYXJ1cHBhbm5hbiAmYW1wOyBPcHJpZXNzbmln
LCAyMDE4OyBXLiBDLiBMaXUgZXQgYWwuLCAyMDE4OyBZLiBMaXUgZXQgYWwuLCAyMDE4OyBCYXJi
YS1WaWRhbCBldCBhbC4sIDIwMTk7IEJvZ2VyZSBldCBhbC4sIDIwMTk7IENvcmlubyBldCBhbC4s
IDIwMTk7IE1vdSBldCBhbC4sIDIwMTk7IFNoYW5ub24gJmFtcDsgSGlsbCwgMjAxOTsgR2Vub3Zh
IGV0IGFsLiwgMjAyMDsgR2lyYXJkICZhbXA7IEJlZSwgMjAyMDsgTGF1cmlkc2VuLCAyMDIwOyBO
Z3V5ZW4gZXQgYWwuLCAyMDIwOyBCYWJhdHVuZGUgZXQgYWwuLCAyMDIxOyBCYWxhbiBldCBhbC4s
IDIwMjE7IEJsYXZpIGV0IGFsLiwgMjAyMTsgQm9uZXR0aSBldCBhbC4sIDIwMjE7IENhcHJhcnVs
byBldCBhbC4sIDIwMjE7IENvcmlubyBldCBhbC4sIDIwMjE7IEVzcGlub3NhICZhbXA7IFN0ZWlu
LCAyMDIxOyBIdXRpbmcgZXQgYWwuLCAyMDIxOyBKYWhhbiBldCBhbC4sIDIwMjE7IEtsZWluIGV0
IGFsLiwgMjAyMTsgTGFpcmQgZXQgYWwuLCAyMDIxOyBMYWxsw6hzICZhbXA7IE1vbnRveWEsIDIw
MjE7IExhdXJpZHNlbiBldCBhbC4sIDIwMjE7IE/igJlkb2hlcnR5IGV0IGFsLiwgMjAyMTsgVGFu
IGV0IGFsLiwgMjAyMTsgWmFtb2pza2EgZXQgYWwuLCAyMDIxOyBaaGFvIGV0IGFsLiwgMjAyMTsg
QWRsaSBldCBhbC4sIDIwMjI7IEx1aXNlIGV0IGFsLiwgMjAyMjsgU3UgZXQgYWwuLCAyMDIyKTwv
RGlzcGxheVRleHQ+PHJlY29yZD48cmVjLW51bWJlcj4xOTwvcmVjLW51bWJlcj48Zm9yZWlnbi1r
ZXlzPjxrZXkgYXBwPSJFTiIgZGItaWQ9Ijk5c3B4dHhhanhzYXNiZWZyOTVwZjAwcmZyczAwZXA5
dmUyYSIgdGltZXN0YW1wPSIxNjU3MjMxNzg1Ij4xOTwva2V5PjwvZm9yZWlnbi1rZXlzPjxyZWYt
dHlwZSBuYW1lPSJKb3VybmFsIEFydGljbGUiPjE3PC9yZWYtdHlwZT48Y29udHJpYnV0b3JzPjxh
dXRob3JzPjxhdXRob3I+QWRsaSwgRC4gTi48L2F1dGhvcj48YXV0aG9yPlNob2xpa2luLCBNLiBN
LjwvYXV0aG9yPjxhdXRob3I+UW9tYXJpeWFoLCBOLjwvYXV0aG9yPjxhdXRob3I+UHJpaGFtYm9k
bywgVC4gUi48L2F1dGhvcj48YXV0aG9yPlNqb2ZqYW4sIE8uPC9hdXRob3I+PGF1dGhvcj5IaWRh
eWF0LCBDLjwvYXV0aG9yPjxhdXRob3I+U2FkYXJtYW4sIFMuPC9hdXRob3I+PGF1dGhvcj5OdXJm
aXRyaWFuaSwgUi4gQS48L2F1dGhvcj48YXV0aG9yPkpheWFuZWdhcmEsIEEuPC9hdXRob3I+PGF1
dGhvcj5Tb2xmYWluZSwgUi48L2F1dGhvcj48YXV0aG9yPk5haHJvd2ksIE4uPC9hdXRob3I+PC9h
dXRob3JzPjwvY29udHJpYnV0b3JzPjx0aXRsZXM+PHRpdGxlPkVmZmVjdCBvZiBVc2luZyBQZXB0
aWRlIGFzIGEgUmVwbGFjZW1lbnQgb2YgQW50aWJpb3RpYyBHcm93dGggUHJvbW90ZXJzIG9uIFBp
Z3M6IGEgU3lzdGVtYXRpYyBSZXZpZXcgYW5kIE1ldGEtcmVncmVzc2lvbjwvdGl0bGU+PHNlY29u
ZGFyeS10aXRsZT5Kb3VybmFsIG9mIEFkdmFuY2VkIFZldGVyaW5hcnkgUmVzZWFyY2g8L3NlY29u
ZGFyeS10aXRsZT48c2hvcnQtdGl0bGU+RWZmZWN0IG9mIFVzaW5nIFBlcHRpZGUgYXMgYSBSZXBs
YWNlbWVudCBvZiBBbnRpYmlvdGljIEdyb3d0aCBQcm9tb3RlcnMgb24gUGlnczogYSBTeXN0ZW1h
dGljIFJldmlldyBhbmQgTWV0YS1yZWdyZXNzaW9uPC9zaG9ydC10aXRsZT48L3RpdGxlcz48cGVy
aW9kaWNhbD48ZnVsbC10aXRsZT5Kb3VybmFsIG9mIEFkdmFuY2VkIFZldGVyaW5hcnkgUmVzZWFy
Y2g8L2Z1bGwtdGl0bGU+PC9wZXJpb2RpY2FsPjxwYWdlcz4yOS0zNTwvcGFnZXM+PHZvbHVtZT4x
Mjwvdm9sdW1lPjxudW1iZXI+MTwvbnVtYmVyPjxrZXl3b3Jkcz48a2V5d29yZD5NZXRhLXJlZ3Jl
c3Npb248L2tleXdvcmQ+PGtleXdvcmQ+UGVwdGlkZTwva2V5d29yZD48a2V5d29yZD5QaWc8L2tl
eXdvcmQ+PGtleXdvcmQ+U3lzdGVtYXRpYyByZXZpZXc8L2tleXdvcmQ+PGtleXdvcmQ+YW50aWJp
b3RpYyBhZ2VudDwva2V5d29yZD48a2V5d29yZD5hbnRpaW5mZWN0aXZlIGFnZW50PC9rZXl3b3Jk
PjxrZXl3b3JkPmdyb3d0aCBwcm9tb3Rvcjwva2V5d29yZD48a2V5d29yZD5hbGdvcml0aG08L2tl
eXdvcmQ+PGtleXdvcmQ+YW50aWJpb3RpYyB0aGVyYXB5PC9rZXl3b3JkPjxrZXl3b3JkPmJvZHkg
d2VpZ2h0PC9rZXl3b3JkPjxrZXl3b3JkPmNhbmNlciBzdXJ2aXZhbDwva2V5d29yZD48a2V5d29y
ZD5jZWxsIGdyb3d0aDwva2V5d29yZD48a2V5d29yZD5kaWFycmhlYTwva2V5d29yZD48a2V5d29y
ZD5kaWV0IHN1cHBsZW1lbnRhdGlvbjwva2V5d29yZD48a2V5d29yZD5mZWVkIGNvbnZlcnNpb24g
cmF0aW88L2tleXdvcmQ+PGtleXdvcmQ+Zm9vZCBpbnRha2U8L2tleXdvcmQ+PGtleXdvcmQ+Z2Vu
ZSBleHByZXNzaW9uPC9rZXl3b3JkPjxrZXl3b3JkPm1ldGEgYW5hbHlzaXM8L2tleXdvcmQ+PGtl
eXdvcmQ+bWljcm9iaWFsIGdyb3d0aDwva2V5d29yZD48a2V5d29yZD5ub25odW1hbjwva2V5d29y
ZD48a2V5d29yZD5SZXZpZXc8L2tleXdvcmQ+PGtleXdvcmQ+c3Vydml2YWwgcmF0ZTwva2V5d29y
ZD48L2tleXdvcmRzPjxkYXRlcz48eWVhcj4yMDIyPC95ZWFyPjwvZGF0ZXM+PHdvcmstdHlwZT5S
ZXZpZXc8L3dvcmstdHlwZT48dXJscz48cmVsYXRlZC11cmxzPjx1cmw+aHR0cHM6Ly93d3cuc2Nv
cHVzLmNvbS9pbndhcmQvcmVjb3JkLnVyaT9laWQ9Mi1zMi4wLTg1MTI1ODE2Mjc1JmFtcDtwYXJ0
bmVySUQ9NDAmYW1wO21kNT1lMWJkYjAzMTkwMTdmNjllZGI5MmE3YzMwZWQ3NzYxMzwvdXJsPjwv
cmVsYXRlZC11cmxzPjwvdXJscz48cmVtb3RlLWRhdGFiYXNlLW5hbWU+U2NvcHVzPC9yZW1vdGUt
ZGF0YWJhc2UtbmFtZT48bGFuZ3VhZ2U+RW5nbGlzaDwvbGFuZ3VhZ2U+PC9yZWNvcmQ+PC9DaXRl
PjxDaXRlPjxBdXRob3I+Q2hvPC9BdXRob3I+PFllYXI+MjAxMTwvWWVhcj48UmVjTnVtPjc3PC9S
ZWNOdW0+PHJlY29yZD48cmVjLW51bWJlcj43NzwvcmVjLW51bWJlcj48Zm9yZWlnbi1rZXlzPjxr
ZXkgYXBwPSJFTiIgZGItaWQ9Ijk5c3B4dHhhanhzYXNiZWZyOTVwZjAwcmZyczAwZXA5dmUyYSIg
dGltZXN0YW1wPSIxNjU3MjMxNzg1Ij43Nzwva2V5PjwvZm9yZWlnbi1rZXlzPjxyZWYtdHlwZSBu
YW1lPSJKb3VybmFsIEFydGljbGUiPjE3PC9yZWYtdHlwZT48Y29udHJpYnV0b3JzPjxhdXRob3Jz
PjxhdXRob3I+Q2hvLCBKLiBILjwvYXV0aG9yPjxhdXRob3I+WmhhbywgUC4gWS48L2F1dGhvcj48
YXV0aG9yPktpbSwgSS4gSC48L2F1dGhvcj48L2F1dGhvcnM+PC9jb250cmlidXRvcnM+PHRpdGxl
cz48dGl0bGU+UHJvYmlvdGljcyBhcyBhIGRpZXRhcnkgYWRkaXRpdmUgZm9yIHBpZ3M6IEEgcmV2
aWV3PC90aXRsZT48c2Vjb25kYXJ5LXRpdGxlPkpvdXJuYWwgb2YgQW5pbWFsIGFuZCBWZXRlcmlu
YXJ5IEFkdmFuY2VzPC9zZWNvbmRhcnktdGl0bGU+PHNob3J0LXRpdGxlPlByb2Jpb3RpY3MgYXMg
YSBkaWV0YXJ5IGFkZGl0aXZlIGZvciBwaWdzOiBBIHJldmlldzwvc2hvcnQtdGl0bGU+PC90aXRs
ZXM+PHBlcmlvZGljYWw+PGZ1bGwtdGl0bGU+Sm91cm5hbCBvZiBBbmltYWwgYW5kIFZldGVyaW5h
cnkgQWR2YW5jZXM8L2Z1bGwtdGl0bGU+PC9wZXJpb2RpY2FsPjxwYWdlcz4yMTI3LTIxMzQ8L3Bh
Z2VzPjx2b2x1bWU+MTA8L3ZvbHVtZT48bnVtYmVyPjE2PC9udW1iZXI+PGtleXdvcmRzPjxrZXl3
b3JkPkZlZWQgYWRkaXRpdmU8L2tleXdvcmQ+PGtleXdvcmQ+SW1tdW5lIHN5c3RlbTwva2V5d29y
ZD48a2V5d29yZD5MaXZlc3RvY2s8L2tleXdvcmQ+PGtleXdvcmQ+TWljcm9iaWFsIGJhbGFuY2U8
L2tleXdvcmQ+PGtleXdvcmQ+UGlnczwva2V5d29yZD48a2V5d29yZD5Qcm9iaW90aWNzPC9rZXl3
b3JkPjwva2V5d29yZHM+PGRhdGVzPjx5ZWFyPjIwMTE8L3llYXI+PC9kYXRlcz48d29yay10eXBl
PlJldmlldzwvd29yay10eXBlPjx1cmxzPjxyZWxhdGVkLXVybHM+PHVybD5odHRwczovL3d3dy5z
Y29wdXMuY29tL2lud2FyZC9yZWNvcmQudXJpP2VpZD0yLXMyLjAtODQ4NzIxMjgyMjYmYW1wO2Rv
aT0xMC4zOTIzJTJmamF2YWEuMjAxMS4yMTI3LjIxMzQmYW1wO3BhcnRuZXJJRD00MCZhbXA7bWQ1
PWZmYjMyM2NkYTUxN2VjNmM4ZmU5NjNhODQ1MTRkMTIwPC91cmw+PC9yZWxhdGVkLXVybHM+PC91
cmxzPjxlbGVjdHJvbmljLXJlc291cmNlLW51bT4xMC4zOTIzL2phdmFhLjIwMTEuMjEyNy4yMTM0
PC9lbGVjdHJvbmljLXJlc291cmNlLW51bT48cmVtb3RlLWRhdGFiYXNlLW5hbWU+U2NvcHVzPC9y
ZW1vdGUtZGF0YWJhc2UtbmFtZT48bGFuZ3VhZ2U+RW5nbGlzaDwvbGFuZ3VhZ2U+PC9yZWNvcmQ+
PC9DaXRlPjxDaXRlPjxBdXRob3I+SGVvPC9BdXRob3I+PFllYXI+MjAxMzwvWWVhcj48UmVjTnVt
PjYwMjwvUmVjTnVtPjxyZWNvcmQ+PHJlYy1udW1iZXI+NjAyPC9yZWMtbnVtYmVyPjxmb3JlaWdu
LWtleXM+PGtleSBhcHA9IkVOIiBkYi1pZD0iOTlzcHh0eGFqeHNhc2JlZnI5NXBmMDByZnJzMDBl
cDl2ZTJhIiB0aW1lc3RhbXA9IjE2NjQ3MzY1ODEiPjYwMjwva2V5PjwvZm9yZWlnbi1rZXlzPjxy
ZWYtdHlwZSBuYW1lPSJKb3VybmFsIEFydGljbGUiPjE3PC9yZWYtdHlwZT48Y29udHJpYnV0b3Jz
PjxhdXRob3JzPjxhdXRob3I+SGVvLCBKLiBNLjwvYXV0aG9yPjxhdXRob3I+T3BhcGVqdSwgRi4g
Ty48L2F1dGhvcj48YXV0aG9yPlBsdXNrZSwgSi4gUi48L2F1dGhvcj48YXV0aG9yPktpbSwgSi4g
Qy48L2F1dGhvcj48YXV0aG9yPkhhbXBzb24sIEQuIEouPC9hdXRob3I+PGF1dGhvcj5OeWFjaG90
aSwgQy4gTS48L2F1dGhvcj48L2F1dGhvcnM+PC9jb250cmlidXRvcnM+PHRpdGxlcz48dGl0bGU+
R2FzdHJvaW50ZXN0aW5hbCBoZWFsdGggYW5kIGZ1bmN0aW9uIGluIHdlYW5lZCBwaWdzOiBBIHJl
dmlldyBvZiBmZWVkaW5nIHN0cmF0ZWdpZXMgdG8gY29udHJvbCBwb3N0LXdlYW5pbmcgZGlhcnJo
b2VhIHdpdGhvdXQgdXNpbmcgaW4tZmVlZCBhbnRpbWljcm9iaWFsIGNvbXBvdW5kczwvdGl0bGU+
PHNlY29uZGFyeS10aXRsZT5Kb3VybmFsIG9mIEFuaW1hbCBQaHlzaW9sb2d5IGFuZCBBbmltYWwg
TnV0cml0aW9uPC9zZWNvbmRhcnktdGl0bGU+PHNob3J0LXRpdGxlPkdhc3Ryb2ludGVzdGluYWwg
aGVhbHRoIGFuZCBmdW5jdGlvbiBpbiB3ZWFuZWQgcGlnczogQSByZXZpZXcgb2YgZmVlZGluZyBz
dHJhdGVnaWVzIHRvIGNvbnRyb2wgcG9zdC13ZWFuaW5nIGRpYXJyaG9lYSB3aXRob3V0IHVzaW5n
IGluLWZlZWQgYW50aW1pY3JvYmlhbCBjb21wb3VuZHM8L3Nob3J0LXRpdGxlPjwvdGl0bGVzPjxw
ZXJpb2RpY2FsPjxmdWxsLXRpdGxlPkpvdXJuYWwgb2YgQW5pbWFsIFBoeXNpb2xvZ3kgYW5kIEFu
aW1hbCBOdXRyaXRpb248L2Z1bGwtdGl0bGU+PC9wZXJpb2RpY2FsPjxwYWdlcz4yMDctMjM3PC9w
YWdlcz48dm9sdW1lPjk3PC92b2x1bWU+PG51bWJlcj4yPC9udW1iZXI+PGtleXdvcmRzPjxrZXl3
b3JkPkFudGltaWNyb2JpYWwgZ3Jvd3RoIHByb21vdGVyczwva2V5d29yZD48a2V5d29yZD5EaWV0
YXJ5IHByb3RlaW4gbGV2ZWw8L2tleXdvcmQ+PGtleXdvcmQ+RGlldGFyeSBwcm90ZWluIHNvdXJj
ZTwva2V5d29yZD48a2V5d29yZD5PcmdhbmljIGFjaWRzPC9rZXl3b3JkPjxrZXl3b3JkPlBpZ3M8
L2tleXdvcmQ+PGtleXdvcmQ+UG9zdC13ZWFuaW5nIGRpYXJyaG9lYTwva2V5d29yZD48a2V5d29y
ZD5QcmViaW90aWNzPC9rZXl3b3JkPjxrZXl3b3JkPlByb2Jpb3RpY3M8L2tleXdvcmQ+PGtleXdv
cmQ+VHJhY2UgbWluZXJhbHM8L2tleXdvcmQ+PGtleXdvcmQ+YW50aWluZmVjdGl2ZSBhZ2VudDwv
a2V5d29yZD48a2V5d29yZD5hbmltYWw8L2tleXdvcmQ+PGtleXdvcmQ+YW5pbWFsIGRpc2Vhc2U8
L2tleXdvcmQ+PGtleXdvcmQ+YW5pbWFsIGZvb2Q8L2tleXdvcmQ+PGtleXdvcmQ+ZGlhcnJoZWE8
L2tleXdvcmQ+PGtleXdvcmQ+Z2FzdHJvaW50ZXN0aW5hbCB0cmFjdDwva2V5d29yZD48a2V5d29y
ZD5waHlzaW9sb2d5PC9rZXl3b3JkPjxrZXl3b3JkPnJldmlldzwva2V5d29yZD48a2V5d29yZD5z
d2luZTwva2V5d29yZD48a2V5d29yZD5zd2luZSBkaXNlYXNlPC9rZXl3b3JkPjxrZXl3b3JkPkFu
aW1hbCBGZWVkPC9rZXl3b3JkPjxrZXl3b3JkPkFuaW1hbHM8L2tleXdvcmQ+PGtleXdvcmQ+QW50
aS1CYWN0ZXJpYWwgQWdlbnRzPC9rZXl3b3JkPjxrZXl3b3JkPlN3aW5lIERpc2Vhc2VzPC9rZXl3
b3JkPjxrZXl3b3JkPkJhY3RlcmlhIChtaWNyb29yZ2FuaXNtcyk8L2tleXdvcmQ+PGtleXdvcmQ+
U3VpZGFlPC9rZXl3b3JkPjwva2V5d29yZHM+PGRhdGVzPjx5ZWFyPjIwMTM8L3llYXI+PC9kYXRl
cz48d29yay10eXBlPlJldmlldzwvd29yay10eXBlPjx1cmxzPjxyZWxhdGVkLXVybHM+PHVybD5o
dHRwczovL3d3dy5zY29wdXMuY29tL2lud2FyZC9yZWNvcmQudXJpP2VpZD0yLXMyLjAtODQ4NzU1
MjgwNDAmYW1wO2RvaT0xMC4xMTExJTJmai4xNDM5LTAzOTYuMjAxMi4wMTI4NC54JmFtcDtwYXJ0
bmVySUQ9NDAmYW1wO21kNT1hNWEzOWYwN2IxNzNlZTkwZjJjMTJjZGZiMDJmMDFmMGh0dHBzOi8v
b25saW5lbGlicmFyeS53aWxleS5jb20vZG9pL3BkZmRpcmVjdC8xMC4xMTExL2ouMTQzOS0wMzk2
LjIwMTIuMDEyODQueD9kb3dubG9hZD10cnVlPC91cmw+PC9yZWxhdGVkLXVybHM+PC91cmxzPjxl
bGVjdHJvbmljLXJlc291cmNlLW51bT4xMC4xMTExL2ouMTQzOS0wMzk2LjIwMTIuMDEyODQueDwv
ZWxlY3Ryb25pYy1yZXNvdXJjZS1udW0+PHJlbW90ZS1kYXRhYmFzZS1uYW1lPlNjb3B1czwvcmVt
b3RlLWRhdGFiYXNlLW5hbWU+PGxhbmd1YWdlPkVuZ2xpc2g8L2xhbmd1YWdlPjwvcmVjb3JkPjwv
Q2l0ZT48Q2l0ZT48QXV0aG9yPkJvZ2VyZTwvQXV0aG9yPjxZZWFyPjIwMTk8L1llYXI+PFJlY051
bT43ODwvUmVjTnVtPjxyZWNvcmQ+PHJlYy1udW1iZXI+Nzg8L3JlYy1udW1iZXI+PGZvcmVpZ24t
a2V5cz48a2V5IGFwcD0iRU4iIGRiLWlkPSI5OXNweHR4YWp4c2FzYmVmcjk1cGYwMHJmcnMwMGVw
OXZlMmEiIHRpbWVzdGFtcD0iMTY1NzIzMTc4NSI+Nzg8L2tleT48L2ZvcmVpZ24ta2V5cz48cmVm
LXR5cGUgbmFtZT0iSm91cm5hbCBBcnRpY2xlIj4xNzwvcmVmLXR5cGU+PGNvbnRyaWJ1dG9ycz48
YXV0aG9ycz48YXV0aG9yPkJvZ2VyZSwgUC48L2F1dGhvcj48YXV0aG9yPkNob2ksIFkuIEouPC9h
dXRob3I+PGF1dGhvcj5IZW8sIEouPC9hdXRob3I+PC9hdXRob3JzPjwvY29udHJpYnV0b3JzPjxh
dXRoLWFkZHJlc3M+W0JvZ2VyZSwgUC5dIENob25idWsgTmF0bCBVbml2LCBHcmFkIFNjaCBBZ3Ig
Q29udmVyZ2VuY2UgVGVjaG5vbCwgSmVvbmp1IDU0ODk2LCBTb3V0aCBLb3JlYS4gW0Nob2ksIFku
IEouOyBIZW8sIEouXSBDaG9uYnVrIE5hdGwgVW5pdiwgSW50IEFnciBEZXYgJmFtcDsgQ29vcGVy
YXQgQ3RyLCBKZW9uanUgNTQ4OTYsIFNvdXRoIEtvcmVhLiYjeEQ7SGVvLCBKIChjb3JyZXNwb25k
aW5nIGF1dGhvciksIENob25idWsgTmF0bCBVbml2LCBJbnQgQWdyIERldiAmYW1wOyBDb29wZXJh
dCBDdHIsIEplb25qdSA1NDg5NiwgU291dGggS29yZWEuJiN4RDtqeWhlb2Jpb0BnbWFpbC5jb208
L2F1dGgtYWRkcmVzcz48dGl0bGVzPjx0aXRsZT5Qcm9iaW90aWNzIGFzIGFsdGVybmF0aXZlcyB0
byBhbnRpYmlvdGljcyBpbiB0cmVhdGluZyBwb3N0LXdlYW5pbmcgZGlhcnJob2VhIGluIHBpZ3M6
IFJldmlldyBwYXBlcjwvdGl0bGU+PHNlY29uZGFyeS10aXRsZT5Tb3V0aCBBZnJpY2FuIEpvdXJu
YWwgb2YgQW5pbWFsIFNjaWVuY2U8L3NlY29uZGFyeS10aXRsZT48YWx0LXRpdGxlPlNvdXRoIEFm
ci4gSi4gQW5pbS4gU2NpLjwvYWx0LXRpdGxlPjxzaG9ydC10aXRsZT5Qcm9iaW90aWNzIGFzIGFs
dGVybmF0aXZlcyB0byBhbnRpYmlvdGljcyBpbiB0cmVhdGluZyBwb3N0LXdlYW5pbmcgZGlhcnJo
b2VhIGluIHBpZ3M6IFJldmlldyBwYXBlcjwvc2hvcnQtdGl0bGU+PC90aXRsZXM+PHBlcmlvZGlj
YWw+PGZ1bGwtdGl0bGU+U291dGggQWZyaWNhbiBKb3VybmFsIG9mIEFuaW1hbCBTY2llbmNlPC9m
dWxsLXRpdGxlPjxhYmJyLTE+U291dGggQWZyLiBKLiBBbmltLiBTY2kuPC9hYmJyLTE+PC9wZXJp
b2RpY2FsPjxhbHQtcGVyaW9kaWNhbD48ZnVsbC10aXRsZT5Tb3V0aCBBZnJpY2FuIEpvdXJuYWwg
b2YgQW5pbWFsIFNjaWVuY2U8L2Z1bGwtdGl0bGU+PGFiYnItMT5Tb3V0aCBBZnIuIEouIEFuaW0u
IFNjaS48L2FiYnItMT48L2FsdC1wZXJpb2RpY2FsPjxwYWdlcz40MDMtNDE2PC9wYWdlcz48dm9s
dW1lPjQ5PC92b2x1bWU+PG51bWJlcj4zPC9udW1iZXI+PGtleXdvcmRzPjxrZXl3b3JkPmFudGlt
aWNyb2JpYWwgcmVzaXN0YW5jZTwva2V5d29yZD48a2V5d29yZD5kaXJlY3RseS1mZWQgbWljcm9v
cmdhbmlzbXM8L2tleXdvcmQ+PGtleXdvcmQ+cG9zdC13ZWFuaW5nPC9rZXl3b3JkPjxrZXl3b3Jk
PmRpYXJyaG9lYTwva2V5d29yZD48a2V5d29yZD5zd2luZSBkaWV0czwva2V5d29yZD48a2V5d29y
ZD5lbnRlcm9jb2NjdXMtZmFlY2l1bSBzdHJhaW48L2tleXdvcmQ+PGtleXdvcmQ+ZXNjaGVyaWNo
aWEtY29saTwva2V5d29yZD48a2V5d29yZD5ncm93dGgtcGVyZm9ybWFuY2U8L2tleXdvcmQ+PGtl
eXdvcmQ+bGFjdG9iYWNpbGx1cy1wbGFudGFydW08L2tleXdvcmQ+PGtleXdvcmQ+YmFjaWxsdXMt
c3VidGlsaXM8L2tleXdvcmQ+PGtleXdvcmQ+d2VhbmVkIHBpZ3M8L2tleXdvcmQ+PGtleXdvcmQ+
Z3V0IGhlYWx0aDwva2V5d29yZD48a2V5d29yZD5kaWV0YXJ5IHN1cHBsZW1lbnRhdGlvbjwva2V5
d29yZD48a2V5d29yZD5wb3N0d2VhbmluZyBkaWFycmhlYTwva2V5d29yZD48a2V5d29yZD5pbW11
bmUgZnVuY3Rpb248L2tleXdvcmQ+PGtleXdvcmQ+QWdyaWN1bHR1cmU8L2tleXdvcmQ+PC9rZXl3
b3Jkcz48ZGF0ZXM+PHllYXI+MjAxOTwveWVhcj48L2RhdGVzPjxpc2JuPjAzNzUtMTU4OTwvaXNi
bj48YWNjZXNzaW9uLW51bT5XT1M6MDAwNDcyNzQxODAwMDAxPC9hY2Nlc3Npb24tbnVtPjx3b3Jr
LXR5cGU+UmV2aWV3PC93b3JrLXR5cGU+PHVybHM+PHJlbGF0ZWQtdXJscz48dXJsPjxzdHlsZSBm
YWNlPSJ1bmRlcmxpbmUiIGZvbnQ9ImRlZmF1bHQiIHNpemU9IjEwMCUiPiZsdDtHbyB0byBJU0km
Z3Q7Oi8vV09TOjAwMDQ3Mjc0MTgwMDAwMTwvc3R5bGU+PC91cmw+PHVybD5odHRwczovL3d3dy5h
am9sLmluZm8vaW5kZXgucGhwL3NhamFzL2FydGljbGUvZG93bmxvYWQvMTg3NjgxLzE3Njk1Mjwv
dXJsPjwvcmVsYXRlZC11cmxzPjwvdXJscz48ZWxlY3Ryb25pYy1yZXNvdXJjZS1udW0+MTAuNDMx
NC9zYWphcy52NDlpMy4xPC9lbGVjdHJvbmljLXJlc291cmNlLW51bT48bGFuZ3VhZ2U+RW5nbGlz
aDwvbGFuZ3VhZ2U+PC9yZWNvcmQ+PC9DaXRlPjxDaXRlPjxBdXRob3I+R3Jlc3NlPC9BdXRob3I+
PFllYXI+MjAxNzwvWWVhcj48UmVjTnVtPjYyMTwvUmVjTnVtPjxyZWNvcmQ+PHJlYy1udW1iZXI+
NjIxPC9yZWMtbnVtYmVyPjxmb3JlaWduLWtleXM+PGtleSBhcHA9IkVOIiBkYi1pZD0iOTlzcHh0
eGFqeHNhc2JlZnI5NXBmMDByZnJzMDBlcDl2ZTJhIiB0aW1lc3RhbXA9IjE2NjQ3MzY1ODIiPjYy
MTwva2V5PjwvZm9yZWlnbi1rZXlzPjxyZWYtdHlwZSBuYW1lPSJKb3VybmFsIEFydGljbGUiPjE3
PC9yZWYtdHlwZT48Y29udHJpYnV0b3JzPjxhdXRob3JzPjxhdXRob3I+R3Jlc3NlLCBSLjwvYXV0
aG9yPjxhdXRob3I+Q2hhdWNoZXlyYXMtRHVyYW5kLCBGLjwvYXV0aG9yPjxhdXRob3I+RmxldXJ5
LCBNLiBBLjwvYXV0aG9yPjxhdXRob3I+VmFuIGRlIFdpZWxlLCBULjwvYXV0aG9yPjxhdXRob3I+
Rm9yYW5vLCBFLjwvYXV0aG9yPjxhdXRob3I+QmxhbnF1ZXQtRGlvdCwgUy48L2F1dGhvcj48L2F1
dGhvcnM+PC9jb250cmlidXRvcnM+PGF1dGgtYWRkcmVzcz5Vbml2ZXJzaXTDqSBDbGVybW9udCBB
dXZlcmduZSwgVU1SIDQ1NCBNRURJUyBVQ0EtSU5SQSwgRi02MzAwMCBDbGVybW9udC1GZXJyYW5k
LCBGcmFuY2V8TGFsbGVtYW5kIEFuaW1hbCBOdXRyaXRpb24sIEYtMzE3MDIgQmxhZ25hYyBDZWRl
eCwgRnJhbmNlLiBMYWxsZW1hbmQgQW5pbWFsIE51dHJpdGlvbiwgRi0zMTcwMiBCbGFnbmFjIENl
ZGV4LCBGcmFuY2UuIEluc3RpdHV0IGRlIGwmYXBvczvDqWxldmFnZSBJREVMRSwgRi0xNDMxMCBW
aWxsZXJzIEJvY2FnZSwgRnJhbmNlLiBHaGVudCBVbml2ZXJzaXR5LCBDZW50ZXIgZm9yIE1pY3Jv
YmlhbCBFY29sb2d5IGFuZCBUZWNobm9sb2d5LCBCLTkwMDAsIEdlbnQsIEJlbGdpdW0uIFVuaXZl
cnNpdMOpIENsZXJtb250IEF1dmVyZ25lLCBVTVIgNDU0IE1FRElTIFVDQS1JTlJBLCBGLTYzMDAw
IENsZXJtb250LUZlcnJhbmQsIEZyYW5jZS4gVW5pdmVyc2l0w6kgQ2xlcm1vbnQgQXV2ZXJnbmUs
IFVNUiA0NTQgTUVESVMgVUNBLUlOUkEsIEYtNjMwMDAgQ2xlcm1vbnQtRmVycmFuZCwgRnJhbmNl
LiBFbGVjdHJvbmljIGFkZHJlc3M6IHN0ZXBoYW5pZS5ibGFucXVldEB1Y2EuZnIuPC9hdXRoLWFk
ZHJlc3M+PHRpdGxlcz48dGl0bGU+R3V0IE1pY3JvYmlvdGEgRHlzYmlvc2lzIGluIFBvc3R3ZWFu
aW5nIFBpZ2xldHM6IFVuZGVyc3RhbmRpbmcgdGhlIEtleXMgdG8gSGVhbHRoPC90aXRsZT48c2Vj
b25kYXJ5LXRpdGxlPlRyZW5kcyBNaWNyb2Jpb2w8L3NlY29uZGFyeS10aXRsZT48YWx0LXRpdGxl
PlRyZW5kcyBpbiBtaWNyb2Jpb2xvZ3k8L2FsdC10aXRsZT48c2hvcnQtdGl0bGU+R3V0IE1pY3Jv
YmlvdGEgRHlzYmlvc2lzIGluIFBvc3R3ZWFuaW5nIFBpZ2xldHM6IFVuZGVyc3RhbmRpbmcgdGhl
IEtleXMgdG8gSGVhbHRoPC9zaG9ydC10aXRsZT48L3RpdGxlcz48cGVyaW9kaWNhbD48ZnVsbC10
aXRsZT5UcmVuZHMgTWljcm9iaW9sPC9mdWxsLXRpdGxlPjxhYmJyLTE+VHJlbmRzIGluIG1pY3Jv
YmlvbG9neTwvYWJici0xPjwvcGVyaW9kaWNhbD48YWx0LXBlcmlvZGljYWw+PGZ1bGwtdGl0bGU+
VHJlbmRzIE1pY3JvYmlvbDwvZnVsbC10aXRsZT48YWJici0xPlRyZW5kcyBpbiBtaWNyb2Jpb2xv
Z3k8L2FiYnItMT48L2FsdC1wZXJpb2RpY2FsPjxwYWdlcz44NTEtODczPC9wYWdlcz48dm9sdW1l
PjI1PC92b2x1bWU+PG51bWJlcj4xMDwvbnVtYmVyPjxlZGl0aW9uPjIwMTcvMDYvMTM8L2VkaXRp
b24+PGtleXdvcmRzPjxrZXl3b3JkPkFuaW1hbHM8L2tleXdvcmQ+PGtleXdvcmQ+RGlldC9tZXRo
b2RzPC9rZXl3b3JkPjxrZXl3b3JkPkR5c2Jpb3Npcy8qbWljcm9iaW9sb2d5LypwaHlzaW9wYXRo
b2xvZ3k8L2tleXdvcmQ+PGtleXdvcmQ+R2FzdHJvaW50ZXN0aW5hbCBNaWNyb2Jpb21lLypwaHlz
aW9sb2d5PC9rZXl3b3JkPjxrZXl3b3JkPkludGVzdGluZXMvbWljcm9iaW9sb2d5L3BoeXNpb2xv
Z3k8L2tleXdvcmQ+PGtleXdvcmQ+TWljcm9iaW90YS9waHlzaW9sb2d5PC9rZXl3b3JkPjxrZXl3
b3JkPlByb2Jpb3RpY3MvYWRtaW5pc3RyYXRpb24gJmFtcDsgZG9zYWdlPC9rZXl3b3JkPjxrZXl3
b3JkPlN3aW5lLyptaWNyb2Jpb2xvZ3kvKnBoeXNpb2xvZ3k8L2tleXdvcmQ+PGtleXdvcmQ+V2Vh
bmluZzwva2V5d29yZD48a2V5d29yZD4qZHlzYmlvc2lzPC9rZXl3b3JkPjxrZXl3b3JkPipndXQg
bWljcm9iaW90YTwva2V5d29yZD48a2V5d29yZD4qaW4gdml0cm8gZGlnZXN0aW9uIG1vZGVsczwv
a2V5d29yZD48a2V5d29yZD4qbm9uYW50aWJpb3RpYyBhbHRlcm5hdGl2ZXM8L2tleXdvcmQ+PGtl
eXdvcmQ+KnBpZzwva2V5d29yZD48a2V5d29yZD4qcG9zdC13ZWFuaW5nIGRpYXJyaGVhPC9rZXl3
b3JkPjwva2V5d29yZHM+PGRhdGVzPjx5ZWFyPjIwMTc8L3llYXI+PHB1Yi1kYXRlcz48ZGF0ZT5P
Y3Q8L2RhdGU+PC9wdWItZGF0ZXM+PC9kYXRlcz48aXNibj4wOTY2LTg0Mng8L2lzYm4+PGFjY2Vz
c2lvbi1udW0+Mjg2MDI1MjE8L2FjY2Vzc2lvbi1udW0+PHVybHM+PHJlbGF0ZWQtdXJscz48dXJs
Pmh0dHBzOi8vd3d3LmNlbGwuY29tL3RyZW5kcy9taWNyb2Jpb2xvZ3kvZnVsbHRleHQvUzA5NjYt
ODQyWCgxNykzMDExOC1YP19yZXR1cm5VUkw9aHR0cHMlM0ElMkYlMkZsaW5raW5naHViLmVsc2V2
aWVyLmNvbSUyRnJldHJpZXZlJTJGcGlpJTJGUzA5NjY4NDJYMTczMDExOFglM0ZzaG93YWxsJTNE
dHJ1ZTwvdXJsPjwvcmVsYXRlZC11cmxzPjwvdXJscz48ZWxlY3Ryb25pYy1yZXNvdXJjZS1udW0+
MTAuMTAxNi9qLnRpbS4yMDE3LjA1LjAwNDwvZWxlY3Ryb25pYy1yZXNvdXJjZS1udW0+PHJlbW90
ZS1kYXRhYmFzZS1wcm92aWRlcj5ObG08L3JlbW90ZS1kYXRhYmFzZS1wcm92aWRlcj48bGFuZ3Vh
Z2U+ZW5nPC9sYW5ndWFnZT48L3JlY29yZD48L0NpdGU+PENpdGU+PEF1dGhvcj5MaWFvPC9BdXRo
b3I+PFllYXI+MjAxNzwvWWVhcj48UmVjTnVtPjYyMzwvUmVjTnVtPjxyZWNvcmQ+PHJlYy1udW1i
ZXI+NjIzPC9yZWMtbnVtYmVyPjxmb3JlaWduLWtleXM+PGtleSBhcHA9IkVOIiBkYi1pZD0iOTlz
cHh0eGFqeHNhc2JlZnI5NXBmMDByZnJzMDBlcDl2ZTJhIiB0aW1lc3RhbXA9IjE2NjQ3MzY1ODIi
PjYyMzwva2V5PjwvZm9yZWlnbi1rZXlzPjxyZWYtdHlwZSBuYW1lPSJKb3VybmFsIEFydGljbGUi
PjE3PC9yZWYtdHlwZT48Y29udHJpYnV0b3JzPjxhdXRob3JzPjxhdXRob3I+TGlhbywgUy4gRi4g
Ri48L2F1dGhvcj48YXV0aG9yPk55YWNob3RpLCBNLjwvYXV0aG9yPjwvYXV0aG9ycz48L2NvbnRy
aWJ1dG9ycz48YXV0aC1hZGRyZXNzPltMaWFvLCBTaGVuZ2ZhIEYuXSBNaXNzaXNzaXBwaSBTdGF0
ZSBVbml2LCBEZXB0IEFuaW0gJmFtcDsgRGFpcnkgU2NpLCBNaXNzaXNzaXBwaSBTdGF0ZSwgTVMg
Mzk3NjIgVVNBLiBbTnlhY2hvdGksIE1hcnRpbl0gVW5pdiBNYW5pdG9iYSwgRGVwdCBBbmltIFNj
aSwgV2lubmlwZWcsIE1CIFIzVCAyTjIsIENhbmFkYS4gTGlhbywgU0ZGIChjb3JyZXNwb25kaW5n
IGF1dGhvciksIE1pc3Npc3NpcHBpIFN0YXRlIFVuaXYsIERlcHQgQW5pbSAmYW1wOyBEYWlyeSBT
Y2ksIE1pc3Npc3NpcHBpIFN0YXRlLCBNUyAzOTc2MiBVU0EuIHMubGlhb0Btc3N0YXRlLmVkdTwv
YXV0aC1hZGRyZXNzPjx0aXRsZXM+PHRpdGxlPlVzaW5nIHByb2Jpb3RpY3MgdG8gaW1wcm92ZSBz
d2luZSBndXQgaGVhbHRoIGFuZCBudXRyaWVudCB1dGlsaXphdGlvbjwvdGl0bGU+PHNlY29uZGFy
eS10aXRsZT5BbmltYWwgTnV0cml0aW9uPC9zZWNvbmRhcnktdGl0bGU+PGFsdC10aXRsZT5Bbmlt
LiBOdXRyLjwvYWx0LXRpdGxlPjxzaG9ydC10aXRsZT5Vc2luZyBwcm9iaW90aWNzIHRvIGltcHJv
dmUgc3dpbmUgZ3V0IGhlYWx0aCBhbmQgbnV0cmllbnQgdXRpbGl6YXRpb248L3Nob3J0LXRpdGxl
PjwvdGl0bGVzPjxwZXJpb2RpY2FsPjxmdWxsLXRpdGxlPkFuaW1hbCBOdXRyaXRpb248L2Z1bGwt
dGl0bGU+PC9wZXJpb2RpY2FsPjxhbHQtcGVyaW9kaWNhbD48ZnVsbC10aXRsZT5BbmltYWwgTnV0
cml0aW9uPC9mdWxsLXRpdGxlPjxhYmJyLTE+QW5pbS4gTnV0ci48L2FiYnItMT48L2FsdC1wZXJp
b2RpY2FsPjxwYWdlcz4zMzEtMzQzPC9wYWdlcz48dm9sdW1lPjM8L3ZvbHVtZT48bnVtYmVyPjQ8
L251bWJlcj48a2V5d29yZHM+PGtleXdvcmQ+UHJvYmlvdGljPC9rZXl3b3JkPjxrZXl3b3JkPkZl
ZWQgYWRkaXRpdmU8L2tleXdvcmQ+PGtleXdvcmQ+R3V0IGhlYWx0aDwva2V5d29yZD48a2V5d29y
ZD5BbnRpYmlvdGljIGdyb3d0aCBwcm9tb3Rlcjwva2V5d29yZD48a2V5d29yZD5OdXRyaXRpb248
L2tleXdvcmQ+PGtleXdvcmQ+U3dpbmU8L2tleXdvcmQ+PGtleXdvcmQ+c2VsZW5pdW0tZW5yaWNo
ZWQgcHJvYmlvdGljczwva2V5d29yZD48a2V5d29yZD5pbnRlc3RpbmFsIGVwaXRoZWxpYWwtY2Vs
bHM8L2tleXdvcmQ+PGtleXdvcmQ+ZW50ZXJvdG94aWdlbmljIGVzY2hlcmljaGlhLWNvbGk8L2tl
eXdvcmQ+PGtleXdvcmQ+bGFjdGljLWFjaWQgYmFjdGVyaWE8L2tleXdvcmQ+PGtleXdvcmQ+Z3Jv
d3RoLXBlcmZvcm1hbmNlPC9rZXl3b3JkPjxrZXl3b3JkPmxhY3RvYmFjaWxsdXMtZmVybWVudHVt
PC9rZXl3b3JkPjxrZXl3b3JkPmVudGVyb2NvY2N1cy1mYWVjaXVtPC9rZXl3b3JkPjxrZXl3b3Jk
PmJhY2lsbHVzLXN1YnRpbGlzPC9rZXl3b3JkPjxrZXl3b3JkPmdlbmUtZXhwcmVzc2lvbjwva2V5
d29yZD48a2V5d29yZD5pbi12aXRybzwva2V5d29yZD48a2V5d29yZD5BZ3JpY3VsdHVyZTwva2V5
d29yZD48a2V5d29yZD5WZXRlcmluYXJ5IFNjaWVuY2VzPC9rZXl3b3JkPjwva2V5d29yZHM+PGRh
dGVzPjx5ZWFyPjIwMTc8L3llYXI+PHB1Yi1kYXRlcz48ZGF0ZT5EZWM8L2RhdGU+PC9wdWItZGF0
ZXM+PC9kYXRlcz48aXNibj4yNDA1LTYzODM8L2lzYm4+PGFjY2Vzc2lvbi1udW0+V09TOjAwMDQz
NDI2MTAwMDAwMzwvYWNjZXNzaW9uLW51bT48d29yay10eXBlPlJldmlldzwvd29yay10eXBlPjx1
cmxzPjxyZWxhdGVkLXVybHM+PHVybD4mbHQ7R28gdG8gSVNJJmd0OzovL1dPUzowMDA0MzQyNjEw
MDAwMDNodHRwczovL3d3dy5uY2JpLm5sbS5uaWguZ292L3BtYy9hcnRpY2xlcy9QTUM1OTQxMjY1
L3BkZi9tYWluLnBkZjwvdXJsPjwvcmVsYXRlZC11cmxzPjwvdXJscz48ZWxlY3Ryb25pYy1yZXNv
dXJjZS1udW0+MTAuMTAxNi9qLmFuaW51LjIwMTcuMDYuMDA3PC9lbGVjdHJvbmljLXJlc291cmNl
LW51bT48bGFuZ3VhZ2U+RW5nbGlzaDwvbGFuZ3VhZ2U+PC9yZWNvcmQ+PC9DaXRlPjxDaXRlPjxB
dXRob3I+TGl1PC9BdXRob3I+PFllYXI+MjAxODwvWWVhcj48UmVjTnVtPjYzNDwvUmVjTnVtPjxy
ZWNvcmQ+PHJlYy1udW1iZXI+NjM0PC9yZWMtbnVtYmVyPjxmb3JlaWduLWtleXM+PGtleSBhcHA9
IkVOIiBkYi1pZD0iOTlzcHh0eGFqeHNhc2JlZnI5NXBmMDByZnJzMDBlcDl2ZTJhIiB0aW1lc3Rh
bXA9IjE2NjQ3MzY1ODIiPjYzNDwva2V5PjwvZm9yZWlnbi1rZXlzPjxyZWYtdHlwZSBuYW1lPSJK
b3VybmFsIEFydGljbGUiPjE3PC9yZWYtdHlwZT48Y29udHJpYnV0b3JzPjxhdXRob3JzPjxhdXRo
b3I+TGl1LCBXLiBDLjwvYXV0aG9yPjxhdXRob3I+WWUsIE0uPC9hdXRob3I+PGF1dGhvcj5MaWFv
LCBKLiBILjwvYXV0aG9yPjxhdXRob3I+WmhhbywgWi4gSC48L2F1dGhvcj48YXV0aG9yPktpbSwg
SS4gSC48L2F1dGhvcj48YXV0aG9yPkFuLCBMLiBMLjwvYXV0aG9yPjwvYXV0aG9ycz48L2NvbnRy
aWJ1dG9ycz48YXV0aC1hZGRyZXNzPltMaXUsIFdlbiBDaGFvfFllLCBNYW98TGlhbywgSmlhIEhh
b3xaaGFvLCBaaGkgSHVpfEFuLCBMaSBMb25nXSBHdWFuZ2RvbmcgT2NlYW4gVW5pdiwgRGVwdCBB
bmltIFNjaSwgQ29sbCBBZ3IsIFpoYW5qaWFuZyA1MjQwODgsIEd1YW5nZG9uZywgUGVvcGxlcyBS
IENoaW5hLiBbS2ltLCBJbiBIb10gRGFua29vayBVbml2LCBEZXB0IEFuaW0gUmVzb3VyY2UgJmFt
cDsgU2NpLCBDaGVvbmFuIDMxMTE2LCBDaG9vbmduYW0sIFNvdXRoIEtvcmVhLiBBbiwgTEwgKGNv
cnJlc3BvbmRpbmcgYXV0aG9yKSwgR3Vhbmdkb25nIE9jZWFuIFVuaXYsIERlcHQgQW5pbSBTY2ks
IENvbGwgQWdyLCBaaGFuamlhbmcgNTI0MDg4LCBHdWFuZ2RvbmcsIFBlb3BsZXMgUiBDaGluYS58
S2ltLCBJSCAoY29ycmVzcG9uZGluZyBhdXRob3IpLCBEYW5rb29rIFVuaXYsIERlcHQgQW5pbSBS
ZXNvdXJjZSAmYW1wOyBTY2ksIENoZW9uYW4gMzExMTYsIENob29uZ25hbSwgU291dGggS29yZWEu
IGluaG9raW1AZGFua29vay5hYy5rcnxhbmxpbG9uZ0AxMjYuY29tPC9hdXRoLWFkZHJlc3M+PHRp
dGxlcz48dGl0bGU+QVBQTElDQVRJT04gT0YgQ09NUExFWCBQUk9CSU9USUNTIElOIFNXSU5FIE5V
VFJJVElPTiAtIEEgUkVWSUVXPC90aXRsZT48c2Vjb25kYXJ5LXRpdGxlPkFubmFscyBvZiBBbmlt
YWwgU2NpZW5jZTwvc2Vjb25kYXJ5LXRpdGxlPjxhbHQtdGl0bGU+QW5uLiBBbmltLiBTY2kuPC9h
bHQtdGl0bGU+PHNob3J0LXRpdGxlPkFQUExJQ0FUSU9OIE9GIENPTVBMRVggUFJPQklPVElDUyBJ
TiBTV0lORSBOVVRSSVRJT04gLSBBIFJFVklFVzwvc2hvcnQtdGl0bGU+PC90aXRsZXM+PHBlcmlv
ZGljYWw+PGZ1bGwtdGl0bGU+QW5uYWxzIG9mIEFuaW1hbCBTY2llbmNlPC9mdWxsLXRpdGxlPjwv
cGVyaW9kaWNhbD48YWx0LXBlcmlvZGljYWw+PGZ1bGwtdGl0bGU+QW5uYWxzIG9mIEFuaW1hbCBT
Y2llbmNlPC9mdWxsLXRpdGxlPjxhYmJyLTE+QW5uLiBBbmltLiBTY2kuPC9hYmJyLTE+PC9hbHQt
cGVyaW9kaWNhbD48cGFnZXM+MzM1LTM1MDwvcGFnZXM+PHZvbHVtZT4xODwvdm9sdW1lPjxudW1i
ZXI+MjwvbnVtYmVyPjxrZXl3b3Jkcz48a2V5d29yZD5jb21wbGV4IHByb2Jpb3RpY3M8L2tleXdv
cmQ+PGtleXdvcmQ+Z3Jvd2luZyBhbmQgZmluaXNoaW5nIHBpZ3M8L2tleXdvcmQ+PGtleXdvcmQ+
Z3Jvd3RoIHByb21vdGlvbjwva2V5d29yZD48a2V5d29yZD5zb3dzPC9rZXl3b3JkPjxrZXl3b3Jk
PndlYW5pbmcgcGlnczwva2V5d29yZD48a2V5d29yZD5ub3hpb3VzIGdhcyBlbWlzc2lvbjwva2V5
d29yZD48a2V5d29yZD5sYWN0aWMtYWNpZCBiYWN0ZXJpYTwva2V5d29yZD48a2V5d29yZD5wb3N0
LXdlYW5pbmcgZGlhcnJoZWE8L2tleXdvcmQ+PGtleXdvcmQ+Z3Jvd3RoLXBlcmZvcm1hbmNlPC9r
ZXl3b3JkPjxrZXl3b3JkPm51dHJpZW50IGRpZ2VzdGliaWxpdHk8L2tleXdvcmQ+PGtleXdvcmQ+
Ymxvb2QgY2hhcmFjdGVyaXN0aWNzPC9rZXl3b3JkPjxrZXl3b3JkPm1lYXQ8L2tleXdvcmQ+PGtl
eXdvcmQ+cXVhbGl0eTwva2V5d29yZD48a2V5d29yZD5ndXQgZW52aXJvbm1lbnQ8L2tleXdvcmQ+
PGtleXdvcmQ+aGVhbHRoLXN0YXR1czwva2V5d29yZD48a2V5d29yZD5kaWV0YXJ5IHN1cHBsZW1l
bnRhdGlvbjwva2V5d29yZD48a2V5d29yZD5BZ3JpY3VsdHVyZTwva2V5d29yZD48L2tleXdvcmRz
PjxkYXRlcz48eWVhcj4yMDE4PC95ZWFyPjxwdWItZGF0ZXM+PGRhdGU+TWF5PC9kYXRlPjwvcHVi
LWRhdGVzPjwvZGF0ZXM+PGlzYm4+MjMwMC04NzMzPC9pc2JuPjxhY2Nlc3Npb24tbnVtPldPUzow
MDA0MzE5NDQxMDAwMDM8L2FjY2Vzc2lvbi1udW0+PHdvcmstdHlwZT5SZXZpZXc8L3dvcmstdHlw
ZT48dXJscz48cmVsYXRlZC11cmxzPjx1cmw+Jmx0O0dvIHRvIElTSSZndDs6Ly9XT1M6MDAwNDMx
OTQ0MTAwMDAzaHR0cHM6Ly93d3cuc2NpZW5kby5jb20vcGRmLzEwLjI0NzgvYW9hcy0yMDE4LTAw
MDU8L3VybD48L3JlbGF0ZWQtdXJscz48L3VybHM+PGVsZWN0cm9uaWMtcmVzb3VyY2UtbnVtPjEw
LjI0NzgvYW9hcy0yMDE4LTAwMDU8L2VsZWN0cm9uaWMtcmVzb3VyY2UtbnVtPjxsYW5ndWFnZT5F
bmdsaXNoPC9sYW5ndWFnZT48L3JlY29yZD48L0NpdGU+PENpdGU+PEF1dGhvcj5LYXJ1cHBhbm5h
bjwvQXV0aG9yPjxZZWFyPjIwMTg8L1llYXI+PFJlY051bT42MzM8L1JlY051bT48cmVjb3JkPjxy
ZWMtbnVtYmVyPjYzMzwvcmVjLW51bWJlcj48Zm9yZWlnbi1rZXlzPjxrZXkgYXBwPSJFTiIgZGIt
aWQ9Ijk5c3B4dHhhanhzYXNiZWZyOTVwZjAwcmZyczAwZXA5dmUyYSIgdGltZXN0YW1wPSIxNjY0
NzM2NTgyIj42MzM8L2tleT48L2ZvcmVpZ24ta2V5cz48cmVmLXR5cGUgbmFtZT0iSm91cm5hbCBB
cnRpY2xlIj4xNzwvcmVmLXR5cGU+PGNvbnRyaWJ1dG9ycz48YXV0aG9ycz48YXV0aG9yPkthcnVw
cGFubmFuLCBBLiBLLjwvYXV0aG9yPjxhdXRob3I+T3ByaWVzc25pZywgVC48L2F1dGhvcj48L2F1
dGhvcnM+PC9jb250cmlidXRvcnM+PHRpdGxlcz48dGl0bGU+TGF3c29uaWEgaW50cmFjZWxsdWxh
cmlzOiBSZXZpc2l0aW5nIHRoZSBkaXNlYXNlIGVjb2xvZ3kgYW5kIGNvbnRyb2wgb2YgdGhpcyBm
YXN0aWRpb3VzIHBhdGhvZ2VuIGluIHBpZ3M8L3RpdGxlPjxzZWNvbmRhcnktdGl0bGU+RnJvbnRp
ZXJzIGluIFZldGVyaW5hcnkgU2NpZW5jZTwvc2Vjb25kYXJ5LXRpdGxlPjxzaG9ydC10aXRsZT5M
YXdzb25pYSBpbnRyYWNlbGx1bGFyaXM6IFJldmlzaXRpbmcgdGhlIGRpc2Vhc2UgZWNvbG9neSBh
bmQgY29udHJvbCBvZiB0aGlzIGZhc3RpZGlvdXMgcGF0aG9nZW4gaW4gcGlnczwvc2hvcnQtdGl0
bGU+PC90aXRsZXM+PHBlcmlvZGljYWw+PGZ1bGwtdGl0bGU+RnJvbnRpZXJzIGluIFZldGVyaW5h
cnkgU2NpZW5jZTwvZnVsbC10aXRsZT48L3BlcmlvZGljYWw+PHZvbHVtZT41PC92b2x1bWU+PG51
bWJlcj5BVUc8L251bWJlcj48a2V5d29yZHM+PGtleXdvcmQ+Q29udHJvbDwva2V5d29yZD48a2V5
d29yZD5HdXQgbWljcm9iaW9tZTwva2V5d29yZD48a2V5d29yZD5MYXdzb25pYSBpbnRyYWNlbGx1
bGFyaXM8L2tleXdvcmQ+PGtleXdvcmQ+TnV0cml0aW9uPC9rZXl3b3JkPjxrZXl3b3JkPlBpZ3M8
L2tleXdvcmQ+PC9rZXl3b3Jkcz48ZGF0ZXM+PHllYXI+MjAxODwveWVhcj48L2RhdGVzPjx3b3Jr
LXR5cGU+UmV2aWV3PC93b3JrLXR5cGU+PHVybHM+PHJlbGF0ZWQtdXJscz48dXJsPmh0dHBzOi8v
d3d3LnNjb3B1cy5jb20vaW53YXJkL3JlY29yZC51cmk/ZWlkPTItczIuMC04NTA1Mjg2NjIxOCZh
bXA7ZG9pPTEwLjMzODklMmZmdmV0cy4yMDE4LjAwMTgxJmFtcDtwYXJ0bmVySUQ9NDAmYW1wO21k
NT0xZDZlNTFmYTYzYzE0MWYzY2ZmOGE1MWI0YjYzOWI5ZDwvdXJsPjwvcmVsYXRlZC11cmxzPjwv
dXJscz48Y3VzdG9tNz4xODE8L2N1c3RvbTc+PGVsZWN0cm9uaWMtcmVzb3VyY2UtbnVtPjEwLjMz
ODkvZnZldHMuMjAxOC4wMDE4MTwvZWxlY3Ryb25pYy1yZXNvdXJjZS1udW0+PHJlbW90ZS1kYXRh
YmFzZS1uYW1lPlNjb3B1czwvcmVtb3RlLWRhdGFiYXNlLW5hbWU+PGxhbmd1YWdlPkVuZ2xpc2g8
L2xhbmd1YWdlPjwvcmVjb3JkPjwvQ2l0ZT48Q2l0ZT48QXV0aG9yPkdlbm92YTwvQXV0aG9yPjxZ
ZWFyPjIwMjA8L1llYXI+PFJlY051bT42NTU8L1JlY051bT48cmVjb3JkPjxyZWMtbnVtYmVyPjY1
NTwvcmVjLW51bWJlcj48Zm9yZWlnbi1rZXlzPjxrZXkgYXBwPSJFTiIgZGItaWQ9Ijk5c3B4dHhh
anhzYXNiZWZyOTVwZjAwcmZyczAwZXA5dmUyYSIgdGltZXN0YW1wPSIxNjY0NzM2NTgzIj42NTU8
L2tleT48L2ZvcmVpZ24ta2V5cz48cmVmLXR5cGUgbmFtZT0iSm91cm5hbCBBcnRpY2xlIj4xNzwv
cmVmLXR5cGU+PGNvbnRyaWJ1dG9ycz48YXV0aG9ycz48YXV0aG9yPkdlbm92YSwgSi4gTC48L2F1
dGhvcj48YXV0aG9yPk1lbG8sIEEuIEQuIEIuPC9hdXRob3I+PGF1dGhvcj5SdXBvbG8sIFAuIEUu
PC9hdXRob3I+PGF1dGhvcj5DYXJ2YWxobywgUy4gVC48L2F1dGhvcj48YXV0aG9yPkNvc3RhLCBM
LiBCLjwvYXV0aG9yPjxhdXRob3I+Q2FydmFsaG8sIFAuIEwuIEQuPC9hdXRob3I+PC9hdXRob3Jz
PjwvY29udHJpYnV0b3JzPjxhdXRoLWFkZHJlc3M+W0dlbm92YSwgSmFuc2xsZXIgTHVpenxSdXBv
bG8sIFBhdWxvIEV2YXJpc3RvfENhcnZhbGhvLCBTaWx2YW5hIFRlaXhlaXJhfENhcnZhbGhvLCBQ
YXVsbyBMZXZpIGRlIE9saXZlaXJhXSBTdGF0ZSBVbml2IFdlc3Rlcm4gUGFyYW5hLCBBbmltIFNj
aSBEZXB0LCBNYXJlY2hhbCBDYW5kaWRvIFJvZG9uZG8sIEJyYXppbC4gW01lbG8sIEFudG9uaW8g
RGllZ28gQnJhbmRhb3xDb3N0YSwgTGVhbmRybyBCYXRpc3RhXSBQb250aWZpY2lhIFVuaXYgQ2F0
b2xpY2EgUGFyYW5hLCBBbmltIFNjaSBEZXB0LCBDdXJpdGliYSwgUGFyYW5hLCBCcmF6aWwuIEdl
bm92YSwgSkwgKGNvcnJlc3BvbmRpbmcgYXV0aG9yKSwgU3RhdGUgVW5pdiBXZXN0ZXJuIFBhcmFu
YSwgQW5pbSBTY2kgRGVwdCwgTWFyZWNoYWwgQ2FuZGlkbyBSb2RvbmRvLCBCcmF6aWwuIGphbnNs
bGVyZ0BnbWFpbC5jb208L2F1dGgtYWRkcmVzcz48dGl0bGVzPjx0aXRsZT5BIHN1bW1hcnkgb2Yg
ZmVlZCBhZGRpdGl2ZXMsIGludGVzdGluYWwgaGVhbHRoIGFuZCBpbnRlc3RpbmFsIGFsa2FsaW5l
IHBob3NwaGF0YXNlIGluIHBpZ2xldCBudXRyaXRpb248L3RpdGxlPjxzZWNvbmRhcnktdGl0bGU+
Q3plY2ggSm91cm5hbCBvZiBBbmltYWwgU2NpZW5jZTwvc2Vjb25kYXJ5LXRpdGxlPjxhbHQtdGl0
bGU+Q3plY2ggSi4gQW5pbS4gU2NpLjwvYWx0LXRpdGxlPjxzaG9ydC10aXRsZT5BIHN1bW1hcnkg
b2YgZmVlZCBhZGRpdGl2ZXMsIGludGVzdGluYWwgaGVhbHRoIGFuZCBpbnRlc3RpbmFsIGFsa2Fs
aW5lIHBob3NwaGF0YXNlIGluIHBpZ2xldCBudXRyaXRpb248L3Nob3J0LXRpdGxlPjwvdGl0bGVz
PjxwZXJpb2RpY2FsPjxmdWxsLXRpdGxlPkN6ZWNoIEpvdXJuYWwgb2YgQW5pbWFsIFNjaWVuY2U8
L2Z1bGwtdGl0bGU+PGFiYnItMT5DemVjaCBKLiBBbmltLiBTY2kuPC9hYmJyLTE+PC9wZXJpb2Rp
Y2FsPjxhbHQtcGVyaW9kaWNhbD48ZnVsbC10aXRsZT5DemVjaCBKb3VybmFsIG9mIEFuaW1hbCBT
Y2llbmNlPC9mdWxsLXRpdGxlPjxhYmJyLTE+Q3plY2ggSi4gQW5pbS4gU2NpLjwvYWJici0xPjwv
YWx0LXBlcmlvZGljYWw+PHBhZ2VzPjI4MS0yOTQ8L3BhZ2VzPjx2b2x1bWU+NjU8L3ZvbHVtZT48
bnVtYmVyPjg8L251bWJlcj48a2V5d29yZHM+PGtleXdvcmQ+YWxrYWxpbmUgcGhvc3BoYXRhc2U8
L2tleXdvcmQ+PGtleXdvcmQ+Z2FzdHJvaW50ZXN0aW5hbCBoZWFsdGg8L2tleXdvcmQ+PGtleXdv
cmQ+aW50ZXN0aW5hbCBtaWNyb2Jpb3RhPC9rZXl3b3JkPjxrZXl3b3JkPmltbXVuZSBzeXN0ZW08
L2tleXdvcmQ+PGtleXdvcmQ+d2VhbmxpbmcgcGlnbGV0PC9rZXl3b3JkPjxrZXl3b3JkPnByb21v
dGluZyBndXQgaGVhbHRoPC9rZXl3b3JkPjxrZXl3b3JkPnRvbGwtbGlrZSByZWNlcHRvcnM8L2tl
eXdvcmQ+PGtleXdvcmQ+bGlua2luZyBpbm5hdGU8L2tleXdvcmQ+PGtleXdvcmQ+c2VydW08L2tl
eXdvcmQ+PGtleXdvcmQ+aW1tdW5pdHk8L2tleXdvcmQ+PGtleXdvcmQ+ZXNzZW50aWFsIG9pbHM8
L2tleXdvcmQ+PGtleXdvcmQ+b3JnYW5pYy1hY2lkczwva2V5d29yZD48a2V5d29yZD5wZXJmb3Jt
YW5jZTwva2V5d29yZD48a2V5d29yZD5taWNyb2Jpb3RhPC9rZXl3b3JkPjxrZXl3b3JkPnByb2Jp
b3RpY3M8L2tleXdvcmQ+PGtleXdvcmQ+Y2hhbGxlbmdlPC9rZXl3b3JkPjxrZXl3b3JkPkFncmlj
dWx0dXJlPC9rZXl3b3JkPjwva2V5d29yZHM+PGRhdGVzPjx5ZWFyPjIwMjA8L3llYXI+PC9kYXRl
cz48aXNibj4xMjEyLTE4MTk8L2lzYm4+PGFjY2Vzc2lvbi1udW0+V09TOjAwMDU2Nzc5OTQwMDAw
MTwvYWNjZXNzaW9uLW51bT48d29yay10eXBlPlJldmlldzwvd29yay10eXBlPjx1cmxzPjxyZWxh
dGVkLXVybHM+PHVybD4mbHQ7R28gdG8gSVNJJmd0OzovL1dPUzowMDA1Njc3OTk0MDAwMDFodHRw
czovL3d3dy5hZ3JpY3VsdHVyZWpvdXJuYWxzLmN6L3B1YmxpY0ZpbGVzLzcwXzIwMjAtQ0pBUy5w
ZGY8L3VybD48L3JlbGF0ZWQtdXJscz48L3VybHM+PGVsZWN0cm9uaWMtcmVzb3VyY2UtbnVtPjEw
LjE3MjIxLzcwLzIwMjAtY2phczwvZWxlY3Ryb25pYy1yZXNvdXJjZS1udW0+PGxhbmd1YWdlPkVu
Z2xpc2g8L2xhbmd1YWdlPjwvcmVjb3JkPjwvQ2l0ZT48Q2l0ZT48QXV0aG9yPkdpcmFyZDwvQXV0
aG9yPjxZZWFyPjIwMjA8L1llYXI+PFJlY051bT42NTY8L1JlY051bT48cmVjb3JkPjxyZWMtbnVt
YmVyPjY1NjwvcmVjLW51bWJlcj48Zm9yZWlnbi1rZXlzPjxrZXkgYXBwPSJFTiIgZGItaWQ9Ijk5
c3B4dHhhanhzYXNiZWZyOTVwZjAwcmZyczAwZXA5dmUyYSIgdGltZXN0YW1wPSIxNjY0NzM2NTgz
Ij42NTY8L2tleT48L2ZvcmVpZ24ta2V5cz48cmVmLXR5cGUgbmFtZT0iSm91cm5hbCBBcnRpY2xl
Ij4xNzwvcmVmLXR5cGU+PGNvbnRyaWJ1dG9ycz48YXV0aG9ycz48YXV0aG9yPkdpcmFyZCwgTS48
L2F1dGhvcj48YXV0aG9yPkJlZSwgRy48L2F1dGhvcj48L2F1dGhvcnM+PC9jb250cmlidXRvcnM+
PHRpdGxlcz48dGl0bGU+SW52aXRlZCByZXZpZXc6IFRhbm5pbnMgYXMgYSBwb3RlbnRpYWwgYWx0
ZXJuYXRpdmUgdG8gYW50aWJpb3RpY3MgdG8gcHJldmVudCBjb2xpZm9ybSBkaWFycmhlYSBpbiB3
ZWFuZWQgcGlnczwvdGl0bGU+PHNlY29uZGFyeS10aXRsZT5BbmltYWw8L3NlY29uZGFyeS10aXRs
ZT48c2hvcnQtdGl0bGU+SW52aXRlZCByZXZpZXc6IFRhbm5pbnMgYXMgYSBwb3RlbnRpYWwgYWx0
ZXJuYXRpdmUgdG8gYW50aWJpb3RpY3MgdG8gcHJldmVudCBjb2xpZm9ybSBkaWFycmhlYSBpbiB3
ZWFuZWQgcGlnczwvc2hvcnQtdGl0bGU+PC90aXRsZXM+PHBlcmlvZGljYWw+PGZ1bGwtdGl0bGU+
QW5pbWFsPC9mdWxsLXRpdGxlPjwvcGVyaW9kaWNhbD48cGFnZXM+OTUtMTA3PC9wYWdlcz48dm9s
dW1lPjE0PC92b2x1bWU+PG51bWJlcj4xPC9udW1iZXI+PGtleXdvcmRzPjxrZXl3b3JkPmJpb2Fj
dGl2ZSBjb21wb3VuZHM8L2tleXdvcmQ+PGtleXdvcmQ+RXNjaGVyaWNoaWEgY29saTwva2V5d29y
ZD48a2V5d29yZD5udXRyaXRpb248L2tleXdvcmQ+PGtleXdvcmQ+cGlnbGV0PC9rZXl3b3JkPjxr
ZXl3b3JkPndlYW5pbmc8L2tleXdvcmQ+PGtleXdvcmQ+YW50aWluZmVjdGl2ZSBhZ2VudDwva2V5
d29yZD48a2V5d29yZD50YW5uaW4gZGVyaXZhdGl2ZTwva2V5d29yZD48a2V5d29yZD5hbmltYWw8
L2tleXdvcmQ+PGtleXdvcmQ+YW5pbWFsIGZvb2Q8L2tleXdvcmQ+PGtleXdvcmQ+YW5pbWFsIGh1
c2JhbmRyeTwva2V5d29yZD48a2V5d29yZD5kaWFycmhlYTwva2V5d29yZD48a2V5d29yZD5kaWV0
PC9rZXl3b3JkPjxrZXl3b3JkPkVzY2hlcmljaGlhIGNvbGkgaW5mZWN0aW9uPC9rZXl3b3JkPjxr
ZXl3b3JkPm1pY3JvYmlvbG9neTwva2V5d29yZD48a2V5d29yZD5waHlzaW9sb2d5PC9rZXl3b3Jk
PjxrZXl3b3JkPnBpZzwva2V5d29yZD48a2V5d29yZD5wcm9jZWR1cmVzPC9rZXl3b3JkPjxrZXl3
b3JkPnN3aW5lIGRpc2Vhc2U8L2tleXdvcmQ+PGtleXdvcmQ+dmV0ZXJpbmFyeSBtZWRpY2luZTwv
a2V5d29yZD48a2V5d29yZD5BbmltYWwgRmVlZDwva2V5d29yZD48a2V5d29yZD5BbmltYWxzPC9r
ZXl3b3JkPjxrZXl3b3JkPkFudGktQmFjdGVyaWFsIEFnZW50czwva2V5d29yZD48a2V5d29yZD5F
c2NoZXJpY2hpYSBjb2xpIEluZmVjdGlvbnM8L2tleXdvcmQ+PGtleXdvcmQ+U3VzIHNjcm9mYTwv
a2V5d29yZD48a2V5d29yZD5Td2luZTwva2V5d29yZD48a2V5d29yZD5Td2luZSBEaXNlYXNlczwv
a2V5d29yZD48a2V5d29yZD5UYW5uaW5zPC9rZXl3b3JkPjwva2V5d29yZHM+PGRhdGVzPjx5ZWFy
PjIwMjA8L3llYXI+PC9kYXRlcz48d29yay10eXBlPlJldmlldzwvd29yay10eXBlPjx1cmxzPjxy
ZWxhdGVkLXVybHM+PHVybD5odHRwczovL3d3dy5zY29wdXMuY29tL2lud2FyZC9yZWNvcmQudXJp
P2VpZD0yLXMyLjAtODUwNzMwMDAyMzUmYW1wO2RvaT0xMC4xMDE3JTJmUzE3NTE3MzExMTkwMDIx
NDMmYW1wO3BhcnRuZXJJRD00MCZhbXA7bWQ1PWFhNjVhOWUyNzk2MmE4MjExYzFmOTk1NzJkNDIx
OTM0aHR0cHM6Ly93d3cuc2NpZW5jZWRpcmVjdC5jb20vc2NpZW5jZS9hcnRpY2xlL3BpaS9TMTc1
MTczMTExOTAwMjE0Mz92aWElM0RpaHViPC91cmw+PC9yZWxhdGVkLXVybHM+PC91cmxzPjxlbGVj
dHJvbmljLXJlc291cmNlLW51bT4xMC4xMDE3L3MxNzUxNzMxMTE5MDAyMTQzPC9lbGVjdHJvbmlj
LXJlc291cmNlLW51bT48cmVtb3RlLWRhdGFiYXNlLW5hbWU+U2NvcHVzPC9yZW1vdGUtZGF0YWJh
c2UtbmFtZT48bGFuZ3VhZ2U+RW5nbGlzaDwvbGFuZ3VhZ2U+PC9yZWNvcmQ+PC9DaXRlPjxDaXRl
PjxBdXRob3I+RXNwaW5vc2E8L0F1dGhvcj48WWVhcj4yMDIxPC9ZZWFyPjxSZWNOdW0+Njc0PC9S
ZWNOdW0+PHJlY29yZD48cmVjLW51bWJlcj42NzQ8L3JlYy1udW1iZXI+PGZvcmVpZ24ta2V5cz48
a2V5IGFwcD0iRU4iIGRiLWlkPSI5OXNweHR4YWp4c2FzYmVmcjk1cGYwMHJmcnMwMGVwOXZlMmEi
IHRpbWVzdGFtcD0iMTY2NDczNjU4NCI+Njc0PC9rZXk+PC9mb3JlaWduLWtleXM+PHJlZi10eXBl
IG5hbWU9IkpvdXJuYWwgQXJ0aWNsZSI+MTc8L3JlZi10eXBlPjxjb250cmlidXRvcnM+PGF1dGhv
cnM+PGF1dGhvcj5Fc3Bpbm9zYSwgQy4gRC48L2F1dGhvcj48YXV0aG9yPlN0ZWluLCBILiBILjwv
YXV0aG9yPjwvYXV0aG9ycz48L2NvbnRyaWJ1dG9ycz48dGl0bGVzPjx0aXRsZT5EaWdlc3RpYmls
aXR5IGFuZCBtZXRhYm9saXNtIG9mIGNvcHBlciBpbiBkaWV0cyBmb3IgcGlncyBhbmQgaW5mbHVl
bmNlIG9mIGRpZXRhcnkgY29wcGVyIG9uIGdyb3d0aCBwZXJmb3JtYW5jZSwgaW50ZXN0aW5hbCBo
ZWFsdGgsIGFuZCBvdmVyYWxsIGltbXVuZSBzdGF0dXM6IGEgcmV2aWV3PC90aXRsZT48c2Vjb25k
YXJ5LXRpdGxlPkpvdXJuYWwgb2YgQW5pbWFsIFNjaWVuY2UgYW5kIEJpb3RlY2hub2xvZ3k8L3Nl
Y29uZGFyeS10aXRsZT48c2hvcnQtdGl0bGU+RGlnZXN0aWJpbGl0eSBhbmQgbWV0YWJvbGlzbSBv
ZiBjb3BwZXIgaW4gZGlldHMgZm9yIHBpZ3MgYW5kIGluZmx1ZW5jZSBvZiBkaWV0YXJ5IGNvcHBl
ciBvbiBncm93dGggcGVyZm9ybWFuY2UsIGludGVzdGluYWwgaGVhbHRoLCBhbmQgb3ZlcmFsbCBp
bW11bmUgc3RhdHVzOiBhIHJldmlldzwvc2hvcnQtdGl0bGU+PC90aXRsZXM+PHBlcmlvZGljYWw+
PGZ1bGwtdGl0bGU+Sm91cm5hbCBvZiBBbmltYWwgU2NpZW5jZSBhbmQgQmlvdGVjaG5vbG9neTwv
ZnVsbC10aXRsZT48L3BlcmlvZGljYWw+PHZvbHVtZT4xMjwvdm9sdW1lPjxudW1iZXI+MTwvbnVt
YmVyPjxrZXl3b3Jkcz48a2V5d29yZD5Db3BwZXI8L2tleXdvcmQ+PGtleXdvcmQ+Q29wcGVyIG51
dHJpdGlvbjwva2V5d29yZD48a2V5d29yZD5JbnRlc3RpbmFsIGhlYWx0aDwva2V5d29yZD48a2V5
d29yZD5NZXRhYm9saXNtPC9rZXl3b3JkPjxrZXl3b3JkPlBoYXJtYWNvbG9naWNhbCBjb25jZW50
cmF0aW9uczwva2V5d29yZD48a2V5d29yZD5QaWdzPC9rZXl3b3JkPjwva2V5d29yZHM+PGRhdGVz
Pjx5ZWFyPjIwMjE8L3llYXI+PC9kYXRlcz48d29yay10eXBlPlJldmlldzwvd29yay10eXBlPjx1
cmxzPjxyZWxhdGVkLXVybHM+PHVybD5odHRwczovL3d3dy5zY29wdXMuY29tL2lud2FyZC9yZWNv
cmQudXJpP2VpZD0yLXMyLjAtODUwOTkyMDk5MzgmYW1wO2RvaT0xMC4xMTg2JTJmczQwMTA0LTAy
MC0wMDUzMy0zJmFtcDtwYXJ0bmVySUQ9NDAmYW1wO21kNT0yYjc2NWMyM2E4NDhhYjI3MmQ5ZjA4
ZGRkMjM0NjJmY2h0dHBzOi8vamFzYnNjaS5iaW9tZWRjZW50cmFsLmNvbS90cmFjay9wZGYvMTAu
MTE4Ni9zNDAxMDQtMDIwLTAwNTMzLTMucGRmPC91cmw+PC9yZWxhdGVkLXVybHM+PC91cmxzPjxj
dXN0b203PjEzPC9jdXN0b203PjxlbGVjdHJvbmljLXJlc291cmNlLW51bT4xMC4xMTg2L3M0MDEw
NC0wMjAtMDA1MzMtMzwvZWxlY3Ryb25pYy1yZXNvdXJjZS1udW0+PHJlbW90ZS1kYXRhYmFzZS1u
YW1lPlNjb3B1czwvcmVtb3RlLWRhdGFiYXNlLW5hbWU+PGxhbmd1YWdlPkVuZ2xpc2g8L2xhbmd1
YWdlPjwvcmVjb3JkPjwvQ2l0ZT48Q2l0ZT48QXV0aG9yPkJhbGFuPC9BdXRob3I+PFllYXI+MjAy
MTwvWWVhcj48UmVjTnVtPjIyPC9SZWNOdW0+PHJlY29yZD48cmVjLW51bWJlcj4yMjwvcmVjLW51
bWJlcj48Zm9yZWlnbi1rZXlzPjxrZXkgYXBwPSJFTiIgZGItaWQ9Ijk5c3B4dHhhanhzYXNiZWZy
OTVwZjAwcmZyczAwZXA5dmUyYSIgdGltZXN0YW1wPSIxNjU3MjMxNzg1Ij4yMjwva2V5PjwvZm9y
ZWlnbi1rZXlzPjxyZWYtdHlwZSBuYW1lPSJKb3VybmFsIEFydGljbGUiPjE3PC9yZWYtdHlwZT48
Y29udHJpYnV0b3JzPjxhdXRob3JzPjxhdXRob3I+QmFsYW4sIFAuPC9hdXRob3I+PGF1dGhvcj5T
dGFpbmNsaWZmZSwgTS48L2F1dGhvcj48YXV0aG9yPk1vdWdoYW4sIFAuIEouPC9hdXRob3I+PC9h
dXRob3JzPjwvY29udHJpYnV0b3JzPjxhdXRoLWFkZHJlc3M+W0JhbGFuLCBQcmFiaHU7IE1vdWdo
YW4sIFBhdWwgSi5dIE1hc3NleSBVbml2LCBSaWRkZXQgSW5zdCwgQWxwaGEgTWFzc2V5IE5hdCBO
dXRyYWNldXQgUmVzIEN0ciwgUHJpdmF0ZSBCYWcgMTEgMjIyLCBQYWxtZXJzdG9uIE5vcnRoLCBO
ZXcgWmVhbGFuZC4gW1N0YWluY2xpZmZlLCBNYXJ5YW5uXSBBZ1Jlc2VhcmNoLCBIYW1pbHRvbiwg
TmV3IFplYWxhbmQuJiN4RDtCYWxhbiwgUCAoY29ycmVzcG9uZGluZyBhdXRob3IpLCBNYXNzZXkg
VW5pdiwgUmlkZGV0IEluc3QsIEFscGhhIE1hc3NleSBOYXQgTnV0cmFjZXV0IFJlcyBDdHIsIFBy
aXZhdGUgQmFnIDExIDIyMiwgUGFsbWVyc3RvbiBOb3J0aCwgTmV3IFplYWxhbmQuJiN4RDtwLmJh
bGFuQG1hc3NleS5hYy5uejwvYXV0aC1hZGRyZXNzPjx0aXRsZXM+PHRpdGxlPkVmZmVjdHMgb2Yg
c3ByYXktZHJpZWQgYW5pbWFsIHBsYXNtYSBvbiB0aGUgZ3Jvd3RoIHBlcmZvcm1hbmNlIG9mIHdl
YW5lZCBwaWdsZXRzLUEgcmV2aWV3PC90aXRsZT48c2Vjb25kYXJ5LXRpdGxlPkpvdXJuYWwgb2Yg
QW5pbWFsIFBoeXNpb2xvZ3kgYW5kIEFuaW1hbCBOdXRyaXRpb248L3NlY29uZGFyeS10aXRsZT48
YWx0LXRpdGxlPkouIEFuaW0uIFBoeXNpb2wuIEFuaW0uIE51dHIuPC9hbHQtdGl0bGU+PHNob3J0
LXRpdGxlPkVmZmVjdHMgb2Ygc3ByYXktZHJpZWQgYW5pbWFsIHBsYXNtYSBvbiB0aGUgZ3Jvd3Ro
IHBlcmZvcm1hbmNlIG9mIHdlYW5lZCBwaWdsZXRzLUEgcmV2aWV3PC9zaG9ydC10aXRsZT48L3Rp
dGxlcz48cGVyaW9kaWNhbD48ZnVsbC10aXRsZT5Kb3VybmFsIG9mIEFuaW1hbCBQaHlzaW9sb2d5
IGFuZCBBbmltYWwgTnV0cml0aW9uPC9mdWxsLXRpdGxlPjwvcGVyaW9kaWNhbD48YWx0LXBlcmlv
ZGljYWw+PGZ1bGwtdGl0bGU+Sm91cm5hbCBvZiBBbmltYWwgUGh5c2lvbG9neSBhbmQgQW5pbWFs
IE51dHJpdGlvbjwvZnVsbC10aXRsZT48YWJici0xPkouIEFuaW0uIFBoeXNpb2wuIEFuaW0uIE51
dHIuPC9hYmJyLTE+PC9hbHQtcGVyaW9kaWNhbD48cGFnZXM+Njk5LTcxNDwvcGFnZXM+PHZvbHVt
ZT4xMDU8L3ZvbHVtZT48bnVtYmVyPjQ8L251bWJlcj48a2V5d29yZHM+PGtleXdvcmQ+YW5pbWFs
IHBsYXNtYTwva2V5d29yZD48a2V5d29yZD5kaWV0czwva2V5d29yZD48a2V5d29yZD5pbW11bm9n
bG9idWxpbnM8L2tleXdvcmQ+PGtleXdvcmQ+bWV0YS1hbmFseXNpczwva2V5d29yZD48a2V5d29y
ZD5wZXJmb3JtYW5jZTwva2V5d29yZD48a2V5d29yZD5waWdsZXRzPC9rZXl3b3JkPjxrZXl3b3Jk
Pm92aW5lIHNlcnVtIGltbXVub2dsb2J1bGluPC9rZXl3b3JkPjxrZXl3b3JkPmludGVzdGluYWwg
YmFycmllciBmdW5jdGlvbjwva2V5d29yZD48a2V5d29yZD5wb3JjaW5lPC9rZXl3b3JkPjxrZXl3
b3JkPmVwaWRlbWljIGRpYXJyaGVhPC9rZXl3b3JkPjxrZXl3b3JkPmltbXVuZS1yZXNwb25zZTwv
a2V5d29yZD48a2V5d29yZD53ZWFubGluZyBwaWdzPC9rZXl3b3JkPjxrZXl3b3JkPmd1dCBtb3Jw
aG9sb2d5PC9rZXl3b3JkPjxrZXl3b3JkPmRpZXRhcnkgc3VwcGxlbWVudGF0aW9uPC9rZXl3b3Jk
PjxrZXl3b3JkPmdhc3Ryb2ludGVzdGluYWwtdHJhY3Q8L2tleXdvcmQ+PGtleXdvcmQ+b3JnYW4g
d2VpZ2h0czwva2V5d29yZD48a2V5d29yZD5wcm90ZWluPC9rZXl3b3JkPjxrZXl3b3JkPkFncmlj
dWx0dXJlPC9rZXl3b3JkPjxrZXl3b3JkPlZldGVyaW5hcnkgU2NpZW5jZXM8L2tleXdvcmQ+PC9r
ZXl3b3Jkcz48ZGF0ZXM+PHllYXI+MjAyMTwveWVhcj48cHViLWRhdGVzPjxkYXRlPkp1bDwvZGF0
ZT48L3B1Yi1kYXRlcz48L2RhdGVzPjxpc2JuPjA5MzEtMjQzOTwvaXNibj48YWNjZXNzaW9uLW51
bT5XT1M6MDAwNTYzNjQwMjAwMDAxPC9hY2Nlc3Npb24tbnVtPjx3b3JrLXR5cGU+UmV2aWV3PC93
b3JrLXR5cGU+PHVybHM+PHJlbGF0ZWQtdXJscz48dXJsPjxzdHlsZSBmYWNlPSJ1bmRlcmxpbmUi
IGZvbnQ9ImRlZmF1bHQiIHNpemU9IjEwMCUiPiZsdDtHbyB0byBJU0kmZ3Q7Oi8vV09TOjAwMDU2
MzY0MDIwMDAwMTwvc3R5bGU+PC91cmw+PHVybD5odHRwczovL29ubGluZWxpYnJhcnkud2lsZXku
Y29tL2RvaS9wZGZkaXJlY3QvMTAuMTExMS9qcG4uMTM0MzU/ZG93bmxvYWQ9dHJ1ZTwvdXJsPjwv
cmVsYXRlZC11cmxzPjwvdXJscz48ZWxlY3Ryb25pYy1yZXNvdXJjZS1udW0+MTAuMTExMS9qcG4u
MTM0MzU8L2VsZWN0cm9uaWMtcmVzb3VyY2UtbnVtPjxsYW5ndWFnZT5FbmdsaXNoPC9sYW5ndWFn
ZT48L3JlY29yZD48L0NpdGU+PENpdGU+PEF1dGhvcj5CbGF2aTwvQXV0aG9yPjxZZWFyPjIwMjE8
L1llYXI+PFJlY051bT40NzwvUmVjTnVtPjxyZWNvcmQ+PHJlYy1udW1iZXI+NDc8L3JlYy1udW1i
ZXI+PGZvcmVpZ24ta2V5cz48a2V5IGFwcD0iRU4iIGRiLWlkPSI5OXNweHR4YWp4c2FzYmVmcjk1
cGYwMHJmcnMwMGVwOXZlMmEiIHRpbWVzdGFtcD0iMTY1NzIzMTc4NSI+NDc8L2tleT48L2ZvcmVp
Z24ta2V5cz48cmVmLXR5cGUgbmFtZT0iSm91cm5hbCBBcnRpY2xlIj4xNzwvcmVmLXR5cGU+PGNv
bnRyaWJ1dG9ycz48YXV0aG9ycz48YXV0aG9yPkJsYXZpLCBMLjwvYXV0aG9yPjxhdXRob3I+U29s
w6AtT3Jpb2wsIEQuPC9hdXRob3I+PGF1dGhvcj5MbG9uY2gsIFAuPC9hdXRob3I+PGF1dGhvcj5M
w7NwZXotVmVyZ8OpLCBTLjwvYXV0aG9yPjxhdXRob3I+TWFydMOtbi1PcsO6ZSwgUy4gTS48L2F1
dGhvcj48YXV0aG9yPlDDqXJleiwgSi4gRi48L2F1dGhvcj48L2F1dGhvcnM+PC9jb250cmlidXRv
cnM+PHRpdGxlcz48dGl0bGU+TWFuYWdlbWVudCBhbmQgZmVlZGluZyBzdHJhdGVnaWVzIGluIGVh
cmx5IGxpZmUgdG8gaW5jcmVhc2UgcGlnbGV0IHBlcmZvcm1hbmNlIGFuZCB3ZWxmYXJlIGFyb3Vu
ZCB3ZWFuaW5nOiBBIHJldmlldzwvdGl0bGU+PHNlY29uZGFyeS10aXRsZT5BbmltYWxzPC9zZWNv
bmRhcnktdGl0bGU+PHNob3J0LXRpdGxlPk1hbmFnZW1lbnQgYW5kIGZlZWRpbmcgc3RyYXRlZ2ll
cyBpbiBlYXJseSBsaWZlIHRvIGluY3JlYXNlIHBpZ2xldCBwZXJmb3JtYW5jZSBhbmQgd2VsZmFy
ZSBhcm91bmQgd2VhbmluZzogQSByZXZpZXc8L3Nob3J0LXRpdGxlPjwvdGl0bGVzPjxwZXJpb2Rp
Y2FsPjxmdWxsLXRpdGxlPkFuaW1hbHM8L2Z1bGwtdGl0bGU+PC9wZXJpb2RpY2FsPjxwYWdlcz4x
LTQ5PC9wYWdlcz48dm9sdW1lPjExPC92b2x1bWU+PG51bWJlcj4yPC9udW1iZXI+PGtleXdvcmRz
PjxrZXl3b3JkPkZlZWRpbmc8L2tleXdvcmQ+PGtleXdvcmQ+TWFuYWdlbWVudDwva2V5d29yZD48
a2V5d29yZD5QaWdzPC9rZXl3b3JkPjxrZXl3b3JkPlN0cmF0ZWdpZXM8L2tleXdvcmQ+PGtleXdv
cmQ+V2VhbmluZzwva2V5d29yZD48a2V5d29yZD5hbHBoYSB0b2NvcGhlcm9sPC9rZXl3b3JkPjxr
ZXl3b3JkPmFyZ2luaW5lPC9rZXl3b3JkPjxrZXl3b3JkPmJldGFpbmU8L2tleXdvcmQ+PGtleXdv
cmQ+Y2Fybml0aW5lPC9rZXl3b3JkPjxrZXl3b3JkPmNocm9taXVtPC9rZXl3b3JkPjxrZXl3b3Jk
PmN5YW5vY29iYWxhbWluPC9rZXl3b3JkPjxrZXl3b3JkPmZvbGljIGFjaWQ8L2tleXdvcmQ+PGtl
eXdvcmQ+Z2x1dGFtaWMgYWNpZDwva2V5d29yZD48a2V5d29yZD5nbHV0YW1pbmU8L2tleXdvcmQ+
PGtleXdvcmQ+bnVjbGVvdGlkZTwva2V5d29yZD48a2V5d29yZD5wcm9iaW90aWMgYWdlbnQ8L2tl
eXdvcmQ+PGtleXdvcmQ+c2VsZW5pdW08L2tleXdvcmQ+PGtleXdvcmQ+dGhyZW9uaW5lPC9rZXl3
b3JkPjxrZXl3b3JkPnRyeXB0b3BoYW48L2tleXdvcmQ+PGtleXdvcmQ+emluYzwva2V5d29yZD48
a2V5d29yZD5hbW5pb24gZmx1aWQ8L2tleXdvcmQ+PGtleXdvcmQ+YW5hbGdlc2lhPC9rZXl3b3Jk
PjxrZXl3b3JkPmFuaW1hbCB3ZWxmYXJlPC9rZXl3b3JkPjxrZXl3b3JkPmNhcmUgYmVoYXZpb3I8
L2tleXdvcmQ+PGtleXdvcmQ+Y29sb3N0cnVtPC9rZXl3b3JkPjxrZXl3b3JkPmZldHVzIGdyb3d0
aDwva2V5d29yZD48a2V5d29yZD5nZXN0YXRpb25hbCBhZ2U8L2tleXdvcmQ+PGtleXdvcmQ+Z3Jv
d3RoPC9rZXl3b3JkPjxrZXl3b3JkPmhvdXNpbmc8L2tleXdvcmQ+PGtleXdvcmQ+aW5mbGFtbWF0
aW9uPC9rZXl3b3JkPjxrZXl3b3JkPmludGVzdGluZSBmbG9yYTwva2V5d29yZD48a2V5d29yZD5p
bnRyYXV0ZXJpbmUgZ3Jvd3RoIHJldGFyZGF0aW9uPC9rZXl3b3JkPjxrZXl3b3JkPmxhY3RhdGlv
bjwva2V5d29yZD48a2V5d29yZD5tYXRlcm5hbCBudXRyaXRpb248L2tleXdvcmQ+PGtleXdvcmQ+
bWljcm9iaWFsIGNvbG9uaXphdGlvbjwva2V5d29yZD48a2V5d29yZD5taWxrIHByb2R1Y3Rpb248
L2tleXdvcmQ+PGtleXdvcmQ+bm9uaHVtYW48L2tleXdvcmQ+PGtleXdvcmQ+cGlnbGV0PC9rZXl3
b3JkPjxrZXl3b3JkPnByZWduYW5jeTwva2V5d29yZD48a2V5d29yZD5SZXZpZXc8L2tleXdvcmQ+
PC9rZXl3b3Jkcz48ZGF0ZXM+PHllYXI+MjAyMTwveWVhcj48L2RhdGVzPjx3b3JrLXR5cGU+UmV2
aWV3PC93b3JrLXR5cGU+PHVybHM+PHJlbGF0ZWQtdXJscz48dXJsPmh0dHBzOi8vd3d3LnNjb3B1
cy5jb20vaW53YXJkL3JlY29yZC51cmk/ZWlkPTItczIuMC04NTA5OTk1MTEyNyZhbXA7ZG9pPTEw
LjMzOTAlMmZhbmkxMTAyMDMwMiZhbXA7cGFydG5lcklEPTQwJmFtcDttZDU9N2ZmY2MzYTUyNzlj
MmM2ODA0YjM3NGZiYmE1MWUyNDI8L3VybD48dXJsPmh0dHBzOi8vbWRwaS1yZXMuY29tL2RfYXR0
YWNobWVudC9hbmltYWxzL2FuaW1hbHMtMTEtMDAzMDIvYXJ0aWNsZV9kZXBsb3kvYW5pbWFscy0x
MS0wMDMwMi12Mi5wZGY/dmVyc2lvbj0xNjExNzM4MDk2PC91cmw+PC9yZWxhdGVkLXVybHM+PC91
cmxzPjxjdXN0b203PjMwMjwvY3VzdG9tNz48ZWxlY3Ryb25pYy1yZXNvdXJjZS1udW0+MTAuMzM5
MC9hbmkxMTAyMDMwMjwvZWxlY3Ryb25pYy1yZXNvdXJjZS1udW0+PHJlbW90ZS1kYXRhYmFzZS1u
YW1lPlNjb3B1czwvcmVtb3RlLWRhdGFiYXNlLW5hbWU+PGxhbmd1YWdlPkVuZ2xpc2g8L2xhbmd1
YWdlPjwvcmVjb3JkPjwvQ2l0ZT48Q2l0ZT48QXV0aG9yPkNhcHJhcnVsbzwvQXV0aG9yPjxZZWFy
PjIwMjE8L1llYXI+PFJlY051bT4xMTwvUmVjTnVtPjxyZWNvcmQ+PHJlYy1udW1iZXI+MTE8L3Jl
Yy1udW1iZXI+PGZvcmVpZ24ta2V5cz48a2V5IGFwcD0iRU4iIGRiLWlkPSI5OXNweHR4YWp4c2Fz
YmVmcjk1cGYwMHJmcnMwMGVwOXZlMmEiIHRpbWVzdGFtcD0iMTY1NzIzMTc4NSI+MTE8L2tleT48
L2ZvcmVpZ24ta2V5cz48cmVmLXR5cGUgbmFtZT0iSm91cm5hbCBBcnRpY2xlIj4xNzwvcmVmLXR5
cGU+PGNvbnRyaWJ1dG9ycz48YXV0aG9ycz48YXV0aG9yPkNhcHJhcnVsbywgVjwvYXV0aG9yPjxh
dXRob3I+R2lyb21pbmksIEM8L2F1dGhvcj48YXV0aG9yPlJvc3NpLCBMPC9hdXRob3I+PC9hdXRo
b3JzPjwvY29udHJpYnV0b3JzPjx0aXRsZXM+PHRpdGxlPkNoZXN0bnV0IGFuZCBxdWVicmFjaG8g
dGFubmlucyBpbiBwaWcgbnV0cml0aW9uOiBUaGUgZWZmZWN0cyBvbiBwZXJmb3JtYW5jZSBhbmQg
aW50ZXN0aW5hbCBoZWFsdGg8L3RpdGxlPjxzZWNvbmRhcnktdGl0bGU+QW5pbWFsPC9zZWNvbmRh
cnktdGl0bGU+PHNob3J0LXRpdGxlPkNoZXN0bnV0IGFuZCBxdWVicmFjaG8gdGFubmlucyBpbiBw
aWcgbnV0cml0aW9uOiBUaGUgZWZmZWN0cyBvbiBwZXJmb3JtYW5jZSBhbmQgaW50ZXN0aX==
</w:fldData>
              </w:fldChar>
            </w:r>
            <w:r w:rsidR="0026586A">
              <w:rPr>
                <w:rFonts w:eastAsia="MS Mincho" w:cs="Arial"/>
              </w:rPr>
              <w:instrText xml:space="preserve"> ADDIN EN.CITE.DATA </w:instrText>
            </w:r>
            <w:r w:rsidR="0026586A">
              <w:rPr>
                <w:rFonts w:eastAsia="MS Mincho" w:cs="Arial"/>
              </w:rPr>
            </w:r>
            <w:r w:rsidR="0026586A">
              <w:rPr>
                <w:rFonts w:eastAsia="MS Mincho" w:cs="Arial"/>
              </w:rPr>
              <w:fldChar w:fldCharType="end"/>
            </w:r>
            <w:r w:rsidR="0026586A">
              <w:rPr>
                <w:rFonts w:eastAsia="MS Mincho" w:cs="Arial"/>
              </w:rPr>
              <w:fldChar w:fldCharType="begin">
                <w:fldData xml:space="preserve">bmFsIGhlYWx0aDwvc2hvcnQtdGl0bGU+PC90aXRsZXM+PHBlcmlvZGljYWw+PGZ1bGwtdGl0bGU+
QW5pbWFsPC9mdWxsLXRpdGxlPjwvcGVyaW9kaWNhbD48cGFnZXM+MTAwMDY0PC9wYWdlcz48dm9s
dW1lPjE1PC92b2x1bWU+PG51bWJlcj4xPC9udW1iZXI+PGRhdGVzPjx5ZWFyPjIwMjE8L3llYXI+
PC9kYXRlcz48aXNibj4xNzUxLTczMTE8L2lzYm4+PHVybHM+PHJlbGF0ZWQtdXJscz48dXJsPmh0
dHBzOi8vd3d3LnNjaWVuY2VkaXJlY3QuY29tL3NjaWVuY2UvYXJ0aWNsZS9waWkvUzE3NTE3MzEx
MjAzMDA2NjU/dmlhJTNEaWh1YjwvdXJsPjwvcmVsYXRlZC11cmxzPjwvdXJscz48L3JlY29yZD48
L0NpdGU+PENpdGU+PEF1dGhvcj5MYWxsw6hzPC9BdXRob3I+PFllYXI+MjAyMTwvWWVhcj48UmVj
TnVtPjY4MjwvUmVjTnVtPjxyZWNvcmQ+PHJlYy1udW1iZXI+NjgyPC9yZWMtbnVtYmVyPjxmb3Jl
aWduLWtleXM+PGtleSBhcHA9IkVOIiBkYi1pZD0iOTlzcHh0eGFqeHNhc2JlZnI5NXBmMDByZnJz
MDBlcDl2ZTJhIiB0aW1lc3RhbXA9IjE2NjQ3MzY1ODQiPjY4Mjwva2V5PjwvZm9yZWlnbi1rZXlz
PjxyZWYtdHlwZSBuYW1lPSJKb3VybmFsIEFydGljbGUiPjE3PC9yZWYtdHlwZT48Y29udHJpYnV0
b3JzPjxhdXRob3JzPjxhdXRob3I+TGFsbMOocywgSi4gUC48L2F1dGhvcj48YXV0aG9yPk1vbnRv
eWEsIEMuIEEuPC9hdXRob3I+PC9hdXRob3JzPjwvY29udHJpYnV0b3JzPjx0aXRsZXM+PHRpdGxl
PkRpZXRhcnkgYWx0ZXJuYXRpdmVzIHRvIGluLWZlZWQgYW50aWJpb3RpY3MsIGd1dCBiYXJyaWVy
IGZ1bmN0aW9uIGFuZCBpbmZsYW1tYXRpb24gaW4gcGlnbGV0cyBwb3N0LXdlYW5pbmc6IFdoZXJl
IGFyZSB3ZSBub3c/PC90aXRsZT48c2Vjb25kYXJ5LXRpdGxlPkFuaW1hbCBGZWVkIFNjaWVuY2Ug
YW5kIFRlY2hub2xvZ3k8L3NlY29uZGFyeS10aXRsZT48c2hvcnQtdGl0bGU+RGlldGFyeSBhbHRl
cm5hdGl2ZXMgdG8gaW4tZmVlZCBhbnRpYmlvdGljcywgZ3V0IGJhcnJpZXIgZnVuY3Rpb24gYW5k
IGluZmxhbW1hdGlvbiBpbiBwaWdsZXRzIHBvc3Qtd2VhbmluZzogV2hlcmUgYXJlIHdlIG5vdz88
L3Nob3J0LXRpdGxlPjwvdGl0bGVzPjxwZXJpb2RpY2FsPjxmdWxsLXRpdGxlPkFuaW1hbCBGZWVk
IFNjaWVuY2UgYW5kIFRlY2hub2xvZ3k8L2Z1bGwtdGl0bGU+PC9wZXJpb2RpY2FsPjx2b2x1bWU+
Mjc0PC92b2x1bWU+PGtleXdvcmRzPjxrZXl3b3JkPkluLWZlZWQgYW50aWJpb3RpY3M8L2tleXdv
cmQ+PGtleXdvcmQ+SW5mbGFtbWF0aW9uPC9rZXl3b3JkPjxrZXl3b3JkPkludGVzdGluZTwva2V5
d29yZD48a2V5d29yZD5QZXJtZWFiaWxpdHk8L2tleXdvcmQ+PGtleXdvcmQ+V2VhbmVkIHBpZ2xl
dDwva2V5d29yZD48L2tleXdvcmRzPjxkYXRlcz48eWVhcj4yMDIxPC95ZWFyPjwvZGF0ZXM+PHdv
cmstdHlwZT5SZXZpZXc8L3dvcmstdHlwZT48dXJscz48cmVsYXRlZC11cmxzPjx1cmw+aHR0cHM6
Ly93d3cuc2NvcHVzLmNvbS9pbndhcmQvcmVjb3JkLnVyaT9laWQ9Mi1zMi4wLTg1MTAwNDQ2MjU1
JmFtcDtkb2k9MTAuMTAxNiUyZmouYW5pZmVlZHNjaS4yMDIxLjExNDgzNiZhbXA7cGFydG5lcklE
PTQwJmFtcDttZDU9NzMzMzFkZjgwNjk5NTY5YTBmOWUyMzM3M2RhN2IwMDQ8L3VybD48L3JlbGF0
ZWQtdXJscz48L3VybHM+PGN1c3RvbTc+MTE0ODM2PC9jdXN0b203PjxlbGVjdHJvbmljLXJlc291
cmNlLW51bT4xMC4xMDE2L2ouYW5pZmVlZHNjaS4yMDIxLjExNDgzNjwvZWxlY3Ryb25pYy1yZXNv
dXJjZS1udW0+PHJlbW90ZS1kYXRhYmFzZS1uYW1lPlNjb3B1czwvcmVtb3RlLWRhdGFiYXNlLW5h
bWU+PGxhbmd1YWdlPkVuZ2xpc2g8L2xhbmd1YWdlPjwvcmVjb3JkPjwvQ2l0ZT48Q2l0ZT48QXV0
aG9yPkJhYmF0dW5kZTwvQXV0aG9yPjxZZWFyPjIwMjE8L1llYXI+PFJlY051bT41ODwvUmVjTnVt
PjxyZWNvcmQ+PHJlYy1udW1iZXI+NTg8L3JlYy1udW1iZXI+PGZvcmVpZ24ta2V5cz48a2V5IGFw
cD0iRU4iIGRiLWlkPSI5OXNweHR4YWp4c2FzYmVmcjk1cGYwMHJmcnMwMGVwOXZlMmEiIHRpbWVz
dGFtcD0iMTY1NzIzMTc4NSI+NTg8L2tleT48L2ZvcmVpZ24ta2V5cz48cmVmLXR5cGUgbmFtZT0i
Sm91cm5hbCBBcnRpY2xlIj4xNzwvcmVmLXR5cGU+PGNvbnRyaWJ1dG9ycz48YXV0aG9ycz48YXV0
aG9yPkJhYmF0dW5kZSwgTy4gTy48L2F1dGhvcj48YXV0aG9yPlBhcmssIEMuIFMuPC9hdXRob3I+
PGF1dGhvcj5BZGVvbGEsIE8uPC9hdXRob3I+PC9hdXRob3JzPjwvY29udHJpYnV0b3JzPjx0aXRs
ZXM+PHRpdGxlPk51dHJpdGlvbmFsIHBvdGVudGlhbHMgb2YgYXR5cGljYWwgZmVlZCBpbmdyZWRp
ZW50cyBmb3IgYnJvaWxlciBjaGlja2VucyBhbmQgcGlnczwvdGl0bGU+PHNlY29uZGFyeS10aXRs
ZT5BbmltYWxzPC9zZWNvbmRhcnktdGl0bGU+PHNob3J0LXRpdGxlPk51dHJpdGlvbmFsIHBvdGVu
dGlhbHMgb2YgYXR5cGljYWwgZmVlZCBpbmdyZWRpZW50cyBmb3IgYnJvaWxlciBjaGlja2VucyBh
bmQgcGlnczwvc2hvcnQtdGl0bGU+PC90aXRsZXM+PHBlcmlvZGljYWw+PGZ1bGwtdGl0bGU+QW5p
bWFsczwvZnVsbC10aXRsZT48L3BlcmlvZGljYWw+PHZvbHVtZT4xMTwvdm9sdW1lPjxudW1iZXI+
NTwvbnVtYmVyPjxrZXl3b3Jkcz48a2V5d29yZD5Ccm9pbGVyIGNoaWNrZW5zPC9rZXl3b3JkPjxr
ZXl3b3JkPkRpZXRzPC9rZXl3b3JkPjxrZXl3b3JkPk51dHJpdGlvbmFsIHBvdGVudGlhbHM8L2tl
eXdvcmQ+PGtleXdvcmQ+UGlnczwva2V5d29yZD48a2V5d29yZD5VbmNvbW1vbiBmZWVkIGluZ3Jl
ZGllbnRzPC9rZXl3b3JkPjxrZXl3b3JkPmFuaW1hbCBleHBlcmltZW50PC9rZXl3b3JkPjxrZXl3
b3JkPmFuaW1hbCBmb29kPC9rZXl3b3JkPjxrZXl3b3JkPmJhcmxleTwva2V5d29yZD48a2V5d29y
ZD5icm9pbGVyPC9rZXl3b3JkPjxrZXl3b3JkPmRldmVsb3BtZW50PC9rZXl3b3JkPjxrZXl3b3Jk
PmZlZWRpbmc8L2tleXdvcmQ+PGtleXdvcmQ+bm9uaHVtYW48L2tleXdvcmQ+PGtleXdvcmQ+Tm9y
dGggQW1lcmljYTwva2V5d29yZD48a2V5d29yZD5udXRyaWVudDwva2V5d29yZD48a2V5d29yZD5u
dXRyaXRpb248L2tleXdvcmQ+PGtleXdvcmQ+b2lsc2VlZDwva2V5d29yZD48a2V5d29yZD5waWc8
L2tleXdvcmQ+PGtleXdvcmQ+cmFwZXNlZWQgbWVhbDwva2V5d29yZD48a2V5d29yZD5yZXZpZXc8
L2tleXdvcmQ+PGtleXdvcmQ+c295YmVhbiBtZWFsPC9rZXl3b3JkPjxrZXl3b3JkPndoZWF0PC9r
ZXl3b3JkPjwva2V5d29yZHM+PGRhdGVzPjx5ZWFyPjIwMjE8L3llYXI+PC9kYXRlcz48d29yay10
eXBlPlJldmlldzwvd29yay10eXBlPjx1cmxzPjxyZWxhdGVkLXVybHM+PHVybD5odHRwczovL3d3
dy5zY29wdXMuY29tL2lud2FyZC9yZWNvcmQudXJpP2VpZD0yLXMyLjAtODUxMDQzODE0ODYmYW1w
O2RvaT0xMC4zMzkwJTJmYW5pMTEwNTExOTYmYW1wO3BhcnRuZXJJRD00MCZhbXA7bWQ1PTY3MWJm
MmU5NDM2Y2MyMjQyZjUzNGNhMzhiYTM1ZGFlPC91cmw+PHVybD5odHRwczovL21kcGktcmVzLmNv
bS9kX2F0dGFjaG1lbnQvYW5pbWFscy9hbmltYWxzLTExLTAxMTk2L2FydGljbGVfZGVwbG95L2Fu
aW1hbHMtMTEtMDExOTYtdjIucGRmP3ZlcnNpb249MTYyMDI4MjU0NzwvdXJsPjwvcmVsYXRlZC11
cmxzPjwvdXJscz48Y3VzdG9tNz4xMTk2PC9jdXN0b203PjxlbGVjdHJvbmljLXJlc291cmNlLW51
bT4xMC4zMzkwL2FuaTExMDUxMTk2PC9lbGVjdHJvbmljLXJlc291cmNlLW51bT48cmVtb3RlLWRh
dGFiYXNlLW5hbWU+U2NvcHVzPC9yZW1vdGUtZGF0YWJhc2UtbmFtZT48bGFuZ3VhZ2U+RW5nbGlz
aDwvbGFuZ3VhZ2U+PC9yZWNvcmQ+PC9DaXRlPjxDaXRlPjxBdXRob3I+S2xlaW48L0F1dGhvcj48
WWVhcj4yMDIxPC9ZZWFyPjxSZWNOdW0+NjgwPC9SZWNOdW0+PHJlY29yZD48cmVjLW51bWJlcj42
ODA8L3JlYy1udW1iZXI+PGZvcmVpZ24ta2V5cz48a2V5IGFwcD0iRU4iIGRiLWlkPSI5OXNweHR4
YWp4c2FzYmVmcjk1cGYwMHJmcnMwMGVwOXZlMmEiIHRpbWVzdGFtcD0iMTY2NDczNjU4NCI+Njgw
PC9rZXk+PC9mb3JlaWduLWtleXM+PHJlZi10eXBlIG5hbWU9IkpvdXJuYWwgQXJ0aWNsZSI+MTc8
L3JlZi10eXBlPjxjb250cmlidXRvcnM+PGF1dGhvcnM+PGF1dGhvcj5LbGVpbiwgRC4gUi48L2F1
dGhvcj48YXV0aG9yPlNjaG5laWRlciwgTC4gSS48L2F1dGhvcj48YXV0aG9yPkRhIFNpbHZhLCBK
LiBDLjwvYXV0aG9yPjxhdXRob3I+Um9zc2ksIEMuIEEuIFIuPC9hdXRob3I+PGF1dGhvcj5EZSBP
bGl2ZWlyYSwgVi48L2F1dGhvcj48L2F1dGhvcnM+PC9jb250cmlidXRvcnM+PHRpdGxlcz48dGl0
bGU+UGlnbGV0cyZhcG9zOyBndXQgbWljcm9iaW90YSBkeW5hbWljczwvdGl0bGU+PHNlY29uZGFy
eS10aXRsZT5DQUIgUmV2aWV3czogUGVyc3BlY3RpdmVzIGluIEFncmljdWx0dXJlLCBWZXRlcmlu
YXJ5IFNjaWVuY2UsIE51dHJpdGlvbiBhbmQgTmF0dXJhbCBSZXNvdXJjZXM8L3NlY29uZGFyeS10
aXRsZT48c2hvcnQtdGl0bGU+UGlnbGV0cyZhcG9zOyBndXQgbWljcm9iaW90YSBkeW5hbWljczwv
c2hvcnQtdGl0bGU+PC90aXRsZXM+PHBlcmlvZGljYWw+PGZ1bGwtdGl0bGU+Q0FCIFJldmlld3M6
IFBlcnNwZWN0aXZlcyBpbiBBZ3JpY3VsdHVyZSwgVmV0ZXJpbmFyeSBTY2llbmNlLCBOdXRyaXRp
b24gYW5kIE5hdHVyYWwgUmVzb3VyY2VzPC9mdWxsLXRpdGxlPjwvcGVyaW9kaWNhbD48dm9sdW1l
PjE2PC92b2x1bWU+PG51bWJlcj40ODwvbnVtYmVyPjxrZXl3b3Jkcz48a2V5d29yZD5BbnRpbWlj
cm9iaWFsPC9rZXl3b3JkPjxrZXl3b3JkPkJhY3RlcmlhPC9rZXl3b3JkPjxrZXl3b3JkPkd1dDwv
a2V5d29yZD48a2V5d29yZD5IZWFsdGg8L2tleXdvcmQ+PGtleXdvcmQ+SW1tdW5pdHk8L2tleXdv
cmQ+PGtleXdvcmQ+TWV0YWdlbm9taWM8L2tleXdvcmQ+PGtleXdvcmQ+TnV0cml0aW9uPC9rZXl3
b3JkPjwva2V5d29yZHM+PGRhdGVzPjx5ZWFyPjIwMjE8L3llYXI+PC9kYXRlcz48d29yay10eXBl
PlJldmlldzwvd29yay10eXBlPjx1cmxzPjxyZWxhdGVkLXVybHM+PHVybD5odHRwczovL3d3dy5z
Y29wdXMuY29tL2lud2FyZC9yZWNvcmQudXJpP2VpZD0yLXMyLjAtODUxMTQ0MDA1NzUmYW1wO2Rv
aT0xMC4xMDc5JTJmUEFWU05OUjIwMjExNjA0OCZhbXA7cGFydG5lcklEPTQwJmFtcDttZDU9Y2Zh
MmUyNDA2MjhiMjg4NDJiOTMwZWE3NWJiMWY0MWU8L3VybD48L3JlbGF0ZWQtdXJscz48L3VybHM+
PGN1c3RvbTc+MTY8L2N1c3RvbTc+PGVsZWN0cm9uaWMtcmVzb3VyY2UtbnVtPjEwLjEwNzkvcGF2
c25ucjIwMjExNjA0ODwvZWxlY3Ryb25pYy1yZXNvdXJjZS1udW0+PHJlbW90ZS1kYXRhYmFzZS1u
YW1lPlNjb3B1czwvcmVtb3RlLWRhdGFiYXNlLW5hbWU+PGxhbmd1YWdlPkVuZ2xpc2g8L2xhbmd1
YWdlPjwvcmVjb3JkPjwvQ2l0ZT48Q2l0ZT48QXV0aG9yPkxhaXJkPC9BdXRob3I+PFllYXI+MjAy
MTwvWWVhcj48UmVjTnVtPjY4MTwvUmVjTnVtPjxyZWNvcmQ+PHJlYy1udW1iZXI+NjgxPC9yZWMt
bnVtYmVyPjxmb3JlaWduLWtleXM+PGtleSBhcHA9IkVOIiBkYi1pZD0iOTlzcHh0eGFqeHNhc2Jl
ZnI5NXBmMDByZnJzMDBlcDl2ZTJhIiB0aW1lc3RhbXA9IjE2NjQ3MzY1ODQiPjY4MTwva2V5Pjwv
Zm9yZWlnbi1rZXlzPjxyZWYtdHlwZSBuYW1lPSJKb3VybmFsIEFydGljbGUiPjE3PC9yZWYtdHlw
ZT48Y29udHJpYnV0b3JzPjxhdXRob3JzPjxhdXRob3I+TGFpcmQsIFQuIEouPC9hdXRob3I+PGF1
dGhvcj5BYnJhaGFtLCBTLjwvYXV0aG9yPjxhdXRob3I+Sm9yZGFuLCBELjwvYXV0aG9yPjxhdXRo
b3I+UGx1c2tlLCBKLiBSLjwvYXV0aG9yPjxhdXRob3I+SGFtcHNvbiwgRC4gSi48L2F1dGhvcj48
YXV0aG9yPlRyb3R0LCBELiBKLjwvYXV0aG9yPjxhdXRob3I+TyZhcG9zO0RlYSwgTS48L2F1dGhv
cj48L2F1dGhvcnM+PC9jb250cmlidXRvcnM+PHRpdGxlcz48dGl0bGU+UG9yY2luZSBlbnRlcm90
b3hpZ2VuaWMgRXNjaGVyaWNoaWEgY29saTogQW50aW1pY3JvYmlhbCByZXNpc3RhbmNlIGFuZCBk
ZXZlbG9wbWVudCBvZiBtaWNyb2JpYWwtYmFzZWQgYWx0ZXJuYXRpdmUgY29udHJvbCBzdHJhdGVn
aWVzPC90aXRsZT48c2Vjb25kYXJ5LXRpdGxlPlZldGVyaW5hcnkgTWljcm9iaW9sb2d5PC9zZWNv
bmRhcnktdGl0bGU+PHNob3J0LXRpdGxlPlBvcmNpbmUgZW50ZXJvdG94aWdlbmljIEVzY2hlcmlj
aGlhIGNvbGk6IEFudGltaWNyb2JpYWwgcmVzaXN0YW5jZSBhbmQgZGV2ZWxvcG1lbnQgb2YgbWlj
cm9iaWFsLWJhc2VkIGFsdGVybmF0aXZlIGNvbnRyb2wgc3RyYXRlZ2llczwvc2hvcnQtdGl0bGU+
PC90aXRsZXM+PHBlcmlvZGljYWw+PGZ1bGwtdGl0bGU+VmV0ZXJpbmFyeSBNaWNyb2Jpb2xvZ3k8
L2Z1bGwtdGl0bGU+PC9wZXJpb2RpY2FsPjx2b2x1bWU+MjU4PC92b2x1bWU+PGtleXdvcmRzPjxr
ZXl3b3JkPkFudGltaWNyb2JpYWwgcmVzaXN0YW5jZTwva2V5d29yZD48a2V5d29yZD5CYWN0ZXJp
b3BoYWdlczwva2V5d29yZD48a2V5d29yZD5FbnRlcm90b3hpZ2VuaWMgRXNjaGVyaWNoaWEgY29s
aTwva2V5d29yZD48a2V5d29yZD5QaWdzPC9rZXl3b3JkPjxrZXl3b3JkPlByb2Jpb3RpY3M8L2tl
eXdvcmQ+PGtleXdvcmQ+VmFjY2luZXM8L2tleXdvcmQ+PGtleXdvcmQ+YW50aWluZmVjdGl2ZSBh
Z2VudDwva2V5d29yZD48a2V5d29yZD5mb29kIGFkZGl0aXZlPC9rZXl3b3JkPjxrZXl3b3JkPnBy
b2Jpb3RpYyBhZ2VudDwva2V5d29yZD48a2V5d29yZD5hbmltYWwgaGVhbHRoPC9rZXl3b3JkPjxr
ZXl3b3JkPmFuaW1hbCB3ZWxmYXJlPC9rZXl3b3JkPjxrZXl3b3JkPmFudGliaW90aWMgcmVzaXN0
YW5jZTwva2V5d29yZD48a2V5d29yZD5jb250cm9sIHN0cmF0ZWd5PC9rZXl3b3JkPjxrZXl3b3Jk
PkVzY2hlcmljaGlhIGNvbGkgaW5mZWN0aW9uPC9rZXl3b3JkPjxrZXl3b3JkPmZlcm1lbnRhdGlv
bjwva2V5d29yZD48a2V5d29yZD5mb29kIGNoYWluPC9rZXl3b3JkPjxrZXl3b3JkPmluY2lkZW5j
ZTwva2V5d29yZD48a2V5d29yZD5tb3J0YWxpdHkgcmF0ZTwva2V5d29yZD48a2V5d29yZD5ub25o
dW1hbjwva2V5d29yZD48a2V5d29yZD5PbmUgSGVhbHRoPC9rZXl3b3JkPjxrZXl3b3JkPnBoYWdl
IHRoZXJhcHk8L2tleXdvcmQ+PGtleXdvcmQ+cGlnPC9rZXl3b3JkPjxrZXl3b3JkPnBvcms8L2tl
eXdvcmQ+PGtleXdvcmQ+cHVibGljIGhlYWx0aDwva2V5d29yZD48a2V5d29yZD5SZXZpZXc8L2tl
eXdvcmQ+PGtleXdvcmQ+dmV0ZXJpbmFyaWFuPC9rZXl3b3JkPjxrZXl3b3JkPmFuaW1hbDwva2V5
d29yZD48a2V5d29yZD5kcnVnIGVmZmVjdDwva2V5d29yZD48a2V5d29yZD5taWNyb2Jpb2xvZ3k8
L2tleXdvcmQ+PGtleXdvcmQ+bXVsdGlkcnVnIHJlc2lzdGFuY2U8L2tleXdvcmQ+PGtleXdvcmQ+
c3dpbmUgZGlzZWFzZTwva2V5d29yZD48a2V5d29yZD52ZXRlcmluYXJ5IG1lZGljaW5lPC9rZXl3
b3JkPjxrZXl3b3JkPkFuaW1hbHM8L2tleXdvcmQ+PGtleXdvcmQ+QW50aS1CYWN0ZXJpYWwgQWdl
bnRzPC9rZXl3b3JkPjxrZXl3b3JkPkRydWcgUmVzaXN0YW5jZSwgTXVsdGlwbGUsIEJhY3Rlcmlh
bDwva2V5d29yZD48a2V5d29yZD5Fc2NoZXJpY2hpYSBjb2xpIEluZmVjdGlvbnM8L2tleXdvcmQ+
PGtleXdvcmQ+U3dpbmU8L2tleXdvcmQ+PGtleXdvcmQ+U3dpbmUgRGlzZWFzZXM8L2tleXdvcmQ+
PC9rZXl3b3Jkcz48ZGF0ZXM+PHllYXI+MjAyMTwveWVhcj48L2RhdGVzPjx3b3JrLXR5cGU+UmV2
aWV3PC93b3JrLXR5cGU+PHVybHM+PHJlbGF0ZWQtdXJscz48dXJsPmh0dHBzOi8vd3d3LnNjb3B1
cy5jb20vaW53YXJkL3JlY29yZC51cmk/ZWlkPTItczIuMC04NTEwNjk0OTM2NyZhbXA7ZG9pPTEw
LjEwMTYlMmZqLnZldG1pYy4yMDIxLjEwOTExNyZhbXA7cGFydG5lcklEPTQwJmFtcDttZDU9ZTNm
MTVlODMyMThlODAwMzljZWE1NmUyYjk3MWEyNWI8L3VybD48L3JlbGF0ZWQtdXJscz48L3VybHM+
PGN1c3RvbTc+MTA5MTE3PC9jdXN0b203PjxlbGVjdHJvbmljLXJlc291cmNlLW51bT4xMC4xMDE2
L2oudmV0bWljLjIwMjEuMTA5MTE3PC9lbGVjdHJvbmljLXJlc291cmNlLW51bT48cmVtb3RlLWRh
dGFiYXNlLW5hbWU+U2NvcHVzPC9yZW1vdGUtZGF0YWJhc2UtbmFtZT48bGFuZ3VhZ2U+RW5nbGlz
aDwvbGFuZ3VhZ2U+PC9yZWNvcmQ+PC9DaXRlPjxDaXRlPjxBdXRob3I+TGF1cmlkc2VuPC9BdXRo
b3I+PFllYXI+MjAyMTwvWWVhcj48UmVjTnVtPjY4MzwvUmVjTnVtPjxyZWNvcmQ+PHJlYy1udW1i
ZXI+NjgzPC9yZWMtbnVtYmVyPjxmb3JlaWduLWtleXM+PGtleSBhcHA9IkVOIiBkYi1pZD0iOTlz
cHh0eGFqeHNhc2JlZnI5NXBmMDByZnJzMDBlcDl2ZTJhIiB0aW1lc3RhbXA9IjE2NjQ3MzY1ODUi
PjY4Mzwva2V5PjwvZm9yZWlnbi1rZXlzPjxyZWYtdHlwZSBuYW1lPSJKb3VybmFsIEFydGljbGUi
PjE3PC9yZWYtdHlwZT48Y29udHJpYnV0b3JzPjxhdXRob3JzPjxhdXRob3I+TGF1cmlkc2VuLCBD
LjwvYXV0aG9yPjxhdXRob3I+TWF0dGUsIEouIEouPC9hdXRob3I+PGF1dGhvcj5MZXNzYXJkLCBN
LjwvYXV0aG9yPjxhdXRob3I+Q2VsaSwgUC48L2F1dGhvcj48YXV0aG9yPkxpdHRhLCBHLjwvYXV0
aG9yPjwvYXV0aG9ycz48L2NvbnRyaWJ1dG9ycz48dGl0bGVzPjx0aXRsZT5Sb2xlIG9mIHZpdGFt
aW5zIGZvciBnYXN0cm8taW50ZXN0aW5hbCBmdW5jdGlvbmFsaXR5IGFuZCBoZWFsdGggb2YgcGln
czwvdGl0bGU+PHNlY29uZGFyeS10aXRsZT5BbmltYWwgRmVlZCBTY2llbmNlIGFuZCBUZWNobm9s
b2d5PC9zZWNvbmRhcnktdGl0bGU+PHNob3J0LXRpdGxlPlJvbGUgb2Ygdml0YW1pbnMgZm9yIGdh
c3Ryby1pbnRlc3RpbmFsIGZ1bmN0aW9uYWxpdHkgYW5kIGhlYWx0aCBvZiBwaWdzPC9zaG9ydC10
aXRsZT48L3RpdGxlcz48cGVyaW9kaWNhbD48ZnVsbC10aXRsZT5BbmltYWwgRmVlZCBTY2llbmNl
IGFuZCBUZWNobm9sb2d5PC9mdWxsLXRpdGxlPjwvcGVyaW9kaWNhbD48dm9sdW1lPjI3Mzwvdm9s
dW1lPjxrZXl3b3Jkcz48a2V5d29yZD5HYXN0cm9pbnRlc3RpbmFsIGZ1bmN0aW9uYWxpdHk8L2tl
eXdvcmQ+PGtleXdvcmQ+SW1tdW5pdHk8L2tleXdvcmQ+PGtleXdvcmQ+SW5mbGFtbWF0aW9uPC9r
ZXl3b3JkPjxrZXl3b3JkPk1pY3JvYmlvdGE8L2tleXdvcmQ+PGtleXdvcmQ+Vml0YW1pbnM8L2tl
eXdvcmQ+PGtleXdvcmQ+V2VhbmluZzwva2V5d29yZD48L2tleXdvcmRzPjxkYXRlcz48eWVhcj4y
MDIxPC95ZWFyPjwvZGF0ZXM+PHdvcmstdHlwZT5SZXZpZXc8L3dvcmstdHlwZT48dXJscz48cmVs
YXRlZC11cmxzPjx1cmw+aHR0cHM6Ly93d3cuc2NvcHVzLmNvbS9pbndhcmQvcmVjb3JkLnVyaT9l
aWQ9Mi1zMi4wLTg1MDk5ODE3NjgwJmFtcDtkb2k9MTAuMTAxNiUyZmouYW5pZmVlZHNjaS4yMDIx
LjExNDgyMyZhbXA7cGFydG5lcklEPTQwJmFtcDttZDU9NjI0Nzc5YTc5ZGI2N2ZiZjFjNjUyNWJm
Nzk0YjE0ZGZodHRwczovL3d3dy5zY2llbmNlZGlyZWN0LmNvbS9zY2llbmNlL2FydGljbGUvcGlp
L1MwMzc3ODQwMTIxMDAwMDkyP3ZpYSUzRGlodWI8L3VybD48L3JlbGF0ZWQtdXJscz48L3VybHM+
PGN1c3RvbTc+MTE0ODIzPC9jdXN0b203PjxlbGVjdHJvbmljLXJlc291cmNlLW51bT4xMC4xMDE2
L2ouYW5pZmVlZHNjaS4yMDIxLjExNDgyMzwvZWxlY3Ryb25pYy1yZXNvdXJjZS1udW0+PHJlbW90
ZS1kYXRhYmFzZS1uYW1lPlNjb3B1czwvcmVtb3RlLWRhdGFiYXNlLW5hbWU+PGxhbmd1YWdlPkVu
Z2xpc2g8L2xhbmd1YWdlPjwvcmVjb3JkPjwvQ2l0ZT48Q2l0ZT48QXV0aG9yPkphaGFuPC9BdXRo
b3I+PFllYXI+MjAyMTwvWWVhcj48UmVjTnVtPjY3ODwvUmVjTnVtPjxyZWNvcmQ+PHJlYy1udW1i
ZXI+Njc4PC9yZWMtbnVtYmVyPjxmb3JlaWduLWtleXM+PGtleSBhcHA9IkVOIiBkYi1pZD0iOTlz
cHh0eGFqeHNhc2JlZnI5NXBmMDByZnJzMDBlcDl2ZTJhIiB0aW1lc3RhbXA9IjE2NjQ3MzY1ODQi
PjY3ODwva2V5PjwvZm9yZWlnbi1rZXlzPjxyZWYtdHlwZSBuYW1lPSJKb3VybmFsIEFydGljbGUi
PjE3PC9yZWYtdHlwZT48Y29udHJpYnV0b3JzPjxhdXRob3JzPjxhdXRob3I+SmFoYW4sIE0uPC9h
dXRob3I+PGF1dGhvcj5GcmFuY2lzLCBOLjwvYXV0aG9yPjxhdXRob3I+V3lubiwgUC48L2F1dGhv
cj48YXV0aG9yPldhbmcsIEIuPC9hdXRob3I+PC9hdXRob3JzPjwvY29udHJpYnV0b3JzPjx0aXRs
ZXM+PHRpdGxlPlRoZSBwb3RlbnRpYWwgZm9yIHNpYWxpYyBhY2lkIGFuZCBzaWFseWxhdGVkIGds
eWNvY29uanVnYXRlcyBhcyBmZWVkIGFkZGl0aXZlcyB0byBlbmhhbmNlIHBpZyBoZWFsdGggYW5k
IHByb2R1Y3Rpb248L3RpdGxlPjxzZWNvbmRhcnktdGl0bGU+QW5pbWFsczwvc2Vjb25kYXJ5LXRp
dGxlPjxzaG9ydC10aXRsZT5UaGUgcG90ZW50aWFsIGZvciBzaWFsaWMgYWNpZCBhbmQgc2lhbHls
YXRlZCBnbHljb2Nvbmp1Z2F0ZXMgYXMgZmVlZCBhZGRpdGl2ZXMgdG8gZW5oYW5jZSBwaWcgaGVh
bHRoIGFuZCBwcm9kdWN0aW9uPC9zaG9ydC10aXRsZT48L3RpdGxlcz48cGVyaW9kaWNhbD48ZnVs
bC10aXRsZT5BbmltYWxzPC9mdWxsLXRpdGxlPjwvcGVyaW9kaWNhbD48dm9sdW1lPjExPC92b2x1
bWU+PG51bWJlcj44PC9udW1iZXI+PGtleXdvcmRzPjxrZXl3b3JkPkdhbmdsaW9zaWRlPC9rZXl3
b3JkPjxrZXl3b3JkPkhlYWx0aDwva2V5d29yZD48a2V5d29yZD5MYWN0b2ZlcnJpbjwva2V5d29y
ZD48a2V5d29yZD5PbGlnb3NhY2NoYXJpZGU8L2tleXdvcmQ+PGtleXdvcmQ+UGlnPC9rZXl3b3Jk
PjxrZXl3b3JkPlByb2R1Y3Rpb248L2tleXdvcmQ+PGtleXdvcmQ+U2lhbGljIGFjaWRzPC9rZXl3
b3JkPjwva2V5d29yZHM+PGRhdGVzPjx5ZWFyPjIwMjE8L3llYXI+PC9kYXRlcz48d29yay10eXBl
PlJldmlldzwvd29yay10eXBlPjx1cmxzPjxyZWxhdGVkLXVybHM+PHVybD5odHRwczovL3d3dy5z
Y29wdXMuY29tL2lud2FyZC9yZWNvcmQudXJpP2VpZD0yLXMyLjAtODUxMTE3MjM3NjQmYW1wO2Rv
aT0xMC4zMzkwJTJmYW5pMTEwODIzMTgmYW1wO3BhcnRuZXJJRD00MCZhbXA7bWQ1PTM2Mjc5MjIw
ODY2YTE2NDljNzExZGJmODAyYmEyZDhhaHR0cHM6Ly9tZHBpLXJlcy5jb20vZF9hdHRhY2htZW50
L2FuaW1hbHMvYW5pbWFscy0xMS0wMjMxOC9hcnRpY2xlX2RlcGxveS9hbmltYWxzLTExLTAyMzE4
LnBkZj92ZXJzaW9uPTE2MjgxNjk1MTM8L3VybD48L3JlbGF0ZWQtdXJscz48L3VybHM+PGN1c3Rv
bTc+MjMxODwvY3VzdG9tNz48ZWxlY3Ryb25pYy1yZXNvdXJjZS1udW0+MTAuMzM5MC9hbmkxMTA4
MjMxODwvZWxlY3Ryb25pYy1yZXNvdXJjZS1udW0+PHJlbW90ZS1kYXRhYmFzZS1uYW1lPlNjb3B1
czwvcmVtb3RlLWRhdGFiYXNlLW5hbWU+PGxhbmd1YWdlPkVuZ2xpc2g8L2xhbmd1YWdlPjwvcmVj
b3JkPjwvQ2l0ZT48Q2l0ZT48QXV0aG9yPkh1dGluZzwvQXV0aG9yPjxZZWFyPjIwMjE8L1llYXI+
PFJlY051bT42Nzc8L1JlY051bT48cmVjb3JkPjxyZWMtbnVtYmVyPjY3NzwvcmVjLW51bWJlcj48
Zm9yZWlnbi1rZXlzPjxrZXkgYXBwPSJFTiIgZGItaWQ9Ijk5c3B4dHhhanhzYXNiZWZyOTVwZjAw
cmZyczAwZXA5dmUyYSIgdGltZXN0YW1wPSIxNjY0NzM2NTg0Ij42Nzc8L2tleT48L2ZvcmVpZ24t
a2V5cz48cmVmLXR5cGUgbmFtZT0iSm91cm5hbCBBcnRpY2xlIj4xNzwvcmVmLXR5cGU+PGNvbnRy
aWJ1dG9ycz48YXV0aG9ycz48YXV0aG9yPkh1dGluZywgQS4gTS4gUy48L2F1dGhvcj48YXV0aG9y
Pk1pZGRlbGtvb3AsIEEuPC9hdXRob3I+PGF1dGhvcj5HdWFuLCBYLiBOLjwvYXV0aG9yPjxhdXRo
b3I+TW9saXN0LCBGLjwvYXV0aG9yPjwvYXV0aG9ycz48L2NvbnRyaWJ1dG9ycz48YXV0aC1hZGRy
ZXNzPltIdXRpbmcsIEFubmUgTS4gUy58TWlkZGVsa29vcCwgQW5vdXNjaGthfEd1YW4sIFhpYW9u
YW58TW9saXN0LCBGcmFuY2VzY10gU2Nob3Rob3JzdCBGZWVkIFJlcyBCViwgUmVzICZhbXA7IERl
diwgTkwtODIxOCBOQSBMZWx5c3RhZCwgTmV0aGVybGFuZHMuIE1vbGlzdCwgRiAoY29ycmVzcG9u
ZGluZyBhdXRob3IpLCBTY2hvdGhvcnN0IEZlZWQgUmVzIEJWLCBSZXMgJmFtcDsgRGV2LCBOTC04
MjE4IE5BIExlbHlzdGFkLCBOZXRoZXJsYW5kcy4gQUh1dGluZ0BzY2hvdGhvcnN0Lm5sfEFNaWRk
ZWxrb29wQHNjaG90aG9yc3Qubmx8WEd1YW5Ac2Nob3Rob3JzdC5ubHxGTW9saXN0QHNjaG90aG9y
c3Qubmw8L2F1dGgtYWRkcmVzcz48dGl0bGVzPjx0aXRsZT5Vc2luZyBOdXRyaXRpb25hbCBTdHJh
dGVnaWVzIHRvIFNoYXBlIHRoZSBHYXN0cm8tSW50ZXN0aW5hbCBUcmFjdHMgb2YgU3Vja2xpbmcg
YW5kIFdlYW5lZCBQaWdsZXRzPC90aXRsZT48c2Vjb25kYXJ5LXRpdGxlPkFuaW1hbHM8L3NlY29u
ZGFyeS10aXRsZT48YWx0LXRpdGxlPkFuaW1hbHM8L2FsdC10aXRsZT48c2hvcnQtdGl0bGU+VXNp
bmcgTnV0cml0aW9uYWwgU3RyYXRlZ2llcyB0byBTaGFwZSB0aGUgR2FzdHJvLUludGVzdGluYWwg
VHJhY3RzIG9mIFN1Y2tsaW5nIGFuZCBXZWFuZWQgUGlnbGV0czwvc2hvcnQtdGl0bGU+PC90aXRs
ZXM+PHBlcmlvZGljYWw+PGZ1bGwtdGl0bGU+QW5pbWFsczwvZnVsbC10aXRsZT48L3BlcmlvZGlj
YWw+PGFsdC1wZXJpb2RpY2FsPjxmdWxsLXRpdGxlPkFuaW1hbHM8L2Z1bGwtdGl0bGU+PC9hbHQt
cGVyaW9kaWNhbD48cGFnZXM+MzY8L3BhZ2VzPjx2b2x1bWU+MTE8L3ZvbHVtZT48bnVtYmVyPjI8
L251bWJlcj48a2V5d29yZHM+PGtleXdvcmQ+Y3JlZXAgZmVlZDwva2V5d29yZD48a2V5d29yZD5l
YXJseSBsaWZlPC9rZXl3b3JkPjxrZXl3b3JkPmZlZWQgaW50YWtlPC9rZXl3b3JkPjxrZXl3b3Jk
Pmd1dCBmdW5jdGlvbjwva2V5d29yZD48a2V5d29yZD5oZWFsdGg8L2tleXdvcmQ+PGtleXdvcmQ+
bnV0cml0aW9uPC9rZXl3b3JkPjxrZXl3b3JkPnBpZzwva2V5d29yZD48a2V5d29yZD5wcmUtd2Vh
bmluZzwva2V5d29yZD48a2V5d29yZD5wb3N0LXdlYW5pbmc8L2tleXdvcmQ+PGtleXdvcmQ+c3Vw
cGxlbWVudGFsIG1pbGs8L2tleXdvcmQ+PGtleXdvcmQ+cG9zdC13ZWFuaW5nIGRpYXJyaGVhPC9r
ZXl3b3JkPjxrZXl3b3JkPmNyZWVwIGZlZWQtaW50YWtlPC9rZXl3b3JkPjxrZXl3b3JkPmVudGVy
b3RveGlnZW5pYzwva2V5d29yZD48a2V5d29yZD5lc2NoZXJpY2hpYS1jb2xpPC9rZXl3b3JkPjxr
ZXl3b3JkPmdyb3d0aCByZXN0cmljdGVkIHBpZ2xldHM8L2tleXdvcmQ+PGtleXdvcmQ+bGFyZ2Ug
bGl0dGVyIHNpemU8L2tleXdvcmQ+PGtleXdvcmQ+cGFydGljbGUtc2l6ZTwva2V5d29yZD48a2V5
d29yZD5taWxrIHJlcGxhY2VyPC9rZXl3b3JkPjxrZXl3b3JkPmNvbG9zdHJ1bSBpbnRha2U8L2tl
eXdvcmQ+PGtleXdvcmQ+ZGlldGFyeSBmaWJlcjwva2V5d29yZD48a2V5d29yZD5iaXJ0aC13ZWln
aHQ8L2tleXdvcmQ+PGtleXdvcmQ+QWdyaWN1bHR1cmU8L2tleXdvcmQ+PGtleXdvcmQ+VmV0ZXJp
bmFyeSBTY2llbmNlczwva2V5d29yZD48a2V5d29yZD5ab29sb2d5PC9rZXl3b3JkPjwva2V5d29y
ZHM+PGRhdGVzPjx5ZWFyPjIwMjE8L3llYXI+PHB1Yi1kYXRlcz48ZGF0ZT5GZWI8L2RhdGU+PC9w
dWItZGF0ZXM+PC9kYXRlcz48aXNibj4yMDc2LTI2MTU8L2lzYm4+PGFjY2Vzc2lvbi1udW0+V09T
OjAwMDYyMjAzODgwMDAwMTwvYWNjZXNzaW9uLW51bT48d29yay10eXBlPlJldmlldzwvd29yay10
eXBlPjx1cmxzPjxyZWxhdGVkLXVybHM+PHVybD4mbHQ7R28gdG8gSVNJJmd0OzovL1dPUzowMDA2
MjIwMzg4MDAwMDFodHRwczovL21kcGktcmVzLmNvbS9kX2F0dGFjaG1lbnQvYW5pbWFscy9hbmlt
YWxzLTExLTAwNDAyL2FydGljbGVfZGVwbG95L2FuaW1hbHMtMTEtMDA0MDItdjIucGRmP3ZlcnNp
b249MTYxMjc1NzY2NjwvdXJsPjwvcmVsYXRlZC11cmxzPjwvdXJscz48Y3VzdG9tNz40MDI8L2N1
c3RvbTc+PGVsZWN0cm9uaWMtcmVzb3VyY2UtbnVtPjEwLjMzOTAvYW5pMTEwMjA0MDI8L2VsZWN0
cm9uaWMtcmVzb3VyY2UtbnVtPjxsYW5ndWFnZT5FbmdsaXNoPC9sYW5ndWFnZT48L3JlY29yZD48
L0NpdGU+PENpdGU+PEF1dGhvcj5Cb25ldHRpPC9BdXRob3I+PFllYXI+MjAyMTwvWWVhcj48UmVj
TnVtPjEwMzwvUmVjTnVtPjxyZWNvcmQ+PHJlYy1udW1iZXI+MTAzPC9yZWMtbnVtYmVyPjxmb3Jl
aWduLWtleXM+PGtleSBhcHA9IkVOIiBkYi1pZD0iOTlzcHh0eGFqeHNhc2JlZnI5NXBmMDByZnJz
MDBlcDl2ZTJhIiB0aW1lc3RhbXA9IjE2NTcyMzE3ODUiPjEwMzwva2V5PjwvZm9yZWlnbi1rZXlz
PjxyZWYtdHlwZSBuYW1lPSJKb3VybmFsIEFydGljbGUiPjE3PC9yZWYtdHlwZT48Y29udHJpYnV0
b3JzPjxhdXRob3JzPjxhdXRob3I+Qm9uZXR0aSwgQS48L2F1dGhvcj48YXV0aG9yPlR1Z25vbGks
IEIuPC9hdXRob3I+PGF1dGhvcj5QaXZhLCBBLjwvYXV0aG9yPjxhdXRob3I+R3JpbGxpLCBFLjwv
YXV0aG9yPjwvYXV0aG9ycz48L2NvbnRyaWJ1dG9ycz48YXV0aC1hZGRyZXNzPltCb25ldHRpLCBB
bmRyZWE7IFBpdmEsIEFuZHJlYTsgR3JpbGxpLCBFc3Rlcl0gVW5pdiBCb2xvZ25hLCBEaXBhcnRp
bWVudG8gU2NpIE1lZCBWZXQgRElNRVZFVCwgVmlhIFRvbGFyYSA1MCwgSS00MDA2NCBPenphbm8g
RGVsbGVtaWxpYSwgQk8sIEl0YWx5LiBbVHVnbm9saSwgQmVuZWRldHRhOyBQaXZhLCBBbmRyZWFd
IFZldGFncm8gU3BBLCBWaWEgUG9ycm8gMiwgSS00MjEyNCBSZWdnaW8gRW1pbGlhLCBJdGFseS4g
W0dyaWxsaSwgRXN0ZXJdIFZldGFncm8gSW5jLCAxMTYgVyBKYWNrc29uIEJsdmQsU3VpdGUgMzIw
LCBDaGljYWdvLCBJTCA2MDYwNCBVU0EuJiN4RDtHcmlsbGksIEUgKGNvcnJlc3BvbmRpbmcgYXV0
aG9yKSwgVW5pdiBCb2xvZ25hLCBEaXBhcnRpbWVudG8gU2NpIE1lZCBWZXQgRElNRVZFVCwgVmlh
IFRvbGFyYSA1MCwgSS00MDA2NCBPenphbm8gRGVsbGVtaWxpYSwgQk8sIEl0YWx5LjsgR3JpbGxp
LCBFIChjb3JyZXNwb25kaW5nIGF1dGhvciksIFZldGFncm8gSW5jLCAxMTYgVyBKYWNrc29uIEJs
dmQsU3VpdGUgMzIwLCBDaGljYWdvLCBJTCA2MDYwNCBVU0EuJiN4RDthbmRyZWEuYm9uZXR0aTE1
QHVuaWJvLml0OyBiZW5lZGV0dGEudHVnbm9saUB2ZXRhZ3JvLmNvbTsgYW5kcmVhLnBpdmFAdW5p
Ym8uaXQ7IGVzdGVyLmdyaWxsaUB1bmliby5pdDwvYXV0aC1hZGRyZXNzPjx0aXRsZXM+PHRpdGxl
PlRvd2FyZHMgWmVybyBaaW5jIE94aWRlOiBGZWVkaW5nIFN0cmF0ZWdpZXMgdG8gTWFuYWdlIFBv
c3QtV2VhbmluZyBEaWFycmhlYSBpbiBQaWdsZXRzPC90aXRsZT48c2Vjb25kYXJ5LXRpdGxlPkFu
aW1hbHM8L3NlY29uZGFyeS10aXRsZT48YWx0LXRpdGxlPkFuaW1hbHM8L2FsdC10aXRsZT48c2hv
cnQtdGl0bGU+VG93YXJkcyBaZXJvIFppbmMgT3hpZGU6IEZlZWRpbmcgU3RyYXRlZ2llcyB0byBN
YW5hZ2UgUG9zdC1XZWFuaW5nIERpYXJyaGVhIGluIFBpZ2xldHM8L3Nob3J0LXRpdGxlPjwvdGl0
bGVzPjxwZXJpb2RpY2FsPjxmdWxsLXRpdGxlPkFuaW1hbHM8L2Z1bGwtdGl0bGU+PC9wZXJpb2Rp
Y2FsPjxhbHQtcGVyaW9kaWNhbD48ZnVsbC10aXRsZT5BbmltYWxzPC9mdWxsLXRpdGxlPjwvYWx0
LXBlcmlvZGljYWw+PHBhZ2VzPjI0PC9wYWdlcz48dm9sdW1lPjExPC92b2x1bWU+PG51bWJlcj4z
PC9udW1iZXI+PGtleXdvcmRzPjxrZXl3b3JkPnppbmMgb3hpZGU8L2tleXdvcmQ+PGtleXdvcmQ+
cG9zdC13ZWFuaW5nIGRpYXJyaGVhPC9rZXl3b3JkPjxrZXl3b3JkPkVzY2hlcmljaGlhIGNvbGkg
RjQ8L2tleXdvcmQ+PGtleXdvcmQ+Szg4PC9rZXl3b3JkPjxrZXl3b3JkPkVURUM8L2tleXdvcmQ+
PGtleXdvcmQ+cGlnbGV0PC9rZXl3b3JkPjxrZXl3b3JkPnBpZyBudXRyaXRpb248L2tleXdvcmQ+
PGtleXdvcmQ+d2VhbmluZzwva2V5d29yZD48a2V5d29yZD5lbnRlcm90b3hpZ2VuaWMgZXNjaGVy
aWNoaWEtY29saTwva2V5d29yZD48a2V5d29yZD5zcHJheS1kcmllZCBwbGFzbWE8L2tleXdvcmQ+
PGtleXdvcmQ+ZWFybHktd2VhbmVkIHBpZ3M8L2tleXdvcmQ+PGtleXdvcmQ+aW1wcm92ZXMgZ3Jv
d3RoLXBlcmZvcm1hbmNlPC9rZXl3b3JkPjxrZXl3b3JkPnNtYWxsLWludGVzdGluYWwgbW9ycGhv
bG9neTwva2V5d29yZD48a2V5d29yZD5mZWQ8L2tleXdvcmQ+PGtleXdvcmQ+cGhhcm1hY29sb2dp
Y2FsIGxldmVsczwva2V5d29yZD48a2V5d29yZD5uYXR1cmUtaWRlbnRpY2FsIGNvbXBvdW5kczwv
a2V5d29yZD48a2V5d29yZD5lZ2cteW9sayBhbnRpYm9kaWVzPC9rZXl3b3JkPjxrZXl3b3JkPmxv
dy1wcm90ZWluIGRpZXRzPC9rZXl3b3JkPjxrZXl3b3JkPm9yZ2FuaWMtYWNpZHM8L2tleXdvcmQ+
PGtleXdvcmQ+QWdyaWN1bHR1cmU8L2tleXdvcmQ+PGtleXdvcmQ+VmV0ZXJpbmFyeSBTY2llbmNl
czwva2V5d29yZD48a2V5d29yZD5ab29sb2d5PC9rZXl3b3JkPjwva2V5d29yZHM+PGRhdGVzPjx5
ZWFyPjIwMjE8L3llYXI+PHB1Yi1kYXRlcz48ZGF0ZT5NYXI8L2RhdGU+PC9wdWItZGF0ZXM+PC9k
YXRlcz48aXNibj4yMDc2LTI2MTU8L2lzYm4+PGFjY2Vzc2lvbi1udW0+V09TOjAwMDYzMzE4NDcw
MDAwMTwvYWNjZXNzaW9uLW51bT48d29yay10eXBlPlJldmlldzwvd29yay10eXBlPjx1cmxzPjxy
ZWxhdGVkLXVybHM+PHVybD48c3R5bGUgZmFjZT0idW5kZXJsaW5lIiBmb250PSJkZWZhdWx0IiBz
aXplPSIxMDAlIj4mbHQ7R28gdG8gSVNJJmd0OzovL1dPUzowMDA2MzMxODQ3MDAwMDE8L3N0eWxl
PjwvdXJsPjx1cmw+aHR0cHM6Ly9tZHBpLXJlcy5jb20vZF9hdHRhY2htZW50L2FuaW1hbHMvYW5p
bWFscy0xMS0wMDY0Mi9hcnRpY2xlX2RlcGxveS9hbmltYWxzLTExLTAwNjQyLXYyLnBkZj92ZXJz
aW9uPTE2MTQ4NDA1NDM8L3VybD48L3JlbGF0ZWQtdXJscz48L3VybHM+PGN1c3RvbTc+NjQyPC9j
dXN0b203PjxlbGVjdHJvbmljLXJlc291cmNlLW51bT4xMC4zMzkwL2FuaTExMDMwNjQyPC9lbGVj
dHJvbmljLXJlc291cmNlLW51bT48bGFuZ3VhZ2U+RW5nbGlzaDwvbGFuZ3VhZ2U+PC9yZWNvcmQ+
PC9DaXRlPjxDaXRlPjxBdXRob3I+QWRsaTwvQXV0aG9yPjxZZWFyPjIwMjI8L1llYXI+PFJlY051
bT4xOTwvUmVjTnVtPjxyZWNvcmQ+PHJlYy1udW1iZXI+MTk8L3JlYy1udW1iZXI+PGZvcmVpZ24t
a2V5cz48a2V5IGFwcD0iRU4iIGRiLWlkPSI5OXNweHR4YWp4c2FzYmVmcjk1cGYwMHJmcnMwMGVw
OXZlMmEiIHRpbWVzdGFtcD0iMTY1NzIzMTc4NSI+MTk8L2tleT48L2ZvcmVpZ24ta2V5cz48cmVm
LXR5cGUgbmFtZT0iSm91cm5hbCBBcnRpY2xlIj4xNzwvcmVmLXR5cGU+PGNvbnRyaWJ1dG9ycz48
YXV0aG9ycz48YXV0aG9yPkFkbGksIEQuIE4uPC9hdXRob3I+PGF1dGhvcj5TaG9saWtpbiwgTS4g
TS48L2F1dGhvcj48YXV0aG9yPlFvbWFyaXlhaCwgTi48L2F1dGhvcj48YXV0aG9yPlByaWhhbWJv
ZG8sIFQuIFIuPC9hdXRob3I+PGF1dGhvcj5Tam9mamFuLCBPLjwvYXV0aG9yPjxhdXRob3I+SGlk
YXlhdCwgQy48L2F1dGhvcj48YXV0aG9yPlNhZGFybWFuLCBTLjwvYXV0aG9yPjxhdXRob3I+TnVy
Zml0cmlhbmksIFIuIEEuPC9hdXRob3I+PGF1dGhvcj5KYXlhbmVnYXJhLCBBLjwvYXV0aG9yPjxh
dXRob3I+U29sZmFpbmUsIFIuPC9hdXRob3I+PGF1dGhvcj5OYWhyb3dpLCBOLjwvYXV0aG9yPjwv
YXV0aG9ycz48L2NvbnRyaWJ1dG9ycz48dGl0bGVzPjx0aXRsZT5FZmZlY3Qgb2YgVXNpbmcgUGVw
dGlkZSBhcyBhIFJlcGxhY2VtZW50IG9mIEFudGliaW90aWMgR3Jvd3RoIFByb21vdGVycyBvbiBQ
aWdzOiBhIFN5c3RlbWF0aWMgUmV2aWV3IGFuZCBNZXRhLXJlZ3Jlc3Npb248L3RpdGxlPjxzZWNv
bmRhcnktdGl0bGU+Sm91cm5hbCBvZiBBZHZhbmNlZCBWZXRlcmluYXJ5IFJlc2VhcmNoPC9zZWNv
bmRhcnktdGl0bGU+PHNob3J0LXRpdGxlPkVmZmVjdCBvZiBVc2luZyBQZXB0aWRlIGFzIGEgUmVw
bGFjZW1lbnQgb2YgQW50aWJpb3RpYyBHcm93dGggUHJvbW90ZXJzIG9uIFBpZ3M6IGEgU3lzdGVt
YXRpYyBSZXZpZXcgYW5kIE1ldGEtcmVncmVzc2lvbjwvc2hvcnQtdGl0bGU+PC90aXRsZXM+PHBl
cmlvZGljYWw+PGZ1bGwtdGl0bGU+Sm91cm5hbCBvZiBBZHZhbmNlZCBWZXRlcmluYXJ5IFJlc2Vh
cmNoPC9mdWxsLXRpdGxlPjwvcGVyaW9kaWNhbD48cGFnZXM+MjktMzU8L3BhZ2VzPjx2b2x1bWU+
MTI8L3ZvbHVtZT48bnVtYmVyPjE8L251bWJlcj48a2V5d29yZHM+PGtleXdvcmQ+TWV0YS1yZWdy
ZXNzaW9uPC9rZXl3b3JkPjxrZXl3b3JkPlBlcHRpZGU8L2tleXdvcmQ+PGtleXdvcmQ+UGlnPC9r
ZXl3b3JkPjxrZXl3b3JkPlN5c3RlbWF0aWMgcmV2aWV3PC9rZXl3b3JkPjxrZXl3b3JkPmFudGli
aW90aWMgYWdlbnQ8L2tleXdvcmQ+PGtleXdvcmQ+YW50aWluZmVjdGl2ZSBhZ2VudDwva2V5d29y
ZD48a2V5d29yZD5ncm93dGggcHJvbW90b3I8L2tleXdvcmQ+PGtleXdvcmQ+YWxnb3JpdGhtPC9r
ZXl3b3JkPjxrZXl3b3JkPmFudGliaW90aWMgdGhlcmFweTwva2V5d29yZD48a2V5d29yZD5ib2R5
IHdlaWdodDwva2V5d29yZD48a2V5d29yZD5jYW5jZXIgc3Vydml2YWw8L2tleXdvcmQ+PGtleXdv
cmQ+Y2VsbCBncm93dGg8L2tleXdvcmQ+PGtleXdvcmQ+ZGlhcnJoZWE8L2tleXdvcmQ+PGtleXdv
cmQ+ZGlldCBzdXBwbGVtZW50YXRpb248L2tleXdvcmQ+PGtleXdvcmQ+ZmVlZCBjb252ZXJzaW9u
IHJhdGlvPC9rZXl3b3JkPjxrZXl3b3JkPmZvb2QgaW50YWtlPC9rZXl3b3JkPjxrZXl3b3JkPmdl
bmUgZXhwcmVzc2lvbjwva2V5d29yZD48a2V5d29yZD5tZXRhIGFuYWx5c2lzPC9rZXl3b3JkPjxr
ZXl3b3JkPm1pY3JvYmlhbCBncm93dGg8L2tleXdvcmQ+PGtleXdvcmQ+bm9uaHVtYW48L2tleXdv
cmQ+PGtleXdvcmQ+UmV2aWV3PC9rZXl3b3JkPjxrZXl3b3JkPnN1cnZpdmFsIHJhdGU8L2tleXdv
cmQ+PC9rZXl3b3Jkcz48ZGF0ZXM+PHllYXI+MjAyMjwveWVhcj48L2RhdGVzPjx3b3JrLXR5cGU+
UmV2aWV3PC93b3JrLXR5cGU+PHVybHM+PHJlbGF0ZWQtdXJscz48dXJsPmh0dHBzOi8vd3d3LnNj
b3B1cy5jb20vaW53YXJkL3JlY29yZC51cmk/ZWlkPTItczIuMC04NTEyNTgxNjI3NSZhbXA7cGFy
dG5lcklEPTQwJmFtcDttZDU9ZTFiZGIwMzE5MDE3ZjY5ZWRiOTJhN2MzMGVkNzc2MTM8L3VybD48
L3JlbGF0ZWQtdXJscz48L3VybHM+PHJlbW90ZS1kYXRhYmFzZS1uYW1lPlNjb3B1czwvcmVtb3Rl
LWRhdGFiYXNlLW5hbWU+PGxhbmd1YWdlPkVuZ2xpc2g8L2xhbmd1YWdlPjwvcmVjb3JkPjwvQ2l0
ZT48Q2l0ZT48QXV0aG9yPkxpdTwvQXV0aG9yPjxZZWFyPjIwMTg8L1llYXI+PFJlY051bT42MzU8
L1JlY051bT48cmVjb3JkPjxyZWMtbnVtYmVyPjYzNTwvcmVjLW51bWJlcj48Zm9yZWlnbi1rZXlz
PjxrZXkgYXBwPSJFTiIgZGItaWQ9Ijk5c3B4dHhhanhzYXNiZWZyOTVwZjAwcmZyczAwZXA5dmUy
YSIgdGltZXN0YW1wPSIxNjY0NzM2NTgyIj42MzU8L2tleT48L2ZvcmVpZ24ta2V5cz48cmVmLXR5
cGUgbmFtZT0iSm91cm5hbCBBcnRpY2xlIj4xNzwvcmVmLXR5cGU+PGNvbnRyaWJ1dG9ycz48YXV0
aG9ycz48YXV0aG9yPkxpdSwgWS48L2F1dGhvcj48YXV0aG9yPkVzcGlub3NhLCBDLiBELjwvYXV0
aG9yPjxhdXRob3I+QWJlbGlsbGEsIEouIEouPC9hdXRob3I+PGF1dGhvcj5DYXNhcywgRy4gQS48
L2F1dGhvcj48YXV0aG9yPkxhZ29zLCBMLiBWLjwvYXV0aG9yPjxhdXRob3I+TGVlLCBTLiBBLjwv
YXV0aG9yPjxhdXRob3I+S3dvbiwgVy4gQi48L2F1dGhvcj48YXV0aG9yPk1hdGhhaSwgSi4gSy48
L2F1dGhvcj48YXV0aG9yPk5hdmFycm8sIEQuIE0uIEQuIEwuPC9hdXRob3I+PGF1dGhvcj5KYXdv
cnNraSwgTi4gVy48L2F1dGhvcj48YXV0aG9yPlN0ZWluLCBILiBILjwvYXV0aG9yPjwvYXV0aG9y
cz48L2NvbnRyaWJ1dG9ycz48dGl0bGVzPjx0aXRsZT5Ob24tYW50aWJpb3RpYyBmZWVkIGFkZGl0
aXZlcyBpbiBkaWV0cyBmb3IgcGlnczogQSByZXZpZXc8L3RpdGxlPjxzZWNvbmRhcnktdGl0bGU+
QW5pbWFsIE51dHJpdGlvbjwvc2Vjb25kYXJ5LXRpdGxlPjxzaG9ydC10aXRsZT5Ob24tYW50aWJp
b3RpYyBmZWVkIGFkZGl0aXZlcyBpbiBkaWV0cyBmb3IgcGlnczogQSByZXZpZXc8L3Nob3J0LXRp
dGxlPjwvdGl0bGVzPjxwZXJpb2RpY2FsPjxmdWxsLXRpdGxlPkFuaW1hbCBOdXRyaXRpb248L2Z1
bGwtdGl0bGU+PC9wZXJpb2RpY2FsPjxwYWdlcz4xMTMtMTI1PC9wYWdlcz48dm9sdW1lPjQ8L3Zv
bHVtZT48bnVtYmVyPjI8L251bWJlcj48a2V5d29yZHM+PGtleXdvcmQ+QWNpZGlmaWVyczwva2V5
d29yZD48a2V5d29yZD5EaXJlY3QtZmVkIG1pY3JvYmlhbHM8L2tleXdvcmQ+PGtleXdvcmQ+TWlu
ZXJhbHM8L2tleXdvcmQ+PGtleXdvcmQ+UGlnczwva2V5d29yZD48a2V5d29yZD5QbGFudCBleHRy
YWN0czwva2V5d29yZD48a2V5d29yZD5QcmViaW90aWNzPC9rZXl3b3JkPjwva2V5d29yZHM+PGRh
dGVzPjx5ZWFyPjIwMTg8L3llYXI+PC9kYXRlcz48d29yay10eXBlPlJldmlldzwvd29yay10eXBl
Pjx1cmxzPjxyZWxhdGVkLXVybHM+PHVybD5odHRwczovL3d3dy5zY29wdXMuY29tL2lud2FyZC9y
ZWNvcmQudXJpP2VpZD0yLXMyLjAtODUwNDQwMDc4NzAmYW1wO2RvaT0xMC4xMDE2JTJmai5hbmlu
dS4yMDE4LjAxLjAwNyZhbXA7cGFydG5lcklEPTQwJmFtcDttZDU9YTBlNDY1ZDM0NDE4MzYwMzYz
ZWRhYjFkMzA2NjFkOWRodHRwczovL3d3dy5uY2JpLm5sbS5uaWguZ292L3BtYy9hcnRpY2xlcy9Q
TUM2MTAzNDY5L3BkZi9tYWluLnBkZjwvdXJsPjwvcmVsYXRlZC11cmxzPjwvdXJscz48ZWxlY3Ry
b25pYy1yZXNvdXJjZS1udW0+MTAuMTAxNi9qLmFuaW51LjIwMTguMDEuMDA3PC9lbGVjdHJvbmlj
LXJlc291cmNlLW51bT48cmVtb3RlLWRhdGFiYXNlLW5hbWU+U2NvcHVzPC9yZW1vdGUtZGF0YWJh
c2UtbmFtZT48bGFuZ3VhZ2U+RW5nbGlzaDwvbGFuZ3VhZ2U+PC9yZWNvcmQ+PC9DaXRlPjxDaXRl
PjxBdXRob3I+TGl1PC9BdXRob3I+PFllYXI+MjAxNzwvWWVhcj48UmVjTnVtPjYyNDwvUmVjTnVt
PjxyZWNvcmQ+PHJlYy1udW1iZXI+NjI0PC9yZWMtbnVtYmVyPjxmb3JlaWduLWtleXM+PGtleSBh
cHA9IkVOIiBkYi1pZD0iOTlzcHh0eGFqeHNhc2JlZnI5NXBmMDByZnJzMDBlcDl2ZTJhIiB0aW1l
c3RhbXA9IjE2NjQ3MzY1ODIiPjYyNDwva2V5PjwvZm9yZWlnbi1rZXlzPjxyZWYtdHlwZSBuYW1l
PSJKb3VybmFsIEFydGljbGUiPjE3PC9yZWYtdHlwZT48Y29udHJpYnV0b3JzPjxhdXRob3JzPjxh
dXRob3I+TGl1LCBZLjwvYXV0aG9yPjxhdXRob3I+V2FuZywgWC48L2F1dGhvcj48YXV0aG9yPkhv
dSwgWS48L2F1dGhvcj48YXV0aG9yPllpbiwgWS48L2F1dGhvcj48YXV0aG9yPlFpdSwgWS48L2F1
dGhvcj48YXV0aG9yPld1LCBHLjwvYXV0aG9yPjxhdXRob3I+SHUsIEMuIEEuPC9hdXRob3I+PC9h
dXRob3JzPjwvY29udHJpYnV0b3JzPjxhdXRoLWFkZHJlc3M+SHViZWkgQ29sbGFib3JhdGl2ZSBJ
bm5vdmF0aW9uIENlbnRlciBmb3IgQW5pbWFsIE51dHJpdGlvbiBhbmQgRmVlZCBTYWZldHksIEh1
YmVpIEtleSBMYWJvcmF0b3J5IG9mIEFuaW1hbCBOdXRyaXRpb24gYW5kIEZlZWQgU2NpZW5jZSwg
V3VoYW4gUG9seXRlY2huaWMgVW5pdmVyc2l0eSwgV3VoYW4sIDQzMDAyMywgQ2hpbmEuIHl1bGFu
Zmxvd2VyQDEyNi5jb20uIEh1YmVpIENvbGxhYm9yYXRpdmUgSW5ub3ZhdGlvbiBDZW50ZXIgZm9y
IEFuaW1hbCBOdXRyaXRpb24gYW5kIEZlZWQgU2FmZXR5LCBIdWJlaSBLZXkgTGFib3JhdG9yeSBv
ZiBBbmltYWwgTnV0cml0aW9uIGFuZCBGZWVkIFNjaWVuY2UsIFd1aGFuIFBvbHl0ZWNobmljIFVu
aXZlcnNpdHksIFd1aGFuLCA0MzAwMjMsIENoaW5hLiBMYWJvcmF0b3J5IG9mIEFuaW1hbCBOdXRy
aXRpb24gYW5kIEhlYWx0aCBhbmQgS2V5IExhYm9yYXRvcnkgb2YgQWdyby1FY29sb2d5LCBJbnN0
aXR1dGUgb2YgU3VidHJvcGljYWwgQWdyaWN1bHR1cmUsIFRoZSBDaGluZXNlIEFjYWRlbXkgb2Yg
U2NpZW5jZXMsIENoYW5nc2hhLCA0MTAxMjUsIENoaW5hLiBJbnN0aXR1dGUgb2YgTGlmZSBTY2ll
bmNlcywgSHVtYW4gTm9ybWFsIFVuaXZlcnNpdHksIENoYW5nc2hhLCA0MTAwODEsIENoaW5hLiBE
ZXBhcnRtZW50IG9mIEFuaW1hbCBTY2llbmNlLCBUZXhhcyBBJmFtcDtNIFVuaXZlcnNpdHksIENv
bGxlZ2UgU3RhdGlvbiwgVFgsIDc3ODQzLCBVU0EuIEh1YmVpIENvbGxhYm9yYXRpdmUgSW5ub3Zh
dGlvbiBDZW50ZXIgZm9yIEFuaW1hbCBOdXRyaXRpb24gYW5kIEZlZWQgU2FmZXR5LCBIdWJlaSBL
ZXkgTGFib3JhdG9yeSBvZiBBbmltYWwgTnV0cml0aW9uIGFuZCBGZWVkIFNjaWVuY2UsIFd1aGFu
IFBvbHl0ZWNobmljIFVuaXZlcnNpdHksIFd1aGFuLCA0MzAwMjMsIENoaW5hLiBBSHVAc2FsdWQu
dW5tLmVkdS4gTGFib3JhdG9yeSBvZiBBbmltYWwgTnV0cml0aW9uIGFuZCBIZWFsdGggYW5kIEtl
eSBMYWJvcmF0b3J5IG9mIEFncm8tRWNvbG9neSwgSW5zdGl0dXRlIG9mIFN1YnRyb3BpY2FsIEFn
cmljdWx0dXJlLCBUaGUgQ2hpbmVzZSBBY2FkZW15IG9mIFNjaWVuY2VzLCBDaGFuZ3NoYSwgNDEw
MTI1LCBDaGluYS4gQUh1QHNhbHVkLnVubS5lZHUuIEluc3RpdHV0ZSBvZiBMaWZlIFNjaWVuY2Vz
LCBIdW1hbiBOb3JtYWwgVW5pdmVyc2l0eSwgQ2hhbmdzaGEsIDQxMDA4MSwgQ2hpbmEuIEFIdUBz
YWx1ZC51bm0uZWR1LiBEZXBhcnRtZW50IG9mIEJpb2NoZW1pc3RyeSBhbmQgTW9sZWN1bGFyIEJp
b2xvZ3ksIFVuaXZlcnNpdHkgb2YgTmV3IE1leGljbyBTY2hvb2wgb2YgTWVkaWNpbmUsIEFsYnVx
dWVycXVlLCBOTSwgODcxMzEsIFVTQS4gQUh1QHNhbHVkLnVubS5lZHUuPC9hdXRoLWFkZHJlc3M+
PHRpdGxlcz48dGl0bGU+Um9sZXMgb2YgYW1pbm8gYWNpZHMgaW4gcHJldmVudGluZyBhbmQgdHJl
YXRpbmcgaW50ZXN0aW5hbCBkaXNlYXNlczogcmVjZW50IHN0dWRpZXMgd2l0aCBwaWcgbW9kZWxz
PC90aXRsZT48c2Vjb25kYXJ5LXRpdGxlPkFtaW5vIEFjaWRzPC9zZWNvbmRhcnktdGl0bGU+PGFs
dC10aXRsZT5BbWlubyBhY2lkczwvYWx0LXRpdGxlPjxzaG9ydC10aXRsZT5Sb2xlcyBvZiBhbWlu
byBhY2lkcyBpbiBwcmV2ZW50aW5nIGFuZCB0cmVhdGluZyBpbnRlc3RpbmFsIGRpc2Vhc2VzOiBy
ZWNlbnQgc3R1ZGllcyB3aXRoIHBpZyBtb2RlbHM8L3Nob3J0LXRpdGxlPjwvdGl0bGVzPjxwZXJp
b2RpY2FsPjxmdWxsLXRpdGxlPkFtaW5vIEFjaWRzPC9mdWxsLXRpdGxlPjxhYmJyLTE+QW1pbm8g
YWNpZHM8L2FiYnItMT48L3BlcmlvZGljYWw+PGFsdC1wZXJpb2RpY2FsPjxmdWxsLXRpdGxlPkFt
aW5vIEFjaWRzPC9mdWxsLXRpdGxlPjxhYmJyLTE+QW1pbm8gYWNpZHM8L2FiYnItMT48L2FsdC1w
ZXJpb2RpY2FsPjxwYWdlcz4xMjc3LTEyOTE8L3BhZ2VzPjx2b2x1bWU+NDk8L3ZvbHVtZT48bnVt
YmVyPjg8L251bWJlcj48ZWRpdGlvbj4yMDE3LzA2LzE2PC9lZGl0aW9uPjxrZXl3b3Jkcz48a2V5
d29yZD5BbWlubyBBY2lkcy8qbWV0YWJvbGlzbTwva2V5d29yZD48a2V5d29yZD5BbmltYWxzPC9r
ZXl3b3JkPjxrZXl3b3JkPkh1bWFuczwva2V5d29yZD48a2V5d29yZD5JbnRlc3RpbmFsIERpc2Vh
c2VzLyptZXRhYm9saXNtLypwcmV2ZW50aW9uICZhbXA7IGNvbnRyb2w8L2tleXdvcmQ+PGtleXdv
cmQ+KkFtaW5vIGFjaWRzPC9rZXl3b3JkPjxrZXl3b3JkPipJbnRlc3RpbmFsIGRpc2Vhc2U8L2tl
eXdvcmQ+PGtleXdvcmQ+KlBpZyBtb2RlbHM8L2tleXdvcmQ+PGtleXdvcmQ+KlRoZXJhcGV1dGlj
czwva2V5d29yZD48L2tleXdvcmRzPjxkYXRlcz48eWVhcj4yMDE3PC95ZWFyPjxwdWItZGF0ZXM+
PGRhdGU+QXVnPC9kYXRlPjwvcHViLWRhdGVzPjwvZGF0ZXM+PGlzYm4+MDkzOS00NDUxPC9pc2Ju
PjxhY2Nlc3Npb24tbnVtPjI4NjE2NzUxPC9hY2Nlc3Npb24tbnVtPjx1cmxzPjxyZWxhdGVkLXVy
bHM+PHVybD5odHRwczovL2xpbmsuc3ByaW5nZXIuY29tL2NvbnRlbnQvcGRmLzEwLjEwMDcvczAw
NzI2LTAxNy0yNDUwLTEucGRmPC91cmw+PC9yZWxhdGVkLXVybHM+PC91cmxzPjxlbGVjdHJvbmlj
LXJlc291cmNlLW51bT4xMC4xMDA3L3MwMDcyNi0wMTctMjQ1MC0xPC9lbGVjdHJvbmljLXJlc291
cmNlLW51bT48cmVtb3RlLWRhdGFiYXNlLXByb3ZpZGVyPk5sbTwvcmVtb3RlLWRhdGFiYXNlLXBy
b3ZpZGVyPjxsYW5ndWFnZT5lbmc8L2xhbmd1YWdlPjwvcmVjb3JkPjwvQ2l0ZT48Q2l0ZT48QXV0
aG9yPkx1aXNlPC9BdXRob3I+PFllYXI+MjAyMjwvWWVhcj48UmVjTnVtPjcwMTwvUmVjTnVtPjxy
ZWNvcmQ+PHJlYy1udW1iZXI+NzAxPC9yZWMtbnVtYmVyPjxmb3JlaWduLWtleXM+PGtleSBhcHA9
IkVOIiBkYi1pZD0iOTlzcHh0eGFqeHNhc2JlZnI5NXBmMDByZnJzMDBlcDl2ZTJhIiB0aW1lc3Rh
bXA9IjE2NjQ3MzY1ODUiPjcwMTwva2V5PjwvZm9yZWlnbi1rZXlzPjxyZWYtdHlwZSBuYW1lPSJK
b3VybmFsIEFydGljbGUiPjE3PC9yZWYtdHlwZT48Y29udHJpYnV0b3JzPjxhdXRob3JzPjxhdXRo
b3I+THVpc2UsIEQuPC9hdXRob3I+PGF1dGhvcj5Cb3NpLCBQLjwvYXV0aG9yPjxhdXRob3I+UmFm
ZiwgTC48L2F1dGhvcj48YXV0aG9yPkFtYXR1Y2NpLCBMLjwvYXV0aG9yPjxhdXRob3I+VmlyZGlz
LCBTLjwvYXV0aG9yPjxhdXRob3I+VHJldmlzaSwgUC48L2F1dGhvcj48L2F1dGhvcnM+PC9jb250
cmlidXRvcnM+PGF1dGgtYWRkcmVzcz5bTHVpc2UsIERpYW5hfEJvc2ksIFBhb2xvfEFtYXR1Y2Np
LCBMYXVyYXxWaXJkaXMsIFNhcmF8VHJldmlzaSwgUGFvbG9dIFVuaXYgQm9sb2duYSwgRGVwdCBB
Z3IgJmFtcDsgRm9vZCBTY2ksIEJvbG9nbmEsIEl0YWx5LiBbUmFmZiwgTGVuYV0gQ2hyIEhhbnNl
biwgQW5pbSBIbHRoICZhbXA7IE51dHIsIEhvcnNob2xtLCBEZW5tYXJrLiBMdWlzZSwgRCAoY29y
cmVzcG9uZGluZyBhdXRob3IpLCBVbml2IEJvbG9nbmEsIERlcHQgQWdyICZhbXA7IEZvb2QgU2Np
LCBCb2xvZ25hLCBJdGFseS4gZGlhbmEubHVpc2UyQHVuaWJvLml0PC9hdXRoLWFkZHJlc3M+PHRp
dGxlcz48dGl0bGU+QmFjaWxsdXMgc3BwLiBQcm9iaW90aWMgU3RyYWlucyBhcyBhIFBvdGVudGlh
bCBUb29sIGZvciBMaW1pdGluZyB0aGUgVXNlIG9mIEFudGliaW90aWNzLCBhbmQgSW1wcm92aW5n
IHRoZSBHcm93dGggYW5kIEhlYWx0aCBvZiBQaWdzIGFuZCBDaGlja2VuczwvdGl0bGU+PHNlY29u
ZGFyeS10aXRsZT5Gcm9udGllcnMgaW4gTWljcm9iaW9sb2d5PC9zZWNvbmRhcnktdGl0bGU+PGFs
dC10aXRsZT5Gcm9udC4gTWljcm9iaW9sLjwvYWx0LXRpdGxlPjxzaG9ydC10aXRsZT5CYWNpbGx1
cyBzcHAuIFByb2Jpb3RpYyBTdHJhaW5zIGFzIGEgUG90ZW50aWFsIFRvb2wgZm9yIExpbWl0aW5n
IHRoZSBVc2Ugb2YgQW50aWJpb3RpY3MsIGFuZCBJbXByb3ZpbmcgdGhlIEdyb3d0aCBhbmQgSGVh
bHRoIG9mIFBpZ3MgYW5kIENoaWNrZW5zPC9zaG9ydC10aXRsZT48L3RpdGxlcz48cGVyaW9kaWNh
bD48ZnVsbC10aXRsZT5Gcm9udGllcnMgaW4gTWljcm9iaW9sb2d5PC9mdWxsLXRpdGxlPjxhYmJy
LTE+RnJvbnQuIE1pY3JvYmlvbC48L2FiYnItMT48L3BlcmlvZGljYWw+PGFsdC1wZXJpb2RpY2Fs
PjxmdWxsLXRpdGxlPkZyb250aWVycyBpbiBNaWNyb2Jpb2xvZ3k8L2Z1bGwtdGl0bGU+PGFiYnIt
MT5Gcm9udC4gTWljcm9iaW9sLjwvYWJici0xPjwvYWx0LXBlcmlvZGljYWw+PHBhZ2VzPjE5PC9w
YWdlcz48dm9sdW1lPjEzPC92b2x1bWU+PGtleXdvcmRzPjxrZXl3b3JkPmFudGliaW90aWNzPC9r
ZXl3b3JkPjxrZXl3b3JkPkJhY2lsbHVzPC9rZXl3b3JkPjxrZXl3b3JkPmd1dCBoZWFsdGg8L2tl
eXdvcmQ+PGtleXdvcmQ+cGlnPC9rZXl3b3JkPjxrZXl3b3JkPnByb2Jpb3RpY3M8L2tleXdvcmQ+
PGtleXdvcmQ+YnJvaWxlcjwva2V5d29yZD48a2V5d29yZD5kaXJlY3QtZmVkIG1pY3JvYmlhbHM8
L2tleXdvcmQ+PGtleXdvcmQ+bm94aW91cyBnYXMgZW1pc3Npb248L2tleXdvcmQ+PGtleXdvcmQ+
Y2VyZXVzIHZhci4gdG95b2k8L2tleXdvcmQ+PGtleXdvcmQ+cmVwcm9kdWN0aXZlLXBlcmZvcm1h
bmNlPC9rZXl3b3JkPjxrZXl3b3JkPm51dHJpZW50IGRpZ2VzdGliaWxpdHk8L2tleXdvcmQ+PGtl
eXdvcmQ+Z2FzdHJvaW50ZXN0aW5hbDwva2V5d29yZD48a2V5d29yZD5taWNyb2Jpb3RhPC9rZXl3
b3JkPjxrZXl3b3JkPmRpZXRhcnkgc3VwcGxlbWVudGF0aW9uPC9rZXl3b3JkPjxrZXl3b3JkPmlu
dGVzdGluYWwtbXVjb3NhPC9rZXl3b3JkPjxrZXl3b3JkPmZpZWxkLWV2YWx1YXRpb248L2tleXdv
cmQ+PGtleXdvcmQ+bnVyc2VyeSBwaWdzPC9rZXl3b3JkPjxrZXl3b3JkPk1pY3JvYmlvbG9neTwv
a2V5d29yZD48L2tleXdvcmRzPjxkYXRlcz48eWVhcj4yMDIyPC95ZWFyPjxwdWItZGF0ZXM+PGRh
dGU+RmViPC9kYXRlPjwvcHViLWRhdGVzPjwvZGF0ZXM+PGFjY2Vzc2lvbi1udW0+V09TOjAwMDc2
MDczNDQwMDAwMTwvYWNjZXNzaW9uLW51bT48d29yay10eXBlPlJldmlldzwvd29yay10eXBlPjx1
cmxzPjxyZWxhdGVkLXVybHM+PHVybD4mbHQ7R28gdG8gSVNJJmd0OzovL1dPUzowMDA3NjA3MzQ0
MDAwMDE8L3VybD48L3JlbGF0ZWQtdXJscz48L3VybHM+PGN1c3RvbTc+ODAxODI3PC9jdXN0b203
PjxlbGVjdHJvbmljLXJlc291cmNlLW51bT4xMC4zMzg5L2ZtaWNiLjIwMjIuODAxODI3PC9lbGVj
dHJvbmljLXJlc291cmNlLW51bT48bGFuZ3VhZ2U+RW5nbGlzaDwvbGFuZ3VhZ2U+PC9yZWNvcmQ+
PC9DaXRlPjxDaXRlPjxBdXRob3I+TW91PC9BdXRob3I+PFllYXI+MjAxOTwvWWVhcj48UmVjTnVt
PjY0NjwvUmVjTnVtPjxyZWNvcmQ+PHJlYy1udW1iZXI+NjQ2PC9yZWMtbnVtYmVyPjxmb3JlaWdu
LWtleXM+PGtleSBhcHA9IkVOIiBkYi1pZD0iOTlzcHh0eGFqeHNhc2JlZnI5NXBmMDByZnJzMDBl
cDl2ZTJhIiB0aW1lc3RhbXA9IjE2NjQ3MzY1ODMiPjY0Njwva2V5PjwvZm9yZWlnbi1rZXlzPjxy
ZWYtdHlwZSBuYW1lPSJKb3VybmFsIEFydGljbGUiPjE3PC9yZWYtdHlwZT48Y29udHJpYnV0b3Jz
PjxhdXRob3JzPjxhdXRob3I+TW91LCBRLjwvYXV0aG9yPjxhdXRob3I+WWFuZywgSC4gUy48L2F1
dGhvcj48YXV0aG9yPllpbiwgWS4gTC48L2F1dGhvcj48YXV0aG9yPkh1YW5nLCBQLiBGLjwvYXV0
aG9yPjwvYXV0aG9ycz48L2NvbnRyaWJ1dG9ycz48YXV0aC1hZGRyZXNzPltNb3UsIFFpfFlhbmcs
IEh1YW4tU2hlbmd8WWluLCBZdS1Mb25nfEh1YW5nLCBQZW5nLUZlaV0gSHVuYW4gTm9ybWFsIFVu
aXYsIFNjaCBMaWZlIFNjaSwgQ2hhbmdzaGEgNDEwMDA2LCBIdW5hbiwgUGVvcGxlcyBSIENoaW5h
LiBIdWFuZywgUEYgKGNvcnJlc3BvbmRpbmcgYXV0aG9yKSwgSHVuYW4gTm9ybWFsIFVuaXYsIFNj
aCBMaWZlIFNjaSwgQ2hhbmdzaGEgNDEwMDA2LCBIdW5hbiwgUGVvcGxlcyBSIENoaW5hLiBtb3Vx
aUBmb3htYWlsLmNvbXx5aHNAaHVubnUuZWR1LmNufHlpbnl1bG9uZ0Bpc2EuYWMuY258cGVyZmVo
dWFuZ0Bmb3htYWlsLmNvbTwvYXV0aC1hZGRyZXNzPjx0aXRsZXM+PHRpdGxlPkFtaW5vIEFjaWRz
IEluZmx1ZW5jaW5nIEludGVzdGluYWwgRGV2ZWxvcG1lbnQgYW5kIEhlYWx0aCBvZiB0aGUgUGln
bGV0czwvdGl0bGU+PHNlY29uZGFyeS10aXRsZT5BbmltYWxzPC9zZWNvbmRhcnktdGl0bGU+PGFs
dC10aXRsZT5BbmltYWxzPC9hbHQtdGl0bGU+PHNob3J0LXRpdGxlPkFtaW5vIEFjaWRzIEluZmx1
ZW5jaW5nIEludGVzdGluYWwgRGV2ZWxvcG1lbnQgYW5kIEhlYWx0aCBvZiB0aGUgUGlnbGV0czwv
c2hvcnQtdGl0bGU+PC90aXRsZXM+PHBlcmlvZGljYWw+PGZ1bGwtdGl0bGU+QW5pbWFsczwvZnVs
bC10aXRsZT48L3BlcmlvZGljYWw+PGFsdC1wZXJpb2RpY2FsPjxmdWxsLXRpdGxlPkFuaW1hbHM8
L2Z1bGwtdGl0bGU+PC9hbHQtcGVyaW9kaWNhbD48cGFnZXM+MTE8L3BhZ2VzPjx2b2x1bWU+OTwv
dm9sdW1lPjxudW1iZXI+NjwvbnVtYmVyPjxrZXl3b3Jkcz48a2V5d29yZD5hbWlubyBhY2lkPC9r
ZXl3b3JkPjxrZXl3b3JkPmludGVzdGluYWwgZGV2ZWxvcG1lbnQ8L2tleXdvcmQ+PGtleXdvcmQ+
cGlnbGV0IGhlYWx0aDwva2V5d29yZD48a2V5d29yZD5kaWV0YXJ5IGxldWNpbmUgc3VwcGxlbWVu
dGF0aW9uPC9rZXl3b3JkPjxrZXl3b3JkPmdyb3d0aC1wZXJmb3JtYW5jZTwva2V5d29yZD48a2V5
d29yZD5iYXJyaWVyIGZ1bmN0aW9uPC9rZXl3b3JkPjxrZXl3b3JkPmdlbmUtZXhwcmVzc2lvbjwv
a2V5d29yZD48a2V5d29yZD5veGlkYXRpdmUgc3RyZXNzPC9rZXl3b3JkPjxrZXl3b3JkPmltbXVu
ZSBmdW5jdGlvbjwva2V5d29yZD48a2V5d29yZD5sLWdsdXRhbWF0ZTwva2V5d29yZD48a2V5d29y
ZD5tZXRhYm9saXNtPC9rZXl3b3JkPjxrZXl3b3JkPmFyZ2luaW5lPC9rZXl3b3JkPjxrZXl3b3Jk
PnBhdGh3YXk8L2tleXdvcmQ+PGtleXdvcmQ+QWdyaWN1bHR1cmU8L2tleXdvcmQ+PGtleXdvcmQ+
VmV0ZXJpbmFyeSBTY2llbmNlczwva2V5d29yZD48a2V5d29yZD5ab29sb2d5PC9rZXl3b3JkPjwv
a2V5d29yZHM+PGRhdGVzPjx5ZWFyPjIwMTk8L3llYXI+PHB1Yi1kYXRlcz48ZGF0ZT5KdW48L2Rh
dGU+PC9wdWItZGF0ZXM+PC9kYXRlcz48aXNibj4yMDc2LTI2MTU8L2lzYm4+PGFjY2Vzc2lvbi1u
dW0+V09TOjAwMDQ3NTM0ODcwMDAxOTwvYWNjZXNzaW9uLW51bT48d29yay10eXBlPlJldmlldzwv
d29yay10eXBlPjx1cmxzPjxyZWxhdGVkLXVybHM+PHVybD4mbHQ7R28gdG8gSVNJJmd0OzovL1dP
UzowMDA0NzUzNDg3MDAwMTlodHRwczovL21kcGktcmVzLmNvbS9kX2F0dGFjaG1lbnQvYW5pbWFs
cy9hbmltYWxzLTA5LTAwMzAyL2FydGljbGVfZGVwbG95L2FuaW1hbHMtMDktMDAzMDIucGRmP3Zl
cnNpb249MTU1OTI4OTk4NjwvdXJsPjwvcmVsYXRlZC11cmxzPjwvdXJscz48ZWxlY3Ryb25pYy1y
ZXNvdXJjZS1udW0+MTAuMzM5MC9hbmk5MDYwMzAyPC9lbGVjdHJvbmljLXJlc291cmNlLW51bT48
bGFuZ3VhZ2U+RW5nbGlzaDwvbGFuZ3VhZ2U+PC9yZWNvcmQ+PC9DaXRlPjxDaXRlPjxBdXRob3I+
Tmd1eWVuPC9BdXRob3I+PFllYXI+MjAyMDwvWWVhcj48UmVjTnVtPjY2MDwvUmVjTnVtPjxyZWNv
cmQ+PHJlYy1udW1iZXI+NjYwPC9yZWMtbnVtYmVyPjxmb3JlaWduLWtleXM+PGtleSBhcHA9IkVO
IiBkYi1pZD0iOTlzcHh0eGFqeHNhc2JlZnI5NXBmMDByZnJzMDBlcDl2ZTJhIiB0aW1lc3RhbXA9
IjE2NjQ3MzY1ODMiPjY2MDwva2V5PjwvZm9yZWlnbi1rZXlzPjxyZWYtdHlwZSBuYW1lPSJKb3Vy
bmFsIEFydGljbGUiPjE3PC9yZWYtdHlwZT48Y29udHJpYnV0b3JzPjxhdXRob3JzPjxhdXRob3I+
Tmd1eWVuLCBELiBILjwvYXV0aG9yPjxhdXRob3I+U2VvaywgVy4gSi48L2F1dGhvcj48YXV0aG9y
PktpbSwgSS4gSC48L2F1dGhvcj48L2F1dGhvcnM+PC9jb250cmlidXRvcnM+PHRpdGxlcz48dGl0
bGU+T3JnYW5pYyBhY2lkcyBtaXh0dXJlIGFzIGEgZGlldGFyeSBhZGRpdGl2ZSBmb3IgcGlnc+KA
lGEgcmV2aWV3PC90aXRsZT48c2Vjb25kYXJ5LXRpdGxlPkFuaW1hbHM8L3NlY29uZGFyeS10aXRs
ZT48c2hvcnQtdGl0bGU+T3JnYW5pYyBhY2lkcyBtaXh0dXJlIGFzIGEgZGlldGFyeSBhZGRpdGl2
ZSBmb3IgcGlnc+KAlGEgcmV2aWV3PC9zaG9ydC10aXRsZT48L3RpdGxlcz48cGVyaW9kaWNhbD48
ZnVsbC10aXRsZT5BbmltYWxzPC9mdWxsLXRpdGxlPjwvcGVyaW9kaWNhbD48dm9sdW1lPjEwPC92
b2x1bWU+PG51bWJlcj42PC9udW1iZXI+PGtleXdvcmRzPjxrZXl3b3JkPkdhc3Ryb2ludGVzdGlu
YWwgdHJhY3Q8L2tleXdvcmQ+PGtleXdvcmQ+TWljcm9iaWFsIGludGVyYWN0aW9uczwva2V5d29y
ZD48a2V5d29yZD5PcmdhbmljIGFjaWRzPC9rZXl3b3JkPjxrZXl3b3JkPlBpZ3M8L2tleXdvcmQ+
PGtleXdvcmQ+Y2FyYm94eWxpYyBhY2lkPC9rZXl3b3JkPjxrZXl3b3JkPmZvb2QgYWRkaXRpdmU8
L2tleXdvcmQ+PGtleXdvcmQ+YW5pbWFsIGZvb2Q8L2tleXdvcmQ+PGtleXdvcmQ+YW50aW1pY3Jv
YmlhbCBhY3Rpdml0eTwva2V5d29yZD48a2V5d29yZD5iYWN0ZXJpdW08L2tleXdvcmQ+PGtleXdv
cmQ+Y2FyYm9uIGZvb3RwcmludDwva2V5d29yZD48a2V5d29yZD5kaWdlc3Rpb248L2tleXdvcmQ+
PGtleXdvcmQ+ZmVjZXM8L2tleXdvcmQ+PGtleXdvcmQ+Z3Jvd3RoIHJhdGU8L2tleXdvcmQ+PGtl
eXdvcmQ+aW1tdW5lIHN5c3RlbTwva2V5d29yZD48a2V5d29yZD5pbmZlY3Rpb3VzIGFnZW50PC9r
ZXl3b3JkPjxrZXl3b3JkPmludGVzdGluZSBmbG9yYTwva2V5d29yZD48a2V5d29yZD5taWNyb2Jp
YWwgaW50ZXJhY3Rpb248L2tleXdvcmQ+PGtleXdvcmQ+bm9uaHVtYW48L2tleXdvcmQ+PGtleXdv
cmQ+bnV0cmllbnQ8L2tleXdvcmQ+PGtleXdvcmQ+cEg8L2tleXdvcmQ+PGtleXdvcmQ+cGlnPC9r
ZXl3b3JkPjxrZXl3b3JkPlJldmlldzwva2V5d29yZD48L2tleXdvcmRzPjxkYXRlcz48eWVhcj4y
MDIwPC95ZWFyPjwvZGF0ZXM+PHdvcmstdHlwZT5SZXZpZXc8L3dvcmstdHlwZT48dXJscz48cmVs
YXRlZC11cmxzPjx1cmw+aHR0cHM6Ly93d3cuc2NvcHVzLmNvbS9pbndhcmQvcmVjb3JkLnVyaT9l
aWQ9Mi1zMi4wLTg1MDg1OTAxNjIwJmFtcDtkb2k9MTAuMzM5MCUyZmFuaTEwMDYwOTUyJmFtcDtw
YXJ0bmVySUQ9NDAmYW1wO21kNT03ODZlYWZlYmQ0M2ZmNjUyZTU1NTViMWJjYzZlZjc4OWh0dHBz
Oi8vbWRwaS1yZXMuY29tL2RfYXR0YWNobWVudC9hbmltYWxzL2FuaW1hbHMtMTAtMDA5NTIvYXJ0
aWNsZV9kZXBsb3kvYW5pbWFscy0xMC0wMDk1Mi5wZGY/dmVyc2lvbj0xNTkwODM2MzA2PC91cmw+
PC9yZWxhdGVkLXVybHM+PC91cmxzPjxjdXN0b203Pjk1MjwvY3VzdG9tNz48ZWxlY3Ryb25pYy1y
ZXNvdXJjZS1udW0+MTAuMzM5MC9hbmkxMDA2MDk1MjwvZWxlY3Ryb25pYy1yZXNvdXJjZS1udW0+
PHJlbW90ZS1kYXRhYmFzZS1uYW1lPlNjb3B1czwvcmVtb3RlLWRhdGFiYXNlLW5hbWU+PGxhbmd1
YWdlPkVuZ2xpc2g8L2xhbmd1YWdlPjwvcmVjb3JkPjwvQ2l0ZT48Q2l0ZT48QXV0aG9yPk/igJlk
b2hlcnR5PC9BdXRob3I+PFllYXI+MjAyMTwvWWVhcj48UmVjTnVtPjY4ODwvUmVjTnVtPjxyZWNv
cmQ+PHJlYy1udW1iZXI+Njg4PC9yZWMtbnVtYmVyPjxmb3JlaWduLWtleXM+PGtleSBhcHA9IkVO
IiBkYi1pZD0iOTlzcHh0eGFqeHNhc2JlZnI5NXBmMDByZnJzMDBlcDl2ZTJhIiB0aW1lc3RhbXA9
IjE2NjQ3MzY1ODUiPjY4ODwva2V5PjwvZm9yZWlnbi1rZXlzPjxyZWYtdHlwZSBuYW1lPSJKb3Vy
bmFsIEFydGljbGUiPjE3PC9yZWYtdHlwZT48Y29udHJpYnV0b3JzPjxhdXRob3JzPjxhdXRob3I+
T+KAmWRvaGVydHksIEouIFYuPC9hdXRob3I+PGF1dGhvcj5WZW5hcmRvdSwgQi48L2F1dGhvcj48
YXV0aG9yPlJhdHRpZ2FuLCBSLjwvYXV0aG9yPjxhdXRob3I+U3dlZW5leSwgVC48L2F1dGhvcj48
L2F1dGhvcnM+PC9jb250cmlidXRvcnM+PHRpdGxlcz48dGl0bGU+RmVlZGluZyBtYXJpbmUgcG9s
eXNhY2NoYXJpZGVzIHRvIGFsbGV2aWF0ZSB0aGUgbmVnYXRpdmUgZWZmZWN0cyBhc3NvY2lhdGVk
IHdpdGggd2VhbmluZyBpbiBwaWdzPC90aXRsZT48c2Vjb25kYXJ5LXRpdGxlPkFuaW1hbHM8L3Nl
Y29uZGFyeS10aXRsZT48c2hvcnQtdGl0bGU+RmVlZGluZyBtYXJpbmUgcG9seXNhY2NoYXJpZGVz
IHRvIGFsbGV2aWF0ZSB0aGUgbmVnYXRpdmUgZWZmZWN0cyBhc3NvY2lhdGVkIHdpdGggd2Vhbmlu
ZyBpbiBwaWdzPC9zaG9ydC10aXRsZT48L3RpdGxlcz48cGVyaW9kaWNhbD48ZnVsbC10aXRsZT5B
bmltYWxzPC9mdWxsLXRpdGxlPjwvcGVyaW9kaWNhbD48dm9sdW1lPjExPC92b2x1bWU+PG==
</w:fldData>
              </w:fldChar>
            </w:r>
            <w:r w:rsidR="0026586A">
              <w:rPr>
                <w:rFonts w:eastAsia="MS Mincho" w:cs="Arial"/>
              </w:rPr>
              <w:instrText xml:space="preserve"> ADDIN EN.CITE.DATA </w:instrText>
            </w:r>
            <w:r w:rsidR="0026586A">
              <w:rPr>
                <w:rFonts w:eastAsia="MS Mincho" w:cs="Arial"/>
              </w:rPr>
            </w:r>
            <w:r w:rsidR="0026586A">
              <w:rPr>
                <w:rFonts w:eastAsia="MS Mincho" w:cs="Arial"/>
              </w:rPr>
              <w:fldChar w:fldCharType="end"/>
            </w:r>
            <w:r w:rsidR="0026586A">
              <w:rPr>
                <w:rFonts w:eastAsia="MS Mincho" w:cs="Arial"/>
              </w:rPr>
              <w:fldChar w:fldCharType="begin">
                <w:fldData xml:space="preserve">bnVtYmVyPjk8L251bWJlcj48a2V5d29yZHM+PGtleXdvcmQ+RGlldGFyeSBzdXBwbGVtZW50PC9r
ZXl3b3JkPjxrZXl3b3JkPk1hcmluZSBwb2x5c2FjY2hhcmlkZXM8L2tleXdvcmQ+PGtleXdvcmQ+
UGlnPC9rZXl3b3JkPjxrZXl3b3JkPldlYW5pbmc8L2tleXdvcmQ+PGtleXdvcmQ+YWxnYWwgZXh0
cmFjdDwva2V5d29yZD48a2V5d29yZD5jaGl0aW48L2tleXdvcmQ+PGtleXdvcmQ+ZnVjb2lkaW48
L2tleXdvcmQ+PGtleXdvcmQ+Z3Jvd3RoIHByb21vdG9yPC9rZXl3b3JkPjxrZXl3b3JkPmxhbWlu
YXJhbjwva2V5d29yZD48a2V5d29yZD5wb2x5c2FjY2hhcmlkZTwva2V5d29yZD48a2V5d29yZD5w
cmViaW90aWMgYWdlbnQ8L2tleXdvcmQ+PGtleXdvcmQ+emluYyBveGlkZTwva2V5d29yZD48a2V5
d29yZD5hbnRpYmFjdGVyaWFsIGFjdGl2aXR5PC9rZXl3b3JkPjxrZXl3b3JkPmRpYXJyaGVhPC9r
ZXl3b3JkPjxrZXl3b3JkPmR5c2Jpb3Npczwva2V5d29yZD48a2V5d29yZD5mZWVkaW5nPC9rZXl3
b3JkPjxrZXl3b3JkPmdhc3Ryb2ludGVzdGluYWwgdHJhY3Q8L2tleXdvcmQ+PGtleXdvcmQ+aW1t
dW5vdGhlcmFweTwva2V5d29yZD48a2V5d29yZD5sYWN0YXRpb248L2tleXdvcmQ+PGtleXdvcmQ+
bWljcm9hbGdhPC9rZXl3b3JkPjxrZXl3b3JkPm11bHRpZHJ1ZyByZXNpc3RhbnQgYmFjdGVyaXVt
PC9rZXl3b3JkPjxrZXl3b3JkPm5vbmh1bWFuPC9rZXl3b3JkPjxrZXl3b3JkPnByZWduYW5jeTwv
a2V5d29yZD48a2V5d29yZD5SZXZpZXc8L2tleXdvcmQ+PC9rZXl3b3Jkcz48ZGF0ZXM+PHllYXI+
MjAyMTwveWVhcj48L2RhdGVzPjx3b3JrLXR5cGU+UmV2aWV3PC93b3JrLXR5cGU+PHVybHM+PHJl
bGF0ZWQtdXJscz48dXJsPmh0dHBzOi8vd3d3LnNjb3B1cy5jb20vaW53YXJkL3JlY29yZC51cmk/
ZWlkPTItczIuMC04NTExNDYyMTIxMiZhbXA7ZG9pPTEwLjMzOTAlMmZhbmkxMTA5MjY0NCZhbXA7
cGFydG5lcklEPTQwJmFtcDttZDU9NGYyZDFmY2MwMmRkNGRjZTE1NWRjOWY4YjIzMTk4ZGFodHRw
czovL21kcGktcmVzLmNvbS9kX2F0dGFjaG1lbnQvYW5pbWFscy9hbmltYWxzLTExLTAyNjQ0L2Fy
dGljbGVfZGVwbG95L2FuaW1hbHMtMTEtMDI2NDQucGRmP3ZlcnNpb249MTYzMTE3MTY5NTwvdXJs
PjwvcmVsYXRlZC11cmxzPjwvdXJscz48Y3VzdG9tNz4yNjQ0PC9jdXN0b203PjxlbGVjdHJvbmlj
LXJlc291cmNlLW51bT4xMC4zMzkwL2FuaTExMDkyNjQ0PC9lbGVjdHJvbmljLXJlc291cmNlLW51
bT48cmVtb3RlLWRhdGFiYXNlLW5hbWU+U2NvcHVzPC9yZW1vdGUtZGF0YWJhc2UtbmFtZT48bGFu
Z3VhZ2U+RW5nbGlzaDwvbGFuZ3VhZ2U+PC9yZWNvcmQ+PC9DaXRlPjxDaXRlPjxBdXRob3I+TyZh
cG9zO0RvaGVydHk8L0F1dGhvcj48WWVhcj4yMDE3PC9ZZWFyPjxSZWNOdW0+NjI2PC9SZWNOdW0+
PHJlY29yZD48cmVjLW51bWJlcj42MjY8L3JlYy1udW1iZXI+PGZvcmVpZ24ta2V5cz48a2V5IGFw
cD0iRU4iIGRiLWlkPSI5OXNweHR4YWp4c2FzYmVmcjk1cGYwMHJmcnMwMGVwOXZlMmEiIHRpbWVz
dGFtcD0iMTY2NDczNjU4MiI+NjI2PC9rZXk+PC9mb3JlaWduLWtleXM+PHJlZi10eXBlIG5hbWU9
IkpvdXJuYWwgQXJ0aWNsZSI+MTc8L3JlZi10eXBlPjxjb250cmlidXRvcnM+PGF1dGhvcnM+PGF1
dGhvcj5PJmFwb3M7RG9oZXJ0eSwgSi4gVi48L2F1dGhvcj48YXV0aG9yPkJvdXdodWlzLCBNLiBB
LjwvYXV0aG9yPjxhdXRob3I+U3dlZW5leSwgVC48L2F1dGhvcj48L2F1dGhvcnM+PC9jb250cmli
dXRvcnM+PHRpdGxlcz48dGl0bGU+Tm92ZWwgbWFyaW5lIHBvbHlzYWNjaGFyaWRlcyBhbmQgbWF0
ZXJuYWwgbnV0cml0aW9uIHRvIHN0aW11bGF0ZSBndXQgaGVhbHRoIGFuZCBwZXJmb3JtYW5jZSBp
biBwb3N0LXdlYW5lZCBwaWdzPC90aXRsZT48c2Vjb25kYXJ5LXRpdGxlPkFuaW1hbCBQcm9kdWN0
aW9uIFNjaWVuY2U8L3NlY29uZGFyeS10aXRsZT48c2hvcnQtdGl0bGU+Tm92ZWwgbWFyaW5lIHBv
bHlzYWNjaGFyaWRlcyBhbmQgbWF0ZXJuYWwgbnV0cml0aW9uIHRvIHN0aW11bGF0ZSBndXQgaGVh
bHRoIGFuZCBwZXJmb3JtYW5jZSBpbiBwb3N0LXdlYW5lZCBwaWdzPC9zaG9ydC10aXRsZT48L3Rp
dGxlcz48cGVyaW9kaWNhbD48ZnVsbC10aXRsZT5BbmltYWwgUHJvZHVjdGlvbiBTY2llbmNlPC9m
dWxsLXRpdGxlPjwvcGVyaW9kaWNhbD48cGFnZXM+MjM3Ni0yMzg1PC9wYWdlcz48dm9sdW1lPjU3
PC92b2x1bWU+PG51bWJlcj4xMjwvbnVtYmVyPjxrZXl3b3Jkcz48a2V5d29yZD5jaGl0b3Nhbjwv
a2V5d29yZD48a2V5d29yZD5pbnRlc3RpbmFsIGhlYWx0aDwva2V5d29yZD48a2V5d29yZD5waWdz
PC9rZXl3b3JkPjxrZXl3b3JkPnNlYXdlZWQgZXh0cmFjdHM8L2tleXdvcmQ+PGtleXdvcmQ+YW50
aWJpb3RpY3M8L2tleXdvcmQ+PGtleXdvcmQ+YXJ0aWZpY2lhbCBkaWV0PC9rZXl3b3JkPjxrZXl3
b3JkPmJpb2FjdGl2aXR5PC9rZXl3b3JkPjxrZXl3b3JkPmRpZ2VzdGl2ZSBzeXN0ZW08L2tleXdv
cmQ+PGtleXdvcmQ+aGVhbHRoIHN0YXR1czwva2V5d29yZD48a2V5d29yZD5pbW11bmUgc3lzdGVt
PC9rZXl3b3JkPjxrZXl3b3JkPmxhY3RhdGlvbjwva2V5d29yZD48a2V5d29yZD5tYXJpbmUgZW52
aXJvbm1lbnQ8L2tleXdvcmQ+PGtleXdvcmQ+bnV0cml0aW9uPC9rZXl3b3JkPjxrZXl3b3JkPnBl
cmZvcm1hbmNlIGFzc2Vzc21lbnQ8L2tleXdvcmQ+PGtleXdvcmQ+cGlnPC9rZXl3b3JkPjxrZXl3
b3JkPnBsYW50IGV4dHJhY3Q8L2tleXdvcmQ+PGtleXdvcmQ+cG9seXNhY2NoYXJpZGU8L2tleXdv
cmQ+PGtleXdvcmQ+d2VhbmluZzwva2V5d29yZD48a2V5d29yZD5CYWN0ZXJpYSAobWljcm9vcmdh
bmlzbXMpPC9rZXl3b3JkPjxrZXl3b3JkPlN1aWRhZTwva2V5d29yZD48L2tleXdvcmRzPjxkYXRl
cz48eWVhcj4yMDE3PC95ZWFyPjwvZGF0ZXM+PHdvcmstdHlwZT5SZXZpZXc8L3dvcmstdHlwZT48
dXJscz48cmVsYXRlZC11cmxzPjx1cmw+aHR0cHM6Ly93d3cuc2NvcHVzLmNvbS9pbndhcmQvcmVj
b3JkLnVyaT9laWQ9Mi1zMi4wLTg1MDM0NzczOTU0JmFtcDtkb2k9MTAuMTA3MSUyZkFOMTcyNzIm
YW1wO3BhcnRuZXJJRD00MCZhbXA7bWQ1PTQ4OTMxNDBhYTlkNGE2Y2RiNzhmN2Q3ZjFkODk5MjMz
aHR0cHM6Ly93d3cucHVibGlzaC5jc2lyby5hdS9hbi9BTjE3MjcyPC91cmw+PC9yZWxhdGVkLXVy
bHM+PC91cmxzPjxlbGVjdHJvbmljLXJlc291cmNlLW51bT4xMC4xMDcxL2FuMTcyNzI8L2VsZWN0
cm9uaWMtcmVzb3VyY2UtbnVtPjxyZW1vdGUtZGF0YWJhc2UtbmFtZT5TY29wdXM8L3JlbW90ZS1k
YXRhYmFzZS1uYW1lPjxsYW5ndWFnZT5FbmdsaXNoPC9sYW5ndWFnZT48L3JlY29yZD48L0NpdGU+
PENpdGU+PEF1dGhvcj5aaGFvPC9BdXRob3I+PFllYXI+MjAyMTwvWWVhcj48UmVjTnVtPjY5Njwv
UmVjTnVtPjxyZWNvcmQ+PHJlYy1udW1iZXI+Njk2PC9yZWMtbnVtYmVyPjxmb3JlaWduLWtleXM+
PGtleSBhcHA9IkVOIiBkYi1pZD0iOTlzcHh0eGFqeHNhc2JlZnI5NXBmMDByZnJzMDBlcDl2ZTJh
IiB0aW1lc3RhbXA9IjE2NjQ3MzY1ODUiPjY5Njwva2V5PjwvZm9yZWlnbi1rZXlzPjxyZWYtdHlw
ZSBuYW1lPSJKb3VybmFsIEFydGljbGUiPjE3PC9yZWYtdHlwZT48Y29udHJpYnV0b3JzPjxhdXRo
b3JzPjxhdXRob3I+WmhhbywgSi4gQi48L2F1dGhvcj48YXV0aG9yPlpoYW5nLCBaLiBZLjwvYXV0
aG9yPjxhdXRob3I+WmhhbmcsIFMuPC9hdXRob3I+PGF1dGhvcj5QYWdlLCBHLjwvYXV0aG9yPjxh
dXRob3I+SmF3b3Jza2ksIE4uIFcuPC9hdXRob3I+PC9hdXRob3JzPjwvY29udHJpYnV0b3JzPjxh
dXRoLWFkZHJlc3M+W1poYW8sIEppbmJpYW98WmhhbmcsIFpleXV8WmhhbmcsIFNodWFpXSBDaGlu
YSBBZ3IgVW5pdiwgQ29sbCBBbmltIFNjaSAmYW1wOyBUZWNobm9sLCBTdGF0ZSBLZXkgTGFiIEFu
aW0gTnV0ciwgMiBZdWFubWluZ3l1YW4gV2VzdCBSZCwgQmVpamluZyAxMDAxOTMsIFBlb3BsZXMg
UiBDaGluYS4gW1poYW8sIEppbmJpYW98WmhhbmcsIFpleXV8UGFnZSwgR3JlZ3xKYXdvcnNraSwg
TmVpbCBXLl0gVHJvdXcgTnV0ciBJbm5vdmF0LCBTdGF0aW9uc3N0ciA3NywgTkwtMzgwMCBBRyBB
bWVyc2Zvb3J0LCBOZXRoZXJsYW5kcy4gSmF3b3Jza2ksIE5XIChjb3JyZXNwb25kaW5nIGF1dGhv
ciksIFRyb3V3IE51dHIgSW5ub3ZhdCwgU3RhdGlvbnNzdHIgNzcsIE5MLTM4MDAgQUcgQW1lcnNm
b29ydCwgTmV0aGVybGFuZHMuIG5laWwuamF3b3Jza2lAdHJvd251dHJpdGlvbi5jb208L2F1dGgt
YWRkcmVzcz48dGl0bGVzPjx0aXRsZT5UaGUgcm9sZSBvZiBsYWN0b3NlIGluIHdlYW5saW5nIHBp
ZyBudXRyaXRpb246IGEgbGl0ZXJhdHVyZSBhbmQgbWV0YS1hbmFseXNpcyByZXZpZXc8L3RpdGxl
PjxzZWNvbmRhcnktdGl0bGU+Sm91cm5hbCBvZiBBbmltYWwgU2NpZW5jZSBhbmQgQmlvdGVjaG5v
bG9neTwvc2Vjb25kYXJ5LXRpdGxlPjxhbHQtdGl0bGU+Si4gQW5pbS4gU2NpLiBCaW90ZWNobm9s
LjwvYWx0LXRpdGxlPjxzaG9ydC10aXRsZT5UaGUgcm9sZSBvZiBsYWN0b3NlIGluIHdlYW5saW5n
IHBpZyBudXRyaXRpb246IGEgbGl0ZXJhdHVyZSBhbmQgbWV0YS1hbmFseXNpcyByZXZpZXc8L3No
b3J0LXRpdGxlPjwvdGl0bGVzPjxwZXJpb2RpY2FsPjxmdWxsLXRpdGxlPkpvdXJuYWwgb2YgQW5p
bWFsIFNjaWVuY2UgYW5kIEJpb3RlY2hub2xvZ3k8L2Z1bGwtdGl0bGU+PC9wZXJpb2RpY2FsPjxh
bHQtcGVyaW9kaWNhbD48ZnVsbC10aXRsZT5Kb3VybmFsIG9mIEFuaW1hbCBTY2llbmNlIGFuZCBC
aW90ZWNobm9sb2d5PC9mdWxsLXRpdGxlPjxhYmJyLTE+Si4gQW5pbS4gU2NpLiBCaW90ZWNobm9s
LjwvYWJici0xPjwvYWx0LXBlcmlvZGljYWw+PHBhZ2VzPjE3PC9wYWdlcz48dm9sdW1lPjEyPC92
b2x1bWU+PG51bWJlcj4xPC9udW1iZXI+PGtleXdvcmRzPjxrZXl3b3JkPkdyb3d0aCBwZXJmb3Jt
YW5jZTwva2V5d29yZD48a2V5d29yZD5HdXQgaGVhbHRoPC9rZXl3b3JkPjxrZXl3b3JkPkd1dCBt
aWNyb2Jpb3RhPC9rZXl3b3JkPjxrZXl3b3JkPkxhY3Rvc2U8L2tleXdvcmQ+PGtleXdvcmQ+TGFj
dG9zZTwva2V5d29yZD48a2V5d29yZD5lcXVpdmFsZW50czwva2V5d29yZD48a2V5d29yZD5XZWFu
bGluZyBwaWc8L2tleXdvcmQ+PGtleXdvcmQ+Y2hhaW4gZmF0dHktYWNpZHM8L2tleXdvcmQ+PGtl
eXdvcmQ+Z3Jvd3RoLXBlcmZvcm1hbmNlPC9rZXl3b3JkPjxrZXl3b3JkPnJlcHJvZHVjdGl2ZS1w
ZXJmb3JtYW5jZTwva2V5d29yZD48a2V5d29yZD5ibG9vZDwva2V5d29yZD48a2V5d29yZD5tZXRh
Ym9saXRlczwva2V5d29yZD48a2V5d29yZD5mZWVkLWludGFrZTwva2V5d29yZD48a2V5d29yZD5s
YWN0b2JhY2lsbHVzLWFjaWRvcGhpbHVzPC9rZXl3b3JkPjxrZXl3b3JkPmludGVzdGluYWw8L2tl
eXdvcmQ+PGtleXdvcmQ+bW9ycGhvbG9neTwva2V5d29yZD48a2V5d29yZD5taWNyb2JpYWwtcG9w
dWxhdGlvbnM8L2tleXdvcmQ+PGtleXdvcmQ+bWlsay1jb21wb3NpdGlvbjwva2V5d29yZD48a2V5
d29yZD5kaWV0IGluZmx1ZW5jZXM8L2tleXdvcmQ+PGtleXdvcmQ+QWdyaWN1bHR1cmU8L2tleXdv
cmQ+PC9rZXl3b3Jkcz48ZGF0ZXM+PHllYXI+MjAyMTwveWVhcj48cHViLWRhdGVzPjxkYXRlPkph
bjwvZGF0ZT48L3B1Yi1kYXRlcz48L2RhdGVzPjxpc2JuPjE2NzQtOTc4MjwvaXNibj48YWNjZXNz
aW9uLW51bT5XT1M6MDAwNjA5MjI2MDAwMDAxPC9hY2Nlc3Npb24tbnVtPjx3b3JrLXR5cGU+UmV2
aWV3PC93b3JrLXR5cGU+PHVybHM+PHJlbGF0ZWQtdXJscz48dXJsPiZsdDtHbyB0byBJU0kmZ3Q7
Oi8vV09TOjAwMDYwOTIyNjAwMDAwMWh0dHBzOi8vamFzYnNjaS5iaW9tZWRjZW50cmFsLmNvbS90
cmFjay9wZGYvMTAuMTE4Ni9zNDAxMDQtMDIwLTAwNTIyLTYucGRmPC91cmw+PC9yZWxhdGVkLXVy
bHM+PC91cmxzPjxjdXN0b203PjEwPC9jdXN0b203PjxlbGVjdHJvbmljLXJlc291cmNlLW51bT4x
MC4xMTg2L3M0MDEwNC0wMjAtMDA1MjItNjwvZWxlY3Ryb25pYy1yZXNvdXJjZS1udW0+PGxhbmd1
YWdlPkVuZ2xpc2g8L2xhbmd1YWdlPjwvcmVjb3JkPjwvQ2l0ZT48Q2l0ZT48QXV0aG9yPlphbW9q
c2thPC9BdXRob3I+PFllYXI+MjAyMTwvWWVhcj48UmVjTnVtPjY5NTwvUmVjTnVtPjxyZWNvcmQ+
PHJlYy1udW1iZXI+Njk1PC9yZWMtbnVtYmVyPjxmb3JlaWduLWtleXM+PGtleSBhcHA9IkVOIiBk
Yi1pZD0iOTlzcHh0eGFqeHNhc2JlZnI5NXBmMDByZnJzMDBlcDl2ZTJhIiB0aW1lc3RhbXA9IjE2
NjQ3MzY1ODUiPjY5NTwva2V5PjwvZm9yZWlnbi1rZXlzPjxyZWYtdHlwZSBuYW1lPSJKb3VybmFs
IEFydGljbGUiPjE3PC9yZWYtdHlwZT48Y29udHJpYnV0b3JzPjxhdXRob3JzPjxhdXRob3I+WmFt
b2pza2EsIEQuPC9hdXRob3I+PGF1dGhvcj5Ob3dhaywgQS48L2F1dGhvcj48YXV0aG9yPk5vd2Fr
LCBJLjwvYXV0aG9yPjxhdXRob3I+TWFjaWVyennFhHNrYS1QaW90cm93c2thLCBFLjwvYXV0aG9y
PjwvYXV0aG9ycz48L2NvbnRyaWJ1dG9ycz48YXV0aC1hZGRyZXNzPlBvbHdldC1DZW50cm93ZXQg
U3AuIHogby5vLiwgTS4gS29ub3BuaWNraWVqIDIxLCA5OC0xMDAgTGFzaywgUG9sYW5kLiBEZXBh
cnRtZW50IG9mIEVudmlyb25tZW50YWwgQmlvdGVjaG5vbG9neSwgTG9keiBVbml2ZXJzaXR5IG9m
IFRlY2hub2xvZ3ksIFdvbGN6YW5za2EgMTcxLzE3MywgOTAtNTMwIExvZHosIFBvbGFuZC4gRmFj
dWx0eSBvZiBMYXcgYW5kIEFkbWluaXN0cmF0aW9uLCBVbml2ZXJzaXR5IG9mIExvZHosIEtvcGNp
bnNraWVnbyA4LzEyLCA5MC0yMzIgTG9keiwgUG9sYW5kLjwvYXV0aC1hZGRyZXNzPjx0aXRsZXM+
PHRpdGxlPlByb2Jpb3RpY3MgYW5kIFBvc3RiaW90aWNzIGFzIFN1YnN0aXR1dGVzIG9mIEFudGli
aW90aWNzIGluIEZhcm0gQW5pbWFsczogQSBSZXZpZXc8L3RpdGxlPjxzZWNvbmRhcnktdGl0bGU+
QW5pbWFscyAoQmFzZWwpPC9zZWNvbmRhcnktdGl0bGU+PGFsdC10aXRsZT5BbmltYWxzIDogYW4g
b3BlbiBhY2Nlc3Mgam91cm5hbCBmcm9tIE1EUEk8L2FsdC10aXRsZT48c2hvcnQtdGl0bGU+UHJv
YmlvdGljcyBhbmQgUG9zdGJpb3RpY3MgYXMgU3Vic3RpdHV0ZXMgb2YgQW50aWJpb3RpY3MgaW4g
RmFybSBBbmltYWxzOiBBIFJldmlldzwvc2hvcnQtdGl0bGU+PC90aXRsZXM+PHBlcmlvZGljYWw+
PGZ1bGwtdGl0bGU+QW5pbWFscyAoQmFzZWwpPC9mdWxsLXRpdGxlPjxhYmJyLTE+QW5pbWFscyA6
IGFuIG9wZW4gYWNjZXNzIGpvdXJuYWwgZnJvbSBNRFBJPC9hYmJyLTE+PC9wZXJpb2RpY2FsPjxh
bHQtcGVyaW9kaWNhbD48ZnVsbC10aXRsZT5BbmltYWxzIChCYXNlbCk8L2Z1bGwtdGl0bGU+PGFi
YnItMT5BbmltYWxzIDogYW4gb3BlbiBhY2Nlc3Mgam91cm5hbCBmcm9tIE1EUEk8L2FiYnItMT48
L2FsdC1wZXJpb2RpY2FsPjx2b2x1bWU+MTE8L3ZvbHVtZT48bnVtYmVyPjEyPC9udW1iZXI+PGVk
aXRpb24+MjAyMS8xMi8yNTwvZWRpdGlvbj48a2V5d29yZHM+PGtleXdvcmQ+YW50aWJpb3RpYzwv
a2V5d29yZD48a2V5d29yZD5ib3ZpbmU8L2tleXdvcmQ+PGtleXdvcmQ+YnJvaWxlcjwva2V5d29y
ZD48a2V5d29yZD5mYXJtIGFuaW1hbDwva2V5d29yZD48a2V5d29yZD5sYWN0aWMgYWNpZCBiYWN0
ZXJpYTwva2V5d29yZD48a2V5d29yZD5waWc8L2tleXdvcmQ+PGtleXdvcmQ+cGlnbGV0PC9rZXl3
b3JkPjxrZXl3b3JkPnBvc3RiaW90aWM8L2tleXdvcmQ+PGtleXdvcmQ+cHJvYmlvdGljPC9rZXl3
b3JkPjwva2V5d29yZHM+PGRhdGVzPjx5ZWFyPjIwMjE8L3llYXI+PHB1Yi1kYXRlcz48ZGF0ZT5E
ZWMgMTwvZGF0ZT48L3B1Yi1kYXRlcz48L2RhdGVzPjxpc2JuPjIwNzYtMjYxNSAoUHJpbnQpIDIw
NzYtMjYxNTwvaXNibj48YWNjZXNzaW9uLW51bT4zNDk0NDIwODwvYWNjZXNzaW9uLW51bT48dXJs
cz48cmVsYXRlZC11cmxzPjx1cmw+aHR0cHM6Ly9tZHBpLXJlcy5jb20vZF9hdHRhY2htZW50L2Fu
aW1hbHMvYW5pbWFscy0xMS0wMzQzMS9hcnRpY2xlX2RlcGxveS9hbmltYWxzLTExLTAzNDMxLXYy
LnBkZj92ZXJzaW9uPTE2Mzg0MTIxMDQ8L3VybD48L3JlbGF0ZWQtdXJscz48L3VybHM+PGN1c3Rv
bTI+UE1DODY5Nzg3NTwvY3VzdG9tMj48ZWxlY3Ryb25pYy1yZXNvdXJjZS1udW0+MTAuMzM5MC9h
bmkxMTEyMzQzMTwvZWxlY3Ryb25pYy1yZXNvdXJjZS1udW0+PHJlbW90ZS1kYXRhYmFzZS1wcm92
aWRlcj5ObG08L3JlbW90ZS1kYXRhYmFzZS1wcm92aWRlcj48bGFuZ3VhZ2U+ZW5nPC9sYW5ndWFn
ZT48L3JlY29yZD48L0NpdGU+PENpdGU+PEF1dGhvcj5YaWFvPC9BdXRob3I+PFllYXI+MjAxNTwv
WWVhcj48UmVjTnVtPjYwOTwvUmVjTnVtPjxyZWNvcmQ+PHJlYy1udW1iZXI+NjA5PC9yZWMtbnVt
YmVyPjxmb3JlaWduLWtleXM+PGtleSBhcHA9IkVOIiBkYi1pZD0iOTlzcHh0eGFqeHNhc2JlZnI5
NXBmMDByZnJzMDBlcDl2ZTJhIiB0aW1lc3RhbXA9IjE2NjQ3MzY1ODIiPjYwOTwva2V5PjwvZm9y
ZWlnbi1rZXlzPjxyZWYtdHlwZSBuYW1lPSJKb3VybmFsIEFydGljbGUiPjE3PC9yZWYtdHlwZT48
Y29udHJpYnV0b3JzPjxhdXRob3JzPjxhdXRob3I+WGlhbywgSC48L2F1dGhvcj48YXV0aG9yPlNo
YW8sIEYuPC9hdXRob3I+PGF1dGhvcj5XdSwgTS48L2F1dGhvcj48YXV0aG9yPlJlbiwgVy48L2F1
dGhvcj48YXV0aG9yPlhpb25nLCBYLjwvYXV0aG9yPjxhdXRob3I+VGFuLCBCLjwvYXV0aG9yPjxh
dXRob3I+WWluLCBZLjwvYXV0aG9yPjwvYXV0aG9ycz48L2NvbnRyaWJ1dG9ycz48dGl0bGVzPjx0
aXRsZT5UaGUgYXBwbGljYXRpb24gb2YgYW50aW1pY3JvYmlhbCBwZXB0aWRlcyBhcyBncm93dGgg
YW5kIGhlYWx0aCBwcm9tb3RlcnMgZm9yIHN3aW5lPC90aXRsZT48c2Vjb25kYXJ5LXRpdGxlPkpv
dXJuYWwgb2YgQW5pbWFsIFNjaWVuY2UgYW5kIEJpb3RlY2hub2xvZ3k8L3NlY29uZGFyeS10aXRs
ZT48c2hvcnQtdGl0bGU+VGhlIGFwcGxpY2F0aW9uIG9mIGFudGltaWNyb2JpYWwgcGVwdGlkZXMg
YXMgZ3Jvd3RoIGFuZCBoZWFsdGggcHJvbW90ZXJzIGZvciBzd2luZTwvc2hvcnQtdGl0bGU+PC90
aXRsZXM+PHBlcmlvZGljYWw+PGZ1bGwtdGl0bGU+Sm91cm5hbCBvZiBBbmltYWwgU2NpZW5jZSBh
bmQgQmlvdGVjaG5vbG9neTwvZnVsbC10aXRsZT48L3BlcmlvZGljYWw+PHZvbHVtZT42PC92b2x1
bWU+PG51bWJlcj4xPC9udW1iZXI+PGtleXdvcmRzPjxrZXl3b3JkPkFudGliaW90aWNzPC9rZXl3
b3JkPjxrZXl3b3JkPkFudGltaWNyb2JpYWwgcGVwdGlkZXM8L2tleXdvcmQ+PGtleXdvcmQ+QXBw
bGljYXRpb25zPC9rZXl3b3JkPjxrZXl3b3JkPlN3aW5lPC9rZXl3b3JkPjwva2V5d29yZHM+PGRh
dGVzPjx5ZWFyPjIwMTU8L3llYXI+PC9kYXRlcz48d29yay10eXBlPlJldmlldzwvd29yay10eXBl
Pjx1cmxzPjxyZWxhdGVkLXVybHM+PHVybD5odHRwczovL3d3dy5zY29wdXMuY29tL2lud2FyZC9y
ZWNvcmQudXJpP2VpZD0yLXMyLjAtODQ5ODkxODA4NDgmYW1wO2RvaT0xMC4xMTg2JTJmczQwMTA0
LTAxNS0wMDE4LXomYW1wO3BhcnRuZXJJRD00MCZhbXA7bWQ1PTBlMDY2M2Y1OTM2ZmJlMDYwNGQ0
YmNmYzRmNzNjMWE0aHR0cHM6Ly9qYXNic2NpLmJpb21lZGNlbnRyYWwuY29tL3RyYWNrL3BkZi8x
MC4xMTg2L3M0MDEwNC0wMTUtMDAxOC16LnBkZjwvdXJsPjwvcmVsYXRlZC11cmxzPjwvdXJscz48
Y3VzdG9tNz4xOTwvY3VzdG9tNz48ZWxlY3Ryb25pYy1yZXNvdXJjZS1udW0+MTAuMTE4Ni9zNDAx
MDQtMDE1LTAwMTgtejwvZWxlY3Ryb25pYy1yZXNvdXJjZS1udW0+PHJlbW90ZS1kYXRhYmFzZS1u
YW1lPlNjb3B1czwvcmVtb3RlLWRhdGFiYXNlLW5hbWU+PGxhbmd1YWdlPkVuZ2xpc2g8L2xhbmd1
YWdlPjwvcmVjb3JkPjwvQ2l0ZT48Q2l0ZT48QXV0aG9yPlVsZ2hlcmk8L0F1dGhvcj48WWVhcj4y
MDEwPC9ZZWFyPjxSZWNOdW0+NTk3PC9SZWNOdW0+PHJlY29yZD48cmVjLW51bWJlcj41OTc8L3Jl
Yy1udW1iZXI+PGZvcmVpZ24ta2V5cz48a2V5IGFwcD0iRU4iIGRiLWlkPSI5OXNweHR4YWp4c2Fz
YmVmcjk1cGYwMHJmcnMwMGVwOXZlMmEiIHRpbWVzdGFtcD0iMTY2NDczNjU4MSI+NTk3PC9rZXk+
PC9mb3JlaWduLWtleXM+PHJlZi10eXBlIG5hbWU9IkpvdXJuYWwgQXJ0aWNsZSI+MTc8L3JlZi10
eXBlPjxjb250cmlidXRvcnM+PGF1dGhvcnM+PGF1dGhvcj5VbGdoZXJpLCBDLjwvYXV0aG9yPjxh
dXRob3I+UGFnYW5pbmksIEIuPC9hdXRob3I+PGF1dGhvcj5Sb3NzaSwgRi48L2F1dGhvcj48L2F1
dGhvcnM+PC9jb250cmlidXRvcnM+PGF1dGgtYWRkcmVzcz5bVWxnaGVyaSwgQ2F0ZXJpbmF8UGFn
YW5pbmksIEJlYXRyaWNlfFJvc3NpLCBGaWxpcHBvXSBVbml2IENhdHRvbGljYSBTYWNybyBDdW9y
ZSwgRmFjIEFnciwgSXN0IFNjaSBBbGltZW50aSAmYW1wOyBOdXRyLCBJLTI5MTAwIFBpYWNlbnph
LCBJdGFseS4gUm9zc2ksIEYgKGNvcnJlc3BvbmRpbmcgYXV0aG9yKSwgVW5pdiBDYXR0b2xpY2Eg
U2Fjcm8gQ3VvcmUsIEZhYyBBZ3IsIElzdCBTY2kgQWxpbWVudGkgJmFtcDsgTnV0ciwgVmlhIEVt
aWxpYSBQYXJtZW5zZSA4NCwgSS0yOTEwMCBQaWFjZW56YSwgSXRhbHkuIGZpbGlwcG8ucm9zc2lA
dW5pY2F0dC5pdDwvYXV0aC1hZGRyZXNzPjx0aXRsZXM+PHRpdGxlPkFudGlzZWNyZXRvcnkgZmFj
dG9yIGFzIGEgcG90ZW50aWFsIGhlYWx0aC1wcm9tb3RpbmcgbW9sZWN1bGUgaW4gbWFuIGFuZCBh
bmltYWxzPC90aXRsZT48c2Vjb25kYXJ5LXRpdGxlPk51dHJpdGlvbiBSZXNlYXJjaCBSZXZpZXdz
PC9zZWNvbmRhcnktdGl0bGU+PGFsdC10aXRsZT5OdXRyLiBSZXMuIFJldi48L2FsdC10aXRsZT48
c2hvcnQtdGl0bGU+QW50aXNlY3JldG9yeSBmYWN0b3IgYXMgYSBwb3RlbnRpYWwgaGVhbHRoLXBy
b21vdGluZyBtb2xlY3VsZSBpbiBtYW4gYW5kIGFuaW1hbHM8L3Nob3J0LXRpdGxlPjwvdGl0bGVz
PjxwZXJpb2RpY2FsPjxmdWxsLXRpdGxlPk51dHJpdGlvbiBSZXNlYXJjaCBSZXZpZXdzPC9mdWxs
LXRpdGxlPjxhYmJyLTE+TnV0ci4gUmVzLiBSZXYuPC9hYmJyLTE+PC9wZXJpb2RpY2FsPjxhbHQt
cGVyaW9kaWNhbD48ZnVsbC10aXRsZT5OdXRyaXRpb24gUmVzZWFyY2ggUmV2aWV3czwvZnVsbC10
aXRsZT48YWJici0xPk51dHIuIFJlcy4gUmV2LjwvYWJici0xPjwvYWx0LXBlcmlvZGljYWw+PHBh
Z2VzPjMwMC0zMTM8L3BhZ2VzPjx2b2x1bWU+MjM8L3ZvbHVtZT48bnVtYmVyPjI8L251bWJlcj48
a2V5d29yZHM+PGtleXdvcmQ+QW50aXNlY3JldG9yeSBmYWN0b3I8L2tleXdvcmQ+PGtleXdvcmQ+
RGlhcnJob2VhPC9rZXl3b3JkPjxrZXl3b3JkPlNwZWNpYWxseSBwcm9jZXNzZWQgY2VyZWFsczwv
a2V5d29yZD48a2V5d29yZD5JbmZsYW1tYXRvcnkgYm93ZWwgZGlzZWFzZTwva2V5d29yZD48a2V5
d29yZD5zcGVjaWFsbHkgcHJvY2Vzc2VkIGNlcmVhbHM8L2tleXdvcmQ+PGtleXdvcmQ+aGVhdC1s
YWJpbGUgZW50ZXJvdG94aW48L2tleXdvcmQ+PGtleXdvcmQ+YW50aS1zZWNyZXRvcnk8L2tleXdv
cmQ+PGtleXdvcmQ+ZmFjdG9yPC9rZXl3b3JkPjxrZXl3b3JkPmRpZmZpY2lsZSB0b3hpbi1hPC9r
ZXl3b3JkPjxrZXl3b3JkPmludGVzdGluYWwgZmx1aWQ8L2tleXdvcmQ+PGtleXdvcmQ+Z2FiYSBu
ZXVyb3RyYW5zbWlzc2lvbjwva2V5d29yZD48a2V5d29yZD5lbnRlcmljIGluZmVjdGlvbnM8L2tl
eXdvcmQ+PGtleXdvcmQ+ZmVlZGluZyBwYXR0ZXJuczwva2V5d29yZD48a2V5d29yZD5jcm9obnMt
ZGlzZWFzZTwva2V5d29yZD48a2V5d29yZD5jaG9sZXJhLXRveGluPC9rZXl3b3JkPjxrZXl3b3Jk
Pk51dHJpdGlvbiAmYW1wOyBEaWV0ZXRpY3M8L2tleXdvcmQ+PC9rZXl3b3Jkcz48ZGF0ZXM+PHll
YXI+MjAxMDwveWVhcj48cHViLWRhdGVzPjxkYXRlPkRlYzwvZGF0ZT48L3B1Yi1kYXRlcz48L2Rh
dGVzPjxpc2JuPjA5NTQtNDIyNDwvaXNibj48YWNjZXNzaW9uLW51bT5XT1M6MDAwMjg0NzE2NzAw
MDA3PC9hY2Nlc3Npb24tbnVtPjx3b3JrLXR5cGU+UmV2aWV3PC93b3JrLXR5cGU+PHVybHM+PHJl
bGF0ZWQtdXJscz48dXJsPiZsdDtHbyB0byBJU0kmZ3Q7Oi8vV09TOjAwMDI4NDcxNjcwMDAwN2h0
dHBzOi8vd3d3LmNhbWJyaWRnZS5vcmcvY29yZS9zZXJ2aWNlcy9hb3AtY2FtYnJpZGdlLWNvcmUv
Y29udGVudC92aWV3Lzk4RjM2MzU4NTM4Rjg0NDIyMkQ4ODVBQzkzOUUzQzg5L1MwOTU0NDIyNDEw
MDAwMTkzYS5wZGYvZGl2LWNsYXNzLXRpdGxlLWFudGlzZWNyZXRvcnktZmFjdG9yLWFzLWEtcG90
ZW50aWFsLWhlYWx0aC1wcm9tb3RpbmctbW9sZWN1bGUtaW4tbWFuLWFuZC1hbmltYWxzLWRpdi5w
ZGY8L3VybD48L3JlbGF0ZWQtdXJscz48L3VybHM+PGVsZWN0cm9uaWMtcmVzb3VyY2UtbnVtPjEw
LjEwMTcvczA5NTQ0MjI0MTAwMDAxOTM8L2VsZWN0cm9uaWMtcmVzb3VyY2UtbnVtPjxsYW5ndWFn
ZT5FbmdsaXNoPC9sYW5ndWFnZT48L3JlY29yZD48L0NpdGU+PENpdGU+PEF1dGhvcj5Ub3JyYWxs
YXJkb25hPC9BdXRob3I+PFllYXI+MjAxMDwvWWVhcj48UmVjTnVtPjU5NjwvUmVjTnVtPjxyZWNv
cmQ+PHJlYy1udW1iZXI+NTk2PC9yZWMtbnVtYmVyPjxmb3JlaWduLWtleXM+PGtleSBhcHA9IkVO
IiBkYi1pZD0iOTlzcHh0eGFqeHNhc2JlZnI5NXBmMDByZnJzMDBlcDl2ZTJhIiB0aW1lc3RhbXA9
IjE2NjQ3MzY1ODEiPjU5Njwva2V5PjwvZm9yZWlnbi1rZXlzPjxyZWYtdHlwZSBuYW1lPSJKb3Vy
bmFsIEFydGljbGUiPjE3PC9yZWYtdHlwZT48Y29udHJpYnV0b3JzPjxhdXRob3JzPjxhdXRob3I+
VG9ycmFsbGFyZG9uYSwgRC48L2F1dGhvcj48L2F1dGhvcnM+PC9jb250cmlidXRvcnM+PGF1dGgt
YWRkcmVzcz5JUlRBLCBFLTQzMTIwIFRhcnJhZ29uYSwgU3BhaW4uIFRvcnJhbGxhcmRvbmEsIEQg
KGNvcnJlc3BvbmRpbmcgYXV0aG9yKSwgSVJUQSwgQ3RyYSBSZXVzIEVsIE1vcmVsbCxLbSAzLTgs
IEUtNDMxMjAgVGFycmFnb25hLCBTcGFpbi4gZGF2aWQudG9ycmFsbGFyZG9uYUBpcnRhLmVzPC9h
dXRoLWFkZHJlc3M+PHRpdGxlcz48dGl0bGU+U3ByYXkgRHJpZWQgQW5pbWFsIFBsYXNtYSBhcyBh
biBBbHRlcm5hdGl2ZSB0byBBbnRpYmlvdGljcyBpbiBXZWFubGluZyBQaWdzIC0gQSBSZXZpZXc8
L3RpdGxlPjxzZWNvbmRhcnktdGl0bGU+QXNpYW4tQXVzdHJhbGFzaWFuIEpvdXJuYWwgb2YgQW5p
bWFsIFNjaWVuY2VzPC9zZWNvbmRhcnktdGl0bGU+PGFsdC10aXRsZT5Bc2lhbiBBdXN0cmFsYXMu
IEouIEFuaW0uIFNjaS48L2FsdC10aXRsZT48c2hvcnQtdGl0bGU+U3ByYXkgRHJpZWQgQW5pbWFs
IFBsYXNtYSBhcyBhbiBBbHRlcm5hdGl2ZSB0byBBbnRpYmlvdGljcyBpbiBXZWFubGluZyBQaWdz
IC0gQSBSZXZpZXc8L3Nob3J0LXRpdGxlPjwvdGl0bGVzPjxwZXJpb2RpY2FsPjxmdWxsLXRpdGxl
PkFzaWFuLUF1c3RyYWxhc2lhbiBKb3VybmFsIG9mIEFuaW1hbCBTY2llbmNlczwvZnVsbC10aXRs
ZT48L3BlcmlvZGljYWw+PGFsdC1wZXJpb2RpY2FsPjxmdWxsLXRpdGxlPkFzaWFuLUF1c3RyYWxh
c2lhbiBKb3VybmFsIG9mIEFuaW1hbCBTY2llbmNlczwvZnVsbC10aXRsZT48YWJici0xPkFzaWFu
IEF1c3RyYWxhcy4gSi4gQW5pbS4gU2NpLjwvYWJici0xPjwvYWx0LXBlcmlvZGljYWw+PHBhZ2Vz
PjEzMS0xNDg8L3BhZ2VzPjx2b2x1bWU+MjM8L3ZvbHVtZT48bnVtYmVyPjE8L251bWJlcj48a2V5
d29yZHM+PGtleXdvcmQ+U3ByYXkgRHJpZWQgQW5pbWFsIFBsYXNtYTwva2V5d29yZD48a2V5d29y
ZD5QaWdzPC9rZXl3b3JkPjxrZXl3b3JkPkFudGliaW90aWMgQWx0ZXJuYXRpdmVzPC9rZXl3b3Jk
PjxrZXl3b3JkPmVudGVyb3RveGlnZW5pYyBlc2NoZXJpY2hpYS1jb2xpPC9rZXl3b3JkPjxrZXl3
b3JkPmVhcmx5LXdlYW5lZCBwaWdzPC9rZXl3b3JkPjxrZXl3b3JkPmdyb3d0aC1wZXJmb3JtYW5j
ZTwva2V5d29yZD48a2V5d29yZD5wb3JjaW5lIHBsYXNtYTwva2V5d29yZD48a2V5d29yZD5pbGVh
bCBkaWdlc3RpYmlsaXR5PC9rZXl3b3JkPjxrZXl3b3JkPmRpZXRhcnktcHJvdGVpbjwva2V5d29y
ZD48a2V5d29yZD5zbWFsbC1pbnRlc3RpbmU8L2tleXdvcmQ+PGtleXdvcmQ+bGlwb3BvbHlzYWNj
aGFyaWRlIGV4cG9zdXJlPC9rZXl3b3JkPjxrZXl3b3JkPmltbXVuZS1yZXNwb25zZTwva2V5d29y
ZD48a2V5d29yZD5rODggY2hhbGxlbmdlPC9rZXl3b3JkPjxrZXl3b3JkPkFncmljdWx0dXJlPC9r
ZXl3b3JkPjwva2V5d29yZHM+PGRhdGVzPjx5ZWFyPjIwMTA8L3llYXI+PHB1Yi1kYXRlcz48ZGF0
ZT5KYW48L2RhdGU+PC9wdWItZGF0ZXM+PC9kYXRlcz48aXNibj4xMDExLTIzNjc8L2lzYm4+PGFj
Y2Vzc2lvbi1udW0+V09TOjAwMDI3MzM2MDMwMDAxOTwvYWNjZXNzaW9uLW51bT48d29yay10eXBl
PlJldmlldzwvd29yay10eXBlPjx1cmxzPjxyZWxhdGVkLXVybHM+PHVybD4mbHQ7R28gdG8gSVNJ
Jmd0OzovL1dPUzowMDAyNzMzNjAzMDAwMTk8L3VybD48L3JlbGF0ZWQtdXJscz48L3VybHM+PGxh
bmd1YWdlPkVuZ2xpc2g8L2xhbmd1YWdlPjwvcmVjb3JkPjwvQ2l0ZT48Q2l0ZT48QXV0aG9yPlRh
bjwvQXV0aG9yPjxZZWFyPjIwMjE8L1llYXI+PFJlY051bT42OTA8L1JlY051bT48cmVjb3JkPjxy
ZWMtbnVtYmVyPjY5MDwvcmVjLW51bWJlcj48Zm9yZWlnbi1rZXlzPjxrZXkgYXBwPSJFTiIgZGIt
aWQ9Ijk5c3B4dHhhanhzYXNiZWZyOTVwZjAwcmZyczAwZXA5dmUyYSIgdGltZXN0YW1wPSIxNjY0
NzM2NTg1Ij42OTA8L2tleT48L2ZvcmVpZ24ta2V5cz48cmVmLXR5cGUgbmFtZT0iSm91cm5hbCBB
cnRpY2xlIj4xNzwvcmVmLXR5cGU+PGNvbnRyaWJ1dG9ycz48YXV0aG9ycz48YXV0aG9yPlRhbiwg
Ri4gUC4gWS48L2F1dGhvcj48YXV0aG9yPkJlbHRyYW5lbmEsIEUuPC9hdXRob3I+PGF1dGhvcj5a
aWpsc3RyYSwgUi4gVC48L2F1dGhvcj48L2F1dGhvcnM+PC9jb250cmlidXRvcnM+PHRpdGxlcz48
dGl0bGU+UmVzaXN0YW50IHN0YXJjaDogSW1wbGljYXRpb25zIG9mIGRpZXRhcnkgaW5jbHVzaW9u
IG9uIGd1dCBoZWFsdGggYW5kIGdyb3d0aCBpbiBwaWdzOiBhIHJldmlldzwvdGl0bGU+PHNlY29u
ZGFyeS10aXRsZT5Kb3VybmFsIG9mIEFuaW1hbCBTY2llbmNlIGFuZCBCaW90ZWNobm9sb2d5PC9z
ZWNvbmRhcnktdGl0bGU+PHNob3J0LXRpdGxlPlJlc2lzdGFudCBzdGFyY2g6IEltcGxpY2F0aW9u
cyBvZiBkaWV0YXJ5IGluY2x1c2lvbiBvbiBndXQgaGVhbHRoIGFuZCBncm93dGggaW4gcGlnczog
YSByZXZpZXc8L3Nob3J0LXRpdGxlPjwvdGl0bGVzPjxwZXJpb2RpY2FsPjxmdWxsLXRpdGxlPkpv
dXJuYWwgb2YgQW5pbWFsIFNjaWVuY2UgYW5kIEJpb3RlY2hub2xvZ3k8L2Z1bGwtdGl0bGU+PC9w
ZXJpb2RpY2FsPjx2b2x1bWU+MTI8L3ZvbHVtZT48bnVtYmVyPjE8L251bWJlcj48a2V5d29yZHM+
PGtleXdvcmQ+R3Jvd3RoIHBlcmZvcm1hbmNlPC9rZXl3b3JkPjxrZXl3b3JkPkd1dCBoZWFsdGg8
L2tleXdvcmQ+PGtleXdvcmQ+UmVzaXN0YW50IHN0YXJjaDwva2V5d29yZD48a2V5d29yZD5Td2lu
ZTwva2V5d29yZD48L2tleXdvcmRzPjxkYXRlcz48eWVhcj4yMDIxPC95ZWFyPjwvZGF0ZXM+PHdv
cmstdHlwZT5SZXZpZXc8L3dvcmstdHlwZT48dXJscz48cmVsYXRlZC11cmxzPjx1cmw+aHR0cHM6
Ly93d3cuc2NvcHVzLmNvbS9pbndhcmQvcmVjb3JkLnVyaT9laWQ9Mi1zMi4wLTg1MTE5MTU2Mzcz
JmFtcDtkb2k9MTAuMTE4NiUyZnM0MDEwNC0wMjEtMDA2NDQtNSZhbXA7cGFydG5lcklEPTQwJmFt
cDttZDU9OTgzNDlhM2VlN2YxMjRkY2EwNjI3YzkyYjljYjAwYzFodHRwczovL2phc2JzY2kuYmlv
bWVkY2VudHJhbC5jb20vdHJhY2svcGRmLzEwLjExODYvczQwMTA0LTAyMS0wMDY0NC01LnBkZjwv
dXJsPjwvcmVsYXRlZC11cmxzPjwvdXJscz48Y3VzdG9tNz4xMjQ8L2N1c3RvbTc+PGVsZWN0cm9u
aWMtcmVzb3VyY2UtbnVtPjEwLjExODYvczQwMTA0LTAyMS0wMDY0NC01PC9lbGVjdHJvbmljLXJl
c291cmNlLW51bT48cmVtb3RlLWRhdGFiYXNlLW5hbWU+U2NvcHVzPC9yZW1vdGUtZGF0YWJhc2Ut
bmFtZT48bGFuZ3VhZ2U+RW5nbGlzaDwvbGFuZ3VhZ2U+PC9yZWNvcmQ+PC9DaXRlPjxDaXRlPjxB
dXRob3I+UGx1c2tlPC9BdXRob3I+PFllYXI+MjAxMzwvWWVhcj48UmVjTnVtPjYwNDwvUmVjTnVt
PjxyZWNvcmQ+PHJlYy1udW1iZXI+NjA0PC9yZWMtbnVtYmVyPjxmb3JlaWduLWtleXM+PGtleSBh
cHA9IkVOIiBkYi1pZD0iOTlzcHh0eGFqeHNhc2JlZnI5NXBmMDByZnJzMDBlcDl2ZTJhIiB0aW1l
c3RhbXA9IjE2NjQ3MzY1ODEiPjYwNDwva2V5PjwvZm9yZWlnbi1rZXlzPjxyZWYtdHlwZSBuYW1l
PSJKb3VybmFsIEFydGljbGUiPjE3PC9yZWYtdHlwZT48Y29udHJpYnV0b3JzPjxhdXRob3JzPjxh
dXRob3I+UGx1c2tlLCBKLiBSLjwvYXV0aG9yPjwvYXV0aG9ycz48L2NvbnRyaWJ1dG9ycz48dGl0
bGVzPjx0aXRsZT5GZWVkLSBhbmQgZmVlZCBhZGRpdGl2ZXMtcmVsYXRlZCBhc3BlY3RzIG9mIGd1
dCBoZWFsdGggYW5kIGRldmVsb3BtZW50IGluIHdlYW5saW5nIHBpZ3M8L3RpdGxlPjxzZWNvbmRh
cnktdGl0bGU+Sm91cm5hbCBvZiBBbmltYWwgU2NpZW5jZSBhbmQgQmlvdGVjaG5vbG9neTwvc2Vj
b25kYXJ5LXRpdGxlPjxzaG9ydC10aXRsZT5GZWVkLSBhbmQgZmVlZCBhZGRpdGl2ZXMtcmVsYXRl
ZCBhc3BlY3RzIG9mIGd1dCBoZWFsdGggYW5kIGRldmVsb3BtZW50IGluIHdlYW5saW5nIHBpZ3M8
L3Nob3J0LXRpdGxlPjwvdGl0bGVzPjxwZXJpb2RpY2FsPjxmdWxsLXRpdGxlPkpvdXJuYWwgb2Yg
QW5pbWFsIFNjaWVuY2UgYW5kIEJpb3RlY2hub2xvZ3k8L2Z1bGwtdGl0bGU+PC9wZXJpb2RpY2Fs
Pjx2b2x1bWU+NDwvdm9sdW1lPjxudW1iZXI+MTwvbnVtYmVyPjxrZXl3b3Jkcz48a2V5d29yZD5B
bnRpYmlvdGljczwva2V5d29yZD48a2V5d29yZD5BbnRpbWljcm9iaWFsczwva2V5d29yZD48a2V5
d29yZD5OdXRyaXRpb248L2tleXdvcmQ+PGtleXdvcmQ+UGlnczwva2V5d29yZD48a2V5d29yZD5Q
b3N0LXdlYW5pbmcgZGlhcnJob2VhPC9rZXl3b3JkPjxrZXl3b3JkPldlYW5pbmc8L2tleXdvcmQ+
PC9rZXl3b3Jkcz48ZGF0ZXM+PHllYXI+MjAxMzwveWVhcj48L2RhdGVzPjx3b3JrLXR5cGU+UmV2
aWV3PC93b3JrLXR5cGU+PHVybHM+PHJlbGF0ZWQtdXJscz48dXJsPmh0dHBzOi8vd3d3LnNjb3B1
cy5jb20vaW53YXJkL3JlY29yZC51cmk/ZWlkPTItczIuMC04NDg5MjgxNTc3MyZhbXA7ZG9pPTEw
LjExODYlMmYyMDQ5LTE4OTEtNC0xJmFtcDtwYXJ0bmVySUQ9NDAmYW1wO21kNT1kMjY4YjliMTEx
Y2MxM2QwNTcxZDRlMTkxMzU0MTM3N2h0dHBzOi8vamFzYnNjaS5iaW9tZWRjZW50cmFsLmNvbS90
cmFjay9wZGYvMTAuMTE4Ni8yMDQ5LTE4OTEtNC0xLnBkZjwvdXJsPjwvcmVsYXRlZC11cmxzPjwv
dXJscz48Y3VzdG9tNz4xPC9jdXN0b203PjxlbGVjdHJvbmljLXJlc291cmNlLW51bT4xMC4xMTg2
LzIwNDktMTg5MS00LTE8L2VsZWN0cm9uaWMtcmVzb3VyY2UtbnVtPjxyZW1vdGUtZGF0YWJhc2Ut
bmFtZT5TY29wdXM8L3JlbW90ZS1kYXRhYmFzZS1uYW1lPjxsYW5ndWFnZT5FbmdsaXNoPC9sYW5n
dWFnZT48L3JlY29yZD48L0NpdGU+PENpdGU+PEF1dGhvcj5TaGFubm9uPC9BdXRob3I+PFllYXI+
MjAxOTwvWWVhcj48UmVjTnVtPjY0OTwvUmVjTnVtPjxyZWNvcmQ+PHJlYy1udW1iZXI+NjQ5PC9y
ZWMtbnVtYmVyPjxmb3JlaWduLWtleXM+PGtleSBhcHA9IkVOIiBkYi1pZD0iOTlzcHh0eGFqeHNh
c2JlZnI5NXBmMDByZnJzMDBlcDl2ZTJhIiB0aW1lc3RhbXA9IjE2NjQ3MzY1ODMiPjY0OTwva2V5
PjwvZm9yZWlnbi1rZXlzPjxyZWYtdHlwZSBuYW1lPSJKb3VybmFsIEFydGljbGUiPjE3PC9yZWYt
dHlwZT48Y29udHJpYnV0b3JzPjxhdXRob3JzPjxhdXRob3I+U2hhbm5vbiwgTS4gQy48L2F1dGhv
cj48YXV0aG9yPkhpbGwsIEcuIE0uPC9hdXRob3I+PC9hdXRob3JzPjwvY29udHJpYnV0b3JzPjx0
aXRsZXM+PHRpdGxlPlRyYWNlIG1pbmVyYWwgc3VwcGxlbWVudGF0aW9uIGZvciB0aGUgaW50ZXN0
aW5hbCBoZWFsdGggb2YgeW91bmcgbW9ub2dhc3RyaWMgYW5pbWFsczwvdGl0bGU+PHNlY29uZGFy
eS10aXRsZT5Gcm9udGllcnMgaW4gVmV0ZXJpbmFyeSBTY2llbmNlPC9zZWNvbmRhcnktdGl0bGU+
PHNob3J0LXRpdGxlPlRyYWNlIG1pbmVyYWwgc3VwcGxlbWVudGF0aW9uIGZvciB0aGUgaW50ZXN0
aW5hbCBoZWFsdGggb2YgeW91bmcgbW9ub2dhc3RyaWMgYW5pbWFsczwvc2hvcnQtdGl0bGU+PC90
aXRsZXM+PHBlcmlvZGljYWw+PGZ1bGwtdGl0bGU+RnJvbnRpZXJzIGluIFZldGVyaW5hcnkgU2Np
ZW5jZTwvZnVsbC10aXRsZT48L3BlcmlvZGljYWw+PHZvbHVtZT42PC92b2x1bWU+PG51bWJlcj5N
QVI8L251bWJlcj48a2V5d29yZHM+PGtleXdvcmQ+SW50ZXN0aW5hbCBoZWFsdGg8L2tleXdvcmQ+
PGtleXdvcmQ+TWljcm9vcmdhbmlzbXM8L2tleXdvcmQ+PGtleXdvcmQ+TW9ub2dhc3RyaWMgYW5p
bWFsPC9rZXl3b3JkPjxrZXl3b3JkPk51dHJpdGlvbjwva2V5d29yZD48a2V5d29yZD5aaW5jPC9r
ZXl3b3JkPjxrZXl3b3JkPmNvcHBlcjwva2V5d29yZD48a2V5d29yZD5pcm9uPC9rZXl3b3JkPjxr
ZXl3b3JkPm1hbmdhbmVzZTwva2V5d29yZD48a2V5d29yZD50cmFjZSBlbGVtZW50PC9rZXl3b3Jk
PjxrZXl3b3JkPnppbmMgb3hpZGU8L2tleXdvcmQ+PGtleXdvcmQ+YW5pbWFsPC9rZXl3b3JkPjxr
ZXl3b3JkPmFuaW1hbCBmb29kPC9rZXl3b3JkPjxrZXl3b3JkPmFuaW1hbCBoZWFsdGg8L2tleXdv
cmQ+PGtleXdvcmQ+YmFjdGVyaWFsIGdyb3d0aDwva2V5d29yZD48a2V5d29yZD5icm9pbGVyPC9r
ZXl3b3JkPjxrZXl3b3JkPmNhbGYgKGJvdmluZSk8L2tleXdvcmQ+PGtleXdvcmQ+Q2xvc3RyaWRp
dW08L2tleXdvcmQ+PGtleXdvcmQ+ZGlhcnJoZWE8L2tleXdvcmQ+PGtleXdvcmQ+ZW50ZXJvdG94
aWdlbmljIEVzY2hlcmljaGlhIGNvbGk8L2tleXdvcmQ+PGtleXdvcmQ+Z3Jvd3RoIGN1cnZlPC9r
ZXl3b3JkPjxrZXl3b3JkPmludGVzdGluZSBhYnNvcnB0aW9uPC9rZXl3b3JkPjxrZXl3b3JkPmlu
dGVzdGluZSBmbG9yYTwva2V5d29yZD48a2V5d29yZD5pbnRlc3RpbmUgaW5mZWN0aW9uPC9rZXl3
b3JkPjxrZXl3b3JkPmludGVzdGluZSBtdWNvc2E8L2tleXdvcmQ+PGtleXdvcmQ+bWluZXJhbCBz
dXBwbGVtZW50YXRpb248L2tleXdvcmQ+PGtleXdvcmQ+bm9uaHVtYW48L2tleXdvcmQ+PGtleXdv
cmQ+cGlnPC9rZXl3b3JkPjxrZXl3b3JkPlJldmlldzwva2V5d29yZD48L2tleXdvcmRzPjxkYXRl
cz48eWVhcj4yMDE5PC95ZWFyPjwvZGF0ZXM+PHdvcmstdHlwZT5SZXZpZXc8L3dvcmstdHlwZT48
dXJscz48cmVsYXRlZC11cmxzPjx1cmw+aHR0cHM6Ly93d3cuc2NvcHVzLmNvbS9pbndhcmQvcmVj
b3JkLnVyaT9laWQ9Mi1zMi4wLTg1MDY1MzA1NDQ0JmFtcDtkb2k9MTAuMzM4OSUyZmZ2ZXRzLjIw
MTkuMDAwNzMmYW1wO3BhcnRuZXJJRD00MCZhbXA7bWQ1PWZlZmJhNTFiNTZmZDZmYzNlODZhOWE3
ZTMyZjE1MjEwPC91cmw+PC9yZWxhdGVkLXVybHM+PC91cmxzPjxjdXN0b203PjczPC9jdXN0b203
PjxlbGVjdHJvbmljLXJlc291cmNlLW51bT4xMC4zMzg5L2Z2ZXRzLjIwMTkuMDAwNzM8L2VsZWN0
cm9uaWMtcmVzb3VyY2UtbnVtPjxyZW1vdGUtZGF0YWJhc2UtbmFtZT5TY29wdXM8L3JlbW90ZS1k
YXRhYmFzZS1uYW1lPjxsYW5ndWFnZT5FbmdsaXNoPC9sYW5ndWFnZT48L3JlY29yZD48L0NpdGU+
PENpdGU+PEF1dGhvcj5TdTwvQXV0aG9yPjxZZWFyPjIwMjI8L1llYXI+PFJlY051bT43MDM8L1Jl
Y051bT48cmVjb3JkPjxyZWMtbnVtYmVyPjcwMzwvcmVjLW51bWJlcj48Zm9yZWlnbi1rZXlzPjxr
ZXkgYXBwPSJFTiIgZGItaWQ9Ijk5c3B4dHhhanhzYXNiZWZyOTVwZjAwcmZyczAwZXA5dmUyYSIg
dGltZXN0YW1wPSIxNjY0NzM2NTg2Ij43MDM8L2tleT48L2ZvcmVpZ24ta2V5cz48cmVmLXR5cGUg
bmFtZT0iSm91cm5hbCBBcnRpY2xlIj4xNzwvcmVmLXR5cGU+PGNvbnRyaWJ1dG9ycz48YXV0aG9y
cz48YXV0aG9yPlN1LCBXLiBGLjwvYXV0aG9yPjxhdXRob3I+R29uZywgVC48L2F1dGhvcj48YXV0
aG9yPkppYW5nLCBaLiBQLjwvYXV0aG9yPjxhdXRob3I+THUsIFouIFEuPC9hdXRob3I+PGF1dGhv
cj5XYW5nLCBZLiBaLjwvYXV0aG9yPjwvYXV0aG9ycz48L2NvbnRyaWJ1dG9ycz48YXV0aC1hZGRy
ZXNzPltTdSwgV2VpZmF8R29uZywgVGFvfEppYW5nLCBaaXBlbmd8THUsIFplcWluZ3xXYW5nLCBZ
aXpoZW5dIFpoZWppYW5nIFVuaXYsIE5hdGwgRW5nbiBMYWIgQmlvbCBGZWVkIFNhZmV0eSAmYW1w
OyBQb2xsdXQgUHJldmVudCAmYW1wOywgSGFuZ3pob3UsIFBlb3BsZXMgUiBDaGluYS4gW1N1LCBX
ZWlmYXxHb25nLCBUYW98SmlhbmcsIFppcGVuZ3xMdSwgWmVxaW5nfFdhbmcsIFlpemhlbl0gWmhl
amlhbmcgVW5pdiwgS2V5IExhYiBBbmltIE51dHIgJmFtcDsgRmVlZCwgTWluaXN0IEFnciwgSGFu
Z3pob3UsIFBlb3BsZXMgUiBDaGluYS4gW1N1LCBXZWlmYXxHb25nLCBUYW98SmlhbmcsIFppcGVu
Z3xMdSwgWmVxaW5nfFdhbmcsIFlpemhlbl0gWmhlamlhbmcgVW5pdiwgS2V5IExhYiBNb2wgQW5p
bSBOdXRyLCBNaW5pc3QgRWR1YywgSGFuZ3pob3UsIFBlb3BsZXMgUiBDaGluYS4gW1N1LCBXZWlm
YXxHb25nLCBUYW98SmlhbmcsIFppcGVuZ3xMdSwgWmVxaW5nfFdhbmcsIFlpemhlbl0gWmhlamlh
bmcgVW5pdiwgSW5zdCBGZWVkIFNjaSwgS2V5IExhYiBBbmltIE51dHIgJmFtcDsgRmVlZCBTY2kg
WmhlamlhbmcgUHJvdiwgSGFuZ3pob3UsIFBlb3BsZXMgUiBDaGluYS4gV2FuZywgWVogKGNvcnJl
c3BvbmRpbmcgYXV0aG9yKSwgWmhlamlhbmcgVW5pdiwgTmF0bCBFbmduIExhYiBCaW9sIEZlZWQg
U2FmZXR5ICZhbXA7IFBvbGx1dCBQcmV2ZW50ICZhbXA7LCBIYW5nemhvdSwgUGVvcGxlcyBSIENo
aW5hLnxXYW5nLCBZWiAoY29ycmVzcG9uZGluZyBhdXRob3IpLCBaaGVqaWFuZyBVbml2LCBLZXkg
TGFiIEFuaW0gTnV0ciAmYW1wOyBGZWVkLCBNaW5pc3QgQWdyLCBIYW5nemhvdSwgUGVvcGxlcyBS
IENoaW5hLnxXYW5nLCBZWiAoY29ycmVzcG9uZGluZyBhdXRob3IpLCBaaGVqaWFuZyBVbml2LCBL
ZXkgTGFiIE1vbCBBbmltIE51dHIsIE1pbmlzdCBFZHVjLCBIYW5nemhvdSwgUGVvcGxlcyBSIENo
aW5hLnxXYW5nLCBZWiAoY29ycmVzcG9uZGluZyBhdXRob3IpLCBaaGVqaWFuZyBVbml2LCBJbnN0
IEZlZWQgU2NpLCBLZXkgTGFiIEFuaW0gTnV0ciAmYW1wOyBGZWVkIFNjaSBaaGVqaWFuZyBQcm92
LCBIYW5nemhvdSwgUGVvcGxlcyBSIENoaW5hLiB5endhbmczMjFAemp1LmVkdS5jbjwvYXV0aC1h
ZGRyZXNzPjx0aXRsZXM+PHRpdGxlPlRoZSBSb2xlIG9mIFByb2Jpb3RpY3MgaW4gQWxsZXZpYXRp
bmcgUG9zdHdlYW5pbmcgRGlhcnJoZWEgaW4gUGlnbGV0cyBGcm9tIHRoZSBQZXJzcGVjdGl2ZSBv
ZiBJbnRlc3RpbmFsIEJhcnJpZXJzPC90aXRsZT48c2Vjb25kYXJ5LXRpdGxlPkZyb250aWVycyBp
biBDZWxsdWxhciBhbmQgSW5mZWN0aW9uIE1pY3JvYmlvbG9neTwvc2Vjb25kYXJ5LXRpdGxlPjxh
bHQtdGl0bGU+RnJvbnQuIENlbGwuIEluZmVjdC4gTWljcm9iaW9sLjwvYWx0LXRpdGxlPjxzaG9y
dC10aXRsZT5UaGUgUm9sZSBvZiBQcm9iaW90aWNzIGluIEFsbGV2aWF0aW5nIFBvc3R3ZWFuaW5n
IERpYXJyaGVhIGluIFBpZ2xldHMgRnJvbSB0aGUgUGVyc3BlY3RpdmUgb2YgSW50ZXN0aW5hbCBC
YXJyaWVyczwvc2hvcnQtdGl0bGU+PC90aXRsZXM+PHBlcmlvZGljYWw+PGZ1bGwtdGl0bGU+RnJv
bnRpZXJzIGluIENlbGx1bGFyIGFuZCBJbmZlY3Rpb24gTWljcm9iaW9sb2d5PC9mdWxsLXRpdGxl
PjxhYmJyLTE+RnJvbnQuIENlbGwuIEluZmVjdC4gTWljcm9iaW9sLjwvYWJici0xPjwvcGVyaW9k
aWNhbD48YWx0LXBlcmlvZGljYWw+PGZ1bGwtdGl0bGU+RnJvbnRpZXJzIGluIENlbGx1bGFyIGFu
ZCBJbmZlY3Rpb24gTWljcm9iaW9sb2d5PC9mdWxsLXRpdGxlPjxhYmJyLTE+RnJvbnQuIENlbGwu
IEluZmVjdC4gTWljcm9iaW9sLjwvYWJici0xPjwvYWx0LXBlcmlvZGljYWw+PHBhZ2VzPjEyPC9w
YWdlcz48dm9sdW1lPjEyPC92b2x1bWU+PGtleXdvcmRzPjxrZXl3b3JkPnBpZ2xldHM8L2tleXdv
cmQ+PGtleXdvcmQ+cG9zdHdlYW5pbmcgZGlhcnJoZWE8L2tleXdvcmQ+PGtleXdvcmQ+YW50aWJp
b3RpY3M8L2tleXdvcmQ+PGtleXdvcmQ+cHJvYmlvdGljczwva2V5d29yZD48a2V5d29yZD5pbnRl
c3RpbmFsPC9rZXl3b3JkPjxrZXl3b3JkPmJhcnJpZXJzPC9rZXl3b3JkPjxrZXl3b3JkPmVudGVy
b3RveGlnZW5pYyBlc2NoZXJpY2hpYS1jb2xpPC9rZXl3b3JkPjxrZXl3b3JkPnllYXN0IHNhY2No
YXJvbXljZXMtY2VyZXZpc2lhZTwva2V5d29yZD48a2V5d29yZD50aWdodDwva2V5d29yZD48a2V5
d29yZD5qdW5jdGlvbiBwcm90ZWluczwva2V5d29yZD48a2V5d29yZD5ndXQgbWljcm9iaW90YTwv
a2V5d29yZD48a2V5d29yZD5ncm93dGgtcGVyZm9ybWFuY2U8L2tleXdvcmQ+PGtleXdvcmQ+bGFj
dG9iYWNpbGx1cy1wbGFudGFydW08L2tleXdvcmQ+PGtleXdvcmQ+d2VhbmVkIHBpZ3M8L2tleXdv
cmQ+PGtleXdvcmQ+aW1tdW5lLXJlc3BvbnNlPC9rZXl3b3JkPjxrZXl3b3JkPnBhbmV0aCBjZWxs
czwva2V5d29yZD48a2V5d29yZD5oZWFsdGg8L2tleXdvcmQ+PGtleXdvcmQ+SW1tdW5vbG9neTwv
a2V5d29yZD48a2V5d29yZD5NaWNyb2Jpb2xvZ3k8L2tleXdvcmQ+PC9rZXl3b3Jkcz48ZGF0ZXM+
PHllYXI+MjAyMjwveWVhcj48cHViLWRhdGVzPjxkYXRlPk1heTwvZGF0ZT48L3B1Yi1kYXRlcz48
L2RhdGVzPjxpc2JuPjIyMzUtMjk4ODwvaXNibj48YWNjZXNzaW9uLW51bT5XT1M6MDAwODExMzI5
ODAwMDAxPC9hY2Nlc3Npb24tbnVtPjx3b3JrLXR5cGU+UmV2aWV3PC93b3JrLXR5cGU+PHVybHM+
PHJlbGF0ZWQtdXJscz48dXJsPiZsdDtHbyB0byBJU0kmZ3Q7Oi8vV09TOjAwMDgxMTMyOTgwMDAw
MTwvdXJsPjwvcmVsYXRlZC11cmxzPjwvdXJscz48Y3VzdG9tNz44ODMxMDc8L2N1c3RvbTc+PGVs
ZWN0cm9uaWMtcmVzb3VyY2UtbnVtPjEwLjMzODkvZmNpbWIuMjAyMi44ODMxMDc8L2VsZWN0cm9u
aWMtcmVzb3VyY2UtbnVtPjxsYW5ndWFnZT5FbmdsaXNoPC9sYW5ndWFnZT48L3JlY29yZD48L0Np
dGU+PENpdGU+PEF1dGhvcj5TdWJyYW1hbmlhbTwvQXV0aG9yPjxZZWFyPjIwMTU8L1llYXI+PFJl
Y051bT42MDc8L1JlY051bT48cmVjb3JkPjxyZWMtbnVtYmVyPjYwNzwvcmVjLW51bWJlcj48Zm9y
ZWlnbi1rZXlzPjxrZXkgYXBwPSJFTiIgZGItaWQ9Ijk5c3B4dHhhanhzYXNiZWZyOTVwZjAwcmZy
czAwZXA5dmUyYSIgdGltZXN0YW1wPSIxNjY0NzM2NTgyIj42MDc8L2tleT48L2ZvcmVpZ24ta2V5
cz48cmVmLXR5cGUgbmFtZT0iSm91cm5hbCBBcnRpY2xlIj4xNzwvcmVmLXR5cGU+PGNvbnRyaWJ1
dG9ycz48YXV0aG9ycz48YXV0aG9yPlN1YnJhbWFuaWFtLCBNLiBELjwvYXV0aG9yPjxhdXRob3I+
S2ltLCBJLiBILjwvYXV0aG9yPjwvYXV0aG9ycz48L2NvbnRyaWJ1dG9ycz48YXV0aC1hZGRyZXNz
PltTdWJyYW1hbmlhbSwgTW9oYW5hIERldml8S2ltLCBJbiBIb10gRGFua29vayBVbml2LCBEZXB0
IEFuaW0gUmVzb3VyY2UgJmFtcDsgU2NpLCAyOSBBbnNlb2RvbmcsIENoZW9uYW4gMzMwNzE0LCBD
aHVuZ25hbSwgU291dGggS29yZWEuIEtpbSwgSUggKGNvcnJlc3BvbmRpbmcgYXV0aG9yKSwgRGFu
a29vayBVbml2LCBEZXB0IEFuaW0gUmVzb3VyY2UgJmFtcDsgU2NpLCAyOSBBbnNlb2RvbmcsIENo
ZW9uYW4gMzMwNzE0LCBDaHVuZ25hbSwgU291dGggS29yZWEuIGluaG9raW1AZGFua29vay5hYy5r
cjwvYXV0aC1hZGRyZXNzPjx0aXRsZXM+PHRpdGxlPkNsYXlzIGFzIGRpZXRhcnkgc3VwcGxlbWVu
dHMgZm9yIHN3aW5lOiBBIHJldmlldzwvdGl0bGU+PHNlY29uZGFyeS10aXRsZT5Kb3VybmFsIG9m
IEFuaW1hbCBTY2llbmNlIGFuZCBCaW90ZWNobm9sb2d5PC9zZWNvbmRhcnktdGl0bGU+PGFsdC10
aXRsZT5KLiBBbmltLiBTY2kuIEJpb3RlY2hub2wuPC9hbHQtdGl0bGU+PHNob3J0LXRpdGxlPkNs
YXlzIGFzIGRpZXRhcnkgc3VwcGxlbWVudHMgZm9yIHN3aW5lOiBBIHJldmlldzwvc2hvcnQtdGl0
bGU+PC90aXRsZXM+PHBlcmlvZGljYWw+PGZ1bGwtdGl0bGU+Sm91cm5hbCBvZiBBbmltYWwgU2Np
ZW5jZSBhbmQgQmlvdGVjaG5vbG9neTwvZnVsbC10aXRsZT48L3BlcmlvZGljYWw+PGFsdC1wZXJp
b2RpY2FsPjxmdWxsLXRpdGxlPkpvdXJuYWwgb2YgQW5pbWFsIFNjaWVuY2UgYW5kIEJpb3RlY2hu
b2xvZ3k8L2Z1bGwtdGl0bGU+PGFiYnItMT5KLiBBbmltLiBTY2kuIEJpb3RlY2hub2wuPC9hYmJy
LTE+PC9hbHQtcGVyaW9kaWNhbD48cGFnZXM+OTwvcGFnZXM+PHZvbHVtZT42PC92b2x1bWU+PGtl
eXdvcmRzPjxrZXl3b3JkPkFuaW1hbCBwcm9kdWN0aW9uPC9rZXl3b3JkPjxrZXl3b3JkPkNsYXk8
L2tleXdvcmQ+PGtleXdvcmQ+Q2xpbm9wdGlsb2xpdGU8L2tleXdvcmQ+PGtleXdvcmQ+RmVlZCBh
ZGRpdGl2ZTwva2V5d29yZD48a2V5d29yZD5Nb250bW9yaWxsb25pdGU8L2tleXdvcmQ+PGtleXdv
cmQ+WmVvbGl0ZTwva2V5d29yZD48a2V5d29yZD5jbGlub3B0aWxvbGl0ZS1yaWNoIHR1ZmY8L2tl
eXdvcmQ+PGtleXdvcmQ+bm94aW91cyBnYXMgY29udGVudDwva2V5d29yZD48a2V5d29yZD5waWdz
IGZlZCBkaWV0czwva2V5d29yZD48a2V5d29yZD5jb3BwZXItYmVhcmluZyBtb250bW9yaWxsb25p
dGU8L2tleXdvcmQ+PGtleXdvcmQ+YWZsYXRveGluLWNvbnRhbWluYXRlZCBkaWV0czwva2V5d29y
ZD48a2V5d29yZD5iaW90aXRlLXY8L2tleXdvcmQ+PGtleXdvcmQ+c3VwcGxlbWVudGF0aW9uPC9r
ZXl3b3JkPjxrZXl3b3JkPmdyb3d0aC1wZXJmb3JtYW5jZTwva2V5d29yZD48a2V5d29yZD5udXRy
aWVudCBkaWdlc3RpYmlsaXR5PC9rZXl3b3JkPjxrZXl3b3JkPmhlYWx0aC1zdGF0dXM8L2tleXdv
cmQ+PGtleXdvcmQ+aGVtYXRvbG9naWNhbCBwYXJhbWV0ZXJzPC9rZXl3b3JkPjxrZXl3b3JkPkFn
cmljdWx0dXJlPC9rZXl3b3JkPjwva2V5d29yZHM+PGRhdGVzPjx5ZWFyPjIwMTU8L3llYXI+PHB1
Yi1kYXRlcz48ZGF0ZT5BdWc8L2RhdGU+PC9wdWItZGF0ZXM+PC9kYXRlcz48aXNibj4xNjc0LTk3
ODI8L2lzYm4+PGFjY2Vzc2lvbi1udW0+V09TOjAwMDM1OTgyNjUwMDAwMTwvYWNjZXNzaW9uLW51
bT48d29yay10eXBlPlJldmlldzwvd29yay10eXBlPjx1cmxzPjxyZWxhdGVkLXVybHM+PHVybD4m
bHQ7R28gdG8gSVNJJmd0OzovL1dPUzowMDAzNTk4MjY1MDAwMDFodHRwczovL2phc2JzY2kuYmlv
bWVkY2VudHJhbC5jb20vdHJhY2svcGRmLzEwLjExODYvczQwMTA0LTAxNS0wMDM3LTkucGRmPC91
cmw+PC9yZWxhdGVkLXVybHM+PC91cmxzPjxjdXN0b203PjM4PC9jdXN0b203PjxlbGVjdHJvbmlj
LXJlc291cmNlLW51bT4xMC4xMTg2L3M0MDEwNC0wMTUtMDAzNy05PC9lbGVjdHJvbmljLXJlc291
cmNlLW51bT48bGFuZ3VhZ2U+RW5nbGlzaDwvbGFuZ3VhZ2U+PC9yZWNvcmQ+PC9DaXRlPjxDaXRl
PjxBdXRob3I+U3VuPC9BdXRob3I+PFllYXI+MjAxNzwvWWVhcj48UmVjTnVtPjYyOTwvUmVjTnVt
PjxyZWNvcmQ+PHJlYy1udW1iZXI+NjI5PC9yZWMtbnVtYmVyPjxmb3JlaWduLWtleXM+PGtleSBh
cHA9IkVOIiBkYi1pZD0iOTlzcHh0eGFqeHNhc2JlZnI5NXBmMDByZnJzMDBlcDl2ZTJhIiB0aW1l
c3RhbXA9IjE2NjQ3MzY1ODIiPjYyOTwva2V5PjwvZm9yZWlnbi1rZXlzPjxyZWYtdHlwZSBuYW1l
PSJKb3VybmFsIEFydGljbGUiPjE3PC9yZWYtdHlwZT48Y29udHJpYnV0b3JzPjxhdXRob3JzPjxh
dXRob3I+U3VuLCBZLjwvYXV0aG9yPjxhdXRob3I+S2ltLCBTLiBXLjwvYXV0aG9yPjwvYXV0aG9y
cz48L2NvbnRyaWJ1dG9ycz48YXV0aC1hZGRyZXNzPkRlcGFydG1lbnQgb2YgQW5pbWFsIFNjaWVu
Y2UsIE5vcnRoIENhcm9saW5hIFN0YXRlIFVuaXZlcnNpdHksIFJhbGVpZ2gsIE5DIDI3Njk1LCBV
U0EuIENvbGxlZ2Ugb2YgQW5pbWFsIFNjaWVuY2UgYW5kIFRlY2hub2xvZ3ksIFNvdXRod2VzdCBV
bml2ZXJzaXR5LCBDaG9uZ3FpbmcgNDAwNzE1LCBDaGluYS48L2F1dGgtYWRkcmVzcz48dGl0bGVz
Pjx0aXRsZT5JbnRlc3RpbmFsIGNoYWxsZW5nZSB3aXRoIGVudGVyb3RveGlnZW5pYyBFc2NoZXJp
Y2hpYSBjb2xpIGluIHBpZ3MsIGFuZCBudXRyaXRpb25hbCBpbnRlcnZlbnRpb24gdG8gcHJldmVu
dCBwb3N0d2VhbmluZyBkaWFycmhlYTwvdGl0bGU+PHNlY29uZGFyeS10aXRsZT5BbmltIE51dHI8
L3NlY29uZGFyeS10aXRsZT48YWx0LXRpdGxlPkFuaW1hbCBudXRyaXRpb24gKFpob25nZ3VvIHh1
IG11IHNob3UgeWkgeHVlIGh1aSk8L2FsdC10aXRsZT48c2hvcnQtdGl0bGU+SW50ZXN0aW5hbCBj
aGFsbGVuZ2Ugd2l0aCBlbnRlcm90b3hpZ2VuaWMgRXNjaGVyaWNoaWEgY29saSBpbiBwaWdzLCBh
bmQgbnV0cml0aW9uYWwgaW50ZXJ2ZW50aW9uIHRvIHByZXZlbnQgcG9zdHdlYW5pbmcgZGlhcnJo
ZWE8L3Nob3J0LXRpdGxlPjwvdGl0bGVzPjxwZXJpb2RpY2FsPjxmdWxsLXRpdGxlPkFuaW0gTnV0
cjwvZnVsbC10aXRsZT48YWJici0xPkFuaW1hbCBudXRyaXRpb24gKFpob25nZ3VvIHh1IG11IHNo
b3UgeWkgeHVlIGh1aSk8L2FiYnItMT48L3BlcmlvZGljYWw+PGFsdC1wZXJpb2RpY2FsPjxmdWxs
LXRpdGxlPkFuaW0gTnV0cjwvZnVsbC10aXRsZT48YWJici0xPkFuaW1hbCBudXRyaXRpb24gKFpo
b25nZ3VvIHh1IG11IHNob3UgeWkgeHVlIGh1aSk8L2FiYnItMT48L2FsdC1wZXJpb2RpY2FsPjxw
YWdlcz4zMjItMzMwPC9wYWdlcz48dm9sdW1lPjM8L3ZvbHVtZT48bnVtYmVyPjQ8L251bWJlcj48
ZWRpdGlvbj4yMDE4LzA1LzE3PC9lZGl0aW9uPjxrZXl3b3Jkcz48a2V5d29yZD5FbnRlcm90b3hp
Z2VuaWMgRXNjaGVyaWNoaWEgY29saTwva2V5d29yZD48a2V5d29yZD5GZWVkIGFkZGl0aXZlczwv
a2V5d29yZD48a2V5d29yZD5JbW11bm9wcm9weWxheGlzPC9rZXl3b3JkPjxrZXl3b3JkPk51dHJp
dGlvbmFsIGludGVydmVudGlvbjwva2V5d29yZD48a2V5d29yZD5QaWdzPC9rZXl3b3JkPjxrZXl3
b3JkPlBvc3R3ZWFuaW5nIGRpYXJyaGVhPC9rZXl3b3JkPjwva2V5d29yZHM+PGRhdGVzPjx5ZWFy
PjIwMTc8L3llYXI+PHB1Yi1kYXRlcz48ZGF0ZT5EZWM8L2RhdGU+PC9wdWItZGF0ZXM+PC9kYXRl
cz48aXNibj4yNDA1LTY1NDUgKFByaW50KSAyNDA1LTYzODM8L2lzYm4+PGFjY2Vzc2lvbi1udW0+
Mjk3NjcxMzM8L2FjY2Vzc2lvbi1udW0+PHVybHM+PHJlbGF0ZWQtdXJscz48dXJsPmh0dHBzOi8v
d3d3Lm5jYmkubmxtLm5paC5nb3YvcG1jL2FydGljbGVzL1BNQzU5NDEyNjcvcGRmL21haW4ucGRm
PC91cmw+PC9yZWxhdGVkLXVybHM+PC91cmxzPjxjdXN0b20yPlBNQzU5NDEyNjc8L2N1c3RvbTI+
PGVsZWN0cm9uaWMtcmVzb3VyY2UtbnVtPjEwLjEwMTYvai5hbmludS4yMDE3LjEwLjAwMTwvZWxl
Y3Ryb25pYy1yZXNvdXJjZS1udW0+PHJlbW90ZS1kYXRhYmFzZS1wcm92aWRlcj5ObG08L3JlbW90
ZS1kYXRhYmFzZS1wcm92aWRlcj48bGFuZ3VhZ2U+ZW5nPC9sYW5ndWFnZT48L3JlY29yZD48L0Np
dGU+PENpdGU+PEF1dGhvcj5Td2VlbmV5PC9BdXRob3I+PFllYXI+MjAxNjwvWWVhcj48UmVjTnVt
PjYxODwvUmVjTnVtPjxyZWNvcmQ+PHJlYy1udW1iZXI+NjE4PC9yZWMtbnVtYmVyPjxmb3JlaWdu
LWtleXM+PGtleSBhcHA9IkVOIiBkYi1pZD0iOTlzcHh0eGFqeHNhc2JlZnI5NXBmMDByZnJzMDBl
cDl2ZTJhIiB0aW1lc3RhbXA9IjE2NjQ3MzY1ODIiPjYxODwva2V5PjwvZm9yZWlnbi1rZXlzPjxy
ZWYtdHlwZSBuYW1lPSJKb3VybmFsIEFydGljbGUiPjE3PC9yZWYtdHlwZT48Y29udHJpYnV0b3Jz
PjxhdXRob3JzPjxhdXRob3I+U3dlZW5leSwgVC48L2F1dGhvcj48YXV0aG9yPk8mYXBvcztEb2hl
cnR5LCBKLiBWLjwvYXV0aG9yPjwvYXV0aG9ycz48L2NvbnRyaWJ1dG9ycz48YXV0aC1hZGRyZXNz
PlNjaG9vbCBvZiBWZXRlcmluYXJ5IE1lZGljaW5lLCBVbml2ZXJzaXR5IENvbGxlZ2UgRHVibGlu
LCBCZWxmaWVsZCwgRHVibGluIDQsIElyZWxlYW5kLiBFbGVjdHJvbmljIGFkZHJlc3M6IHRvcnJl
cy5zd2VlbmV5QHVjZC5pZS4gU2Nob29sIG9mIEFncmljdWx0dXJlLCBVbml2ZXJzaXR5IENvbGxl
Z2UgRHVibGluLCBCZWxmaWVsZCwgRHVibGluIDQsIElyZWxlYW5kLjwvYXV0aC1hZGRyZXNzPjx0
aXRsZXM+PHRpdGxlPk1hcmluZSBtYWNyb2FsZ2FsIGV4dHJhY3RzIHRvIG1haW50YWluIGd1dCBo
b21lb3N0YXNpcyBpbiB0aGUgd2VhbmluZyBwaWdsZXQ8L3RpdGxlPjxzZWNvbmRhcnktdGl0bGU+
RG9tZXN0IEFuaW0gRW5kb2NyaW5vbDwvc2Vjb25kYXJ5LXRpdGxlPjxhbHQtdGl0bGU+RG9tZXN0
aWMgYW5pbWFsIGVuZG9jcmlub2xvZ3k8L2FsdC10aXRsZT48c2hvcnQtdGl0bGU+TWFyaW5lIG1h
Y3JvYWxnYWwgZXh0cmFjdHMgdG8gbWFpbnRhaW4gZ3V0IGhvbWVvc3Rhc2lzIGluIHRoZSB3ZWFu
aW5nIHBpZ2xldDwvc2hvcnQtdGl0bGU+PC90aXRsZXM+PHBlcmlvZGljYWw+PGZ1bGwtdGl0bGU+
RG9tZXN0IEFuaW0gRW5kb2NyaW5vbDwvZnVsbC10aXRsZT48YWJici0xPkRvbWVzdGljIGFuaW1h
bCBlbmRvY3Jpbm9sb2d5PC9hYmJyLTE+PC9wZXJpb2RpY2FsPjxhbHQtcGVyaW9kaWNhbD48ZnVs
bC10aXRsZT5Eb21lc3QgQW5pbSBFbmRvY3Jpbm9sPC9mdWxsLXRpdGxlPjxhYmJyLTE+RG9tZXN0
aWMgYW5pbWFsIGVuZG9jcmlub2xvZ3k8L2FiYnItMT48L2FsdC1wZXJpb2RpY2FsPjxwYWdlcz5T
ODQtOTwvcGFnZXM+PHZvbHVtZT41NiBTdXBwbDwvdm9sdW1lPjxlZGl0aW9uPjIwMTYvMDYvMjg8
L2VkaXRpb24+PGtleXdvcmRzPjxrZXl3b3JkPkFuaW1hbHM8L2tleXdvcmQ+PGtleXdvcmQ+R2Fz
dHJvaW50ZXN0aW5hbCBUcmFjdC8qZHJ1ZyBlZmZlY3RzL21pY3JvYmlvbG9neTwva2V5d29yZD48
a2V5d29yZD5Ib21lb3N0YXNpcy8qZHJ1ZyBlZmZlY3RzPC9rZXl3b3JkPjxrZXl3b3JkPlBsYW50
IEV4dHJhY3RzL2NoZW1pc3RyeS8qcGhhcm1hY29sb2d5PC9rZXl3b3JkPjxrZXl3b3JkPlNlYXdl
ZWQvKmNoZW1pc3RyeTwva2V5d29yZD48a2V5d29yZD5Td2luZS8qcGh5c2lvbG9neTwva2V5d29y
ZD48a2V5d29yZD4qV2VhbmluZzwva2V5d29yZD48a2V5d29yZD4qQmlvYWN0aXZlPC9rZXl3b3Jk
PjxrZXl3b3JkPipHYXN0cm9pbnRlc3RpbmFsIHRyYWN0PC9rZXl3b3JkPjxrZXl3b3JkPipJbW11
bmU8L2tleXdvcmQ+PGtleXdvcmQ+Kk1pY3JvYmlvdGE8L2tleXdvcmQ+PGtleXdvcmQ+KlBpZzwv
a2V5d29yZD48L2tleXdvcmRzPjxkYXRlcz48eWVhcj4yMDE2PC95ZWFyPjxwdWItZGF0ZXM+PGRh
dGU+SnVsPC9kYXRlPjwvcHViLWRhdGVzPjwvZGF0ZXM+PGlzYm4+MDczOS03MjQwPC9pc2JuPjxh
Y2Nlc3Npb24tbnVtPjI3MzQ1MzI2PC9hY2Nlc3Npb24tbnVtPjx1cmxzPjwvdXJscz48ZWxlY3Ry
b25pYy1yZXNvdXJjZS1udW0+MTAuMTAxNi9qLmRvbWFuaWVuZC4yMDE2LjAyLjAwMjwvZWxlY3Ry
b25pYy1yZXNvdXJjZS1udW0+PHJlbW90ZS1kYXRhYmFzZS1wcm92aWRlcj5ObG08L3JlbW90ZS1k
YXRhYmFzZS1wcm92aWRlcj48bGFuZ3VhZ2U+ZW5nPC9sYW5ndWFnZT48L3JlY29yZD48L0NpdGU+
PENpdGU+PEF1dGhvcj5CYXJiYS1WaWRhbDwvQXV0aG9yPjxZZWFyPjIwMTk8L1llYXI+PFJlY051
bT43MjwvUmVjTnVtPjxyZWNvcmQ+PHJlYy1udW1iZXI+NzI8L3JlYy1udW1iZXI+PGZvcmVpZ24t
a2V5cz48a2V5IGFwcD0iRU4iIGRiLWlkPSI5OXNweHR4YWp4c2FzYmVmcjk1cGYwMHJmcnMwMGVw
OXZlMmEiIHRpbWVzdGFtcD0iMTY1NzIzMTc4NSI+NzI8L2tleT48L2ZvcmVpZ24ta2V5cz48cmVm
LXR5cGUgbmFtZT0iSm91cm5hbCBBcnRpY2xlIj4xNzwvcmVmLXR5cGU+PGNvbnRyaWJ1dG9ycz48
YXV0aG9ycz48YXV0aG9yPkJhcmJhLVZpZGFsLCBFLjwvYXV0aG9yPjxhdXRob3I+TWFydMOtbi1P
csO6ZSwgUy4gTS48L2F1dGhvcj48YXV0aG9yPkNhc3RpbGxlam9zLCBMLjwvYXV0aG9yPjwvYXV0
aG9ycz48L2NvbnRyaWJ1dG9ycz48dGl0bGVzPjx0aXRsZT5QcmFjdGljYWwgYXNwZWN0cyBvZiB0
aGUgdXNlIG9mIHByb2Jpb3RpY3MgaW4gcGlnIHByb2R1Y3Rpb246IEEgcmV2aWV3PC90aXRsZT48
c2Vjb25kYXJ5LXRpdGxlPkxpdmVzdG9jayBTY2llbmNlPC9zZWNvbmRhcnktdGl0bGU+PHNob3J0
LXRpdGxlPlByYWN0aWNhbCBhc3BlY3RzIG9mIHRoZSB1c2Ugb2YgcHJvYmlvdGljcyBpbiBwaWcg
cHJvZHVjdGlvbjogQSByZXZpZXc8L3Nob3J0LXRpdGxlPjwvdGl0bGVzPjxwZXJpb2RpY2FsPjxm
dWxsLXRpdGxlPkxpdmVzdG9jayBTY2llbmNlPC9mdWxsLXRpdGxlPjwvcGVyaW9kaWNhbD48cGFn
ZXM+ODQtOTY8L3BhZ2VzPjx2b2x1bWU+MjIzPC92b2x1bWU+PGtleXdvcmRzPjxrZXl3b3JkPkFu
aW1hbCBmZWVkaW5nPC9rZXl3b3JkPjxrZXl3b3JkPkFudGliaW90aWMgYWx0ZXJuYXRpdmU8L2tl
eXdvcmQ+PGtleXdvcmQ+RmVlZCBhZGRpdGl2ZTwva2V5d29yZD48a2V5d29yZD5HdXQgaGVhbHRo
PC9rZXl3b3JkPjxrZXl3b3JkPk1pY3JvYmlvdGE8L2tleXdvcmQ+PGtleXdvcmQ+U3dpbmU8L2tl
eXdvcmQ+PGtleXdvcmQ+cHJvYmlvdGljIGFnZW50PC9rZXl3b3JkPjxrZXl3b3JkPmFuaW1hbCBo
ZWFsdGg8L2tleXdvcmQ+PGtleXdvcmQ+YW5pbWFsIHByb2R1Y3Q8L2tleXdvcmQ+PGtleXdvcmQ+
YmFjdGVyaXVtIGN1bHR1cmU8L2tleXdvcmQ+PGtleXdvcmQ+Ym9keSBncm93dGg8L2tleXdvcmQ+
PGtleXdvcmQ+ZHJ1ZyB1c2U8L2tleXdvcmQ+PGtleXdvcmQ+aGVyZDwva2V5d29yZD48a2V5d29y
ZD5pbmR1c3RyeTwva2V5d29yZD48a2V5d29yZD5sYXc8L2tleXdvcmQ+PGtleXdvcmQ+bm9uaHVt
YW48L2tleXdvcmQ+PGtleXdvcmQ+b3V0Y29tZSBhc3Nlc3NtZW50PC9rZXl3b3JkPjxrZXl3b3Jk
PnBpZzwva2V5d29yZD48a2V5d29yZD5waWcgaW5kdXN0cnk8L2tleXdvcmQ+PGtleXdvcmQ+cG9s
bHV0YW50PC9rZXl3b3JkPjxrZXl3b3JkPnByb2R1Y3QgcXVhbGl0eTwva2V5d29yZD48a2V5d29y
ZD5yZXByb2R1Y3Rpb248L2tleXdvcmQ+PGtleXdvcmQ+UmV2aWV3PC9rZXl3b3JkPjxrZXl3b3Jk
PnNvdyAoc3dpbmUpPC9rZXl3b3JkPjxrZXl3b3JkPnN0cmVuZ3RoPC9rZXl3b3JkPjxrZXl3b3Jk
PndlYWtuZXNzPC9rZXl3b3JkPjwva2V5d29yZHM+PGRhdGVzPjx5ZWFyPjIwMTk8L3llYXI+PC9k
YXRlcz48d29yay10eXBlPlJldmlldzwvd29yay10eXBlPjx1cmxzPjxyZWxhdGVkLXVybHM+PHVy
bD5odHRwczovL3d3dy5zY29wdXMuY29tL2lud2FyZC9yZWNvcmQudXJpP2VpZD0yLXMyLjAtODUw
NjI5ODA3NjImYW1wO2RvaT0xMC4xMDE2JTJmai5saXZzY2kuMjAxOS4wMi4wMTcmYW1wO3BhcnRu
ZXJJRD00MCZhbXA7bWQ1PThmOTUzODY0ZmFmYzNmYWZiMDVjMjRhOTkxMGJhYTQ4PC91cmw+PC9y
ZWxhdGVkLXVybHM+PC91cmxzPjxlbGVjdHJvbmljLXJlc291cmNlLW51bT4xMC4xMDE2L2oubGl2
c2NpLjIwMTkuMDIuMDE3PC9lbGVjdHJvbmljLXJlc291cmNlLW51bT48cmVtb3RlLWRhdGFiYXNl
LW5hbWU+U2NvcHVzPC9yZW1vdGUtZGF0YWJhc2UtbmFtZT48bGFuZ3VhZ2U+RW5nbGlzaDwvbGFu
Z3VhZ2U+PC9yZWNvcmQ+PC9DaXRlPjxDaXRlPjxBdXRob3I+Q2FtcGJlbGw8L0F1dGhvcj48WWVh
cj4yMDEwPC9ZZWFyPjxSZWNOdW0+ODQ8L1JlY051bT48cmVjb3JkPjxyZWMtbnVtYmVyPm==
</w:fldData>
              </w:fldChar>
            </w:r>
            <w:r w:rsidR="0026586A">
              <w:rPr>
                <w:rFonts w:eastAsia="MS Mincho" w:cs="Arial"/>
              </w:rPr>
              <w:instrText xml:space="preserve"> ADDIN EN.CITE.DATA </w:instrText>
            </w:r>
            <w:r w:rsidR="0026586A">
              <w:rPr>
                <w:rFonts w:eastAsia="MS Mincho" w:cs="Arial"/>
              </w:rPr>
            </w:r>
            <w:r w:rsidR="0026586A">
              <w:rPr>
                <w:rFonts w:eastAsia="MS Mincho" w:cs="Arial"/>
              </w:rPr>
              <w:fldChar w:fldCharType="end"/>
            </w:r>
            <w:r w:rsidR="0026586A">
              <w:rPr>
                <w:rFonts w:eastAsia="MS Mincho" w:cs="Arial"/>
              </w:rPr>
              <w:fldChar w:fldCharType="begin">
                <w:fldData xml:space="preserve">ODQ8L3JlYy1udW1iZXI+PGZvcmVpZ24ta2V5cz48a2V5IGFwcD0iRU4iIGRiLWlkPSI5OXNweHR4
YWp4c2FzYmVmcjk1cGYwMHJmcnMwMGVwOXZlMmEiIHRpbWVzdGFtcD0iMTY1NzIzMTc4NSI+ODQ8
L2tleT48L2ZvcmVpZ24ta2V5cz48cmVmLXR5cGUgbmFtZT0iSm91cm5hbCBBcnRpY2xlIj4xNzwv
cmVmLXR5cGU+PGNvbnRyaWJ1dG9ycz48YXV0aG9ycz48YXV0aG9yPkNhbXBiZWxsLCBKLiBNLjwv
YXV0aG9yPjxhdXRob3I+UG9sbywgSi48L2F1dGhvcj48YXV0aG9yPlJ1c3NlbGwsIEwuIEUuPC9h
dXRob3I+PGF1dGhvcj5DcmVuc2hhdywgSi4gRC48L2F1dGhvcj48L2F1dGhvcnM+PC9jb250cmli
dXRvcnM+PHRpdGxlcz48dGl0bGU+UmV2aWV3IG9mIHNwcmF5LWRyaWVkIHBsYXNtYSZhcG9zO3Mg
aW1wYWN0IG9uIGludGVzdGluYWwgYmFycmllciBmdW5jdGlvbjwvdGl0bGU+PHNlY29uZGFyeS10
aXRsZT5MaXZlc3RvY2sgU2NpZW5jZTwvc2Vjb25kYXJ5LXRpdGxlPjxzaG9ydC10aXRsZT5SZXZp
ZXcgb2Ygc3ByYXktZHJpZWQgcGxhc21hJmFwb3M7cyBpbXBhY3Qgb24gaW50ZXN0aW5hbCBiYXJy
aWVyIGZ1bmN0aW9uPC9zaG9ydC10aXRsZT48L3RpdGxlcz48cGVyaW9kaWNhbD48ZnVsbC10aXRs
ZT5MaXZlc3RvY2sgU2NpZW5jZTwvZnVsbC10aXRsZT48L3BlcmlvZGljYWw+PHBhZ2VzPjIzOS0y
NDE8L3BhZ2VzPjx2b2x1bWU+MTMzPC92b2x1bWU+PG51bWJlcj4xLTM8L251bWJlcj48a2V5d29y
ZHM+PGtleXdvcmQ+QW5pbWFsPC9rZXl3b3JkPjxrZXl3b3JkPkJhcnJpZXIgZnVuY3Rpb248L2tl
eXdvcmQ+PGtleXdvcmQ+SW50ZXN0aW5hbCBpbmZsYW1tYXRpb248L2tleXdvcmQ+PGtleXdvcmQ+
U3ByYXktZHJpZWQgcGxhc21hPC9rZXl3b3JkPjxrZXl3b3JkPkFuaW1hbGlhPC9rZXl3b3JkPjxr
ZXl3b3JkPkJhY3RlcmlhIChtaWNyb29yZ2FuaXNtcyk8L2tleXdvcmQ+PGtleXdvcmQ+UmF0dHVz
PC9rZXl3b3JkPjxrZXl3b3JkPlJvdGF2aXJ1czwva2V5d29yZD48a2V5d29yZD5TdWlkYWU8L2tl
eXdvcmQ+PC9rZXl3b3Jkcz48ZGF0ZXM+PHllYXI+MjAxMDwveWVhcj48L2RhdGVzPjx3b3JrLXR5
cGU+UmV2aWV3PC93b3JrLXR5cGU+PHVybHM+PHJlbGF0ZWQtdXJscz48dXJsPmh0dHBzOi8vd3d3
LnNjb3B1cy5jb20vaW53YXJkL3JlY29yZC51cmk/ZWlkPTItczIuMC03Nzk1NzExODA2MCZhbXA7
ZG9pPTEwLjEwMTYlMmZqLmxpdnNjaS4yMDEwLjA2LjA3NSZhbXA7cGFydG5lcklEPTQwJmFtcDtt
ZDU9NjJkNzE1MTA4M2RmZWVmOTZkYzZjNTdjNzdiMjQwNjU8L3VybD48L3JlbGF0ZWQtdXJscz48
L3VybHM+PGVsZWN0cm9uaWMtcmVzb3VyY2UtbnVtPjEwLjEwMTYvai5saXZzY2kuMjAxMC4wNi4w
NzU8L2VsZWN0cm9uaWMtcmVzb3VyY2UtbnVtPjxyZW1vdGUtZGF0YWJhc2UtbmFtZT5TY29wdXM8
L3JlbW90ZS1kYXRhYmFzZS1uYW1lPjxsYW5ndWFnZT5FbmdsaXNoPC9sYW5ndWFnZT48L3JlY29y
ZD48L0NpdGU+PENpdGU+PEF1dGhvcj5Db3Jpbm88L0F1dGhvcj48WWVhcj4yMDIxPC9ZZWFyPjxS
ZWNOdW0+NzM8L1JlY051bT48cmVjb3JkPjxyZWMtbnVtYmVyPjczPC9yZWMtbnVtYmVyPjxmb3Jl
aWduLWtleXM+PGtleSBhcHA9IkVOIiBkYi1pZD0iOTlzcHh0eGFqeHNhc2JlZnI5NXBmMDByZnJz
MDBlcDl2ZTJhIiB0aW1lc3RhbXA9IjE2NTcyMzE3ODUiPjczPC9rZXk+PC9mb3JlaWduLWtleXM+
PHJlZi10eXBlIG5hbWU9IkpvdXJuYWwgQXJ0aWNsZSI+MTc8L3JlZi10eXBlPjxjb250cmlidXRv
cnM+PGF1dGhvcnM+PGF1dGhvcj5Db3Jpbm8sIEMuPC9hdXRob3I+PGF1dGhvcj5EaSBHaWFuY2Ft
aWxsbywgQS48L2F1dGhvcj48YXV0aG9yPk1vZGluYSwgUy4gQy48L2F1dGhvcj48YXV0aG9yPlJv
c3NpLCBSLjwvYXV0aG9yPjwvYXV0aG9ycz48L2NvbnRyaWJ1dG9ycz48dGl0bGVzPjx0aXRsZT5Q
cmViaW90aWMgZWZmZWN0cyBvZiBzZWF3ZWVkIHBvbHlzYWNjaGFyaWRlcyBpbiBwaWdzPC90aXRs
ZT48c2Vjb25kYXJ5LXRpdGxlPkFuaW1hbHM8L3NlY29uZGFyeS10aXRsZT48c2hvcnQtdGl0bGU+
UHJlYmlvdGljIGVmZmVjdHMgb2Ygc2Vhd2VlZCBwb2x5c2FjY2hhcmlkZXMgaW4gcGlnczwvc2hv
cnQtdGl0bGU+PC90aXRsZXM+PHBlcmlvZGljYWw+PGZ1bGwtdGl0bGU+QW5pbWFsczwvZnVsbC10
aXRsZT48L3BlcmlvZGljYWw+PHZvbHVtZT4xMTwvdm9sdW1lPjxudW1iZXI+NjwvbnVtYmVyPjxr
ZXl3b3Jkcz48a2V5d29yZD5QaWc8L2tleXdvcmQ+PGtleXdvcmQ+UG9seXNhY2NoYXJpZGVzPC9r
ZXl3b3JkPjxrZXl3b3JkPlByZWJpb3RpY3M8L2tleXdvcmQ+PGtleXdvcmQ+U2Vhd2VlZDwva2V5
d29yZD48a2V5d29yZD5hbGdpbmljIGFjaWQ8L2tleXdvcmQ+PGtleXdvcmQ+YW50aWluZmVjdGl2
ZSBhZ2VudDwva2V5d29yZD48a2V5d29yZD5jYXJyYWdlZW5hbjwva2V5d29yZD48a2V5d29yZD5m
dWNvaWRpbjwva2V5d29yZD48a2V5d29yZD5sYW1pbmFyYW48L2tleXdvcmQ+PGtleXdvcmQ+cG9s
eXNhY2NoYXJpZGU8L2tleXdvcmQ+PGtleXdvcmQ+cHJlYmlvdGljIGFnZW50PC9rZXl3b3JkPjxr
ZXl3b3JkPmFuaW1hbCBmb29kPC9rZXl3b3JkPjxrZXl3b3JkPmFuaW1hbCBoZWFsdGg8L2tleXdv
cmQ+PGtleXdvcmQ+YW50aW1pY3JvYmlhbCBhY3Rpdml0eTwva2V5d29yZD48a2V5d29yZD5Bc2Nv
cGh5bGx1bTwva2V5d29yZD48a2V5d29yZD5CaWZpZG9iYWN0ZXJpdW08L2tleXdvcmQ+PGtleXdv
cmQ+YnJvd24gd2VlZDwva2V5d29yZD48a2V5d29yZD5DaG9uZHJ1czwva2V5d29yZD48a2V5d29y
ZD5DbG9zdHJpZGlhY2VhZTwva2V5d29yZD48a2V5d29yZD5kaWV0IHN1cHBsZW1lbnRhdGlvbjwv
a2V5d29yZD48a2V5d29yZD5kaWV0YXJ5IHN1cHBsZW1lbnQ8L2tleXdvcmQ+PGtleXdvcmQ+RW50
ZXJvYmFjdGVyaWFjZWFlPC9rZXl3b3JkPjxrZXl3b3JkPmVudGVyb3BhdGh5PC9rZXl3b3JkPjxr
ZXl3b3JkPmVudGVyb3RveGlnZW5pYyBFc2NoZXJpY2hpYSBjb2xpPC9rZXl3b3JkPjxrZXl3b3Jk
PmVudmlyb25tZW50YWwgZmFjdG9yPC9rZXl3b3JkPjxrZXl3b3JkPkVzY2hlcmljaGlhIGNvbGk8
L2tleXdvcmQ+PGtleXdvcmQ+ZXh0cmFjZWxsdWxhciBtYXRyaXg8L2tleXdvcmQ+PGtleXdvcmQ+
RnVjdXM8L2tleXdvcmQ+PGtleXdvcmQ+R2VsaWRpdW08L2tleXdvcmQ+PGtleXdvcmQ+R3JhY2ls
YXJpYTwva2V5d29yZD48a2V5d29yZD5ncmVlbiBzZWF3ZWVkPC9rZXl3b3JkPjxrZXl3b3JkPkh5
cG5lYTwva2V5d29yZD48a2V5d29yZD5pbnRlc3RpbmUgZmxvcmE8L2tleXdvcmQ+PGtleXdvcmQ+
TGFjdG9iYWNpbGx1czwva2V5d29yZD48a2V5d29yZD5MYW1pbmFyaWEgZGlnaXRhdGE8L2tleXdv
cmQ+PGtleXdvcmQ+TWFjcm9jeXN0aXMgcHlyaWZlcmE8L2tleXdvcmQ+PGtleXdvcmQ+bWFyaW5l
IGFsZ2E8L2tleXdvcmQ+PGtleXdvcmQ+bm9uaHVtYW48L2tleXdvcmQ+PGtleXdvcmQ+UG9ycGh5
cmE8L2tleXdvcmQ+PGtleXdvcmQ+UHJldm90ZWxsYWNlYWU8L2tleXdvcmQ+PGtleXdvcmQ+UHJv
dGVvYmFjdGVyaWE8L2tleXdvcmQ+PGtleXdvcmQ+cmVkIHNlYXdlZWQ8L2tleXdvcmQ+PGtleXdv
cmQ+UmV2aWV3PC9rZXl3b3JkPjxrZXl3b3JkPnNvdyAoc3dpbmUpPC9rZXl3b3JkPjxrZXl3b3Jk
PlVuZGFyaWEgcGlubmF0aWZpZGE8L2tleXdvcmQ+PC9rZXl3b3Jkcz48ZGF0ZXM+PHllYXI+MjAy
MTwveWVhcj48L2RhdGVzPjx3b3JrLXR5cGU+UmV2aWV3PC93b3JrLXR5cGU+PHVybHM+PHJlbGF0
ZWQtdXJscz48dXJsPmh0dHBzOi8vd3d3LnNjb3B1cy5jb20vaW53YXJkL3JlY29yZC51cmk/ZWlk
PTItczIuMC04NTEwNjU3NjkyMiZhbXA7ZG9pPTEwLjMzOTAlMmZhbmkxMTA2MTU3MyZhbXA7cGFy
dG5lcklEPTQwJmFtcDttZDU9NTJiZGE0MTQ4MzMwYTlhNjRjY2EyODZlZTQzNmY1YzQ8L3VybD48
dXJsPmh0dHBzOi8vbWRwaS1yZXMuY29tL2RfYXR0YWNobWVudC9hbmltYWxzL2FuaW1hbHMtMTEt
MDE1NzMvYXJ0aWNsZV9kZXBsb3kvYW5pbWFscy0xMS0wMTU3My12Mi5wZGY/dmVyc2lvbj0xNjIy
MTgxNTQ5PC91cmw+PC9yZWxhdGVkLXVybHM+PC91cmxzPjxjdXN0b203PjE1NzM8L2N1c3RvbTc+
PGVsZWN0cm9uaWMtcmVzb3VyY2UtbnVtPjEwLjMzOTAvYW5pMTEwNjE1NzM8L2VsZWN0cm9uaWMt
cmVzb3VyY2UtbnVtPjxyZW1vdGUtZGF0YWJhc2UtbmFtZT5TY29wdXM8L3JlbW90ZS1kYXRhYmFz
ZS1uYW1lPjxsYW5ndWFnZT5FbmdsaXNoPC9sYW5ndWFnZT48L3JlY29yZD48L0NpdGU+PENpdGU+
PEF1dGhvcj5Db3Jpbm88L0F1dGhvcj48WWVhcj4yMDE5PC9ZZWFyPjxSZWNOdW0+OTc8L1JlY051
bT48cmVjb3JkPjxyZWMtbnVtYmVyPjk3PC9yZWMtbnVtYmVyPjxmb3JlaWduLWtleXM+PGtleSBh
cHA9IkVOIiBkYi1pZD0iOTlzcHh0eGFqeHNhc2JlZnI5NXBmMDByZnJzMDBlcDl2ZTJhIiB0aW1l
c3RhbXA9IjE2NTcyMzE3ODUiPjk3PC9rZXk+PC9mb3JlaWduLWtleXM+PHJlZi10eXBlIG5hbWU9
IkpvdXJuYWwgQXJ0aWNsZSI+MTc8L3JlZi10eXBlPjxjb250cmlidXRvcnM+PGF1dGhvcnM+PGF1
dGhvcj5Db3Jpbm8sIEMuPC9hdXRob3I+PGF1dGhvcj5Nb2RpbmEsIFMuIEMuPC9hdXRob3I+PGF1
dGhvcj5EaSBHaWFuY2FtaWxsbywgQS48L2F1dGhvcj48YXV0aG9yPkNoaWFwcGFyaW5pLCBTLjwv
YXV0aG9yPjxhdXRob3I+Um9zc2ksIFIuPC9hdXRob3I+PC9hdXRob3JzPjwvY29udHJpYnV0b3Jz
Pjx0aXRsZXM+PHRpdGxlPlNlYXdlZWRzIGluIHBpZyBudXRyaXRpb248L3RpdGxlPjxzZWNvbmRh
cnktdGl0bGU+QW5pbWFsczwvc2Vjb25kYXJ5LXRpdGxlPjxzaG9ydC10aXRsZT5TZWF3ZWVkcyBp
biBwaWcgbnV0cml0aW9uPC9zaG9ydC10aXRsZT48L3RpdGxlcz48cGVyaW9kaWNhbD48ZnVsbC10
aXRsZT5BbmltYWxzPC9mdWxsLXRpdGxlPjwvcGVyaW9kaWNhbD48dm9sdW1lPjk8L3ZvbHVtZT48
bnVtYmVyPjEyPC9udW1iZXI+PGtleXdvcmRzPjxrZXl3b3JkPkRpZXRhcnkgc3VwcGxlbWVudDwv
a2V5d29yZD48a2V5d29yZD5QaWc8L2tleXdvcmQ+PGtleXdvcmQ+U2Vhd2VlZHM8L2tleXdvcmQ+
PGtleXdvcmQ+YWxhbmluZTwva2V5d29yZD48a2V5d29yZD5hbHBoYSB0b2NvcGhlcm9sPC9rZXl3
b3JkPjxrZXl3b3JkPmNhcm90ZW5vaWQ8L2tleXdvcmQ+PGtleXdvcmQ+Y29iYWx0PC9rZXl3b3Jk
PjxrZXl3b3JkPmNvcHBlcjwva2V5d29yZD48a2V5d29yZD5mdWNvaWRpbjwva2V5d29yZD48a2V5
d29yZD5nbHV0YW1pbmU8L2tleXdvcmQ+PGtleXdvcmQ+aGlzdGlkaW5lPC9rZXl3b3JkPjxrZXl3
b3JkPmltbXVub2dsb2J1bGluIEE8L2tleXdvcmQ+PGtleXdvcmQ+aW50ZXJsZXVraW4gMTA8L2tl
eXdvcmQ+PGtleXdvcmQ+aXJvbjwva2V5d29yZD48a2V5d29yZD5pc29sZXVjaW5lPC9rZXl3b3Jk
PjxrZXl3b3JkPmxhbWluYXJhbjwva2V5d29yZD48a2V5d29yZD5sZXVjaW5lPC9rZXl3b3JkPjxr
ZXl3b3JkPm1hbmdhbmVzZTwva2V5d29yZD48a2V5d29yZD5tZXRoaW9uaW5lPC9rZXl3b3JkPjxr
ZXl3b3JkPm9tZWdhIDMgZmF0dHkgYWNpZDwva2V5d29yZD48a2V5d29yZD5waGVueWxhbGFuaW5l
PC9rZXl3b3JkPjxrZXl3b3JkPnByb2Jpb3RpYyBhZ2VudDwva2V5d29yZD48a2V5d29yZD5zdXBl
cm94aWRlIGRpc211dGFzZTwva2V5d29yZD48a2V5d29yZD50aHJlb25pbmU8L2tleXdvcmQ+PGtl
eXdvcmQ+dHJ5cHRvcGhhbjwva2V5d29yZD48a2V5d29yZD50eXJvc2luZTwva2V5d29yZD48a2V5
d29yZD5hbmltYWwgZm9vZDwva2V5d29yZD48a2V5d29yZD5hbnRpaW5mbGFtbWF0b3J5IGFjdGl2
aXR5PC9rZXl3b3JkPjxrZXl3b3JkPmFudGlveGlkYW50IGFjdGl2aXR5PC9rZXl3b3JkPjxrZXl3
b3JkPmNoZW1pY2FsIGNvbXBvc2l0aW9uPC9rZXl3b3JkPjxrZXl3b3JkPmRpZXQgc3VwcGxlbWVu
dGF0aW9uPC9rZXl3b3JkPjxrZXl3b3JkPmRpZXQgdGhlcmFweTwva2V5d29yZD48a2V5d29yZD5l
bmVyZ3kgcmVzb3VyY2U8L2tleXdvcmQ+PGtleXdvcmQ+ZmF0IGNvbnRlbnQ8L2tleXdvcmQ+PGtl
eXdvcmQ+Z2VuZSBleHByZXNzaW9uPC9rZXl3b3JkPjxrZXl3b3JkPmdyZWVuIGFsZ2E8L2tleXdv
cmQ+PGtleXdvcmQ+aW1tdW5lIHJlc3BvbnNlPC9rZXl3b3JkPjxrZXl3b3JkPmludGVzdGluZSBm
bG9yYTwva2V5d29yZD48a2V5d29yZD5MYW1pbmFyaWEgZGlnaXRhdGE8L2tleXdvcmQ+PGtleXdv
cmQ+bGl2ZXN0b2NrPC9rZXl3b3JkPjxrZXl3b3JkPm5vbmh1bWFuPC9rZXl3b3JkPjxrZXl3b3Jk
Pm51dHJpdGlvbjwva2V5d29yZD48a2V5d29yZD5udXRyaXRpb25hbCB2YWx1ZTwva2V5d29yZD48
a2V5d29yZD5veGlkYXRpdmUgc3RyZXNzPC9rZXl3b3JkPjxrZXl3b3JkPlJldmlldzwva2V5d29y
ZD48a2V5d29yZD5TYWxtb25lbGxhIGVudGVyaWNhIHNlcm92YXIgVHlwaGltdXJpdW08L2tleXdv
cmQ+PGtleXdvcmQ+c2Vhd2VlZDwva2V5d29yZD48L2tleXdvcmRzPjxkYXRlcz48eWVhcj4yMDE5
PC95ZWFyPjwvZGF0ZXM+PHdvcmstdHlwZT5SZXZpZXc8L3dvcmstdHlwZT48dXJscz48cmVsYXRl
ZC11cmxzPjx1cmw+aHR0cHM6Ly93d3cuc2NvcHVzLmNvbS9pbndhcmQvcmVjb3JkLnVyaT9laWQ9
Mi1zMi4wLTg1MDc3Mzg1MTY2JmFtcDtkb2k9MTAuMzM5MCUyZmFuaTkxMjExMjYmYW1wO3BhcnRu
ZXJJRD00MCZhbXA7bWQ1PTBmNmE2NmYxMzYzZWQzODE1OWY1ZTE5MDRhYTI0YTM4PC91cmw+PHVy
bD5odHRwczovL21kcGktcmVzLmNvbS9kX2F0dGFjaG1lbnQvYW5pbWFscy9hbmltYWxzLTA5LTAx
MTI2L2FydGljbGVfZGVwbG95L2FuaW1hbHMtMDktMDExMjYucGRmP3ZlcnNpb249MTU3NjE0NDI5
NzwvdXJsPjwvcmVsYXRlZC11cmxzPjwvdXJscz48Y3VzdG9tNz4xMTI2PC9jdXN0b203PjxlbGVj
dHJvbmljLXJlc291cmNlLW51bT4xMC4zMzkwL2FuaTkxMjExMjY8L2VsZWN0cm9uaWMtcmVzb3Vy
Y2UtbnVtPjxyZW1vdGUtZGF0YWJhc2UtbmFtZT5TY29wdXM8L3JlbW90ZS1kYXRhYmFzZS1uYW1l
PjxsYW5ndWFnZT5FbmdsaXNoPC9sYW5ndWFnZT48L3JlY29yZD48L0NpdGU+PENpdGU+PEF1dGhv
cj5IYWxhczwvQXV0aG9yPjxZZWFyPjIwMTI8L1llYXI+PFJlY051bT42MDE8L1JlY051bT48cmVj
b3JkPjxyZWMtbnVtYmVyPjYwMTwvcmVjLW51bWJlcj48Zm9yZWlnbi1rZXlzPjxrZXkgYXBwPSJF
TiIgZGItaWQ9Ijk5c3B4dHhhanhzYXNiZWZyOTVwZjAwcmZyczAwZXA5dmUyYSIgdGltZXN0YW1w
PSIxNjY0NzM2NTgxIj42MDE8L2tleT48L2ZvcmVpZ24ta2V5cz48cmVmLXR5cGUgbmFtZT0iSm91
cm5hbCBBcnRpY2xlIj4xNzwvcmVmLXR5cGU+PGNvbnRyaWJ1dG9ycz48YXV0aG9ycz48YXV0aG9y
PkhhbGFzLCBWLjwvYXV0aG9yPjxhdXRob3I+Tm9jaHRhLCBJLjwvYXV0aG9yPjwvYXV0aG9ycz48
L2NvbnRyaWJ1dG9ycz48dGl0bGVzPjx0aXRsZT5NYW5uYW4gb2xpZ29zYWNjaGFyaWRlcyBpbiBu
dXJzZXJ5IHBpZyBudXRyaXRpb24gYW5kIHRoZWlyIHBvdGVudGlhbCBtb2RlIG9mIGFjdGlvbjwv
dGl0bGU+PHNlY29uZGFyeS10aXRsZT5BbmltYWxzPC9zZWNvbmRhcnktdGl0bGU+PHNob3J0LXRp
dGxlPk1hbm5hbiBvbGlnb3NhY2NoYXJpZGVzIGluIG51cnNlcnkgcGlnIG51dHJpdGlvbiBhbmQg
dGhlaXIgcG90ZW50aWFsIG1vZGUgb2YgYWN0aW9uPC9zaG9ydC10aXRsZT48L3RpdGxlcz48cGVy
aW9kaWNhbD48ZnVsbC10aXRsZT5BbmltYWxzPC9mdWxsLXRpdGxlPjwvcGVyaW9kaWNhbD48cGFn
ZXM+MjYxLTI3NDwvcGFnZXM+PHZvbHVtZT4yPC92b2x1bWU+PG51bWJlcj4yPC9udW1iZXI+PGtl
eXdvcmRzPjxrZXl3b3JkPkdyb3d0aCBwZXJmb3JtYW5jZTwva2V5d29yZD48a2V5d29yZD5HdXQg
aW50ZWdyaXR5PC9rZXl3b3JkPjxrZXl3b3JkPkltbXVuZSByZXNwb25zZTwva2V5d29yZD48a2V5
d29yZD5NYW5uYW4gb2xpZ29zYWNjaGFyaWRlczwva2V5d29yZD48a2V5d29yZD5OdXJzZXJ5IHBp
Z3M8L2tleXdvcmQ+PC9rZXl3b3Jkcz48ZGF0ZXM+PHllYXI+MjAxMjwveWVhcj48L2RhdGVzPjx3
b3JrLXR5cGU+UmV2aWV3PC93b3JrLXR5cGU+PHVybHM+PHJlbGF0ZWQtdXJscz48dXJsPmh0dHBz
Oi8vd3d3LnNjb3B1cy5jb20vaW53YXJkL3JlY29yZC51cmk/ZWlkPTItczIuMC04NDg3OTUxNzAw
NSZhbXA7ZG9pPTEwLjMzOTAlMmZhbmkyMDIwMjYxJmFtcDtwYXJ0bmVySUQ9NDAmYW1wO21kNT03
OGFmMDE3MzZmZmNlNTQwYjdlN2VkNGEyM2U0MmNkNWh0dHBzOi8vbWRwaS1yZXMuY29tL2RfYXR0
YWNobWVudC9hbmltYWxzL2FuaW1hbHMtMDItMDAyNjEvYXJ0aWNsZV9kZXBsb3kvYW5pbWFscy0w
Mi0wMDI2MS5wZGY/dmVyc2lvbj0xMzM3NzY3NjQxPC91cmw+PC9yZWxhdGVkLXVybHM+PC91cmxz
PjxlbGVjdHJvbmljLXJlc291cmNlLW51bT4xMC4zMzkwL2FuaTIwMjAyNjE8L2VsZWN0cm9uaWMt
cmVzb3VyY2UtbnVtPjxyZW1vdGUtZGF0YWJhc2UtbmFtZT5TY29wdXM8L3JlbW90ZS1kYXRhYmFz
ZS1uYW1lPjxsYW5ndWFnZT5FbmdsaXNoPC9sYW5ndWFnZT48L3JlY29yZD48L0NpdGU+PENpdGU+
PEF1dGhvcj5MYWxsw6hzPC9BdXRob3I+PFllYXI+MjAyMTwvWWVhcj48UmVjTnVtPjY4MjwvUmVj
TnVtPjxyZWNvcmQ+PHJlYy1udW1iZXI+NjgyPC9yZWMtbnVtYmVyPjxmb3JlaWduLWtleXM+PGtl
eSBhcHA9IkVOIiBkYi1pZD0iOTlzcHh0eGFqeHNhc2JlZnI5NXBmMDByZnJzMDBlcDl2ZTJhIiB0
aW1lc3RhbXA9IjE2NjQ3MzY1ODQiPjY4Mjwva2V5PjwvZm9yZWlnbi1rZXlzPjxyZWYtdHlwZSBu
YW1lPSJKb3VybmFsIEFydGljbGUiPjE3PC9yZWYtdHlwZT48Y29udHJpYnV0b3JzPjxhdXRob3Jz
PjxhdXRob3I+TGFsbMOocywgSi4gUC48L2F1dGhvcj48YXV0aG9yPk1vbnRveWEsIEMuIEEuPC9h
dXRob3I+PC9hdXRob3JzPjwvY29udHJpYnV0b3JzPjx0aXRsZXM+PHRpdGxlPkRpZXRhcnkgYWx0
ZXJuYXRpdmVzIHRvIGluLWZlZWQgYW50aWJpb3RpY3MsIGd1dCBiYXJyaWVyIGZ1bmN0aW9uIGFu
ZCBpbmZsYW1tYXRpb24gaW4gcGlnbGV0cyBwb3N0LXdlYW5pbmc6IFdoZXJlIGFyZSB3ZSBub3c/
PC90aXRsZT48c2Vjb25kYXJ5LXRpdGxlPkFuaW1hbCBGZWVkIFNjaWVuY2UgYW5kIFRlY2hub2xv
Z3k8L3NlY29uZGFyeS10aXRsZT48c2hvcnQtdGl0bGU+RGlldGFyeSBhbHRlcm5hdGl2ZXMgdG8g
aW4tZmVlZCBhbnRpYmlvdGljcywgZ3V0IGJhcnJpZXIgZnVuY3Rpb24gYW5kIGluZmxhbW1hdGlv
biBpbiBwaWdsZXRzIHBvc3Qtd2VhbmluZzogV2hlcmUgYXJlIHdlIG5vdz88L3Nob3J0LXRpdGxl
PjwvdGl0bGVzPjxwZXJpb2RpY2FsPjxmdWxsLXRpdGxlPkFuaW1hbCBGZWVkIFNjaWVuY2UgYW5k
IFRlY2hub2xvZ3k8L2Z1bGwtdGl0bGU+PC9wZXJpb2RpY2FsPjx2b2x1bWU+Mjc0PC92b2x1bWU+
PGtleXdvcmRzPjxrZXl3b3JkPkluLWZlZWQgYW50aWJpb3RpY3M8L2tleXdvcmQ+PGtleXdvcmQ+
SW5mbGFtbWF0aW9uPC9rZXl3b3JkPjxrZXl3b3JkPkludGVzdGluZTwva2V5d29yZD48a2V5d29y
ZD5QZXJtZWFiaWxpdHk8L2tleXdvcmQ+PGtleXdvcmQ+V2VhbmVkIHBpZ2xldDwva2V5d29yZD48
L2tleXdvcmRzPjxkYXRlcz48eWVhcj4yMDIxPC95ZWFyPjwvZGF0ZXM+PHdvcmstdHlwZT5SZXZp
ZXc8L3dvcmstdHlwZT48dXJscz48cmVsYXRlZC11cmxzPjx1cmw+aHR0cHM6Ly93d3cuc2NvcHVz
LmNvbS9pbndhcmQvcmVjb3JkLnVyaT9laWQ9Mi1zMi4wLTg1MTAwNDQ2MjU1JmFtcDtkb2k9MTAu
MTAxNiUyZmouYW5pZmVlZHNjaS4yMDIxLjExNDgzNiZhbXA7cGFydG5lcklEPTQwJmFtcDttZDU9
NzMzMzFkZjgwNjk5NTY5YTBmOWUyMzM3M2RhN2IwMDQ8L3VybD48L3JlbGF0ZWQtdXJscz48L3Vy
bHM+PGN1c3RvbTc+MTE0ODM2PC9jdXN0b203PjxlbGVjdHJvbmljLXJlc291cmNlLW51bT4xMC4x
MDE2L2ouYW5pZmVlZHNjaS4yMDIxLjExNDgzNjwvZWxlY3Ryb25pYy1yZXNvdXJjZS1udW0+PHJl
bW90ZS1kYXRhYmFzZS1uYW1lPlNjb3B1czwvcmVtb3RlLWRhdGFiYXNlLW5hbWU+PGxhbmd1YWdl
PkVuZ2xpc2g8L2xhbmd1YWdlPjwvcmVjb3JkPjwvQ2l0ZT48Q2l0ZT48QXV0aG9yPkxhdXJpZHNl
bjwvQXV0aG9yPjxZZWFyPjIwMjA8L1llYXI+PFJlY051bT42NTg8L1JlY051bT48cmVjb3JkPjxy
ZWMtbnVtYmVyPjY1ODwvcmVjLW51bWJlcj48Zm9yZWlnbi1rZXlzPjxrZXkgYXBwPSJFTiIgZGIt
aWQ9Ijk5c3B4dHhhanhzYXNiZWZyOTVwZjAwcmZyczAwZXA5dmUyYSIgdGltZXN0YW1wPSIxNjY0
NzM2NTgzIj42NTg8L2tleT48L2ZvcmVpZ24ta2V5cz48cmVmLXR5cGUgbmFtZT0iSm91cm5hbCBB
cnRpY2xlIj4xNzwvcmVmLXR5cGU+PGNvbnRyaWJ1dG9ycz48YXV0aG9ycz48YXV0aG9yPkxhdXJp
ZHNlbiwgQy48L2F1dGhvcj48L2F1dGhvcnM+PC9jb250cmlidXRvcnM+PHRpdGxlcz48dGl0bGU+
RWZmZWN0cyBvZiBkaWV0YXJ5IGZhdHR5IGFjaWRzIG9uIGd1dCBoZWFsdGggYW5kIGZ1bmN0aW9u
IG9mIHBpZ3MgcHJlLSBBbmQgcG9zdC13ZWFuaW5nPC90aXRsZT48c2Vjb25kYXJ5LXRpdGxlPkpv
dXJuYWwgb2YgQW5pbWFsIFNjaWVuY2U8L3NlY29uZGFyeS10aXRsZT48c2hvcnQtdGl0bGU+RWZm
ZWN0cyBvZiBkaWV0YXJ5IGZhdHR5IGFjaWRzIG9uIGd1dCBoZWFsdGggYW5kIGZ1bmN0aW9uIG9m
IHBpZ3MgcHJlLSBBbmQgcG9zdC13ZWFuaW5nPC9zaG9ydC10aXRsZT48L3RpdGxlcz48cGVyaW9k
aWNhbD48ZnVsbC10aXRsZT5Kb3VybmFsIG9mIEFuaW1hbCBTY2llbmNlPC9mdWxsLXRpdGxlPjwv
cGVyaW9kaWNhbD48dm9sdW1lPjk4PC92b2x1bWU+PG51bWJlcj40PC9udW1iZXI+PGtleXdvcmRz
PjxrZXl3b3JkPkJhcnJpZXIgZnVuY3Rpb248L2tleXdvcmQ+PGtleXdvcmQ+RmF0dHkgYWNpZHM8
L2tleXdvcmQ+PGtleXdvcmQ+SW1tdW5pdHk8L2tleXdvcmQ+PGtleXdvcmQ+SW5mbGFtbWF0aW9u
PC9rZXl3b3JkPjxrZXl3b3JkPk1pY3JvYmlvdGE8L2tleXdvcmQ+PGtleXdvcmQ+UGlnbGV0czwv
a2V5d29yZD48a2V5d29yZD5mYXR0eSBhY2lkPC9rZXl3b3JkPjxrZXl3b3JkPmFkbWluaXN0cmF0
aW9uIGFuZCBkb3NhZ2U8L2tleXdvcmQ+PGtleXdvcmQ+YW5pbWFsPC9rZXl3b3JkPjxrZXl3b3Jk
PmFuaW1hbCBmb29kPC9rZXl3b3JkPjxrZXl3b3JkPmNoZW1pc3RyeTwva2V5d29yZD48a2V5d29y
ZD5kaWV0PC9rZXl3b3JkPjxrZXl3b3JkPmZhdCBpbnRha2U8L2tleXdvcmQ+PGtleXdvcmQ+cGhh
cm1hY29sb2d5PC9rZXl3b3JkPjxrZXl3b3JkPnBoeXNpb2xvZ3k8L2tleXdvcmQ+PGtleXdvcmQ+
cGlnPC9rZXl3b3JkPjxrZXl3b3JkPnZldGVyaW5hcnkgbWVkaWNpbmU8L2tleXdvcmQ+PGtleXdv
cmQ+d2VhbmluZzwva2V5d29yZD48a2V5d29yZD5BbmltYWwgRmVlZDwva2V5d29yZD48a2V5d29y
ZD5BbmltYWxzPC9rZXl3b3JkPjxrZXl3b3JkPkRpZXRhcnkgRmF0czwva2V5d29yZD48a2V5d29y
ZD5Td2luZTwva2V5d29yZD48L2tleXdvcmRzPjxkYXRlcz48eWVhcj4yMDIwPC95ZWFyPjwvZGF0
ZXM+PHdvcmstdHlwZT5SZXZpZXc8L3dvcmstdHlwZT48dXJscz48cmVsYXRlZC11cmxzPjx1cmw+
aHR0cHM6Ly93d3cuc2NvcHVzLmNvbS9pbndhcmQvcmVjb3JkLnVyaT9laWQ9Mi1zMi4wLTg1MDg3
NTI5ODgwJmFtcDtkb2k9MTAuMTA5MyUyZkpBUyUyZlNLQUEwODYmYW1wO3BhcnRuZXJJRD00MCZh
bXA7bWQ1PTRhNzgzNWUwMTAzYmFlMTAzYjg3OWNmNjVjYTIyNzlhaHR0cHM6Ly9hY2FkZW1pYy5v
dXAuY29tL2phcy9hcnRpY2xlLWFic3RyYWN0Lzk4LzQvc2thYTA4Ni81ODExNjcyP3JlZGlyZWN0
ZWRGcm9tPWZ1bGx0ZXh0PC91cmw+PC9yZWxhdGVkLXVybHM+PC91cmxzPjxjdXN0b203PnNrYWEw
ODY8L2N1c3RvbTc+PGVsZWN0cm9uaWMtcmVzb3VyY2UtbnVtPjEwLjEwOTMvamFzL3NrYWEwODY8
L2VsZWN0cm9uaWMtcmVzb3VyY2UtbnVtPjxyZW1vdGUtZGF0YWJhc2UtbmFtZT5TY29wdXM8L3Jl
bW90ZS1kYXRhYmFzZS1uYW1lPjxsYW5ndWFnZT5FbmdsaXNoPC9sYW5ndWFnZT48L3JlY29yZD48
L0NpdGU+PC9FbmROb3RlPgB=
</w:fldData>
              </w:fldChar>
            </w:r>
            <w:r w:rsidR="0026586A">
              <w:rPr>
                <w:rFonts w:eastAsia="MS Mincho" w:cs="Arial"/>
              </w:rPr>
              <w:instrText xml:space="preserve"> ADDIN EN.CITE.DATA </w:instrText>
            </w:r>
            <w:r w:rsidR="0026586A">
              <w:rPr>
                <w:rFonts w:eastAsia="MS Mincho" w:cs="Arial"/>
              </w:rPr>
            </w:r>
            <w:r w:rsidR="0026586A">
              <w:rPr>
                <w:rFonts w:eastAsia="MS Mincho" w:cs="Arial"/>
              </w:rPr>
              <w:fldChar w:fldCharType="end"/>
            </w:r>
            <w:r w:rsidRPr="004C44E5">
              <w:rPr>
                <w:rFonts w:eastAsia="MS Mincho" w:cs="Arial"/>
              </w:rPr>
            </w:r>
            <w:r w:rsidRPr="004C44E5">
              <w:rPr>
                <w:rFonts w:eastAsia="MS Mincho" w:cs="Arial"/>
              </w:rPr>
              <w:fldChar w:fldCharType="separate"/>
            </w:r>
            <w:r w:rsidRPr="004C44E5">
              <w:rPr>
                <w:rFonts w:eastAsia="MS Mincho" w:cs="Arial"/>
                <w:noProof/>
              </w:rPr>
              <w:t>(</w:t>
            </w:r>
            <w:hyperlink w:anchor="_ENREF_22" w:tooltip="Campbell, 2010 #84" w:history="1">
              <w:r w:rsidR="005F0597" w:rsidRPr="004C44E5">
                <w:rPr>
                  <w:rFonts w:eastAsia="MS Mincho" w:cs="Arial"/>
                  <w:noProof/>
                </w:rPr>
                <w:t>Campbell et al., 2010</w:t>
              </w:r>
            </w:hyperlink>
            <w:r w:rsidRPr="004C44E5">
              <w:rPr>
                <w:rFonts w:eastAsia="MS Mincho" w:cs="Arial"/>
                <w:noProof/>
              </w:rPr>
              <w:t xml:space="preserve">; </w:t>
            </w:r>
            <w:hyperlink w:anchor="_ENREF_137" w:tooltip="Torrallardona, 2010 #596" w:history="1">
              <w:r w:rsidR="005F0597" w:rsidRPr="004C44E5">
                <w:rPr>
                  <w:rFonts w:eastAsia="MS Mincho" w:cs="Arial"/>
                  <w:noProof/>
                </w:rPr>
                <w:t>Torrallardona, 2010</w:t>
              </w:r>
            </w:hyperlink>
            <w:r w:rsidRPr="004C44E5">
              <w:rPr>
                <w:rFonts w:eastAsia="MS Mincho" w:cs="Arial"/>
                <w:noProof/>
              </w:rPr>
              <w:t xml:space="preserve">; </w:t>
            </w:r>
            <w:hyperlink w:anchor="_ENREF_140" w:tooltip="Ulgheri, 2010 #597" w:history="1">
              <w:r w:rsidR="005F0597" w:rsidRPr="004C44E5">
                <w:rPr>
                  <w:rFonts w:eastAsia="MS Mincho" w:cs="Arial"/>
                  <w:noProof/>
                </w:rPr>
                <w:t>Ulgheri et al., 2010</w:t>
              </w:r>
            </w:hyperlink>
            <w:r w:rsidRPr="004C44E5">
              <w:rPr>
                <w:rFonts w:eastAsia="MS Mincho" w:cs="Arial"/>
                <w:noProof/>
              </w:rPr>
              <w:t xml:space="preserve">; </w:t>
            </w:r>
            <w:hyperlink w:anchor="_ENREF_26" w:tooltip="Cho, 2011 #77" w:history="1">
              <w:r w:rsidR="005F0597" w:rsidRPr="004C44E5">
                <w:rPr>
                  <w:rFonts w:eastAsia="MS Mincho" w:cs="Arial"/>
                  <w:noProof/>
                </w:rPr>
                <w:t>Cho et al., 2011</w:t>
              </w:r>
            </w:hyperlink>
            <w:r w:rsidRPr="004C44E5">
              <w:rPr>
                <w:rFonts w:eastAsia="MS Mincho" w:cs="Arial"/>
                <w:noProof/>
              </w:rPr>
              <w:t xml:space="preserve">; </w:t>
            </w:r>
            <w:hyperlink w:anchor="_ENREF_54" w:tooltip="Halas, 2012 #601" w:history="1">
              <w:r w:rsidR="005F0597" w:rsidRPr="004C44E5">
                <w:rPr>
                  <w:rFonts w:eastAsia="MS Mincho" w:cs="Arial"/>
                  <w:noProof/>
                </w:rPr>
                <w:t>Halas &amp; Nochta, 2012</w:t>
              </w:r>
            </w:hyperlink>
            <w:r w:rsidRPr="004C44E5">
              <w:rPr>
                <w:rFonts w:eastAsia="MS Mincho" w:cs="Arial"/>
                <w:noProof/>
              </w:rPr>
              <w:t xml:space="preserve">; </w:t>
            </w:r>
            <w:hyperlink w:anchor="_ENREF_56" w:tooltip="Heo, 2013 #602" w:history="1">
              <w:r w:rsidR="005F0597" w:rsidRPr="004C44E5">
                <w:rPr>
                  <w:rFonts w:eastAsia="MS Mincho" w:cs="Arial"/>
                  <w:noProof/>
                </w:rPr>
                <w:t>Heo et al., 2013</w:t>
              </w:r>
            </w:hyperlink>
            <w:r w:rsidRPr="004C44E5">
              <w:rPr>
                <w:rFonts w:eastAsia="MS Mincho" w:cs="Arial"/>
                <w:noProof/>
              </w:rPr>
              <w:t xml:space="preserve">; </w:t>
            </w:r>
            <w:hyperlink w:anchor="_ENREF_111" w:tooltip="Pluske, 2013 #604" w:history="1">
              <w:r w:rsidR="005F0597" w:rsidRPr="004C44E5">
                <w:rPr>
                  <w:rFonts w:eastAsia="MS Mincho" w:cs="Arial"/>
                  <w:noProof/>
                </w:rPr>
                <w:t>Pluske, 2013</w:t>
              </w:r>
            </w:hyperlink>
            <w:r w:rsidRPr="004C44E5">
              <w:rPr>
                <w:rFonts w:eastAsia="MS Mincho" w:cs="Arial"/>
                <w:noProof/>
              </w:rPr>
              <w:t xml:space="preserve">; </w:t>
            </w:r>
            <w:hyperlink w:anchor="_ENREF_131" w:tooltip="Subramaniam, 2015 #607" w:history="1">
              <w:r w:rsidR="005F0597" w:rsidRPr="004C44E5">
                <w:rPr>
                  <w:rFonts w:eastAsia="MS Mincho" w:cs="Arial"/>
                  <w:noProof/>
                </w:rPr>
                <w:t>Subramaniam &amp; Kim, 2015</w:t>
              </w:r>
            </w:hyperlink>
            <w:r w:rsidRPr="004C44E5">
              <w:rPr>
                <w:rFonts w:eastAsia="MS Mincho" w:cs="Arial"/>
                <w:noProof/>
              </w:rPr>
              <w:t xml:space="preserve">; </w:t>
            </w:r>
            <w:hyperlink w:anchor="_ENREF_151" w:tooltip="Xiao, 2015 #609" w:history="1">
              <w:r w:rsidR="005F0597" w:rsidRPr="004C44E5">
                <w:rPr>
                  <w:rFonts w:eastAsia="MS Mincho" w:cs="Arial"/>
                  <w:noProof/>
                </w:rPr>
                <w:t>Xiao et al., 2015</w:t>
              </w:r>
            </w:hyperlink>
            <w:r w:rsidRPr="004C44E5">
              <w:rPr>
                <w:rFonts w:eastAsia="MS Mincho" w:cs="Arial"/>
                <w:noProof/>
              </w:rPr>
              <w:t xml:space="preserve">; </w:t>
            </w:r>
            <w:hyperlink w:anchor="_ENREF_134" w:tooltip="Sweeney, 2016 #618" w:history="1">
              <w:r w:rsidR="005F0597" w:rsidRPr="004C44E5">
                <w:rPr>
                  <w:rFonts w:eastAsia="MS Mincho" w:cs="Arial"/>
                  <w:noProof/>
                </w:rPr>
                <w:t>Sweeney &amp; O'Doherty, 2016</w:t>
              </w:r>
            </w:hyperlink>
            <w:r w:rsidRPr="004C44E5">
              <w:rPr>
                <w:rFonts w:eastAsia="MS Mincho" w:cs="Arial"/>
                <w:noProof/>
              </w:rPr>
              <w:t xml:space="preserve">; </w:t>
            </w:r>
            <w:hyperlink w:anchor="_ENREF_53" w:tooltip="Gresse, 2017 #621" w:history="1">
              <w:r w:rsidR="005F0597" w:rsidRPr="004C44E5">
                <w:rPr>
                  <w:rFonts w:eastAsia="MS Mincho" w:cs="Arial"/>
                  <w:noProof/>
                </w:rPr>
                <w:t>Gresse et al., 2017</w:t>
              </w:r>
            </w:hyperlink>
            <w:r w:rsidRPr="004C44E5">
              <w:rPr>
                <w:rFonts w:eastAsia="MS Mincho" w:cs="Arial"/>
                <w:noProof/>
              </w:rPr>
              <w:t xml:space="preserve">; </w:t>
            </w:r>
            <w:hyperlink w:anchor="_ENREF_81" w:tooltip="Liao, 2017 #623" w:history="1">
              <w:r w:rsidR="005F0597" w:rsidRPr="004C44E5">
                <w:rPr>
                  <w:rFonts w:eastAsia="MS Mincho" w:cs="Arial"/>
                  <w:noProof/>
                </w:rPr>
                <w:t>Liao &amp; Nyachoti, 2017</w:t>
              </w:r>
            </w:hyperlink>
            <w:r w:rsidRPr="004C44E5">
              <w:rPr>
                <w:rFonts w:eastAsia="MS Mincho" w:cs="Arial"/>
                <w:noProof/>
              </w:rPr>
              <w:t xml:space="preserve">; </w:t>
            </w:r>
            <w:hyperlink w:anchor="_ENREF_85" w:tooltip="Liu, 2017 #624" w:history="1">
              <w:r w:rsidR="005F0597" w:rsidRPr="004C44E5">
                <w:rPr>
                  <w:rFonts w:eastAsia="MS Mincho" w:cs="Arial"/>
                  <w:noProof/>
                </w:rPr>
                <w:t>Liu et al., 2017</w:t>
              </w:r>
            </w:hyperlink>
            <w:r w:rsidRPr="004C44E5">
              <w:rPr>
                <w:rFonts w:eastAsia="MS Mincho" w:cs="Arial"/>
                <w:noProof/>
              </w:rPr>
              <w:t xml:space="preserve">; </w:t>
            </w:r>
            <w:hyperlink w:anchor="_ENREF_103" w:tooltip="O'Doherty, 2017 #626" w:history="1">
              <w:r w:rsidR="005F0597" w:rsidRPr="004C44E5">
                <w:rPr>
                  <w:rFonts w:eastAsia="MS Mincho" w:cs="Arial"/>
                  <w:noProof/>
                </w:rPr>
                <w:t>O'Doherty et al., 2017</w:t>
              </w:r>
            </w:hyperlink>
            <w:r w:rsidRPr="004C44E5">
              <w:rPr>
                <w:rFonts w:eastAsia="MS Mincho" w:cs="Arial"/>
                <w:noProof/>
              </w:rPr>
              <w:t xml:space="preserve">; </w:t>
            </w:r>
            <w:hyperlink w:anchor="_ENREF_133" w:tooltip="Sun, 2017 #629" w:history="1">
              <w:r w:rsidR="005F0597" w:rsidRPr="004C44E5">
                <w:rPr>
                  <w:rFonts w:eastAsia="MS Mincho" w:cs="Arial"/>
                  <w:noProof/>
                </w:rPr>
                <w:t>Sun &amp; Kim, 2017</w:t>
              </w:r>
            </w:hyperlink>
            <w:r w:rsidRPr="004C44E5">
              <w:rPr>
                <w:rFonts w:eastAsia="MS Mincho" w:cs="Arial"/>
                <w:noProof/>
              </w:rPr>
              <w:t xml:space="preserve">; </w:t>
            </w:r>
            <w:hyperlink w:anchor="_ENREF_70" w:tooltip="Karuppannan, 2018 #633" w:history="1">
              <w:r w:rsidR="005F0597" w:rsidRPr="004C44E5">
                <w:rPr>
                  <w:rFonts w:eastAsia="MS Mincho" w:cs="Arial"/>
                  <w:noProof/>
                </w:rPr>
                <w:t>Karuppannan &amp; Opriessnig, 2018</w:t>
              </w:r>
            </w:hyperlink>
            <w:r w:rsidRPr="004C44E5">
              <w:rPr>
                <w:rFonts w:eastAsia="MS Mincho" w:cs="Arial"/>
                <w:noProof/>
              </w:rPr>
              <w:t xml:space="preserve">; </w:t>
            </w:r>
            <w:hyperlink w:anchor="_ENREF_82" w:tooltip="Liu, 2018 #634" w:history="1">
              <w:r w:rsidR="005F0597" w:rsidRPr="004C44E5">
                <w:rPr>
                  <w:rFonts w:eastAsia="MS Mincho" w:cs="Arial"/>
                  <w:noProof/>
                </w:rPr>
                <w:t>W. C. Liu et al., 2018</w:t>
              </w:r>
            </w:hyperlink>
            <w:r w:rsidRPr="004C44E5">
              <w:rPr>
                <w:rFonts w:eastAsia="MS Mincho" w:cs="Arial"/>
                <w:noProof/>
              </w:rPr>
              <w:t xml:space="preserve">; </w:t>
            </w:r>
            <w:hyperlink w:anchor="_ENREF_83" w:tooltip="Liu, 2018 #635" w:history="1">
              <w:r w:rsidR="005F0597" w:rsidRPr="004C44E5">
                <w:rPr>
                  <w:rFonts w:eastAsia="MS Mincho" w:cs="Arial"/>
                  <w:noProof/>
                </w:rPr>
                <w:t>Y. Liu et al., 2018</w:t>
              </w:r>
            </w:hyperlink>
            <w:r w:rsidRPr="004C44E5">
              <w:rPr>
                <w:rFonts w:eastAsia="MS Mincho" w:cs="Arial"/>
                <w:noProof/>
              </w:rPr>
              <w:t xml:space="preserve">; </w:t>
            </w:r>
            <w:hyperlink w:anchor="_ENREF_14" w:tooltip="Barba-Vidal, 2019 #72" w:history="1">
              <w:r w:rsidR="005F0597" w:rsidRPr="004C44E5">
                <w:rPr>
                  <w:rFonts w:eastAsia="MS Mincho" w:cs="Arial"/>
                  <w:noProof/>
                </w:rPr>
                <w:t>Barba-Vidal et al., 2019</w:t>
              </w:r>
            </w:hyperlink>
            <w:r w:rsidRPr="004C44E5">
              <w:rPr>
                <w:rFonts w:eastAsia="MS Mincho" w:cs="Arial"/>
                <w:noProof/>
              </w:rPr>
              <w:t xml:space="preserve">; </w:t>
            </w:r>
            <w:hyperlink w:anchor="_ENREF_17" w:tooltip="Bogere, 2019 #78" w:history="1">
              <w:r w:rsidR="005F0597" w:rsidRPr="004C44E5">
                <w:rPr>
                  <w:rFonts w:eastAsia="MS Mincho" w:cs="Arial"/>
                  <w:noProof/>
                </w:rPr>
                <w:t>Bogere et al., 2019</w:t>
              </w:r>
            </w:hyperlink>
            <w:r w:rsidRPr="004C44E5">
              <w:rPr>
                <w:rFonts w:eastAsia="MS Mincho" w:cs="Arial"/>
                <w:noProof/>
              </w:rPr>
              <w:t xml:space="preserve">; </w:t>
            </w:r>
            <w:hyperlink w:anchor="_ENREF_30" w:tooltip="Corino, 2019 #97" w:history="1">
              <w:r w:rsidR="005F0597" w:rsidRPr="004C44E5">
                <w:rPr>
                  <w:rFonts w:eastAsia="MS Mincho" w:cs="Arial"/>
                  <w:noProof/>
                </w:rPr>
                <w:t>Corino et al., 2019</w:t>
              </w:r>
            </w:hyperlink>
            <w:r w:rsidRPr="004C44E5">
              <w:rPr>
                <w:rFonts w:eastAsia="MS Mincho" w:cs="Arial"/>
                <w:noProof/>
              </w:rPr>
              <w:t xml:space="preserve">; </w:t>
            </w:r>
            <w:hyperlink w:anchor="_ENREF_96" w:tooltip="Mou, 2019 #646" w:history="1">
              <w:r w:rsidR="005F0597" w:rsidRPr="004C44E5">
                <w:rPr>
                  <w:rFonts w:eastAsia="MS Mincho" w:cs="Arial"/>
                  <w:noProof/>
                </w:rPr>
                <w:t>Mou et al., 2019</w:t>
              </w:r>
            </w:hyperlink>
            <w:r w:rsidRPr="004C44E5">
              <w:rPr>
                <w:rFonts w:eastAsia="MS Mincho" w:cs="Arial"/>
                <w:noProof/>
              </w:rPr>
              <w:t xml:space="preserve">; </w:t>
            </w:r>
            <w:hyperlink w:anchor="_ENREF_123" w:tooltip="Shannon, 2019 #649" w:history="1">
              <w:r w:rsidR="005F0597" w:rsidRPr="004C44E5">
                <w:rPr>
                  <w:rFonts w:eastAsia="MS Mincho" w:cs="Arial"/>
                  <w:noProof/>
                </w:rPr>
                <w:t>Shannon &amp; Hill, 2019</w:t>
              </w:r>
            </w:hyperlink>
            <w:r w:rsidRPr="004C44E5">
              <w:rPr>
                <w:rFonts w:eastAsia="MS Mincho" w:cs="Arial"/>
                <w:noProof/>
              </w:rPr>
              <w:t xml:space="preserve">; </w:t>
            </w:r>
            <w:hyperlink w:anchor="_ENREF_46" w:tooltip="Genova, 2020 #655" w:history="1">
              <w:r w:rsidR="005F0597" w:rsidRPr="004C44E5">
                <w:rPr>
                  <w:rFonts w:eastAsia="MS Mincho" w:cs="Arial"/>
                  <w:noProof/>
                </w:rPr>
                <w:t>Genova et al., 2020</w:t>
              </w:r>
            </w:hyperlink>
            <w:r w:rsidRPr="004C44E5">
              <w:rPr>
                <w:rFonts w:eastAsia="MS Mincho" w:cs="Arial"/>
                <w:noProof/>
              </w:rPr>
              <w:t xml:space="preserve">; </w:t>
            </w:r>
            <w:hyperlink w:anchor="_ENREF_51" w:tooltip="Girard, 2020 #656" w:history="1">
              <w:r w:rsidR="005F0597" w:rsidRPr="004C44E5">
                <w:rPr>
                  <w:rFonts w:eastAsia="MS Mincho" w:cs="Arial"/>
                  <w:noProof/>
                </w:rPr>
                <w:t>Girard &amp; Bee, 2020</w:t>
              </w:r>
            </w:hyperlink>
            <w:r w:rsidRPr="004C44E5">
              <w:rPr>
                <w:rFonts w:eastAsia="MS Mincho" w:cs="Arial"/>
                <w:noProof/>
              </w:rPr>
              <w:t xml:space="preserve">; </w:t>
            </w:r>
            <w:hyperlink w:anchor="_ENREF_77" w:tooltip="Lauridsen, 2020 #658" w:history="1">
              <w:r w:rsidR="005F0597" w:rsidRPr="004C44E5">
                <w:rPr>
                  <w:rFonts w:eastAsia="MS Mincho" w:cs="Arial"/>
                  <w:noProof/>
                </w:rPr>
                <w:t>Lauridsen, 2020</w:t>
              </w:r>
            </w:hyperlink>
            <w:r w:rsidRPr="004C44E5">
              <w:rPr>
                <w:rFonts w:eastAsia="MS Mincho" w:cs="Arial"/>
                <w:noProof/>
              </w:rPr>
              <w:t xml:space="preserve">; </w:t>
            </w:r>
            <w:hyperlink w:anchor="_ENREF_101" w:tooltip="Nguyen, 2020 #660" w:history="1">
              <w:r w:rsidR="005F0597" w:rsidRPr="004C44E5">
                <w:rPr>
                  <w:rFonts w:eastAsia="MS Mincho" w:cs="Arial"/>
                  <w:noProof/>
                </w:rPr>
                <w:t>Nguyen et al., 2020</w:t>
              </w:r>
            </w:hyperlink>
            <w:r w:rsidRPr="004C44E5">
              <w:rPr>
                <w:rFonts w:eastAsia="MS Mincho" w:cs="Arial"/>
                <w:noProof/>
              </w:rPr>
              <w:t xml:space="preserve">; </w:t>
            </w:r>
            <w:hyperlink w:anchor="_ENREF_11" w:tooltip="Babatunde, 2021 #58" w:history="1">
              <w:r w:rsidR="005F0597" w:rsidRPr="004C44E5">
                <w:rPr>
                  <w:rFonts w:eastAsia="MS Mincho" w:cs="Arial"/>
                  <w:noProof/>
                </w:rPr>
                <w:t>Babatunde et al., 2021</w:t>
              </w:r>
            </w:hyperlink>
            <w:r w:rsidRPr="004C44E5">
              <w:rPr>
                <w:rFonts w:eastAsia="MS Mincho" w:cs="Arial"/>
                <w:noProof/>
              </w:rPr>
              <w:t xml:space="preserve">; </w:t>
            </w:r>
            <w:hyperlink w:anchor="_ENREF_12" w:tooltip="Balan, 2021 #22" w:history="1">
              <w:r w:rsidR="005F0597" w:rsidRPr="004C44E5">
                <w:rPr>
                  <w:rFonts w:eastAsia="MS Mincho" w:cs="Arial"/>
                  <w:noProof/>
                </w:rPr>
                <w:t>Balan et al., 2021</w:t>
              </w:r>
            </w:hyperlink>
            <w:r w:rsidRPr="004C44E5">
              <w:rPr>
                <w:rFonts w:eastAsia="MS Mincho" w:cs="Arial"/>
                <w:noProof/>
              </w:rPr>
              <w:t xml:space="preserve">; </w:t>
            </w:r>
            <w:hyperlink w:anchor="_ENREF_16" w:tooltip="Blavi, 2021 #47" w:history="1">
              <w:r w:rsidR="005F0597" w:rsidRPr="004C44E5">
                <w:rPr>
                  <w:rFonts w:eastAsia="MS Mincho" w:cs="Arial"/>
                  <w:noProof/>
                </w:rPr>
                <w:t>Blavi et al., 2021</w:t>
              </w:r>
            </w:hyperlink>
            <w:r w:rsidRPr="004C44E5">
              <w:rPr>
                <w:rFonts w:eastAsia="MS Mincho" w:cs="Arial"/>
                <w:noProof/>
              </w:rPr>
              <w:t xml:space="preserve">; </w:t>
            </w:r>
            <w:hyperlink w:anchor="_ENREF_18" w:tooltip="Bonetti, 2021 #103" w:history="1">
              <w:r w:rsidR="005F0597" w:rsidRPr="004C44E5">
                <w:rPr>
                  <w:rFonts w:eastAsia="MS Mincho" w:cs="Arial"/>
                  <w:noProof/>
                </w:rPr>
                <w:t>Bonetti et al., 2021</w:t>
              </w:r>
            </w:hyperlink>
            <w:r w:rsidRPr="004C44E5">
              <w:rPr>
                <w:rFonts w:eastAsia="MS Mincho" w:cs="Arial"/>
                <w:noProof/>
              </w:rPr>
              <w:t xml:space="preserve">; </w:t>
            </w:r>
            <w:hyperlink w:anchor="_ENREF_24" w:tooltip="Caprarulo, 2021 #11" w:history="1">
              <w:r w:rsidR="005F0597" w:rsidRPr="004C44E5">
                <w:rPr>
                  <w:rFonts w:eastAsia="MS Mincho" w:cs="Arial"/>
                  <w:noProof/>
                </w:rPr>
                <w:t>Caprarulo et al., 2021</w:t>
              </w:r>
            </w:hyperlink>
            <w:r w:rsidRPr="004C44E5">
              <w:rPr>
                <w:rFonts w:eastAsia="MS Mincho" w:cs="Arial"/>
                <w:noProof/>
              </w:rPr>
              <w:t xml:space="preserve">; </w:t>
            </w:r>
            <w:hyperlink w:anchor="_ENREF_29" w:tooltip="Corino, 2021 #73" w:history="1">
              <w:r w:rsidR="005F0597" w:rsidRPr="004C44E5">
                <w:rPr>
                  <w:rFonts w:eastAsia="MS Mincho" w:cs="Arial"/>
                  <w:noProof/>
                </w:rPr>
                <w:t>Corino et al., 2021</w:t>
              </w:r>
            </w:hyperlink>
            <w:r w:rsidRPr="004C44E5">
              <w:rPr>
                <w:rFonts w:eastAsia="MS Mincho" w:cs="Arial"/>
                <w:noProof/>
              </w:rPr>
              <w:t xml:space="preserve">; </w:t>
            </w:r>
            <w:hyperlink w:anchor="_ENREF_39" w:tooltip="Espinosa, 2021 #674" w:history="1">
              <w:r w:rsidR="005F0597" w:rsidRPr="004C44E5">
                <w:rPr>
                  <w:rFonts w:eastAsia="MS Mincho" w:cs="Arial"/>
                  <w:noProof/>
                </w:rPr>
                <w:t>Espinosa &amp; Stein, 2021</w:t>
              </w:r>
            </w:hyperlink>
            <w:r w:rsidRPr="004C44E5">
              <w:rPr>
                <w:rFonts w:eastAsia="MS Mincho" w:cs="Arial"/>
                <w:noProof/>
              </w:rPr>
              <w:t xml:space="preserve">; </w:t>
            </w:r>
            <w:hyperlink w:anchor="_ENREF_61" w:tooltip="Huting, 2021 #677" w:history="1">
              <w:r w:rsidR="005F0597" w:rsidRPr="004C44E5">
                <w:rPr>
                  <w:rFonts w:eastAsia="MS Mincho" w:cs="Arial"/>
                  <w:noProof/>
                </w:rPr>
                <w:t>Huting et al., 2021</w:t>
              </w:r>
            </w:hyperlink>
            <w:r w:rsidRPr="004C44E5">
              <w:rPr>
                <w:rFonts w:eastAsia="MS Mincho" w:cs="Arial"/>
                <w:noProof/>
              </w:rPr>
              <w:t xml:space="preserve">; </w:t>
            </w:r>
            <w:hyperlink w:anchor="_ENREF_66" w:tooltip="Jahan, 2021 #678" w:history="1">
              <w:r w:rsidR="005F0597" w:rsidRPr="004C44E5">
                <w:rPr>
                  <w:rFonts w:eastAsia="MS Mincho" w:cs="Arial"/>
                  <w:noProof/>
                </w:rPr>
                <w:t>Jahan et al., 2021</w:t>
              </w:r>
            </w:hyperlink>
            <w:r w:rsidRPr="004C44E5">
              <w:rPr>
                <w:rFonts w:eastAsia="MS Mincho" w:cs="Arial"/>
                <w:noProof/>
              </w:rPr>
              <w:t xml:space="preserve">; </w:t>
            </w:r>
            <w:hyperlink w:anchor="_ENREF_74" w:tooltip="Klein, 2021 #680" w:history="1">
              <w:r w:rsidR="005F0597" w:rsidRPr="004C44E5">
                <w:rPr>
                  <w:rFonts w:eastAsia="MS Mincho" w:cs="Arial"/>
                  <w:noProof/>
                </w:rPr>
                <w:t>Klein et al., 2021</w:t>
              </w:r>
            </w:hyperlink>
            <w:r w:rsidRPr="004C44E5">
              <w:rPr>
                <w:rFonts w:eastAsia="MS Mincho" w:cs="Arial"/>
                <w:noProof/>
              </w:rPr>
              <w:t xml:space="preserve">; </w:t>
            </w:r>
            <w:hyperlink w:anchor="_ENREF_75" w:tooltip="Laird, 2021 #681" w:history="1">
              <w:r w:rsidR="005F0597" w:rsidRPr="004C44E5">
                <w:rPr>
                  <w:rFonts w:eastAsia="MS Mincho" w:cs="Arial"/>
                  <w:noProof/>
                </w:rPr>
                <w:t>Laird et al., 2021</w:t>
              </w:r>
            </w:hyperlink>
            <w:r w:rsidRPr="004C44E5">
              <w:rPr>
                <w:rFonts w:eastAsia="MS Mincho" w:cs="Arial"/>
                <w:noProof/>
              </w:rPr>
              <w:t xml:space="preserve">; </w:t>
            </w:r>
            <w:hyperlink w:anchor="_ENREF_76" w:tooltip="Lallès, 2021 #682" w:history="1">
              <w:r w:rsidR="005F0597" w:rsidRPr="004C44E5">
                <w:rPr>
                  <w:rFonts w:eastAsia="MS Mincho" w:cs="Arial"/>
                  <w:noProof/>
                </w:rPr>
                <w:t>Lallès &amp; Montoya, 2021</w:t>
              </w:r>
            </w:hyperlink>
            <w:r w:rsidRPr="004C44E5">
              <w:rPr>
                <w:rFonts w:eastAsia="MS Mincho" w:cs="Arial"/>
                <w:noProof/>
              </w:rPr>
              <w:t xml:space="preserve">; </w:t>
            </w:r>
            <w:hyperlink w:anchor="_ENREF_78" w:tooltip="Lauridsen, 2021 #683" w:history="1">
              <w:r w:rsidR="005F0597" w:rsidRPr="004C44E5">
                <w:rPr>
                  <w:rFonts w:eastAsia="MS Mincho" w:cs="Arial"/>
                  <w:noProof/>
                </w:rPr>
                <w:t>Lauridsen et al., 2021</w:t>
              </w:r>
            </w:hyperlink>
            <w:r w:rsidRPr="004C44E5">
              <w:rPr>
                <w:rFonts w:eastAsia="MS Mincho" w:cs="Arial"/>
                <w:noProof/>
              </w:rPr>
              <w:t xml:space="preserve">; </w:t>
            </w:r>
            <w:hyperlink w:anchor="_ENREF_105" w:tooltip="O’doherty, 2021 #688" w:history="1">
              <w:r w:rsidR="005F0597" w:rsidRPr="004C44E5">
                <w:rPr>
                  <w:rFonts w:eastAsia="MS Mincho" w:cs="Arial"/>
                  <w:noProof/>
                </w:rPr>
                <w:t>O’doherty et al., 2021</w:t>
              </w:r>
            </w:hyperlink>
            <w:r w:rsidRPr="004C44E5">
              <w:rPr>
                <w:rFonts w:eastAsia="MS Mincho" w:cs="Arial"/>
                <w:noProof/>
              </w:rPr>
              <w:t xml:space="preserve">; </w:t>
            </w:r>
            <w:hyperlink w:anchor="_ENREF_135" w:tooltip="Tan, 2021 #690" w:history="1">
              <w:r w:rsidR="005F0597" w:rsidRPr="004C44E5">
                <w:rPr>
                  <w:rFonts w:eastAsia="MS Mincho" w:cs="Arial"/>
                  <w:noProof/>
                </w:rPr>
                <w:t>Tan et al., 2021</w:t>
              </w:r>
            </w:hyperlink>
            <w:r w:rsidRPr="004C44E5">
              <w:rPr>
                <w:rFonts w:eastAsia="MS Mincho" w:cs="Arial"/>
                <w:noProof/>
              </w:rPr>
              <w:t xml:space="preserve">; </w:t>
            </w:r>
            <w:hyperlink w:anchor="_ENREF_155" w:tooltip="Zamojska, 2021 #695" w:history="1">
              <w:r w:rsidR="005F0597" w:rsidRPr="004C44E5">
                <w:rPr>
                  <w:rFonts w:eastAsia="MS Mincho" w:cs="Arial"/>
                  <w:noProof/>
                </w:rPr>
                <w:t>Zamojska et al., 2021</w:t>
              </w:r>
            </w:hyperlink>
            <w:r w:rsidRPr="004C44E5">
              <w:rPr>
                <w:rFonts w:eastAsia="MS Mincho" w:cs="Arial"/>
                <w:noProof/>
              </w:rPr>
              <w:t xml:space="preserve">; </w:t>
            </w:r>
            <w:hyperlink w:anchor="_ENREF_158" w:tooltip="Zhao, 2021 #696" w:history="1">
              <w:r w:rsidR="005F0597" w:rsidRPr="004C44E5">
                <w:rPr>
                  <w:rFonts w:eastAsia="MS Mincho" w:cs="Arial"/>
                  <w:noProof/>
                </w:rPr>
                <w:t>Zhao et al., 2021</w:t>
              </w:r>
            </w:hyperlink>
            <w:r w:rsidRPr="004C44E5">
              <w:rPr>
                <w:rFonts w:eastAsia="MS Mincho" w:cs="Arial"/>
                <w:noProof/>
              </w:rPr>
              <w:t xml:space="preserve">; </w:t>
            </w:r>
            <w:hyperlink w:anchor="_ENREF_3" w:tooltip="Adli, 2022 #19" w:history="1">
              <w:r w:rsidR="005F0597" w:rsidRPr="004C44E5">
                <w:rPr>
                  <w:rFonts w:eastAsia="MS Mincho" w:cs="Arial"/>
                  <w:noProof/>
                </w:rPr>
                <w:t>Adli et al., 2022</w:t>
              </w:r>
            </w:hyperlink>
            <w:r w:rsidRPr="004C44E5">
              <w:rPr>
                <w:rFonts w:eastAsia="MS Mincho" w:cs="Arial"/>
                <w:noProof/>
              </w:rPr>
              <w:t xml:space="preserve">; </w:t>
            </w:r>
            <w:hyperlink w:anchor="_ENREF_88" w:tooltip="Luise, 2022 #701" w:history="1">
              <w:r w:rsidR="005F0597" w:rsidRPr="004C44E5">
                <w:rPr>
                  <w:rFonts w:eastAsia="MS Mincho" w:cs="Arial"/>
                  <w:noProof/>
                </w:rPr>
                <w:t>Luise et al., 2022</w:t>
              </w:r>
            </w:hyperlink>
            <w:r w:rsidRPr="004C44E5">
              <w:rPr>
                <w:rFonts w:eastAsia="MS Mincho" w:cs="Arial"/>
                <w:noProof/>
              </w:rPr>
              <w:t xml:space="preserve">; </w:t>
            </w:r>
            <w:hyperlink w:anchor="_ENREF_130" w:tooltip="Su, 2022 #703" w:history="1">
              <w:r w:rsidR="005F0597" w:rsidRPr="004C44E5">
                <w:rPr>
                  <w:rFonts w:eastAsia="MS Mincho" w:cs="Arial"/>
                  <w:noProof/>
                </w:rPr>
                <w:t>Su et al., 2022</w:t>
              </w:r>
            </w:hyperlink>
            <w:r w:rsidRPr="004C44E5">
              <w:rPr>
                <w:rFonts w:eastAsia="MS Mincho" w:cs="Arial"/>
                <w:noProof/>
              </w:rPr>
              <w:t>)</w:t>
            </w:r>
            <w:r w:rsidRPr="004C44E5">
              <w:rPr>
                <w:rFonts w:eastAsia="MS Mincho" w:cs="Arial"/>
              </w:rPr>
              <w:fldChar w:fldCharType="end"/>
            </w:r>
            <w:r w:rsidRPr="004C44E5">
              <w:rPr>
                <w:rFonts w:eastAsia="MS Mincho" w:cs="Arial"/>
              </w:rPr>
              <w:t>,</w:t>
            </w:r>
          </w:p>
        </w:tc>
      </w:tr>
      <w:tr w:rsidR="002D0FC4" w:rsidRPr="003C1F6A" w14:paraId="1E7ED59B" w14:textId="77777777" w:rsidTr="004F60D1">
        <w:tc>
          <w:tcPr>
            <w:tcW w:w="1574" w:type="dxa"/>
            <w:tcBorders>
              <w:top w:val="single" w:sz="4" w:space="0" w:color="000000"/>
              <w:bottom w:val="single" w:sz="12" w:space="0" w:color="000000"/>
            </w:tcBorders>
          </w:tcPr>
          <w:p w14:paraId="7BD0031D" w14:textId="3227A867" w:rsidR="002D0FC4" w:rsidRPr="0094295B" w:rsidRDefault="002D0FC4" w:rsidP="00B4537B">
            <w:pPr>
              <w:spacing w:line="276" w:lineRule="auto"/>
              <w:textAlignment w:val="baseline"/>
              <w:rPr>
                <w:rFonts w:eastAsia="MS Mincho" w:cs="Arial"/>
              </w:rPr>
            </w:pPr>
            <w:r w:rsidRPr="0094295B">
              <w:rPr>
                <w:rFonts w:eastAsia="MS Mincho" w:cs="Arial"/>
              </w:rPr>
              <w:t>Proteins</w:t>
            </w:r>
            <w:r w:rsidR="00252337">
              <w:rPr>
                <w:rFonts w:eastAsia="MS Mincho" w:cs="Arial"/>
              </w:rPr>
              <w:t xml:space="preserve"> </w:t>
            </w:r>
            <w:r w:rsidRPr="0094295B">
              <w:rPr>
                <w:rFonts w:eastAsia="MS Mincho" w:cs="Arial"/>
                <w:vertAlign w:val="superscript"/>
              </w:rPr>
              <w:t>b</w:t>
            </w:r>
          </w:p>
        </w:tc>
        <w:tc>
          <w:tcPr>
            <w:tcW w:w="1072" w:type="dxa"/>
            <w:tcBorders>
              <w:top w:val="single" w:sz="4" w:space="0" w:color="000000"/>
              <w:bottom w:val="single" w:sz="12" w:space="0" w:color="000000"/>
            </w:tcBorders>
          </w:tcPr>
          <w:p w14:paraId="7614792D" w14:textId="77777777" w:rsidR="002D0FC4" w:rsidRPr="0094295B" w:rsidRDefault="002D0FC4" w:rsidP="00B4537B">
            <w:pPr>
              <w:spacing w:line="276" w:lineRule="auto"/>
              <w:jc w:val="center"/>
              <w:textAlignment w:val="baseline"/>
              <w:rPr>
                <w:rFonts w:eastAsia="MS Mincho" w:cs="Arial"/>
              </w:rPr>
            </w:pPr>
            <w:r w:rsidRPr="0094295B">
              <w:rPr>
                <w:rFonts w:eastAsia="MS Mincho" w:cs="Arial"/>
              </w:rPr>
              <w:t>13</w:t>
            </w:r>
          </w:p>
        </w:tc>
        <w:tc>
          <w:tcPr>
            <w:tcW w:w="5854" w:type="dxa"/>
            <w:tcBorders>
              <w:top w:val="single" w:sz="4" w:space="0" w:color="000000"/>
              <w:bottom w:val="single" w:sz="12" w:space="0" w:color="000000"/>
            </w:tcBorders>
          </w:tcPr>
          <w:p w14:paraId="62125658" w14:textId="5C48B8B5" w:rsidR="002D0FC4" w:rsidRDefault="002D0FC4" w:rsidP="00B4537B">
            <w:pPr>
              <w:spacing w:line="276" w:lineRule="auto"/>
              <w:jc w:val="center"/>
              <w:textAlignment w:val="baseline"/>
              <w:rPr>
                <w:rFonts w:eastAsia="MS Mincho" w:cs="Arial"/>
              </w:rPr>
            </w:pPr>
            <w:r w:rsidRPr="002D0FC4">
              <w:rPr>
                <w:rFonts w:eastAsia="MS Mincho" w:cs="Arial"/>
                <w:b/>
                <w:bCs/>
              </w:rPr>
              <w:t>Primary:</w:t>
            </w:r>
            <w:r w:rsidR="00FF106B">
              <w:rPr>
                <w:rFonts w:eastAsia="MS Mincho" w:cs="Arial"/>
                <w:b/>
                <w:bCs/>
              </w:rPr>
              <w:t xml:space="preserve"> </w:t>
            </w:r>
            <w:r w:rsidRPr="004C44E5">
              <w:rPr>
                <w:rFonts w:eastAsia="MS Mincho" w:cs="Arial"/>
              </w:rPr>
              <w:fldChar w:fldCharType="begin">
                <w:fldData xml:space="preserve">PEVuZE5vdGU+PENpdGU+PEF1dGhvcj5aaGFuZzwvQXV0aG9yPjxZZWFyPjIwMjA8L1llYXI+PFJl
Y051bT42NjU8L1JlY051bT48RGlzcGxheVRleHQ+KEguIEwuIFpoYW5nIGV0IGFsLiwgMjAyMCk8
L0Rpc3BsYXlUZXh0PjxyZWNvcmQ+PHJlYy1udW1iZXI+NjY1PC9yZWMtbnVtYmVyPjxmb3JlaWdu
LWtleXM+PGtleSBhcHA9IkVOIiBkYi1pZD0iOTlzcHh0eGFqeHNhc2JlZnI5NXBmMDByZnJzMDBl
cDl2ZTJhIiB0aW1lc3RhbXA9IjE2NjQ3MzY1ODQiPjY2NTwva2V5PjwvZm9yZWlnbi1rZXlzPjxy
ZWYtdHlwZSBuYW1lPSJKb3VybmFsIEFydGljbGUiPjE3PC9yZWYtdHlwZT48Y29udHJpYnV0b3Jz
PjxhdXRob3JzPjxhdXRob3I+WmhhbmcsIEguIEwuPC9hdXRob3I+PGF1dGhvcj52YW4gZGVyIFdp
ZWxlbiwgTi48L2F1dGhvcj48YXV0aG9yPnZhbiBkZXIgSGVlLCBCLjwvYXV0aG9yPjxhdXRob3I+
V2FuZywgSi4gSi48L2F1dGhvcj48YXV0aG9yPkhlbmRyaWtzLCBXLjwvYXV0aG9yPjxhdXRob3I+
R2lsYmVydCwgTS48L2F1dGhvcj48L2F1dGhvcnM+PC9jb250cmlidXRvcnM+PGF1dGgtYWRkcmVz
cz5bWmhhbmcsIEhhbmx1fHZhbiBkZXIgV2llbGVuLCBOaWtraWV8SGVuZHJpa3MsIFdvdXRlcnxH
aWxiZXJ0LCBNeXJ0aGVdIFdhZ2VuaW5nZW4gVW5pdiwgRGVwdCBBbmltIFNjaSwgQW5pbSBOdXRy
IEdycCwgTkwtNjcwMCBBSCBXYWdlbmluZ2VuLCBOZXRoZXJsYW5kcy4gW1poYW5nLCBIYW5sdXxX
YW5nLCBKdW5qdW5dIENoaW5hIEFnciBVbml2LCBDb2xsIEFuaW0gU2NpICZhbXA7IFRlY2hub2ws
IFN0YXRlIEtleSBMYWIgQW5pbSBOdXRyLCBCZWlqaW5nIDEwMDE5MywgUGVvcGxlcyBSIENoaW5h
LiBbdmFuIGRlciBXaWVsZW4sIE5pa2tpZV0gV2FnZW5pbmdlbiBVbml2LCBEaXYgSHVtYW4gTnV0
ciAmYW1wOyBIbHRoLCBEZXB0IEFncm90ZWNobm9sICZhbXA7IEZvb2QgU2NpLCBTdGlwcGVuZW5n
bSA0LCBOTC02NzA4IFdFIFdhZ2VuaW5nZW4sIE5ldGhlcmxhbmRzLiBbdmFuIGRlciBIZWUsIEJh
cnRdIFdhZ2VuaW5nZW4gVW5pdiwgRGVwdCBBbmltIFNjaSwgSG9zdCBNaWNyb2JlIEludGVyYWN0
IEdycCwgTkwtNjcwMCBBSCBXYWdlbmluZ2VuLCBOZXRoZXJsYW5kcy4gW3ZhbiBkZXIgSGVlLCBC
YXJ0XSBXYWdlbmluZ2VuIFVuaXYsIERlcHQgQWdyb3RlY2hub2wgJmFtcDsgRm9vZCBTY2ksIExh
YiBNaWNyb2Jpb2wsIFN0aXBwZW5lbmcgNCwgTkwtNjcwOCBXRSBXYWdlbmluZ2VuLCBOZXRoZXJs
YW5kcy4gR2lsYmVydCwgTSAoY29ycmVzcG9uZGluZyBhdXRob3IpLCBXYWdlbmluZ2VuIFVuaXYs
IERlcHQgQW5pbSBTY2ksIEFuaW0gTnV0ciBHcnAsIE5MLTY3MDAgQUggV2FnZW5pbmdlbiwgTmV0
aGVybGFuZHMuIGhhbmx1LnpoYW5nQHd1ci5ubHxuaWtraWUudmFuZGVyd2llbGVuQHd1ci5ubHxi
YXJ0LnZhbmRlcmhlZUB3dXIubmx8d291dGVyLmhlbmRyaWtzQHd1ci5ubHx3b3V0ZXIuaGVuZHJp
a3NAd3VyLm5sfG15cnRoZS5naWxiZXJ0QHd1ci5ubDwvYXV0aC1hZGRyZXNzPjx0aXRsZXM+PHRp
dGxlPkltcGFjdCBvZiBGZXJtZW50YWJsZSBQcm90ZWluLCBieSBGZWVkaW5nIEhpZ2ggUHJvdGVp
biBEaWV0cywgb24gTWljcm9iaWFsIENvbXBvc2l0aW9uLCBNaWNyb2JpYWwgQ2F0YWJvbGljIEFj
dGl2aXR5LCBHdXQgSGVhbHRoIGFuZCBiZXlvbmQgaW4gUGlnczwvdGl0bGU+PHNlY29uZGFyeS10
aXRsZT5NaWNyb29yZ2FuaXNtczwvc2Vjb25kYXJ5LXRpdGxlPjxhbHQtdGl0bGU+TWljcm9vcmdh
bmlzbXM8L2FsdC10aXRsZT48c2hvcnQtdGl0bGU+SW1wYWN0IG9mIEZlcm1lbnRhYmxlIFByb3Rl
aW4sIGJ5IEZlZWRpbmcgSGlnaCBQcm90ZWluIERpZXRzLCBvbiBNaWNyb2JpYWwgQ29tcG9zaXRp
b24sIE1pY3JvYmlhbCBDYXRhYm9saWMgQWN0aXZpdHksIEd1dCBIZWFsdGggYW5kIGJleW9uZCBp
biBQaWdzPC9zaG9ydC10aXRsZT48L3RpdGxlcz48cGVyaW9kaWNhbD48ZnVsbC10aXRsZT5NaWNy
b29yZ2FuaXNtczwvZnVsbC10aXRsZT48YWJici0xPk1pY3Jvb3JnYW5pc21zPC9hYmJyLTE+PC9w
ZXJpb2RpY2FsPjxhbHQtcGVyaW9kaWNhbD48ZnVsbC10aXRsZT5NaWNyb29yZ2FuaXNtczwvZnVs
bC10aXRsZT48YWJici0xPk1pY3Jvb3JnYW5pc21zPC9hYmJyLTE+PC9hbHQtcGVyaW9kaWNhbD48
cGFnZXM+MjM8L3BhZ2VzPjx2b2x1bWU+ODwvdm9sdW1lPjxudW1iZXI+MTE8L251bWJlcj48a2V5
d29yZHM+PGtleXdvcmQ+cHJvdGVpbiBmZXJtZW50YXRpb248L2tleXdvcmQ+PGtleXdvcmQ+ZGll
dGFyeSBwcm90ZWluPC9rZXl3b3JkPjxrZXl3b3JkPm1pY3JvYmlhbCBjb21wb3NpdGlvbjwva2V5
d29yZD48a2V5d29yZD5mZXJtZW50YXRpb24gbWV0YWJvbGl0ZXM8L2tleXdvcmQ+PGtleXdvcmQ+
Z3V0IGhlYWx0aDwva2V5d29yZD48a2V5d29yZD5waWc8L2tleXdvcmQ+PGtleXdvcmQ+ZXNjaGVy
aWNoaWEtY29saSBpbmZlY3Rpb248L2tleXdvcmQ+PGtleXdvcmQ+aHVtYW4gbGFyZ2UtaW50ZXN0
aW5lPC9rZXl3b3JkPjxrZXl3b3JkPmNoYWluIGZhdHR5LWFjaWRzPC9rZXl3b3JkPjxrZXl3b3Jk
Pm5ld2x5IHdlYW5lZCBwaWdzPC9rZXl3b3JkPjxrZXl3b3JkPmdyb3d0aC1wZXJmb3JtYW5jZTwv
a2V5d29yZD48a2V5d29yZD5nYXN0cm9pbnRlc3RpbmFsLXRyYWN0PC9rZXl3b3JkPjxrZXl3b3Jk
PmFtaW5vLWFjaWRzPC9rZXl3b3JkPjxrZXl3b3JkPm51dHJpZW50IGRpZ2VzdGliaWxpdHk8L2tl
eXdvcmQ+PGtleXdvcmQ+ZW50ZXJvdG94aWdlbmljIHN0cmFpbjwva2V5d29yZD48a2V5d29yZD5i
YXJyaWVyPC9rZXl3b3JkPjxrZXl3b3JkPmZ1bmN0aW9uPC9rZXl3b3JkPjxrZXl3b3JkPk1pY3Jv
YmlvbG9neTwva2V5d29yZD48L2tleXdvcmRzPjxkYXRlcz48eWVhcj4yMDIwPC95ZWFyPjxwdWIt
ZGF0ZXM+PGRhdGU+Tm92PC9kYXRlPjwvcHViLWRhdGVzPjwvZGF0ZXM+PGFjY2Vzc2lvbi1udW0+
V09TOjAwMDU5MzE0ODkwMDAwMTwvYWNjZXNzaW9uLW51bT48d29yay10eXBlPlJldmlldzwvd29y
ay10eXBlPjx1cmxzPjxyZWxhdGVkLXVybHM+PHVybD4mbHQ7R28gdG8gSVNJJmd0OzovL1dPUzow
MDA1OTMxNDg5MDAwMDFodHRwczovL21kcGktcmVzLmNvbS9kX2F0dGFjaG1lbnQvbWljcm9vcmdh
bmlzbXMvbWljcm9vcmdhbmlzbXMtMDgtMDE3MzUvYXJ0aWNsZV9kZXBsb3kvbWljcm9vcmdhbmlz
bXMtMDgtMDE3MzUtdjIucGRmP3ZlcnNpb249MTYwNDY1MDU3ODwvdXJsPjwvcmVsYXRlZC11cmxz
PjwvdXJscz48Y3VzdG9tNz4xNzM1PC9jdXN0b203PjxlbGVjdHJvbmljLXJlc291cmNlLW51bT4x
MC4zMzkwL21pY3Jvb3JnYW5pc21zODExMTczNTwvZWxlY3Ryb25pYy1yZXNvdXJjZS1udW0+PGxh
bmd1YWdlPkVuZ2xpc2g8L2xhbmd1YWdlPjwvcmVjb3JkPjwvQ2l0ZT48L0VuZE5vdGU+
</w:fldData>
              </w:fldChar>
            </w:r>
            <w:r w:rsidR="0026586A">
              <w:rPr>
                <w:rFonts w:eastAsia="MS Mincho" w:cs="Arial"/>
              </w:rPr>
              <w:instrText xml:space="preserve"> ADDIN EN.CITE </w:instrText>
            </w:r>
            <w:r w:rsidR="0026586A">
              <w:rPr>
                <w:rFonts w:eastAsia="MS Mincho" w:cs="Arial"/>
              </w:rPr>
              <w:fldChar w:fldCharType="begin">
                <w:fldData xml:space="preserve">PEVuZE5vdGU+PENpdGU+PEF1dGhvcj5aaGFuZzwvQXV0aG9yPjxZZWFyPjIwMjA8L1llYXI+PFJl
Y051bT42NjU8L1JlY051bT48RGlzcGxheVRleHQ+KEguIEwuIFpoYW5nIGV0IGFsLiwgMjAyMCk8
L0Rpc3BsYXlUZXh0PjxyZWNvcmQ+PHJlYy1udW1iZXI+NjY1PC9yZWMtbnVtYmVyPjxmb3JlaWdu
LWtleXM+PGtleSBhcHA9IkVOIiBkYi1pZD0iOTlzcHh0eGFqeHNhc2JlZnI5NXBmMDByZnJzMDBl
cDl2ZTJhIiB0aW1lc3RhbXA9IjE2NjQ3MzY1ODQiPjY2NTwva2V5PjwvZm9yZWlnbi1rZXlzPjxy
ZWYtdHlwZSBuYW1lPSJKb3VybmFsIEFydGljbGUiPjE3PC9yZWYtdHlwZT48Y29udHJpYnV0b3Jz
PjxhdXRob3JzPjxhdXRob3I+WmhhbmcsIEguIEwuPC9hdXRob3I+PGF1dGhvcj52YW4gZGVyIFdp
ZWxlbiwgTi48L2F1dGhvcj48YXV0aG9yPnZhbiBkZXIgSGVlLCBCLjwvYXV0aG9yPjxhdXRob3I+
V2FuZywgSi4gSi48L2F1dGhvcj48YXV0aG9yPkhlbmRyaWtzLCBXLjwvYXV0aG9yPjxhdXRob3I+
R2lsYmVydCwgTS48L2F1dGhvcj48L2F1dGhvcnM+PC9jb250cmlidXRvcnM+PGF1dGgtYWRkcmVz
cz5bWmhhbmcsIEhhbmx1fHZhbiBkZXIgV2llbGVuLCBOaWtraWV8SGVuZHJpa3MsIFdvdXRlcnxH
aWxiZXJ0LCBNeXJ0aGVdIFdhZ2VuaW5nZW4gVW5pdiwgRGVwdCBBbmltIFNjaSwgQW5pbSBOdXRy
IEdycCwgTkwtNjcwMCBBSCBXYWdlbmluZ2VuLCBOZXRoZXJsYW5kcy4gW1poYW5nLCBIYW5sdXxX
YW5nLCBKdW5qdW5dIENoaW5hIEFnciBVbml2LCBDb2xsIEFuaW0gU2NpICZhbXA7IFRlY2hub2ws
IFN0YXRlIEtleSBMYWIgQW5pbSBOdXRyLCBCZWlqaW5nIDEwMDE5MywgUGVvcGxlcyBSIENoaW5h
LiBbdmFuIGRlciBXaWVsZW4sIE5pa2tpZV0gV2FnZW5pbmdlbiBVbml2LCBEaXYgSHVtYW4gTnV0
ciAmYW1wOyBIbHRoLCBEZXB0IEFncm90ZWNobm9sICZhbXA7IEZvb2QgU2NpLCBTdGlwcGVuZW5n
bSA0LCBOTC02NzA4IFdFIFdhZ2VuaW5nZW4sIE5ldGhlcmxhbmRzLiBbdmFuIGRlciBIZWUsIEJh
cnRdIFdhZ2VuaW5nZW4gVW5pdiwgRGVwdCBBbmltIFNjaSwgSG9zdCBNaWNyb2JlIEludGVyYWN0
IEdycCwgTkwtNjcwMCBBSCBXYWdlbmluZ2VuLCBOZXRoZXJsYW5kcy4gW3ZhbiBkZXIgSGVlLCBC
YXJ0XSBXYWdlbmluZ2VuIFVuaXYsIERlcHQgQWdyb3RlY2hub2wgJmFtcDsgRm9vZCBTY2ksIExh
YiBNaWNyb2Jpb2wsIFN0aXBwZW5lbmcgNCwgTkwtNjcwOCBXRSBXYWdlbmluZ2VuLCBOZXRoZXJs
YW5kcy4gR2lsYmVydCwgTSAoY29ycmVzcG9uZGluZyBhdXRob3IpLCBXYWdlbmluZ2VuIFVuaXYs
IERlcHQgQW5pbSBTY2ksIEFuaW0gTnV0ciBHcnAsIE5MLTY3MDAgQUggV2FnZW5pbmdlbiwgTmV0
aGVybGFuZHMuIGhhbmx1LnpoYW5nQHd1ci5ubHxuaWtraWUudmFuZGVyd2llbGVuQHd1ci5ubHxi
YXJ0LnZhbmRlcmhlZUB3dXIubmx8d291dGVyLmhlbmRyaWtzQHd1ci5ubHx3b3V0ZXIuaGVuZHJp
a3NAd3VyLm5sfG15cnRoZS5naWxiZXJ0QHd1ci5ubDwvYXV0aC1hZGRyZXNzPjx0aXRsZXM+PHRp
dGxlPkltcGFjdCBvZiBGZXJtZW50YWJsZSBQcm90ZWluLCBieSBGZWVkaW5nIEhpZ2ggUHJvdGVp
biBEaWV0cywgb24gTWljcm9iaWFsIENvbXBvc2l0aW9uLCBNaWNyb2JpYWwgQ2F0YWJvbGljIEFj
dGl2aXR5LCBHdXQgSGVhbHRoIGFuZCBiZXlvbmQgaW4gUGlnczwvdGl0bGU+PHNlY29uZGFyeS10
aXRsZT5NaWNyb29yZ2FuaXNtczwvc2Vjb25kYXJ5LXRpdGxlPjxhbHQtdGl0bGU+TWljcm9vcmdh
bmlzbXM8L2FsdC10aXRsZT48c2hvcnQtdGl0bGU+SW1wYWN0IG9mIEZlcm1lbnRhYmxlIFByb3Rl
aW4sIGJ5IEZlZWRpbmcgSGlnaCBQcm90ZWluIERpZXRzLCBvbiBNaWNyb2JpYWwgQ29tcG9zaXRp
b24sIE1pY3JvYmlhbCBDYXRhYm9saWMgQWN0aXZpdHksIEd1dCBIZWFsdGggYW5kIGJleW9uZCBp
biBQaWdzPC9zaG9ydC10aXRsZT48L3RpdGxlcz48cGVyaW9kaWNhbD48ZnVsbC10aXRsZT5NaWNy
b29yZ2FuaXNtczwvZnVsbC10aXRsZT48YWJici0xPk1pY3Jvb3JnYW5pc21zPC9hYmJyLTE+PC9w
ZXJpb2RpY2FsPjxhbHQtcGVyaW9kaWNhbD48ZnVsbC10aXRsZT5NaWNyb29yZ2FuaXNtczwvZnVs
bC10aXRsZT48YWJici0xPk1pY3Jvb3JnYW5pc21zPC9hYmJyLTE+PC9hbHQtcGVyaW9kaWNhbD48
cGFnZXM+MjM8L3BhZ2VzPjx2b2x1bWU+ODwvdm9sdW1lPjxudW1iZXI+MTE8L251bWJlcj48a2V5
d29yZHM+PGtleXdvcmQ+cHJvdGVpbiBmZXJtZW50YXRpb248L2tleXdvcmQ+PGtleXdvcmQ+ZGll
dGFyeSBwcm90ZWluPC9rZXl3b3JkPjxrZXl3b3JkPm1pY3JvYmlhbCBjb21wb3NpdGlvbjwva2V5
d29yZD48a2V5d29yZD5mZXJtZW50YXRpb24gbWV0YWJvbGl0ZXM8L2tleXdvcmQ+PGtleXdvcmQ+
Z3V0IGhlYWx0aDwva2V5d29yZD48a2V5d29yZD5waWc8L2tleXdvcmQ+PGtleXdvcmQ+ZXNjaGVy
aWNoaWEtY29saSBpbmZlY3Rpb248L2tleXdvcmQ+PGtleXdvcmQ+aHVtYW4gbGFyZ2UtaW50ZXN0
aW5lPC9rZXl3b3JkPjxrZXl3b3JkPmNoYWluIGZhdHR5LWFjaWRzPC9rZXl3b3JkPjxrZXl3b3Jk
Pm5ld2x5IHdlYW5lZCBwaWdzPC9rZXl3b3JkPjxrZXl3b3JkPmdyb3d0aC1wZXJmb3JtYW5jZTwv
a2V5d29yZD48a2V5d29yZD5nYXN0cm9pbnRlc3RpbmFsLXRyYWN0PC9rZXl3b3JkPjxrZXl3b3Jk
PmFtaW5vLWFjaWRzPC9rZXl3b3JkPjxrZXl3b3JkPm51dHJpZW50IGRpZ2VzdGliaWxpdHk8L2tl
eXdvcmQ+PGtleXdvcmQ+ZW50ZXJvdG94aWdlbmljIHN0cmFpbjwva2V5d29yZD48a2V5d29yZD5i
YXJyaWVyPC9rZXl3b3JkPjxrZXl3b3JkPmZ1bmN0aW9uPC9rZXl3b3JkPjxrZXl3b3JkPk1pY3Jv
YmlvbG9neTwva2V5d29yZD48L2tleXdvcmRzPjxkYXRlcz48eWVhcj4yMDIwPC95ZWFyPjxwdWIt
ZGF0ZXM+PGRhdGU+Tm92PC9kYXRlPjwvcHViLWRhdGVzPjwvZGF0ZXM+PGFjY2Vzc2lvbi1udW0+
V09TOjAwMDU5MzE0ODkwMDAwMTwvYWNjZXNzaW9uLW51bT48d29yay10eXBlPlJldmlldzwvd29y
ay10eXBlPjx1cmxzPjxyZWxhdGVkLXVybHM+PHVybD4mbHQ7R28gdG8gSVNJJmd0OzovL1dPUzow
MDA1OTMxNDg5MDAwMDFodHRwczovL21kcGktcmVzLmNvbS9kX2F0dGFjaG1lbnQvbWljcm9vcmdh
bmlzbXMvbWljcm9vcmdhbmlzbXMtMDgtMDE3MzUvYXJ0aWNsZV9kZXBsb3kvbWljcm9vcmdhbmlz
bXMtMDgtMDE3MzUtdjIucGRmP3ZlcnNpb249MTYwNDY1MDU3ODwvdXJsPjwvcmVsYXRlZC11cmxz
PjwvdXJscz48Y3VzdG9tNz4xNzM1PC9jdXN0b203PjxlbGVjdHJvbmljLXJlc291cmNlLW51bT4x
MC4zMzkwL21pY3Jvb3JnYW5pc21zODExMTczNTwvZWxlY3Ryb25pYy1yZXNvdXJjZS1udW0+PGxh
bmd1YWdlPkVuZ2xpc2g8L2xhbmd1YWdlPjwvcmVjb3JkPjwvQ2l0ZT48L0VuZE5vdGU+
</w:fldData>
              </w:fldChar>
            </w:r>
            <w:r w:rsidR="0026586A">
              <w:rPr>
                <w:rFonts w:eastAsia="MS Mincho" w:cs="Arial"/>
              </w:rPr>
              <w:instrText xml:space="preserve"> ADDIN EN.CITE.DATA </w:instrText>
            </w:r>
            <w:r w:rsidR="0026586A">
              <w:rPr>
                <w:rFonts w:eastAsia="MS Mincho" w:cs="Arial"/>
              </w:rPr>
            </w:r>
            <w:r w:rsidR="0026586A">
              <w:rPr>
                <w:rFonts w:eastAsia="MS Mincho" w:cs="Arial"/>
              </w:rPr>
              <w:fldChar w:fldCharType="end"/>
            </w:r>
            <w:r w:rsidRPr="004C44E5">
              <w:rPr>
                <w:rFonts w:eastAsia="MS Mincho" w:cs="Arial"/>
              </w:rPr>
            </w:r>
            <w:r w:rsidRPr="004C44E5">
              <w:rPr>
                <w:rFonts w:eastAsia="MS Mincho" w:cs="Arial"/>
              </w:rPr>
              <w:fldChar w:fldCharType="separate"/>
            </w:r>
            <w:r w:rsidRPr="004C44E5">
              <w:rPr>
                <w:rFonts w:eastAsia="MS Mincho" w:cs="Arial"/>
                <w:noProof/>
              </w:rPr>
              <w:t>(</w:t>
            </w:r>
            <w:hyperlink w:anchor="_ENREF_156" w:tooltip="Zhang, 2020 #665" w:history="1">
              <w:r w:rsidR="005F0597" w:rsidRPr="004C44E5">
                <w:rPr>
                  <w:rFonts w:eastAsia="MS Mincho" w:cs="Arial"/>
                  <w:noProof/>
                </w:rPr>
                <w:t>H. L. Zhang et al., 2020</w:t>
              </w:r>
            </w:hyperlink>
            <w:r w:rsidRPr="004C44E5">
              <w:rPr>
                <w:rFonts w:eastAsia="MS Mincho" w:cs="Arial"/>
                <w:noProof/>
              </w:rPr>
              <w:t>)</w:t>
            </w:r>
            <w:r w:rsidRPr="004C44E5">
              <w:rPr>
                <w:rFonts w:eastAsia="MS Mincho" w:cs="Arial"/>
              </w:rPr>
              <w:fldChar w:fldCharType="end"/>
            </w:r>
          </w:p>
          <w:p w14:paraId="780CCF6F" w14:textId="07779E74" w:rsidR="002D0FC4" w:rsidRPr="00493217" w:rsidRDefault="002D0FC4" w:rsidP="00B4537B">
            <w:pPr>
              <w:spacing w:line="276" w:lineRule="auto"/>
              <w:jc w:val="center"/>
              <w:textAlignment w:val="baseline"/>
              <w:rPr>
                <w:rFonts w:eastAsia="MS Mincho" w:cs="Arial"/>
                <w:lang w:val="es-CO"/>
              </w:rPr>
            </w:pPr>
            <w:r w:rsidRPr="003C1F6A">
              <w:rPr>
                <w:rFonts w:eastAsia="MS Mincho" w:cs="Arial"/>
                <w:b/>
                <w:bCs/>
                <w:lang w:val="es-CO"/>
              </w:rPr>
              <w:t>Secondary:</w:t>
            </w:r>
            <w:r w:rsidR="00FF106B">
              <w:rPr>
                <w:rFonts w:eastAsia="MS Mincho" w:cs="Arial"/>
                <w:b/>
                <w:bCs/>
                <w:lang w:val="es-CO"/>
              </w:rPr>
              <w:t xml:space="preserve"> </w:t>
            </w:r>
            <w:r w:rsidRPr="004C44E5">
              <w:rPr>
                <w:rFonts w:eastAsia="MS Mincho" w:cs="Arial"/>
              </w:rPr>
              <w:fldChar w:fldCharType="begin">
                <w:fldData xml:space="preserve">PEVuZE5vdGU+PENpdGU+PEF1dGhvcj5KZXppZXJueTwvQXV0aG9yPjxZZWFyPjIwMTA8L1llYXI+
PFJlY051bT41OTQ8L1JlY051bT48RGlzcGxheVRleHQ+KEplemllcm55IGV0IGFsLiwgMjAxMDsg
QXlybGUgZXQgYWwuLCAyMDE2OyBKaGEgJmFtcDsgQmVycm9jb3NvLCAyMDE2OyBQaWVwZXIgZXQg
YWwuLCAyMDE2OyBHaWxiZXJ0IGV0IGFsLiwgMjAxODsgR2FvIGV0IGFsLiwgMjAxOTsgSHVtcGhy
ZXkgZXQgYWwuLCAyMDE5OyBCYWJhdHVuZGUgZXQgYWwuLCAyMDIxOyBCb25ldHRpIGV0IGFsLiwg
MjAyMTsgS2xlaW4gZXQgYWwuLCAyMDIxOyBMYWlyZCBldCBhbC4sIDIwMjE7IFhpYSBldCBhbC4s
IDIwMjEpPC9EaXNwbGF5VGV4dD48cmVjb3JkPjxyZWMtbnVtYmVyPjU5NDwvcmVjLW51bWJlcj48
Zm9yZWlnbi1rZXlzPjxrZXkgYXBwPSJFTiIgZGItaWQ9Ijk5c3B4dHhhanhzYXNiZWZyOTVwZjAw
cmZyczAwZXA5dmUyYSIgdGltZXN0YW1wPSIxNjY0NzM2NTgxIj41OTQ8L2tleT48L2ZvcmVpZ24t
a2V5cz48cmVmLXR5cGUgbmFtZT0iSm91cm5hbCBBcnRpY2xlIj4xNzwvcmVmLXR5cGU+PGNvbnRy
aWJ1dG9ycz48YXV0aG9ycz48YXV0aG9yPkplemllcm55LCBELjwvYXV0aG9yPjxhdXRob3I+TW9z
ZW50aGluLCBSLjwvYXV0aG9yPjxhdXRob3I+QmF1ZXIsIEUuPC9hdXRob3I+PC9hdXRob3JzPjwv
Y29udHJpYnV0b3JzPjxhdXRoLWFkZHJlc3M+W0plemllcm55LCBELnxNb3NlbnRoaW4sIFIufEJh
dWVyLCBFLl0gVW5pdiBIb2hlbmhlaW0sIEluc3QgQW5pbSBOdXRyLCBELTcwNTkzIFN0dXR0Z2Fy
dCwgR2VybWFueS4gTW9zZW50aGluLCBSIChjb3JyZXNwb25kaW5nIGF1dGhvciksIFVuaXYgSG9o
ZW5oZWltLCBJbnN0IEFuaW0gTnV0ciwgRW1pbCBXb2xmZiBTdHIgMTAsIEQtNzA1OTMgU3R1dHRn
YXJ0LCBHZXJtYW55LiByaG1vc2VudEB1bmktaG9oZW5oZWltLmRlPC9hdXRoLWFkZHJlc3M+PHRp
dGxlcz48dGl0bGU+VGhlIHVzZSBvZiBncmFpbiBsZWd1bWVzIGFzIGEgcHJvdGVpbiBzb3VyY2Ug
aW4gcGlnIG51dHJpdGlvbjogQSByZXZpZXc8L3RpdGxlPjxzZWNvbmRhcnktdGl0bGU+QW5pbWFs
IEZlZWQgU2NpZW5jZSBhbmQgVGVjaG5vbG9neTwvc2Vjb25kYXJ5LXRpdGxlPjxhbHQtdGl0bGU+
QW5pbS4gRmVlZCBTY2kuIFRlY2hub2wuPC9hbHQtdGl0bGU+PHNob3J0LXRpdGxlPlRoZSB1c2Ug
b2YgZ3JhaW4gbGVndW1lcyBhcyBhIHByb3RlaW4gc291cmNlIGluIHBpZyBudXRyaXRpb246IEEg
cmV2aWV3PC9zaG9ydC10aXRsZT48L3RpdGxlcz48cGVyaW9kaWNhbD48ZnVsbC10aXRsZT5Bbmlt
YWwgRmVlZCBTY2llbmNlIGFuZCBUZWNobm9sb2d5PC9mdWxsLXRpdGxlPjwvcGVyaW9kaWNhbD48
YWx0LXBlcmlvZGljYWw+PGZ1bGwtdGl0bGU+QW5pbWFsIEZlZWQgU2NpZW5jZSBhbmQgVGVjaG5v
bG9neTwvZnVsbC10aXRsZT48YWJici0xPkFuaW0uIEZlZWQgU2NpLiBUZWNobm9sLjwvYWJici0x
PjwvYWx0LXBlcmlvZGljYWw+PHBhZ2VzPjExMS0xMjg8L3BhZ2VzPjx2b2x1bWU+MTU3PC92b2x1
bWU+PG51bWJlcj4zLTQ8L251bWJlcj48a2V5d29yZHM+PGtleXdvcmQ+QW50aW51dHJpdGlvbmFs
IGZhY3RvcnM8L2tleXdvcmQ+PGtleXdvcmQ+RmVlZGluZyB2YWx1ZTwva2V5d29yZD48a2V5d29y
ZD5HcmFpbiBsZWd1bWVzPC9rZXl3b3JkPjxrZXl3b3JkPlBpZ3M8L2tleXdvcmQ+PGtleXdvcmQ+
UHJvdGVpbjwva2V5d29yZD48a2V5d29yZD5TZWNvbmRhcnkgcGxhbnQgbWV0YWJvbGl0ZXM8L2tl
eXdvcmQ+PGtleXdvcmQ+YmVhbnMgdmljaWEtZmFiYTwva2V5d29yZD48a2V5d29yZD5wZWEgcGlz
dW0tc2F0aXZ1bTwva2V5d29yZD48a2V5d29yZD5hbHBoYS1nYWxhY3Rvc2lkYXNlPC9rZXl3b3Jk
PjxrZXl3b3JkPnN1cHBsZW1lbnRhdGlvbjwva2V5d29yZD48a2V5d29yZD5sdXBpbnMgbHVwaW51
cy1hbmd1c3RpZm9saXVzPC9rZXl3b3JkPjxrZXl3b3JkPnRyeXBzaW4taW5oaWJpdG9yPC9rZXl3
b3JkPjxrZXl3b3JkPmFjdGl2aXR5PC9rZXl3b3JkPjxrZXl3b3JkPnRydWUgaWxlYWwgZGlnZXN0
aWJpbGl0eTwva2V5d29yZD48a2V5d29yZD5uZXV0cmFsIGRldGVyZ2VudCBmaWJlcjwva2V5d29y
ZD48a2V5d29yZD5pbi12aXRybzwva2V5d29yZD48a2V5d29yZD5kaWdlc3RpYmlsaXR5PC9rZXl3
b3JkPjxrZXl3b3JkPm5hcnJvdy1sZWFmZWQgbHVwaW48L2tleXdvcmQ+PGtleXdvcmQ+Y2hlbWlj
YWwtY29tcG9zaXRpb248L2tleXdvcmQ+PGtleXdvcmQ+QWdyaWN1bHR1cmU8L2tleXdvcmQ+PC9r
ZXl3b3Jkcz48ZGF0ZXM+PHllYXI+MjAxMDwveWVhcj48cHViLWRhdGVzPjxkYXRlPk1heTwvZGF0
ZT48L3B1Yi1kYXRlcz48L2RhdGVzPjxpc2JuPjAzNzctODQwMTwvaXNibj48YWNjZXNzaW9uLW51
bT5XT1M6MDAwMjc3ODQ5NjAwMDAxPC9hY2Nlc3Npb24tbnVtPjx3b3JrLXR5cGU+UmV2aWV3PC93
b3JrLXR5cGU+PHVybHM+PHJlbGF0ZWQtdXJscz48dXJsPiZsdDtHbyB0byBJU0kmZ3Q7Oi8vV09T
OjAwMDI3Nzg0OTYwMDAwMTwvdXJsPjwvcmVsYXRlZC11cmxzPjwvdXJscz48ZWxlY3Ryb25pYy1y
ZXNvdXJjZS1udW0+MTAuMTAxNi9qLmFuaWZlZWRzY2kuMjAxMC4wMy4wMDE8L2VsZWN0cm9uaWMt
cmVzb3VyY2UtbnVtPjxsYW5ndWFnZT5FbmdsaXNoPC9sYW5ndWFnZT48L3JlY29yZD48L0NpdGU+
PENpdGU+PEF1dGhvcj5KaGE8L0F1dGhvcj48WWVhcj4yMDE2PC9ZZWFyPjxSZWNOdW0+NjEzPC9S
ZWNOdW0+PHJlY29yZD48cmVjLW51bWJlcj42MTM8L3JlYy1udW1iZXI+PGZvcmVpZ24ta2V5cz48
a2V5IGFwcD0iRU4iIGRiLWlkPSI5OXNweHR4YWp4c2FzYmVmcjk1cGYwMHJmcnMwMGVwOXZlMmEi
IHRpbWVzdGFtcD0iMTY2NDczNjU4MiI+NjEzPC9rZXk+PC9mb3JlaWduLWtleXM+PHJlZi10eXBl
IG5hbWU9IkpvdXJuYWwgQXJ0aWNsZSI+MTc8L3JlZi10eXBlPjxjb250cmlidXRvcnM+PGF1dGhv
cnM+PGF1dGhvcj5KaGEsIFIuPC9hdXRob3I+PGF1dGhvcj5CZXJyb2Nvc28sIEouIEYuIEQuPC9h
dXRob3I+PC9hdXRob3JzPjwvY29udHJpYnV0b3JzPjx0aXRsZXM+PHRpdGxlPkRpZXRhcnkgZmli
ZXIgYW5kIHByb3RlaW4gZmVybWVudGF0aW9uIGluIHRoZSBpbnRlc3RpbmUgb2Ygc3dpbmUgYW5k
IHRoZWlyIGludGVyYWN0aXZlIGVmZmVjdHMgb24gZ3V0IGhlYWx0aCBhbmQgb24gdGhlIGVudmly
b25tZW50OiBBIHJldmlldzwvdGl0bGU+PHNlY29uZGFyeS10aXRsZT5BbmltYWwgRmVlZCBTY2ll
bmNlIGFuZCBUZWNobm9sb2d5PC9zZWNvbmRhcnktdGl0bGU+PHNob3J0LXRpdGxlPkRpZXRhcnkg
ZmliZXIgYW5kIHByb3RlaW4gZmVybWVudGF0aW9uIGluIHRoZSBpbnRlc3RpbmUgb2Ygc3dpbmUg
YW5kIHRoZWlyIGludGVyYWN0aXZlIGVmZmVjdHMgb24gZ3V0IGhlYWx0aCBhbmQgb24gdGhlIGVu
dmlyb25tZW50OiBBIHJldmlldzwvc2hvcnQtdGl0bGU+PC90aXRsZXM+PHBlcmlvZGljYWw+PGZ1
bGwtdGl0bGU+QW5pbWFsIEZlZWQgU2NpZW5jZSBhbmQgVGVjaG5vbG9neTwvZnVsbC10aXRsZT48
L3BlcmlvZGljYWw+PHBhZ2VzPjE4LTI2PC9wYWdlcz48dm9sdW1lPjIxMjwvdm9sdW1lPjxrZXl3
b3Jkcz48a2V5d29yZD5CYWN0ZXJpYWwgcHJvdGVpbiBzeW50aGVzaXM8L2tleXdvcmQ+PGtleXdv
cmQ+Q3J1ZGUgcHJvdGVpbjwva2V5d29yZD48a2V5d29yZD5EaWV0YXJ5IGZpYmVyPC9rZXl3b3Jk
PjxrZXl3b3JkPkd1dCBoZWFsdGg8L2tleXdvcmQ+PGtleXdvcmQ+Tml0cm9nZW4gZXhjcmV0aW9u
PC9rZXl3b3JkPjxrZXl3b3JkPlBpZzwva2V5d29yZD48L2tleXdvcmRzPjxkYXRlcz48eWVhcj4y
MDE2PC95ZWFyPjwvZGF0ZXM+PHdvcmstdHlwZT5SZXZpZXc8L3dvcmstdHlwZT48dXJscz48cmVs
YXRlZC11cmxzPjx1cmw+aHR0cHM6Ly93d3cuc2NvcHVzLmNvbS9pbndhcmQvcmVjb3JkLnVyaT9l
aWQ9Mi1zMi4wLTg0OTU1MjE1MDk3JmFtcDtkb2k9MTAuMTAxNiUyZmouYW5pZmVlZHNjaS4yMDE1
LjEyLjAwMiZhbXA7cGFydG5lcklEPTQwJmFtcDttZDU9MThjOGM3MzViYzVjZDcyYzUyOGU0YTI2
MDA4ZjVkZTZodHRwczovL3d3dy5zY2llbmNlZGlyZWN0LmNvbS9zY2llbmNlL2FydGljbGUvcGlp
L1MwMzc3ODQwMTE1MzAwNzY2P3ZpYSUzRGlodWI8L3VybD48L3JlbGF0ZWQtdXJscz48L3VybHM+
PGVsZWN0cm9uaWMtcmVzb3VyY2UtbnVtPjEwLjEwMTYvai5hbmlmZWVkc2NpLjIwMTUuMTIuMDAy
PC9lbGVjdHJvbmljLXJlc291cmNlLW51bT48cmVtb3RlLWRhdGFiYXNlLW5hbWU+U2NvcHVzPC9y
ZW1vdGUtZGF0YWJhc2UtbmFtZT48bGFuZ3VhZ2U+RW5nbGlzaDwvbGFuZ3VhZ2U+PC9yZWNvcmQ+
PC9DaXRlPjxDaXRlPjxBdXRob3I+QXlybGU8L0F1dGhvcj48WWVhcj4yMDE2PC9ZZWFyPjxSZWNO
dW0+NTE8L1JlY051bT48cmVjb3JkPjxyZWMtbnVtYmVyPjUxPC9yZWMtbnVtYmVyPjxmb3JlaWdu
LWtleXM+PGtleSBhcHA9IkVOIiBkYi1pZD0iOTlzcHh0eGFqeHNhc2JlZnI5NXBmMDByZnJzMDBl
cDl2ZTJhIiB0aW1lc3RhbXA9IjE2NTcyMzE3ODUiPjUxPC9rZXk+PC9mb3JlaWduLWtleXM+PHJl
Zi10eXBlIG5hbWU9IkpvdXJuYWwgQXJ0aWNsZSI+MTc8L3JlZi10eXBlPjxjb250cmlidXRvcnM+
PGF1dGhvcnM+PGF1dGhvcj5BeXJsZSwgSC48L2F1dGhvcj48YXV0aG9yPk1ldmlzc2VuLCBNLjwv
YXV0aG9yPjxhdXRob3I+S2Fza2UsIE0uPC9hdXRob3I+PGF1dGhvcj5OYXRodWVzLCBILjwvYXV0
aG9yPjxhdXRob3I+R3J1ZXR6bmVyLCBOLjwvYXV0aG9yPjxhdXRob3I+TWVsemlnLCBNLjwvYXV0
aG9yPjxhdXRob3I+V2Fsa2VuaG9yc3QsIE0uPC9hdXRob3I+PC9hdXRob3JzPjwvY29udHJpYnV0
b3JzPjxhdXRoLWFkZHJlc3M+RGVwYXJ0bWVudCBvZiBMaXZlc3RvY2sgU2NpZW5jZXMsIFJlc2Vh
cmNoIEluc3RpdHV0ZSBvZiBPcmdhbmljIEFncmljdWx0dXJlIChGaUJMKSwgQWNrZXJzdHJhc3Nl
IDExMywgcG9zdGJveCAyMTksIEZyaWNrLCA1MDcwLCBTd2l0emVybGFuZC4gaGFubmFoLmF5cmxl
QGZpYmwub3JnLiYjeEQ7RGl2aXNpb24gVmV0ZXJpbmFyeSBQaGFybWFjb2xvZ3kgJmFtcDsgVG94
aWNvbG9neSwgRGVwYXJ0bWVudCBDbGluaWNhbCBSZXNlYXJjaCBhbmQgVmV0ZXJpbmFyeSBQdWJs
aWMgSGVhbHRoLCBWZXRzdWlzc2UgRmFjdWx0eSwgVW5pdmVyc2l0eSBvZiBCZXJuLCBMYWVuZ2dh
c3NzdHJhc3NlIDEyNCwgQmVybiwgMzAxMiwgU3dpdHplcmxhbmQuIGhhbm5haC5heXJsZUBmaWJs
Lm9yZy4mI3hEO0RpdmlzaW9uIFZldGVyaW5hcnkgUGhhcm1hY29sb2d5ICZhbXA7IFRveGljb2xv
Z3ksIERlcGFydG1lbnQgQ2xpbmljYWwgUmVzZWFyY2ggYW5kIFZldGVyaW5hcnkgUHVibGljIEhl
YWx0aCwgVmV0c3Vpc3NlIEZhY3VsdHksIFVuaXZlcnNpdHkgb2YgQmVybiwgTGFlbmdnYXNzc3Ry
YXNzZSAxMjQsIEJlcm4sIDMwMTIsIFN3aXR6ZXJsYW5kLiYjeEQ7RGVwYXJ0bWVudCBvZiBGYXJt
IEFuaW1hbHMsIFZldHN1aXNzZSBGYWN1bHR5LCBVbml2ZXJzaXR5IG9mIFp1cmljaCwgV2ludGVy
dGh1cmVyc3RyYXNzZSAyNjAsIFp1cmljaCwgODA1NywgU3dpdHplcmxhbmQuJiN4RDtEZXBhcnRt
ZW50IG9mIENsaW5pY2FsIFZldGVyaW5hcnkgTWVkaWNpbmUsIFN3aW5lIENsaW5pYywgVmV0c3Vp
c3NlIEZhY3VsdHksIFVuaXZlcnNpdHkgb2YgQmVybiwgQnJlbWdhcnRlbnN0cmFzc2UgMTA5YSwg
QmVybiwgMzAxMiwgU3dpdHplcmxhbmQuJiN4RDtEYWhsZW0gQ2VudHJlIG9mIFBsYW50IFNjaWVu
Y2VzLCBJbnN0aXR1dGUgb2YgUGhhcm1hY3ksIEZyZWllIFVuaXZlcnNpdMOkdCBCZXJsaW4sIEtv
ZW5pZ2luLUx1aXNlLVN0cmFzc2UgMiArIDQsIEJlcmxpbiwgMTQxOTUsIEdlcm1hbnkuJiN4RDtE
ZXBhcnRtZW50IG9mIExpdmVzdG9jayBTY2llbmNlcywgUmVzZWFyY2ggSW5zdGl0dXRlIG9mIE9y
Z2FuaWMgQWdyaWN1bHR1cmUgKEZpQkwpLCBBY2tlcnN0cmFzc2UgMTEzLCBwb3N0Ym94IDIxOSwg
RnJpY2ssIDUwNzAsIFN3aXR6ZXJsYW5kLjwvYXV0aC1hZGRyZXNzPjx0aXRsZXM+PHRpdGxlPk1l
ZGljaW5hbCBwbGFudHMtLXByb3BoeWxhY3RpYyBhbmQgdGhlcmFwZXV0aWMgb3B0aW9ucyBmb3Ig
Z2FzdHJvaW50ZXN0aW5hbCBhbmQgcmVzcGlyYXRvcnkgZGlzZWFzZXMgaW4gY2FsdmVzIGFuZCBw
aWdsZXRzPyBBIHN5c3RlbWF0aWMgcmV2aWV3PC90aXRsZT48c2Vjb25kYXJ5LXRpdGxlPkJNQyBW
ZXQgUmVzPC9zZWNvbmRhcnktdGl0bGU+PGFsdC10aXRsZT5CTUMgdmV0ZXJpbmFyeSByZXNlYXJj
aDwvYWx0LXRpdGxlPjxzaG9ydC10aXRsZT5NZWRpY2luYWwgcGxhbnRzLS1wcm9waHlsYWN0aWMg
YW5kIHRoZXJhcGV1dGljIG9wdGlvbnMgZm9yIGdhc3Ryb2ludGVzdGluYWwgYW5kIHJlc3BpcmF0
b3J5IGRpc2Vhc2VzIGluIGNhbHZlcyBhbmQgcGlnbGV0cz8gQSBzeXN0ZW1hdGljIHJldmlldzwv
c2hvcnQtdGl0bGU+PC90aXRsZXM+PHBlcmlvZGljYWw+PGZ1bGwtdGl0bGU+Qk1DIFZldCBSZXM8
L2Z1bGwtdGl0bGU+PGFiYnItMT5CTUMgdmV0ZXJpbmFyeSByZXNlYXJjaDwvYWJici0xPjwvcGVy
aW9kaWNhbD48YWx0LXBlcmlvZGljYWw+PGZ1bGwtdGl0bGU+Qk1DIFZldCBSZXM8L2Z1bGwtdGl0
bGU+PGFiYnItMT5CTUMgdmV0ZXJpbmFyeSByZXNlYXJjaDwvYWJici0xPjwvYWx0LXBlcmlvZGlj
YWw+PHBhZ2VzPjg5PC9wYWdlcz48dm9sdW1lPjEyPC92b2x1bWU+PGVkaXRpb24+MjAxNi8wNi8w
OTwvZWRpdGlvbj48a2V5d29yZHM+PGtleXdvcmQ+QW5pbWFsczwva2V5d29yZD48a2V5d29yZD5B
bnRpLUluZmxhbW1hdG9yeSBBZ2VudHMvdGhlcmFwZXV0aWMgdXNlPC9rZXl3b3JkPjxrZXl3b3Jk
PkNhdHRsZTwva2V5d29yZD48a2V5d29yZD5DYXR0bGUgRGlzZWFzZXMvKmRydWcgdGhlcmFweS9w
cmV2ZW50aW9uICZhbXA7IGNvbnRyb2w8L2tleXdvcmQ+PGtleXdvcmQ+R2FzdHJvaW50ZXN0aW5h
bCBEaXNlYXNlcy9kcnVnIHRoZXJhcHkvcHJldmVudGlvbiAmYW1wOyBjb250cm9sLyp2ZXRlcmlu
YXJ5PC9rZXl3b3JkPjxrZXl3b3JkPkh1bWFuczwva2V5d29yZD48a2V5d29yZD5JbW11bm9tb2R1
bGF0aW9uPC9rZXl3b3JkPjxrZXl3b3JkPkx1bmcgRGlzZWFzZXMvZHJ1ZyB0aGVyYXB5L3ByZXZl
bnRpb24gJmFtcDsgY29udHJvbC8qdmV0ZXJpbmFyeTwva2V5d29yZD48a2V5d29yZD5QaHl0b3Ro
ZXJhcHkvKnZldGVyaW5hcnk8L2tleXdvcmQ+PGtleXdvcmQ+KlBsYW50cywgTWVkaWNpbmFsPC9r
ZXl3b3JkPjxrZXl3b3JkPlN3aW5lPC9rZXl3b3JkPjxrZXl3b3JkPlN3aW5lIERpc2Vhc2VzLypk
cnVnIHRoZXJhcHkvcHJldmVudGlvbiAmYW1wOyBjb250cm9sPC9rZXl3b3JkPjxrZXl3b3JkPkNh
bHZlczwva2V5d29yZD48a2V5d29yZD5HYXN0cm9pbnRlc3RpbmFsIGRpc2Vhc2VzPC9rZXl3b3Jk
PjxrZXl3b3JkPk1lZGljaW5hbCBwbGFudHM8L2tleXdvcmQ+PGtleXdvcmQ+UGlnbGV0czwva2V5
d29yZD48a2V5d29yZD5SZXNwaXJhdG9yeSBkaXNlYXNlczwva2V5d29yZD48L2tleXdvcmRzPjxk
YXRlcz48eWVhcj4yMDE2PC95ZWFyPjxwdWItZGF0ZXM+PGRhdGU+SnVuIDY8L2RhdGU+PC9wdWIt
ZGF0ZXM+PC9kYXRlcz48aXNibj4xNzQ2LTYxNDg8L2lzYm4+PGFjY2Vzc2lvbi1udW0+MjcyNjgw
NDM8L2FjY2Vzc2lvbi1udW0+PHVybHM+PHJlbGF0ZWQtdXJscz48dXJsPmh0dHBzOi8vd3d3Lm5j
YmkubmxtLm5paC5nb3YvcG1jL2FydGljbGVzL1BNQzQ4OTYwMTkvcGRmLzEyOTE3XzIwMTZfQXJ0
aWNsZV83MTQucGRmPC91cmw+PC9yZWxhdGVkLXVybHM+PC91cmxzPjxjdXN0b20yPlBNQzQ4OTYw
MTk8L2N1c3RvbTI+PGVsZWN0cm9uaWMtcmVzb3VyY2UtbnVtPjEwLjExODYvczEyOTE3LTAxNi0w
NzE0LTg8L2VsZWN0cm9uaWMtcmVzb3VyY2UtbnVtPjxyZW1vdGUtZGF0YWJhc2UtcHJvdmlkZXI+
TkxNPC9yZW1vdGUtZGF0YWJhc2UtcHJvdmlkZXI+PGxhbmd1YWdlPmVuZzwvbGFuZ3VhZ2U+PC9y
ZWNvcmQ+PC9DaXRlPjxDaXRlPjxBdXRob3I+R2lsYmVydDwvQXV0aG9yPjxZZWFyPjIwMTg8L1ll
YXI+PFJlY051bT42MzE8L1JlY051bT48cmVjb3JkPjxyZWMtbnVtYmVyPjYzMTwvcmVjLW51bWJl
cj48Zm9yZWlnbi1rZXlzPjxrZXkgYXBwPSJFTiIgZGItaWQ9Ijk5c3B4dHhhanhzYXNiZWZyOTVw
ZjAwcmZyczAwZXA5dmUyYSIgdGltZXN0YW1wPSIxNjY0NzM2NTgyIj42MzE8L2tleT48L2ZvcmVp
Z24ta2V5cz48cmVmLXR5cGUgbmFtZT0iSm91cm5hbCBBcnRpY2xlIj4xNzwvcmVmLXR5cGU+PGNv
bnRyaWJ1dG9ycz48YXV0aG9ycz48YXV0aG9yPkdpbGJlcnQsIE0uIFMuPC9hdXRob3I+PGF1dGhv
cj5JanNzZW5uYWdnZXIsIE4uPC9hdXRob3I+PGF1dGhvcj5LaWVzLCBBLiBLLjwvYXV0aG9yPjxh
dXRob3I+dmFuIE1pbCwgUy4gVy4gQy48L2F1dGhvcj48L2F1dGhvcnM+PC9jb250cmlidXRvcnM+
PGF1dGgtYWRkcmVzcz5BbmltYWwgTnV0cml0aW9uIEdyb3VwLCBEZXBhcnRtZW50IG9mIEFuaW1h
bCBTY2llbmNlcywgV2FnZW5pbmdlbiBVbml2ZXJzaXR5IGFuZCBSZXNlYXJjaCAsIFdhZ2VuaW5n
ZW4gLCBUaGUgTmV0aGVybGFuZHMuIENlbnRlciBmb3IgTW9sZWN1bGFyIE1lZGljaW5lLCBVbml2
ZXJzaXR5IE1lZGljYWwgQ2VudGVyIFV0cmVjaHQsIFV0cmVjaHQgVW5pdmVyc2l0eSAsIFV0cmVj
aHQgLCBUaGUgTmV0aGVybGFuZHMuIERTTSBOdXRyaXRpb25hbCBQcm9kdWN0cywgQW5pbWFsIE51
dHJpdGlvbiBhbmQgSGVhbHRoLCBLYWlzZXJhdWdzdCwgU3dpdHplcmxhbmQuPC9hdXRoLWFkZHJl
c3M+PHRpdGxlcz48dGl0bGU+UHJvdGVpbiBmZXJtZW50YXRpb24gaW4gdGhlIGd1dDsgaW1wbGlj
YXRpb25zIGZvciBpbnRlc3RpbmFsIGR5c2Z1bmN0aW9uIGluIGh1bWFucywgcGlncywgYW5kIHBv
dWx0cnk8L3RpdGxlPjxzZWNvbmRhcnktdGl0bGU+QW0gSiBQaHlzaW9sIEdhc3Ryb2ludGVzdCBM
aXZlciBQaHlzaW9sPC9zZWNvbmRhcnktdGl0bGU+PGFsdC10aXRsZT5BbWVyaWNhbiBqb3VybmFs
IG9mIHBoeXNpb2xvZ3kuIEdhc3Ryb2ludGVzdGluYWwgYW5kIGxpdmVyIHBoeXNpb2xvZ3k8L2Fs
dC10aXRsZT48c2hvcnQtdGl0bGU+UHJvdGVpbiBmZXJtZW50YXRpb24gaW4gdGhlIGd1dDsgaW1w
bGljYXRpb25zIGZvciBpbnRlc3RpbmFsIGR5c2Z1bmN0aW9uIGluIGh1bWFucywgcGlncywgYW5k
IHBvdWx0cnk8L3Nob3J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E1
OS1nMTcwPC9wYWdlcz48dm9sdW1lPjMxNTwvdm9sdW1lPjxudW1iZXI+MjwvbnVtYmVyPjxlZGl0
aW9uPjIwMTgvMDMvMzE8L2VkaXRpb24+PGtleXdvcmRzPjxrZXl3b3JkPkFuaW1hbHM8L2tleXdv
cmQ+PGtleXdvcmQ+QmlyZHM8L2tleXdvcmQ+PGtleXdvcmQ+RGlldGFyeSBDYXJib2h5ZHJhdGVz
L21ldGFib2xpc208L2tleXdvcmQ+PGtleXdvcmQ+RGlldGFyeSBQcm90ZWlucy8qbWV0YWJvbGlz
bTwva2V5d29yZD48a2V5d29yZD5GZXJtZW50YXRpb248L2tleXdvcmQ+PGtleXdvcmQ+R2FzdHJv
aW50ZXN0aW5hbCBUcmFjdC8qbWV0YWJvbGlzbS9waHlzaW9wYXRob2xvZ3k8L2tleXdvcmQ+PGtl
eXdvcmQ+SHVtYW5zPC9rZXl3b3JkPjxrZXl3b3JkPipJbnRlc3RpbmFsIERpc2Vhc2VzL21ldGFi
b2xpc20vcGh5c2lvcGF0aG9sb2d5PC9rZXl3b3JkPjxrZXl3b3JkPlN3aW5lPC9rZXl3b3JkPjxr
ZXl3b3JkPipicm9pbGVyPC9rZXl3b3JkPjxrZXl3b3JkPipndXQgaGVhbHRoPC9rZXl3b3JkPjxr
ZXl3b3JkPipodW1hbjwva2V5d29yZD48a2V5d29yZD4qaW50ZXN0aW5hbCBkaXNlYXNlPC9rZXl3
b3JkPjxrZXl3b3JkPiptZXRhYm9sb21pY3M8L2tleXdvcmQ+PGtleXdvcmQ+KnBpZzwva2V5d29y
ZD48a2V5d29yZD4qcHJvdGVpbiBmZXJtZW50YXRpb248L2tleXdvcmQ+PC9rZXl3b3Jkcz48ZGF0
ZXM+PHllYXI+MjAxODwveWVhcj48cHViLWRhdGVzPjxkYXRlPkF1ZyAxPC9kYXRlPjwvcHViLWRh
dGVzPjwvZGF0ZXM+PGlzYm4+MDE5My0xODU3PC9pc2JuPjxhY2Nlc3Npb24tbnVtPjI5NTk3MzU0
PC9hY2Nlc3Npb24tbnVtPjx1cmxzPjwvdXJscz48ZWxlY3Ryb25pYy1yZXNvdXJjZS1udW0+MTAu
MTE1Mi9hanBnaS4wMDMxOS4yMDE3PC9lbGVjdHJvbmljLXJlc291cmNlLW51bT48cmVtb3RlLWRh
dGFiYXNlLXByb3ZpZGVyPk5sbTwvcmVtb3RlLWRhdGFiYXNlLXByb3ZpZGVyPjxsYW5ndWFnZT5l
bmc8L2xhbmd1YWdlPjwvcmVjb3JkPjwvQ2l0ZT48Q2l0ZT48QXV0aG9yPkh1bXBocmV5PC9BdXRo
b3I+PFllYXI+MjAxOTwvWWVhcj48UmVjTnVtPjY0NDwvUmVjTnVtPjxyZWNvcmQ+PHJlYy1udW1i
ZXI+NjQ0PC9yZWMtbnVtYmVyPjxmb3JlaWduLWtleXM+PGtleSBhcHA9IkVOIiBkYi1pZD0iOTlz
cHh0eGFqeHNhc2JlZnI5NXBmMDByZnJzMDBlcDl2ZTJhIiB0aW1lc3RhbXA9IjE2NjQ3MzY1ODMi
PjY0NDwva2V5PjwvZm9yZWlnbi1rZXlzPjxyZWYtdHlwZSBuYW1lPSJKb3VybmFsIEFydGljbGUi
PjE3PC9yZWYtdHlwZT48Y29udHJpYnV0b3JzPjxhdXRob3JzPjxhdXRob3I+SHVtcGhyZXksIEIu
PC9hdXRob3I+PGF1dGhvcj5aaGFvLCBKLjwvYXV0aG9yPjxhdXRob3I+RmFyaXMsIFIuPC9hdXRo
b3I+PC9hdXRob3JzPjwvY29udHJpYnV0b3JzPjx0aXRsZXM+PHRpdGxlPlJldmlldzogTGluayBi
ZXR3ZWVuIGludGVzdGluYWwgaW1tdW5pdHkgYW5kIHByYWN0aWNhbCBhcHByb2FjaGVzIHRvIHN3
aW5lIG51dHJpdGlvbjwvdGl0bGU+PHNlY29uZGFyeS10aXRsZT5BbmltYWw8L3NlY29uZGFyeS10
aXRsZT48c2hvcnQtdGl0bGU+UmV2aWV3OiBMaW5rIGJldHdlZW4gaW50ZXN0aW5hbCBpbW11bml0
eSBhbmQgcHJhY3RpY2FsIGFwcHJvYWNoZXMgdG8gc3dpbmUgbnV0cml0aW9uPC9zaG9ydC10aXRs
ZT48L3RpdGxlcz48cGVyaW9kaWNhbD48ZnVsbC10aXRsZT5BbmltYWw8L2Z1bGwtdGl0bGU+PC9w
ZXJpb2RpY2FsPjxwYWdlcz4yNzM2LTI3NDQ8L3BhZ2VzPjx2b2x1bWU+MTM8L3ZvbHVtZT48bnVt
YmVyPjExPC9udW1iZXI+PGtleXdvcmRzPjxrZXl3b3JkPmltbXVuaXR5PC9rZXl3b3JkPjxrZXl3
b3JkPmludGVzdGluZTwva2V5d29yZD48a2V5d29yZD5udXRyaXRpb248L2tleXdvcmQ+PGtleXdv
cmQ+c3dpbmU8L2tleXdvcmQ+PGtleXdvcmQ+d2VhbmluZzwva2V5d29yZD48a2V5d29yZD5hbmlt
YWw8L2tleXdvcmQ+PGtleXdvcmQ+aW1tdW5vbG9neTwva2V5d29yZD48a2V5d29yZD5pbnRlc3Rp
bmUgbXVjb3NhPC9rZXl3b3JkPjxrZXl3b3JkPm51dHJpdGlvbmFsIHN0YXR1czwva2V5d29yZD48
a2V5d29yZD5waHlzaW9sb2d5PC9rZXl3b3JkPjxrZXl3b3JkPnBpZzwva2V5d29yZD48a2V5d29y
ZD5BbmltYWxzPC9rZXl3b3JkPjxrZXl3b3JkPkludGVzdGluYWwgTXVjb3NhPC9rZXl3b3JkPjxr
ZXl3b3JkPkludGVzdGluZXM8L2tleXdvcmQ+PC9rZXl3b3Jkcz48ZGF0ZXM+PHllYXI+MjAxOTwv
eWVhcj48L2RhdGVzPjx3b3JrLXR5cGU+UmV2aWV3PC93b3JrLXR5cGU+PHVybHM+PHJlbGF0ZWQt
dXJscz48dXJsPmh0dHBzOi8vd3d3LnNjb3B1cy5jb20vaW53YXJkL3JlY29yZC51cmk/ZWlkPTIt
czIuMC04NTA3MjEyMDAzOCZhbXA7ZG9pPTEwLjEwMTclMmZTMTc1MTczMTExOTAwMTg2MSZhbXA7
cGFydG5lcklEPTQwJmFtcDttZDU9YTA5NmQxZTkyNzk5MzI3NTA2NjFhODcxNTE3OTliYWVodHRw
czovL3d3dy5jYW1icmlkZ2Uub3JnL2NvcmUvc2VydmljZXMvYW9wLWNhbWJyaWRnZS1jb3JlL2Nv
bnRlbnQvdmlldy9FNkZGRjZFNzY5RTE0MTA3OUZCRDYyMkNDREIxRTEwQy9TMTc1MTczMTExOTAw
MTg2MWEucGRmL2Rpdi1jbGFzcy10aXRsZS1yZXZpZXctbGluay1iZXR3ZWVuLWludGVzdGluYWwt
aW1tdW5pdHktYW5kLXByYWN0aWNhbC1hcHByb2FjaGVzLXRvLXN3aW5lLW51dHJpdGlvbi1kaXYu
cGRmPC91cmw+PC9yZWxhdGVkLXVybHM+PC91cmxzPjxlbGVjdHJvbmljLXJlc291cmNlLW51bT4x
MC4xMDE3L3MxNzUxNzMxMTE5MDAxODYxPC9lbGVjdHJvbmljLXJlc291cmNlLW51bT48cmVtb3Rl
LWRhdGFiYXNlLW5hbWU+U2NvcHVzPC9yZW1vdGUtZGF0YWJhc2UtbmFtZT48bGFuZ3VhZ2U+RW5n
bGlzaDwvbGFuZ3VhZ2U+PC9yZWNvcmQ+PC9DaXRlPjxDaXRlPjxBdXRob3I+R2FvPC9BdXRob3I+
PFllYXI+MjAxOTwvWWVhcj48UmVjTnVtPjY0MjwvUmVjTnVtPjxyZWNvcmQ+PHJlYy1udW1iZXI+
NjQyPC9yZWMtbnVtYmVyPjxmb3JlaWduLWtleXM+PGtleSBhcHA9IkVOIiBkYi1pZD0iOTlzcHh0
eGFqeHNhc2JlZnI5NXBmMDByZnJzMDBlcDl2ZTJhIiB0aW1lc3RhbXA9IjE2NjQ3MzY1ODMiPjY0
Mjwva2V5PjwvZm9yZWlnbi1rZXlzPjxyZWYtdHlwZSBuYW1lPSJKb3VybmFsIEFydGljbGUiPjE3
PC9yZWYtdHlwZT48Y29udHJpYnV0b3JzPjxhdXRob3JzPjxhdXRob3I+R2FvLCBKLjwvYXV0aG9y
PjxhdXRob3I+WWluLCBKLjwvYXV0aG9yPjxhdXRob3I+WHUsIEsuPC9hdXRob3I+PGF1dGhvcj5M
aSwgVC48L2F1dGhvcj48YXV0aG9yPllpbiwgWS48L2F1dGhvcj48L2F1dGhvcnM+PC9jb250cmli
dXRvcnM+PHRpdGxlcz48dGl0bGU+V2hhdCBJcyB0aGUgSW1wYWN0IG9mIERpZXQgb24gTnV0cml0
aW9uYWwgRGlhcnJoZWEgQXNzb2NpYXRlZCB3aXRoIEd1dCBNaWNyb2Jpb3RhIGluIFdlYW5pbmcg
UGlnbGV0czogQSBTeXN0ZW0gUmV2aWV3PC90aXRsZT48c2Vjb25kYXJ5LXRpdGxlPkJpb01lZCBS
ZXNlYXJjaCBJbnRlcm5hdGlvbmFsPC9zZWNvbmRhcnktdGl0bGU+PHNob3J0LXRpdGxlPldoYXQg
SXMgdGhlIEltcGFjdCBvZiBEaWV0IG9uIE51dHJpdGlvbmFsIERpYXJyaGVhIEFzc29jaWF0ZWQg
d2l0aCBHdXQgTWljcm9iaW90YSBpbiBXZWFuaW5nIFBpZ2xldHM6IEEgU3lzdGVtIFJldmlldzwv
c2hvcnQtdGl0bGU+PC90aXRsZXM+PHBlcmlvZGljYWw+PGZ1bGwtdGl0bGU+QmlvTWVkIFJlc2Vh
cmNoIEludGVybmF0aW9uYWw8L2Z1bGwtdGl0bGU+PC9wZXJpb2RpY2FsPjx2b2x1bWU+MjAxOTwv
dm9sdW1lPjxrZXl3b3Jkcz48a2V5d29yZD5lbGVjdHJvbHl0ZTwva2V5d29yZD48a2V5d29yZD5z
dGFyY2g8L2tleXdvcmQ+PGtleXdvcmQ+ZGlhcnJoZWE8L2tleXdvcmQ+PGtleXdvcmQ+ZGlldGFy
eSBmaWJlcjwva2V5d29yZD48a2V5d29yZD5kaWV0YXJ5IGludGFrZTwva2V5d29yZD48a2V5d29y
ZD5kaWdlc3Rpb248L2tleXdvcmQ+PGtleXdvcmQ+ZWxlY3Ryb2x5dGUgYmFsYW5jZTwva2V5d29y
ZD48a2V5d29yZD5lbGVjdHJvbHl0ZSBkaXN0dXJiYW5jZTwva2V5d29yZD48a2V5d29yZD5ncm93
dGg8L2tleXdvcmQ+PGtleXdvcmQ+aW5jaWRlbmNlPC9rZXl3b3JkPjxrZXl3b3JkPmludGVzdGlu
ZSBhYnNvcnB0aW9uPC9rZXl3b3JkPjxrZXl3b3JkPmludGVzdGluZSBmbG9yYTwva2V5d29yZD48
a2V5d29yZD5ub25odW1hbjwva2V5d29yZD48a2V5d29yZD5udXRyaXRpb248L2tleXdvcmQ+PGtl
eXdvcmQ+cGlnbGV0PC9rZXl3b3JkPjxrZXl3b3JkPnByb3RlaW4gaW50YWtlPC9rZXl3b3JkPjxr
ZXl3b3JkPlJldmlldzwva2V5d29yZD48a2V5d29yZD53ZWFuaW5nPC9rZXl3b3JkPjxrZXl3b3Jk
PmFuaW1hbDwva2V5d29yZD48a2V5d29yZD5hbmltYWwgZm9vZDwva2V5d29yZD48a2V5d29yZD5k
aWV0PC9rZXl3b3JkPjxrZXl3b3JkPmRpc2Vhc2UgbW9kZWw8L2tleXdvcmQ+PGtleXdvcmQ+bWlj
cm9iaW9sb2d5PC9rZXl3b3JkPjxrZXl3b3JkPnBoeXNpb2xvZ3k8L2tleXdvcmQ+PGtleXdvcmQ+
cGlnPC9rZXl3b3JkPjxrZXl3b3JkPkFuaW1hbCBGZWVkPC9rZXl3b3JkPjxrZXl3b3JkPkFuaW1h
bCBOdXRyaXRpb25hbCBQaHlzaW9sb2dpY2FsIFBoZW5vbWVuYTwva2V5d29yZD48a2V5d29yZD5B
bmltYWxzPC9rZXl3b3JkPjxrZXl3b3JkPkRpZXRhcnkgUHJvdGVpbnM8L2tleXdvcmQ+PGtleXdv
cmQ+RGlzZWFzZSBNb2RlbHMsIEFuaW1hbDwva2V5d29yZD48a2V5d29yZD5HYXN0cm9pbnRlc3Rp
bmFsIE1pY3JvYmlvbWU8L2tleXdvcmQ+PGtleXdvcmQ+U3dpbmU8L2tleXdvcmQ+PC9rZXl3b3Jk
cz48ZGF0ZXM+PHllYXI+MjAxOTwveWVhcj48L2RhdGVzPjx3b3JrLXR5cGU+UmV2aWV3PC93b3Jr
LXR5cGU+PHVybHM+PHJlbGF0ZWQtdXJscz48dXJsPmh0dHBzOi8vd3d3LnNjb3B1cy5jb20vaW53
YXJkL3JlY29yZC51cmk/ZWlkPTItczIuMC04NTA3Nzc0NDE0MCZhbXA7ZG9pPTEwLjExNTUlMmYy
MDE5JTJmNjkxNjE4OSZhbXA7cGFydG5lcklEPTQwJmFtcDttZDU9ZjY3NzlhOWY3MTQxNjk2YmMz
NDM4MmZjNDc0MDA2OTlodHRwczovL2Rvd25sb2Fkcy5oaW5kYXdpLmNvbS9qb3VybmFscy9ibXJp
LzIwMTkvNjkxNjE4OS5wZGY8L3VybD48L3JlbGF0ZWQtdXJscz48L3VybHM+PGN1c3RvbTc+Njkx
NjE4OTwvY3VzdG9tNz48ZWxlY3Ryb25pYy1yZXNvdXJjZS1udW0+MTAuMTE1NS8yMDE5LzY5MTYx
ODk8L2VsZWN0cm9uaWMtcmVzb3VyY2UtbnVtPjxyZW1vdGUtZGF0YWJhc2UtbmFtZT5TY29wdXM8
L3JlbW90ZS1kYXRhYmFzZS1uYW1lPjxsYW5ndWFnZT5FbmdsaXNoPC9sYW5ndWFnZT48L3JlY29y
ZD48L0NpdGU+PENpdGU+PEF1dGhvcj5CYWJhdHVuZGU8L0F1dGhvcj48WWVhcj4yMDIxPC9ZZWFy
PjxSZWNOdW0+NTg8L1JlY051bT48cmVjb3JkPjxyZWMtbnVtYmVyPjU4PC9yZWMtbnVtYmVyPjxm
b3JlaWduLWtleXM+PGtleSBhcHA9IkVOIiBkYi1pZD0iOTlzcHh0eGFqeHNhc2JlZnI5NXBmMDBy
ZnJzMDBlcDl2ZTJhIiB0aW1lc3RhbXA9IjE2NTcyMzE3ODUiPjU4PC9rZXk+PC9mb3JlaWduLWtl
eXM+PHJlZi10eXBlIG5hbWU9IkpvdXJuYWwgQXJ0aWNsZSI+MTc8L3JlZi10eXBlPjxjb250cmli
dXRvcnM+PGF1dGhvcnM+PGF1dGhvcj5CYWJhdHVuZGUsIE8uIE8uPC9hdXRob3I+PGF1dGhvcj5Q
YXJrLCBDLiBTLjwvYXV0aG9yPjxhdXRob3I+QWRlb2xhLCBPLjwvYXV0aG9yPjwvYXV0aG9ycz48
L2NvbnRyaWJ1dG9ycz48dGl0bGVzPjx0aXRsZT5OdXRyaXRpb25hbCBwb3RlbnRpYWxzIG9mIGF0
eXBpY2FsIGZlZWQgaW5ncmVkaWVudHMgZm9yIGJyb2lsZXIgY2hpY2tlbnMgYW5kIHBpZ3M8L3Rp
dGxlPjxzZWNvbmRhcnktdGl0bGU+QW5pbWFsczwvc2Vjb25kYXJ5LXRpdGxlPjxzaG9ydC10aXRs
ZT5OdXRyaXRpb25hbCBwb3RlbnRpYWxzIG9mIGF0eXBpY2FsIGZlZWQgaW5ncmVkaWVudHMgZm9y
IGJyb2lsZXIgY2hpY2tlbnMgYW5kIHBpZ3M8L3Nob3J0LXRpdGxlPjwvdGl0bGVzPjxwZXJpb2Rp
Y2FsPjxmdWxsLXRpdGxlPkFuaW1hbHM8L2Z1bGwtdGl0bGU+PC9wZXJpb2RpY2FsPjx2b2x1bWU+
MTE8L3ZvbHVtZT48bnVtYmVyPjU8L251bWJlcj48a2V5d29yZHM+PGtleXdvcmQ+QnJvaWxlciBj
aGlja2Vuczwva2V5d29yZD48a2V5d29yZD5EaWV0czwva2V5d29yZD48a2V5d29yZD5OdXRyaXRp
b25hbCBwb3RlbnRpYWxzPC9rZXl3b3JkPjxrZXl3b3JkPlBpZ3M8L2tleXdvcmQ+PGtleXdvcmQ+
VW5jb21tb24gZmVlZCBpbmdyZWRpZW50czwva2V5d29yZD48a2V5d29yZD5hbmltYWwgZXhwZXJp
bWVudDwva2V5d29yZD48a2V5d29yZD5hbmltYWwgZm9vZDwva2V5d29yZD48a2V5d29yZD5iYXJs
ZXk8L2tleXdvcmQ+PGtleXdvcmQ+YnJvaWxlcjwva2V5d29yZD48a2V5d29yZD5kZXZlbG9wbWVu
dDwva2V5d29yZD48a2V5d29yZD5mZWVkaW5nPC9rZXl3b3JkPjxrZXl3b3JkPm5vbmh1bWFuPC9r
ZXl3b3JkPjxrZXl3b3JkPk5vcnRoIEFtZXJpY2E8L2tleXdvcmQ+PGtleXdvcmQ+bnV0cmllbnQ8
L2tleXdvcmQ+PGtleXdvcmQ+bnV0cml0aW9uPC9rZXl3b3JkPjxrZXl3b3JkPm9pbHNlZWQ8L2tl
eXdvcmQ+PGtleXdvcmQ+cGlnPC9rZXl3b3JkPjxrZXl3b3JkPnJhcGVzZWVkIG1lYWw8L2tleXdv
cmQ+PGtleXdvcmQ+cmV2aWV3PC9rZXl3b3JkPjxrZXl3b3JkPnNveWJlYW4gbWVhbDwva2V5d29y
ZD48a2V5d29yZD53aGVhdDwva2V5d29yZD48L2tleXdvcmRzPjxkYXRlcz48eWVhcj4yMDIxPC95
ZWFyPjwvZGF0ZXM+PHdvcmstdHlwZT5SZXZpZXc8L3dvcmstdHlwZT48dXJscz48cmVsYXRlZC11
cmxzPjx1cmw+aHR0cHM6Ly93d3cuc2NvcHVzLmNvbS9pbndhcmQvcmVjb3JkLnVyaT9laWQ9Mi1z
Mi4wLTg1MTA0MzgxNDg2JmFtcDtkb2k9MTAuMzM5MCUyZmFuaTExMDUxMTk2JmFtcDtwYXJ0bmVy
SUQ9NDAmYW1wO21kNT02NzFiZjJlOTQzNmNjMjI0MmY1MzRjYTM4YmEzNWRhZTwvdXJsPjx1cmw+
aHR0cHM6Ly9tZHBpLXJlcy5jb20vZF9hdHRhY2htZW50L2FuaW1hbHMvYW5pbWFscy0xMS0wMTE5
Ni9hcnRpY2xlX2RlcGxveS9hbmltYWxzLTExLTAxMTk2LXYyLnBkZj92ZXJzaW9uPTE2MjAyODI1
NDc8L3VybD48L3JlbGF0ZWQtdXJscz48L3VybHM+PGN1c3RvbTc+MTE5NjwvY3VzdG9tNz48ZWxl
Y3Ryb25pYy1yZXNvdXJjZS1udW0+MTAuMzM5MC9hbmkxMTA1MTE5NjwvZWxlY3Ryb25pYy1yZXNv
dXJjZS1udW0+PHJlbW90ZS1kYXRhYmFzZS1uYW1lPlNjb3B1czwvcmVtb3RlLWRhdGFiYXNlLW5h
bWU+PGxhbmd1YWdlPkVuZ2xpc2g8L2xhbmd1YWdlPjwvcmVjb3JkPjwvQ2l0ZT48Q2l0ZT48QXV0
aG9yPktsZWluPC9BdXRob3I+PFllYXI+MjAyMTwvWWVhcj48UmVjTnVtPjY4MDwvUmVjTnVtPjxy
ZWNvcmQ+PHJlYy1udW1iZXI+NjgwPC9yZWMtbnVtYmVyPjxmb3JlaWduLWtleXM+PGtleSBhcHA9
IkVOIiBkYi1pZD0iOTlzcHh0eGFqeHNhc2JlZnI5NXBmMDByZnJzMDBlcDl2ZTJhIiB0aW1lc3Rh
bXA9IjE2NjQ3MzY1ODQiPjY4MDwva2V5PjwvZm9yZWlnbi1rZXlzPjxyZWYtdHlwZSBuYW1lPSJK
b3VybmFsIEFydGljbGUiPjE3PC9yZWYtdHlwZT48Y29udHJpYnV0b3JzPjxhdXRob3JzPjxhdXRo
b3I+S2xlaW4sIEQuIFIuPC9hdXRob3I+PGF1dGhvcj5TY2huZWlkZXIsIEwuIEkuPC9hdXRob3I+
PGF1dGhvcj5EYSBTaWx2YSwgSi4gQy48L2F1dGhvcj48YXV0aG9yPlJvc3NpLCBDLiBBLiBSLjwv
YXV0aG9yPjxhdXRob3I+RGUgT2xpdmVpcmEsIFYuPC9hdXRob3I+PC9hdXRob3JzPjwvY29udHJp
YnV0b3JzPjx0aXRsZXM+PHRpdGxlPlBpZ2xldHMmYXBvczsgZ3V0IG1pY3JvYmlvdGEgZHluYW1p
Y3M8L3RpdGxlPjxzZWNvbmRhcnktdGl0bGU+Q0FCIFJldmlld3M6IFBlcnNwZWN0aXZlcyBpbiBB
Z3JpY3VsdHVyZSwgVmV0ZXJpbmFyeSBTY2llbmNlLCBOdXRyaXRpb24gYW5kIE5hdHVyYWwgUmVz
b3VyY2VzPC9zZWNvbmRhcnktdGl0bGU+PHNob3J0LXRpdGxlPlBpZ2xldHMmYXBvczsgZ3V0IG1p
Y3JvYmlvdGEgZHluYW1pY3M8L3Nob3J0LXRpdGxlPjwvdGl0bGVzPjxwZXJpb2RpY2FsPjxmdWxs
LXRpdGxlPkNBQiBSZXZpZXdzOiBQZXJzcGVjdGl2ZXMgaW4gQWdyaWN1bHR1cmUsIFZldGVyaW5h
cnkgU2NpZW5jZSwgTnV0cml0aW9uIGFuZCBOYXR1cmFsIFJlc291cmNlczwvZnVsbC10aXRsZT48
L3BlcmlvZGljYWw+PHZvbHVtZT4xNjwvdm9sdW1lPjxudW1iZXI+NDg8L251bWJlcj48a2V5d29y
ZHM+PGtleXdvcmQ+QW50aW1pY3JvYmlhbDwva2V5d29yZD48a2V5d29yZD5CYWN0ZXJpYTwva2V5
d29yZD48a2V5d29yZD5HdXQ8L2tleXdvcmQ+PGtleXdvcmQ+SGVhbHRoPC9rZXl3b3JkPjxrZXl3
b3JkPkltbXVuaXR5PC9rZXl3b3JkPjxrZXl3b3JkPk1ldGFnZW5vbWljPC9rZXl3b3JkPjxrZXl3
b3JkPk51dHJpdGlvbjwva2V5d29yZD48L2tleXdvcmRzPjxkYXRlcz48eWVhcj4yMDIxPC95ZWFy
PjwvZGF0ZXM+PHdvcmstdHlwZT5SZXZpZXc8L3dvcmstdHlwZT48dXJscz48cmVsYXRlZC11cmxz
Pjx1cmw+aHR0cHM6Ly93d3cuc2NvcHVzLmNvbS9pbndhcmQvcmVjb3JkLnVyaT9laWQ9Mi1zMi4w
LTg1MTE0NDAwNTc1JmFtcDtkb2k9MTAuMTA3OSUyZlBBVlNOTlIyMDIxMTYwNDgmYW1wO3BhcnRu
ZXJJRD00MCZhbXA7bWQ1PWNmYTJlMjQwNjI4YjI4ODQyYjkzMGVhNzViYjFmNDFlPC91cmw+PC9y
ZWxhdGVkLXVybHM+PC91cmxzPjxjdXN0b203PjE2PC9jdXN0b203PjxlbGVjdHJvbmljLXJlc291
cmNlLW51bT4xMC4xMDc5L3BhdnNubnIyMDIxMTYwNDg8L2VsZWN0cm9uaWMtcmVzb3VyY2UtbnVt
PjxyZW1vdGUtZGF0YWJhc2UtbmFtZT5TY29wdXM8L3JlbW90ZS1kYXRhYmFzZS1uYW1lPjxsYW5n
dWFnZT5FbmdsaXNoPC9sYW5ndWFnZT48L3JlY29yZD48L0NpdGU+PENpdGU+PEF1dGhvcj5MYWly
ZDwvQXV0aG9yPjxZZWFyPjIwMjE8L1llYXI+PFJlY051bT42ODE8L1JlY051bT48cmVjb3JkPjxy
ZWMtbnVtYmVyPjY4MTwvcmVjLW51bWJlcj48Zm9yZWlnbi1rZXlzPjxrZXkgYXBwPSJFTiIgZGIt
aWQ9Ijk5c3B4dHhhanhzYXNiZWZyOTVwZjAwcmZyczAwZXA5dmUyYSIgdGltZXN0YW1wPSIxNjY0
NzM2NTg0Ij42ODE8L2tleT48L2ZvcmVpZ24ta2V5cz48cmVmLXR5cGUgbmFtZT0iSm91cm5hbCBB
cnRpY2xlIj4xNzwvcmVmLXR5cGU+PGNvbnRyaWJ1dG9ycz48YXV0aG9ycz48YXV0aG9yPkxhaXJk
LCBULiBKLjwvYXV0aG9yPjxhdXRob3I+QWJyYWhhbSwgUy48L2F1dGhvcj48YXV0aG9yPkpvcmRh
biwgRC48L2F1dGhvcj48YXV0aG9yPlBsdXNrZSwgSi4gUi48L2F1dGhvcj48YXV0aG9yPkhhbXBz
b24sIEQuIEouPC9hdXRob3I+PGF1dGhvcj5Ucm90dCwgRC4gSi48L2F1dGhvcj48YXV0aG9yPk8m
YXBvcztEZWEsIE0uPC9hdXRob3I+PC9hdXRob3JzPjwvY29udHJpYnV0b3JzPjx0aXRsZXM+PHRp
dGxlPlBvcmNpbmUgZW50ZXJvdG94aWdlbmljIEVzY2hlcmljaGlhIGNvbGk6IEFudGltaWNyb2Jp
YWwgcmVzaXN0YW5jZSBhbmQgZGV2ZWxvcG1lbnQgb2YgbWljcm9iaWFsLWJhc2VkIGFsdGVybmF0
aXZlIGNvbnRyb2wgc3RyYXRlZ2llczwvdGl0bGU+PHNlY29uZGFyeS10aXRsZT5WZXRlcmluYXJ5
IE1pY3JvYmlvbG9neTwvc2Vjb25kYXJ5LXRpdGxlPjxzaG9ydC10aXRsZT5Qb3JjaW5lIGVudGVy
b3RveGlnZW5pYyBFc2NoZXJpY2hpYSBjb2xpOiBBbnRpbWljcm9iaWFsIHJlc2lzdGFuY2UgYW5k
IGRldmVsb3BtZW50IG9mIG1pY3JvYmlhbC1iYXNlZCBhbHRlcm5hdGl2ZSBjb250cm9sIHN0cmF0
ZWdpZXM8L3Nob3J0LXRpdGxlPjwvdGl0bGVzPjxwZXJpb2RpY2FsPjxmdWxsLXRpdGxlPlZldGVy
aW5hcnkgTWljcm9iaW9sb2d5PC9mdWxsLXRpdGxlPjwvcGVyaW9kaWNhbD48dm9sdW1lPjI1ODwv
dm9sdW1lPjxrZXl3b3Jkcz48a2V5d29yZD5BbnRpbWljcm9iaWFsIHJlc2lzdGFuY2U8L2tleXdv
cmQ+PGtleXdvcmQ+QmFjdGVyaW9waGFnZXM8L2tleXdvcmQ+PGtleXdvcmQ+RW50ZXJvdG94aWdl
bmljIEVzY2hlcmljaGlhIGNvbGk8L2tleXdvcmQ+PGtleXdvcmQ+UGlnczwva2V5d29yZD48a2V5
d29yZD5Qcm9iaW90aWNzPC9rZXl3b3JkPjxrZXl3b3JkPlZhY2NpbmVzPC9rZXl3b3JkPjxrZXl3
b3JkPmFudGlpbmZlY3RpdmUgYWdlbnQ8L2tleXdvcmQ+PGtleXdvcmQ+Zm9vZCBhZGRpdGl2ZTwv
a2V5d29yZD48a2V5d29yZD5wcm9iaW90aWMgYWdlbnQ8L2tleXdvcmQ+PGtleXdvcmQ+YW5pbWFs
IGhlYWx0aDwva2V5d29yZD48a2V5d29yZD5hbmltYWwgd2VsZmFyZTwva2V5d29yZD48a2V5d29y
ZD5hbnRpYmlvdGljIHJlc2lzdGFuY2U8L2tleXdvcmQ+PGtleXdvcmQ+Y29udHJvbCBzdHJhdGVn
eTwva2V5d29yZD48a2V5d29yZD5Fc2NoZXJpY2hpYSBjb2xpIGluZmVjdGlvbjwva2V5d29yZD48
a2V5d29yZD5mZXJtZW50YXRpb248L2tleXdvcmQ+PGtleXdvcmQ+Zm9vZCBjaGFpbjwva2V5d29y
ZD48a2V5d29yZD5pbmNpZGVuY2U8L2tleXdvcmQ+PGtleXdvcmQ+bW9ydGFsaXR5IHJhdGU8L2tl
eXdvcmQ+PGtleXdvcmQ+bm9uaHVtYW48L2tleXdvcmQ+PGtleXdvcmQ+T25lIEhlYWx0aDwva2V5
d29yZD48a2V5d29yZD5waGFnZSB0aGVyYXB5PC9rZXl3b3JkPjxrZXl3b3JkPnBpZzwva2V5d29y
ZD48a2V5d29yZD5wb3JrPC9rZXl3b3JkPjxrZXl3b3JkPnB1YmxpYyBoZWFsdGg8L2tleXdvcmQ+
PGtleXdvcmQ+UmV2aWV3PC9rZXl3b3JkPjxrZXl3b3JkPnZldGVyaW5hcmlhbjwva2V5d29yZD48
a2V5d29yZD5hbmltYWw8L2tleXdvcmQ+PGtleXdvcmQ+ZHJ1ZyBlZmZlY3Q8L2tleXdvcmQ+PGtl
eXdvcmQ+bWljcm9iaW9sb2d5PC9rZXl3b3JkPjxrZXl3b3JkPm11bHRpZHJ1ZyByZXNpc3RhbmNl
PC9rZXl3b3JkPjxrZXl3b3JkPnN3aW5lIGRpc2Vhc2U8L2tleXdvcmQ+PGtleXdvcmQ+dmV0ZXJp
bmFyeSBtZWRpY2luZTwva2V5d29yZD48a2V5d29yZD5BbmltYWxzPC9rZXl3b3JkPjxrZXl3b3Jk
PkFudGktQmFjdGVyaWFsIEFnZW50czwva2V5d29yZD48a2V5d29yZD5EcnVnIFJlc2lzdGFuY2Us
IE11bHRpcGxlLCBCYWN0ZXJpYWw8L2tleXdvcmQ+PGtleXdvcmQ+RXNjaGVyaWNoaWEgY29saSBJ
bmZlY3Rpb25zPC9rZXl3b3JkPjxrZXl3b3JkPlN3aW5lPC9rZXl3b3JkPjxrZXl3b3JkPlN3aW5l
IERpc2Vhc2VzPC9rZXl3b3JkPjwva2V5d29yZHM+PGRhdGVzPjx5ZWFyPjIwMjE8L3llYXI+PC9k
YXRlcz48d29yay10eXBlPlJldmlldzwvd29yay10eXBlPjx1cmxzPjxyZWxhdGVkLXVybHM+PHVy
bD5odHRwczovL3d3dy5zY29wdXMuY29tL2lud2FyZC9yZWNvcmQudXJpP2VpZD0yLXMyLjAtODUx
MDY5NDkzNjcmYW1wO2RvaT0xMC4xMDE2JTJmai52ZXRtaWMuMjAyMS4xMDkxMTcmYW1wO3BhcnRu
ZXJJRD00MCZhbXA7bWQ1PWUzZjE1ZTgzMjE4ZTgwMDM5Y2VhNTZlMmI5NzFhMjViPC91cmw+PC9y
ZWxhdGVkLXVybHM+PC91cmxzPjxjdXN0b203PjEwOTExNzwvY3VzdG9tNz48ZWxlY3Ryb25pYy1y
ZXNvdXJjZS1udW0+MTAuMTAxNi9qLnZldG1pYy4yMDIxLjEwOTExNzwvZWxlY3Ryb25pYy1yZXNv
dXJjZS1udW0+PHJlbW90ZS1kYXRhYmFzZS1uYW1lPlNjb3B1czwvcmVtb3RlLWRhdGFiYXNlLW5h
bWU+PGxhbmd1YWdlPkVuZ2xpc2g8L2xhbmd1YWdlPjwvcmVjb3JkPjwvQ2l0ZT48Q2l0ZT48QXV0
aG9yPkJvbmV0dGk8L0F1dGhvcj48WWVhcj4yMDIxPC9ZZWFyPjxSZWNOdW0+MTAzPC9SZWNOdW0+
PHJlY29yZD48cmVjLW51bWJlcj4xMDM8L3JlYy1udW1iZXI+PGZvcmVpZ24ta2V5cz48a2V5IGFw
cD0iRU4iIGRiLWlkPSI5OXNweHR4YWp4c2FzYmVmcjk1cGYwMHJmcnMwMGVwOXZlMmEiIHRpbWVz
dGFtcD0iMTY1NzIzMTc4NSI+MTAzPC9rZXk+PC9mb3JlaWduLWtleXM+PHJlZi10eXBlIG5hbWU9
IkpvdXJuYWwgQXJ0aWNsZSI+MTc8L3JlZi10eXBlPjxjb250cmlidXRvcnM+PGF1dGhvcnM+PGF1
dGhvcj5Cb25ldHRpLCBBLjwvYXV0aG9yPjxhdXRob3I+VHVnbm9saSwgQi48L2F1dGhvcj48YXV0
aG9yPlBpdmEsIEEuPC9hdXRob3I+PGF1dGhvcj5HcmlsbGksIEUuPC9hdXRob3I+PC9hdXRob3Jz
PjwvY29udHJpYnV0b3JzPjxhdXRoLWFkZHJlc3M+W0JvbmV0dGksIEFuZHJlYTsgUGl2YSwgQW5k
cmVhOyBHcmlsbGksIEVzdGVyXSBVbml2IEJvbG9nbmEsIERpcGFydGltZW50byBTY2kgTWVkIFZl
dCBESU1FVkVULCBWaWEgVG9sYXJhIDUwLCBJLTQwMDY0IE96emFubyBEZWxsZW1pbGlhLCBCTywg
SXRhbHkuIFtUdWdub2xpLCBCZW5lZGV0dGE7IFBpdmEsIEFuZHJlYV0gVmV0YWdybyBTcEEsIFZp
YSBQb3JybyAyLCBJLTQyMTI0IFJlZ2dpbyBFbWlsaWEsIEl0YWx5LiBbR3JpbGxpLCBFc3Rlcl0g
VmV0YWdybyBJbmMsIDExNiBXIEphY2tzb24gQmx2ZCxTdWl0ZSAzMjAsIENoaWNhZ28sIElMIDYw
NjA0IFVTQS4mI3hEO0dyaWxsaSwgRSAoY29ycmVzcG9uZGluZyBhdXRob3IpLCBVbml2IEJvbG9n
bmEsIERpcGFydGltZW50byBTY2kgTWVkIFZldCBESU1FVkVULCBWaWEgVG9sYXJhIDUwLCBJLTQw
MDY0IE96emFubyBEZWxsZW1pbGlhLCBCTywgSXRhbHkuOyBHcmlsbGksIEUgKGNvcnJlc3BvbmRp
bmcgYXV0aG9yKSwgVmV0YWdybyBJbmMsIDExNiBXIEphY2tzb24gQmx2ZCxTdWl0ZSAzMjAsIENo
aWNhZ28sIElMIDYwNjA0IFVTQS4mI3hEO2FuZHJlYS5ib25ldHRpMTVAdW5pYm8uaXQ7IGJlbmVk
ZXR0YS50dWdub2xpQHZldGFncm8uY29tOyBhbmRyZWEucGl2YUB1bmliby5pdDsgZXN0ZXIuZ3Jp
bGxpQHVuaWJvLml0PC9hdXRoLWFkZHJlc3M+PHRpdGxlcz48dGl0bGU+VG93YXJkcyBaZXJvIFpp
bmMgT3hpZGU6IEZlZWRpbmcgU3RyYXRlZ2llcyB0byBNYW5hZ2UgUG9zdC1XZWFuaW5nIERpYXJy
aGVhIGluIFBpZ2xldHM8L3RpdGxlPjxzZWNvbmRhcnktdGl0bGU+QW5pbWFsczwvc2Vjb25kYXJ5
LXRpdGxlPjxhbHQtdGl0bGU+QW5pbWFsczwvYWx0LXRpdGxlPjxzaG9ydC10aXRsZT5Ub3dhcmRz
IFplcm8gWmluYyBPeGlkZTogRmVlZGluZyBTdHJhdGVnaWVzIHRvIE1hbmFnZSBQb3N0LVdlYW5p
bmcgRGlhcnJoZWEgaW4gUGlnbGV0czwvc2hvcnQtdGl0bGU+PC90aXRsZXM+PHBlcmlvZGljYWw+
PGZ1bGwtdGl0bGU+QW5pbWFsczwvZnVsbC10aXRsZT48L3BlcmlvZGljYWw+PGFsdC1wZXJpb2Rp
Y2FsPjxmdWxsLXRpdGxlPkFuaW1hbHM8L2Z1bGwtdGl0bGU+PC9hbHQtcGVyaW9kaWNhbD48cGFn
ZXM+MjQ8L3BhZ2VzPjx2b2x1bWU+MTE8L3ZvbHVtZT48bnVtYmVyPjM8L251bWJlcj48a2V5d29y
ZHM+PGtleXdvcmQ+emluYyBveGlkZTwva2V5d29yZD48a2V5d29yZD5wb3N0LXdlYW5pbmcgZGlh
cnJoZWE8L2tleXdvcmQ+PGtleXdvcmQ+RXNjaGVyaWNoaWEgY29saSBGNDwva2V5d29yZD48a2V5
d29yZD5LODg8L2tleXdvcmQ+PGtleXdvcmQ+RVRFQzwva2V5d29yZD48a2V5d29yZD5waWdsZXQ8
L2tleXdvcmQ+PGtleXdvcmQ+cGlnIG51dHJpdGlvbjwva2V5d29yZD48a2V5d29yZD53ZWFuaW5n
PC9rZXl3b3JkPjxrZXl3b3JkPmVudGVyb3RveGlnZW5pYyBlc2NoZXJpY2hpYS1jb2xpPC9rZXl3
b3JkPjxrZXl3b3JkPnNwcmF5LWRyaWVkIHBsYXNtYTwva2V5d29yZD48a2V5d29yZD5lYXJseS13
ZWFuZWQgcGlnczwva2V5d29yZD48a2V5d29yZD5pbXByb3ZlcyBncm93dGgtcGVyZm9ybWFuY2U8
L2tleXdvcmQ+PGtleXdvcmQ+c21hbGwtaW50ZXN0aW5hbCBtb3JwaG9sb2d5PC9rZXl3b3JkPjxr
ZXl3b3JkPmZlZDwva2V5d29yZD48a2V5d29yZD5waGFybWFjb2xvZ2ljYWwgbGV2ZWxzPC9rZXl3
b3JkPjxrZXl3b3JkPm5hdHVyZS1pZGVudGljYWwgY29tcG91bmRzPC9rZXl3b3JkPjxrZXl3b3Jk
PmVnZy15b2xrIGFudGlib2RpZXM8L2tleXdvcmQ+PGtleXdvcmQ+bG93LXByb3RlaW4gZGlldHM8
L2tleXdvcmQ+PGtleXdvcmQ+b3JnYW5pYy1hY2lkczwva2V5d29yZD48a2V5d29yZD5BZ3JpY3Vs
dHVyZTwva2V5d29yZD48a2V5d29yZD5WZXRlcmluYXJ5IFNjaWVuY2VzPC9rZXl3b3JkPjxrZXl3
b3JkPlpvb2xvZ3k8L2tleXdvcmQ+PC9rZXl3b3Jkcz48ZGF0ZXM+PHllYXI+MjAyMTwveWVhcj48
cHViLWRhdGVzPjxkYXRlPk1hcjwvZGF0ZT48L3B1Yi1kYXRlcz48L2RhdGVzPjxpc2JuPjIwNzYt
MjYxNTwvaXNibj48YWNjZXNzaW9uLW51bT5XT1M6MDAwNjMzMTg0NzAwMDAxPC9hY2Nlc3Npb24t
bnVtPjx3b3JrLXR5cGU+UmV2aWV3PC93b3JrLXR5cGU+PHVybHM+PHJlbGF0ZWQtdXJscz48dXJs
PjxzdHlsZSBmYWNlPSJ1bmRlcmxpbmUiIGZvbnQ9ImRlZmF1bHQiIHNpemU9IjEwMCUiPiZsdDtH
byB0byBJU0kmZ3Q7Oi8vV09TOjAwMDYzMzE4NDcwMDAwMTwvc3R5bGU+PC91cmw+PHVybD5odHRw
czovL21kcGktcmVzLmNvbS9kX2F0dGFjaG1lbnQvYW5pbWFscy9hbmltYWxzLTExLTAwNjQyL2Fy
dGljbGVfZGVwbG95L2FuaW1hbHMtMTEtMDA2NDItdjIucGRmP3ZlcnNpb249MTYxNDg0MDU0Mzwv
dXJsPjwvcmVsYXRlZC11cmxzPjwvdXJscz48Y3VzdG9tNz42NDI8L2N1c3RvbTc+PGVsZWN0cm9u
aWMtcmVzb3VyY2UtbnVtPjEwLjMzOTAvYW5pMTEwMzA2NDI8L2VsZWN0cm9uaWMtcmVzb3VyY2Ut
bnVtPjxsYW5ndWFnZT5FbmdsaXNoPC9sYW5ndWFnZT48L3JlY29yZD48L0NpdGU+PENpdGU+PEF1
dGhvcj5YaWE8L0F1dGhvcj48WWVhcj4yMDIxPC9ZZWFyPjxSZWNOdW0+Njk0PC9SZWNOdW0+PHJl
Y29yZD48cmVjLW51bWJlcj42OTQ8L3JlYy1udW1iZXI+PGZvcmVpZ24ta2V5cz48a2V5IGFwcD0i
RU4iIGRiLWlkPSI5OXNweHR4YWp4c2FzYmVmcjk1cGYwMHJmcnMwMGVwOXZlMmEiIHRpbWVzdGFt
cD0iMTY2NDczNjU4NSI+Njk0PC9rZXk+PC9mb3JlaWduLWtleXM+PHJlZi10eXBlIG5hbWU9Ikpv
dXJuYWwgQXJ0aWNsZSI+MTc8L3JlZi10eXBlPjxjb250cmlidXRvcnM+PGF1dGhvcnM+PGF1dGhv
cj5YaWEsIEouPC9hdXRob3I+PGF1dGhvcj5GYW4sIEguPC9hdXRob3I+PGF1dGhvcj5ZYW5nLCBK
LjwvYXV0aG9yPjxhdXRob3I+U29uZywgVC48L2F1dGhvcj48YXV0aG9yPlBhbmcsIEwuPC9hdXRo
b3I+PGF1dGhvcj5EZW5nLCBILjwvYXV0aG9yPjxhdXRob3I+UmVuLCBaLjwvYXV0aG9yPjxhdXRo
b3I+RGVuZywgSi48L2F1dGhvcj48L2F1dGhvcnM+PC9jb250cmlidXRvcnM+PGF1dGgtYWRkcmVz
cz5UaGUgS2V5IExhYm9yYXRvcnkgb2YgQW5pbWFsIERpc2Vhc2UgYW5kIEh1bWFuIEhlYWx0aCBv
ZiBTaWNodWFuIFByb3ZpbmNlLCBDb2xsZWdlIG9mIFZldGVyaW5hcnkgTWVkaWNpbmUsIFNpY2h1
YW4gQWdyaWN1bHR1cmFsIFVuaXZlcnNpdHksIENoZW5nZHUsIFNpY2h1YW4sIENoaW5hLjwvYXV0
aC1hZGRyZXNzPjx0aXRsZXM+PHRpdGxlPlJlc2VhcmNoIHByb2dyZXNzIG9uIGRpYXJyaG9lYSBh
bmQgaXRzIG1lY2hhbmlzbSBpbiB3ZWFuZWQgcGlnbGV0cyBmZWQgYSBoaWdoLXByb3RlaW4gZGll
dDwvdGl0bGU+PHNlY29uZGFyeS10aXRsZT5KIEFuaW0gUGh5c2lvbCBBbmltIE51dHIgKEJlcmwp
PC9zZWNvbmRhcnktdGl0bGU+PGFsdC10aXRsZT5Kb3VybmFsIG9mIGFuaW1hbCBwaHlzaW9sb2d5
IGFuZCBhbmltYWwgbnV0cml0aW9uPC9hbHQtdGl0bGU+PHNob3J0LXRpdGxlPlJlc2VhcmNoIHBy
b2dyZXNzIG9uIGRpYXJyaG9lYSBhbmQgaXRzIG1lY2hhbmlzbSBpbiB3ZWFuZWQgcGlnbGV0cyBm
ZWQgYSBoaWdoLXByb3RlaW4gZGlldDwvc2hvcnQtdGl0bGU+PC90aXRsZXM+PHBlcmlvZGljYWw+
PGZ1bGwtdGl0bGU+SiBBbmltIFBoeXNpb2wgQW5pbSBOdXRyIChCZXJsKTwvZnVsbC10aXRsZT48
YWJici0xPkpvdXJuYWwgb2YgYW5pbWFsIHBoeXNpb2xvZ3kgYW5kIGFuaW1hbCBudXRyaXRpb248
L2FiYnItMT48L3BlcmlvZGljYWw+PGFsdC1wZXJpb2RpY2FsPjxmdWxsLXRpdGxlPkpvdXJuYWwg
b2YgQW5pbWFsIFBoeXNpb2xvZ3kgYW5kIEFuaW1hbCBOdXRyaXRpb248L2Z1bGwtdGl0bGU+PC9h
bHQtcGVyaW9kaWNhbD48ZWRpdGlvbj4yMDIxLzExLzAyPC9lZGl0aW9uPjxrZXl3b3Jkcz48a2V5
d29yZD5kaWFycmhvZWE8L2tleXdvcmQ+PGtleXdvcmQ+aGlnaCBwcm90ZWluPC9rZXl3b3JkPjxr
ZXl3b3JkPmludGVzdGluYWwgYmFycmllcjwva2V5d29yZD48a2V5d29yZD53ZWFuZWQgcGlnbGV0
czwva2V5d29yZD48L2tleXdvcmRzPjxkYXRlcz48eWVhcj4yMDIxPC95ZWFyPjxwdWItZGF0ZXM+
PGRhdGU+T2N0IDMxPC9kYXRlPjwvcHViLWRhdGVzPjwvZGF0ZXM+PGlzYm4+MDkzMS0yNDM5PC9p
c2JuPjxhY2Nlc3Npb24tbnVtPjM0NzE5ODE2PC9hY2Nlc3Npb24tbnVtPjx1cmxzPjxyZWxhdGVk
LXVybHM+PHVybD5odHRwczovL29ubGluZWxpYnJhcnkud2lsZXkuY29tL2RvaS9wZGZkaXJlY3Qv
MTAuMTExMS9qcG4uMTM2NTQ/ZG93bmxvYWQ9dHJ1ZTwvdXJsPjwvcmVsYXRlZC11cmxzPjwvdXJs
cz48ZWxlY3Ryb25pYy1yZXNvdXJjZS1udW0+MTAuMTExMS9qcG4uMTM2NTQ8L2VsZWN0cm9uaWMt
cmVzb3VyY2UtbnVtPjxyZW1vdGUtZGF0YWJhc2UtcHJvdmlkZXI+TmxtPC9yZW1vdGUtZGF0YWJh
c2UtcHJvdmlkZXI+PGxhbmd1YWdlPmVuZzwvbGFuZ3VhZ2U+PC9yZWNvcmQ+PC9DaXRlPjxDaXRl
PjxBdXRob3I+UGllcGVyPC9BdXRob3I+PFllYXI+MjAxNjwvWWVhcj48UmVjTnVtPjYxNzwvUmVj
TnVtPjxyZWNvcmQ+PHJlYy1udW1iZXI+NjE3PC9yZWMtbnVtYmVyPjxmb3JlaWduLWtleXM+PGtl
eSBhcHA9IkVOIiBkYi1pZD0iOTlzcHh0eGFqeHNhc2JlZnI5NXBmMDByZnJzMDBlcDl2ZTJhIiB0
aW1lc3RhbXA9IjE2NjQ3MzY1ODIiPjYxNzwva2V5PjwvZm9yZWlnbi1rZXlzPjxyZWYtdHlwZSBu
YW1lPSJKb3VybmFsIEFydGljbGUiPjE3PC9yZWYtdHlwZT48Y29udHJpYnV0b3JzPjxhdXRob3Jz
PjxhdXRob3I+UGllcGVyLCBSLjwvYXV0aG9yPjxhdXRob3I+VmlsbG9kcmUgVHVkZWxhLCBDLjwv
YXV0aG9yPjxhdXRob3I+VGFjaWFrLCBNLjwvYXV0aG9yPjxhdXRob3I+QmluZGVsbGUsIEouPC9h
dXRob3I+PGF1dGhvcj5Qw6lyZXosIEouIEYuPC9hdXRob3I+PGF1dGhvcj5aZW50ZWssIEouPC9h
dXRob3I+PC9hdXRob3JzPjwvY29udHJpYnV0b3JzPjx0aXRsZXM+PHRpdGxlPkhlYWx0aCByZWxl
dmFuY2Ugb2YgaW50ZXN0aW5hbCBwcm90ZWluIGZlcm1lbnRhdGlvbiBpbiB5b3VuZyBwaWdzPC90
aXRsZT48c2Vjb25kYXJ5LXRpdGxlPkFuaW1hbCBIZWFsdGggUmVzZWFyY2ggUmV2aWV3czwvc2Vj
b25kYXJ5LXRpdGxlPjxzaG9ydC10aXRsZT5IZWFsdGggcmVsZXZhbmNlIG9mIGludGVzdGluYWwg
cHJvdGVpbiBmZXJtZW50YXRpb24gaW4geW91bmcgcGlnczwvc2hvcnQtdGl0bGU+PC90aXRsZXM+
PHBlcmlvZGljYWw+PGZ1bGwtdGl0bGU+QW5pbWFsIEhlYWx0aCBSZXNlYXJjaCBSZXZpZXdzPC9m
dWxsLXRpdGxlPjwvcGVyaW9kaWNhbD48cGFnZXM+MTM3LTE0NzwvcGFnZXM+PHZvbHVtZT4xNzwv
dm9sdW1lPjxudW1iZXI+MjwvbnVtYmVyPjxrZXl3b3Jkcz48a2V5d29yZD5hbWluZXM8L2tleXdv
cmQ+PGtleXdvcmQ+YW1tb25pYTwva2V5d29yZD48a2V5d29yZD5waWdzPC9rZXl3b3JkPjxrZXl3
b3JkPnBvc3Qgd2VhbmluZyBkaWFycmhlYTwva2V5d29yZD48a2V5d29yZD5wcm90ZWluIGZlcm1l
bnRhdGlvbjwva2V5d29yZD48a2V5d29yZD5zaG9ydCBjaGFpbiBmYXR0eSBhY2lkczwva2V5d29y
ZD48a2V5d29yZD5wcm90ZWluIGludGFrZTwva2V5d29yZD48a2V5d29yZD5hbmltYWw8L2tleXdv
cmQ+PGtleXdvcmQ+YW5pbWFsIGZvb2Q8L2tleXdvcmQ+PGtleXdvcmQ+ZmVybWVudGF0aW9uPC9r
ZXl3b3JkPjxrZXl3b3JkPmludGVzdGluZTwva2V5d29yZD48a2V5d29yZD5tZXRhYm9saXNtPC9r
ZXl3b3JkPjxrZXl3b3JkPnBpZzwva2V5d29yZD48a2V5d29yZD5BbmltYWwgTnV0cml0aW9uYWwg
UGh5c2lvbG9naWNhbCBQaGVub21lbmE8L2tleXdvcmQ+PGtleXdvcmQ+QW5pbWFsczwva2V5d29y
ZD48a2V5d29yZD5EaWV0YXJ5IFByb3RlaW5zPC9rZXl3b3JkPjxrZXl3b3JkPkludGVzdGluZXM8
L2tleXdvcmQ+PGtleXdvcmQ+U3dpbmU8L2tleXdvcmQ+PC9rZXl3b3Jkcz48ZGF0ZXM+PHllYXI+
MjAxNjwveWVhcj48L2RhdGVzPjx3b3JrLXR5cGU+UmV2aWV3PC93b3JrLXR5cGU+PHVybHM+PHJl
bGF0ZWQtdXJscz48dXJsPmh0dHBzOi8vd3d3LnNjb3B1cy5jb20vaW53YXJkL3JlY29yZC51cmk/
ZWlkPTItczIuMC04NDk4NDY3NDM5MCZhbXA7ZG9pPTEwLjEwMTclMmZTMTQ2NjI1MjMxNjAwMDE0
MSZhbXA7cGFydG5lcklEPTQwJmFtcDttZDU9Mjg0YWE3NDRjNjM0MWMyMDY1Y2M0ZWMzY2I1MTg0
OTdodHRwczovL3d3dy5jYW1icmlkZ2Uub3JnL2NvcmUvc2VydmljZXMvYW9wLWNhbWJyaWRnZS1j
b3JlL2NvbnRlbnQvdmlldy9FNDU1MUNDOEJCMzU5OEVGNjhGRUFGQkVGMTkxOUU2OS9TMTQ2NjI1
MjMxNjAwMDE0MWEucGRmL2Rpdi1jbGFzcy10aXRsZS1oZWFsdGgtcmVsZXZhbmNlLW9mLWludGVz
dGluYWwtcHJvdGVpbi1mZXJtZW50YXRpb24taW4teW91bmctcGlncy1kaXYucGRmPC91cmw+PC9y
ZWxhdGVkLXVybHM+PC91cmxzPjxlbGVjdHJvbmljLXJlc291cmNlLW51bT4xMC4xMDE3L3MxNDY2
MjUyMzE2MDAwMTQxPC9lbGVjdHJvbmljLXJlc291cmNlLW51bT48cmVtb3RlLWRhdGFiYXNlLW5h
bWU+U2NvcHVzPC9yZW1vdGUtZGF0YWJhc2UtbmFtZT48bGFuZ3VhZ2U+RW5nbGlzaDwvbGFuZ3Vh
Z2U+PC9yZWNvcmQ+PC9DaXRlPjwvRW5kTm90ZT5=
</w:fldData>
              </w:fldChar>
            </w:r>
            <w:r w:rsidR="0026586A">
              <w:rPr>
                <w:rFonts w:eastAsia="MS Mincho" w:cs="Arial"/>
              </w:rPr>
              <w:instrText xml:space="preserve"> ADDIN EN.CITE </w:instrText>
            </w:r>
            <w:r w:rsidR="0026586A">
              <w:rPr>
                <w:rFonts w:eastAsia="MS Mincho" w:cs="Arial"/>
              </w:rPr>
              <w:fldChar w:fldCharType="begin">
                <w:fldData xml:space="preserve">PEVuZE5vdGU+PENpdGU+PEF1dGhvcj5KZXppZXJueTwvQXV0aG9yPjxZZWFyPjIwMTA8L1llYXI+
PFJlY051bT41OTQ8L1JlY051bT48RGlzcGxheVRleHQ+KEplemllcm55IGV0IGFsLiwgMjAxMDsg
QXlybGUgZXQgYWwuLCAyMDE2OyBKaGEgJmFtcDsgQmVycm9jb3NvLCAyMDE2OyBQaWVwZXIgZXQg
YWwuLCAyMDE2OyBHaWxiZXJ0IGV0IGFsLiwgMjAxODsgR2FvIGV0IGFsLiwgMjAxOTsgSHVtcGhy
ZXkgZXQgYWwuLCAyMDE5OyBCYWJhdHVuZGUgZXQgYWwuLCAyMDIxOyBCb25ldHRpIGV0IGFsLiwg
MjAyMTsgS2xlaW4gZXQgYWwuLCAyMDIxOyBMYWlyZCBldCBhbC4sIDIwMjE7IFhpYSBldCBhbC4s
IDIwMjEpPC9EaXNwbGF5VGV4dD48cmVjb3JkPjxyZWMtbnVtYmVyPjU5NDwvcmVjLW51bWJlcj48
Zm9yZWlnbi1rZXlzPjxrZXkgYXBwPSJFTiIgZGItaWQ9Ijk5c3B4dHhhanhzYXNiZWZyOTVwZjAw
cmZyczAwZXA5dmUyYSIgdGltZXN0YW1wPSIxNjY0NzM2NTgxIj41OTQ8L2tleT48L2ZvcmVpZ24t
a2V5cz48cmVmLXR5cGUgbmFtZT0iSm91cm5hbCBBcnRpY2xlIj4xNzwvcmVmLXR5cGU+PGNvbnRy
aWJ1dG9ycz48YXV0aG9ycz48YXV0aG9yPkplemllcm55LCBELjwvYXV0aG9yPjxhdXRob3I+TW9z
ZW50aGluLCBSLjwvYXV0aG9yPjxhdXRob3I+QmF1ZXIsIEUuPC9hdXRob3I+PC9hdXRob3JzPjwv
Y29udHJpYnV0b3JzPjxhdXRoLWFkZHJlc3M+W0plemllcm55LCBELnxNb3NlbnRoaW4sIFIufEJh
dWVyLCBFLl0gVW5pdiBIb2hlbmhlaW0sIEluc3QgQW5pbSBOdXRyLCBELTcwNTkzIFN0dXR0Z2Fy
dCwgR2VybWFueS4gTW9zZW50aGluLCBSIChjb3JyZXNwb25kaW5nIGF1dGhvciksIFVuaXYgSG9o
ZW5oZWltLCBJbnN0IEFuaW0gTnV0ciwgRW1pbCBXb2xmZiBTdHIgMTAsIEQtNzA1OTMgU3R1dHRn
YXJ0LCBHZXJtYW55LiByaG1vc2VudEB1bmktaG9oZW5oZWltLmRlPC9hdXRoLWFkZHJlc3M+PHRp
dGxlcz48dGl0bGU+VGhlIHVzZSBvZiBncmFpbiBsZWd1bWVzIGFzIGEgcHJvdGVpbiBzb3VyY2Ug
aW4gcGlnIG51dHJpdGlvbjogQSByZXZpZXc8L3RpdGxlPjxzZWNvbmRhcnktdGl0bGU+QW5pbWFs
IEZlZWQgU2NpZW5jZSBhbmQgVGVjaG5vbG9neTwvc2Vjb25kYXJ5LXRpdGxlPjxhbHQtdGl0bGU+
QW5pbS4gRmVlZCBTY2kuIFRlY2hub2wuPC9hbHQtdGl0bGU+PHNob3J0LXRpdGxlPlRoZSB1c2Ug
b2YgZ3JhaW4gbGVndW1lcyBhcyBhIHByb3RlaW4gc291cmNlIGluIHBpZyBudXRyaXRpb246IEEg
cmV2aWV3PC9zaG9ydC10aXRsZT48L3RpdGxlcz48cGVyaW9kaWNhbD48ZnVsbC10aXRsZT5Bbmlt
YWwgRmVlZCBTY2llbmNlIGFuZCBUZWNobm9sb2d5PC9mdWxsLXRpdGxlPjwvcGVyaW9kaWNhbD48
YWx0LXBlcmlvZGljYWw+PGZ1bGwtdGl0bGU+QW5pbWFsIEZlZWQgU2NpZW5jZSBhbmQgVGVjaG5v
bG9neTwvZnVsbC10aXRsZT48YWJici0xPkFuaW0uIEZlZWQgU2NpLiBUZWNobm9sLjwvYWJici0x
PjwvYWx0LXBlcmlvZGljYWw+PHBhZ2VzPjExMS0xMjg8L3BhZ2VzPjx2b2x1bWU+MTU3PC92b2x1
bWU+PG51bWJlcj4zLTQ8L251bWJlcj48a2V5d29yZHM+PGtleXdvcmQ+QW50aW51dHJpdGlvbmFs
IGZhY3RvcnM8L2tleXdvcmQ+PGtleXdvcmQ+RmVlZGluZyB2YWx1ZTwva2V5d29yZD48a2V5d29y
ZD5HcmFpbiBsZWd1bWVzPC9rZXl3b3JkPjxrZXl3b3JkPlBpZ3M8L2tleXdvcmQ+PGtleXdvcmQ+
UHJvdGVpbjwva2V5d29yZD48a2V5d29yZD5TZWNvbmRhcnkgcGxhbnQgbWV0YWJvbGl0ZXM8L2tl
eXdvcmQ+PGtleXdvcmQ+YmVhbnMgdmljaWEtZmFiYTwva2V5d29yZD48a2V5d29yZD5wZWEgcGlz
dW0tc2F0aXZ1bTwva2V5d29yZD48a2V5d29yZD5hbHBoYS1nYWxhY3Rvc2lkYXNlPC9rZXl3b3Jk
PjxrZXl3b3JkPnN1cHBsZW1lbnRhdGlvbjwva2V5d29yZD48a2V5d29yZD5sdXBpbnMgbHVwaW51
cy1hbmd1c3RpZm9saXVzPC9rZXl3b3JkPjxrZXl3b3JkPnRyeXBzaW4taW5oaWJpdG9yPC9rZXl3
b3JkPjxrZXl3b3JkPmFjdGl2aXR5PC9rZXl3b3JkPjxrZXl3b3JkPnRydWUgaWxlYWwgZGlnZXN0
aWJpbGl0eTwva2V5d29yZD48a2V5d29yZD5uZXV0cmFsIGRldGVyZ2VudCBmaWJlcjwva2V5d29y
ZD48a2V5d29yZD5pbi12aXRybzwva2V5d29yZD48a2V5d29yZD5kaWdlc3RpYmlsaXR5PC9rZXl3
b3JkPjxrZXl3b3JkPm5hcnJvdy1sZWFmZWQgbHVwaW48L2tleXdvcmQ+PGtleXdvcmQ+Y2hlbWlj
YWwtY29tcG9zaXRpb248L2tleXdvcmQ+PGtleXdvcmQ+QWdyaWN1bHR1cmU8L2tleXdvcmQ+PC9r
ZXl3b3Jkcz48ZGF0ZXM+PHllYXI+MjAxMDwveWVhcj48cHViLWRhdGVzPjxkYXRlPk1heTwvZGF0
ZT48L3B1Yi1kYXRlcz48L2RhdGVzPjxpc2JuPjAzNzctODQwMTwvaXNibj48YWNjZXNzaW9uLW51
bT5XT1M6MDAwMjc3ODQ5NjAwMDAxPC9hY2Nlc3Npb24tbnVtPjx3b3JrLXR5cGU+UmV2aWV3PC93
b3JrLXR5cGU+PHVybHM+PHJlbGF0ZWQtdXJscz48dXJsPiZsdDtHbyB0byBJU0kmZ3Q7Oi8vV09T
OjAwMDI3Nzg0OTYwMDAwMTwvdXJsPjwvcmVsYXRlZC11cmxzPjwvdXJscz48ZWxlY3Ryb25pYy1y
ZXNvdXJjZS1udW0+MTAuMTAxNi9qLmFuaWZlZWRzY2kuMjAxMC4wMy4wMDE8L2VsZWN0cm9uaWMt
cmVzb3VyY2UtbnVtPjxsYW5ndWFnZT5FbmdsaXNoPC9sYW5ndWFnZT48L3JlY29yZD48L0NpdGU+
PENpdGU+PEF1dGhvcj5KaGE8L0F1dGhvcj48WWVhcj4yMDE2PC9ZZWFyPjxSZWNOdW0+NjEzPC9S
ZWNOdW0+PHJlY29yZD48cmVjLW51bWJlcj42MTM8L3JlYy1udW1iZXI+PGZvcmVpZ24ta2V5cz48
a2V5IGFwcD0iRU4iIGRiLWlkPSI5OXNweHR4YWp4c2FzYmVmcjk1cGYwMHJmcnMwMGVwOXZlMmEi
IHRpbWVzdGFtcD0iMTY2NDczNjU4MiI+NjEzPC9rZXk+PC9mb3JlaWduLWtleXM+PHJlZi10eXBl
IG5hbWU9IkpvdXJuYWwgQXJ0aWNsZSI+MTc8L3JlZi10eXBlPjxjb250cmlidXRvcnM+PGF1dGhv
cnM+PGF1dGhvcj5KaGEsIFIuPC9hdXRob3I+PGF1dGhvcj5CZXJyb2Nvc28sIEouIEYuIEQuPC9h
dXRob3I+PC9hdXRob3JzPjwvY29udHJpYnV0b3JzPjx0aXRsZXM+PHRpdGxlPkRpZXRhcnkgZmli
ZXIgYW5kIHByb3RlaW4gZmVybWVudGF0aW9uIGluIHRoZSBpbnRlc3RpbmUgb2Ygc3dpbmUgYW5k
IHRoZWlyIGludGVyYWN0aXZlIGVmZmVjdHMgb24gZ3V0IGhlYWx0aCBhbmQgb24gdGhlIGVudmly
b25tZW50OiBBIHJldmlldzwvdGl0bGU+PHNlY29uZGFyeS10aXRsZT5BbmltYWwgRmVlZCBTY2ll
bmNlIGFuZCBUZWNobm9sb2d5PC9zZWNvbmRhcnktdGl0bGU+PHNob3J0LXRpdGxlPkRpZXRhcnkg
ZmliZXIgYW5kIHByb3RlaW4gZmVybWVudGF0aW9uIGluIHRoZSBpbnRlc3RpbmUgb2Ygc3dpbmUg
YW5kIHRoZWlyIGludGVyYWN0aXZlIGVmZmVjdHMgb24gZ3V0IGhlYWx0aCBhbmQgb24gdGhlIGVu
dmlyb25tZW50OiBBIHJldmlldzwvc2hvcnQtdGl0bGU+PC90aXRsZXM+PHBlcmlvZGljYWw+PGZ1
bGwtdGl0bGU+QW5pbWFsIEZlZWQgU2NpZW5jZSBhbmQgVGVjaG5vbG9neTwvZnVsbC10aXRsZT48
L3BlcmlvZGljYWw+PHBhZ2VzPjE4LTI2PC9wYWdlcz48dm9sdW1lPjIxMjwvdm9sdW1lPjxrZXl3
b3Jkcz48a2V5d29yZD5CYWN0ZXJpYWwgcHJvdGVpbiBzeW50aGVzaXM8L2tleXdvcmQ+PGtleXdv
cmQ+Q3J1ZGUgcHJvdGVpbjwva2V5d29yZD48a2V5d29yZD5EaWV0YXJ5IGZpYmVyPC9rZXl3b3Jk
PjxrZXl3b3JkPkd1dCBoZWFsdGg8L2tleXdvcmQ+PGtleXdvcmQ+Tml0cm9nZW4gZXhjcmV0aW9u
PC9rZXl3b3JkPjxrZXl3b3JkPlBpZzwva2V5d29yZD48L2tleXdvcmRzPjxkYXRlcz48eWVhcj4y
MDE2PC95ZWFyPjwvZGF0ZXM+PHdvcmstdHlwZT5SZXZpZXc8L3dvcmstdHlwZT48dXJscz48cmVs
YXRlZC11cmxzPjx1cmw+aHR0cHM6Ly93d3cuc2NvcHVzLmNvbS9pbndhcmQvcmVjb3JkLnVyaT9l
aWQ9Mi1zMi4wLTg0OTU1MjE1MDk3JmFtcDtkb2k9MTAuMTAxNiUyZmouYW5pZmVlZHNjaS4yMDE1
LjEyLjAwMiZhbXA7cGFydG5lcklEPTQwJmFtcDttZDU9MThjOGM3MzViYzVjZDcyYzUyOGU0YTI2
MDA4ZjVkZTZodHRwczovL3d3dy5zY2llbmNlZGlyZWN0LmNvbS9zY2llbmNlL2FydGljbGUvcGlp
L1MwMzc3ODQwMTE1MzAwNzY2P3ZpYSUzRGlodWI8L3VybD48L3JlbGF0ZWQtdXJscz48L3VybHM+
PGVsZWN0cm9uaWMtcmVzb3VyY2UtbnVtPjEwLjEwMTYvai5hbmlmZWVkc2NpLjIwMTUuMTIuMDAy
PC9lbGVjdHJvbmljLXJlc291cmNlLW51bT48cmVtb3RlLWRhdGFiYXNlLW5hbWU+U2NvcHVzPC9y
ZW1vdGUtZGF0YWJhc2UtbmFtZT48bGFuZ3VhZ2U+RW5nbGlzaDwvbGFuZ3VhZ2U+PC9yZWNvcmQ+
PC9DaXRlPjxDaXRlPjxBdXRob3I+QXlybGU8L0F1dGhvcj48WWVhcj4yMDE2PC9ZZWFyPjxSZWNO
dW0+NTE8L1JlY051bT48cmVjb3JkPjxyZWMtbnVtYmVyPjUxPC9yZWMtbnVtYmVyPjxmb3JlaWdu
LWtleXM+PGtleSBhcHA9IkVOIiBkYi1pZD0iOTlzcHh0eGFqeHNhc2JlZnI5NXBmMDByZnJzMDBl
cDl2ZTJhIiB0aW1lc3RhbXA9IjE2NTcyMzE3ODUiPjUxPC9rZXk+PC9mb3JlaWduLWtleXM+PHJl
Zi10eXBlIG5hbWU9IkpvdXJuYWwgQXJ0aWNsZSI+MTc8L3JlZi10eXBlPjxjb250cmlidXRvcnM+
PGF1dGhvcnM+PGF1dGhvcj5BeXJsZSwgSC48L2F1dGhvcj48YXV0aG9yPk1ldmlzc2VuLCBNLjwv
YXV0aG9yPjxhdXRob3I+S2Fza2UsIE0uPC9hdXRob3I+PGF1dGhvcj5OYXRodWVzLCBILjwvYXV0
aG9yPjxhdXRob3I+R3J1ZXR6bmVyLCBOLjwvYXV0aG9yPjxhdXRob3I+TWVsemlnLCBNLjwvYXV0
aG9yPjxhdXRob3I+V2Fsa2VuaG9yc3QsIE0uPC9hdXRob3I+PC9hdXRob3JzPjwvY29udHJpYnV0
b3JzPjxhdXRoLWFkZHJlc3M+RGVwYXJ0bWVudCBvZiBMaXZlc3RvY2sgU2NpZW5jZXMsIFJlc2Vh
cmNoIEluc3RpdHV0ZSBvZiBPcmdhbmljIEFncmljdWx0dXJlIChGaUJMKSwgQWNrZXJzdHJhc3Nl
IDExMywgcG9zdGJveCAyMTksIEZyaWNrLCA1MDcwLCBTd2l0emVybGFuZC4gaGFubmFoLmF5cmxl
QGZpYmwub3JnLiYjeEQ7RGl2aXNpb24gVmV0ZXJpbmFyeSBQaGFybWFjb2xvZ3kgJmFtcDsgVG94
aWNvbG9neSwgRGVwYXJ0bWVudCBDbGluaWNhbCBSZXNlYXJjaCBhbmQgVmV0ZXJpbmFyeSBQdWJs
aWMgSGVhbHRoLCBWZXRzdWlzc2UgRmFjdWx0eSwgVW5pdmVyc2l0eSBvZiBCZXJuLCBMYWVuZ2dh
c3NzdHJhc3NlIDEyNCwgQmVybiwgMzAxMiwgU3dpdHplcmxhbmQuIGhhbm5haC5heXJsZUBmaWJs
Lm9yZy4mI3hEO0RpdmlzaW9uIFZldGVyaW5hcnkgUGhhcm1hY29sb2d5ICZhbXA7IFRveGljb2xv
Z3ksIERlcGFydG1lbnQgQ2xpbmljYWwgUmVzZWFyY2ggYW5kIFZldGVyaW5hcnkgUHVibGljIEhl
YWx0aCwgVmV0c3Vpc3NlIEZhY3VsdHksIFVuaXZlcnNpdHkgb2YgQmVybiwgTGFlbmdnYXNzc3Ry
YXNzZSAxMjQsIEJlcm4sIDMwMTIsIFN3aXR6ZXJsYW5kLiYjeEQ7RGVwYXJ0bWVudCBvZiBGYXJt
IEFuaW1hbHMsIFZldHN1aXNzZSBGYWN1bHR5LCBVbml2ZXJzaXR5IG9mIFp1cmljaCwgV2ludGVy
dGh1cmVyc3RyYXNzZSAyNjAsIFp1cmljaCwgODA1NywgU3dpdHplcmxhbmQuJiN4RDtEZXBhcnRt
ZW50IG9mIENsaW5pY2FsIFZldGVyaW5hcnkgTWVkaWNpbmUsIFN3aW5lIENsaW5pYywgVmV0c3Vp
c3NlIEZhY3VsdHksIFVuaXZlcnNpdHkgb2YgQmVybiwgQnJlbWdhcnRlbnN0cmFzc2UgMTA5YSwg
QmVybiwgMzAxMiwgU3dpdHplcmxhbmQuJiN4RDtEYWhsZW0gQ2VudHJlIG9mIFBsYW50IFNjaWVu
Y2VzLCBJbnN0aXR1dGUgb2YgUGhhcm1hY3ksIEZyZWllIFVuaXZlcnNpdMOkdCBCZXJsaW4sIEtv
ZW5pZ2luLUx1aXNlLVN0cmFzc2UgMiArIDQsIEJlcmxpbiwgMTQxOTUsIEdlcm1hbnkuJiN4RDtE
ZXBhcnRtZW50IG9mIExpdmVzdG9jayBTY2llbmNlcywgUmVzZWFyY2ggSW5zdGl0dXRlIG9mIE9y
Z2FuaWMgQWdyaWN1bHR1cmUgKEZpQkwpLCBBY2tlcnN0cmFzc2UgMTEzLCBwb3N0Ym94IDIxOSwg
RnJpY2ssIDUwNzAsIFN3aXR6ZXJsYW5kLjwvYXV0aC1hZGRyZXNzPjx0aXRsZXM+PHRpdGxlPk1l
ZGljaW5hbCBwbGFudHMtLXByb3BoeWxhY3RpYyBhbmQgdGhlcmFwZXV0aWMgb3B0aW9ucyBmb3Ig
Z2FzdHJvaW50ZXN0aW5hbCBhbmQgcmVzcGlyYXRvcnkgZGlzZWFzZXMgaW4gY2FsdmVzIGFuZCBw
aWdsZXRzPyBBIHN5c3RlbWF0aWMgcmV2aWV3PC90aXRsZT48c2Vjb25kYXJ5LXRpdGxlPkJNQyBW
ZXQgUmVzPC9zZWNvbmRhcnktdGl0bGU+PGFsdC10aXRsZT5CTUMgdmV0ZXJpbmFyeSByZXNlYXJj
aDwvYWx0LXRpdGxlPjxzaG9ydC10aXRsZT5NZWRpY2luYWwgcGxhbnRzLS1wcm9waHlsYWN0aWMg
YW5kIHRoZXJhcGV1dGljIG9wdGlvbnMgZm9yIGdhc3Ryb2ludGVzdGluYWwgYW5kIHJlc3BpcmF0
b3J5IGRpc2Vhc2VzIGluIGNhbHZlcyBhbmQgcGlnbGV0cz8gQSBzeXN0ZW1hdGljIHJldmlldzwv
c2hvcnQtdGl0bGU+PC90aXRsZXM+PHBlcmlvZGljYWw+PGZ1bGwtdGl0bGU+Qk1DIFZldCBSZXM8
L2Z1bGwtdGl0bGU+PGFiYnItMT5CTUMgdmV0ZXJpbmFyeSByZXNlYXJjaDwvYWJici0xPjwvcGVy
aW9kaWNhbD48YWx0LXBlcmlvZGljYWw+PGZ1bGwtdGl0bGU+Qk1DIFZldCBSZXM8L2Z1bGwtdGl0
bGU+PGFiYnItMT5CTUMgdmV0ZXJpbmFyeSByZXNlYXJjaDwvYWJici0xPjwvYWx0LXBlcmlvZGlj
YWw+PHBhZ2VzPjg5PC9wYWdlcz48dm9sdW1lPjEyPC92b2x1bWU+PGVkaXRpb24+MjAxNi8wNi8w
OTwvZWRpdGlvbj48a2V5d29yZHM+PGtleXdvcmQ+QW5pbWFsczwva2V5d29yZD48a2V5d29yZD5B
bnRpLUluZmxhbW1hdG9yeSBBZ2VudHMvdGhlcmFwZXV0aWMgdXNlPC9rZXl3b3JkPjxrZXl3b3Jk
PkNhdHRsZTwva2V5d29yZD48a2V5d29yZD5DYXR0bGUgRGlzZWFzZXMvKmRydWcgdGhlcmFweS9w
cmV2ZW50aW9uICZhbXA7IGNvbnRyb2w8L2tleXdvcmQ+PGtleXdvcmQ+R2FzdHJvaW50ZXN0aW5h
bCBEaXNlYXNlcy9kcnVnIHRoZXJhcHkvcHJldmVudGlvbiAmYW1wOyBjb250cm9sLyp2ZXRlcmlu
YXJ5PC9rZXl3b3JkPjxrZXl3b3JkPkh1bWFuczwva2V5d29yZD48a2V5d29yZD5JbW11bm9tb2R1
bGF0aW9uPC9rZXl3b3JkPjxrZXl3b3JkPkx1bmcgRGlzZWFzZXMvZHJ1ZyB0aGVyYXB5L3ByZXZl
bnRpb24gJmFtcDsgY29udHJvbC8qdmV0ZXJpbmFyeTwva2V5d29yZD48a2V5d29yZD5QaHl0b3Ro
ZXJhcHkvKnZldGVyaW5hcnk8L2tleXdvcmQ+PGtleXdvcmQ+KlBsYW50cywgTWVkaWNpbmFsPC9r
ZXl3b3JkPjxrZXl3b3JkPlN3aW5lPC9rZXl3b3JkPjxrZXl3b3JkPlN3aW5lIERpc2Vhc2VzLypk
cnVnIHRoZXJhcHkvcHJldmVudGlvbiAmYW1wOyBjb250cm9sPC9rZXl3b3JkPjxrZXl3b3JkPkNh
bHZlczwva2V5d29yZD48a2V5d29yZD5HYXN0cm9pbnRlc3RpbmFsIGRpc2Vhc2VzPC9rZXl3b3Jk
PjxrZXl3b3JkPk1lZGljaW5hbCBwbGFudHM8L2tleXdvcmQ+PGtleXdvcmQ+UGlnbGV0czwva2V5
d29yZD48a2V5d29yZD5SZXNwaXJhdG9yeSBkaXNlYXNlczwva2V5d29yZD48L2tleXdvcmRzPjxk
YXRlcz48eWVhcj4yMDE2PC95ZWFyPjxwdWItZGF0ZXM+PGRhdGU+SnVuIDY8L2RhdGU+PC9wdWIt
ZGF0ZXM+PC9kYXRlcz48aXNibj4xNzQ2LTYxNDg8L2lzYm4+PGFjY2Vzc2lvbi1udW0+MjcyNjgw
NDM8L2FjY2Vzc2lvbi1udW0+PHVybHM+PHJlbGF0ZWQtdXJscz48dXJsPmh0dHBzOi8vd3d3Lm5j
YmkubmxtLm5paC5nb3YvcG1jL2FydGljbGVzL1BNQzQ4OTYwMTkvcGRmLzEyOTE3XzIwMTZfQXJ0
aWNsZV83MTQucGRmPC91cmw+PC9yZWxhdGVkLXVybHM+PC91cmxzPjxjdXN0b20yPlBNQzQ4OTYw
MTk8L2N1c3RvbTI+PGVsZWN0cm9uaWMtcmVzb3VyY2UtbnVtPjEwLjExODYvczEyOTE3LTAxNi0w
NzE0LTg8L2VsZWN0cm9uaWMtcmVzb3VyY2UtbnVtPjxyZW1vdGUtZGF0YWJhc2UtcHJvdmlkZXI+
TkxNPC9yZW1vdGUtZGF0YWJhc2UtcHJvdmlkZXI+PGxhbmd1YWdlPmVuZzwvbGFuZ3VhZ2U+PC9y
ZWNvcmQ+PC9DaXRlPjxDaXRlPjxBdXRob3I+R2lsYmVydDwvQXV0aG9yPjxZZWFyPjIwMTg8L1ll
YXI+PFJlY051bT42MzE8L1JlY051bT48cmVjb3JkPjxyZWMtbnVtYmVyPjYzMTwvcmVjLW51bWJl
cj48Zm9yZWlnbi1rZXlzPjxrZXkgYXBwPSJFTiIgZGItaWQ9Ijk5c3B4dHhhanhzYXNiZWZyOTVw
ZjAwcmZyczAwZXA5dmUyYSIgdGltZXN0YW1wPSIxNjY0NzM2NTgyIj42MzE8L2tleT48L2ZvcmVp
Z24ta2V5cz48cmVmLXR5cGUgbmFtZT0iSm91cm5hbCBBcnRpY2xlIj4xNzwvcmVmLXR5cGU+PGNv
bnRyaWJ1dG9ycz48YXV0aG9ycz48YXV0aG9yPkdpbGJlcnQsIE0uIFMuPC9hdXRob3I+PGF1dGhv
cj5JanNzZW5uYWdnZXIsIE4uPC9hdXRob3I+PGF1dGhvcj5LaWVzLCBBLiBLLjwvYXV0aG9yPjxh
dXRob3I+dmFuIE1pbCwgUy4gVy4gQy48L2F1dGhvcj48L2F1dGhvcnM+PC9jb250cmlidXRvcnM+
PGF1dGgtYWRkcmVzcz5BbmltYWwgTnV0cml0aW9uIEdyb3VwLCBEZXBhcnRtZW50IG9mIEFuaW1h
bCBTY2llbmNlcywgV2FnZW5pbmdlbiBVbml2ZXJzaXR5IGFuZCBSZXNlYXJjaCAsIFdhZ2VuaW5n
ZW4gLCBUaGUgTmV0aGVybGFuZHMuIENlbnRlciBmb3IgTW9sZWN1bGFyIE1lZGljaW5lLCBVbml2
ZXJzaXR5IE1lZGljYWwgQ2VudGVyIFV0cmVjaHQsIFV0cmVjaHQgVW5pdmVyc2l0eSAsIFV0cmVj
aHQgLCBUaGUgTmV0aGVybGFuZHMuIERTTSBOdXRyaXRpb25hbCBQcm9kdWN0cywgQW5pbWFsIE51
dHJpdGlvbiBhbmQgSGVhbHRoLCBLYWlzZXJhdWdzdCwgU3dpdHplcmxhbmQuPC9hdXRoLWFkZHJl
c3M+PHRpdGxlcz48dGl0bGU+UHJvdGVpbiBmZXJtZW50YXRpb24gaW4gdGhlIGd1dDsgaW1wbGlj
YXRpb25zIGZvciBpbnRlc3RpbmFsIGR5c2Z1bmN0aW9uIGluIGh1bWFucywgcGlncywgYW5kIHBv
dWx0cnk8L3RpdGxlPjxzZWNvbmRhcnktdGl0bGU+QW0gSiBQaHlzaW9sIEdhc3Ryb2ludGVzdCBM
aXZlciBQaHlzaW9sPC9zZWNvbmRhcnktdGl0bGU+PGFsdC10aXRsZT5BbWVyaWNhbiBqb3VybmFs
IG9mIHBoeXNpb2xvZ3kuIEdhc3Ryb2ludGVzdGluYWwgYW5kIGxpdmVyIHBoeXNpb2xvZ3k8L2Fs
dC10aXRsZT48c2hvcnQtdGl0bGU+UHJvdGVpbiBmZXJtZW50YXRpb24gaW4gdGhlIGd1dDsgaW1w
bGljYXRpb25zIGZvciBpbnRlc3RpbmFsIGR5c2Z1bmN0aW9uIGluIGh1bWFucywgcGlncywgYW5k
IHBvdWx0cnk8L3Nob3J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E1
OS1nMTcwPC9wYWdlcz48dm9sdW1lPjMxNTwvdm9sdW1lPjxudW1iZXI+MjwvbnVtYmVyPjxlZGl0
aW9uPjIwMTgvMDMvMzE8L2VkaXRpb24+PGtleXdvcmRzPjxrZXl3b3JkPkFuaW1hbHM8L2tleXdv
cmQ+PGtleXdvcmQ+QmlyZHM8L2tleXdvcmQ+PGtleXdvcmQ+RGlldGFyeSBDYXJib2h5ZHJhdGVz
L21ldGFib2xpc208L2tleXdvcmQ+PGtleXdvcmQ+RGlldGFyeSBQcm90ZWlucy8qbWV0YWJvbGlz
bTwva2V5d29yZD48a2V5d29yZD5GZXJtZW50YXRpb248L2tleXdvcmQ+PGtleXdvcmQ+R2FzdHJv
aW50ZXN0aW5hbCBUcmFjdC8qbWV0YWJvbGlzbS9waHlzaW9wYXRob2xvZ3k8L2tleXdvcmQ+PGtl
eXdvcmQ+SHVtYW5zPC9rZXl3b3JkPjxrZXl3b3JkPipJbnRlc3RpbmFsIERpc2Vhc2VzL21ldGFi
b2xpc20vcGh5c2lvcGF0aG9sb2d5PC9rZXl3b3JkPjxrZXl3b3JkPlN3aW5lPC9rZXl3b3JkPjxr
ZXl3b3JkPipicm9pbGVyPC9rZXl3b3JkPjxrZXl3b3JkPipndXQgaGVhbHRoPC9rZXl3b3JkPjxr
ZXl3b3JkPipodW1hbjwva2V5d29yZD48a2V5d29yZD4qaW50ZXN0aW5hbCBkaXNlYXNlPC9rZXl3
b3JkPjxrZXl3b3JkPiptZXRhYm9sb21pY3M8L2tleXdvcmQ+PGtleXdvcmQ+KnBpZzwva2V5d29y
ZD48a2V5d29yZD4qcHJvdGVpbiBmZXJtZW50YXRpb248L2tleXdvcmQ+PC9rZXl3b3Jkcz48ZGF0
ZXM+PHllYXI+MjAxODwveWVhcj48cHViLWRhdGVzPjxkYXRlPkF1ZyAxPC9kYXRlPjwvcHViLWRh
dGVzPjwvZGF0ZXM+PGlzYm4+MDE5My0xODU3PC9pc2JuPjxhY2Nlc3Npb24tbnVtPjI5NTk3MzU0
PC9hY2Nlc3Npb24tbnVtPjx1cmxzPjwvdXJscz48ZWxlY3Ryb25pYy1yZXNvdXJjZS1udW0+MTAu
MTE1Mi9hanBnaS4wMDMxOS4yMDE3PC9lbGVjdHJvbmljLXJlc291cmNlLW51bT48cmVtb3RlLWRh
dGFiYXNlLXByb3ZpZGVyPk5sbTwvcmVtb3RlLWRhdGFiYXNlLXByb3ZpZGVyPjxsYW5ndWFnZT5l
bmc8L2xhbmd1YWdlPjwvcmVjb3JkPjwvQ2l0ZT48Q2l0ZT48QXV0aG9yPkh1bXBocmV5PC9BdXRo
b3I+PFllYXI+MjAxOTwvWWVhcj48UmVjTnVtPjY0NDwvUmVjTnVtPjxyZWNvcmQ+PHJlYy1udW1i
ZXI+NjQ0PC9yZWMtbnVtYmVyPjxmb3JlaWduLWtleXM+PGtleSBhcHA9IkVOIiBkYi1pZD0iOTlz
cHh0eGFqeHNhc2JlZnI5NXBmMDByZnJzMDBlcDl2ZTJhIiB0aW1lc3RhbXA9IjE2NjQ3MzY1ODMi
PjY0NDwva2V5PjwvZm9yZWlnbi1rZXlzPjxyZWYtdHlwZSBuYW1lPSJKb3VybmFsIEFydGljbGUi
PjE3PC9yZWYtdHlwZT48Y29udHJpYnV0b3JzPjxhdXRob3JzPjxhdXRob3I+SHVtcGhyZXksIEIu
PC9hdXRob3I+PGF1dGhvcj5aaGFvLCBKLjwvYXV0aG9yPjxhdXRob3I+RmFyaXMsIFIuPC9hdXRo
b3I+PC9hdXRob3JzPjwvY29udHJpYnV0b3JzPjx0aXRsZXM+PHRpdGxlPlJldmlldzogTGluayBi
ZXR3ZWVuIGludGVzdGluYWwgaW1tdW5pdHkgYW5kIHByYWN0aWNhbCBhcHByb2FjaGVzIHRvIHN3
aW5lIG51dHJpdGlvbjwvdGl0bGU+PHNlY29uZGFyeS10aXRsZT5BbmltYWw8L3NlY29uZGFyeS10
aXRsZT48c2hvcnQtdGl0bGU+UmV2aWV3OiBMaW5rIGJldHdlZW4gaW50ZXN0aW5hbCBpbW11bml0
eSBhbmQgcHJhY3RpY2FsIGFwcHJvYWNoZXMgdG8gc3dpbmUgbnV0cml0aW9uPC9zaG9ydC10aXRs
ZT48L3RpdGxlcz48cGVyaW9kaWNhbD48ZnVsbC10aXRsZT5BbmltYWw8L2Z1bGwtdGl0bGU+PC9w
ZXJpb2RpY2FsPjxwYWdlcz4yNzM2LTI3NDQ8L3BhZ2VzPjx2b2x1bWU+MTM8L3ZvbHVtZT48bnVt
YmVyPjExPC9udW1iZXI+PGtleXdvcmRzPjxrZXl3b3JkPmltbXVuaXR5PC9rZXl3b3JkPjxrZXl3
b3JkPmludGVzdGluZTwva2V5d29yZD48a2V5d29yZD5udXRyaXRpb248L2tleXdvcmQ+PGtleXdv
cmQ+c3dpbmU8L2tleXdvcmQ+PGtleXdvcmQ+d2VhbmluZzwva2V5d29yZD48a2V5d29yZD5hbmlt
YWw8L2tleXdvcmQ+PGtleXdvcmQ+aW1tdW5vbG9neTwva2V5d29yZD48a2V5d29yZD5pbnRlc3Rp
bmUgbXVjb3NhPC9rZXl3b3JkPjxrZXl3b3JkPm51dHJpdGlvbmFsIHN0YXR1czwva2V5d29yZD48
a2V5d29yZD5waHlzaW9sb2d5PC9rZXl3b3JkPjxrZXl3b3JkPnBpZzwva2V5d29yZD48a2V5d29y
ZD5BbmltYWxzPC9rZXl3b3JkPjxrZXl3b3JkPkludGVzdGluYWwgTXVjb3NhPC9rZXl3b3JkPjxr
ZXl3b3JkPkludGVzdGluZXM8L2tleXdvcmQ+PC9rZXl3b3Jkcz48ZGF0ZXM+PHllYXI+MjAxOTwv
eWVhcj48L2RhdGVzPjx3b3JrLXR5cGU+UmV2aWV3PC93b3JrLXR5cGU+PHVybHM+PHJlbGF0ZWQt
dXJscz48dXJsPmh0dHBzOi8vd3d3LnNjb3B1cy5jb20vaW53YXJkL3JlY29yZC51cmk/ZWlkPTIt
czIuMC04NTA3MjEyMDAzOCZhbXA7ZG9pPTEwLjEwMTclMmZTMTc1MTczMTExOTAwMTg2MSZhbXA7
cGFydG5lcklEPTQwJmFtcDttZDU9YTA5NmQxZTkyNzk5MzI3NTA2NjFhODcxNTE3OTliYWVodHRw
czovL3d3dy5jYW1icmlkZ2Uub3JnL2NvcmUvc2VydmljZXMvYW9wLWNhbWJyaWRnZS1jb3JlL2Nv
bnRlbnQvdmlldy9FNkZGRjZFNzY5RTE0MTA3OUZCRDYyMkNDREIxRTEwQy9TMTc1MTczMTExOTAw
MTg2MWEucGRmL2Rpdi1jbGFzcy10aXRsZS1yZXZpZXctbGluay1iZXR3ZWVuLWludGVzdGluYWwt
aW1tdW5pdHktYW5kLXByYWN0aWNhbC1hcHByb2FjaGVzLXRvLXN3aW5lLW51dHJpdGlvbi1kaXYu
cGRmPC91cmw+PC9yZWxhdGVkLXVybHM+PC91cmxzPjxlbGVjdHJvbmljLXJlc291cmNlLW51bT4x
MC4xMDE3L3MxNzUxNzMxMTE5MDAxODYxPC9lbGVjdHJvbmljLXJlc291cmNlLW51bT48cmVtb3Rl
LWRhdGFiYXNlLW5hbWU+U2NvcHVzPC9yZW1vdGUtZGF0YWJhc2UtbmFtZT48bGFuZ3VhZ2U+RW5n
bGlzaDwvbGFuZ3VhZ2U+PC9yZWNvcmQ+PC9DaXRlPjxDaXRlPjxBdXRob3I+R2FvPC9BdXRob3I+
PFllYXI+MjAxOTwvWWVhcj48UmVjTnVtPjY0MjwvUmVjTnVtPjxyZWNvcmQ+PHJlYy1udW1iZXI+
NjQyPC9yZWMtbnVtYmVyPjxmb3JlaWduLWtleXM+PGtleSBhcHA9IkVOIiBkYi1pZD0iOTlzcHh0
eGFqeHNhc2JlZnI5NXBmMDByZnJzMDBlcDl2ZTJhIiB0aW1lc3RhbXA9IjE2NjQ3MzY1ODMiPjY0
Mjwva2V5PjwvZm9yZWlnbi1rZXlzPjxyZWYtdHlwZSBuYW1lPSJKb3VybmFsIEFydGljbGUiPjE3
PC9yZWYtdHlwZT48Y29udHJpYnV0b3JzPjxhdXRob3JzPjxhdXRob3I+R2FvLCBKLjwvYXV0aG9y
PjxhdXRob3I+WWluLCBKLjwvYXV0aG9yPjxhdXRob3I+WHUsIEsuPC9hdXRob3I+PGF1dGhvcj5M
aSwgVC48L2F1dGhvcj48YXV0aG9yPllpbiwgWS48L2F1dGhvcj48L2F1dGhvcnM+PC9jb250cmli
dXRvcnM+PHRpdGxlcz48dGl0bGU+V2hhdCBJcyB0aGUgSW1wYWN0IG9mIERpZXQgb24gTnV0cml0
aW9uYWwgRGlhcnJoZWEgQXNzb2NpYXRlZCB3aXRoIEd1dCBNaWNyb2Jpb3RhIGluIFdlYW5pbmcg
UGlnbGV0czogQSBTeXN0ZW0gUmV2aWV3PC90aXRsZT48c2Vjb25kYXJ5LXRpdGxlPkJpb01lZCBS
ZXNlYXJjaCBJbnRlcm5hdGlvbmFsPC9zZWNvbmRhcnktdGl0bGU+PHNob3J0LXRpdGxlPldoYXQg
SXMgdGhlIEltcGFjdCBvZiBEaWV0IG9uIE51dHJpdGlvbmFsIERpYXJyaGVhIEFzc29jaWF0ZWQg
d2l0aCBHdXQgTWljcm9iaW90YSBpbiBXZWFuaW5nIFBpZ2xldHM6IEEgU3lzdGVtIFJldmlldzwv
c2hvcnQtdGl0bGU+PC90aXRsZXM+PHBlcmlvZGljYWw+PGZ1bGwtdGl0bGU+QmlvTWVkIFJlc2Vh
cmNoIEludGVybmF0aW9uYWw8L2Z1bGwtdGl0bGU+PC9wZXJpb2RpY2FsPjx2b2x1bWU+MjAxOTwv
dm9sdW1lPjxrZXl3b3Jkcz48a2V5d29yZD5lbGVjdHJvbHl0ZTwva2V5d29yZD48a2V5d29yZD5z
dGFyY2g8L2tleXdvcmQ+PGtleXdvcmQ+ZGlhcnJoZWE8L2tleXdvcmQ+PGtleXdvcmQ+ZGlldGFy
eSBmaWJlcjwva2V5d29yZD48a2V5d29yZD5kaWV0YXJ5IGludGFrZTwva2V5d29yZD48a2V5d29y
ZD5kaWdlc3Rpb248L2tleXdvcmQ+PGtleXdvcmQ+ZWxlY3Ryb2x5dGUgYmFsYW5jZTwva2V5d29y
ZD48a2V5d29yZD5lbGVjdHJvbHl0ZSBkaXN0dXJiYW5jZTwva2V5d29yZD48a2V5d29yZD5ncm93
dGg8L2tleXdvcmQ+PGtleXdvcmQ+aW5jaWRlbmNlPC9rZXl3b3JkPjxrZXl3b3JkPmludGVzdGlu
ZSBhYnNvcnB0aW9uPC9rZXl3b3JkPjxrZXl3b3JkPmludGVzdGluZSBmbG9yYTwva2V5d29yZD48
a2V5d29yZD5ub25odW1hbjwva2V5d29yZD48a2V5d29yZD5udXRyaXRpb248L2tleXdvcmQ+PGtl
eXdvcmQ+cGlnbGV0PC9rZXl3b3JkPjxrZXl3b3JkPnByb3RlaW4gaW50YWtlPC9rZXl3b3JkPjxr
ZXl3b3JkPlJldmlldzwva2V5d29yZD48a2V5d29yZD53ZWFuaW5nPC9rZXl3b3JkPjxrZXl3b3Jk
PmFuaW1hbDwva2V5d29yZD48a2V5d29yZD5hbmltYWwgZm9vZDwva2V5d29yZD48a2V5d29yZD5k
aWV0PC9rZXl3b3JkPjxrZXl3b3JkPmRpc2Vhc2UgbW9kZWw8L2tleXdvcmQ+PGtleXdvcmQ+bWlj
cm9iaW9sb2d5PC9rZXl3b3JkPjxrZXl3b3JkPnBoeXNpb2xvZ3k8L2tleXdvcmQ+PGtleXdvcmQ+
cGlnPC9rZXl3b3JkPjxrZXl3b3JkPkFuaW1hbCBGZWVkPC9rZXl3b3JkPjxrZXl3b3JkPkFuaW1h
bCBOdXRyaXRpb25hbCBQaHlzaW9sb2dpY2FsIFBoZW5vbWVuYTwva2V5d29yZD48a2V5d29yZD5B
bmltYWxzPC9rZXl3b3JkPjxrZXl3b3JkPkRpZXRhcnkgUHJvdGVpbnM8L2tleXdvcmQ+PGtleXdv
cmQ+RGlzZWFzZSBNb2RlbHMsIEFuaW1hbDwva2V5d29yZD48a2V5d29yZD5HYXN0cm9pbnRlc3Rp
bmFsIE1pY3JvYmlvbWU8L2tleXdvcmQ+PGtleXdvcmQ+U3dpbmU8L2tleXdvcmQ+PC9rZXl3b3Jk
cz48ZGF0ZXM+PHllYXI+MjAxOTwveWVhcj48L2RhdGVzPjx3b3JrLXR5cGU+UmV2aWV3PC93b3Jr
LXR5cGU+PHVybHM+PHJlbGF0ZWQtdXJscz48dXJsPmh0dHBzOi8vd3d3LnNjb3B1cy5jb20vaW53
YXJkL3JlY29yZC51cmk/ZWlkPTItczIuMC04NTA3Nzc0NDE0MCZhbXA7ZG9pPTEwLjExNTUlMmYy
MDE5JTJmNjkxNjE4OSZhbXA7cGFydG5lcklEPTQwJmFtcDttZDU9ZjY3NzlhOWY3MTQxNjk2YmMz
NDM4MmZjNDc0MDA2OTlodHRwczovL2Rvd25sb2Fkcy5oaW5kYXdpLmNvbS9qb3VybmFscy9ibXJp
LzIwMTkvNjkxNjE4OS5wZGY8L3VybD48L3JlbGF0ZWQtdXJscz48L3VybHM+PGN1c3RvbTc+Njkx
NjE4OTwvY3VzdG9tNz48ZWxlY3Ryb25pYy1yZXNvdXJjZS1udW0+MTAuMTE1NS8yMDE5LzY5MTYx
ODk8L2VsZWN0cm9uaWMtcmVzb3VyY2UtbnVtPjxyZW1vdGUtZGF0YWJhc2UtbmFtZT5TY29wdXM8
L3JlbW90ZS1kYXRhYmFzZS1uYW1lPjxsYW5ndWFnZT5FbmdsaXNoPC9sYW5ndWFnZT48L3JlY29y
ZD48L0NpdGU+PENpdGU+PEF1dGhvcj5CYWJhdHVuZGU8L0F1dGhvcj48WWVhcj4yMDIxPC9ZZWFy
PjxSZWNOdW0+NTg8L1JlY051bT48cmVjb3JkPjxyZWMtbnVtYmVyPjU4PC9yZWMtbnVtYmVyPjxm
b3JlaWduLWtleXM+PGtleSBhcHA9IkVOIiBkYi1pZD0iOTlzcHh0eGFqeHNhc2JlZnI5NXBmMDBy
ZnJzMDBlcDl2ZTJhIiB0aW1lc3RhbXA9IjE2NTcyMzE3ODUiPjU4PC9rZXk+PC9mb3JlaWduLWtl
eXM+PHJlZi10eXBlIG5hbWU9IkpvdXJuYWwgQXJ0aWNsZSI+MTc8L3JlZi10eXBlPjxjb250cmli
dXRvcnM+PGF1dGhvcnM+PGF1dGhvcj5CYWJhdHVuZGUsIE8uIE8uPC9hdXRob3I+PGF1dGhvcj5Q
YXJrLCBDLiBTLjwvYXV0aG9yPjxhdXRob3I+QWRlb2xhLCBPLjwvYXV0aG9yPjwvYXV0aG9ycz48
L2NvbnRyaWJ1dG9ycz48dGl0bGVzPjx0aXRsZT5OdXRyaXRpb25hbCBwb3RlbnRpYWxzIG9mIGF0
eXBpY2FsIGZlZWQgaW5ncmVkaWVudHMgZm9yIGJyb2lsZXIgY2hpY2tlbnMgYW5kIHBpZ3M8L3Rp
dGxlPjxzZWNvbmRhcnktdGl0bGU+QW5pbWFsczwvc2Vjb25kYXJ5LXRpdGxlPjxzaG9ydC10aXRs
ZT5OdXRyaXRpb25hbCBwb3RlbnRpYWxzIG9mIGF0eXBpY2FsIGZlZWQgaW5ncmVkaWVudHMgZm9y
IGJyb2lsZXIgY2hpY2tlbnMgYW5kIHBpZ3M8L3Nob3J0LXRpdGxlPjwvdGl0bGVzPjxwZXJpb2Rp
Y2FsPjxmdWxsLXRpdGxlPkFuaW1hbHM8L2Z1bGwtdGl0bGU+PC9wZXJpb2RpY2FsPjx2b2x1bWU+
MTE8L3ZvbHVtZT48bnVtYmVyPjU8L251bWJlcj48a2V5d29yZHM+PGtleXdvcmQ+QnJvaWxlciBj
aGlja2Vuczwva2V5d29yZD48a2V5d29yZD5EaWV0czwva2V5d29yZD48a2V5d29yZD5OdXRyaXRp
b25hbCBwb3RlbnRpYWxzPC9rZXl3b3JkPjxrZXl3b3JkPlBpZ3M8L2tleXdvcmQ+PGtleXdvcmQ+
VW5jb21tb24gZmVlZCBpbmdyZWRpZW50czwva2V5d29yZD48a2V5d29yZD5hbmltYWwgZXhwZXJp
bWVudDwva2V5d29yZD48a2V5d29yZD5hbmltYWwgZm9vZDwva2V5d29yZD48a2V5d29yZD5iYXJs
ZXk8L2tleXdvcmQ+PGtleXdvcmQ+YnJvaWxlcjwva2V5d29yZD48a2V5d29yZD5kZXZlbG9wbWVu
dDwva2V5d29yZD48a2V5d29yZD5mZWVkaW5nPC9rZXl3b3JkPjxrZXl3b3JkPm5vbmh1bWFuPC9r
ZXl3b3JkPjxrZXl3b3JkPk5vcnRoIEFtZXJpY2E8L2tleXdvcmQ+PGtleXdvcmQ+bnV0cmllbnQ8
L2tleXdvcmQ+PGtleXdvcmQ+bnV0cml0aW9uPC9rZXl3b3JkPjxrZXl3b3JkPm9pbHNlZWQ8L2tl
eXdvcmQ+PGtleXdvcmQ+cGlnPC9rZXl3b3JkPjxrZXl3b3JkPnJhcGVzZWVkIG1lYWw8L2tleXdv
cmQ+PGtleXdvcmQ+cmV2aWV3PC9rZXl3b3JkPjxrZXl3b3JkPnNveWJlYW4gbWVhbDwva2V5d29y
ZD48a2V5d29yZD53aGVhdDwva2V5d29yZD48L2tleXdvcmRzPjxkYXRlcz48eWVhcj4yMDIxPC95
ZWFyPjwvZGF0ZXM+PHdvcmstdHlwZT5SZXZpZXc8L3dvcmstdHlwZT48dXJscz48cmVsYXRlZC11
cmxzPjx1cmw+aHR0cHM6Ly93d3cuc2NvcHVzLmNvbS9pbndhcmQvcmVjb3JkLnVyaT9laWQ9Mi1z
Mi4wLTg1MTA0MzgxNDg2JmFtcDtkb2k9MTAuMzM5MCUyZmFuaTExMDUxMTk2JmFtcDtwYXJ0bmVy
SUQ9NDAmYW1wO21kNT02NzFiZjJlOTQzNmNjMjI0MmY1MzRjYTM4YmEzNWRhZTwvdXJsPjx1cmw+
aHR0cHM6Ly9tZHBpLXJlcy5jb20vZF9hdHRhY2htZW50L2FuaW1hbHMvYW5pbWFscy0xMS0wMTE5
Ni9hcnRpY2xlX2RlcGxveS9hbmltYWxzLTExLTAxMTk2LXYyLnBkZj92ZXJzaW9uPTE2MjAyODI1
NDc8L3VybD48L3JlbGF0ZWQtdXJscz48L3VybHM+PGN1c3RvbTc+MTE5NjwvY3VzdG9tNz48ZWxl
Y3Ryb25pYy1yZXNvdXJjZS1udW0+MTAuMzM5MC9hbmkxMTA1MTE5NjwvZWxlY3Ryb25pYy1yZXNv
dXJjZS1udW0+PHJlbW90ZS1kYXRhYmFzZS1uYW1lPlNjb3B1czwvcmVtb3RlLWRhdGFiYXNlLW5h
bWU+PGxhbmd1YWdlPkVuZ2xpc2g8L2xhbmd1YWdlPjwvcmVjb3JkPjwvQ2l0ZT48Q2l0ZT48QXV0
aG9yPktsZWluPC9BdXRob3I+PFllYXI+MjAyMTwvWWVhcj48UmVjTnVtPjY4MDwvUmVjTnVtPjxy
ZWNvcmQ+PHJlYy1udW1iZXI+NjgwPC9yZWMtbnVtYmVyPjxmb3JlaWduLWtleXM+PGtleSBhcHA9
IkVOIiBkYi1pZD0iOTlzcHh0eGFqeHNhc2JlZnI5NXBmMDByZnJzMDBlcDl2ZTJhIiB0aW1lc3Rh
bXA9IjE2NjQ3MzY1ODQiPjY4MDwva2V5PjwvZm9yZWlnbi1rZXlzPjxyZWYtdHlwZSBuYW1lPSJK
b3VybmFsIEFydGljbGUiPjE3PC9yZWYtdHlwZT48Y29udHJpYnV0b3JzPjxhdXRob3JzPjxhdXRo
b3I+S2xlaW4sIEQuIFIuPC9hdXRob3I+PGF1dGhvcj5TY2huZWlkZXIsIEwuIEkuPC9hdXRob3I+
PGF1dGhvcj5EYSBTaWx2YSwgSi4gQy48L2F1dGhvcj48YXV0aG9yPlJvc3NpLCBDLiBBLiBSLjwv
YXV0aG9yPjxhdXRob3I+RGUgT2xpdmVpcmEsIFYuPC9hdXRob3I+PC9hdXRob3JzPjwvY29udHJp
YnV0b3JzPjx0aXRsZXM+PHRpdGxlPlBpZ2xldHMmYXBvczsgZ3V0IG1pY3JvYmlvdGEgZHluYW1p
Y3M8L3RpdGxlPjxzZWNvbmRhcnktdGl0bGU+Q0FCIFJldmlld3M6IFBlcnNwZWN0aXZlcyBpbiBB
Z3JpY3VsdHVyZSwgVmV0ZXJpbmFyeSBTY2llbmNlLCBOdXRyaXRpb24gYW5kIE5hdHVyYWwgUmVz
b3VyY2VzPC9zZWNvbmRhcnktdGl0bGU+PHNob3J0LXRpdGxlPlBpZ2xldHMmYXBvczsgZ3V0IG1p
Y3JvYmlvdGEgZHluYW1pY3M8L3Nob3J0LXRpdGxlPjwvdGl0bGVzPjxwZXJpb2RpY2FsPjxmdWxs
LXRpdGxlPkNBQiBSZXZpZXdzOiBQZXJzcGVjdGl2ZXMgaW4gQWdyaWN1bHR1cmUsIFZldGVyaW5h
cnkgU2NpZW5jZSwgTnV0cml0aW9uIGFuZCBOYXR1cmFsIFJlc291cmNlczwvZnVsbC10aXRsZT48
L3BlcmlvZGljYWw+PHZvbHVtZT4xNjwvdm9sdW1lPjxudW1iZXI+NDg8L251bWJlcj48a2V5d29y
ZHM+PGtleXdvcmQ+QW50aW1pY3JvYmlhbDwva2V5d29yZD48a2V5d29yZD5CYWN0ZXJpYTwva2V5
d29yZD48a2V5d29yZD5HdXQ8L2tleXdvcmQ+PGtleXdvcmQ+SGVhbHRoPC9rZXl3b3JkPjxrZXl3
b3JkPkltbXVuaXR5PC9rZXl3b3JkPjxrZXl3b3JkPk1ldGFnZW5vbWljPC9rZXl3b3JkPjxrZXl3
b3JkPk51dHJpdGlvbjwva2V5d29yZD48L2tleXdvcmRzPjxkYXRlcz48eWVhcj4yMDIxPC95ZWFy
PjwvZGF0ZXM+PHdvcmstdHlwZT5SZXZpZXc8L3dvcmstdHlwZT48dXJscz48cmVsYXRlZC11cmxz
Pjx1cmw+aHR0cHM6Ly93d3cuc2NvcHVzLmNvbS9pbndhcmQvcmVjb3JkLnVyaT9laWQ9Mi1zMi4w
LTg1MTE0NDAwNTc1JmFtcDtkb2k9MTAuMTA3OSUyZlBBVlNOTlIyMDIxMTYwNDgmYW1wO3BhcnRu
ZXJJRD00MCZhbXA7bWQ1PWNmYTJlMjQwNjI4YjI4ODQyYjkzMGVhNzViYjFmNDFlPC91cmw+PC9y
ZWxhdGVkLXVybHM+PC91cmxzPjxjdXN0b203PjE2PC9jdXN0b203PjxlbGVjdHJvbmljLXJlc291
cmNlLW51bT4xMC4xMDc5L3BhdnNubnIyMDIxMTYwNDg8L2VsZWN0cm9uaWMtcmVzb3VyY2UtbnVt
PjxyZW1vdGUtZGF0YWJhc2UtbmFtZT5TY29wdXM8L3JlbW90ZS1kYXRhYmFzZS1uYW1lPjxsYW5n
dWFnZT5FbmdsaXNoPC9sYW5ndWFnZT48L3JlY29yZD48L0NpdGU+PENpdGU+PEF1dGhvcj5MYWly
ZDwvQXV0aG9yPjxZZWFyPjIwMjE8L1llYXI+PFJlY051bT42ODE8L1JlY051bT48cmVjb3JkPjxy
ZWMtbnVtYmVyPjY4MTwvcmVjLW51bWJlcj48Zm9yZWlnbi1rZXlzPjxrZXkgYXBwPSJFTiIgZGIt
aWQ9Ijk5c3B4dHhhanhzYXNiZWZyOTVwZjAwcmZyczAwZXA5dmUyYSIgdGltZXN0YW1wPSIxNjY0
NzM2NTg0Ij42ODE8L2tleT48L2ZvcmVpZ24ta2V5cz48cmVmLXR5cGUgbmFtZT0iSm91cm5hbCBB
cnRpY2xlIj4xNzwvcmVmLXR5cGU+PGNvbnRyaWJ1dG9ycz48YXV0aG9ycz48YXV0aG9yPkxhaXJk
LCBULiBKLjwvYXV0aG9yPjxhdXRob3I+QWJyYWhhbSwgUy48L2F1dGhvcj48YXV0aG9yPkpvcmRh
biwgRC48L2F1dGhvcj48YXV0aG9yPlBsdXNrZSwgSi4gUi48L2F1dGhvcj48YXV0aG9yPkhhbXBz
b24sIEQuIEouPC9hdXRob3I+PGF1dGhvcj5Ucm90dCwgRC4gSi48L2F1dGhvcj48YXV0aG9yPk8m
YXBvcztEZWEsIE0uPC9hdXRob3I+PC9hdXRob3JzPjwvY29udHJpYnV0b3JzPjx0aXRsZXM+PHRp
dGxlPlBvcmNpbmUgZW50ZXJvdG94aWdlbmljIEVzY2hlcmljaGlhIGNvbGk6IEFudGltaWNyb2Jp
YWwgcmVzaXN0YW5jZSBhbmQgZGV2ZWxvcG1lbnQgb2YgbWljcm9iaWFsLWJhc2VkIGFsdGVybmF0
aXZlIGNvbnRyb2wgc3RyYXRlZ2llczwvdGl0bGU+PHNlY29uZGFyeS10aXRsZT5WZXRlcmluYXJ5
IE1pY3JvYmlvbG9neTwvc2Vjb25kYXJ5LXRpdGxlPjxzaG9ydC10aXRsZT5Qb3JjaW5lIGVudGVy
b3RveGlnZW5pYyBFc2NoZXJpY2hpYSBjb2xpOiBBbnRpbWljcm9iaWFsIHJlc2lzdGFuY2UgYW5k
IGRldmVsb3BtZW50IG9mIG1pY3JvYmlhbC1iYXNlZCBhbHRlcm5hdGl2ZSBjb250cm9sIHN0cmF0
ZWdpZXM8L3Nob3J0LXRpdGxlPjwvdGl0bGVzPjxwZXJpb2RpY2FsPjxmdWxsLXRpdGxlPlZldGVy
aW5hcnkgTWljcm9iaW9sb2d5PC9mdWxsLXRpdGxlPjwvcGVyaW9kaWNhbD48dm9sdW1lPjI1ODwv
dm9sdW1lPjxrZXl3b3Jkcz48a2V5d29yZD5BbnRpbWljcm9iaWFsIHJlc2lzdGFuY2U8L2tleXdv
cmQ+PGtleXdvcmQ+QmFjdGVyaW9waGFnZXM8L2tleXdvcmQ+PGtleXdvcmQ+RW50ZXJvdG94aWdl
bmljIEVzY2hlcmljaGlhIGNvbGk8L2tleXdvcmQ+PGtleXdvcmQ+UGlnczwva2V5d29yZD48a2V5
d29yZD5Qcm9iaW90aWNzPC9rZXl3b3JkPjxrZXl3b3JkPlZhY2NpbmVzPC9rZXl3b3JkPjxrZXl3
b3JkPmFudGlpbmZlY3RpdmUgYWdlbnQ8L2tleXdvcmQ+PGtleXdvcmQ+Zm9vZCBhZGRpdGl2ZTwv
a2V5d29yZD48a2V5d29yZD5wcm9iaW90aWMgYWdlbnQ8L2tleXdvcmQ+PGtleXdvcmQ+YW5pbWFs
IGhlYWx0aDwva2V5d29yZD48a2V5d29yZD5hbmltYWwgd2VsZmFyZTwva2V5d29yZD48a2V5d29y
ZD5hbnRpYmlvdGljIHJlc2lzdGFuY2U8L2tleXdvcmQ+PGtleXdvcmQ+Y29udHJvbCBzdHJhdGVn
eTwva2V5d29yZD48a2V5d29yZD5Fc2NoZXJpY2hpYSBjb2xpIGluZmVjdGlvbjwva2V5d29yZD48
a2V5d29yZD5mZXJtZW50YXRpb248L2tleXdvcmQ+PGtleXdvcmQ+Zm9vZCBjaGFpbjwva2V5d29y
ZD48a2V5d29yZD5pbmNpZGVuY2U8L2tleXdvcmQ+PGtleXdvcmQ+bW9ydGFsaXR5IHJhdGU8L2tl
eXdvcmQ+PGtleXdvcmQ+bm9uaHVtYW48L2tleXdvcmQ+PGtleXdvcmQ+T25lIEhlYWx0aDwva2V5
d29yZD48a2V5d29yZD5waGFnZSB0aGVyYXB5PC9rZXl3b3JkPjxrZXl3b3JkPnBpZzwva2V5d29y
ZD48a2V5d29yZD5wb3JrPC9rZXl3b3JkPjxrZXl3b3JkPnB1YmxpYyBoZWFsdGg8L2tleXdvcmQ+
PGtleXdvcmQ+UmV2aWV3PC9rZXl3b3JkPjxrZXl3b3JkPnZldGVyaW5hcmlhbjwva2V5d29yZD48
a2V5d29yZD5hbmltYWw8L2tleXdvcmQ+PGtleXdvcmQ+ZHJ1ZyBlZmZlY3Q8L2tleXdvcmQ+PGtl
eXdvcmQ+bWljcm9iaW9sb2d5PC9rZXl3b3JkPjxrZXl3b3JkPm11bHRpZHJ1ZyByZXNpc3RhbmNl
PC9rZXl3b3JkPjxrZXl3b3JkPnN3aW5lIGRpc2Vhc2U8L2tleXdvcmQ+PGtleXdvcmQ+dmV0ZXJp
bmFyeSBtZWRpY2luZTwva2V5d29yZD48a2V5d29yZD5BbmltYWxzPC9rZXl3b3JkPjxrZXl3b3Jk
PkFudGktQmFjdGVyaWFsIEFnZW50czwva2V5d29yZD48a2V5d29yZD5EcnVnIFJlc2lzdGFuY2Us
IE11bHRpcGxlLCBCYWN0ZXJpYWw8L2tleXdvcmQ+PGtleXdvcmQ+RXNjaGVyaWNoaWEgY29saSBJ
bmZlY3Rpb25zPC9rZXl3b3JkPjxrZXl3b3JkPlN3aW5lPC9rZXl3b3JkPjxrZXl3b3JkPlN3aW5l
IERpc2Vhc2VzPC9rZXl3b3JkPjwva2V5d29yZHM+PGRhdGVzPjx5ZWFyPjIwMjE8L3llYXI+PC9k
YXRlcz48d29yay10eXBlPlJldmlldzwvd29yay10eXBlPjx1cmxzPjxyZWxhdGVkLXVybHM+PHVy
bD5odHRwczovL3d3dy5zY29wdXMuY29tL2lud2FyZC9yZWNvcmQudXJpP2VpZD0yLXMyLjAtODUx
MDY5NDkzNjcmYW1wO2RvaT0xMC4xMDE2JTJmai52ZXRtaWMuMjAyMS4xMDkxMTcmYW1wO3BhcnRu
ZXJJRD00MCZhbXA7bWQ1PWUzZjE1ZTgzMjE4ZTgwMDM5Y2VhNTZlMmI5NzFhMjViPC91cmw+PC9y
ZWxhdGVkLXVybHM+PC91cmxzPjxjdXN0b203PjEwOTExNzwvY3VzdG9tNz48ZWxlY3Ryb25pYy1y
ZXNvdXJjZS1udW0+MTAuMTAxNi9qLnZldG1pYy4yMDIxLjEwOTExNzwvZWxlY3Ryb25pYy1yZXNv
dXJjZS1udW0+PHJlbW90ZS1kYXRhYmFzZS1uYW1lPlNjb3B1czwvcmVtb3RlLWRhdGFiYXNlLW5h
bWU+PGxhbmd1YWdlPkVuZ2xpc2g8L2xhbmd1YWdlPjwvcmVjb3JkPjwvQ2l0ZT48Q2l0ZT48QXV0
aG9yPkJvbmV0dGk8L0F1dGhvcj48WWVhcj4yMDIxPC9ZZWFyPjxSZWNOdW0+MTAzPC9SZWNOdW0+
PHJlY29yZD48cmVjLW51bWJlcj4xMDM8L3JlYy1udW1iZXI+PGZvcmVpZ24ta2V5cz48a2V5IGFw
cD0iRU4iIGRiLWlkPSI5OXNweHR4YWp4c2FzYmVmcjk1cGYwMHJmcnMwMGVwOXZlMmEiIHRpbWVz
dGFtcD0iMTY1NzIzMTc4NSI+MTAzPC9rZXk+PC9mb3JlaWduLWtleXM+PHJlZi10eXBlIG5hbWU9
IkpvdXJuYWwgQXJ0aWNsZSI+MTc8L3JlZi10eXBlPjxjb250cmlidXRvcnM+PGF1dGhvcnM+PGF1
dGhvcj5Cb25ldHRpLCBBLjwvYXV0aG9yPjxhdXRob3I+VHVnbm9saSwgQi48L2F1dGhvcj48YXV0
aG9yPlBpdmEsIEEuPC9hdXRob3I+PGF1dGhvcj5HcmlsbGksIEUuPC9hdXRob3I+PC9hdXRob3Jz
PjwvY29udHJpYnV0b3JzPjxhdXRoLWFkZHJlc3M+W0JvbmV0dGksIEFuZHJlYTsgUGl2YSwgQW5k
cmVhOyBHcmlsbGksIEVzdGVyXSBVbml2IEJvbG9nbmEsIERpcGFydGltZW50byBTY2kgTWVkIFZl
dCBESU1FVkVULCBWaWEgVG9sYXJhIDUwLCBJLTQwMDY0IE96emFubyBEZWxsZW1pbGlhLCBCTywg
SXRhbHkuIFtUdWdub2xpLCBCZW5lZGV0dGE7IFBpdmEsIEFuZHJlYV0gVmV0YWdybyBTcEEsIFZp
YSBQb3JybyAyLCBJLTQyMTI0IFJlZ2dpbyBFbWlsaWEsIEl0YWx5LiBbR3JpbGxpLCBFc3Rlcl0g
VmV0YWdybyBJbmMsIDExNiBXIEphY2tzb24gQmx2ZCxTdWl0ZSAzMjAsIENoaWNhZ28sIElMIDYw
NjA0IFVTQS4mI3hEO0dyaWxsaSwgRSAoY29ycmVzcG9uZGluZyBhdXRob3IpLCBVbml2IEJvbG9n
bmEsIERpcGFydGltZW50byBTY2kgTWVkIFZldCBESU1FVkVULCBWaWEgVG9sYXJhIDUwLCBJLTQw
MDY0IE96emFubyBEZWxsZW1pbGlhLCBCTywgSXRhbHkuOyBHcmlsbGksIEUgKGNvcnJlc3BvbmRp
bmcgYXV0aG9yKSwgVmV0YWdybyBJbmMsIDExNiBXIEphY2tzb24gQmx2ZCxTdWl0ZSAzMjAsIENo
aWNhZ28sIElMIDYwNjA0IFVTQS4mI3hEO2FuZHJlYS5ib25ldHRpMTVAdW5pYm8uaXQ7IGJlbmVk
ZXR0YS50dWdub2xpQHZldGFncm8uY29tOyBhbmRyZWEucGl2YUB1bmliby5pdDsgZXN0ZXIuZ3Jp
bGxpQHVuaWJvLml0PC9hdXRoLWFkZHJlc3M+PHRpdGxlcz48dGl0bGU+VG93YXJkcyBaZXJvIFpp
bmMgT3hpZGU6IEZlZWRpbmcgU3RyYXRlZ2llcyB0byBNYW5hZ2UgUG9zdC1XZWFuaW5nIERpYXJy
aGVhIGluIFBpZ2xldHM8L3RpdGxlPjxzZWNvbmRhcnktdGl0bGU+QW5pbWFsczwvc2Vjb25kYXJ5
LXRpdGxlPjxhbHQtdGl0bGU+QW5pbWFsczwvYWx0LXRpdGxlPjxzaG9ydC10aXRsZT5Ub3dhcmRz
IFplcm8gWmluYyBPeGlkZTogRmVlZGluZyBTdHJhdGVnaWVzIHRvIE1hbmFnZSBQb3N0LVdlYW5p
bmcgRGlhcnJoZWEgaW4gUGlnbGV0czwvc2hvcnQtdGl0bGU+PC90aXRsZXM+PHBlcmlvZGljYWw+
PGZ1bGwtdGl0bGU+QW5pbWFsczwvZnVsbC10aXRsZT48L3BlcmlvZGljYWw+PGFsdC1wZXJpb2Rp
Y2FsPjxmdWxsLXRpdGxlPkFuaW1hbHM8L2Z1bGwtdGl0bGU+PC9hbHQtcGVyaW9kaWNhbD48cGFn
ZXM+MjQ8L3BhZ2VzPjx2b2x1bWU+MTE8L3ZvbHVtZT48bnVtYmVyPjM8L251bWJlcj48a2V5d29y
ZHM+PGtleXdvcmQ+emluYyBveGlkZTwva2V5d29yZD48a2V5d29yZD5wb3N0LXdlYW5pbmcgZGlh
cnJoZWE8L2tleXdvcmQ+PGtleXdvcmQ+RXNjaGVyaWNoaWEgY29saSBGNDwva2V5d29yZD48a2V5
d29yZD5LODg8L2tleXdvcmQ+PGtleXdvcmQ+RVRFQzwva2V5d29yZD48a2V5d29yZD5waWdsZXQ8
L2tleXdvcmQ+PGtleXdvcmQ+cGlnIG51dHJpdGlvbjwva2V5d29yZD48a2V5d29yZD53ZWFuaW5n
PC9rZXl3b3JkPjxrZXl3b3JkPmVudGVyb3RveGlnZW5pYyBlc2NoZXJpY2hpYS1jb2xpPC9rZXl3
b3JkPjxrZXl3b3JkPnNwcmF5LWRyaWVkIHBsYXNtYTwva2V5d29yZD48a2V5d29yZD5lYXJseS13
ZWFuZWQgcGlnczwva2V5d29yZD48a2V5d29yZD5pbXByb3ZlcyBncm93dGgtcGVyZm9ybWFuY2U8
L2tleXdvcmQ+PGtleXdvcmQ+c21hbGwtaW50ZXN0aW5hbCBtb3JwaG9sb2d5PC9rZXl3b3JkPjxr
ZXl3b3JkPmZlZDwva2V5d29yZD48a2V5d29yZD5waGFybWFjb2xvZ2ljYWwgbGV2ZWxzPC9rZXl3
b3JkPjxrZXl3b3JkPm5hdHVyZS1pZGVudGljYWwgY29tcG91bmRzPC9rZXl3b3JkPjxrZXl3b3Jk
PmVnZy15b2xrIGFudGlib2RpZXM8L2tleXdvcmQ+PGtleXdvcmQ+bG93LXByb3RlaW4gZGlldHM8
L2tleXdvcmQ+PGtleXdvcmQ+b3JnYW5pYy1hY2lkczwva2V5d29yZD48a2V5d29yZD5BZ3JpY3Vs
dHVyZTwva2V5d29yZD48a2V5d29yZD5WZXRlcmluYXJ5IFNjaWVuY2VzPC9rZXl3b3JkPjxrZXl3
b3JkPlpvb2xvZ3k8L2tleXdvcmQ+PC9rZXl3b3Jkcz48ZGF0ZXM+PHllYXI+MjAyMTwveWVhcj48
cHViLWRhdGVzPjxkYXRlPk1hcjwvZGF0ZT48L3B1Yi1kYXRlcz48L2RhdGVzPjxpc2JuPjIwNzYt
MjYxNTwvaXNibj48YWNjZXNzaW9uLW51bT5XT1M6MDAwNjMzMTg0NzAwMDAxPC9hY2Nlc3Npb24t
bnVtPjx3b3JrLXR5cGU+UmV2aWV3PC93b3JrLXR5cGU+PHVybHM+PHJlbGF0ZWQtdXJscz48dXJs
PjxzdHlsZSBmYWNlPSJ1bmRlcmxpbmUiIGZvbnQ9ImRlZmF1bHQiIHNpemU9IjEwMCUiPiZsdDtH
byB0byBJU0kmZ3Q7Oi8vV09TOjAwMDYzMzE4NDcwMDAwMTwvc3R5bGU+PC91cmw+PHVybD5odHRw
czovL21kcGktcmVzLmNvbS9kX2F0dGFjaG1lbnQvYW5pbWFscy9hbmltYWxzLTExLTAwNjQyL2Fy
dGljbGVfZGVwbG95L2FuaW1hbHMtMTEtMDA2NDItdjIucGRmP3ZlcnNpb249MTYxNDg0MDU0Mzwv
dXJsPjwvcmVsYXRlZC11cmxzPjwvdXJscz48Y3VzdG9tNz42NDI8L2N1c3RvbTc+PGVsZWN0cm9u
aWMtcmVzb3VyY2UtbnVtPjEwLjMzOTAvYW5pMTEwMzA2NDI8L2VsZWN0cm9uaWMtcmVzb3VyY2Ut
bnVtPjxsYW5ndWFnZT5FbmdsaXNoPC9sYW5ndWFnZT48L3JlY29yZD48L0NpdGU+PENpdGU+PEF1
dGhvcj5YaWE8L0F1dGhvcj48WWVhcj4yMDIxPC9ZZWFyPjxSZWNOdW0+Njk0PC9SZWNOdW0+PHJl
Y29yZD48cmVjLW51bWJlcj42OTQ8L3JlYy1udW1iZXI+PGZvcmVpZ24ta2V5cz48a2V5IGFwcD0i
RU4iIGRiLWlkPSI5OXNweHR4YWp4c2FzYmVmcjk1cGYwMHJmcnMwMGVwOXZlMmEiIHRpbWVzdGFt
cD0iMTY2NDczNjU4NSI+Njk0PC9rZXk+PC9mb3JlaWduLWtleXM+PHJlZi10eXBlIG5hbWU9Ikpv
dXJuYWwgQXJ0aWNsZSI+MTc8L3JlZi10eXBlPjxjb250cmlidXRvcnM+PGF1dGhvcnM+PGF1dGhv
cj5YaWEsIEouPC9hdXRob3I+PGF1dGhvcj5GYW4sIEguPC9hdXRob3I+PGF1dGhvcj5ZYW5nLCBK
LjwvYXV0aG9yPjxhdXRob3I+U29uZywgVC48L2F1dGhvcj48YXV0aG9yPlBhbmcsIEwuPC9hdXRo
b3I+PGF1dGhvcj5EZW5nLCBILjwvYXV0aG9yPjxhdXRob3I+UmVuLCBaLjwvYXV0aG9yPjxhdXRo
b3I+RGVuZywgSi48L2F1dGhvcj48L2F1dGhvcnM+PC9jb250cmlidXRvcnM+PGF1dGgtYWRkcmVz
cz5UaGUgS2V5IExhYm9yYXRvcnkgb2YgQW5pbWFsIERpc2Vhc2UgYW5kIEh1bWFuIEhlYWx0aCBv
ZiBTaWNodWFuIFByb3ZpbmNlLCBDb2xsZWdlIG9mIFZldGVyaW5hcnkgTWVkaWNpbmUsIFNpY2h1
YW4gQWdyaWN1bHR1cmFsIFVuaXZlcnNpdHksIENoZW5nZHUsIFNpY2h1YW4sIENoaW5hLjwvYXV0
aC1hZGRyZXNzPjx0aXRsZXM+PHRpdGxlPlJlc2VhcmNoIHByb2dyZXNzIG9uIGRpYXJyaG9lYSBh
bmQgaXRzIG1lY2hhbmlzbSBpbiB3ZWFuZWQgcGlnbGV0cyBmZWQgYSBoaWdoLXByb3RlaW4gZGll
dDwvdGl0bGU+PHNlY29uZGFyeS10aXRsZT5KIEFuaW0gUGh5c2lvbCBBbmltIE51dHIgKEJlcmwp
PC9zZWNvbmRhcnktdGl0bGU+PGFsdC10aXRsZT5Kb3VybmFsIG9mIGFuaW1hbCBwaHlzaW9sb2d5
IGFuZCBhbmltYWwgbnV0cml0aW9uPC9hbHQtdGl0bGU+PHNob3J0LXRpdGxlPlJlc2VhcmNoIHBy
b2dyZXNzIG9uIGRpYXJyaG9lYSBhbmQgaXRzIG1lY2hhbmlzbSBpbiB3ZWFuZWQgcGlnbGV0cyBm
ZWQgYSBoaWdoLXByb3RlaW4gZGlldDwvc2hvcnQtdGl0bGU+PC90aXRsZXM+PHBlcmlvZGljYWw+
PGZ1bGwtdGl0bGU+SiBBbmltIFBoeXNpb2wgQW5pbSBOdXRyIChCZXJsKTwvZnVsbC10aXRsZT48
YWJici0xPkpvdXJuYWwgb2YgYW5pbWFsIHBoeXNpb2xvZ3kgYW5kIGFuaW1hbCBudXRyaXRpb248
L2FiYnItMT48L3BlcmlvZGljYWw+PGFsdC1wZXJpb2RpY2FsPjxmdWxsLXRpdGxlPkpvdXJuYWwg
b2YgQW5pbWFsIFBoeXNpb2xvZ3kgYW5kIEFuaW1hbCBOdXRyaXRpb248L2Z1bGwtdGl0bGU+PC9h
bHQtcGVyaW9kaWNhbD48ZWRpdGlvbj4yMDIxLzExLzAyPC9lZGl0aW9uPjxrZXl3b3Jkcz48a2V5
d29yZD5kaWFycmhvZWE8L2tleXdvcmQ+PGtleXdvcmQ+aGlnaCBwcm90ZWluPC9rZXl3b3JkPjxr
ZXl3b3JkPmludGVzdGluYWwgYmFycmllcjwva2V5d29yZD48a2V5d29yZD53ZWFuZWQgcGlnbGV0
czwva2V5d29yZD48L2tleXdvcmRzPjxkYXRlcz48eWVhcj4yMDIxPC95ZWFyPjxwdWItZGF0ZXM+
PGRhdGU+T2N0IDMxPC9kYXRlPjwvcHViLWRhdGVzPjwvZGF0ZXM+PGlzYm4+MDkzMS0yNDM5PC9p
c2JuPjxhY2Nlc3Npb24tbnVtPjM0NzE5ODE2PC9hY2Nlc3Npb24tbnVtPjx1cmxzPjxyZWxhdGVk
LXVybHM+PHVybD5odHRwczovL29ubGluZWxpYnJhcnkud2lsZXkuY29tL2RvaS9wZGZkaXJlY3Qv
MTAuMTExMS9qcG4uMTM2NTQ/ZG93bmxvYWQ9dHJ1ZTwvdXJsPjwvcmVsYXRlZC11cmxzPjwvdXJs
cz48ZWxlY3Ryb25pYy1yZXNvdXJjZS1udW0+MTAuMTExMS9qcG4uMTM2NTQ8L2VsZWN0cm9uaWMt
cmVzb3VyY2UtbnVtPjxyZW1vdGUtZGF0YWJhc2UtcHJvdmlkZXI+TmxtPC9yZW1vdGUtZGF0YWJh
c2UtcHJvdmlkZXI+PGxhbmd1YWdlPmVuZzwvbGFuZ3VhZ2U+PC9yZWNvcmQ+PC9DaXRlPjxDaXRl
PjxBdXRob3I+UGllcGVyPC9BdXRob3I+PFllYXI+MjAxNjwvWWVhcj48UmVjTnVtPjYxNzwvUmVj
TnVtPjxyZWNvcmQ+PHJlYy1udW1iZXI+NjE3PC9yZWMtbnVtYmVyPjxmb3JlaWduLWtleXM+PGtl
eSBhcHA9IkVOIiBkYi1pZD0iOTlzcHh0eGFqeHNhc2JlZnI5NXBmMDByZnJzMDBlcDl2ZTJhIiB0
aW1lc3RhbXA9IjE2NjQ3MzY1ODIiPjYxNzwva2V5PjwvZm9yZWlnbi1rZXlzPjxyZWYtdHlwZSBu
YW1lPSJKb3VybmFsIEFydGljbGUiPjE3PC9yZWYtdHlwZT48Y29udHJpYnV0b3JzPjxhdXRob3Jz
PjxhdXRob3I+UGllcGVyLCBSLjwvYXV0aG9yPjxhdXRob3I+VmlsbG9kcmUgVHVkZWxhLCBDLjwv
YXV0aG9yPjxhdXRob3I+VGFjaWFrLCBNLjwvYXV0aG9yPjxhdXRob3I+QmluZGVsbGUsIEouPC9h
dXRob3I+PGF1dGhvcj5Qw6lyZXosIEouIEYuPC9hdXRob3I+PGF1dGhvcj5aZW50ZWssIEouPC9h
dXRob3I+PC9hdXRob3JzPjwvY29udHJpYnV0b3JzPjx0aXRsZXM+PHRpdGxlPkhlYWx0aCByZWxl
dmFuY2Ugb2YgaW50ZXN0aW5hbCBwcm90ZWluIGZlcm1lbnRhdGlvbiBpbiB5b3VuZyBwaWdzPC90
aXRsZT48c2Vjb25kYXJ5LXRpdGxlPkFuaW1hbCBIZWFsdGggUmVzZWFyY2ggUmV2aWV3czwvc2Vj
b25kYXJ5LXRpdGxlPjxzaG9ydC10aXRsZT5IZWFsdGggcmVsZXZhbmNlIG9mIGludGVzdGluYWwg
cHJvdGVpbiBmZXJtZW50YXRpb24gaW4geW91bmcgcGlnczwvc2hvcnQtdGl0bGU+PC90aXRsZXM+
PHBlcmlvZGljYWw+PGZ1bGwtdGl0bGU+QW5pbWFsIEhlYWx0aCBSZXNlYXJjaCBSZXZpZXdzPC9m
dWxsLXRpdGxlPjwvcGVyaW9kaWNhbD48cGFnZXM+MTM3LTE0NzwvcGFnZXM+PHZvbHVtZT4xNzwv
dm9sdW1lPjxudW1iZXI+MjwvbnVtYmVyPjxrZXl3b3Jkcz48a2V5d29yZD5hbWluZXM8L2tleXdv
cmQ+PGtleXdvcmQ+YW1tb25pYTwva2V5d29yZD48a2V5d29yZD5waWdzPC9rZXl3b3JkPjxrZXl3
b3JkPnBvc3Qgd2VhbmluZyBkaWFycmhlYTwva2V5d29yZD48a2V5d29yZD5wcm90ZWluIGZlcm1l
bnRhdGlvbjwva2V5d29yZD48a2V5d29yZD5zaG9ydCBjaGFpbiBmYXR0eSBhY2lkczwva2V5d29y
ZD48a2V5d29yZD5wcm90ZWluIGludGFrZTwva2V5d29yZD48a2V5d29yZD5hbmltYWw8L2tleXdv
cmQ+PGtleXdvcmQ+YW5pbWFsIGZvb2Q8L2tleXdvcmQ+PGtleXdvcmQ+ZmVybWVudGF0aW9uPC9r
ZXl3b3JkPjxrZXl3b3JkPmludGVzdGluZTwva2V5d29yZD48a2V5d29yZD5tZXRhYm9saXNtPC9r
ZXl3b3JkPjxrZXl3b3JkPnBpZzwva2V5d29yZD48a2V5d29yZD5BbmltYWwgTnV0cml0aW9uYWwg
UGh5c2lvbG9naWNhbCBQaGVub21lbmE8L2tleXdvcmQ+PGtleXdvcmQ+QW5pbWFsczwva2V5d29y
ZD48a2V5d29yZD5EaWV0YXJ5IFByb3RlaW5zPC9rZXl3b3JkPjxrZXl3b3JkPkludGVzdGluZXM8
L2tleXdvcmQ+PGtleXdvcmQ+U3dpbmU8L2tleXdvcmQ+PC9rZXl3b3Jkcz48ZGF0ZXM+PHllYXI+
MjAxNjwveWVhcj48L2RhdGVzPjx3b3JrLXR5cGU+UmV2aWV3PC93b3JrLXR5cGU+PHVybHM+PHJl
bGF0ZWQtdXJscz48dXJsPmh0dHBzOi8vd3d3LnNjb3B1cy5jb20vaW53YXJkL3JlY29yZC51cmk/
ZWlkPTItczIuMC04NDk4NDY3NDM5MCZhbXA7ZG9pPTEwLjEwMTclMmZTMTQ2NjI1MjMxNjAwMDE0
MSZhbXA7cGFydG5lcklEPTQwJmFtcDttZDU9Mjg0YWE3NDRjNjM0MWMyMDY1Y2M0ZWMzY2I1MTg0
OTdodHRwczovL3d3dy5jYW1icmlkZ2Uub3JnL2NvcmUvc2VydmljZXMvYW9wLWNhbWJyaWRnZS1j
b3JlL2NvbnRlbnQvdmlldy9FNDU1MUNDOEJCMzU5OEVGNjhGRUFGQkVGMTkxOUU2OS9TMTQ2NjI1
MjMxNjAwMDE0MWEucGRmL2Rpdi1jbGFzcy10aXRsZS1oZWFsdGgtcmVsZXZhbmNlLW9mLWludGVz
dGluYWwtcHJvdGVpbi1mZXJtZW50YXRpb24taW4teW91bmctcGlncy1kaXYucGRmPC91cmw+PC9y
ZWxhdGVkLXVybHM+PC91cmxzPjxlbGVjdHJvbmljLXJlc291cmNlLW51bT4xMC4xMDE3L3MxNDY2
MjUyMzE2MDAwMTQxPC9lbGVjdHJvbmljLXJlc291cmNlLW51bT48cmVtb3RlLWRhdGFiYXNlLW5h
bWU+U2NvcHVzPC9yZW1vdGUtZGF0YWJhc2UtbmFtZT48bGFuZ3VhZ2U+RW5nbGlzaDwvbGFuZ3Vh
Z2U+PC9yZWNvcmQ+PC9DaXRlPjwvRW5kTm90ZT5=
</w:fldData>
              </w:fldChar>
            </w:r>
            <w:r w:rsidR="0026586A">
              <w:rPr>
                <w:rFonts w:eastAsia="MS Mincho" w:cs="Arial"/>
              </w:rPr>
              <w:instrText xml:space="preserve"> ADDIN EN.CITE.DATA </w:instrText>
            </w:r>
            <w:r w:rsidR="0026586A">
              <w:rPr>
                <w:rFonts w:eastAsia="MS Mincho" w:cs="Arial"/>
              </w:rPr>
            </w:r>
            <w:r w:rsidR="0026586A">
              <w:rPr>
                <w:rFonts w:eastAsia="MS Mincho" w:cs="Arial"/>
              </w:rPr>
              <w:fldChar w:fldCharType="end"/>
            </w:r>
            <w:r w:rsidRPr="004C44E5">
              <w:rPr>
                <w:rFonts w:eastAsia="MS Mincho" w:cs="Arial"/>
              </w:rPr>
            </w:r>
            <w:r w:rsidRPr="004C44E5">
              <w:rPr>
                <w:rFonts w:eastAsia="MS Mincho" w:cs="Arial"/>
              </w:rPr>
              <w:fldChar w:fldCharType="separate"/>
            </w:r>
            <w:r w:rsidRPr="00493217">
              <w:rPr>
                <w:rFonts w:eastAsia="MS Mincho" w:cs="Arial"/>
                <w:noProof/>
                <w:lang w:val="es-CO"/>
              </w:rPr>
              <w:t>(</w:t>
            </w:r>
            <w:hyperlink w:anchor="_ENREF_68" w:tooltip="Jezierny, 2010 #594" w:history="1">
              <w:r w:rsidR="005F0597" w:rsidRPr="00493217">
                <w:rPr>
                  <w:rFonts w:eastAsia="MS Mincho" w:cs="Arial"/>
                  <w:noProof/>
                  <w:lang w:val="es-CO"/>
                </w:rPr>
                <w:t>Jezierny et al., 2010</w:t>
              </w:r>
            </w:hyperlink>
            <w:r w:rsidRPr="00493217">
              <w:rPr>
                <w:rFonts w:eastAsia="MS Mincho" w:cs="Arial"/>
                <w:noProof/>
                <w:lang w:val="es-CO"/>
              </w:rPr>
              <w:t xml:space="preserve">; </w:t>
            </w:r>
            <w:hyperlink w:anchor="_ENREF_10" w:tooltip="Ayrle, 2016 #51" w:history="1">
              <w:r w:rsidR="005F0597" w:rsidRPr="00493217">
                <w:rPr>
                  <w:rFonts w:eastAsia="MS Mincho" w:cs="Arial"/>
                  <w:noProof/>
                  <w:lang w:val="es-CO"/>
                </w:rPr>
                <w:t>Ayrle et al., 2016</w:t>
              </w:r>
            </w:hyperlink>
            <w:r w:rsidRPr="00493217">
              <w:rPr>
                <w:rFonts w:eastAsia="MS Mincho" w:cs="Arial"/>
                <w:noProof/>
                <w:lang w:val="es-CO"/>
              </w:rPr>
              <w:t xml:space="preserve">; </w:t>
            </w:r>
            <w:hyperlink w:anchor="_ENREF_69" w:tooltip="Jha, 2016 #613" w:history="1">
              <w:r w:rsidR="005F0597" w:rsidRPr="00493217">
                <w:rPr>
                  <w:rFonts w:eastAsia="MS Mincho" w:cs="Arial"/>
                  <w:noProof/>
                  <w:lang w:val="es-CO"/>
                </w:rPr>
                <w:t>Jha &amp; Berrocoso, 2016</w:t>
              </w:r>
            </w:hyperlink>
            <w:r w:rsidRPr="00493217">
              <w:rPr>
                <w:rFonts w:eastAsia="MS Mincho" w:cs="Arial"/>
                <w:noProof/>
                <w:lang w:val="es-CO"/>
              </w:rPr>
              <w:t xml:space="preserve">; </w:t>
            </w:r>
            <w:hyperlink w:anchor="_ENREF_109" w:tooltip="Pieper, 2016 #617" w:history="1">
              <w:r w:rsidR="005F0597" w:rsidRPr="00493217">
                <w:rPr>
                  <w:rFonts w:eastAsia="MS Mincho" w:cs="Arial"/>
                  <w:noProof/>
                  <w:lang w:val="es-CO"/>
                </w:rPr>
                <w:t>Pieper et al., 2016</w:t>
              </w:r>
            </w:hyperlink>
            <w:r w:rsidRPr="00493217">
              <w:rPr>
                <w:rFonts w:eastAsia="MS Mincho" w:cs="Arial"/>
                <w:noProof/>
                <w:lang w:val="es-CO"/>
              </w:rPr>
              <w:t xml:space="preserve">; </w:t>
            </w:r>
            <w:hyperlink w:anchor="_ENREF_49" w:tooltip="Gilbert, 2018 #631" w:history="1">
              <w:r w:rsidR="005F0597" w:rsidRPr="00493217">
                <w:rPr>
                  <w:rFonts w:eastAsia="MS Mincho" w:cs="Arial"/>
                  <w:noProof/>
                  <w:lang w:val="es-CO"/>
                </w:rPr>
                <w:t>Gilbert et al., 2018</w:t>
              </w:r>
            </w:hyperlink>
            <w:r w:rsidRPr="00493217">
              <w:rPr>
                <w:rFonts w:eastAsia="MS Mincho" w:cs="Arial"/>
                <w:noProof/>
                <w:lang w:val="es-CO"/>
              </w:rPr>
              <w:t xml:space="preserve">; </w:t>
            </w:r>
            <w:hyperlink w:anchor="_ENREF_44" w:tooltip="Gao, 2019 #642" w:history="1">
              <w:r w:rsidR="005F0597" w:rsidRPr="00493217">
                <w:rPr>
                  <w:rFonts w:eastAsia="MS Mincho" w:cs="Arial"/>
                  <w:noProof/>
                  <w:lang w:val="es-CO"/>
                </w:rPr>
                <w:t>Gao et al., 2019</w:t>
              </w:r>
            </w:hyperlink>
            <w:r w:rsidRPr="00493217">
              <w:rPr>
                <w:rFonts w:eastAsia="MS Mincho" w:cs="Arial"/>
                <w:noProof/>
                <w:lang w:val="es-CO"/>
              </w:rPr>
              <w:t xml:space="preserve">; </w:t>
            </w:r>
            <w:hyperlink w:anchor="_ENREF_59" w:tooltip="Humphrey, 2019 #644" w:history="1">
              <w:r w:rsidR="005F0597" w:rsidRPr="00493217">
                <w:rPr>
                  <w:rFonts w:eastAsia="MS Mincho" w:cs="Arial"/>
                  <w:noProof/>
                  <w:lang w:val="es-CO"/>
                </w:rPr>
                <w:t>Humphrey et al., 2019</w:t>
              </w:r>
            </w:hyperlink>
            <w:r w:rsidRPr="00493217">
              <w:rPr>
                <w:rFonts w:eastAsia="MS Mincho" w:cs="Arial"/>
                <w:noProof/>
                <w:lang w:val="es-CO"/>
              </w:rPr>
              <w:t xml:space="preserve">; </w:t>
            </w:r>
            <w:hyperlink w:anchor="_ENREF_11" w:tooltip="Babatunde, 2021 #58" w:history="1">
              <w:r w:rsidR="005F0597" w:rsidRPr="00493217">
                <w:rPr>
                  <w:rFonts w:eastAsia="MS Mincho" w:cs="Arial"/>
                  <w:noProof/>
                  <w:lang w:val="es-CO"/>
                </w:rPr>
                <w:t>Babatunde et al., 2021</w:t>
              </w:r>
            </w:hyperlink>
            <w:r w:rsidRPr="00493217">
              <w:rPr>
                <w:rFonts w:eastAsia="MS Mincho" w:cs="Arial"/>
                <w:noProof/>
                <w:lang w:val="es-CO"/>
              </w:rPr>
              <w:t xml:space="preserve">; </w:t>
            </w:r>
            <w:hyperlink w:anchor="_ENREF_18" w:tooltip="Bonetti, 2021 #103" w:history="1">
              <w:r w:rsidR="005F0597" w:rsidRPr="00493217">
                <w:rPr>
                  <w:rFonts w:eastAsia="MS Mincho" w:cs="Arial"/>
                  <w:noProof/>
                  <w:lang w:val="es-CO"/>
                </w:rPr>
                <w:t>Bonetti et al., 2021</w:t>
              </w:r>
            </w:hyperlink>
            <w:r w:rsidRPr="00493217">
              <w:rPr>
                <w:rFonts w:eastAsia="MS Mincho" w:cs="Arial"/>
                <w:noProof/>
                <w:lang w:val="es-CO"/>
              </w:rPr>
              <w:t xml:space="preserve">; </w:t>
            </w:r>
            <w:hyperlink w:anchor="_ENREF_74" w:tooltip="Klein, 2021 #680" w:history="1">
              <w:r w:rsidR="005F0597" w:rsidRPr="00493217">
                <w:rPr>
                  <w:rFonts w:eastAsia="MS Mincho" w:cs="Arial"/>
                  <w:noProof/>
                  <w:lang w:val="es-CO"/>
                </w:rPr>
                <w:t>Klein et al., 2021</w:t>
              </w:r>
            </w:hyperlink>
            <w:r w:rsidRPr="00493217">
              <w:rPr>
                <w:rFonts w:eastAsia="MS Mincho" w:cs="Arial"/>
                <w:noProof/>
                <w:lang w:val="es-CO"/>
              </w:rPr>
              <w:t xml:space="preserve">; </w:t>
            </w:r>
            <w:hyperlink w:anchor="_ENREF_75" w:tooltip="Laird, 2021 #681" w:history="1">
              <w:r w:rsidR="005F0597" w:rsidRPr="00493217">
                <w:rPr>
                  <w:rFonts w:eastAsia="MS Mincho" w:cs="Arial"/>
                  <w:noProof/>
                  <w:lang w:val="es-CO"/>
                </w:rPr>
                <w:t>Laird et al., 2021</w:t>
              </w:r>
            </w:hyperlink>
            <w:r w:rsidRPr="00493217">
              <w:rPr>
                <w:rFonts w:eastAsia="MS Mincho" w:cs="Arial"/>
                <w:noProof/>
                <w:lang w:val="es-CO"/>
              </w:rPr>
              <w:t xml:space="preserve">; </w:t>
            </w:r>
            <w:hyperlink w:anchor="_ENREF_150" w:tooltip="Xia, 2021 #694" w:history="1">
              <w:r w:rsidR="005F0597" w:rsidRPr="00493217">
                <w:rPr>
                  <w:rFonts w:eastAsia="MS Mincho" w:cs="Arial"/>
                  <w:noProof/>
                  <w:lang w:val="es-CO"/>
                </w:rPr>
                <w:t>Xia et al., 2021</w:t>
              </w:r>
            </w:hyperlink>
            <w:r w:rsidRPr="00493217">
              <w:rPr>
                <w:rFonts w:eastAsia="MS Mincho" w:cs="Arial"/>
                <w:noProof/>
                <w:lang w:val="es-CO"/>
              </w:rPr>
              <w:t>)</w:t>
            </w:r>
            <w:r w:rsidRPr="004C44E5">
              <w:rPr>
                <w:rFonts w:eastAsia="MS Mincho" w:cs="Arial"/>
              </w:rPr>
              <w:fldChar w:fldCharType="end"/>
            </w:r>
          </w:p>
        </w:tc>
      </w:tr>
    </w:tbl>
    <w:p w14:paraId="0F0C2C4A" w14:textId="3428BAD5" w:rsidR="00F229A6" w:rsidRDefault="004C44E5" w:rsidP="000C6AD1">
      <w:pPr>
        <w:spacing w:line="276" w:lineRule="auto"/>
        <w:rPr>
          <w:sz w:val="20"/>
          <w:szCs w:val="20"/>
        </w:rPr>
      </w:pPr>
      <w:r w:rsidRPr="00FF106B">
        <w:rPr>
          <w:rFonts w:cs="Arial"/>
          <w:sz w:val="20"/>
          <w:szCs w:val="20"/>
          <w:vertAlign w:val="superscript"/>
        </w:rPr>
        <w:t xml:space="preserve">a </w:t>
      </w:r>
      <w:r w:rsidRPr="00FF106B">
        <w:rPr>
          <w:rFonts w:cs="Arial"/>
          <w:sz w:val="20"/>
          <w:szCs w:val="20"/>
        </w:rPr>
        <w:t xml:space="preserve">including inert fibres; </w:t>
      </w:r>
      <w:r w:rsidRPr="00FF106B">
        <w:rPr>
          <w:rFonts w:cs="Arial"/>
          <w:sz w:val="20"/>
          <w:szCs w:val="20"/>
          <w:vertAlign w:val="superscript"/>
        </w:rPr>
        <w:t xml:space="preserve">b </w:t>
      </w:r>
      <w:r w:rsidRPr="00FF106B">
        <w:rPr>
          <w:rFonts w:cs="Arial"/>
          <w:sz w:val="20"/>
          <w:szCs w:val="20"/>
        </w:rPr>
        <w:t xml:space="preserve">including: </w:t>
      </w:r>
      <w:r w:rsidR="00757FCE">
        <w:rPr>
          <w:rFonts w:cs="Arial"/>
          <w:sz w:val="20"/>
          <w:szCs w:val="20"/>
        </w:rPr>
        <w:t>r</w:t>
      </w:r>
      <w:r w:rsidRPr="00FF106B">
        <w:rPr>
          <w:rFonts w:cs="Arial"/>
          <w:sz w:val="20"/>
          <w:szCs w:val="20"/>
        </w:rPr>
        <w:t xml:space="preserve">educe crude protein intake and </w:t>
      </w:r>
      <w:r w:rsidR="00757FCE">
        <w:rPr>
          <w:rFonts w:cs="Arial"/>
          <w:sz w:val="20"/>
          <w:szCs w:val="20"/>
        </w:rPr>
        <w:t>u</w:t>
      </w:r>
      <w:r w:rsidRPr="00FF106B">
        <w:rPr>
          <w:rFonts w:cs="Arial"/>
          <w:sz w:val="20"/>
          <w:szCs w:val="20"/>
        </w:rPr>
        <w:t>se of alternative protein/or impact on gut development/inflammation of alternates to soya meal</w:t>
      </w:r>
      <w:r w:rsidR="00FF106B" w:rsidRPr="00FF106B">
        <w:rPr>
          <w:rFonts w:cs="Arial"/>
          <w:sz w:val="20"/>
          <w:szCs w:val="20"/>
        </w:rPr>
        <w:t>.</w:t>
      </w:r>
      <w:r w:rsidR="00F229A6">
        <w:rPr>
          <w:sz w:val="20"/>
          <w:szCs w:val="20"/>
        </w:rPr>
        <w:br w:type="page"/>
      </w:r>
    </w:p>
    <w:p w14:paraId="5EA63C0E" w14:textId="16BDE749" w:rsidR="009D7EAB" w:rsidRDefault="009D7EAB" w:rsidP="00B4537B">
      <w:pPr>
        <w:pStyle w:val="Caption"/>
        <w:keepNext/>
        <w:spacing w:line="276" w:lineRule="auto"/>
      </w:pPr>
      <w:bookmarkStart w:id="24" w:name="_Ref118718438"/>
      <w:r w:rsidRPr="00B26DBF">
        <w:t xml:space="preserve">Table </w:t>
      </w:r>
      <w:r w:rsidRPr="00B26DBF">
        <w:fldChar w:fldCharType="begin"/>
      </w:r>
      <w:r w:rsidRPr="00B26DBF">
        <w:instrText xml:space="preserve"> SEQ Table \* ARABIC </w:instrText>
      </w:r>
      <w:r w:rsidRPr="00B26DBF">
        <w:fldChar w:fldCharType="separate"/>
      </w:r>
      <w:r w:rsidR="00D77D70" w:rsidRPr="00B26DBF">
        <w:rPr>
          <w:noProof/>
        </w:rPr>
        <w:t>4</w:t>
      </w:r>
      <w:r w:rsidRPr="00B26DBF">
        <w:fldChar w:fldCharType="end"/>
      </w:r>
      <w:bookmarkEnd w:id="24"/>
      <w:r w:rsidR="00286007" w:rsidRPr="00B26DBF">
        <w:t>.</w:t>
      </w:r>
      <w:r w:rsidRPr="009D7EAB">
        <w:t xml:space="preserve"> </w:t>
      </w:r>
      <w:r w:rsidRPr="0094295B">
        <w:t xml:space="preserve">Papers retrieved in the systematic literature searches assigned to each of the listed </w:t>
      </w:r>
      <w:r w:rsidR="00651597">
        <w:t xml:space="preserve">management </w:t>
      </w:r>
      <w:r w:rsidRPr="0094295B">
        <w:t xml:space="preserve">practices to reduce </w:t>
      </w:r>
      <w:r w:rsidR="00DF5DFB">
        <w:t>PWD</w:t>
      </w:r>
      <w:r w:rsidRPr="0094295B">
        <w:t xml:space="preserve"> in pigs</w:t>
      </w:r>
    </w:p>
    <w:tbl>
      <w:tblPr>
        <w:tblStyle w:val="TableGrid1"/>
        <w:tblpPr w:leftFromText="180" w:rightFromText="180" w:vertAnchor="text" w:tblpY="1"/>
        <w:tblOverlap w:val="never"/>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138"/>
        <w:gridCol w:w="2689"/>
        <w:gridCol w:w="2710"/>
      </w:tblGrid>
      <w:tr w:rsidR="00D1119C" w:rsidRPr="0094295B" w14:paraId="3130CD33" w14:textId="27D042D5" w:rsidTr="004F60D1">
        <w:trPr>
          <w:trHeight w:val="261"/>
        </w:trPr>
        <w:tc>
          <w:tcPr>
            <w:tcW w:w="1985" w:type="dxa"/>
            <w:vMerge w:val="restart"/>
            <w:tcBorders>
              <w:top w:val="single" w:sz="12" w:space="0" w:color="000000"/>
            </w:tcBorders>
            <w:shd w:val="clear" w:color="auto" w:fill="D9E2F3" w:themeFill="accent1" w:themeFillTint="33"/>
          </w:tcPr>
          <w:p w14:paraId="3291D25F" w14:textId="712C2EED" w:rsidR="00D1119C" w:rsidRPr="0094295B" w:rsidRDefault="00D1119C" w:rsidP="00B4537B">
            <w:pPr>
              <w:spacing w:line="276" w:lineRule="auto"/>
              <w:textAlignment w:val="baseline"/>
              <w:rPr>
                <w:rFonts w:eastAsia="MS Mincho" w:cs="Arial"/>
                <w:b/>
                <w:bCs/>
              </w:rPr>
            </w:pPr>
            <w:r w:rsidRPr="0094295B">
              <w:rPr>
                <w:rFonts w:eastAsia="MS Mincho" w:cs="Arial"/>
                <w:b/>
                <w:bCs/>
              </w:rPr>
              <w:t>Listed Practices</w:t>
            </w:r>
          </w:p>
        </w:tc>
        <w:tc>
          <w:tcPr>
            <w:tcW w:w="1138" w:type="dxa"/>
            <w:vMerge w:val="restart"/>
            <w:tcBorders>
              <w:top w:val="single" w:sz="12" w:space="0" w:color="000000"/>
            </w:tcBorders>
            <w:shd w:val="clear" w:color="auto" w:fill="D9E2F3" w:themeFill="accent1" w:themeFillTint="33"/>
          </w:tcPr>
          <w:p w14:paraId="446D53B3" w14:textId="528DA4FB" w:rsidR="00D1119C" w:rsidRPr="0094295B" w:rsidRDefault="00D1119C" w:rsidP="00B4537B">
            <w:pPr>
              <w:spacing w:line="276" w:lineRule="auto"/>
              <w:jc w:val="center"/>
              <w:textAlignment w:val="baseline"/>
              <w:rPr>
                <w:rFonts w:eastAsia="MS Mincho" w:cs="Arial"/>
                <w:b/>
                <w:bCs/>
              </w:rPr>
            </w:pPr>
            <w:r w:rsidRPr="0094295B">
              <w:rPr>
                <w:rFonts w:eastAsia="MS Mincho" w:cs="Arial"/>
                <w:b/>
                <w:bCs/>
              </w:rPr>
              <w:t>Total number</w:t>
            </w:r>
          </w:p>
        </w:tc>
        <w:tc>
          <w:tcPr>
            <w:tcW w:w="5399" w:type="dxa"/>
            <w:gridSpan w:val="2"/>
            <w:tcBorders>
              <w:top w:val="single" w:sz="12" w:space="0" w:color="000000"/>
            </w:tcBorders>
            <w:shd w:val="clear" w:color="auto" w:fill="D9E2F3" w:themeFill="accent1" w:themeFillTint="33"/>
          </w:tcPr>
          <w:p w14:paraId="7BA0B5D9" w14:textId="3E210C78" w:rsidR="00D1119C" w:rsidRPr="0094295B" w:rsidRDefault="00D1119C" w:rsidP="00B4537B">
            <w:pPr>
              <w:spacing w:line="276" w:lineRule="auto"/>
              <w:jc w:val="center"/>
              <w:textAlignment w:val="baseline"/>
              <w:rPr>
                <w:rFonts w:eastAsia="MS Mincho" w:cs="Arial"/>
                <w:b/>
                <w:bCs/>
              </w:rPr>
            </w:pPr>
            <w:r>
              <w:rPr>
                <w:rFonts w:eastAsia="MS Mincho" w:cs="Arial"/>
                <w:b/>
                <w:bCs/>
              </w:rPr>
              <w:t>Reference category</w:t>
            </w:r>
          </w:p>
        </w:tc>
      </w:tr>
      <w:tr w:rsidR="00D1119C" w:rsidRPr="0094295B" w14:paraId="767DDEDA" w14:textId="77777777" w:rsidTr="004F60D1">
        <w:trPr>
          <w:trHeight w:val="254"/>
        </w:trPr>
        <w:tc>
          <w:tcPr>
            <w:tcW w:w="1985" w:type="dxa"/>
            <w:vMerge/>
            <w:tcBorders>
              <w:bottom w:val="single" w:sz="6" w:space="0" w:color="000000"/>
            </w:tcBorders>
            <w:shd w:val="clear" w:color="auto" w:fill="D9E2F3" w:themeFill="accent1" w:themeFillTint="33"/>
          </w:tcPr>
          <w:p w14:paraId="6DE1348F" w14:textId="1CFDD3AC" w:rsidR="00D1119C" w:rsidRPr="0094295B" w:rsidRDefault="00D1119C" w:rsidP="00B4537B">
            <w:pPr>
              <w:spacing w:line="276" w:lineRule="auto"/>
              <w:textAlignment w:val="baseline"/>
              <w:rPr>
                <w:rFonts w:eastAsia="MS Mincho" w:cs="Arial"/>
                <w:b/>
                <w:bCs/>
              </w:rPr>
            </w:pPr>
          </w:p>
        </w:tc>
        <w:tc>
          <w:tcPr>
            <w:tcW w:w="1138" w:type="dxa"/>
            <w:vMerge/>
            <w:tcBorders>
              <w:bottom w:val="single" w:sz="6" w:space="0" w:color="000000"/>
            </w:tcBorders>
            <w:shd w:val="clear" w:color="auto" w:fill="D9E2F3" w:themeFill="accent1" w:themeFillTint="33"/>
          </w:tcPr>
          <w:p w14:paraId="13BCFBEA" w14:textId="69A805BC" w:rsidR="00D1119C" w:rsidRPr="0094295B" w:rsidRDefault="00D1119C" w:rsidP="00B4537B">
            <w:pPr>
              <w:spacing w:line="276" w:lineRule="auto"/>
              <w:jc w:val="center"/>
              <w:textAlignment w:val="baseline"/>
              <w:rPr>
                <w:rFonts w:eastAsia="MS Mincho" w:cs="Arial"/>
                <w:b/>
                <w:bCs/>
              </w:rPr>
            </w:pPr>
          </w:p>
        </w:tc>
        <w:tc>
          <w:tcPr>
            <w:tcW w:w="2689" w:type="dxa"/>
            <w:tcBorders>
              <w:bottom w:val="single" w:sz="6" w:space="0" w:color="000000"/>
            </w:tcBorders>
            <w:shd w:val="clear" w:color="auto" w:fill="D9E2F3" w:themeFill="accent1" w:themeFillTint="33"/>
          </w:tcPr>
          <w:p w14:paraId="5418ECE4" w14:textId="77777777" w:rsidR="00D1119C" w:rsidRPr="0094295B" w:rsidRDefault="00D1119C" w:rsidP="00B4537B">
            <w:pPr>
              <w:spacing w:line="276" w:lineRule="auto"/>
              <w:jc w:val="center"/>
              <w:textAlignment w:val="baseline"/>
              <w:rPr>
                <w:rFonts w:eastAsia="MS Mincho" w:cs="Arial"/>
                <w:b/>
                <w:bCs/>
              </w:rPr>
            </w:pPr>
            <w:r w:rsidRPr="0094295B">
              <w:rPr>
                <w:rFonts w:eastAsia="MS Mincho" w:cs="Arial"/>
                <w:b/>
                <w:bCs/>
              </w:rPr>
              <w:t>Primary references</w:t>
            </w:r>
          </w:p>
        </w:tc>
        <w:tc>
          <w:tcPr>
            <w:tcW w:w="2710" w:type="dxa"/>
            <w:tcBorders>
              <w:bottom w:val="single" w:sz="6" w:space="0" w:color="000000"/>
            </w:tcBorders>
            <w:shd w:val="clear" w:color="auto" w:fill="D9E2F3" w:themeFill="accent1" w:themeFillTint="33"/>
          </w:tcPr>
          <w:p w14:paraId="5B44B919" w14:textId="77777777" w:rsidR="00D1119C" w:rsidRPr="0094295B" w:rsidRDefault="00D1119C" w:rsidP="00B4537B">
            <w:pPr>
              <w:spacing w:line="276" w:lineRule="auto"/>
              <w:jc w:val="center"/>
              <w:textAlignment w:val="baseline"/>
              <w:rPr>
                <w:rFonts w:eastAsia="MS Mincho" w:cs="Arial"/>
                <w:b/>
                <w:bCs/>
              </w:rPr>
            </w:pPr>
            <w:r w:rsidRPr="0094295B">
              <w:rPr>
                <w:rFonts w:eastAsia="MS Mincho" w:cs="Arial"/>
                <w:b/>
                <w:bCs/>
              </w:rPr>
              <w:t>Secondary references</w:t>
            </w:r>
          </w:p>
        </w:tc>
      </w:tr>
      <w:tr w:rsidR="00F306EA" w:rsidRPr="003C1F6A" w14:paraId="705C4F04" w14:textId="77777777" w:rsidTr="004F60D1">
        <w:trPr>
          <w:trHeight w:val="507"/>
        </w:trPr>
        <w:tc>
          <w:tcPr>
            <w:tcW w:w="1985" w:type="dxa"/>
            <w:tcBorders>
              <w:top w:val="single" w:sz="6" w:space="0" w:color="000000"/>
              <w:bottom w:val="single" w:sz="6" w:space="0" w:color="000000"/>
            </w:tcBorders>
          </w:tcPr>
          <w:p w14:paraId="4C0E48C3" w14:textId="77777777" w:rsidR="00F306EA" w:rsidRPr="004C44E5" w:rsidRDefault="00F306EA" w:rsidP="00B4537B">
            <w:pPr>
              <w:spacing w:line="276" w:lineRule="auto"/>
              <w:jc w:val="left"/>
              <w:textAlignment w:val="baseline"/>
              <w:rPr>
                <w:rFonts w:eastAsia="MS Mincho" w:cs="Arial"/>
                <w:b/>
                <w:bCs/>
              </w:rPr>
            </w:pPr>
            <w:r w:rsidRPr="004C44E5">
              <w:rPr>
                <w:rFonts w:eastAsia="MS Mincho" w:cs="Arial"/>
              </w:rPr>
              <w:t>Stress reduction</w:t>
            </w:r>
            <w:r w:rsidRPr="004C44E5">
              <w:rPr>
                <w:rFonts w:cs="Arial"/>
              </w:rPr>
              <w:t> </w:t>
            </w:r>
          </w:p>
        </w:tc>
        <w:tc>
          <w:tcPr>
            <w:tcW w:w="1138" w:type="dxa"/>
            <w:tcBorders>
              <w:top w:val="single" w:sz="6" w:space="0" w:color="000000"/>
              <w:bottom w:val="single" w:sz="6" w:space="0" w:color="000000"/>
            </w:tcBorders>
          </w:tcPr>
          <w:p w14:paraId="5B0A2F71" w14:textId="77777777" w:rsidR="00F306EA" w:rsidRPr="004C44E5" w:rsidRDefault="00F306EA" w:rsidP="00B4537B">
            <w:pPr>
              <w:spacing w:line="276" w:lineRule="auto"/>
              <w:jc w:val="center"/>
              <w:textAlignment w:val="baseline"/>
              <w:rPr>
                <w:rFonts w:eastAsia="MS Mincho" w:cs="Arial"/>
              </w:rPr>
            </w:pPr>
            <w:r w:rsidRPr="004C44E5">
              <w:rPr>
                <w:rFonts w:eastAsia="MS Mincho" w:cs="Arial"/>
              </w:rPr>
              <w:t>3</w:t>
            </w:r>
          </w:p>
        </w:tc>
        <w:tc>
          <w:tcPr>
            <w:tcW w:w="2689" w:type="dxa"/>
            <w:tcBorders>
              <w:top w:val="single" w:sz="6" w:space="0" w:color="000000"/>
              <w:bottom w:val="single" w:sz="6" w:space="0" w:color="000000"/>
            </w:tcBorders>
          </w:tcPr>
          <w:p w14:paraId="30CAE149" w14:textId="481720BB" w:rsidR="00F306EA" w:rsidRPr="004C44E5" w:rsidRDefault="00F306EA" w:rsidP="00B4537B">
            <w:pPr>
              <w:spacing w:line="276" w:lineRule="auto"/>
              <w:jc w:val="left"/>
              <w:textAlignment w:val="baseline"/>
              <w:rPr>
                <w:rFonts w:eastAsia="MS Mincho" w:cs="Arial"/>
              </w:rPr>
            </w:pPr>
            <w:r w:rsidRPr="004C44E5">
              <w:rPr>
                <w:rFonts w:eastAsia="MS Mincho" w:cs="Arial"/>
              </w:rPr>
              <w:fldChar w:fldCharType="begin"/>
            </w:r>
            <w:r>
              <w:rPr>
                <w:rFonts w:eastAsia="MS Mincho" w:cs="Arial"/>
              </w:rPr>
              <w:instrText xml:space="preserve"> ADDIN EN.CITE &lt;EndNote&gt;&lt;Cite&gt;&lt;Author&gt;Pluske&lt;/Author&gt;&lt;Year&gt;2018&lt;/Year&gt;&lt;RecNum&gt;637&lt;/RecNum&gt;&lt;DisplayText&gt;(Pluske et al., 2018b)&lt;/DisplayText&gt;&lt;record&gt;&lt;rec-number&gt;637&lt;/rec-number&gt;&lt;foreign-keys&gt;&lt;key app="EN" db-id="99spxtxajxsasbefr95pf00rfrs00ep9ve2a" timestamp="1664736583"&gt;637&lt;/key&gt;&lt;/foreign-keys&gt;&lt;ref-type name="Journal Article"&gt;17&lt;/ref-type&gt;&lt;contributors&gt;&lt;authors&gt;&lt;author&gt;Pluske, J. R.&lt;/author&gt;&lt;author&gt;Turpin, D. L.&lt;/author&gt;&lt;author&gt;Kim, J. C.&lt;/author&gt;&lt;/authors&gt;&lt;/contributors&gt;&lt;titles&gt;&lt;title&gt;Gastrointestinal tract (gut) health in the young pig&lt;/title&gt;&lt;secondary-title&gt;Animal Nutrition&lt;/secondary-title&gt;&lt;short-title&gt;Gastrointestinal tract (gut) health in the young pig&lt;/short-title&gt;&lt;/titles&gt;&lt;periodical&gt;&lt;full-title&gt;Animal Nutrition&lt;/full-title&gt;&lt;/periodical&gt;&lt;pages&gt;187-196&lt;/pages&gt;&lt;volume&gt;4&lt;/volume&gt;&lt;number&gt;2&lt;/number&gt;&lt;keywords&gt;&lt;keyword&gt;Gastrointestinal tract&lt;/keyword&gt;&lt;keyword&gt;Gut health&lt;/keyword&gt;&lt;keyword&gt;Pig&lt;/keyword&gt;&lt;keyword&gt;Piglet&lt;/keyword&gt;&lt;keyword&gt;Structure and function&lt;/keyword&gt;&lt;keyword&gt;Weaning&lt;/keyword&gt;&lt;/keywords&gt;&lt;dates&gt;&lt;year&gt;2018&lt;/year&gt;&lt;/dates&gt;&lt;work-type&gt;Review&lt;/work-type&gt;&lt;urls&gt;&lt;related-urls&gt;&lt;url&gt;https://www.scopus.com/inward/record.uri?eid=2-s2.0-85044254678&amp;amp;doi=10.1016%2fj.aninu.2017.12.004&amp;amp;partnerID=40&amp;amp;md5=58777fd0c3d8840719f80907f8c2666ahttps://www.ncbi.nlm.nih.gov/pmc/articles/PMC6104527/pdf/main.pdf&lt;/url&gt;&lt;/related-urls&gt;&lt;/urls&gt;&lt;electronic-resource-num&gt;10.1016/j.aninu.2017.12.004&lt;/electronic-resource-num&gt;&lt;remote-database-name&gt;Scopus&lt;/remote-database-name&gt;&lt;language&gt;English&lt;/language&gt;&lt;/record&gt;&lt;/Cite&gt;&lt;/EndNote&gt;</w:instrText>
            </w:r>
            <w:r w:rsidRPr="004C44E5">
              <w:rPr>
                <w:rFonts w:eastAsia="MS Mincho" w:cs="Arial"/>
              </w:rPr>
              <w:fldChar w:fldCharType="separate"/>
            </w:r>
            <w:r w:rsidRPr="004C44E5">
              <w:rPr>
                <w:rFonts w:eastAsia="MS Mincho" w:cs="Arial"/>
                <w:noProof/>
              </w:rPr>
              <w:t>(</w:t>
            </w:r>
            <w:hyperlink w:anchor="_ENREF_114" w:tooltip="Pluske, 2018 #637" w:history="1">
              <w:r w:rsidR="005F0597" w:rsidRPr="004C44E5">
                <w:rPr>
                  <w:rFonts w:eastAsia="MS Mincho" w:cs="Arial"/>
                  <w:noProof/>
                </w:rPr>
                <w:t>Pluske et al., 2018b</w:t>
              </w:r>
            </w:hyperlink>
            <w:r w:rsidRPr="004C44E5">
              <w:rPr>
                <w:rFonts w:eastAsia="MS Mincho" w:cs="Arial"/>
                <w:noProof/>
              </w:rPr>
              <w:t>)</w:t>
            </w:r>
            <w:r w:rsidRPr="004C44E5">
              <w:rPr>
                <w:rFonts w:eastAsia="MS Mincho" w:cs="Arial"/>
              </w:rPr>
              <w:fldChar w:fldCharType="end"/>
            </w:r>
          </w:p>
        </w:tc>
        <w:tc>
          <w:tcPr>
            <w:tcW w:w="2710" w:type="dxa"/>
            <w:tcBorders>
              <w:top w:val="single" w:sz="6" w:space="0" w:color="000000"/>
              <w:bottom w:val="single" w:sz="6" w:space="0" w:color="000000"/>
            </w:tcBorders>
          </w:tcPr>
          <w:p w14:paraId="72318230" w14:textId="7376FF8A" w:rsidR="00F306EA" w:rsidRPr="00493217" w:rsidRDefault="00F306EA" w:rsidP="00B4537B">
            <w:pPr>
              <w:spacing w:line="276" w:lineRule="auto"/>
              <w:jc w:val="left"/>
              <w:textAlignment w:val="baseline"/>
              <w:rPr>
                <w:rFonts w:eastAsia="MS Mincho" w:cs="Arial"/>
                <w:lang w:val="es-CO"/>
              </w:rPr>
            </w:pPr>
            <w:r w:rsidRPr="004C44E5">
              <w:rPr>
                <w:rFonts w:eastAsia="MS Mincho" w:cs="Arial"/>
              </w:rPr>
              <w:fldChar w:fldCharType="begin">
                <w:fldData xml:space="preserve">PEVuZE5vdGU+PENpdGU+PEF1dGhvcj5LbGVpbjwvQXV0aG9yPjxZZWFyPjIwMjE8L1llYXI+PFJl
Y051bT42ODA8L1JlY051bT48RGlzcGxheVRleHQ+KFBsdXNrZSBldCBhbC4sIDIwMThhOyBLbGVp
biBldCBhbC4sIDIwMjEpPC9EaXNwbGF5VGV4dD48cmVjb3JkPjxyZWMtbnVtYmVyPjY4MDwvcmVj
LW51bWJlcj48Zm9yZWlnbi1rZXlzPjxrZXkgYXBwPSJFTiIgZGItaWQ9Ijk5c3B4dHhhanhzYXNi
ZWZyOTVwZjAwcmZyczAwZXA5dmUyYSIgdGltZXN0YW1wPSIxNjY0NzM2NTg0Ij42ODA8L2tleT48
L2ZvcmVpZ24ta2V5cz48cmVmLXR5cGUgbmFtZT0iSm91cm5hbCBBcnRpY2xlIj4xNzwvcmVmLXR5
cGU+PGNvbnRyaWJ1dG9ycz48YXV0aG9ycz48YXV0aG9yPktsZWluLCBELiBSLjwvYXV0aG9yPjxh
dXRob3I+U2NobmVpZGVyLCBMLiBJLjwvYXV0aG9yPjxhdXRob3I+RGEgU2lsdmEsIEouIEMuPC9h
dXRob3I+PGF1dGhvcj5Sb3NzaSwgQy4gQS4gUi48L2F1dGhvcj48YXV0aG9yPkRlIE9saXZlaXJh
LCBWLjwvYXV0aG9yPjwvYXV0aG9ycz48L2NvbnRyaWJ1dG9ycz48dGl0bGVzPjx0aXRsZT5QaWds
ZXRzJmFwb3M7IGd1dCBtaWNyb2Jpb3RhIGR5bmFtaWNzPC90aXRsZT48c2Vjb25kYXJ5LXRpdGxl
PkNBQiBSZXZpZXdzOiBQZXJzcGVjdGl2ZXMgaW4gQWdyaWN1bHR1cmUsIFZldGVyaW5hcnkgU2Np
ZW5jZSwgTnV0cml0aW9uIGFuZCBOYXR1cmFsIFJlc291cmNlczwvc2Vjb25kYXJ5LXRpdGxlPjxz
aG9ydC10aXRsZT5QaWdsZXRzJmFwb3M7IGd1dCBtaWNyb2Jpb3RhIGR5bmFtaWNzPC9zaG9ydC10
aXRsZT48L3RpdGxlcz48cGVyaW9kaWNhbD48ZnVsbC10aXRsZT5DQUIgUmV2aWV3czogUGVyc3Bl
Y3RpdmVzIGluIEFncmljdWx0dXJlLCBWZXRlcmluYXJ5IFNjaWVuY2UsIE51dHJpdGlvbiBhbmQg
TmF0dXJhbCBSZXNvdXJjZXM8L2Z1bGwtdGl0bGU+PC9wZXJpb2RpY2FsPjx2b2x1bWU+MTY8L3Zv
bHVtZT48bnVtYmVyPjQ4PC9udW1iZXI+PGtleXdvcmRzPjxrZXl3b3JkPkFudGltaWNyb2JpYWw8
L2tleXdvcmQ+PGtleXdvcmQ+QmFjdGVyaWE8L2tleXdvcmQ+PGtleXdvcmQ+R3V0PC9rZXl3b3Jk
PjxrZXl3b3JkPkhlYWx0aDwva2V5d29yZD48a2V5d29yZD5JbW11bml0eTwva2V5d29yZD48a2V5
d29yZD5NZXRhZ2Vub21pYzwva2V5d29yZD48a2V5d29yZD5OdXRyaXRpb248L2tleXdvcmQ+PC9r
ZXl3b3Jkcz48ZGF0ZXM+PHllYXI+MjAyMTwveWVhcj48L2RhdGVzPjx3b3JrLXR5cGU+UmV2aWV3
PC93b3JrLXR5cGU+PHVybHM+PHJlbGF0ZWQtdXJscz48dXJsPmh0dHBzOi8vd3d3LnNjb3B1cy5j
b20vaW53YXJkL3JlY29yZC51cmk/ZWlkPTItczIuMC04NTExNDQwMDU3NSZhbXA7ZG9pPTEwLjEw
NzklMmZQQVZTTk5SMjAyMTE2MDQ4JmFtcDtwYXJ0bmVySUQ9NDAmYW1wO21kNT1jZmEyZTI0MDYy
OGIyODg0MmI5MzBlYTc1YmIxZjQxZTwvdXJsPjwvcmVsYXRlZC11cmxzPjwvdXJscz48Y3VzdG9t
Nz4xNjwvY3VzdG9tNz48ZWxlY3Ryb25pYy1yZXNvdXJjZS1udW0+MTAuMTA3OS9wYXZzbm5yMjAy
MTE2MDQ4PC9lbGVjdHJvbmljLXJlc291cmNlLW51bT48cmVtb3RlLWRhdGFiYXNlLW5hbWU+U2Nv
cHVzPC9yZW1vdGUtZGF0YWJhc2UtbmFtZT48bGFuZ3VhZ2U+RW5nbGlzaDwvbGFuZ3VhZ2U+PC9y
ZWNvcmQ+PC9DaXRlPjxDaXRlPjxBdXRob3I+UGx1c2tlPC9BdXRob3I+PFllYXI+MjAxODwvWWVh
cj48UmVjTnVtPjYzNjwvUmVjTnVtPjxyZWNvcmQ+PHJlYy1udW1iZXI+NjM2PC9yZWMtbnVtYmVy
Pjxmb3JlaWduLWtleXM+PGtleSBhcHA9IkVOIiBkYi1pZD0iOTlzcHh0eGFqeHNhc2JlZnI5NXBm
MDByZnJzMDBlcDl2ZTJhIiB0aW1lc3RhbXA9IjE2NjQ3MzY1ODMiPjYzNjwva2V5PjwvZm9yZWln
bi1rZXlzPjxyZWYtdHlwZSBuYW1lPSJKb3VybmFsIEFydGljbGUiPjE3PC9yZWYtdHlwZT48Y29u
dHJpYnV0b3JzPjxhdXRob3JzPjxhdXRob3I+UGx1c2tlLCBKLiBSLjwvYXV0aG9yPjxhdXRob3I+
S2ltLCBKLiBDLjwvYXV0aG9yPjxhdXRob3I+QmxhY2ssIEouIEwuPC9hdXRob3I+PC9hdXRob3Jz
PjwvY29udHJpYnV0b3JzPjx0aXRsZXM+PHRpdGxlPk1hbmlwdWxhdGluZyB0aGUgaW1tdW5lIHN5
c3RlbSBmb3IgcGlncyB0byBvcHRpbWlzZSBwZXJmb3JtYW5jZTwvdGl0bGU+PHNlY29uZGFyeS10
aXRsZT5BbmltYWwgUHJvZHVjdGlvbiBTY2llbmNlPC9zZWNvbmRhcnktdGl0bGU+PHNob3J0LXRp
dGxlPk1hbmlwdWxhdGluZyB0aGUgaW1tdW5lIHN5c3RlbSBmb3IgcGlncyB0byBvcHRpbWlzZSBw
ZXJmb3JtYW5jZTwvc2hvcnQtdGl0bGU+PC90aXRsZXM+PHBlcmlvZGljYWw+PGZ1bGwtdGl0bGU+
QW5pbWFsIFByb2R1Y3Rpb24gU2NpZW5jZTwvZnVsbC10aXRsZT48L3BlcmlvZGljYWw+PHBhZ2Vz
PjY2Ni02ODA8L3BhZ2VzPjx2b2x1bWU+NTg8L3ZvbHVtZT48bnVtYmVyPjQ8L251bWJlcj48a2V5
d29yZHM+PGtleXdvcmQ+Ljwva2V5d29yZD48a2V5d29yZD4yZXN1Yjwva2V5d29yZD48a2V5d29y
ZD5jeXRva2luZXM8L2tleXdvcmQ+PGtleXdvcmQ+ZGlzZWFzZTwva2V5d29yZD48a2V5d29yZD5p
bW11bmUgYWN0aXZhdGlvbjwva2V5d29yZD48a2V5d29yZD5waWdzPC9rZXl3b3JkPjxrZXl3b3Jk
PnByb3N0YWdsYW5kaW4gRWJzdWI8L2tleXdvcmQ+PGtleXdvcmQ+YW1pbm8gYWNpZDwva2V5d29y
ZD48a2V5d29yZD5iaW9lbmVyZ2V0aWNzPC9rZXl3b3JkPjxrZXl3b3JkPmVuenltZTwva2V5d29y
ZD48a2V5d29yZD5pbW11bmUgcmVzcG9uc2U8L2tleXdvcmQ+PGtleXdvcmQ+aW1tdW5lIHN5c3Rl
bTwva2V5d29yZD48a2V5d29yZD5saXBpZDwva2V5d29yZD48a2V5d29yZD5taWNyb29yZ2FuaXNt
PC9rZXl3b3JkPjxrZXl3b3JkPm9wdGltaXphdGlvbjwva2V5d29yZD48a2V5d29yZD5waWc8L2tl
eXdvcmQ+PGtleXdvcmQ+cHJvdGVpbjwva2V5d29yZD48a2V5d29yZD5BdXN0cmFsaWE8L2tleXdv
cmQ+PGtleXdvcmQ+U3VpZGFlPC9rZXl3b3JkPjwva2V5d29yZHM+PGRhdGVzPjx5ZWFyPjIwMTg8
L3llYXI+PC9kYXRlcz48d29yay10eXBlPlJldmlldzwvd29yay10eXBlPjx1cmxzPjxyZWxhdGVk
LXVybHM+PHVybD5odHRwczovL3d3dy5zY29wdXMuY29tL2lud2FyZC9yZWNvcmQudXJpP2VpZD0y
LXMyLjAtODUwNDI3MjY5NjgmYW1wO2RvaT0xMC4xMDcxJTJmQU4xNzU5OCZhbXA7cGFydG5lcklE
PTQwJmFtcDttZDU9OGU0N2I1MzI0MDU3N2MyOTg1ZTM4YTlkMGU4Zjk0MTFodHRwczovL3d3dy5w
dWJsaXNoLmNzaXJvLmF1L2FuL0FOMTc1OTg8L3VybD48L3JlbGF0ZWQtdXJscz48L3VybHM+PGVs
ZWN0cm9uaWMtcmVzb3VyY2UtbnVtPjEwLjEwNzEvYW4xNzU5ODwvZWxlY3Ryb25pYy1yZXNvdXJj
ZS1udW0+PHJlbW90ZS1kYXRhYmFzZS1uYW1lPlNjb3B1czwvcmVtb3RlLWRhdGFiYXNlLW5hbWU+
PGxhbmd1YWdlPkVuZ2xpc2g8L2xhbmd1YWdlPjwvcmVjb3JkPjwvQ2l0ZT48L0VuZE5vdGU+
</w:fldData>
              </w:fldChar>
            </w:r>
            <w:r>
              <w:rPr>
                <w:rFonts w:eastAsia="MS Mincho" w:cs="Arial"/>
              </w:rPr>
              <w:instrText xml:space="preserve"> ADDIN EN.CITE </w:instrText>
            </w:r>
            <w:r>
              <w:rPr>
                <w:rFonts w:eastAsia="MS Mincho" w:cs="Arial"/>
              </w:rPr>
              <w:fldChar w:fldCharType="begin">
                <w:fldData xml:space="preserve">PEVuZE5vdGU+PENpdGU+PEF1dGhvcj5LbGVpbjwvQXV0aG9yPjxZZWFyPjIwMjE8L1llYXI+PFJl
Y051bT42ODA8L1JlY051bT48RGlzcGxheVRleHQ+KFBsdXNrZSBldCBhbC4sIDIwMThhOyBLbGVp
biBldCBhbC4sIDIwMjEpPC9EaXNwbGF5VGV4dD48cmVjb3JkPjxyZWMtbnVtYmVyPjY4MDwvcmVj
LW51bWJlcj48Zm9yZWlnbi1rZXlzPjxrZXkgYXBwPSJFTiIgZGItaWQ9Ijk5c3B4dHhhanhzYXNi
ZWZyOTVwZjAwcmZyczAwZXA5dmUyYSIgdGltZXN0YW1wPSIxNjY0NzM2NTg0Ij42ODA8L2tleT48
L2ZvcmVpZ24ta2V5cz48cmVmLXR5cGUgbmFtZT0iSm91cm5hbCBBcnRpY2xlIj4xNzwvcmVmLXR5
cGU+PGNvbnRyaWJ1dG9ycz48YXV0aG9ycz48YXV0aG9yPktsZWluLCBELiBSLjwvYXV0aG9yPjxh
dXRob3I+U2NobmVpZGVyLCBMLiBJLjwvYXV0aG9yPjxhdXRob3I+RGEgU2lsdmEsIEouIEMuPC9h
dXRob3I+PGF1dGhvcj5Sb3NzaSwgQy4gQS4gUi48L2F1dGhvcj48YXV0aG9yPkRlIE9saXZlaXJh
LCBWLjwvYXV0aG9yPjwvYXV0aG9ycz48L2NvbnRyaWJ1dG9ycz48dGl0bGVzPjx0aXRsZT5QaWds
ZXRzJmFwb3M7IGd1dCBtaWNyb2Jpb3RhIGR5bmFtaWNzPC90aXRsZT48c2Vjb25kYXJ5LXRpdGxl
PkNBQiBSZXZpZXdzOiBQZXJzcGVjdGl2ZXMgaW4gQWdyaWN1bHR1cmUsIFZldGVyaW5hcnkgU2Np
ZW5jZSwgTnV0cml0aW9uIGFuZCBOYXR1cmFsIFJlc291cmNlczwvc2Vjb25kYXJ5LXRpdGxlPjxz
aG9ydC10aXRsZT5QaWdsZXRzJmFwb3M7IGd1dCBtaWNyb2Jpb3RhIGR5bmFtaWNzPC9zaG9ydC10
aXRsZT48L3RpdGxlcz48cGVyaW9kaWNhbD48ZnVsbC10aXRsZT5DQUIgUmV2aWV3czogUGVyc3Bl
Y3RpdmVzIGluIEFncmljdWx0dXJlLCBWZXRlcmluYXJ5IFNjaWVuY2UsIE51dHJpdGlvbiBhbmQg
TmF0dXJhbCBSZXNvdXJjZXM8L2Z1bGwtdGl0bGU+PC9wZXJpb2RpY2FsPjx2b2x1bWU+MTY8L3Zv
bHVtZT48bnVtYmVyPjQ4PC9udW1iZXI+PGtleXdvcmRzPjxrZXl3b3JkPkFudGltaWNyb2JpYWw8
L2tleXdvcmQ+PGtleXdvcmQ+QmFjdGVyaWE8L2tleXdvcmQ+PGtleXdvcmQ+R3V0PC9rZXl3b3Jk
PjxrZXl3b3JkPkhlYWx0aDwva2V5d29yZD48a2V5d29yZD5JbW11bml0eTwva2V5d29yZD48a2V5
d29yZD5NZXRhZ2Vub21pYzwva2V5d29yZD48a2V5d29yZD5OdXRyaXRpb248L2tleXdvcmQ+PC9r
ZXl3b3Jkcz48ZGF0ZXM+PHllYXI+MjAyMTwveWVhcj48L2RhdGVzPjx3b3JrLXR5cGU+UmV2aWV3
PC93b3JrLXR5cGU+PHVybHM+PHJlbGF0ZWQtdXJscz48dXJsPmh0dHBzOi8vd3d3LnNjb3B1cy5j
b20vaW53YXJkL3JlY29yZC51cmk/ZWlkPTItczIuMC04NTExNDQwMDU3NSZhbXA7ZG9pPTEwLjEw
NzklMmZQQVZTTk5SMjAyMTE2MDQ4JmFtcDtwYXJ0bmVySUQ9NDAmYW1wO21kNT1jZmEyZTI0MDYy
OGIyODg0MmI5MzBlYTc1YmIxZjQxZTwvdXJsPjwvcmVsYXRlZC11cmxzPjwvdXJscz48Y3VzdG9t
Nz4xNjwvY3VzdG9tNz48ZWxlY3Ryb25pYy1yZXNvdXJjZS1udW0+MTAuMTA3OS9wYXZzbm5yMjAy
MTE2MDQ4PC9lbGVjdHJvbmljLXJlc291cmNlLW51bT48cmVtb3RlLWRhdGFiYXNlLW5hbWU+U2Nv
cHVzPC9yZW1vdGUtZGF0YWJhc2UtbmFtZT48bGFuZ3VhZ2U+RW5nbGlzaDwvbGFuZ3VhZ2U+PC9y
ZWNvcmQ+PC9DaXRlPjxDaXRlPjxBdXRob3I+UGx1c2tlPC9BdXRob3I+PFllYXI+MjAxODwvWWVh
cj48UmVjTnVtPjYzNjwvUmVjTnVtPjxyZWNvcmQ+PHJlYy1udW1iZXI+NjM2PC9yZWMtbnVtYmVy
Pjxmb3JlaWduLWtleXM+PGtleSBhcHA9IkVOIiBkYi1pZD0iOTlzcHh0eGFqeHNhc2JlZnI5NXBm
MDByZnJzMDBlcDl2ZTJhIiB0aW1lc3RhbXA9IjE2NjQ3MzY1ODMiPjYzNjwva2V5PjwvZm9yZWln
bi1rZXlzPjxyZWYtdHlwZSBuYW1lPSJKb3VybmFsIEFydGljbGUiPjE3PC9yZWYtdHlwZT48Y29u
dHJpYnV0b3JzPjxhdXRob3JzPjxhdXRob3I+UGx1c2tlLCBKLiBSLjwvYXV0aG9yPjxhdXRob3I+
S2ltLCBKLiBDLjwvYXV0aG9yPjxhdXRob3I+QmxhY2ssIEouIEwuPC9hdXRob3I+PC9hdXRob3Jz
PjwvY29udHJpYnV0b3JzPjx0aXRsZXM+PHRpdGxlPk1hbmlwdWxhdGluZyB0aGUgaW1tdW5lIHN5
c3RlbSBmb3IgcGlncyB0byBvcHRpbWlzZSBwZXJmb3JtYW5jZTwvdGl0bGU+PHNlY29uZGFyeS10
aXRsZT5BbmltYWwgUHJvZHVjdGlvbiBTY2llbmNlPC9zZWNvbmRhcnktdGl0bGU+PHNob3J0LXRp
dGxlPk1hbmlwdWxhdGluZyB0aGUgaW1tdW5lIHN5c3RlbSBmb3IgcGlncyB0byBvcHRpbWlzZSBw
ZXJmb3JtYW5jZTwvc2hvcnQtdGl0bGU+PC90aXRsZXM+PHBlcmlvZGljYWw+PGZ1bGwtdGl0bGU+
QW5pbWFsIFByb2R1Y3Rpb24gU2NpZW5jZTwvZnVsbC10aXRsZT48L3BlcmlvZGljYWw+PHBhZ2Vz
PjY2Ni02ODA8L3BhZ2VzPjx2b2x1bWU+NTg8L3ZvbHVtZT48bnVtYmVyPjQ8L251bWJlcj48a2V5
d29yZHM+PGtleXdvcmQ+Ljwva2V5d29yZD48a2V5d29yZD4yZXN1Yjwva2V5d29yZD48a2V5d29y
ZD5jeXRva2luZXM8L2tleXdvcmQ+PGtleXdvcmQ+ZGlzZWFzZTwva2V5d29yZD48a2V5d29yZD5p
bW11bmUgYWN0aXZhdGlvbjwva2V5d29yZD48a2V5d29yZD5waWdzPC9rZXl3b3JkPjxrZXl3b3Jk
PnByb3N0YWdsYW5kaW4gRWJzdWI8L2tleXdvcmQ+PGtleXdvcmQ+YW1pbm8gYWNpZDwva2V5d29y
ZD48a2V5d29yZD5iaW9lbmVyZ2V0aWNzPC9rZXl3b3JkPjxrZXl3b3JkPmVuenltZTwva2V5d29y
ZD48a2V5d29yZD5pbW11bmUgcmVzcG9uc2U8L2tleXdvcmQ+PGtleXdvcmQ+aW1tdW5lIHN5c3Rl
bTwva2V5d29yZD48a2V5d29yZD5saXBpZDwva2V5d29yZD48a2V5d29yZD5taWNyb29yZ2FuaXNt
PC9rZXl3b3JkPjxrZXl3b3JkPm9wdGltaXphdGlvbjwva2V5d29yZD48a2V5d29yZD5waWc8L2tl
eXdvcmQ+PGtleXdvcmQ+cHJvdGVpbjwva2V5d29yZD48a2V5d29yZD5BdXN0cmFsaWE8L2tleXdv
cmQ+PGtleXdvcmQ+U3VpZGFlPC9rZXl3b3JkPjwva2V5d29yZHM+PGRhdGVzPjx5ZWFyPjIwMTg8
L3llYXI+PC9kYXRlcz48d29yay10eXBlPlJldmlldzwvd29yay10eXBlPjx1cmxzPjxyZWxhdGVk
LXVybHM+PHVybD5odHRwczovL3d3dy5zY29wdXMuY29tL2lud2FyZC9yZWNvcmQudXJpP2VpZD0y
LXMyLjAtODUwNDI3MjY5NjgmYW1wO2RvaT0xMC4xMDcxJTJmQU4xNzU5OCZhbXA7cGFydG5lcklE
PTQwJmFtcDttZDU9OGU0N2I1MzI0MDU3N2MyOTg1ZTM4YTlkMGU4Zjk0MTFodHRwczovL3d3dy5w
dWJsaXNoLmNzaXJvLmF1L2FuL0FOMTc1OTg8L3VybD48L3JlbGF0ZWQtdXJscz48L3VybHM+PGVs
ZWN0cm9uaWMtcmVzb3VyY2UtbnVtPjEwLjEwNzEvYW4xNzU5ODwvZWxlY3Ryb25pYy1yZXNvdXJj
ZS1udW0+PHJlbW90ZS1kYXRhYmFzZS1uYW1lPlNjb3B1czwvcmVtb3RlLWRhdGFiYXNlLW5hbWU+
PGxhbmd1YWdlPkVuZ2xpc2g8L2xhbmd1YWdlPjwvcmVjb3JkPjwvQ2l0ZT48L0VuZE5vdGU+
</w:fldData>
              </w:fldChar>
            </w:r>
            <w:r>
              <w:rPr>
                <w:rFonts w:eastAsia="MS Mincho" w:cs="Arial"/>
              </w:rPr>
              <w:instrText xml:space="preserve"> ADDIN EN.CITE.DATA </w:instrText>
            </w:r>
            <w:r>
              <w:rPr>
                <w:rFonts w:eastAsia="MS Mincho" w:cs="Arial"/>
              </w:rPr>
            </w:r>
            <w:r>
              <w:rPr>
                <w:rFonts w:eastAsia="MS Mincho" w:cs="Arial"/>
              </w:rPr>
              <w:fldChar w:fldCharType="end"/>
            </w:r>
            <w:r w:rsidRPr="004C44E5">
              <w:rPr>
                <w:rFonts w:eastAsia="MS Mincho" w:cs="Arial"/>
              </w:rPr>
            </w:r>
            <w:r w:rsidRPr="004C44E5">
              <w:rPr>
                <w:rFonts w:eastAsia="MS Mincho" w:cs="Arial"/>
              </w:rPr>
              <w:fldChar w:fldCharType="separate"/>
            </w:r>
            <w:r w:rsidRPr="00493217">
              <w:rPr>
                <w:rFonts w:eastAsia="MS Mincho" w:cs="Arial"/>
                <w:noProof/>
                <w:lang w:val="es-CO"/>
              </w:rPr>
              <w:t>(</w:t>
            </w:r>
            <w:hyperlink w:anchor="_ENREF_112" w:tooltip="Pluske, 2018 #636" w:history="1">
              <w:r w:rsidR="005F0597" w:rsidRPr="00493217">
                <w:rPr>
                  <w:rFonts w:eastAsia="MS Mincho" w:cs="Arial"/>
                  <w:noProof/>
                  <w:lang w:val="es-CO"/>
                </w:rPr>
                <w:t>Pluske et al., 2018a</w:t>
              </w:r>
            </w:hyperlink>
            <w:r w:rsidRPr="00493217">
              <w:rPr>
                <w:rFonts w:eastAsia="MS Mincho" w:cs="Arial"/>
                <w:noProof/>
                <w:lang w:val="es-CO"/>
              </w:rPr>
              <w:t xml:space="preserve">; </w:t>
            </w:r>
            <w:hyperlink w:anchor="_ENREF_74" w:tooltip="Klein, 2021 #680" w:history="1">
              <w:r w:rsidR="005F0597" w:rsidRPr="00493217">
                <w:rPr>
                  <w:rFonts w:eastAsia="MS Mincho" w:cs="Arial"/>
                  <w:noProof/>
                  <w:lang w:val="es-CO"/>
                </w:rPr>
                <w:t>Klein et al., 2021</w:t>
              </w:r>
            </w:hyperlink>
            <w:r w:rsidRPr="00493217">
              <w:rPr>
                <w:rFonts w:eastAsia="MS Mincho" w:cs="Arial"/>
                <w:noProof/>
                <w:lang w:val="es-CO"/>
              </w:rPr>
              <w:t>)</w:t>
            </w:r>
            <w:r w:rsidRPr="004C44E5">
              <w:rPr>
                <w:rFonts w:eastAsia="MS Mincho" w:cs="Arial"/>
              </w:rPr>
              <w:fldChar w:fldCharType="end"/>
            </w:r>
          </w:p>
        </w:tc>
      </w:tr>
      <w:tr w:rsidR="00F306EA" w:rsidRPr="004C44E5" w14:paraId="7E932A88" w14:textId="77777777" w:rsidTr="004F60D1">
        <w:trPr>
          <w:trHeight w:val="522"/>
        </w:trPr>
        <w:tc>
          <w:tcPr>
            <w:tcW w:w="1985" w:type="dxa"/>
            <w:tcBorders>
              <w:top w:val="single" w:sz="6" w:space="0" w:color="000000"/>
              <w:bottom w:val="single" w:sz="6" w:space="0" w:color="000000"/>
            </w:tcBorders>
          </w:tcPr>
          <w:p w14:paraId="402A025A" w14:textId="770FB7FA" w:rsidR="00F306EA" w:rsidRPr="004C44E5" w:rsidRDefault="00F306EA" w:rsidP="00B4537B">
            <w:pPr>
              <w:spacing w:line="276" w:lineRule="auto"/>
              <w:jc w:val="left"/>
              <w:textAlignment w:val="baseline"/>
              <w:rPr>
                <w:rFonts w:eastAsia="MS Mincho" w:cs="Arial"/>
              </w:rPr>
            </w:pPr>
            <w:r w:rsidRPr="004C44E5">
              <w:rPr>
                <w:rFonts w:eastAsia="MS Mincho" w:cs="Arial"/>
              </w:rPr>
              <w:t>Housing/pen layout</w:t>
            </w:r>
            <w:r w:rsidRPr="004C44E5">
              <w:rPr>
                <w:rFonts w:cs="Arial"/>
              </w:rPr>
              <w:t> </w:t>
            </w:r>
          </w:p>
        </w:tc>
        <w:tc>
          <w:tcPr>
            <w:tcW w:w="1138" w:type="dxa"/>
            <w:tcBorders>
              <w:top w:val="single" w:sz="6" w:space="0" w:color="000000"/>
              <w:bottom w:val="single" w:sz="6" w:space="0" w:color="000000"/>
            </w:tcBorders>
          </w:tcPr>
          <w:p w14:paraId="26A9121C" w14:textId="77777777" w:rsidR="00F306EA" w:rsidRPr="004C44E5" w:rsidRDefault="00F306EA" w:rsidP="00B4537B">
            <w:pPr>
              <w:spacing w:line="276" w:lineRule="auto"/>
              <w:jc w:val="center"/>
              <w:textAlignment w:val="baseline"/>
              <w:rPr>
                <w:rFonts w:eastAsia="MS Mincho" w:cs="Arial"/>
              </w:rPr>
            </w:pPr>
            <w:r w:rsidRPr="004C44E5">
              <w:rPr>
                <w:rFonts w:eastAsia="MS Mincho" w:cs="Arial"/>
              </w:rPr>
              <w:t>1</w:t>
            </w:r>
          </w:p>
        </w:tc>
        <w:tc>
          <w:tcPr>
            <w:tcW w:w="2689" w:type="dxa"/>
            <w:tcBorders>
              <w:top w:val="single" w:sz="6" w:space="0" w:color="000000"/>
              <w:bottom w:val="single" w:sz="6" w:space="0" w:color="000000"/>
            </w:tcBorders>
          </w:tcPr>
          <w:p w14:paraId="3F2886BA" w14:textId="271A9617" w:rsidR="00F306EA" w:rsidRPr="004C44E5" w:rsidRDefault="00F306EA" w:rsidP="00B4537B">
            <w:pPr>
              <w:spacing w:line="276" w:lineRule="auto"/>
              <w:ind w:left="360"/>
              <w:jc w:val="center"/>
              <w:textAlignment w:val="baseline"/>
              <w:rPr>
                <w:rFonts w:eastAsia="MS Mincho" w:cs="Arial"/>
              </w:rPr>
            </w:pPr>
            <w:r>
              <w:rPr>
                <w:rFonts w:eastAsia="MS Mincho" w:cs="Arial"/>
              </w:rPr>
              <w:t>-</w:t>
            </w:r>
          </w:p>
        </w:tc>
        <w:tc>
          <w:tcPr>
            <w:tcW w:w="2710" w:type="dxa"/>
            <w:tcBorders>
              <w:top w:val="single" w:sz="6" w:space="0" w:color="000000"/>
              <w:bottom w:val="single" w:sz="6" w:space="0" w:color="000000"/>
            </w:tcBorders>
          </w:tcPr>
          <w:p w14:paraId="10C55D26" w14:textId="7BC2B356" w:rsidR="00F306EA" w:rsidRPr="004C44E5" w:rsidRDefault="00F306EA" w:rsidP="00B4537B">
            <w:pPr>
              <w:spacing w:line="276" w:lineRule="auto"/>
              <w:jc w:val="left"/>
              <w:textAlignment w:val="baseline"/>
              <w:rPr>
                <w:rFonts w:eastAsia="MS Mincho" w:cs="Arial"/>
              </w:rPr>
            </w:pPr>
            <w:r w:rsidRPr="004C44E5">
              <w:rPr>
                <w:rFonts w:eastAsia="MS Mincho" w:cs="Arial"/>
              </w:rPr>
              <w:fldChar w:fldCharType="begin">
                <w:fldData xml:space="preserve">PEVuZE5vdGU+PENpdGU+PEF1dGhvcj5HZWJoYXJkdDwvQXV0aG9yPjxZZWFyPjIwMjA8L1llYXI+
PFJlY051bT42NTQ8L1JlY051bT48RGlzcGxheVRleHQ+KEdlYmhhcmR0IGV0IGFsLiwgMjAyMCk8
L0Rpc3BsYXlUZXh0PjxyZWNvcmQ+PHJlYy1udW1iZXI+NjU0PC9yZWMtbnVtYmVyPjxmb3JlaWdu
LWtleXM+PGtleSBhcHA9IkVOIiBkYi1pZD0iOTlzcHh0eGFqeHNhc2JlZnI5NXBmMDByZnJzMDBl
cDl2ZTJhIiB0aW1lc3RhbXA9IjE2NjQ3MzY1ODMiPjY1NDwva2V5PjwvZm9yZWlnbi1rZXlzPjxy
ZWYtdHlwZSBuYW1lPSJKb3VybmFsIEFydGljbGUiPjE3PC9yZWYtdHlwZT48Y29udHJpYnV0b3Jz
PjxhdXRob3JzPjxhdXRob3I+R2ViaGFyZHQsIEouIFQuPC9hdXRob3I+PGF1dGhvcj5Ub2thY2gs
IE0uIEQuPC9hdXRob3I+PGF1dGhvcj5Ecml0eiwgUy4gUy48L2F1dGhvcj48YXV0aG9yPkRlUm91
Y2hleSwgSi4gTS48L2F1dGhvcj48YXV0aG9yPldvb2R3b3J0aCwgSi4gQy48L2F1dGhvcj48YXV0
aG9yPkdvb2RiYW5kLCBSLiBELjwvYXV0aG9yPjxhdXRob3I+SGVucnksIFMuIEMuPC9hdXRob3I+
PC9hdXRob3JzPjwvY29udHJpYnV0b3JzPjxhdXRoLWFkZHJlc3M+RGVwYXJ0bWVudCBvZiBBbmlt
YWwgU2NpZW5jZXMgYW5kIEluZHVzdHJ5LCBDb2xsZWdlIG9mIEFncmljdWx0dXJlLCBLYW5zYXMg
U3RhdGUgVW5pdmVyc2l0eSwgTWFuaGF0dGFuLCBLUy4gRGVwYXJ0bWVudCBvZiBEaWFnbm9zdGlj
IE1lZGljaW5lL1BhdGhvYmlvbG9neSwgQ29sbGVnZSBvZiBWZXRlcmluYXJ5IE1lZGljaW5lLCBL
YW5zYXMgU3RhdGUgVW5pdmVyc2l0eSwgTWFuaGF0dGFuLCBLUy4gQWJpbGVuZSBBbmltYWwgSG9z
cGl0YWwsIFAuIEEuLCBBYmlsZW5lLCBLUy48L2F1dGgtYWRkcmVzcz48dGl0bGVzPjx0aXRsZT5Q
b3N0d2VhbmluZyBtb3J0YWxpdHkgaW4gY29tbWVyY2lhbCBzd2luZSBwcm9kdWN0aW9uIElJOiBy
ZXZpZXcgb2YgaW5mZWN0aW91cyBjb250cmlidXRpbmcgZmFjdG9yczwvdGl0bGU+PHNlY29uZGFy
eS10aXRsZT5UcmFuc2wgQW5pbSBTY2k8L3NlY29uZGFyeS10aXRsZT48YWx0LXRpdGxlPlRyYW5z
bGF0aW9uYWwgYW5pbWFsIHNjaWVuY2U8L2FsdC10aXRsZT48c2hvcnQtdGl0bGU+UG9zdHdlYW5p
bmcgbW9ydGFsaXR5IGluIGNvbW1lcmNpYWwgc3dpbmUgcHJvZHVjdGlvbiBJSTogcmV2aWV3IG9m
IGluZmVjdGlvdXMgY29udHJpYnV0aW5nIGZhY3RvcnM8L3Nob3J0LXRpdGxlPjwvdGl0bGVzPjxw
ZXJpb2RpY2FsPjxmdWxsLXRpdGxlPlRyYW5zbCBBbmltIFNjaTwvZnVsbC10aXRsZT48YWJici0x
PlRyYW5zbGF0aW9uYWwgYW5pbWFsIHNjaWVuY2U8L2FiYnItMT48L3BlcmlvZGljYWw+PGFsdC1w
ZXJpb2RpY2FsPjxmdWxsLXRpdGxlPlRyYW5zbCBBbmltIFNjaTwvZnVsbC10aXRsZT48YWJici0x
PlRyYW5zbGF0aW9uYWwgYW5pbWFsIHNjaWVuY2U8L2FiYnItMT48L2FsdC1wZXJpb2RpY2FsPjxw
YWdlcz50eGFhMDUyPC9wYWdlcz48dm9sdW1lPjQ8L3ZvbHVtZT48bnVtYmVyPjI8L251bWJlcj48
ZWRpdGlvbj4yMDIwLzA3LzI1PC9lZGl0aW9uPjxrZXl3b3Jkcz48a2V5d29yZD5kZWF0aCBsb3Nz
PC9rZXl3b3JkPjxrZXl3b3JkPmluZmVjdGlvdXM8L2tleXdvcmQ+PGtleXdvcmQ+bW9ydGFsaXR5
PC9rZXl3b3JkPjxrZXl3b3JkPnBvc3R3ZWFuaW5nPC9rZXl3b3JkPjxrZXl3b3JkPnN3aW5lPC9r
ZXl3b3JkPjwva2V5d29yZHM+PGRhdGVzPjx5ZWFyPjIwMjA8L3llYXI+PHB1Yi1kYXRlcz48ZGF0
ZT5BcHI8L2RhdGU+PC9wdWItZGF0ZXM+PC9kYXRlcz48aXNibj4yNTczLTIxMDI8L2lzYm4+PGFj
Y2Vzc2lvbi1udW0+MzI3MDUwNDg8L2FjY2Vzc2lvbi1udW0+PHVybHM+PHJlbGF0ZWQtdXJscz48
dXJsPmh0dHBzOi8vd3d3Lm5jYmkubmxtLm5paC5nb3YvcG1jL2FydGljbGVzL1BNQzcyNzc2OTYv
cGRmL3R4YWEwNTIucGRmPC91cmw+PC9yZWxhdGVkLXVybHM+PC91cmxzPjxjdXN0b20yPlBNQzcy
Nzc2OTY8L2N1c3RvbTI+PGVsZWN0cm9uaWMtcmVzb3VyY2UtbnVtPjEwLjEwOTMvdGFzL3R4YWEw
NTI8L2VsZWN0cm9uaWMtcmVzb3VyY2UtbnVtPjxyZW1vdGUtZGF0YWJhc2UtcHJvdmlkZXI+Tmxt
PC9yZW1vdGUtZGF0YWJhc2UtcHJvdmlkZXI+PGxhbmd1YWdlPmVuZzwvbGFuZ3VhZ2U+PC9yZWNv
cmQ+PC9DaXRlPjwvRW5kTm90ZT5=
</w:fldData>
              </w:fldChar>
            </w:r>
            <w:r>
              <w:rPr>
                <w:rFonts w:eastAsia="MS Mincho" w:cs="Arial"/>
              </w:rPr>
              <w:instrText xml:space="preserve"> ADDIN EN.CITE </w:instrText>
            </w:r>
            <w:r>
              <w:rPr>
                <w:rFonts w:eastAsia="MS Mincho" w:cs="Arial"/>
              </w:rPr>
              <w:fldChar w:fldCharType="begin">
                <w:fldData xml:space="preserve">PEVuZE5vdGU+PENpdGU+PEF1dGhvcj5HZWJoYXJkdDwvQXV0aG9yPjxZZWFyPjIwMjA8L1llYXI+
PFJlY051bT42NTQ8L1JlY051bT48RGlzcGxheVRleHQ+KEdlYmhhcmR0IGV0IGFsLiwgMjAyMCk8
L0Rpc3BsYXlUZXh0PjxyZWNvcmQ+PHJlYy1udW1iZXI+NjU0PC9yZWMtbnVtYmVyPjxmb3JlaWdu
LWtleXM+PGtleSBhcHA9IkVOIiBkYi1pZD0iOTlzcHh0eGFqeHNhc2JlZnI5NXBmMDByZnJzMDBl
cDl2ZTJhIiB0aW1lc3RhbXA9IjE2NjQ3MzY1ODMiPjY1NDwva2V5PjwvZm9yZWlnbi1rZXlzPjxy
ZWYtdHlwZSBuYW1lPSJKb3VybmFsIEFydGljbGUiPjE3PC9yZWYtdHlwZT48Y29udHJpYnV0b3Jz
PjxhdXRob3JzPjxhdXRob3I+R2ViaGFyZHQsIEouIFQuPC9hdXRob3I+PGF1dGhvcj5Ub2thY2gs
IE0uIEQuPC9hdXRob3I+PGF1dGhvcj5Ecml0eiwgUy4gUy48L2F1dGhvcj48YXV0aG9yPkRlUm91
Y2hleSwgSi4gTS48L2F1dGhvcj48YXV0aG9yPldvb2R3b3J0aCwgSi4gQy48L2F1dGhvcj48YXV0
aG9yPkdvb2RiYW5kLCBSLiBELjwvYXV0aG9yPjxhdXRob3I+SGVucnksIFMuIEMuPC9hdXRob3I+
PC9hdXRob3JzPjwvY29udHJpYnV0b3JzPjxhdXRoLWFkZHJlc3M+RGVwYXJ0bWVudCBvZiBBbmlt
YWwgU2NpZW5jZXMgYW5kIEluZHVzdHJ5LCBDb2xsZWdlIG9mIEFncmljdWx0dXJlLCBLYW5zYXMg
U3RhdGUgVW5pdmVyc2l0eSwgTWFuaGF0dGFuLCBLUy4gRGVwYXJ0bWVudCBvZiBEaWFnbm9zdGlj
IE1lZGljaW5lL1BhdGhvYmlvbG9neSwgQ29sbGVnZSBvZiBWZXRlcmluYXJ5IE1lZGljaW5lLCBL
YW5zYXMgU3RhdGUgVW5pdmVyc2l0eSwgTWFuaGF0dGFuLCBLUy4gQWJpbGVuZSBBbmltYWwgSG9z
cGl0YWwsIFAuIEEuLCBBYmlsZW5lLCBLUy48L2F1dGgtYWRkcmVzcz48dGl0bGVzPjx0aXRsZT5Q
b3N0d2VhbmluZyBtb3J0YWxpdHkgaW4gY29tbWVyY2lhbCBzd2luZSBwcm9kdWN0aW9uIElJOiBy
ZXZpZXcgb2YgaW5mZWN0aW91cyBjb250cmlidXRpbmcgZmFjdG9yczwvdGl0bGU+PHNlY29uZGFy
eS10aXRsZT5UcmFuc2wgQW5pbSBTY2k8L3NlY29uZGFyeS10aXRsZT48YWx0LXRpdGxlPlRyYW5z
bGF0aW9uYWwgYW5pbWFsIHNjaWVuY2U8L2FsdC10aXRsZT48c2hvcnQtdGl0bGU+UG9zdHdlYW5p
bmcgbW9ydGFsaXR5IGluIGNvbW1lcmNpYWwgc3dpbmUgcHJvZHVjdGlvbiBJSTogcmV2aWV3IG9m
IGluZmVjdGlvdXMgY29udHJpYnV0aW5nIGZhY3RvcnM8L3Nob3J0LXRpdGxlPjwvdGl0bGVzPjxw
ZXJpb2RpY2FsPjxmdWxsLXRpdGxlPlRyYW5zbCBBbmltIFNjaTwvZnVsbC10aXRsZT48YWJici0x
PlRyYW5zbGF0aW9uYWwgYW5pbWFsIHNjaWVuY2U8L2FiYnItMT48L3BlcmlvZGljYWw+PGFsdC1w
ZXJpb2RpY2FsPjxmdWxsLXRpdGxlPlRyYW5zbCBBbmltIFNjaTwvZnVsbC10aXRsZT48YWJici0x
PlRyYW5zbGF0aW9uYWwgYW5pbWFsIHNjaWVuY2U8L2FiYnItMT48L2FsdC1wZXJpb2RpY2FsPjxw
YWdlcz50eGFhMDUyPC9wYWdlcz48dm9sdW1lPjQ8L3ZvbHVtZT48bnVtYmVyPjI8L251bWJlcj48
ZWRpdGlvbj4yMDIwLzA3LzI1PC9lZGl0aW9uPjxrZXl3b3Jkcz48a2V5d29yZD5kZWF0aCBsb3Nz
PC9rZXl3b3JkPjxrZXl3b3JkPmluZmVjdGlvdXM8L2tleXdvcmQ+PGtleXdvcmQ+bW9ydGFsaXR5
PC9rZXl3b3JkPjxrZXl3b3JkPnBvc3R3ZWFuaW5nPC9rZXl3b3JkPjxrZXl3b3JkPnN3aW5lPC9r
ZXl3b3JkPjwva2V5d29yZHM+PGRhdGVzPjx5ZWFyPjIwMjA8L3llYXI+PHB1Yi1kYXRlcz48ZGF0
ZT5BcHI8L2RhdGU+PC9wdWItZGF0ZXM+PC9kYXRlcz48aXNibj4yNTczLTIxMDI8L2lzYm4+PGFj
Y2Vzc2lvbi1udW0+MzI3MDUwNDg8L2FjY2Vzc2lvbi1udW0+PHVybHM+PHJlbGF0ZWQtdXJscz48
dXJsPmh0dHBzOi8vd3d3Lm5jYmkubmxtLm5paC5nb3YvcG1jL2FydGljbGVzL1BNQzcyNzc2OTYv
cGRmL3R4YWEwNTIucGRmPC91cmw+PC9yZWxhdGVkLXVybHM+PC91cmxzPjxjdXN0b20yPlBNQzcy
Nzc2OTY8L2N1c3RvbTI+PGVsZWN0cm9uaWMtcmVzb3VyY2UtbnVtPjEwLjEwOTMvdGFzL3R4YWEw
NTI8L2VsZWN0cm9uaWMtcmVzb3VyY2UtbnVtPjxyZW1vdGUtZGF0YWJhc2UtcHJvdmlkZXI+Tmxt
PC9yZW1vdGUtZGF0YWJhc2UtcHJvdmlkZXI+PGxhbmd1YWdlPmVuZzwvbGFuZ3VhZ2U+PC9yZWNv
cmQ+PC9DaXRlPjwvRW5kTm90ZT5=
</w:fldData>
              </w:fldChar>
            </w:r>
            <w:r>
              <w:rPr>
                <w:rFonts w:eastAsia="MS Mincho" w:cs="Arial"/>
              </w:rPr>
              <w:instrText xml:space="preserve"> ADDIN EN.CITE.DATA </w:instrText>
            </w:r>
            <w:r>
              <w:rPr>
                <w:rFonts w:eastAsia="MS Mincho" w:cs="Arial"/>
              </w:rPr>
            </w:r>
            <w:r>
              <w:rPr>
                <w:rFonts w:eastAsia="MS Mincho" w:cs="Arial"/>
              </w:rPr>
              <w:fldChar w:fldCharType="end"/>
            </w:r>
            <w:r w:rsidRPr="004C44E5">
              <w:rPr>
                <w:rFonts w:eastAsia="MS Mincho" w:cs="Arial"/>
              </w:rPr>
            </w:r>
            <w:r w:rsidRPr="004C44E5">
              <w:rPr>
                <w:rFonts w:eastAsia="MS Mincho" w:cs="Arial"/>
              </w:rPr>
              <w:fldChar w:fldCharType="separate"/>
            </w:r>
            <w:r w:rsidRPr="004C44E5">
              <w:rPr>
                <w:rFonts w:eastAsia="MS Mincho" w:cs="Arial"/>
                <w:noProof/>
              </w:rPr>
              <w:t>(</w:t>
            </w:r>
            <w:hyperlink w:anchor="_ENREF_45" w:tooltip="Gebhardt, 2020 #654" w:history="1">
              <w:r w:rsidR="005F0597" w:rsidRPr="004C44E5">
                <w:rPr>
                  <w:rFonts w:eastAsia="MS Mincho" w:cs="Arial"/>
                  <w:noProof/>
                </w:rPr>
                <w:t>Gebhardt et al., 2020</w:t>
              </w:r>
            </w:hyperlink>
            <w:r w:rsidRPr="004C44E5">
              <w:rPr>
                <w:rFonts w:eastAsia="MS Mincho" w:cs="Arial"/>
                <w:noProof/>
              </w:rPr>
              <w:t>)</w:t>
            </w:r>
            <w:r w:rsidRPr="004C44E5">
              <w:rPr>
                <w:rFonts w:eastAsia="MS Mincho" w:cs="Arial"/>
              </w:rPr>
              <w:fldChar w:fldCharType="end"/>
            </w:r>
          </w:p>
        </w:tc>
      </w:tr>
      <w:tr w:rsidR="00F306EA" w:rsidRPr="004C44E5" w14:paraId="0273D5C3" w14:textId="77777777" w:rsidTr="004F60D1">
        <w:trPr>
          <w:trHeight w:val="246"/>
        </w:trPr>
        <w:tc>
          <w:tcPr>
            <w:tcW w:w="1985" w:type="dxa"/>
            <w:tcBorders>
              <w:top w:val="single" w:sz="6" w:space="0" w:color="000000"/>
              <w:bottom w:val="single" w:sz="6" w:space="0" w:color="000000"/>
            </w:tcBorders>
          </w:tcPr>
          <w:p w14:paraId="46865CDF" w14:textId="77777777" w:rsidR="00F306EA" w:rsidRPr="004C44E5" w:rsidRDefault="00F306EA" w:rsidP="00B4537B">
            <w:pPr>
              <w:spacing w:line="276" w:lineRule="auto"/>
              <w:jc w:val="left"/>
              <w:textAlignment w:val="baseline"/>
              <w:rPr>
                <w:rFonts w:eastAsia="MS Mincho" w:cs="Arial"/>
              </w:rPr>
            </w:pPr>
            <w:r w:rsidRPr="004C44E5">
              <w:rPr>
                <w:rFonts w:eastAsia="MS Mincho" w:cs="Arial"/>
              </w:rPr>
              <w:t>Water quality</w:t>
            </w:r>
            <w:r w:rsidRPr="004C44E5">
              <w:rPr>
                <w:rFonts w:cs="Arial"/>
              </w:rPr>
              <w:t> </w:t>
            </w:r>
          </w:p>
        </w:tc>
        <w:tc>
          <w:tcPr>
            <w:tcW w:w="1138" w:type="dxa"/>
            <w:tcBorders>
              <w:top w:val="single" w:sz="6" w:space="0" w:color="000000"/>
              <w:bottom w:val="single" w:sz="6" w:space="0" w:color="000000"/>
            </w:tcBorders>
          </w:tcPr>
          <w:p w14:paraId="2BA5B8F2" w14:textId="77777777" w:rsidR="00F306EA" w:rsidRPr="004C44E5" w:rsidRDefault="00F306EA" w:rsidP="00B4537B">
            <w:pPr>
              <w:spacing w:line="276" w:lineRule="auto"/>
              <w:jc w:val="center"/>
              <w:textAlignment w:val="baseline"/>
              <w:rPr>
                <w:rFonts w:eastAsia="MS Mincho" w:cs="Arial"/>
              </w:rPr>
            </w:pPr>
            <w:r w:rsidRPr="004C44E5">
              <w:rPr>
                <w:rFonts w:eastAsia="MS Mincho" w:cs="Arial"/>
              </w:rPr>
              <w:t>0</w:t>
            </w:r>
          </w:p>
        </w:tc>
        <w:tc>
          <w:tcPr>
            <w:tcW w:w="2689" w:type="dxa"/>
            <w:tcBorders>
              <w:top w:val="single" w:sz="6" w:space="0" w:color="000000"/>
              <w:bottom w:val="single" w:sz="6" w:space="0" w:color="000000"/>
            </w:tcBorders>
          </w:tcPr>
          <w:p w14:paraId="0FB4DEE7" w14:textId="55D8E2F6" w:rsidR="00F306EA" w:rsidRPr="004C44E5" w:rsidRDefault="00F306EA" w:rsidP="00B4537B">
            <w:pPr>
              <w:spacing w:line="276" w:lineRule="auto"/>
              <w:ind w:left="360"/>
              <w:jc w:val="center"/>
              <w:textAlignment w:val="baseline"/>
              <w:rPr>
                <w:rFonts w:eastAsia="MS Mincho" w:cs="Arial"/>
              </w:rPr>
            </w:pPr>
            <w:r>
              <w:rPr>
                <w:rFonts w:eastAsia="MS Mincho" w:cs="Arial"/>
              </w:rPr>
              <w:t>-</w:t>
            </w:r>
          </w:p>
        </w:tc>
        <w:tc>
          <w:tcPr>
            <w:tcW w:w="2710" w:type="dxa"/>
            <w:tcBorders>
              <w:top w:val="single" w:sz="6" w:space="0" w:color="000000"/>
              <w:bottom w:val="single" w:sz="6" w:space="0" w:color="000000"/>
            </w:tcBorders>
          </w:tcPr>
          <w:p w14:paraId="28D8063B" w14:textId="7C87CFEE" w:rsidR="00F306EA" w:rsidRPr="004C44E5" w:rsidRDefault="00F306EA" w:rsidP="00B4537B">
            <w:pPr>
              <w:spacing w:line="276" w:lineRule="auto"/>
              <w:jc w:val="center"/>
              <w:textAlignment w:val="baseline"/>
              <w:rPr>
                <w:rFonts w:eastAsia="MS Mincho" w:cs="Arial"/>
              </w:rPr>
            </w:pPr>
            <w:r>
              <w:rPr>
                <w:rFonts w:eastAsia="MS Mincho" w:cs="Arial"/>
              </w:rPr>
              <w:t>-</w:t>
            </w:r>
          </w:p>
        </w:tc>
      </w:tr>
      <w:tr w:rsidR="00F306EA" w:rsidRPr="003C1F6A" w14:paraId="3B2390B7" w14:textId="77777777" w:rsidTr="004F60D1">
        <w:trPr>
          <w:trHeight w:val="784"/>
        </w:trPr>
        <w:tc>
          <w:tcPr>
            <w:tcW w:w="1985" w:type="dxa"/>
            <w:tcBorders>
              <w:top w:val="single" w:sz="6" w:space="0" w:color="000000"/>
              <w:bottom w:val="single" w:sz="6" w:space="0" w:color="000000"/>
            </w:tcBorders>
          </w:tcPr>
          <w:p w14:paraId="0CF100BA" w14:textId="637E9B60" w:rsidR="00F306EA" w:rsidRPr="004C44E5" w:rsidRDefault="00F306EA" w:rsidP="00B4537B">
            <w:pPr>
              <w:spacing w:line="276" w:lineRule="auto"/>
              <w:jc w:val="left"/>
              <w:textAlignment w:val="baseline"/>
              <w:rPr>
                <w:rFonts w:eastAsia="MS Mincho" w:cs="Arial"/>
              </w:rPr>
            </w:pPr>
            <w:r w:rsidRPr="004C44E5">
              <w:rPr>
                <w:rFonts w:eastAsia="MS Mincho" w:cs="Arial"/>
              </w:rPr>
              <w:t xml:space="preserve">Hygiene and </w:t>
            </w:r>
            <w:r w:rsidR="00757FCE">
              <w:rPr>
                <w:rFonts w:eastAsia="MS Mincho" w:cs="Arial"/>
              </w:rPr>
              <w:t>b</w:t>
            </w:r>
            <w:r w:rsidRPr="004C44E5">
              <w:rPr>
                <w:rFonts w:eastAsia="MS Mincho" w:cs="Arial"/>
              </w:rPr>
              <w:t>iosecurity</w:t>
            </w:r>
            <w:r w:rsidRPr="004C44E5">
              <w:rPr>
                <w:rFonts w:cs="Arial"/>
              </w:rPr>
              <w:t> </w:t>
            </w:r>
          </w:p>
        </w:tc>
        <w:tc>
          <w:tcPr>
            <w:tcW w:w="1138" w:type="dxa"/>
            <w:tcBorders>
              <w:top w:val="single" w:sz="6" w:space="0" w:color="000000"/>
              <w:bottom w:val="single" w:sz="6" w:space="0" w:color="000000"/>
            </w:tcBorders>
          </w:tcPr>
          <w:p w14:paraId="14B59539" w14:textId="77777777" w:rsidR="00F306EA" w:rsidRPr="004C44E5" w:rsidRDefault="00F306EA" w:rsidP="00B4537B">
            <w:pPr>
              <w:spacing w:line="276" w:lineRule="auto"/>
              <w:jc w:val="center"/>
              <w:textAlignment w:val="baseline"/>
              <w:rPr>
                <w:rFonts w:eastAsia="MS Mincho" w:cs="Arial"/>
              </w:rPr>
            </w:pPr>
            <w:r w:rsidRPr="004C44E5">
              <w:rPr>
                <w:rFonts w:eastAsia="MS Mincho" w:cs="Arial"/>
              </w:rPr>
              <w:t>2</w:t>
            </w:r>
          </w:p>
        </w:tc>
        <w:tc>
          <w:tcPr>
            <w:tcW w:w="2689" w:type="dxa"/>
            <w:tcBorders>
              <w:top w:val="single" w:sz="6" w:space="0" w:color="000000"/>
              <w:bottom w:val="single" w:sz="6" w:space="0" w:color="000000"/>
            </w:tcBorders>
          </w:tcPr>
          <w:p w14:paraId="152A6149" w14:textId="0140D221" w:rsidR="00F306EA" w:rsidRPr="004C44E5" w:rsidRDefault="00F306EA" w:rsidP="00B4537B">
            <w:pPr>
              <w:spacing w:line="276" w:lineRule="auto"/>
              <w:ind w:left="360"/>
              <w:jc w:val="center"/>
              <w:textAlignment w:val="baseline"/>
              <w:rPr>
                <w:rFonts w:eastAsia="MS Mincho" w:cs="Arial"/>
              </w:rPr>
            </w:pPr>
            <w:r>
              <w:rPr>
                <w:rFonts w:eastAsia="MS Mincho" w:cs="Arial"/>
              </w:rPr>
              <w:t>-</w:t>
            </w:r>
          </w:p>
        </w:tc>
        <w:tc>
          <w:tcPr>
            <w:tcW w:w="2710" w:type="dxa"/>
            <w:tcBorders>
              <w:top w:val="single" w:sz="6" w:space="0" w:color="000000"/>
              <w:bottom w:val="single" w:sz="6" w:space="0" w:color="000000"/>
            </w:tcBorders>
          </w:tcPr>
          <w:p w14:paraId="15E2DC21" w14:textId="620320F1" w:rsidR="00F306EA" w:rsidRPr="00493217" w:rsidRDefault="00F306EA" w:rsidP="00B4537B">
            <w:pPr>
              <w:spacing w:line="276" w:lineRule="auto"/>
              <w:jc w:val="left"/>
              <w:textAlignment w:val="baseline"/>
              <w:rPr>
                <w:rFonts w:eastAsia="MS Mincho" w:cs="Arial"/>
                <w:lang w:val="es-CO"/>
              </w:rPr>
            </w:pPr>
            <w:r w:rsidRPr="004C44E5">
              <w:rPr>
                <w:rFonts w:eastAsia="MS Mincho" w:cs="Arial"/>
              </w:rPr>
              <w:fldChar w:fldCharType="begin">
                <w:fldData xml:space="preserve">PEVuZE5vdGU+PENpdGU+PEF1dGhvcj5KYWNvYnNvbjwvQXV0aG9yPjxZZWFyPjIwMTA8L1llYXI+
PFJlY051bT41OTM8L1JlY051bT48RGlzcGxheVRleHQ+KEphY29ic29uIGV0IGFsLiwgMjAxMDsg
SmF5YXJhbWFuICZhbXA7IE55YWNob3RpLCAyMDE3KTwvRGlzcGxheVRleHQ+PHJlY29yZD48cmVj
LW51bWJlcj41OTM8L3JlYy1udW1iZXI+PGZvcmVpZ24ta2V5cz48a2V5IGFwcD0iRU4iIGRiLWlk
PSI5OXNweHR4YWp4c2FzYmVmcjk1cGYwMHJmcnMwMGVwOXZlMmEiIHRpbWVzdGFtcD0iMTY2NDcz
NjU4MSI+NTkzPC9rZXk+PC9mb3JlaWduLWtleXM+PHJlZi10eXBlIG5hbWU9IkpvdXJuYWwgQXJ0
aWNsZSI+MTc8L3JlZi10eXBlPjxjb250cmlidXRvcnM+PGF1dGhvcnM+PGF1dGhvcj5KYWNvYnNv
biwgTS48L2F1dGhvcj48YXV0aG9yPkZlbGxzdHLDtm0sIEMuPC9hdXRob3I+PGF1dGhvcj5KZW5z
ZW4tV2Flcm4sIE0uPC9hdXRob3I+PC9hdXRob3JzPjwvY29udHJpYnV0b3JzPjx0aXRsZXM+PHRp
dGxlPlBvcmNpbmUgcHJvbGlmZXJhdGl2ZSBlbnRlcm9wYXRoeTogQW4gaW1wb3J0YW50IGRpc2Vh
c2Ugd2l0aCBxdWVzdGlvbnMgcmVtYWluaW5nIHRvIGJlIHNvbHZlZDwvdGl0bGU+PHNlY29uZGFy
eS10aXRsZT5WZXRlcmluYXJ5IEpvdXJuYWw8L3NlY29uZGFyeS10aXRsZT48c2hvcnQtdGl0bGU+
UG9yY2luZSBwcm9saWZlcmF0aXZlIGVudGVyb3BhdGh5OiBBbiBpbXBvcnRhbnQgZGlzZWFzZSB3
aXRoIHF1ZXN0aW9ucyByZW1haW5pbmcgdG8gYmUgc29sdmVkPC9zaG9ydC10aXRsZT48L3RpdGxl
cz48cGVyaW9kaWNhbD48ZnVsbC10aXRsZT5WZXRlcmluYXJ5IEpvdXJuYWw8L2Z1bGwtdGl0bGU+
PC9wZXJpb2RpY2FsPjxwYWdlcz4yNjQtMjY4PC9wYWdlcz48dm9sdW1lPjE4NDwvdm9sdW1lPjxu
dW1iZXI+MzwvbnVtYmVyPjxrZXl3b3Jkcz48a2V5d29yZD5Db250cm9sPC9rZXl3b3JkPjxrZXl3
b3JkPkVwaWRlbWlvbG9neTwva2V5d29yZD48a2V5d29yZD5JbGVpdGlzPC9rZXl3b3JkPjxrZXl3
b3JkPkxhd3NvbmlhIGludHJhY2VsbHVsYXJpczwva2V5d29yZD48a2V5d29yZD5QaWdzPC9rZXl3
b3JkPjxrZXl3b3JkPlBvcmNpbmUgaW50ZXN0aW5hbCBhZGVub21hdG9zaXM8L2tleXdvcmQ+PGtl
eXdvcmQ+YW1pbm9jeWNsaXRvbDwva2V5d29yZD48a2V5d29yZD5hbWlub2dseWNvc2lkZSBhbnRp
YmlvdGljIGFnZW50PC9rZXl3b3JkPjxrZXl3b3JkPmFudGliaW90aWMgYWdlbnQ8L2tleXdvcmQ+
PGtleXdvcmQ+YXZvcGFyY2luPC9rZXl3b3JkPjxrZXl3b3JkPmJhY2l0cmFjaW48L2tleXdvcmQ+
PGtleXdvcmQ+Y2VmdGlvZnVyPC9rZXl3b3JkPjxrZXl3b3JkPmNobG9ydGV0cmFjeWNsaW5lPC9r
ZXl3b3JkPjxrZXl3b3JkPmRpZmxveGFjaW48L2tleXdvcmQ+PGtleXdvcmQ+ZXJ5dGhyb215Y2lu
PC9rZXl3b3JkPjxrZXl3b3JkPmh5ZHJvZ2VuIHBlcm94aWRlPC9rZXl3b3JkPjxrZXl3b3JkPmh5
cG9jaGxvcml0ZSBzb2RpdW08L2tleXdvcmQ+PGtleXdvcmQ+bGluY29teWNpbjwva2V5d29yZD48
a2V5d29yZD5saXZlIHZhY2NpbmU8L2tleXdvcmQ+PGtleXdvcmQ+cGVuaWNpbGxpbiBHPC9rZXl3
b3JkPjxrZXl3b3JkPnBlcmFjZXRpYyBhY2lkPC9rZXl3b3JkPjxrZXl3b3JkPnBvdmlkb25lIGlv
ZGluZTwva2V5d29yZD48a2V5d29yZD5xdWF0ZXJuYXJ5IGFtbW9uaXVtIGRlcml2YXRpdmU8L2tl
eXdvcmQ+PGtleXdvcmQ+c3BlY3Rpbm9teWNpbjwva2V5d29yZD48a2V5d29yZD50aWFtdWxpbjwv
a2V5d29yZD48a2V5d29yZD50aWxtaWNvc2luPC9rZXl3b3JkPjxrZXl3b3JkPnR5bG9zaW48L2tl
eXdvcmQ+PGtleXdvcmQ+dmlyZ2luaWFteWNpbjwva2V5d29yZD48a2V5d29yZD5hbnRpYmlvdGlj
IHJlc2lzdGFuY2U8L2tleXdvcmQ+PGtleXdvcmQ+YmFjdGVyaWFsIHRyYW5zbWlzc2lvbjwva2V5
d29yZD48a2V5d29yZD5jbGluaWNhbCBmZWF0dXJlPC9rZXl3b3JkPjxrZXl3b3JkPkRlc3VsZm92
aWJyaW9uYWNlYWU8L2tleXdvcmQ+PGtleXdvcmQ+ZGlzZWFzZSBwcmVkaXNwb3NpdGlvbjwva2V5
d29yZD48a2V5d29yZD5kaXNlYXNlIHRyYW5zbWlzc2lvbjwva2V5d29yZD48a2V5d29yZD5lbnRl
cm9wYXRoeTwva2V5d29yZD48a2V5d29yZD5oZXJkPC9rZXl3b3JkPjxrZXl3b3JkPm1pbmltdW0g
aW5oaWJpdG9yeSBjb25jZW50cmF0aW9uPC9rZXl3b3JkPjxrZXl3b3JkPm5vbmh1bWFuPC9rZXl3
b3JkPjxrZXl3b3JkPnByZXZhbGVuY2U8L2tleXdvcmQ+PGtleXdvcmQ+cHJvbGlmZXJhdGl2ZSBl
bnRlcm9wYXRoeTwva2V5d29yZD48a2V5d29yZD5yZXZpZXc8L2tleXdvcmQ+PGtleXdvcmQ+c3dp
bmUgZGlzZWFzZTwva2V5d29yZD48a2V5d29yZD5BbmltYWxzPC9rZXl3b3JkPjxrZXl3b3JkPkRl
c3VsZm92aWJyaW9uYWNlYWUgSW5mZWN0aW9uczwva2V5d29yZD48a2V5d29yZD5FbnRlcml0aXM8
L2tleXdvcmQ+PGtleXdvcmQ+TGF3c29uaWEgQmFjdGVyaWE8L2tleXdvcmQ+PGtleXdvcmQ+Umlz
ayBGYWN0b3JzPC9rZXl3b3JkPjxrZXl3b3JkPlN3aW5lPC9rZXl3b3JkPjxrZXl3b3JkPlN3aW5l
IERpc2Vhc2VzPC9rZXl3b3JkPjxrZXl3b3JkPkJhY3RlcmlhIChtaWNyb29yZ2FuaXNtcyk8L2tl
eXdvcmQ+PGtleXdvcmQ+U3VpZGFlPC9rZXl3b3JkPjxrZXl3b3JkPlN1czwva2V5d29yZD48L2tl
eXdvcmRzPjxkYXRlcz48eWVhcj4yMDEwPC95ZWFyPjwvZGF0ZXM+PHdvcmstdHlwZT5SZXZpZXc8
L3dvcmstdHlwZT48dXJscz48cmVsYXRlZC11cmxzPjx1cmw+aHR0cHM6Ly93d3cuc2NvcHVzLmNv
bS9pbndhcmQvcmVjb3JkLnVyaT9laWQ9Mi1zMi4wLTc3OTUyNTUwNTI3JmFtcDtkb2k9MTAuMTAx
NiUyZmoudHZqbC4yMDA5LjA1LjAxMCZhbXA7cGFydG5lcklEPTQwJmFtcDttZDU9YzgxMTlhNzkx
MzFhZGRiZmNhY2E4MTEzYjJmY2M2ZGY8L3VybD48L3JlbGF0ZWQtdXJscz48L3VybHM+PGVsZWN0
cm9uaWMtcmVzb3VyY2UtbnVtPjEwLjEwMTYvai50dmpsLjIwMDkuMDUuMDEwPC9lbGVjdHJvbmlj
LXJlc291cmNlLW51bT48cmVtb3RlLWRhdGFiYXNlLW5hbWU+U2NvcHVzPC9yZW1vdGUtZGF0YWJh
c2UtbmFtZT48bGFuZ3VhZ2U+RW5nbGlzaDwvbGFuZ3VhZ2U+PC9yZWNvcmQ+PC9DaXRlPjxDaXRl
PjxBdXRob3I+SmF5YXJhbWFuPC9BdXRob3I+PFllYXI+MjAxNzwvWWVhcj48UmVjTnVtPjYyMjwv
UmVjTnVtPjxyZWNvcmQ+PHJlYy1udW1iZXI+NjIyPC9yZWMtbnVtYmVyPjxmb3JlaWduLWtleXM+
PGtleSBhcHA9IkVOIiBkYi1pZD0iOTlzcHh0eGFqeHNhc2JlZnI5NXBmMDByZnJzMDBlcDl2ZTJh
IiB0aW1lc3RhbXA9IjE2NjQ3MzY1ODIiPjYyMjwva2V5PjwvZm9yZWlnbi1rZXlzPjxyZWYtdHlw
ZSBuYW1lPSJKb3VybmFsIEFydGljbGUiPjE3PC9yZWYtdHlwZT48Y29udHJpYnV0b3JzPjxhdXRo
b3JzPjxhdXRob3I+SmF5YXJhbWFuLCBCLjwvYXV0aG9yPjxhdXRob3I+TnlhY2hvdGksIEMuIE0u
PC9hdXRob3I+PC9hdXRob3JzPjwvY29udHJpYnV0b3JzPjxhdXRoLWFkZHJlc3M+W0pheWFyYW1h
biwgQmFsYWNoYW5kYXJ8TnlhY2hvdGksIENoYXJsZXMgTS5dIFVuaXYgTWFuaXRvYmEsIERlcHQg
QW5pbSBTY2ksIFdpbm5pcGVnLCBNQiBSM1QgMk4yLCBDYW5hZGEuIE55YWNob3RpLCBDTSAoY29y
cmVzcG9uZGluZyBhdXRob3IpLCBVbml2IE1hbml0b2JhLCBEZXB0IEFuaW0gU2NpLCBXaW5uaXBl
ZywgTUIgUjNUIDJOMiwgQ2FuYWRhLiBtYXJ0aW5fbnlhY2hvdGlAdW1hbml0b2JhLmNhPC9hdXRo
LWFkZHJlc3M+PHRpdGxlcz48dGl0bGU+SHVzYmFuZHJ5IHByYWN0aWNlcyBhbmQgZ3V0IGhlYWx0
aCBvdXRjb21lcyBpbiB3ZWFuZWQgcGlnbGV0czogQSByZXZpZXc8L3RpdGxlPjxzZWNvbmRhcnkt
dGl0bGU+QW5pbWFsIE51dHJpdGlvbjwvc2Vjb25kYXJ5LXRpdGxlPjxhbHQtdGl0bGU+QW5pbS4g
TnV0ci48L2FsdC10aXRsZT48c2hvcnQtdGl0bGU+SHVzYmFuZHJ5IHByYWN0aWNlcyBhbmQgZ3V0
IGhlYWx0aCBvdXRjb21lcyBpbiB3ZWFuZWQgcGlnbGV0czogQSByZXZpZXc8L3Nob3J0LXRpdGxl
PjwvdGl0bGVzPjxwZXJpb2RpY2FsPjxmdWxsLXRpdGxlPkFuaW1hbCBOdXRyaXRpb248L2Z1bGwt
dGl0bGU+PC9wZXJpb2RpY2FsPjxhbHQtcGVyaW9kaWNhbD48ZnVsbC10aXRsZT5BbmltYWwgTnV0
cml0aW9uPC9mdWxsLXRpdGxlPjxhYmJyLTE+QW5pbS4gTnV0ci48L2FiYnItMT48L2FsdC1wZXJp
b2RpY2FsPjxwYWdlcz4yMDUtMjExPC9wYWdlcz48dm9sdW1lPjM8L3ZvbHVtZT48bnVtYmVyPjM8
L251bWJlcj48a2V5d29yZHM+PGtleXdvcmQ+R3V0IGhlYWx0aDwva2V5d29yZD48a2V5d29yZD5I
dXNiYW5kcnkgcHJhY3RpY2VzPC9rZXl3b3JkPjxrZXl3b3JkPldlYW5lZCBwaWdsZXRzPC9rZXl3
b3JkPjxrZXl3b3JkPmdyb3dpbmctZmluaXNoaW5nIHBpZ3M8L2tleXdvcmQ+PGtleXdvcmQ+bG93
IGZlZWQtaW50YWtlPC9rZXl3b3JkPjxrZXl3b3JkPmdyb3d0aC1wZXJmb3JtYW5jZTwva2V5d29y
ZD48a2V5d29yZD5lc2NoZXJpY2hpYS1jb2xpPC9rZXl3b3JkPjxrZXl3b3JkPnNtYWxsLWludGVz
dGluZTwva2V5d29yZD48a2V5d29yZD5jcnlwdCBkZXB0aDwva2V5d29yZD48a2V5d29yZD5zYW5p
dGFyeTwva2V5d29yZD48a2V5d29yZD5zdHJlc3M8L2tleXdvcmQ+PGtleXdvcmQ+bW9ycGhvbG9n
eTwva2V5d29yZD48a2V5d29yZD5tYW5hZ2VtZW50PC9rZXl3b3JkPjxrZXl3b3JkPkFncmljdWx0
dXJlPC9rZXl3b3JkPjxrZXl3b3JkPlZldGVyaW5hcnkgU2NpZW5jZXM8L2tleXdvcmQ+PC9rZXl3
b3Jkcz48ZGF0ZXM+PHllYXI+MjAxNzwveWVhcj48cHViLWRhdGVzPjxkYXRlPlNlcDwvZGF0ZT48
L3B1Yi1kYXRlcz48L2RhdGVzPjxpc2JuPjI0MDUtNjM4MzwvaXNibj48YWNjZXNzaW9uLW51bT5X
T1M6MDAwNDEwNDUwMTAwMDAyPC9hY2Nlc3Npb24tbnVtPjx3b3JrLXR5cGU+UmV2aWV3PC93b3Jr
LXR5cGU+PHVybHM+PHJlbGF0ZWQtdXJscz48dXJsPiZsdDtHbyB0byBJU0kmZ3Q7Oi8vV09TOjAw
MDQxMDQ1MDEwMDAwMmh0dHBzOi8vd3d3Lm5jYmkubmxtLm5paC5nb3YvcG1jL2FydGljbGVzL1BN
QzU5NDEyMjgvcGRmL21haW4ucGRmPC91cmw+PC9yZWxhdGVkLXVybHM+PC91cmxzPjxlbGVjdHJv
bmljLXJlc291cmNlLW51bT4xMC4xMDE2L2ouYW5pbnUuMjAxNy4wNi4wMDI8L2VsZWN0cm9uaWMt
cmVzb3VyY2UtbnVtPjxsYW5ndWFnZT5FbmdsaXNoPC9sYW5ndWFnZT48L3JlY29yZD48L0NpdGU+
PC9FbmROb3RlPn==
</w:fldData>
              </w:fldChar>
            </w:r>
            <w:r>
              <w:rPr>
                <w:rFonts w:eastAsia="MS Mincho" w:cs="Arial"/>
              </w:rPr>
              <w:instrText xml:space="preserve"> ADDIN EN.CITE </w:instrText>
            </w:r>
            <w:r>
              <w:rPr>
                <w:rFonts w:eastAsia="MS Mincho" w:cs="Arial"/>
              </w:rPr>
              <w:fldChar w:fldCharType="begin">
                <w:fldData xml:space="preserve">PEVuZE5vdGU+PENpdGU+PEF1dGhvcj5KYWNvYnNvbjwvQXV0aG9yPjxZZWFyPjIwMTA8L1llYXI+
PFJlY051bT41OTM8L1JlY051bT48RGlzcGxheVRleHQ+KEphY29ic29uIGV0IGFsLiwgMjAxMDsg
SmF5YXJhbWFuICZhbXA7IE55YWNob3RpLCAyMDE3KTwvRGlzcGxheVRleHQ+PHJlY29yZD48cmVj
LW51bWJlcj41OTM8L3JlYy1udW1iZXI+PGZvcmVpZ24ta2V5cz48a2V5IGFwcD0iRU4iIGRiLWlk
PSI5OXNweHR4YWp4c2FzYmVmcjk1cGYwMHJmcnMwMGVwOXZlMmEiIHRpbWVzdGFtcD0iMTY2NDcz
NjU4MSI+NTkzPC9rZXk+PC9mb3JlaWduLWtleXM+PHJlZi10eXBlIG5hbWU9IkpvdXJuYWwgQXJ0
aWNsZSI+MTc8L3JlZi10eXBlPjxjb250cmlidXRvcnM+PGF1dGhvcnM+PGF1dGhvcj5KYWNvYnNv
biwgTS48L2F1dGhvcj48YXV0aG9yPkZlbGxzdHLDtm0sIEMuPC9hdXRob3I+PGF1dGhvcj5KZW5z
ZW4tV2Flcm4sIE0uPC9hdXRob3I+PC9hdXRob3JzPjwvY29udHJpYnV0b3JzPjx0aXRsZXM+PHRp
dGxlPlBvcmNpbmUgcHJvbGlmZXJhdGl2ZSBlbnRlcm9wYXRoeTogQW4gaW1wb3J0YW50IGRpc2Vh
c2Ugd2l0aCBxdWVzdGlvbnMgcmVtYWluaW5nIHRvIGJlIHNvbHZlZDwvdGl0bGU+PHNlY29uZGFy
eS10aXRsZT5WZXRlcmluYXJ5IEpvdXJuYWw8L3NlY29uZGFyeS10aXRsZT48c2hvcnQtdGl0bGU+
UG9yY2luZSBwcm9saWZlcmF0aXZlIGVudGVyb3BhdGh5OiBBbiBpbXBvcnRhbnQgZGlzZWFzZSB3
aXRoIHF1ZXN0aW9ucyByZW1haW5pbmcgdG8gYmUgc29sdmVkPC9zaG9ydC10aXRsZT48L3RpdGxl
cz48cGVyaW9kaWNhbD48ZnVsbC10aXRsZT5WZXRlcmluYXJ5IEpvdXJuYWw8L2Z1bGwtdGl0bGU+
PC9wZXJpb2RpY2FsPjxwYWdlcz4yNjQtMjY4PC9wYWdlcz48dm9sdW1lPjE4NDwvdm9sdW1lPjxu
dW1iZXI+MzwvbnVtYmVyPjxrZXl3b3Jkcz48a2V5d29yZD5Db250cm9sPC9rZXl3b3JkPjxrZXl3
b3JkPkVwaWRlbWlvbG9neTwva2V5d29yZD48a2V5d29yZD5JbGVpdGlzPC9rZXl3b3JkPjxrZXl3
b3JkPkxhd3NvbmlhIGludHJhY2VsbHVsYXJpczwva2V5d29yZD48a2V5d29yZD5QaWdzPC9rZXl3
b3JkPjxrZXl3b3JkPlBvcmNpbmUgaW50ZXN0aW5hbCBhZGVub21hdG9zaXM8L2tleXdvcmQ+PGtl
eXdvcmQ+YW1pbm9jeWNsaXRvbDwva2V5d29yZD48a2V5d29yZD5hbWlub2dseWNvc2lkZSBhbnRp
YmlvdGljIGFnZW50PC9rZXl3b3JkPjxrZXl3b3JkPmFudGliaW90aWMgYWdlbnQ8L2tleXdvcmQ+
PGtleXdvcmQ+YXZvcGFyY2luPC9rZXl3b3JkPjxrZXl3b3JkPmJhY2l0cmFjaW48L2tleXdvcmQ+
PGtleXdvcmQ+Y2VmdGlvZnVyPC9rZXl3b3JkPjxrZXl3b3JkPmNobG9ydGV0cmFjeWNsaW5lPC9r
ZXl3b3JkPjxrZXl3b3JkPmRpZmxveGFjaW48L2tleXdvcmQ+PGtleXdvcmQ+ZXJ5dGhyb215Y2lu
PC9rZXl3b3JkPjxrZXl3b3JkPmh5ZHJvZ2VuIHBlcm94aWRlPC9rZXl3b3JkPjxrZXl3b3JkPmh5
cG9jaGxvcml0ZSBzb2RpdW08L2tleXdvcmQ+PGtleXdvcmQ+bGluY29teWNpbjwva2V5d29yZD48
a2V5d29yZD5saXZlIHZhY2NpbmU8L2tleXdvcmQ+PGtleXdvcmQ+cGVuaWNpbGxpbiBHPC9rZXl3
b3JkPjxrZXl3b3JkPnBlcmFjZXRpYyBhY2lkPC9rZXl3b3JkPjxrZXl3b3JkPnBvdmlkb25lIGlv
ZGluZTwva2V5d29yZD48a2V5d29yZD5xdWF0ZXJuYXJ5IGFtbW9uaXVtIGRlcml2YXRpdmU8L2tl
eXdvcmQ+PGtleXdvcmQ+c3BlY3Rpbm9teWNpbjwva2V5d29yZD48a2V5d29yZD50aWFtdWxpbjwv
a2V5d29yZD48a2V5d29yZD50aWxtaWNvc2luPC9rZXl3b3JkPjxrZXl3b3JkPnR5bG9zaW48L2tl
eXdvcmQ+PGtleXdvcmQ+dmlyZ2luaWFteWNpbjwva2V5d29yZD48a2V5d29yZD5hbnRpYmlvdGlj
IHJlc2lzdGFuY2U8L2tleXdvcmQ+PGtleXdvcmQ+YmFjdGVyaWFsIHRyYW5zbWlzc2lvbjwva2V5
d29yZD48a2V5d29yZD5jbGluaWNhbCBmZWF0dXJlPC9rZXl3b3JkPjxrZXl3b3JkPkRlc3VsZm92
aWJyaW9uYWNlYWU8L2tleXdvcmQ+PGtleXdvcmQ+ZGlzZWFzZSBwcmVkaXNwb3NpdGlvbjwva2V5
d29yZD48a2V5d29yZD5kaXNlYXNlIHRyYW5zbWlzc2lvbjwva2V5d29yZD48a2V5d29yZD5lbnRl
cm9wYXRoeTwva2V5d29yZD48a2V5d29yZD5oZXJkPC9rZXl3b3JkPjxrZXl3b3JkPm1pbmltdW0g
aW5oaWJpdG9yeSBjb25jZW50cmF0aW9uPC9rZXl3b3JkPjxrZXl3b3JkPm5vbmh1bWFuPC9rZXl3
b3JkPjxrZXl3b3JkPnByZXZhbGVuY2U8L2tleXdvcmQ+PGtleXdvcmQ+cHJvbGlmZXJhdGl2ZSBl
bnRlcm9wYXRoeTwva2V5d29yZD48a2V5d29yZD5yZXZpZXc8L2tleXdvcmQ+PGtleXdvcmQ+c3dp
bmUgZGlzZWFzZTwva2V5d29yZD48a2V5d29yZD5BbmltYWxzPC9rZXl3b3JkPjxrZXl3b3JkPkRl
c3VsZm92aWJyaW9uYWNlYWUgSW5mZWN0aW9uczwva2V5d29yZD48a2V5d29yZD5FbnRlcml0aXM8
L2tleXdvcmQ+PGtleXdvcmQ+TGF3c29uaWEgQmFjdGVyaWE8L2tleXdvcmQ+PGtleXdvcmQ+Umlz
ayBGYWN0b3JzPC9rZXl3b3JkPjxrZXl3b3JkPlN3aW5lPC9rZXl3b3JkPjxrZXl3b3JkPlN3aW5l
IERpc2Vhc2VzPC9rZXl3b3JkPjxrZXl3b3JkPkJhY3RlcmlhIChtaWNyb29yZ2FuaXNtcyk8L2tl
eXdvcmQ+PGtleXdvcmQ+U3VpZGFlPC9rZXl3b3JkPjxrZXl3b3JkPlN1czwva2V5d29yZD48L2tl
eXdvcmRzPjxkYXRlcz48eWVhcj4yMDEwPC95ZWFyPjwvZGF0ZXM+PHdvcmstdHlwZT5SZXZpZXc8
L3dvcmstdHlwZT48dXJscz48cmVsYXRlZC11cmxzPjx1cmw+aHR0cHM6Ly93d3cuc2NvcHVzLmNv
bS9pbndhcmQvcmVjb3JkLnVyaT9laWQ9Mi1zMi4wLTc3OTUyNTUwNTI3JmFtcDtkb2k9MTAuMTAx
NiUyZmoudHZqbC4yMDA5LjA1LjAxMCZhbXA7cGFydG5lcklEPTQwJmFtcDttZDU9YzgxMTlhNzkx
MzFhZGRiZmNhY2E4MTEzYjJmY2M2ZGY8L3VybD48L3JlbGF0ZWQtdXJscz48L3VybHM+PGVsZWN0
cm9uaWMtcmVzb3VyY2UtbnVtPjEwLjEwMTYvai50dmpsLjIwMDkuMDUuMDEwPC9lbGVjdHJvbmlj
LXJlc291cmNlLW51bT48cmVtb3RlLWRhdGFiYXNlLW5hbWU+U2NvcHVzPC9yZW1vdGUtZGF0YWJh
c2UtbmFtZT48bGFuZ3VhZ2U+RW5nbGlzaDwvbGFuZ3VhZ2U+PC9yZWNvcmQ+PC9DaXRlPjxDaXRl
PjxBdXRob3I+SmF5YXJhbWFuPC9BdXRob3I+PFllYXI+MjAxNzwvWWVhcj48UmVjTnVtPjYyMjwv
UmVjTnVtPjxyZWNvcmQ+PHJlYy1udW1iZXI+NjIyPC9yZWMtbnVtYmVyPjxmb3JlaWduLWtleXM+
PGtleSBhcHA9IkVOIiBkYi1pZD0iOTlzcHh0eGFqeHNhc2JlZnI5NXBmMDByZnJzMDBlcDl2ZTJh
IiB0aW1lc3RhbXA9IjE2NjQ3MzY1ODIiPjYyMjwva2V5PjwvZm9yZWlnbi1rZXlzPjxyZWYtdHlw
ZSBuYW1lPSJKb3VybmFsIEFydGljbGUiPjE3PC9yZWYtdHlwZT48Y29udHJpYnV0b3JzPjxhdXRo
b3JzPjxhdXRob3I+SmF5YXJhbWFuLCBCLjwvYXV0aG9yPjxhdXRob3I+TnlhY2hvdGksIEMuIE0u
PC9hdXRob3I+PC9hdXRob3JzPjwvY29udHJpYnV0b3JzPjxhdXRoLWFkZHJlc3M+W0pheWFyYW1h
biwgQmFsYWNoYW5kYXJ8TnlhY2hvdGksIENoYXJsZXMgTS5dIFVuaXYgTWFuaXRvYmEsIERlcHQg
QW5pbSBTY2ksIFdpbm5pcGVnLCBNQiBSM1QgMk4yLCBDYW5hZGEuIE55YWNob3RpLCBDTSAoY29y
cmVzcG9uZGluZyBhdXRob3IpLCBVbml2IE1hbml0b2JhLCBEZXB0IEFuaW0gU2NpLCBXaW5uaXBl
ZywgTUIgUjNUIDJOMiwgQ2FuYWRhLiBtYXJ0aW5fbnlhY2hvdGlAdW1hbml0b2JhLmNhPC9hdXRo
LWFkZHJlc3M+PHRpdGxlcz48dGl0bGU+SHVzYmFuZHJ5IHByYWN0aWNlcyBhbmQgZ3V0IGhlYWx0
aCBvdXRjb21lcyBpbiB3ZWFuZWQgcGlnbGV0czogQSByZXZpZXc8L3RpdGxlPjxzZWNvbmRhcnkt
dGl0bGU+QW5pbWFsIE51dHJpdGlvbjwvc2Vjb25kYXJ5LXRpdGxlPjxhbHQtdGl0bGU+QW5pbS4g
TnV0ci48L2FsdC10aXRsZT48c2hvcnQtdGl0bGU+SHVzYmFuZHJ5IHByYWN0aWNlcyBhbmQgZ3V0
IGhlYWx0aCBvdXRjb21lcyBpbiB3ZWFuZWQgcGlnbGV0czogQSByZXZpZXc8L3Nob3J0LXRpdGxl
PjwvdGl0bGVzPjxwZXJpb2RpY2FsPjxmdWxsLXRpdGxlPkFuaW1hbCBOdXRyaXRpb248L2Z1bGwt
dGl0bGU+PC9wZXJpb2RpY2FsPjxhbHQtcGVyaW9kaWNhbD48ZnVsbC10aXRsZT5BbmltYWwgTnV0
cml0aW9uPC9mdWxsLXRpdGxlPjxhYmJyLTE+QW5pbS4gTnV0ci48L2FiYnItMT48L2FsdC1wZXJp
b2RpY2FsPjxwYWdlcz4yMDUtMjExPC9wYWdlcz48dm9sdW1lPjM8L3ZvbHVtZT48bnVtYmVyPjM8
L251bWJlcj48a2V5d29yZHM+PGtleXdvcmQ+R3V0IGhlYWx0aDwva2V5d29yZD48a2V5d29yZD5I
dXNiYW5kcnkgcHJhY3RpY2VzPC9rZXl3b3JkPjxrZXl3b3JkPldlYW5lZCBwaWdsZXRzPC9rZXl3
b3JkPjxrZXl3b3JkPmdyb3dpbmctZmluaXNoaW5nIHBpZ3M8L2tleXdvcmQ+PGtleXdvcmQ+bG93
IGZlZWQtaW50YWtlPC9rZXl3b3JkPjxrZXl3b3JkPmdyb3d0aC1wZXJmb3JtYW5jZTwva2V5d29y
ZD48a2V5d29yZD5lc2NoZXJpY2hpYS1jb2xpPC9rZXl3b3JkPjxrZXl3b3JkPnNtYWxsLWludGVz
dGluZTwva2V5d29yZD48a2V5d29yZD5jcnlwdCBkZXB0aDwva2V5d29yZD48a2V5d29yZD5zYW5p
dGFyeTwva2V5d29yZD48a2V5d29yZD5zdHJlc3M8L2tleXdvcmQ+PGtleXdvcmQ+bW9ycGhvbG9n
eTwva2V5d29yZD48a2V5d29yZD5tYW5hZ2VtZW50PC9rZXl3b3JkPjxrZXl3b3JkPkFncmljdWx0
dXJlPC9rZXl3b3JkPjxrZXl3b3JkPlZldGVyaW5hcnkgU2NpZW5jZXM8L2tleXdvcmQ+PC9rZXl3
b3Jkcz48ZGF0ZXM+PHllYXI+MjAxNzwveWVhcj48cHViLWRhdGVzPjxkYXRlPlNlcDwvZGF0ZT48
L3B1Yi1kYXRlcz48L2RhdGVzPjxpc2JuPjI0MDUtNjM4MzwvaXNibj48YWNjZXNzaW9uLW51bT5X
T1M6MDAwNDEwNDUwMTAwMDAyPC9hY2Nlc3Npb24tbnVtPjx3b3JrLXR5cGU+UmV2aWV3PC93b3Jr
LXR5cGU+PHVybHM+PHJlbGF0ZWQtdXJscz48dXJsPiZsdDtHbyB0byBJU0kmZ3Q7Oi8vV09TOjAw
MDQxMDQ1MDEwMDAwMmh0dHBzOi8vd3d3Lm5jYmkubmxtLm5paC5nb3YvcG1jL2FydGljbGVzL1BN
QzU5NDEyMjgvcGRmL21haW4ucGRmPC91cmw+PC9yZWxhdGVkLXVybHM+PC91cmxzPjxlbGVjdHJv
bmljLXJlc291cmNlLW51bT4xMC4xMDE2L2ouYW5pbnUuMjAxNy4wNi4wMDI8L2VsZWN0cm9uaWMt
cmVzb3VyY2UtbnVtPjxsYW5ndWFnZT5FbmdsaXNoPC9sYW5ndWFnZT48L3JlY29yZD48L0NpdGU+
PC9FbmROb3RlPn==
</w:fldData>
              </w:fldChar>
            </w:r>
            <w:r>
              <w:rPr>
                <w:rFonts w:eastAsia="MS Mincho" w:cs="Arial"/>
              </w:rPr>
              <w:instrText xml:space="preserve"> ADDIN EN.CITE.DATA </w:instrText>
            </w:r>
            <w:r>
              <w:rPr>
                <w:rFonts w:eastAsia="MS Mincho" w:cs="Arial"/>
              </w:rPr>
            </w:r>
            <w:r>
              <w:rPr>
                <w:rFonts w:eastAsia="MS Mincho" w:cs="Arial"/>
              </w:rPr>
              <w:fldChar w:fldCharType="end"/>
            </w:r>
            <w:r w:rsidRPr="004C44E5">
              <w:rPr>
                <w:rFonts w:eastAsia="MS Mincho" w:cs="Arial"/>
              </w:rPr>
            </w:r>
            <w:r w:rsidRPr="004C44E5">
              <w:rPr>
                <w:rFonts w:eastAsia="MS Mincho" w:cs="Arial"/>
              </w:rPr>
              <w:fldChar w:fldCharType="separate"/>
            </w:r>
            <w:r w:rsidRPr="00493217">
              <w:rPr>
                <w:rFonts w:eastAsia="MS Mincho" w:cs="Arial"/>
                <w:noProof/>
                <w:lang w:val="es-CO"/>
              </w:rPr>
              <w:t>(</w:t>
            </w:r>
            <w:hyperlink w:anchor="_ENREF_65" w:tooltip="Jacobson, 2010 #593" w:history="1">
              <w:r w:rsidR="005F0597" w:rsidRPr="00493217">
                <w:rPr>
                  <w:rFonts w:eastAsia="MS Mincho" w:cs="Arial"/>
                  <w:noProof/>
                  <w:lang w:val="es-CO"/>
                </w:rPr>
                <w:t>Jacobson et al., 2010</w:t>
              </w:r>
            </w:hyperlink>
            <w:r w:rsidRPr="00493217">
              <w:rPr>
                <w:rFonts w:eastAsia="MS Mincho" w:cs="Arial"/>
                <w:noProof/>
                <w:lang w:val="es-CO"/>
              </w:rPr>
              <w:t xml:space="preserve">; </w:t>
            </w:r>
            <w:hyperlink w:anchor="_ENREF_67" w:tooltip="Jayaraman, 2017 #622" w:history="1">
              <w:r w:rsidR="005F0597" w:rsidRPr="00493217">
                <w:rPr>
                  <w:rFonts w:eastAsia="MS Mincho" w:cs="Arial"/>
                  <w:noProof/>
                  <w:lang w:val="es-CO"/>
                </w:rPr>
                <w:t>Jayaraman &amp; Nyachoti, 2017</w:t>
              </w:r>
            </w:hyperlink>
            <w:r w:rsidRPr="00493217">
              <w:rPr>
                <w:rFonts w:eastAsia="MS Mincho" w:cs="Arial"/>
                <w:noProof/>
                <w:lang w:val="es-CO"/>
              </w:rPr>
              <w:t>)</w:t>
            </w:r>
            <w:r w:rsidRPr="004C44E5">
              <w:rPr>
                <w:rFonts w:eastAsia="MS Mincho" w:cs="Arial"/>
              </w:rPr>
              <w:fldChar w:fldCharType="end"/>
            </w:r>
          </w:p>
        </w:tc>
      </w:tr>
      <w:tr w:rsidR="00F306EA" w:rsidRPr="004C44E5" w14:paraId="70806B52" w14:textId="77777777" w:rsidTr="004F60D1">
        <w:trPr>
          <w:trHeight w:val="507"/>
        </w:trPr>
        <w:tc>
          <w:tcPr>
            <w:tcW w:w="1985" w:type="dxa"/>
            <w:tcBorders>
              <w:top w:val="single" w:sz="6" w:space="0" w:color="000000"/>
              <w:bottom w:val="single" w:sz="6" w:space="0" w:color="000000"/>
            </w:tcBorders>
          </w:tcPr>
          <w:p w14:paraId="132F7B67" w14:textId="77777777" w:rsidR="00F306EA" w:rsidRPr="004C44E5" w:rsidRDefault="00F306EA" w:rsidP="00B4537B">
            <w:pPr>
              <w:spacing w:line="276" w:lineRule="auto"/>
              <w:jc w:val="left"/>
              <w:textAlignment w:val="baseline"/>
              <w:rPr>
                <w:rFonts w:eastAsia="MS Mincho" w:cs="Arial"/>
              </w:rPr>
            </w:pPr>
            <w:r w:rsidRPr="004C44E5">
              <w:rPr>
                <w:rFonts w:eastAsia="MS Mincho" w:cs="Arial"/>
              </w:rPr>
              <w:t>Delayed weaning</w:t>
            </w:r>
            <w:r w:rsidRPr="004C44E5">
              <w:rPr>
                <w:rFonts w:cs="Arial"/>
              </w:rPr>
              <w:t> </w:t>
            </w:r>
          </w:p>
        </w:tc>
        <w:tc>
          <w:tcPr>
            <w:tcW w:w="1138" w:type="dxa"/>
            <w:tcBorders>
              <w:top w:val="single" w:sz="6" w:space="0" w:color="000000"/>
              <w:bottom w:val="single" w:sz="6" w:space="0" w:color="000000"/>
            </w:tcBorders>
          </w:tcPr>
          <w:p w14:paraId="1F9DE8E6" w14:textId="77777777" w:rsidR="00F306EA" w:rsidRPr="004C44E5" w:rsidRDefault="00F306EA" w:rsidP="00B4537B">
            <w:pPr>
              <w:spacing w:line="276" w:lineRule="auto"/>
              <w:jc w:val="center"/>
              <w:textAlignment w:val="baseline"/>
              <w:rPr>
                <w:rFonts w:eastAsia="MS Mincho" w:cs="Arial"/>
              </w:rPr>
            </w:pPr>
            <w:r w:rsidRPr="004C44E5">
              <w:rPr>
                <w:rFonts w:eastAsia="MS Mincho" w:cs="Arial"/>
              </w:rPr>
              <w:t>1</w:t>
            </w:r>
          </w:p>
        </w:tc>
        <w:tc>
          <w:tcPr>
            <w:tcW w:w="2689" w:type="dxa"/>
            <w:tcBorders>
              <w:top w:val="single" w:sz="6" w:space="0" w:color="000000"/>
              <w:bottom w:val="single" w:sz="6" w:space="0" w:color="000000"/>
            </w:tcBorders>
          </w:tcPr>
          <w:p w14:paraId="07FC882A" w14:textId="2EC9E86C" w:rsidR="00F306EA" w:rsidRPr="004C44E5" w:rsidRDefault="00F306EA" w:rsidP="00B4537B">
            <w:pPr>
              <w:spacing w:line="276" w:lineRule="auto"/>
              <w:ind w:left="360"/>
              <w:jc w:val="center"/>
              <w:textAlignment w:val="baseline"/>
              <w:rPr>
                <w:rFonts w:eastAsia="MS Mincho" w:cs="Arial"/>
              </w:rPr>
            </w:pPr>
            <w:r>
              <w:rPr>
                <w:rFonts w:eastAsia="MS Mincho" w:cs="Arial"/>
              </w:rPr>
              <w:t>-</w:t>
            </w:r>
          </w:p>
        </w:tc>
        <w:tc>
          <w:tcPr>
            <w:tcW w:w="2710" w:type="dxa"/>
            <w:tcBorders>
              <w:top w:val="single" w:sz="6" w:space="0" w:color="000000"/>
              <w:bottom w:val="single" w:sz="6" w:space="0" w:color="000000"/>
            </w:tcBorders>
          </w:tcPr>
          <w:p w14:paraId="7E00671B" w14:textId="104F0DC7" w:rsidR="00F306EA" w:rsidRPr="004C44E5" w:rsidRDefault="00F306EA" w:rsidP="00B4537B">
            <w:pPr>
              <w:spacing w:line="276" w:lineRule="auto"/>
              <w:jc w:val="left"/>
              <w:textAlignment w:val="baseline"/>
              <w:rPr>
                <w:rFonts w:eastAsia="MS Mincho" w:cs="Arial"/>
              </w:rPr>
            </w:pPr>
            <w:r w:rsidRPr="004C44E5">
              <w:rPr>
                <w:rFonts w:eastAsia="MS Mincho" w:cs="Arial"/>
              </w:rPr>
              <w:fldChar w:fldCharType="begin"/>
            </w:r>
            <w:r>
              <w:rPr>
                <w:rFonts w:eastAsia="MS Mincho" w:cs="Arial"/>
              </w:rPr>
              <w:instrText xml:space="preserve"> ADDIN EN.CITE &lt;EndNote&gt;&lt;Cite&gt;&lt;Author&gt;Al Masri&lt;/Author&gt;&lt;Year&gt;2015&lt;/Year&gt;&lt;RecNum&gt;39&lt;/RecNum&gt;&lt;DisplayText&gt;(Al Masri et al., 2015)&lt;/DisplayText&gt;&lt;record&gt;&lt;rec-number&gt;39&lt;/rec-number&gt;&lt;foreign-keys&gt;&lt;key app="EN" db-id="99spxtxajxsasbefr95pf00rfrs00ep9ve2a" timestamp="1657231785"&gt;39&lt;/key&gt;&lt;/foreign-keys&gt;&lt;ref-type name="Journal Article"&gt;17&lt;/ref-type&gt;&lt;contributors&gt;&lt;authors&gt;&lt;author&gt;Al Masri, S.&lt;/author&gt;&lt;author&gt;Hünigen, H.&lt;/author&gt;&lt;author&gt;Al Aiyan, A.&lt;/author&gt;&lt;author&gt;Rieger, J.&lt;/author&gt;&lt;author&gt;Zentek, J.&lt;/author&gt;&lt;author&gt;Richardson, K.&lt;/author&gt;&lt;author&gt;Plendl, J.&lt;/author&gt;&lt;/authors&gt;&lt;/contributors&gt;&lt;titles&gt;&lt;title&gt;Influence of age at weaning and feeding regimes on the postnatal morphology of the porcine small intestine&lt;/title&gt;&lt;secondary-title&gt;Journal of Swine Health and Production&lt;/secondary-title&gt;&lt;short-title&gt;Influence of age at weaning and feeding regimes on the postnatal morphology of the porcine small intestine&lt;/short-title&gt;&lt;/titles&gt;&lt;periodical&gt;&lt;full-title&gt;Journal of Swine Health and Production&lt;/full-title&gt;&lt;/periodical&gt;&lt;pages&gt;186-203&lt;/pages&gt;&lt;volume&gt;23&lt;/volume&gt;&lt;number&gt;4&lt;/number&gt;&lt;keywords&gt;&lt;keyword&gt;Crypt&lt;/keyword&gt;&lt;keyword&gt;Intestine&lt;/keyword&gt;&lt;keyword&gt;Morphometry&lt;/keyword&gt;&lt;keyword&gt;Swine&lt;/keyword&gt;&lt;keyword&gt;Villus&lt;/keyword&gt;&lt;/keywords&gt;&lt;dates&gt;&lt;year&gt;2015&lt;/year&gt;&lt;/dates&gt;&lt;work-type&gt;Review&lt;/work-type&gt;&lt;urls&gt;&lt;related-urls&gt;&lt;url&gt;https://www.scopus.com/inward/record.uri?eid=2-s2.0-84975282789&amp;amp;partnerID=40&amp;amp;md5=8bc0ecc4ec6faa45977e113f768b42e0&lt;/url&gt;&lt;/related-urls&gt;&lt;/urls&gt;&lt;remote-database-name&gt;Scopus&lt;/remote-database-name&gt;&lt;language&gt;English&lt;/language&gt;&lt;/record&gt;&lt;/Cite&gt;&lt;/EndNote&gt;</w:instrText>
            </w:r>
            <w:r w:rsidRPr="004C44E5">
              <w:rPr>
                <w:rFonts w:eastAsia="MS Mincho" w:cs="Arial"/>
              </w:rPr>
              <w:fldChar w:fldCharType="separate"/>
            </w:r>
            <w:r w:rsidRPr="004C44E5">
              <w:rPr>
                <w:rFonts w:eastAsia="MS Mincho" w:cs="Arial"/>
                <w:noProof/>
              </w:rPr>
              <w:t>(</w:t>
            </w:r>
            <w:hyperlink w:anchor="_ENREF_8" w:tooltip="Al Masri, 2015 #39" w:history="1">
              <w:r w:rsidR="005F0597" w:rsidRPr="004C44E5">
                <w:rPr>
                  <w:rFonts w:eastAsia="MS Mincho" w:cs="Arial"/>
                  <w:noProof/>
                </w:rPr>
                <w:t>Al Masri et al., 2015</w:t>
              </w:r>
            </w:hyperlink>
            <w:r w:rsidRPr="004C44E5">
              <w:rPr>
                <w:rFonts w:eastAsia="MS Mincho" w:cs="Arial"/>
                <w:noProof/>
              </w:rPr>
              <w:t>)</w:t>
            </w:r>
            <w:r w:rsidRPr="004C44E5">
              <w:rPr>
                <w:rFonts w:eastAsia="MS Mincho" w:cs="Arial"/>
              </w:rPr>
              <w:fldChar w:fldCharType="end"/>
            </w:r>
          </w:p>
        </w:tc>
      </w:tr>
      <w:tr w:rsidR="00F306EA" w:rsidRPr="003C1F6A" w14:paraId="100219B9" w14:textId="77777777" w:rsidTr="004F60D1">
        <w:trPr>
          <w:trHeight w:val="769"/>
        </w:trPr>
        <w:tc>
          <w:tcPr>
            <w:tcW w:w="1985" w:type="dxa"/>
            <w:tcBorders>
              <w:top w:val="single" w:sz="6" w:space="0" w:color="000000"/>
              <w:bottom w:val="single" w:sz="12" w:space="0" w:color="000000"/>
            </w:tcBorders>
          </w:tcPr>
          <w:p w14:paraId="29E68E3C" w14:textId="58EDB438" w:rsidR="00F306EA" w:rsidRPr="004C44E5" w:rsidRDefault="00F306EA" w:rsidP="00B4537B">
            <w:pPr>
              <w:spacing w:line="276" w:lineRule="auto"/>
              <w:jc w:val="left"/>
              <w:textAlignment w:val="baseline"/>
              <w:rPr>
                <w:rFonts w:eastAsia="MS Mincho" w:cs="Arial"/>
              </w:rPr>
            </w:pPr>
            <w:r w:rsidRPr="004C44E5">
              <w:rPr>
                <w:rFonts w:eastAsia="MS Mincho" w:cs="Arial"/>
              </w:rPr>
              <w:t>Feeding regimes</w:t>
            </w:r>
            <w:r w:rsidR="00252337">
              <w:rPr>
                <w:rFonts w:eastAsia="MS Mincho" w:cs="Arial"/>
              </w:rPr>
              <w:t xml:space="preserve"> </w:t>
            </w:r>
            <w:r w:rsidR="00252337" w:rsidRPr="00252337">
              <w:rPr>
                <w:rFonts w:eastAsia="MS Mincho" w:cs="Arial"/>
                <w:vertAlign w:val="superscript"/>
              </w:rPr>
              <w:t>a</w:t>
            </w:r>
            <w:r w:rsidRPr="004C44E5">
              <w:rPr>
                <w:rFonts w:eastAsia="MS Mincho" w:cs="Arial"/>
              </w:rPr>
              <w:t xml:space="preserve"> </w:t>
            </w:r>
          </w:p>
        </w:tc>
        <w:tc>
          <w:tcPr>
            <w:tcW w:w="1138" w:type="dxa"/>
            <w:tcBorders>
              <w:top w:val="single" w:sz="6" w:space="0" w:color="000000"/>
              <w:bottom w:val="single" w:sz="12" w:space="0" w:color="000000"/>
            </w:tcBorders>
          </w:tcPr>
          <w:p w14:paraId="0CEB50CB" w14:textId="77777777" w:rsidR="00F306EA" w:rsidRPr="004C44E5" w:rsidRDefault="00F306EA" w:rsidP="00B4537B">
            <w:pPr>
              <w:spacing w:line="276" w:lineRule="auto"/>
              <w:jc w:val="center"/>
              <w:textAlignment w:val="baseline"/>
              <w:rPr>
                <w:rFonts w:eastAsia="MS Mincho" w:cs="Arial"/>
              </w:rPr>
            </w:pPr>
            <w:r w:rsidRPr="004C44E5">
              <w:rPr>
                <w:rFonts w:eastAsia="MS Mincho" w:cs="Arial"/>
              </w:rPr>
              <w:t>3</w:t>
            </w:r>
          </w:p>
        </w:tc>
        <w:tc>
          <w:tcPr>
            <w:tcW w:w="2689" w:type="dxa"/>
            <w:tcBorders>
              <w:top w:val="single" w:sz="6" w:space="0" w:color="000000"/>
              <w:bottom w:val="single" w:sz="12" w:space="0" w:color="000000"/>
            </w:tcBorders>
          </w:tcPr>
          <w:p w14:paraId="3A8729AE" w14:textId="12E64610" w:rsidR="00F306EA" w:rsidRPr="004C44E5" w:rsidRDefault="00F306EA" w:rsidP="00B4537B">
            <w:pPr>
              <w:spacing w:line="276" w:lineRule="auto"/>
              <w:ind w:left="360"/>
              <w:jc w:val="center"/>
              <w:textAlignment w:val="baseline"/>
              <w:rPr>
                <w:rFonts w:eastAsia="MS Mincho" w:cs="Arial"/>
              </w:rPr>
            </w:pPr>
            <w:r>
              <w:rPr>
                <w:rFonts w:eastAsia="MS Mincho" w:cs="Arial"/>
              </w:rPr>
              <w:t>-</w:t>
            </w:r>
          </w:p>
        </w:tc>
        <w:tc>
          <w:tcPr>
            <w:tcW w:w="2710" w:type="dxa"/>
            <w:tcBorders>
              <w:top w:val="single" w:sz="6" w:space="0" w:color="000000"/>
              <w:bottom w:val="single" w:sz="12" w:space="0" w:color="000000"/>
            </w:tcBorders>
          </w:tcPr>
          <w:p w14:paraId="6E56B8F2" w14:textId="653BC666" w:rsidR="00F306EA" w:rsidRPr="00493217" w:rsidRDefault="00F306EA" w:rsidP="00B4537B">
            <w:pPr>
              <w:spacing w:line="276" w:lineRule="auto"/>
              <w:jc w:val="left"/>
              <w:textAlignment w:val="baseline"/>
              <w:rPr>
                <w:rFonts w:eastAsia="MS Mincho" w:cs="Arial"/>
                <w:lang w:val="es-CO"/>
              </w:rPr>
            </w:pPr>
            <w:r w:rsidRPr="004C44E5">
              <w:rPr>
                <w:rFonts w:eastAsia="MS Mincho" w:cs="Arial"/>
              </w:rPr>
              <w:fldChar w:fldCharType="begin">
                <w:fldData xml:space="preserve">PEVuZE5vdGU+PENpdGU+PEF1dGhvcj5DdWxsZW48L0F1dGhvcj48WWVhcj4yMDIxPC9ZZWFyPjxS
ZWNOdW0+NTM8L1JlY051bT48RGlzcGxheVRleHQ+KFBsdXNrZSBldCBhbC4sIDIwMTk7IEN1bGxl
biBldCBhbC4sIDIwMjE7IEh1dGluZyBldCBhbC4sIDIwMjEpPC9EaXNwbGF5VGV4dD48cmVjb3Jk
PjxyZWMtbnVtYmVyPjUzPC9yZWMtbnVtYmVyPjxmb3JlaWduLWtleXM+PGtleSBhcHA9IkVOIiBk
Yi1pZD0iOTlzcHh0eGFqeHNhc2JlZnI5NXBmMDByZnJzMDBlcDl2ZTJhIiB0aW1lc3RhbXA9IjE2
NTcyMzE3ODUiPjUzPC9rZXk+PC9mb3JlaWduLWtleXM+PHJlZi10eXBlIG5hbWU9IkpvdXJuYWwg
QXJ0aWNsZSI+MTc8L3JlZi10eXBlPjxjb250cmlidXRvcnM+PGF1dGhvcnM+PGF1dGhvcj5DdWxs
ZW4sIEouIFQuPC9hdXRob3I+PGF1dGhvcj5MYXdsb3IsIFAuIEcuPC9hdXRob3I+PGF1dGhvcj5D
b3JtaWNhbiwgUC48L2F1dGhvcj48YXV0aG9yPkdhcmRpbmVyLCBHLiBFLjwvYXV0aG9yPjwvYXV0
aG9ycz48L2NvbnRyaWJ1dG9ycz48dGl0bGVzPjx0aXRsZT5NaWNyb2JpYWwgcXVhbGl0eSBvZiBs
aXF1aWQgZmVlZCBmb3IgcGlncyBhbmQgaXRzIGltcGFjdCBvbiB0aGUgcG9yY2luZSBndXQgbWlj
cm9iaW9tZTwvdGl0bGU+PHNlY29uZGFyeS10aXRsZT5BbmltYWxzPC9zZWNvbmRhcnktdGl0bGU+
PHNob3J0LXRpdGxlPk1pY3JvYmlhbCBxdWFsaXR5IG9mIGxpcXVpZCBmZWVkIGZvciBwaWdzIGFu
ZCBpdHMgaW1wYWN0IG9uIHRoZSBwb3JjaW5lIGd1dCBtaWNyb2Jpb21lPC9zaG9ydC10aXRsZT48
L3RpdGxlcz48cGVyaW9kaWNhbD48ZnVsbC10aXRsZT5BbmltYWxzPC9mdWxsLXRpdGxlPjwvcGVy
aW9kaWNhbD48dm9sdW1lPjExPC92b2x1bWU+PG51bWJlcj4xMDwvbnVtYmVyPjxrZXl3b3Jkcz48
a2V5d29yZD5GZXJtZW50YXRpb248L2tleXdvcmQ+PGtleXdvcmQ+R3V0IGhlYWx0aDwva2V5d29y
ZD48a2V5d29yZD5HdXQgbWljcm9iaW9tZTwva2V5d29yZD48a2V5d29yZD5JbnRlc3RpbmU8L2tl
eXdvcmQ+PGtleXdvcmQ+TGlxdWlkIGZlZWQ8L2tleXdvcmQ+PGtleXdvcmQ+TWljcm9iaWFsIHF1
YWxpdHk8L2tleXdvcmQ+PGtleXdvcmQ+TWljcm9iaW90YTwva2V5d29yZD48a2V5d29yZD5QaWc8
L2tleXdvcmQ+PGtleXdvcmQ+YW5pbWFsIGV4cGVyaW1lbnQ8L2tleXdvcmQ+PGtleXdvcmQ+aW50
ZXN0aW5lIGZsb3JhPC9rZXl3b3JkPjxrZXl3b3JkPm5vbmh1bWFuPC9rZXl3b3JkPjxrZXl3b3Jk
PnJldmlldzwva2V5d29yZD48L2tleXdvcmRzPjxkYXRlcz48eWVhcj4yMDIxPC95ZWFyPjwvZGF0
ZXM+PHdvcmstdHlwZT5SZXZpZXc8L3dvcmstdHlwZT48dXJscz48cmVsYXRlZC11cmxzPjx1cmw+
aHR0cHM6Ly93d3cuc2NvcHVzLmNvbS9pbndhcmQvcmVjb3JkLnVyaT9laWQ9Mi1zMi4wLTg1MTE3
OTExNTQ3JmFtcDtkb2k9MTAuMzM5MCUyZmFuaTExMTAyOTgzJmFtcDtwYXJ0bmVySUQ9NDAmYW1w
O21kNT0zZGQzMjE5OThlODRhZGRiNDJmN2ZiYmQzM2JjOWRmNzwvdXJsPjx1cmw+aHR0cHM6Ly9t
ZHBpLXJlcy5jb20vZF9hdHRhY2htZW50L2FuaW1hbHMvYW5pbWFscy0xMS0wMjk4My9hcnRpY2xl
X2RlcGxveS9hbmltYWxzLTExLTAyOTgzLXYyLnBkZj92ZXJzaW9uPTE2MzQ2NDYyNzM8L3VybD48
L3JlbGF0ZWQtdXJscz48L3VybHM+PGN1c3RvbTc+Mjk4MzwvY3VzdG9tNz48ZWxlY3Ryb25pYy1y
ZXNvdXJjZS1udW0+MTAuMzM5MC9hbmkxMTEwMjk4MzwvZWxlY3Ryb25pYy1yZXNvdXJjZS1udW0+
PHJlbW90ZS1kYXRhYmFzZS1uYW1lPlNjb3B1czwvcmVtb3RlLWRhdGFiYXNlLW5hbWU+PGxhbmd1
YWdlPkVuZ2xpc2g8L2xhbmd1YWdlPjwvcmVjb3JkPjwvQ2l0ZT48Q2l0ZT48QXV0aG9yPkh1dGlu
ZzwvQXV0aG9yPjxZZWFyPjIwMjE8L1llYXI+PFJlY051bT42Nzc8L1JlY051bT48cmVjb3JkPjxy
ZWMtbnVtYmVyPjY3NzwvcmVjLW51bWJlcj48Zm9yZWlnbi1rZXlzPjxrZXkgYXBwPSJFTiIgZGIt
aWQ9Ijk5c3B4dHhhanhzYXNiZWZyOTVwZjAwcmZyczAwZXA5dmUyYSIgdGltZXN0YW1wPSIxNjY0
NzM2NTg0Ij42Nzc8L2tleT48L2ZvcmVpZ24ta2V5cz48cmVmLXR5cGUgbmFtZT0iSm91cm5hbCBB
cnRpY2xlIj4xNzwvcmVmLXR5cGU+PGNvbnRyaWJ1dG9ycz48YXV0aG9ycz48YXV0aG9yPkh1dGlu
ZywgQS4gTS4gUy48L2F1dGhvcj48YXV0aG9yPk1pZGRlbGtvb3AsIEEuPC9hdXRob3I+PGF1dGhv
cj5HdWFuLCBYLiBOLjwvYXV0aG9yPjxhdXRob3I+TW9saXN0LCBGLjwvYXV0aG9yPjwvYXV0aG9y
cz48L2NvbnRyaWJ1dG9ycz48YXV0aC1hZGRyZXNzPltIdXRpbmcsIEFubmUgTS4gUy58TWlkZGVs
a29vcCwgQW5vdXNjaGthfEd1YW4sIFhpYW9uYW58TW9saXN0LCBGcmFuY2VzY10gU2Nob3Rob3Jz
dCBGZWVkIFJlcyBCViwgUmVzICZhbXA7IERldiwgTkwtODIxOCBOQSBMZWx5c3RhZCwgTmV0aGVy
bGFuZHMuIE1vbGlzdCwgRiAoY29ycmVzcG9uZGluZyBhdXRob3IpLCBTY2hvdGhvcnN0IEZlZWQg
UmVzIEJWLCBSZXMgJmFtcDsgRGV2LCBOTC04MjE4IE5BIExlbHlzdGFkLCBOZXRoZXJsYW5kcy4g
QUh1dGluZ0BzY2hvdGhvcnN0Lm5sfEFNaWRkZWxrb29wQHNjaG90aG9yc3Qubmx8WEd1YW5Ac2No
b3Rob3JzdC5ubHxGTW9saXN0QHNjaG90aG9yc3Qubmw8L2F1dGgtYWRkcmVzcz48dGl0bGVzPjx0
aXRsZT5Vc2luZyBOdXRyaXRpb25hbCBTdHJhdGVnaWVzIHRvIFNoYXBlIHRoZSBHYXN0cm8tSW50
ZXN0aW5hbCBUcmFjdHMgb2YgU3Vja2xpbmcgYW5kIFdlYW5lZCBQaWdsZXRzPC90aXRsZT48c2Vj
b25kYXJ5LXRpdGxlPkFuaW1hbHM8L3NlY29uZGFyeS10aXRsZT48YWx0LXRpdGxlPkFuaW1hbHM8
L2FsdC10aXRsZT48c2hvcnQtdGl0bGU+VXNpbmcgTnV0cml0aW9uYWwgU3RyYXRlZ2llcyB0byBT
aGFwZSB0aGUgR2FzdHJvLUludGVzdGluYWwgVHJhY3RzIG9mIFN1Y2tsaW5nIGFuZCBXZWFuZWQg
UGlnbGV0czwvc2hvcnQtdGl0bGU+PC90aXRsZXM+PHBlcmlvZGljYWw+PGZ1bGwtdGl0bGU+QW5p
bWFsczwvZnVsbC10aXRsZT48L3BlcmlvZGljYWw+PGFsdC1wZXJpb2RpY2FsPjxmdWxsLXRpdGxl
PkFuaW1hbHM8L2Z1bGwtdGl0bGU+PC9hbHQtcGVyaW9kaWNhbD48cGFnZXM+MzY8L3BhZ2VzPjx2
b2x1bWU+MTE8L3ZvbHVtZT48bnVtYmVyPjI8L251bWJlcj48a2V5d29yZHM+PGtleXdvcmQ+Y3Jl
ZXAgZmVlZDwva2V5d29yZD48a2V5d29yZD5lYXJseSBsaWZlPC9rZXl3b3JkPjxrZXl3b3JkPmZl
ZWQgaW50YWtlPC9rZXl3b3JkPjxrZXl3b3JkPmd1dCBmdW5jdGlvbjwva2V5d29yZD48a2V5d29y
ZD5oZWFsdGg8L2tleXdvcmQ+PGtleXdvcmQ+bnV0cml0aW9uPC9rZXl3b3JkPjxrZXl3b3JkPnBp
Zzwva2V5d29yZD48a2V5d29yZD5wcmUtd2VhbmluZzwva2V5d29yZD48a2V5d29yZD5wb3N0LXdl
YW5pbmc8L2tleXdvcmQ+PGtleXdvcmQ+c3VwcGxlbWVudGFsIG1pbGs8L2tleXdvcmQ+PGtleXdv
cmQ+cG9zdC13ZWFuaW5nIGRpYXJyaGVhPC9rZXl3b3JkPjxrZXl3b3JkPmNyZWVwIGZlZWQtaW50
YWtlPC9rZXl3b3JkPjxrZXl3b3JkPmVudGVyb3RveGlnZW5pYzwva2V5d29yZD48a2V5d29yZD5l
c2NoZXJpY2hpYS1jb2xpPC9rZXl3b3JkPjxrZXl3b3JkPmdyb3d0aCByZXN0cmljdGVkIHBpZ2xl
dHM8L2tleXdvcmQ+PGtleXdvcmQ+bGFyZ2UgbGl0dGVyIHNpemU8L2tleXdvcmQ+PGtleXdvcmQ+
cGFydGljbGUtc2l6ZTwva2V5d29yZD48a2V5d29yZD5taWxrIHJlcGxhY2VyPC9rZXl3b3JkPjxr
ZXl3b3JkPmNvbG9zdHJ1bSBpbnRha2U8L2tleXdvcmQ+PGtleXdvcmQ+ZGlldGFyeSBmaWJlcjwv
a2V5d29yZD48a2V5d29yZD5iaXJ0aC13ZWlnaHQ8L2tleXdvcmQ+PGtleXdvcmQ+QWdyaWN1bHR1
cmU8L2tleXdvcmQ+PGtleXdvcmQ+VmV0ZXJpbmFyeSBTY2llbmNlczwva2V5d29yZD48a2V5d29y
ZD5ab29sb2d5PC9rZXl3b3JkPjwva2V5d29yZHM+PGRhdGVzPjx5ZWFyPjIwMjE8L3llYXI+PHB1
Yi1kYXRlcz48ZGF0ZT5GZWI8L2RhdGU+PC9wdWItZGF0ZXM+PC9kYXRlcz48aXNibj4yMDc2LTI2
MTU8L2lzYm4+PGFjY2Vzc2lvbi1udW0+V09TOjAwMDYyMjAzODgwMDAwMTwvYWNjZXNzaW9uLW51
bT48d29yay10eXBlPlJldmlldzwvd29yay10eXBlPjx1cmxzPjxyZWxhdGVkLXVybHM+PHVybD4m
bHQ7R28gdG8gSVNJJmd0OzovL1dPUzowMDA2MjIwMzg4MDAwMDFodHRwczovL21kcGktcmVzLmNv
bS9kX2F0dGFjaG1lbnQvYW5pbWFscy9hbmltYWxzLTExLTAwNDAyL2FydGljbGVfZGVwbG95L2Fu
aW1hbHMtMTEtMDA0MDItdjIucGRmP3ZlcnNpb249MTYxMjc1NzY2NjwvdXJsPjwvcmVsYXRlZC11
cmxzPjwvdXJscz48Y3VzdG9tNz40MDI8L2N1c3RvbTc+PGVsZWN0cm9uaWMtcmVzb3VyY2UtbnVt
PjEwLjMzOTAvYW5pMTEwMjA0MDI8L2VsZWN0cm9uaWMtcmVzb3VyY2UtbnVtPjxsYW5ndWFnZT5F
bmdsaXNoPC9sYW5ndWFnZT48L3JlY29yZD48L0NpdGU+PENpdGU+PEF1dGhvcj5QbHVza2U8L0F1
dGhvcj48WWVhcj4yMDE5PC9ZZWFyPjxSZWNOdW0+NjQ4PC9SZWNOdW0+PHJlY29yZD48cmVjLW51
bWJlcj42NDg8L3JlYy1udW1iZXI+PGZvcmVpZ24ta2V5cz48a2V5IGFwcD0iRU4iIGRiLWlkPSI5
OXNweHR4YWp4c2FzYmVmcjk1cGYwMHJmcnMwMGVwOXZlMmEiIHRpbWVzdGFtcD0iMTY2NDczNjU4
MyI+NjQ4PC9rZXk+PC9mb3JlaWduLWtleXM+PHJlZi10eXBlIG5hbWU9IkpvdXJuYWwgQXJ0aWNs
ZSI+MTc8L3JlZi10eXBlPjxjb250cmlidXRvcnM+PGF1dGhvcnM+PGF1dGhvcj5QbHVza2UsIEou
IFIuPC9hdXRob3I+PGF1dGhvcj5NaWxsZXIsIEQuIFcuPC9hdXRob3I+PGF1dGhvcj5TdGVybmRh
bGUsIFMuIE8uPC9hdXRob3I+PGF1dGhvcj5UdXJwaW4sIEQuIEwuPC9hdXRob3I+PC9hdXRob3Jz
PjwvY29udHJpYnV0b3JzPjx0aXRsZXM+PHRpdGxlPkFzc29jaWF0aW9ucyBiZXR3ZWVuIGdhc3Ry
b2ludGVzdGluYWwtdHJhY3QgZnVuY3Rpb24gYW5kIHRoZSBzdHJlc3MgcmVzcG9uc2UgYWZ0ZXIg
d2VhbmluZyBpbiBwaWdzPC90aXRsZT48c2Vjb25kYXJ5LXRpdGxlPkFuaW1hbCBQcm9kdWN0aW9u
IFNjaWVuY2U8L3NlY29uZGFyeS10aXRsZT48c2hvcnQtdGl0bGU+QXNzb2NpYXRpb25zIGJldHdl
ZW4gZ2FzdHJvaW50ZXN0aW5hbC10cmFjdCBmdW5jdGlvbiBhbmQgdGhlIHN0cmVzcyByZXNwb25z
ZSBhZnRlciB3ZWFuaW5nIGluIHBpZ3M8L3Nob3J0LXRpdGxlPjwvdGl0bGVzPjxwZXJpb2RpY2Fs
PjxmdWxsLXRpdGxlPkFuaW1hbCBQcm9kdWN0aW9uIFNjaWVuY2U8L2Z1bGwtdGl0bGU+PC9wZXJp
b2RpY2FsPjxwYWdlcz4yMDE1LTIwMjI8L3BhZ2VzPjx2b2x1bWU+NTk8L3ZvbHVtZT48bnVtYmVy
PjExPC9udW1iZXI+PGtleXdvcmRzPjxrZXl3b3JkPmRpbW9ycGhpc208L2tleXdvcmQ+PGtleXdv
cmQ+Z2VuZGVyPC9rZXl3b3JkPjxrZXl3b3JkPmhlYWx0aDwva2V5d29yZD48a2V5d29yZD5tYW5h
Z2VtZW50PC9rZXl3b3JkPjxrZXl3b3JkPnN0b2NraW5nIGRlbnNpdHk8L2tleXdvcmQ+PGtleXdv
cmQ+YWlyIHF1YWxpdHk8L2tleXdvcmQ+PGtleXdvcmQ+ZW52aXJvbm1lbnRhbCBzdHJlc3M8L2tl
eXdvcmQ+PGtleXdvcmQ+Z2FzdHJvZW50ZXJpdGlzPC9rZXl3b3JkPjxrZXl3b3JkPnBhdGhvbG9n
eTwva2V5d29yZD48a2V5d29yZD5waHlzaW9sb2d5PC9rZXl3b3JkPjxrZXl3b3JkPnBpZzwva2V5
d29yZD48a2V5d29yZD5zZXh1YWwgZGltb3JwaGlzbTwva2V5d29yZD48a2V5d29yZD50ZW1wZXJh
dHVyZSBlZmZlY3Q8L2tleXdvcmQ+PGtleXdvcmQ+QW5pbWFsaWE8L2tleXdvcmQ+PGtleXdvcmQ+
U3VpZGFlPC9rZXl3b3JkPjwva2V5d29yZHM+PGRhdGVzPjx5ZWFyPjIwMTk8L3llYXI+PC9kYXRl
cz48d29yay10eXBlPlJldmlldzwvd29yay10eXBlPjx1cmxzPjxyZWxhdGVkLXVybHM+PHVybD5o
dHRwczovL3d3dy5zY29wdXMuY29tL2lud2FyZC9yZWNvcmQudXJpP2VpZD0yLXMyLjAtODUwNzIy
ODQ2ODEmYW1wO2RvaT0xMC4xMDcxJTJmQU4xOTI3OSZhbXA7cGFydG5lcklEPTQwJmFtcDttZDU9
YThkOTk2YTQ5Y2RlZThiNDM3OWEzNzJkODkwMDYwZDRodHRwczovL3d3dy5wdWJsaXNoLmNzaXJv
LmF1L2FuL0FOMTkyNzk8L3VybD48L3JlbGF0ZWQtdXJscz48L3VybHM+PGVsZWN0cm9uaWMtcmVz
b3VyY2UtbnVtPjEwLjEwNzEvYW4xOTI3OTwvZWxlY3Ryb25pYy1yZXNvdXJjZS1udW0+PHJlbW90
ZS1kYXRhYmFzZS1uYW1lPlNjb3B1czwvcmVtb3RlLWRhdGFiYXNlLW5hbWU+PGxhbmd1YWdlPkVu
Z2xpc2g8L2xhbmd1YWdlPjwvcmVjb3JkPjwvQ2l0ZT48L0VuZE5vdGU+
</w:fldData>
              </w:fldChar>
            </w:r>
            <w:r>
              <w:rPr>
                <w:rFonts w:eastAsia="MS Mincho" w:cs="Arial"/>
              </w:rPr>
              <w:instrText xml:space="preserve"> ADDIN EN.CITE </w:instrText>
            </w:r>
            <w:r>
              <w:rPr>
                <w:rFonts w:eastAsia="MS Mincho" w:cs="Arial"/>
              </w:rPr>
              <w:fldChar w:fldCharType="begin">
                <w:fldData xml:space="preserve">PEVuZE5vdGU+PENpdGU+PEF1dGhvcj5DdWxsZW48L0F1dGhvcj48WWVhcj4yMDIxPC9ZZWFyPjxS
ZWNOdW0+NTM8L1JlY051bT48RGlzcGxheVRleHQ+KFBsdXNrZSBldCBhbC4sIDIwMTk7IEN1bGxl
biBldCBhbC4sIDIwMjE7IEh1dGluZyBldCBhbC4sIDIwMjEpPC9EaXNwbGF5VGV4dD48cmVjb3Jk
PjxyZWMtbnVtYmVyPjUzPC9yZWMtbnVtYmVyPjxmb3JlaWduLWtleXM+PGtleSBhcHA9IkVOIiBk
Yi1pZD0iOTlzcHh0eGFqeHNhc2JlZnI5NXBmMDByZnJzMDBlcDl2ZTJhIiB0aW1lc3RhbXA9IjE2
NTcyMzE3ODUiPjUzPC9rZXk+PC9mb3JlaWduLWtleXM+PHJlZi10eXBlIG5hbWU9IkpvdXJuYWwg
QXJ0aWNsZSI+MTc8L3JlZi10eXBlPjxjb250cmlidXRvcnM+PGF1dGhvcnM+PGF1dGhvcj5DdWxs
ZW4sIEouIFQuPC9hdXRob3I+PGF1dGhvcj5MYXdsb3IsIFAuIEcuPC9hdXRob3I+PGF1dGhvcj5D
b3JtaWNhbiwgUC48L2F1dGhvcj48YXV0aG9yPkdhcmRpbmVyLCBHLiBFLjwvYXV0aG9yPjwvYXV0
aG9ycz48L2NvbnRyaWJ1dG9ycz48dGl0bGVzPjx0aXRsZT5NaWNyb2JpYWwgcXVhbGl0eSBvZiBs
aXF1aWQgZmVlZCBmb3IgcGlncyBhbmQgaXRzIGltcGFjdCBvbiB0aGUgcG9yY2luZSBndXQgbWlj
cm9iaW9tZTwvdGl0bGU+PHNlY29uZGFyeS10aXRsZT5BbmltYWxzPC9zZWNvbmRhcnktdGl0bGU+
PHNob3J0LXRpdGxlPk1pY3JvYmlhbCBxdWFsaXR5IG9mIGxpcXVpZCBmZWVkIGZvciBwaWdzIGFu
ZCBpdHMgaW1wYWN0IG9uIHRoZSBwb3JjaW5lIGd1dCBtaWNyb2Jpb21lPC9zaG9ydC10aXRsZT48
L3RpdGxlcz48cGVyaW9kaWNhbD48ZnVsbC10aXRsZT5BbmltYWxzPC9mdWxsLXRpdGxlPjwvcGVy
aW9kaWNhbD48dm9sdW1lPjExPC92b2x1bWU+PG51bWJlcj4xMDwvbnVtYmVyPjxrZXl3b3Jkcz48
a2V5d29yZD5GZXJtZW50YXRpb248L2tleXdvcmQ+PGtleXdvcmQ+R3V0IGhlYWx0aDwva2V5d29y
ZD48a2V5d29yZD5HdXQgbWljcm9iaW9tZTwva2V5d29yZD48a2V5d29yZD5JbnRlc3RpbmU8L2tl
eXdvcmQ+PGtleXdvcmQ+TGlxdWlkIGZlZWQ8L2tleXdvcmQ+PGtleXdvcmQ+TWljcm9iaWFsIHF1
YWxpdHk8L2tleXdvcmQ+PGtleXdvcmQ+TWljcm9iaW90YTwva2V5d29yZD48a2V5d29yZD5QaWc8
L2tleXdvcmQ+PGtleXdvcmQ+YW5pbWFsIGV4cGVyaW1lbnQ8L2tleXdvcmQ+PGtleXdvcmQ+aW50
ZXN0aW5lIGZsb3JhPC9rZXl3b3JkPjxrZXl3b3JkPm5vbmh1bWFuPC9rZXl3b3JkPjxrZXl3b3Jk
PnJldmlldzwva2V5d29yZD48L2tleXdvcmRzPjxkYXRlcz48eWVhcj4yMDIxPC95ZWFyPjwvZGF0
ZXM+PHdvcmstdHlwZT5SZXZpZXc8L3dvcmstdHlwZT48dXJscz48cmVsYXRlZC11cmxzPjx1cmw+
aHR0cHM6Ly93d3cuc2NvcHVzLmNvbS9pbndhcmQvcmVjb3JkLnVyaT9laWQ9Mi1zMi4wLTg1MTE3
OTExNTQ3JmFtcDtkb2k9MTAuMzM5MCUyZmFuaTExMTAyOTgzJmFtcDtwYXJ0bmVySUQ9NDAmYW1w
O21kNT0zZGQzMjE5OThlODRhZGRiNDJmN2ZiYmQzM2JjOWRmNzwvdXJsPjx1cmw+aHR0cHM6Ly9t
ZHBpLXJlcy5jb20vZF9hdHRhY2htZW50L2FuaW1hbHMvYW5pbWFscy0xMS0wMjk4My9hcnRpY2xl
X2RlcGxveS9hbmltYWxzLTExLTAyOTgzLXYyLnBkZj92ZXJzaW9uPTE2MzQ2NDYyNzM8L3VybD48
L3JlbGF0ZWQtdXJscz48L3VybHM+PGN1c3RvbTc+Mjk4MzwvY3VzdG9tNz48ZWxlY3Ryb25pYy1y
ZXNvdXJjZS1udW0+MTAuMzM5MC9hbmkxMTEwMjk4MzwvZWxlY3Ryb25pYy1yZXNvdXJjZS1udW0+
PHJlbW90ZS1kYXRhYmFzZS1uYW1lPlNjb3B1czwvcmVtb3RlLWRhdGFiYXNlLW5hbWU+PGxhbmd1
YWdlPkVuZ2xpc2g8L2xhbmd1YWdlPjwvcmVjb3JkPjwvQ2l0ZT48Q2l0ZT48QXV0aG9yPkh1dGlu
ZzwvQXV0aG9yPjxZZWFyPjIwMjE8L1llYXI+PFJlY051bT42Nzc8L1JlY051bT48cmVjb3JkPjxy
ZWMtbnVtYmVyPjY3NzwvcmVjLW51bWJlcj48Zm9yZWlnbi1rZXlzPjxrZXkgYXBwPSJFTiIgZGIt
aWQ9Ijk5c3B4dHhhanhzYXNiZWZyOTVwZjAwcmZyczAwZXA5dmUyYSIgdGltZXN0YW1wPSIxNjY0
NzM2NTg0Ij42Nzc8L2tleT48L2ZvcmVpZ24ta2V5cz48cmVmLXR5cGUgbmFtZT0iSm91cm5hbCBB
cnRpY2xlIj4xNzwvcmVmLXR5cGU+PGNvbnRyaWJ1dG9ycz48YXV0aG9ycz48YXV0aG9yPkh1dGlu
ZywgQS4gTS4gUy48L2F1dGhvcj48YXV0aG9yPk1pZGRlbGtvb3AsIEEuPC9hdXRob3I+PGF1dGhv
cj5HdWFuLCBYLiBOLjwvYXV0aG9yPjxhdXRob3I+TW9saXN0LCBGLjwvYXV0aG9yPjwvYXV0aG9y
cz48L2NvbnRyaWJ1dG9ycz48YXV0aC1hZGRyZXNzPltIdXRpbmcsIEFubmUgTS4gUy58TWlkZGVs
a29vcCwgQW5vdXNjaGthfEd1YW4sIFhpYW9uYW58TW9saXN0LCBGcmFuY2VzY10gU2Nob3Rob3Jz
dCBGZWVkIFJlcyBCViwgUmVzICZhbXA7IERldiwgTkwtODIxOCBOQSBMZWx5c3RhZCwgTmV0aGVy
bGFuZHMuIE1vbGlzdCwgRiAoY29ycmVzcG9uZGluZyBhdXRob3IpLCBTY2hvdGhvcnN0IEZlZWQg
UmVzIEJWLCBSZXMgJmFtcDsgRGV2LCBOTC04MjE4IE5BIExlbHlzdGFkLCBOZXRoZXJsYW5kcy4g
QUh1dGluZ0BzY2hvdGhvcnN0Lm5sfEFNaWRkZWxrb29wQHNjaG90aG9yc3Qubmx8WEd1YW5Ac2No
b3Rob3JzdC5ubHxGTW9saXN0QHNjaG90aG9yc3Qubmw8L2F1dGgtYWRkcmVzcz48dGl0bGVzPjx0
aXRsZT5Vc2luZyBOdXRyaXRpb25hbCBTdHJhdGVnaWVzIHRvIFNoYXBlIHRoZSBHYXN0cm8tSW50
ZXN0aW5hbCBUcmFjdHMgb2YgU3Vja2xpbmcgYW5kIFdlYW5lZCBQaWdsZXRzPC90aXRsZT48c2Vj
b25kYXJ5LXRpdGxlPkFuaW1hbHM8L3NlY29uZGFyeS10aXRsZT48YWx0LXRpdGxlPkFuaW1hbHM8
L2FsdC10aXRsZT48c2hvcnQtdGl0bGU+VXNpbmcgTnV0cml0aW9uYWwgU3RyYXRlZ2llcyB0byBT
aGFwZSB0aGUgR2FzdHJvLUludGVzdGluYWwgVHJhY3RzIG9mIFN1Y2tsaW5nIGFuZCBXZWFuZWQg
UGlnbGV0czwvc2hvcnQtdGl0bGU+PC90aXRsZXM+PHBlcmlvZGljYWw+PGZ1bGwtdGl0bGU+QW5p
bWFsczwvZnVsbC10aXRsZT48L3BlcmlvZGljYWw+PGFsdC1wZXJpb2RpY2FsPjxmdWxsLXRpdGxl
PkFuaW1hbHM8L2Z1bGwtdGl0bGU+PC9hbHQtcGVyaW9kaWNhbD48cGFnZXM+MzY8L3BhZ2VzPjx2
b2x1bWU+MTE8L3ZvbHVtZT48bnVtYmVyPjI8L251bWJlcj48a2V5d29yZHM+PGtleXdvcmQ+Y3Jl
ZXAgZmVlZDwva2V5d29yZD48a2V5d29yZD5lYXJseSBsaWZlPC9rZXl3b3JkPjxrZXl3b3JkPmZl
ZWQgaW50YWtlPC9rZXl3b3JkPjxrZXl3b3JkPmd1dCBmdW5jdGlvbjwva2V5d29yZD48a2V5d29y
ZD5oZWFsdGg8L2tleXdvcmQ+PGtleXdvcmQ+bnV0cml0aW9uPC9rZXl3b3JkPjxrZXl3b3JkPnBp
Zzwva2V5d29yZD48a2V5d29yZD5wcmUtd2VhbmluZzwva2V5d29yZD48a2V5d29yZD5wb3N0LXdl
YW5pbmc8L2tleXdvcmQ+PGtleXdvcmQ+c3VwcGxlbWVudGFsIG1pbGs8L2tleXdvcmQ+PGtleXdv
cmQ+cG9zdC13ZWFuaW5nIGRpYXJyaGVhPC9rZXl3b3JkPjxrZXl3b3JkPmNyZWVwIGZlZWQtaW50
YWtlPC9rZXl3b3JkPjxrZXl3b3JkPmVudGVyb3RveGlnZW5pYzwva2V5d29yZD48a2V5d29yZD5l
c2NoZXJpY2hpYS1jb2xpPC9rZXl3b3JkPjxrZXl3b3JkPmdyb3d0aCByZXN0cmljdGVkIHBpZ2xl
dHM8L2tleXdvcmQ+PGtleXdvcmQ+bGFyZ2UgbGl0dGVyIHNpemU8L2tleXdvcmQ+PGtleXdvcmQ+
cGFydGljbGUtc2l6ZTwva2V5d29yZD48a2V5d29yZD5taWxrIHJlcGxhY2VyPC9rZXl3b3JkPjxr
ZXl3b3JkPmNvbG9zdHJ1bSBpbnRha2U8L2tleXdvcmQ+PGtleXdvcmQ+ZGlldGFyeSBmaWJlcjwv
a2V5d29yZD48a2V5d29yZD5iaXJ0aC13ZWlnaHQ8L2tleXdvcmQ+PGtleXdvcmQ+QWdyaWN1bHR1
cmU8L2tleXdvcmQ+PGtleXdvcmQ+VmV0ZXJpbmFyeSBTY2llbmNlczwva2V5d29yZD48a2V5d29y
ZD5ab29sb2d5PC9rZXl3b3JkPjwva2V5d29yZHM+PGRhdGVzPjx5ZWFyPjIwMjE8L3llYXI+PHB1
Yi1kYXRlcz48ZGF0ZT5GZWI8L2RhdGU+PC9wdWItZGF0ZXM+PC9kYXRlcz48aXNibj4yMDc2LTI2
MTU8L2lzYm4+PGFjY2Vzc2lvbi1udW0+V09TOjAwMDYyMjAzODgwMDAwMTwvYWNjZXNzaW9uLW51
bT48d29yay10eXBlPlJldmlldzwvd29yay10eXBlPjx1cmxzPjxyZWxhdGVkLXVybHM+PHVybD4m
bHQ7R28gdG8gSVNJJmd0OzovL1dPUzowMDA2MjIwMzg4MDAwMDFodHRwczovL21kcGktcmVzLmNv
bS9kX2F0dGFjaG1lbnQvYW5pbWFscy9hbmltYWxzLTExLTAwNDAyL2FydGljbGVfZGVwbG95L2Fu
aW1hbHMtMTEtMDA0MDItdjIucGRmP3ZlcnNpb249MTYxMjc1NzY2NjwvdXJsPjwvcmVsYXRlZC11
cmxzPjwvdXJscz48Y3VzdG9tNz40MDI8L2N1c3RvbTc+PGVsZWN0cm9uaWMtcmVzb3VyY2UtbnVt
PjEwLjMzOTAvYW5pMTEwMjA0MDI8L2VsZWN0cm9uaWMtcmVzb3VyY2UtbnVtPjxsYW5ndWFnZT5F
bmdsaXNoPC9sYW5ndWFnZT48L3JlY29yZD48L0NpdGU+PENpdGU+PEF1dGhvcj5QbHVza2U8L0F1
dGhvcj48WWVhcj4yMDE5PC9ZZWFyPjxSZWNOdW0+NjQ4PC9SZWNOdW0+PHJlY29yZD48cmVjLW51
bWJlcj42NDg8L3JlYy1udW1iZXI+PGZvcmVpZ24ta2V5cz48a2V5IGFwcD0iRU4iIGRiLWlkPSI5
OXNweHR4YWp4c2FzYmVmcjk1cGYwMHJmcnMwMGVwOXZlMmEiIHRpbWVzdGFtcD0iMTY2NDczNjU4
MyI+NjQ4PC9rZXk+PC9mb3JlaWduLWtleXM+PHJlZi10eXBlIG5hbWU9IkpvdXJuYWwgQXJ0aWNs
ZSI+MTc8L3JlZi10eXBlPjxjb250cmlidXRvcnM+PGF1dGhvcnM+PGF1dGhvcj5QbHVza2UsIEou
IFIuPC9hdXRob3I+PGF1dGhvcj5NaWxsZXIsIEQuIFcuPC9hdXRob3I+PGF1dGhvcj5TdGVybmRh
bGUsIFMuIE8uPC9hdXRob3I+PGF1dGhvcj5UdXJwaW4sIEQuIEwuPC9hdXRob3I+PC9hdXRob3Jz
PjwvY29udHJpYnV0b3JzPjx0aXRsZXM+PHRpdGxlPkFzc29jaWF0aW9ucyBiZXR3ZWVuIGdhc3Ry
b2ludGVzdGluYWwtdHJhY3QgZnVuY3Rpb24gYW5kIHRoZSBzdHJlc3MgcmVzcG9uc2UgYWZ0ZXIg
d2VhbmluZyBpbiBwaWdzPC90aXRsZT48c2Vjb25kYXJ5LXRpdGxlPkFuaW1hbCBQcm9kdWN0aW9u
IFNjaWVuY2U8L3NlY29uZGFyeS10aXRsZT48c2hvcnQtdGl0bGU+QXNzb2NpYXRpb25zIGJldHdl
ZW4gZ2FzdHJvaW50ZXN0aW5hbC10cmFjdCBmdW5jdGlvbiBhbmQgdGhlIHN0cmVzcyByZXNwb25z
ZSBhZnRlciB3ZWFuaW5nIGluIHBpZ3M8L3Nob3J0LXRpdGxlPjwvdGl0bGVzPjxwZXJpb2RpY2Fs
PjxmdWxsLXRpdGxlPkFuaW1hbCBQcm9kdWN0aW9uIFNjaWVuY2U8L2Z1bGwtdGl0bGU+PC9wZXJp
b2RpY2FsPjxwYWdlcz4yMDE1LTIwMjI8L3BhZ2VzPjx2b2x1bWU+NTk8L3ZvbHVtZT48bnVtYmVy
PjExPC9udW1iZXI+PGtleXdvcmRzPjxrZXl3b3JkPmRpbW9ycGhpc208L2tleXdvcmQ+PGtleXdv
cmQ+Z2VuZGVyPC9rZXl3b3JkPjxrZXl3b3JkPmhlYWx0aDwva2V5d29yZD48a2V5d29yZD5tYW5h
Z2VtZW50PC9rZXl3b3JkPjxrZXl3b3JkPnN0b2NraW5nIGRlbnNpdHk8L2tleXdvcmQ+PGtleXdv
cmQ+YWlyIHF1YWxpdHk8L2tleXdvcmQ+PGtleXdvcmQ+ZW52aXJvbm1lbnRhbCBzdHJlc3M8L2tl
eXdvcmQ+PGtleXdvcmQ+Z2FzdHJvZW50ZXJpdGlzPC9rZXl3b3JkPjxrZXl3b3JkPnBhdGhvbG9n
eTwva2V5d29yZD48a2V5d29yZD5waHlzaW9sb2d5PC9rZXl3b3JkPjxrZXl3b3JkPnBpZzwva2V5
d29yZD48a2V5d29yZD5zZXh1YWwgZGltb3JwaGlzbTwva2V5d29yZD48a2V5d29yZD50ZW1wZXJh
dHVyZSBlZmZlY3Q8L2tleXdvcmQ+PGtleXdvcmQ+QW5pbWFsaWE8L2tleXdvcmQ+PGtleXdvcmQ+
U3VpZGFlPC9rZXl3b3JkPjwva2V5d29yZHM+PGRhdGVzPjx5ZWFyPjIwMTk8L3llYXI+PC9kYXRl
cz48d29yay10eXBlPlJldmlldzwvd29yay10eXBlPjx1cmxzPjxyZWxhdGVkLXVybHM+PHVybD5o
dHRwczovL3d3dy5zY29wdXMuY29tL2lud2FyZC9yZWNvcmQudXJpP2VpZD0yLXMyLjAtODUwNzIy
ODQ2ODEmYW1wO2RvaT0xMC4xMDcxJTJmQU4xOTI3OSZhbXA7cGFydG5lcklEPTQwJmFtcDttZDU9
YThkOTk2YTQ5Y2RlZThiNDM3OWEzNzJkODkwMDYwZDRodHRwczovL3d3dy5wdWJsaXNoLmNzaXJv
LmF1L2FuL0FOMTkyNzk8L3VybD48L3JlbGF0ZWQtdXJscz48L3VybHM+PGVsZWN0cm9uaWMtcmVz
b3VyY2UtbnVtPjEwLjEwNzEvYW4xOTI3OTwvZWxlY3Ryb25pYy1yZXNvdXJjZS1udW0+PHJlbW90
ZS1kYXRhYmFzZS1uYW1lPlNjb3B1czwvcmVtb3RlLWRhdGFiYXNlLW5hbWU+PGxhbmd1YWdlPkVu
Z2xpc2g8L2xhbmd1YWdlPjwvcmVjb3JkPjwvQ2l0ZT48L0VuZE5vdGU+
</w:fldData>
              </w:fldChar>
            </w:r>
            <w:r>
              <w:rPr>
                <w:rFonts w:eastAsia="MS Mincho" w:cs="Arial"/>
              </w:rPr>
              <w:instrText xml:space="preserve"> ADDIN EN.CITE.DATA </w:instrText>
            </w:r>
            <w:r>
              <w:rPr>
                <w:rFonts w:eastAsia="MS Mincho" w:cs="Arial"/>
              </w:rPr>
            </w:r>
            <w:r>
              <w:rPr>
                <w:rFonts w:eastAsia="MS Mincho" w:cs="Arial"/>
              </w:rPr>
              <w:fldChar w:fldCharType="end"/>
            </w:r>
            <w:r w:rsidRPr="004C44E5">
              <w:rPr>
                <w:rFonts w:eastAsia="MS Mincho" w:cs="Arial"/>
              </w:rPr>
            </w:r>
            <w:r w:rsidRPr="004C44E5">
              <w:rPr>
                <w:rFonts w:eastAsia="MS Mincho" w:cs="Arial"/>
              </w:rPr>
              <w:fldChar w:fldCharType="separate"/>
            </w:r>
            <w:r w:rsidRPr="00493217">
              <w:rPr>
                <w:rFonts w:eastAsia="MS Mincho" w:cs="Arial"/>
                <w:noProof/>
                <w:lang w:val="es-CO"/>
              </w:rPr>
              <w:t>(</w:t>
            </w:r>
            <w:hyperlink w:anchor="_ENREF_113" w:tooltip="Pluske, 2019 #648" w:history="1">
              <w:r w:rsidR="005F0597" w:rsidRPr="00493217">
                <w:rPr>
                  <w:rFonts w:eastAsia="MS Mincho" w:cs="Arial"/>
                  <w:noProof/>
                  <w:lang w:val="es-CO"/>
                </w:rPr>
                <w:t>Pluske et al., 2019</w:t>
              </w:r>
            </w:hyperlink>
            <w:r w:rsidRPr="00493217">
              <w:rPr>
                <w:rFonts w:eastAsia="MS Mincho" w:cs="Arial"/>
                <w:noProof/>
                <w:lang w:val="es-CO"/>
              </w:rPr>
              <w:t xml:space="preserve">; </w:t>
            </w:r>
            <w:hyperlink w:anchor="_ENREF_33" w:tooltip="Cullen, 2021 #53" w:history="1">
              <w:r w:rsidR="005F0597" w:rsidRPr="00493217">
                <w:rPr>
                  <w:rFonts w:eastAsia="MS Mincho" w:cs="Arial"/>
                  <w:noProof/>
                  <w:lang w:val="es-CO"/>
                </w:rPr>
                <w:t>Cullen et al., 2021</w:t>
              </w:r>
            </w:hyperlink>
            <w:r w:rsidRPr="00493217">
              <w:rPr>
                <w:rFonts w:eastAsia="MS Mincho" w:cs="Arial"/>
                <w:noProof/>
                <w:lang w:val="es-CO"/>
              </w:rPr>
              <w:t xml:space="preserve">; </w:t>
            </w:r>
            <w:hyperlink w:anchor="_ENREF_61" w:tooltip="Huting, 2021 #677" w:history="1">
              <w:r w:rsidR="005F0597" w:rsidRPr="00493217">
                <w:rPr>
                  <w:rFonts w:eastAsia="MS Mincho" w:cs="Arial"/>
                  <w:noProof/>
                  <w:lang w:val="es-CO"/>
                </w:rPr>
                <w:t>Huting et al., 2021</w:t>
              </w:r>
            </w:hyperlink>
            <w:r w:rsidRPr="00493217">
              <w:rPr>
                <w:rFonts w:eastAsia="MS Mincho" w:cs="Arial"/>
                <w:noProof/>
                <w:lang w:val="es-CO"/>
              </w:rPr>
              <w:t>)</w:t>
            </w:r>
            <w:r w:rsidRPr="004C44E5">
              <w:rPr>
                <w:rFonts w:eastAsia="MS Mincho" w:cs="Arial"/>
              </w:rPr>
              <w:fldChar w:fldCharType="end"/>
            </w:r>
          </w:p>
        </w:tc>
      </w:tr>
    </w:tbl>
    <w:p w14:paraId="341E8A7A" w14:textId="1D953B04" w:rsidR="004C44E5" w:rsidRPr="00D1119C" w:rsidRDefault="00252337" w:rsidP="00B4537B">
      <w:pPr>
        <w:spacing w:line="276" w:lineRule="auto"/>
        <w:rPr>
          <w:sz w:val="20"/>
          <w:szCs w:val="20"/>
        </w:rPr>
      </w:pPr>
      <w:r>
        <w:rPr>
          <w:rFonts w:cs="Arial"/>
          <w:sz w:val="20"/>
          <w:szCs w:val="20"/>
          <w:vertAlign w:val="superscript"/>
        </w:rPr>
        <w:t>a</w:t>
      </w:r>
      <w:r w:rsidR="004C44E5" w:rsidRPr="00D1119C">
        <w:rPr>
          <w:rFonts w:cs="Arial"/>
          <w:sz w:val="20"/>
          <w:szCs w:val="20"/>
          <w:vertAlign w:val="superscript"/>
        </w:rPr>
        <w:t xml:space="preserve"> </w:t>
      </w:r>
      <w:r w:rsidR="00F06DEB" w:rsidRPr="00D1119C">
        <w:rPr>
          <w:rFonts w:cs="Arial"/>
          <w:sz w:val="20"/>
          <w:szCs w:val="20"/>
        </w:rPr>
        <w:t>e.g.</w:t>
      </w:r>
      <w:r w:rsidR="004C44E5" w:rsidRPr="00D1119C">
        <w:rPr>
          <w:rFonts w:cs="Arial"/>
          <w:sz w:val="20"/>
          <w:szCs w:val="20"/>
        </w:rPr>
        <w:t xml:space="preserve"> mat and gruel feeding.</w:t>
      </w:r>
    </w:p>
    <w:p w14:paraId="6328FC4B" w14:textId="77777777" w:rsidR="006B4659" w:rsidRDefault="006B4659" w:rsidP="00B4537B">
      <w:pPr>
        <w:spacing w:line="276" w:lineRule="auto"/>
        <w:rPr>
          <w:b/>
          <w:bCs/>
        </w:rPr>
      </w:pPr>
    </w:p>
    <w:p w14:paraId="45DCDC8F" w14:textId="247A9D2F" w:rsidR="009D7EAB" w:rsidRDefault="009D7EAB" w:rsidP="00B4537B">
      <w:pPr>
        <w:pStyle w:val="Caption"/>
        <w:keepNext/>
        <w:spacing w:line="276" w:lineRule="auto"/>
      </w:pPr>
      <w:bookmarkStart w:id="25" w:name="_Ref118718449"/>
      <w:r w:rsidRPr="00B26DBF">
        <w:t xml:space="preserve">Table </w:t>
      </w:r>
      <w:r w:rsidRPr="00B26DBF">
        <w:fldChar w:fldCharType="begin"/>
      </w:r>
      <w:r w:rsidRPr="00B26DBF">
        <w:instrText xml:space="preserve"> SEQ Table \* ARABIC </w:instrText>
      </w:r>
      <w:r w:rsidRPr="00B26DBF">
        <w:fldChar w:fldCharType="separate"/>
      </w:r>
      <w:r w:rsidR="00D77D70" w:rsidRPr="00B26DBF">
        <w:rPr>
          <w:noProof/>
        </w:rPr>
        <w:t>5</w:t>
      </w:r>
      <w:r w:rsidRPr="00B26DBF">
        <w:fldChar w:fldCharType="end"/>
      </w:r>
      <w:bookmarkEnd w:id="25"/>
      <w:r w:rsidR="00286007" w:rsidRPr="00B26DBF">
        <w:t>.</w:t>
      </w:r>
      <w:r w:rsidRPr="009D7EAB">
        <w:t xml:space="preserve"> </w:t>
      </w:r>
      <w:r w:rsidRPr="0094295B">
        <w:t xml:space="preserve">Papers retrieved in the systematic literature searches assigned to each of the listed </w:t>
      </w:r>
      <w:r w:rsidR="00EA0DC1">
        <w:t>i</w:t>
      </w:r>
      <w:r w:rsidR="00651597">
        <w:t>mmu</w:t>
      </w:r>
      <w:r w:rsidR="00EE2616">
        <w:t>n</w:t>
      </w:r>
      <w:r w:rsidR="00651597">
        <w:t xml:space="preserve">e status </w:t>
      </w:r>
      <w:r w:rsidRPr="0094295B">
        <w:t xml:space="preserve">practices to reduce </w:t>
      </w:r>
      <w:r w:rsidR="00DF5DFB">
        <w:t>PWD</w:t>
      </w:r>
      <w:r w:rsidRPr="0094295B">
        <w:t xml:space="preserve"> in pigs</w:t>
      </w:r>
    </w:p>
    <w:tbl>
      <w:tblPr>
        <w:tblStyle w:val="TableGrid1"/>
        <w:tblW w:w="8500" w:type="dxa"/>
        <w:tblBorders>
          <w:top w:val="none" w:sz="0" w:space="0" w:color="auto"/>
          <w:left w:val="none" w:sz="0" w:space="0" w:color="auto"/>
          <w:bottom w:val="none" w:sz="0" w:space="0" w:color="auto"/>
          <w:right w:val="none" w:sz="0" w:space="0" w:color="auto"/>
          <w:insideH w:val="single" w:sz="6" w:space="0" w:color="000000"/>
          <w:insideV w:val="none" w:sz="0" w:space="0" w:color="auto"/>
        </w:tblBorders>
        <w:tblLook w:val="04A0" w:firstRow="1" w:lastRow="0" w:firstColumn="1" w:lastColumn="0" w:noHBand="0" w:noVBand="1"/>
      </w:tblPr>
      <w:tblGrid>
        <w:gridCol w:w="1985"/>
        <w:gridCol w:w="1111"/>
        <w:gridCol w:w="6"/>
        <w:gridCol w:w="2561"/>
        <w:gridCol w:w="2837"/>
      </w:tblGrid>
      <w:tr w:rsidR="00E35797" w:rsidRPr="0094295B" w14:paraId="7FBA8EB6" w14:textId="23AD8FAE" w:rsidTr="004F60D1">
        <w:trPr>
          <w:trHeight w:val="80"/>
        </w:trPr>
        <w:tc>
          <w:tcPr>
            <w:tcW w:w="1985" w:type="dxa"/>
            <w:vMerge w:val="restart"/>
            <w:tcBorders>
              <w:top w:val="single" w:sz="12" w:space="0" w:color="auto"/>
              <w:bottom w:val="nil"/>
            </w:tcBorders>
            <w:shd w:val="clear" w:color="auto" w:fill="D9E2F3" w:themeFill="accent1" w:themeFillTint="33"/>
          </w:tcPr>
          <w:p w14:paraId="28BD5C3F" w14:textId="47D20C29" w:rsidR="00E35797" w:rsidRPr="0094295B" w:rsidRDefault="00E35797" w:rsidP="00B4537B">
            <w:pPr>
              <w:spacing w:line="276" w:lineRule="auto"/>
              <w:jc w:val="center"/>
              <w:textAlignment w:val="baseline"/>
              <w:rPr>
                <w:rFonts w:eastAsia="MS Mincho" w:cs="Arial"/>
                <w:b/>
                <w:bCs/>
              </w:rPr>
            </w:pPr>
            <w:r>
              <w:rPr>
                <w:rFonts w:eastAsia="MS Mincho" w:cs="Arial"/>
                <w:b/>
                <w:bCs/>
              </w:rPr>
              <w:t>Listed practices</w:t>
            </w:r>
          </w:p>
        </w:tc>
        <w:tc>
          <w:tcPr>
            <w:tcW w:w="1111" w:type="dxa"/>
            <w:vMerge w:val="restart"/>
            <w:tcBorders>
              <w:top w:val="single" w:sz="12" w:space="0" w:color="auto"/>
              <w:bottom w:val="nil"/>
            </w:tcBorders>
            <w:shd w:val="clear" w:color="auto" w:fill="D9E2F3" w:themeFill="accent1" w:themeFillTint="33"/>
          </w:tcPr>
          <w:p w14:paraId="262F4D70" w14:textId="6029655F" w:rsidR="00E35797" w:rsidRPr="0094295B" w:rsidRDefault="00E35797" w:rsidP="004F60D1">
            <w:pPr>
              <w:spacing w:line="276" w:lineRule="auto"/>
              <w:jc w:val="center"/>
              <w:textAlignment w:val="baseline"/>
              <w:rPr>
                <w:rFonts w:eastAsia="MS Mincho" w:cs="Arial"/>
                <w:b/>
                <w:bCs/>
              </w:rPr>
            </w:pPr>
            <w:r w:rsidRPr="0094295B">
              <w:rPr>
                <w:rFonts w:eastAsia="MS Mincho" w:cs="Arial"/>
                <w:b/>
                <w:bCs/>
              </w:rPr>
              <w:t>Total number</w:t>
            </w:r>
          </w:p>
        </w:tc>
        <w:tc>
          <w:tcPr>
            <w:tcW w:w="5404" w:type="dxa"/>
            <w:gridSpan w:val="3"/>
            <w:tcBorders>
              <w:top w:val="single" w:sz="12" w:space="0" w:color="auto"/>
              <w:bottom w:val="nil"/>
            </w:tcBorders>
            <w:shd w:val="clear" w:color="auto" w:fill="D9E2F3" w:themeFill="accent1" w:themeFillTint="33"/>
          </w:tcPr>
          <w:p w14:paraId="546DC872" w14:textId="06D2C740" w:rsidR="00E35797" w:rsidRPr="0094295B" w:rsidRDefault="00E35797" w:rsidP="00B4537B">
            <w:pPr>
              <w:spacing w:line="276" w:lineRule="auto"/>
              <w:jc w:val="center"/>
              <w:textAlignment w:val="baseline"/>
              <w:rPr>
                <w:rFonts w:eastAsia="MS Mincho" w:cs="Arial"/>
                <w:b/>
                <w:bCs/>
              </w:rPr>
            </w:pPr>
            <w:r>
              <w:rPr>
                <w:rFonts w:eastAsia="MS Mincho" w:cs="Arial"/>
                <w:b/>
                <w:bCs/>
              </w:rPr>
              <w:t>Reference categories</w:t>
            </w:r>
          </w:p>
        </w:tc>
      </w:tr>
      <w:tr w:rsidR="00E35797" w:rsidRPr="0094295B" w14:paraId="6ED1805C" w14:textId="0978117E" w:rsidTr="004F60D1">
        <w:trPr>
          <w:trHeight w:val="80"/>
        </w:trPr>
        <w:tc>
          <w:tcPr>
            <w:tcW w:w="1985" w:type="dxa"/>
            <w:vMerge/>
            <w:tcBorders>
              <w:top w:val="nil"/>
            </w:tcBorders>
            <w:shd w:val="clear" w:color="auto" w:fill="D9E2F3" w:themeFill="accent1" w:themeFillTint="33"/>
          </w:tcPr>
          <w:p w14:paraId="04E78B96" w14:textId="77777777" w:rsidR="00E35797" w:rsidRPr="0094295B" w:rsidRDefault="00E35797" w:rsidP="00B4537B">
            <w:pPr>
              <w:spacing w:line="276" w:lineRule="auto"/>
              <w:jc w:val="center"/>
              <w:textAlignment w:val="baseline"/>
              <w:rPr>
                <w:rFonts w:eastAsia="MS Mincho" w:cs="Arial"/>
                <w:b/>
                <w:bCs/>
              </w:rPr>
            </w:pPr>
          </w:p>
        </w:tc>
        <w:tc>
          <w:tcPr>
            <w:tcW w:w="1111" w:type="dxa"/>
            <w:vMerge/>
            <w:tcBorders>
              <w:top w:val="nil"/>
              <w:bottom w:val="nil"/>
            </w:tcBorders>
            <w:shd w:val="clear" w:color="auto" w:fill="D9E2F3" w:themeFill="accent1" w:themeFillTint="33"/>
          </w:tcPr>
          <w:p w14:paraId="41E2B609" w14:textId="77777777" w:rsidR="00E35797" w:rsidRPr="0094295B" w:rsidRDefault="00E35797" w:rsidP="00B4537B">
            <w:pPr>
              <w:spacing w:line="276" w:lineRule="auto"/>
              <w:textAlignment w:val="baseline"/>
              <w:rPr>
                <w:rFonts w:eastAsia="MS Mincho" w:cs="Arial"/>
                <w:b/>
                <w:bCs/>
              </w:rPr>
            </w:pPr>
          </w:p>
        </w:tc>
        <w:tc>
          <w:tcPr>
            <w:tcW w:w="2567" w:type="dxa"/>
            <w:gridSpan w:val="2"/>
            <w:tcBorders>
              <w:top w:val="nil"/>
              <w:bottom w:val="nil"/>
              <w:right w:val="nil"/>
            </w:tcBorders>
            <w:shd w:val="clear" w:color="auto" w:fill="D9E2F3" w:themeFill="accent1" w:themeFillTint="33"/>
          </w:tcPr>
          <w:p w14:paraId="316E481E" w14:textId="7B8F3AD3" w:rsidR="00E35797" w:rsidRDefault="00E35797" w:rsidP="00B4537B">
            <w:pPr>
              <w:spacing w:line="276" w:lineRule="auto"/>
              <w:jc w:val="center"/>
              <w:textAlignment w:val="baseline"/>
              <w:rPr>
                <w:rFonts w:eastAsia="MS Mincho" w:cs="Arial"/>
                <w:b/>
                <w:bCs/>
              </w:rPr>
            </w:pPr>
            <w:r w:rsidRPr="0094295B">
              <w:rPr>
                <w:rFonts w:eastAsia="MS Mincho" w:cs="Arial"/>
                <w:b/>
                <w:bCs/>
              </w:rPr>
              <w:t>Primary references</w:t>
            </w:r>
          </w:p>
        </w:tc>
        <w:tc>
          <w:tcPr>
            <w:tcW w:w="2837" w:type="dxa"/>
            <w:tcBorders>
              <w:top w:val="nil"/>
              <w:left w:val="nil"/>
              <w:bottom w:val="nil"/>
            </w:tcBorders>
            <w:shd w:val="clear" w:color="auto" w:fill="D9E2F3" w:themeFill="accent1" w:themeFillTint="33"/>
          </w:tcPr>
          <w:p w14:paraId="5E43C672" w14:textId="40D09847" w:rsidR="00E35797" w:rsidRDefault="00E35797" w:rsidP="00B4537B">
            <w:pPr>
              <w:spacing w:line="276" w:lineRule="auto"/>
              <w:jc w:val="center"/>
              <w:textAlignment w:val="baseline"/>
              <w:rPr>
                <w:rFonts w:eastAsia="MS Mincho" w:cs="Arial"/>
                <w:b/>
                <w:bCs/>
              </w:rPr>
            </w:pPr>
            <w:r w:rsidRPr="0094295B">
              <w:rPr>
                <w:rFonts w:eastAsia="MS Mincho" w:cs="Arial"/>
                <w:b/>
                <w:bCs/>
              </w:rPr>
              <w:t>Secondary references</w:t>
            </w:r>
          </w:p>
        </w:tc>
      </w:tr>
      <w:tr w:rsidR="00E35797" w:rsidRPr="004C44E5" w14:paraId="5C446523" w14:textId="77777777" w:rsidTr="004F60D1">
        <w:tc>
          <w:tcPr>
            <w:tcW w:w="1985" w:type="dxa"/>
          </w:tcPr>
          <w:p w14:paraId="3DD669CC" w14:textId="77777777" w:rsidR="00E35797" w:rsidRPr="004C44E5" w:rsidRDefault="00E35797" w:rsidP="00B4537B">
            <w:pPr>
              <w:spacing w:line="276" w:lineRule="auto"/>
              <w:textAlignment w:val="baseline"/>
              <w:rPr>
                <w:rFonts w:eastAsia="MS Mincho" w:cs="Arial"/>
                <w:i/>
                <w:iCs/>
              </w:rPr>
            </w:pPr>
            <w:r w:rsidRPr="004C44E5">
              <w:rPr>
                <w:rFonts w:eastAsia="MS Mincho" w:cs="Arial"/>
                <w:i/>
                <w:iCs/>
              </w:rPr>
              <w:t>General</w:t>
            </w:r>
          </w:p>
        </w:tc>
        <w:tc>
          <w:tcPr>
            <w:tcW w:w="1117" w:type="dxa"/>
            <w:gridSpan w:val="2"/>
            <w:tcBorders>
              <w:top w:val="single" w:sz="6" w:space="0" w:color="000000"/>
            </w:tcBorders>
          </w:tcPr>
          <w:p w14:paraId="65A59B96" w14:textId="77777777" w:rsidR="00E35797" w:rsidRPr="004C44E5" w:rsidRDefault="00E35797" w:rsidP="00B4537B">
            <w:pPr>
              <w:spacing w:line="276" w:lineRule="auto"/>
              <w:jc w:val="center"/>
              <w:textAlignment w:val="baseline"/>
              <w:rPr>
                <w:rFonts w:eastAsia="MS Mincho" w:cs="Arial"/>
              </w:rPr>
            </w:pPr>
            <w:r w:rsidRPr="004C44E5">
              <w:rPr>
                <w:rFonts w:eastAsia="MS Mincho" w:cs="Arial"/>
              </w:rPr>
              <w:t>1</w:t>
            </w:r>
          </w:p>
        </w:tc>
        <w:tc>
          <w:tcPr>
            <w:tcW w:w="2561" w:type="dxa"/>
            <w:tcBorders>
              <w:top w:val="single" w:sz="6" w:space="0" w:color="000000"/>
            </w:tcBorders>
          </w:tcPr>
          <w:p w14:paraId="1D4EB996" w14:textId="5CC1F8B1" w:rsidR="00E35797" w:rsidRPr="004C44E5" w:rsidRDefault="00E35797" w:rsidP="00B4537B">
            <w:pPr>
              <w:spacing w:line="276" w:lineRule="auto"/>
              <w:jc w:val="center"/>
              <w:textAlignment w:val="baseline"/>
              <w:rPr>
                <w:rFonts w:eastAsia="MS Mincho" w:cs="Arial"/>
              </w:rPr>
            </w:pPr>
            <w:r w:rsidRPr="004C44E5">
              <w:rPr>
                <w:rFonts w:eastAsia="MS Mincho" w:cs="Arial"/>
              </w:rPr>
              <w:fldChar w:fldCharType="begin"/>
            </w:r>
            <w:r>
              <w:rPr>
                <w:rFonts w:eastAsia="MS Mincho" w:cs="Arial"/>
              </w:rPr>
              <w:instrText xml:space="preserve"> ADDIN EN.CITE &lt;EndNote&gt;&lt;Cite&gt;&lt;Author&gt;Pluske&lt;/Author&gt;&lt;Year&gt;2018&lt;/Year&gt;&lt;RecNum&gt;636&lt;/RecNum&gt;&lt;DisplayText&gt;(Pluske et al., 2018a)&lt;/DisplayText&gt;&lt;record&gt;&lt;rec-number&gt;636&lt;/rec-number&gt;&lt;foreign-keys&gt;&lt;key app="EN" db-id="99spxtxajxsasbefr95pf00rfrs00ep9ve2a" timestamp="1664736583"&gt;636&lt;/key&gt;&lt;/foreign-keys&gt;&lt;ref-type name="Journal Article"&gt;17&lt;/ref-type&gt;&lt;contributors&gt;&lt;authors&gt;&lt;author&gt;Pluske, J. R.&lt;/author&gt;&lt;author&gt;Kim, J. C.&lt;/author&gt;&lt;author&gt;Black, J. L.&lt;/author&gt;&lt;/authors&gt;&lt;/contributors&gt;&lt;titles&gt;&lt;title&gt;Manipulating the immune system for pigs to optimise performance&lt;/title&gt;&lt;secondary-title&gt;Animal Production Science&lt;/secondary-title&gt;&lt;short-title&gt;Manipulating the immune system for pigs to optimise performance&lt;/short-title&gt;&lt;/titles&gt;&lt;periodical&gt;&lt;full-title&gt;Animal Production Science&lt;/full-title&gt;&lt;/periodical&gt;&lt;pages&gt;666-680&lt;/pages&gt;&lt;volume&gt;58&lt;/volume&gt;&lt;number&gt;4&lt;/number&gt;&lt;keywords&gt;&lt;keyword&gt;.&lt;/keyword&gt;&lt;keyword&gt;2esub&lt;/keyword&gt;&lt;keyword&gt;cytokines&lt;/keyword&gt;&lt;keyword&gt;disease&lt;/keyword&gt;&lt;keyword&gt;immune activation&lt;/keyword&gt;&lt;keyword&gt;pigs&lt;/keyword&gt;&lt;keyword&gt;prostaglandin Ebsub&lt;/keyword&gt;&lt;keyword&gt;amino acid&lt;/keyword&gt;&lt;keyword&gt;bioenergetics&lt;/keyword&gt;&lt;keyword&gt;enzyme&lt;/keyword&gt;&lt;keyword&gt;immune response&lt;/keyword&gt;&lt;keyword&gt;immune system&lt;/keyword&gt;&lt;keyword&gt;lipid&lt;/keyword&gt;&lt;keyword&gt;microorganism&lt;/keyword&gt;&lt;keyword&gt;optimization&lt;/keyword&gt;&lt;keyword&gt;pig&lt;/keyword&gt;&lt;keyword&gt;protein&lt;/keyword&gt;&lt;keyword&gt;Australia&lt;/keyword&gt;&lt;keyword&gt;Suidae&lt;/keyword&gt;&lt;/keywords&gt;&lt;dates&gt;&lt;year&gt;2018&lt;/year&gt;&lt;/dates&gt;&lt;work-type&gt;Review&lt;/work-type&gt;&lt;urls&gt;&lt;related-urls&gt;&lt;url&gt;https://www.scopus.com/inward/record.uri?eid=2-s2.0-85042726968&amp;amp;doi=10.1071%2fAN17598&amp;amp;partnerID=40&amp;amp;md5=8e47b53240577c2985e38a9d0e8f9411https://www.publish.csiro.au/an/AN17598&lt;/url&gt;&lt;/related-urls&gt;&lt;/urls&gt;&lt;electronic-resource-num&gt;10.1071/an17598&lt;/electronic-resource-num&gt;&lt;remote-database-name&gt;Scopus&lt;/remote-database-name&gt;&lt;language&gt;English&lt;/language&gt;&lt;/record&gt;&lt;/Cite&gt;&lt;/EndNote&gt;</w:instrText>
            </w:r>
            <w:r w:rsidRPr="004C44E5">
              <w:rPr>
                <w:rFonts w:eastAsia="MS Mincho" w:cs="Arial"/>
              </w:rPr>
              <w:fldChar w:fldCharType="separate"/>
            </w:r>
            <w:r w:rsidRPr="004C44E5">
              <w:rPr>
                <w:rFonts w:eastAsia="MS Mincho" w:cs="Arial"/>
                <w:noProof/>
              </w:rPr>
              <w:t>(</w:t>
            </w:r>
            <w:hyperlink w:anchor="_ENREF_112" w:tooltip="Pluske, 2018 #636" w:history="1">
              <w:r w:rsidR="005F0597" w:rsidRPr="004C44E5">
                <w:rPr>
                  <w:rFonts w:eastAsia="MS Mincho" w:cs="Arial"/>
                  <w:noProof/>
                </w:rPr>
                <w:t>Pluske et al., 2018a</w:t>
              </w:r>
            </w:hyperlink>
            <w:r w:rsidRPr="004C44E5">
              <w:rPr>
                <w:rFonts w:eastAsia="MS Mincho" w:cs="Arial"/>
                <w:noProof/>
              </w:rPr>
              <w:t>)</w:t>
            </w:r>
            <w:r w:rsidRPr="004C44E5">
              <w:rPr>
                <w:rFonts w:eastAsia="MS Mincho" w:cs="Arial"/>
              </w:rPr>
              <w:fldChar w:fldCharType="end"/>
            </w:r>
          </w:p>
        </w:tc>
        <w:tc>
          <w:tcPr>
            <w:tcW w:w="2837" w:type="dxa"/>
            <w:tcBorders>
              <w:top w:val="single" w:sz="6" w:space="0" w:color="000000"/>
            </w:tcBorders>
          </w:tcPr>
          <w:p w14:paraId="70327F23" w14:textId="21A0F61F" w:rsidR="00E35797" w:rsidRPr="004C44E5" w:rsidRDefault="00E35797" w:rsidP="00B4537B">
            <w:pPr>
              <w:spacing w:line="276" w:lineRule="auto"/>
              <w:jc w:val="center"/>
              <w:textAlignment w:val="baseline"/>
              <w:rPr>
                <w:rFonts w:eastAsia="MS Mincho" w:cs="Arial"/>
              </w:rPr>
            </w:pPr>
            <w:r>
              <w:rPr>
                <w:rFonts w:eastAsia="MS Mincho" w:cs="Arial"/>
              </w:rPr>
              <w:t>-</w:t>
            </w:r>
          </w:p>
        </w:tc>
      </w:tr>
      <w:tr w:rsidR="00E35797" w:rsidRPr="004C44E5" w14:paraId="0CB5BE8B" w14:textId="77777777" w:rsidTr="004F60D1">
        <w:tc>
          <w:tcPr>
            <w:tcW w:w="1985" w:type="dxa"/>
          </w:tcPr>
          <w:p w14:paraId="6EFE766C" w14:textId="166C6F12" w:rsidR="00E35797" w:rsidRPr="004C44E5" w:rsidRDefault="00E35797" w:rsidP="00B4537B">
            <w:pPr>
              <w:spacing w:line="276" w:lineRule="auto"/>
              <w:textAlignment w:val="baseline"/>
              <w:rPr>
                <w:rFonts w:eastAsia="MS Mincho" w:cs="Arial"/>
                <w:b/>
                <w:bCs/>
              </w:rPr>
            </w:pPr>
            <w:r w:rsidRPr="004C44E5">
              <w:rPr>
                <w:rFonts w:eastAsia="MS Mincho" w:cs="Arial"/>
              </w:rPr>
              <w:t>Vaccination</w:t>
            </w:r>
            <w:r>
              <w:rPr>
                <w:rFonts w:eastAsia="MS Mincho" w:cs="Arial"/>
              </w:rPr>
              <w:t xml:space="preserve"> </w:t>
            </w:r>
            <w:r w:rsidRPr="00252337">
              <w:rPr>
                <w:rFonts w:eastAsia="MS Mincho" w:cs="Arial"/>
                <w:vertAlign w:val="superscript"/>
              </w:rPr>
              <w:t>a</w:t>
            </w:r>
            <w:r w:rsidRPr="004C44E5">
              <w:rPr>
                <w:rFonts w:cs="Arial"/>
              </w:rPr>
              <w:t> </w:t>
            </w:r>
          </w:p>
        </w:tc>
        <w:tc>
          <w:tcPr>
            <w:tcW w:w="1117" w:type="dxa"/>
            <w:gridSpan w:val="2"/>
          </w:tcPr>
          <w:p w14:paraId="331209B1" w14:textId="77777777" w:rsidR="00E35797" w:rsidRPr="004C44E5" w:rsidRDefault="00E35797" w:rsidP="00B4537B">
            <w:pPr>
              <w:spacing w:line="276" w:lineRule="auto"/>
              <w:jc w:val="center"/>
              <w:textAlignment w:val="baseline"/>
              <w:rPr>
                <w:rFonts w:eastAsia="MS Mincho" w:cs="Arial"/>
              </w:rPr>
            </w:pPr>
            <w:r w:rsidRPr="004C44E5">
              <w:rPr>
                <w:rFonts w:eastAsia="MS Mincho" w:cs="Arial"/>
              </w:rPr>
              <w:t>7</w:t>
            </w:r>
          </w:p>
        </w:tc>
        <w:tc>
          <w:tcPr>
            <w:tcW w:w="2561" w:type="dxa"/>
          </w:tcPr>
          <w:p w14:paraId="560A99E6" w14:textId="2EFFBDB4" w:rsidR="00E35797" w:rsidRPr="004C44E5" w:rsidRDefault="00E35797" w:rsidP="00B4537B">
            <w:pPr>
              <w:spacing w:line="276" w:lineRule="auto"/>
              <w:jc w:val="center"/>
              <w:textAlignment w:val="baseline"/>
              <w:rPr>
                <w:rFonts w:eastAsia="MS Mincho" w:cs="Arial"/>
              </w:rPr>
            </w:pPr>
            <w:r w:rsidRPr="004C44E5">
              <w:rPr>
                <w:rFonts w:eastAsia="MS Mincho" w:cs="Arial"/>
              </w:rPr>
              <w:fldChar w:fldCharType="begin">
                <w:fldData xml:space="preserve">PEVuZE5vdGU+PENpdGU+PEF1dGhvcj5NZWxrZWJlZWs8L0F1dGhvcj48WWVhcj4yMDEzPC9ZZWFy
PjxSZWNOdW0+NjAzPC9SZWNOdW0+PERpc3BsYXlUZXh0PihNZWxrZWJlZWsgZXQgYWwuLCAyMDEz
KTwvRGlzcGxheVRleHQ+PHJlY29yZD48cmVjLW51bWJlcj42MDM8L3JlYy1udW1iZXI+PGZvcmVp
Z24ta2V5cz48a2V5IGFwcD0iRU4iIGRiLWlkPSI5OXNweHR4YWp4c2FzYmVmcjk1cGYwMHJmcnMw
MGVwOXZlMmEiIHRpbWVzdGFtcD0iMTY2NDczNjU4MSI+NjAzPC9rZXk+PC9mb3JlaWduLWtleXM+
PHJlZi10eXBlIG5hbWU9IkpvdXJuYWwgQXJ0aWNsZSI+MTc8L3JlZi10eXBlPjxjb250cmlidXRv
cnM+PGF1dGhvcnM+PGF1dGhvcj5NZWxrZWJlZWssIFYuPC9hdXRob3I+PGF1dGhvcj5Hb2RkZWVy
aXMsIEIuIE0uPC9hdXRob3I+PGF1dGhvcj5Db3gsIEUuPC9hdXRob3I+PC9hdXRob3JzPjwvY29u
dHJpYnV0b3JzPjxhdXRoLWFkZHJlc3M+TGFib3JhdG9yeSBvZiBJbW11bm9sb2d5LCBGYWN1bHR5
IG9mIFZldGVyaW5hcnkgTWVkaWNpbmUsIEdoZW50IFVuaXZlcnNpdHksIFNhbGlzYnVyeWxhYW4g
MTMzLCBCLTk4MjAgTWVyZWxiZWtlLCBCZWxnaXVtLiBWZXNuYS5NZWxrZWJlZWtAdWdlbnQuYmU8
L2F1dGgtYWRkcmVzcz48dGl0bGVzPjx0aXRsZT5FVEVDIHZhY2NpbmF0aW9uIGluIHBpZ3M8L3Rp
dGxlPjxzZWNvbmRhcnktdGl0bGU+VmV0IEltbXVub2wgSW1tdW5vcGF0aG9sPC9zZWNvbmRhcnkt
dGl0bGU+PGFsdC10aXRsZT5WZXRlcmluYXJ5IGltbXVub2xvZ3kgYW5kIGltbXVub3BhdGhvbG9n
eTwvYWx0LXRpdGxlPjxzaG9ydC10aXRsZT5FVEVDIHZhY2NpbmF0aW9uIGluIHBpZ3M8L3Nob3J0
LXRpdGxlPjwvdGl0bGVzPjxwZXJpb2RpY2FsPjxmdWxsLXRpdGxlPlZldCBJbW11bm9sIEltbXVu
b3BhdGhvbDwvZnVsbC10aXRsZT48YWJici0xPlZldGVyaW5hcnkgaW1tdW5vbG9neSBhbmQgaW1t
dW5vcGF0aG9sb2d5PC9hYmJyLTE+PC9wZXJpb2RpY2FsPjxhbHQtcGVyaW9kaWNhbD48ZnVsbC10
aXRsZT5WZXRlcmluYXJ5IEltbXVub2xvZ3kgYW5kIEltbXVub3BhdGhvbG9neTwvZnVsbC10aXRs
ZT48L2FsdC1wZXJpb2RpY2FsPjxwYWdlcz4zNy00MjwvcGFnZXM+PHZvbHVtZT4xNTI8L3ZvbHVt
ZT48bnVtYmVyPjEtMjwvbnVtYmVyPjxlZGl0aW9uPjIwMTIvMTAvMTc8L2VkaXRpb24+PGtleXdv
cmRzPjxrZXl3b3JkPkFuaW1hbHM8L2tleXdvcmQ+PGtleXdvcmQ+QW5pbWFscywgTmV3Ym9ybjwv
a2V5d29yZD48a2V5d29yZD5FbnRlcm90b3hpZ2VuaWMgRXNjaGVyaWNoaWEgY29saS8qaW1tdW5v
bG9neTwva2V5d29yZD48a2V5d29yZD5Fc2NoZXJpY2hpYSBjb2xpIEluZmVjdGlvbnMvaW1tdW5v
bG9neS9taWNyb2Jpb2xvZ3kvcHJldmVudGlvbiAmYW1wOzwva2V5d29yZD48a2V5d29yZD5jb250
cm9sLyp2ZXRlcmluYXJ5PC9rZXl3b3JkPjxrZXl3b3JkPkVzY2hlcmljaGlhIGNvbGkgVmFjY2lu
ZXMvKmFkbWluaXN0cmF0aW9uICZhbXA7IGRvc2FnZS9pbW11bm9sb2d5PC9rZXl3b3JkPjxrZXl3
b3JkPkZlbWFsZTwva2V5d29yZD48a2V5d29yZD5GaW1icmlhZSwgQmFjdGVyaWFsL2ltbXVub2xv
Z3k8L2tleXdvcmQ+PGtleXdvcmQ+SW1tdW5pdHksIE11Y29zYWw8L2tleXdvcmQ+PGtleXdvcmQ+
UHJlZ25hbmN5PC9rZXl3b3JkPjxrZXl3b3JkPlN3aW5lPC9rZXl3b3JkPjxrZXl3b3JkPlN3aW5l
IERpc2Vhc2VzL2ltbXVub2xvZ3kvbWljcm9iaW9sb2d5LypwcmV2ZW50aW9uICZhbXA7IGNvbnRy
b2w8L2tleXdvcmQ+PGtleXdvcmQ+VmFjY2luYXRpb24vKnZldGVyaW5hcnk8L2tleXdvcmQ+PGtl
eXdvcmQ+VmFjY2luZXMsIFN1YnVuaXQvYWRtaW5pc3RyYXRpb24gJmFtcDsgZG9zYWdlL2ltbXVu
b2xvZ3k8L2tleXdvcmQ+PC9rZXl3b3Jkcz48ZGF0ZXM+PHllYXI+MjAxMzwveWVhcj48cHViLWRh
dGVzPjxkYXRlPk1hciAxNTwvZGF0ZT48L3B1Yi1kYXRlcz48L2RhdGVzPjxpc2JuPjAxNjUtMjQy
NzwvaXNibj48YWNjZXNzaW9uLW51bT4yMzA2ODI3MDwvYWNjZXNzaW9uLW51bT48dXJscz48L3Vy
bHM+PGVsZWN0cm9uaWMtcmVzb3VyY2UtbnVtPjEwLjEwMTYvai52ZXRpbW0uMjAxMi4wOS4wMjQ8
L2VsZWN0cm9uaWMtcmVzb3VyY2UtbnVtPjxyZW1vdGUtZGF0YWJhc2UtcHJvdmlkZXI+TmxtPC9y
ZW1vdGUtZGF0YWJhc2UtcHJvdmlkZXI+PGxhbmd1YWdlPmVuZzwvbGFuZ3VhZ2U+PC9yZWNvcmQ+
PC9DaXRlPjwvRW5kTm90ZT5=
</w:fldData>
              </w:fldChar>
            </w:r>
            <w:r>
              <w:rPr>
                <w:rFonts w:eastAsia="MS Mincho" w:cs="Arial"/>
              </w:rPr>
              <w:instrText xml:space="preserve"> ADDIN EN.CITE </w:instrText>
            </w:r>
            <w:r>
              <w:rPr>
                <w:rFonts w:eastAsia="MS Mincho" w:cs="Arial"/>
              </w:rPr>
              <w:fldChar w:fldCharType="begin">
                <w:fldData xml:space="preserve">PEVuZE5vdGU+PENpdGU+PEF1dGhvcj5NZWxrZWJlZWs8L0F1dGhvcj48WWVhcj4yMDEzPC9ZZWFy
PjxSZWNOdW0+NjAzPC9SZWNOdW0+PERpc3BsYXlUZXh0PihNZWxrZWJlZWsgZXQgYWwuLCAyMDEz
KTwvRGlzcGxheVRleHQ+PHJlY29yZD48cmVjLW51bWJlcj42MDM8L3JlYy1udW1iZXI+PGZvcmVp
Z24ta2V5cz48a2V5IGFwcD0iRU4iIGRiLWlkPSI5OXNweHR4YWp4c2FzYmVmcjk1cGYwMHJmcnMw
MGVwOXZlMmEiIHRpbWVzdGFtcD0iMTY2NDczNjU4MSI+NjAzPC9rZXk+PC9mb3JlaWduLWtleXM+
PHJlZi10eXBlIG5hbWU9IkpvdXJuYWwgQXJ0aWNsZSI+MTc8L3JlZi10eXBlPjxjb250cmlidXRv
cnM+PGF1dGhvcnM+PGF1dGhvcj5NZWxrZWJlZWssIFYuPC9hdXRob3I+PGF1dGhvcj5Hb2RkZWVy
aXMsIEIuIE0uPC9hdXRob3I+PGF1dGhvcj5Db3gsIEUuPC9hdXRob3I+PC9hdXRob3JzPjwvY29u
dHJpYnV0b3JzPjxhdXRoLWFkZHJlc3M+TGFib3JhdG9yeSBvZiBJbW11bm9sb2d5LCBGYWN1bHR5
IG9mIFZldGVyaW5hcnkgTWVkaWNpbmUsIEdoZW50IFVuaXZlcnNpdHksIFNhbGlzYnVyeWxhYW4g
MTMzLCBCLTk4MjAgTWVyZWxiZWtlLCBCZWxnaXVtLiBWZXNuYS5NZWxrZWJlZWtAdWdlbnQuYmU8
L2F1dGgtYWRkcmVzcz48dGl0bGVzPjx0aXRsZT5FVEVDIHZhY2NpbmF0aW9uIGluIHBpZ3M8L3Rp
dGxlPjxzZWNvbmRhcnktdGl0bGU+VmV0IEltbXVub2wgSW1tdW5vcGF0aG9sPC9zZWNvbmRhcnkt
dGl0bGU+PGFsdC10aXRsZT5WZXRlcmluYXJ5IGltbXVub2xvZ3kgYW5kIGltbXVub3BhdGhvbG9n
eTwvYWx0LXRpdGxlPjxzaG9ydC10aXRsZT5FVEVDIHZhY2NpbmF0aW9uIGluIHBpZ3M8L3Nob3J0
LXRpdGxlPjwvdGl0bGVzPjxwZXJpb2RpY2FsPjxmdWxsLXRpdGxlPlZldCBJbW11bm9sIEltbXVu
b3BhdGhvbDwvZnVsbC10aXRsZT48YWJici0xPlZldGVyaW5hcnkgaW1tdW5vbG9neSBhbmQgaW1t
dW5vcGF0aG9sb2d5PC9hYmJyLTE+PC9wZXJpb2RpY2FsPjxhbHQtcGVyaW9kaWNhbD48ZnVsbC10
aXRsZT5WZXRlcmluYXJ5IEltbXVub2xvZ3kgYW5kIEltbXVub3BhdGhvbG9neTwvZnVsbC10aXRs
ZT48L2FsdC1wZXJpb2RpY2FsPjxwYWdlcz4zNy00MjwvcGFnZXM+PHZvbHVtZT4xNTI8L3ZvbHVt
ZT48bnVtYmVyPjEtMjwvbnVtYmVyPjxlZGl0aW9uPjIwMTIvMTAvMTc8L2VkaXRpb24+PGtleXdv
cmRzPjxrZXl3b3JkPkFuaW1hbHM8L2tleXdvcmQ+PGtleXdvcmQ+QW5pbWFscywgTmV3Ym9ybjwv
a2V5d29yZD48a2V5d29yZD5FbnRlcm90b3hpZ2VuaWMgRXNjaGVyaWNoaWEgY29saS8qaW1tdW5v
bG9neTwva2V5d29yZD48a2V5d29yZD5Fc2NoZXJpY2hpYSBjb2xpIEluZmVjdGlvbnMvaW1tdW5v
bG9neS9taWNyb2Jpb2xvZ3kvcHJldmVudGlvbiAmYW1wOzwva2V5d29yZD48a2V5d29yZD5jb250
cm9sLyp2ZXRlcmluYXJ5PC9rZXl3b3JkPjxrZXl3b3JkPkVzY2hlcmljaGlhIGNvbGkgVmFjY2lu
ZXMvKmFkbWluaXN0cmF0aW9uICZhbXA7IGRvc2FnZS9pbW11bm9sb2d5PC9rZXl3b3JkPjxrZXl3
b3JkPkZlbWFsZTwva2V5d29yZD48a2V5d29yZD5GaW1icmlhZSwgQmFjdGVyaWFsL2ltbXVub2xv
Z3k8L2tleXdvcmQ+PGtleXdvcmQ+SW1tdW5pdHksIE11Y29zYWw8L2tleXdvcmQ+PGtleXdvcmQ+
UHJlZ25hbmN5PC9rZXl3b3JkPjxrZXl3b3JkPlN3aW5lPC9rZXl3b3JkPjxrZXl3b3JkPlN3aW5l
IERpc2Vhc2VzL2ltbXVub2xvZ3kvbWljcm9iaW9sb2d5LypwcmV2ZW50aW9uICZhbXA7IGNvbnRy
b2w8L2tleXdvcmQ+PGtleXdvcmQ+VmFjY2luYXRpb24vKnZldGVyaW5hcnk8L2tleXdvcmQ+PGtl
eXdvcmQ+VmFjY2luZXMsIFN1YnVuaXQvYWRtaW5pc3RyYXRpb24gJmFtcDsgZG9zYWdlL2ltbXVu
b2xvZ3k8L2tleXdvcmQ+PC9rZXl3b3Jkcz48ZGF0ZXM+PHllYXI+MjAxMzwveWVhcj48cHViLWRh
dGVzPjxkYXRlPk1hciAxNTwvZGF0ZT48L3B1Yi1kYXRlcz48L2RhdGVzPjxpc2JuPjAxNjUtMjQy
NzwvaXNibj48YWNjZXNzaW9uLW51bT4yMzA2ODI3MDwvYWNjZXNzaW9uLW51bT48dXJscz48L3Vy
bHM+PGVsZWN0cm9uaWMtcmVzb3VyY2UtbnVtPjEwLjEwMTYvai52ZXRpbW0uMjAxMi4wOS4wMjQ8
L2VsZWN0cm9uaWMtcmVzb3VyY2UtbnVtPjxyZW1vdGUtZGF0YWJhc2UtcHJvdmlkZXI+TmxtPC9y
ZW1vdGUtZGF0YWJhc2UtcHJvdmlkZXI+PGxhbmd1YWdlPmVuZzwvbGFuZ3VhZ2U+PC9yZWNvcmQ+
PC9DaXRlPjwvRW5kTm90ZT5=
</w:fldData>
              </w:fldChar>
            </w:r>
            <w:r>
              <w:rPr>
                <w:rFonts w:eastAsia="MS Mincho" w:cs="Arial"/>
              </w:rPr>
              <w:instrText xml:space="preserve"> ADDIN EN.CITE.DATA </w:instrText>
            </w:r>
            <w:r>
              <w:rPr>
                <w:rFonts w:eastAsia="MS Mincho" w:cs="Arial"/>
              </w:rPr>
            </w:r>
            <w:r>
              <w:rPr>
                <w:rFonts w:eastAsia="MS Mincho" w:cs="Arial"/>
              </w:rPr>
              <w:fldChar w:fldCharType="end"/>
            </w:r>
            <w:r w:rsidRPr="004C44E5">
              <w:rPr>
                <w:rFonts w:eastAsia="MS Mincho" w:cs="Arial"/>
              </w:rPr>
            </w:r>
            <w:r w:rsidRPr="004C44E5">
              <w:rPr>
                <w:rFonts w:eastAsia="MS Mincho" w:cs="Arial"/>
              </w:rPr>
              <w:fldChar w:fldCharType="separate"/>
            </w:r>
            <w:r w:rsidRPr="004C44E5">
              <w:rPr>
                <w:rFonts w:eastAsia="MS Mincho" w:cs="Arial"/>
                <w:noProof/>
              </w:rPr>
              <w:t>(</w:t>
            </w:r>
            <w:hyperlink w:anchor="_ENREF_92" w:tooltip="Melkebeek, 2013 #603" w:history="1">
              <w:r w:rsidR="005F0597" w:rsidRPr="004C44E5">
                <w:rPr>
                  <w:rFonts w:eastAsia="MS Mincho" w:cs="Arial"/>
                  <w:noProof/>
                </w:rPr>
                <w:t>Melkebeek et al., 2013</w:t>
              </w:r>
            </w:hyperlink>
            <w:r w:rsidRPr="004C44E5">
              <w:rPr>
                <w:rFonts w:eastAsia="MS Mincho" w:cs="Arial"/>
                <w:noProof/>
              </w:rPr>
              <w:t>)</w:t>
            </w:r>
            <w:r w:rsidRPr="004C44E5">
              <w:rPr>
                <w:rFonts w:eastAsia="MS Mincho" w:cs="Arial"/>
              </w:rPr>
              <w:fldChar w:fldCharType="end"/>
            </w:r>
          </w:p>
        </w:tc>
        <w:tc>
          <w:tcPr>
            <w:tcW w:w="2837" w:type="dxa"/>
          </w:tcPr>
          <w:p w14:paraId="6FBEFB25" w14:textId="65A7E08F" w:rsidR="00E35797" w:rsidRPr="004C44E5" w:rsidRDefault="00E35797" w:rsidP="00B4537B">
            <w:pPr>
              <w:spacing w:line="276" w:lineRule="auto"/>
              <w:jc w:val="center"/>
              <w:textAlignment w:val="baseline"/>
              <w:rPr>
                <w:rFonts w:eastAsia="MS Mincho" w:cs="Arial"/>
              </w:rPr>
            </w:pPr>
            <w:r w:rsidRPr="004C44E5">
              <w:rPr>
                <w:rFonts w:eastAsia="MS Mincho" w:cs="Arial"/>
              </w:rPr>
              <w:fldChar w:fldCharType="begin">
                <w:fldData xml:space="preserve">PEVuZE5vdGU+PENpdGU+PEF1dGhvcj5MaTwvQXV0aG9yPjxZZWFyPjIwMTU8L1llYXI+PFJlY051
bT42MDY8L1JlY051bT48RGlzcGxheVRleHQ+KFguIExpIGV0IGFsLiwgMjAxNTsgSGVkZWdhYXJk
ICZhbXA7IEhlZWdhYXJkLCAyMDE2OyBTdW4gJmFtcDsgS2ltLCAyMDE3OyBWbGFzb3ZhIGV0IGFs
LiwgMjAxNzsgRHVicmV1aWwsIDIwMjE7IExhaXJkIGV0IGFsLiwgMjAyMSk8L0Rpc3BsYXlUZXh0
PjxyZWNvcmQ+PHJlYy1udW1iZXI+NjA2PC9yZWMtbnVtYmVyPjxmb3JlaWduLWtleXM+PGtleSBh
cHA9IkVOIiBkYi1pZD0iOTlzcHh0eGFqeHNhc2JlZnI5NXBmMDByZnJzMDBlcDl2ZTJhIiB0aW1l
c3RhbXA9IjE2NjQ3MzY1ODIiPjYwNjwva2V5PjwvZm9yZWlnbi1rZXlzPjxyZWYtdHlwZSBuYW1l
PSJKb3VybmFsIEFydGljbGUiPjE3PC9yZWYtdHlwZT48Y29udHJpYnV0b3JzPjxhdXRob3JzPjxh
dXRob3I+TGksIFguPC9hdXRob3I+PGF1dGhvcj5XYW5nLCBMLjwvYXV0aG9yPjxhdXRob3I+Wmhl
biwgWS48L2F1dGhvcj48YXV0aG9yPkxpLCBTLjwvYXV0aG9yPjxhdXRob3I+WHUsIFkuPC9hdXRo
b3I+PC9hdXRob3JzPjwvY29udHJpYnV0b3JzPjx0aXRsZXM+PHRpdGxlPkNoaWNrZW4gZWdnIHlv
bGsgYW50aWJvZGllcyAoSWdZKSBhcyBub24tYW50aWJpb3RpYyBwcm9kdWN0aW9uIGVuaGFuY2Vy
cyBmb3IgdXNlIGluIHN3aW5lIHByb2R1Y3Rpb246IEEgcmV2aWV3PC90aXRsZT48c2Vjb25kYXJ5
LXRpdGxlPkpvdXJuYWwgb2YgQW5pbWFsIFNjaWVuY2UgYW5kIEJpb3RlY2hub2xvZ3k8L3NlY29u
ZGFyeS10aXRsZT48c2hvcnQtdGl0bGU+Q2hpY2tlbiBlZ2cgeW9sayBhbnRpYm9kaWVzIChJZ1kp
IGFzIG5vbi1hbnRpYmlvdGljIHByb2R1Y3Rpb24gZW5oYW5jZXJzIGZvciB1c2UgaW4gc3dpbmUg
cHJvZHVjdGlvbjogQSByZXZpZXc8L3Nob3J0LXRpdGxlPjwvdGl0bGVzPjxwZXJpb2RpY2FsPjxm
dWxsLXRpdGxlPkpvdXJuYWwgb2YgQW5pbWFsIFNjaWVuY2UgYW5kIEJpb3RlY2hub2xvZ3k8L2Z1
bGwtdGl0bGU+PC9wZXJpb2RpY2FsPjx2b2x1bWU+Njwvdm9sdW1lPjxudW1iZXI+MTwvbnVtYmVy
PjxrZXl3b3Jkcz48a2V5d29yZD5EaWFycmhlYTwva2V5d29yZD48a2V5d29yZD5EaXNlYXNlIGNv
bnRyb2w8L2tleXdvcmQ+PGtleXdvcmQ+RWdnIHlvbGsgYW50aWJvZGllczwva2V5d29yZD48a2V5
d29yZD5JZ1k8L2tleXdvcmQ+PGtleXdvcmQ+U3dpbmU8L2tleXdvcmQ+PC9rZXl3b3Jkcz48ZGF0
ZXM+PHllYXI+MjAxNTwveWVhcj48L2RhdGVzPjx3b3JrLXR5cGU+UmV2aWV3PC93b3JrLXR5cGU+
PHVybHM+PHJlbGF0ZWQtdXJscz48dXJsPmh0dHBzOi8vd3d3LnNjb3B1cy5jb20vaW53YXJkL3Jl
Y29yZC51cmk/ZWlkPTItczIuMC04NDk2MDA5MDEwNiZhbXA7ZG9pPTEwLjExODYlMmZzNDAxMDQt
MDE1LTAwMzgtOCZhbXA7cGFydG5lcklEPTQwJmFtcDttZDU9NTc5MzJlMzllNTc3MTM1YzFjOTk2
YTcxYzE2YmU0ZGZodHRwczovL2phc2JzY2kuYmlvbWVkY2VudHJhbC5jb20vdHJhY2svcGRmLzEw
LjExODYvczQwMTA0LTAxNS0wMDM4LTgucGRmPC91cmw+PC9yZWxhdGVkLXVybHM+PC91cmxzPjxj
dXN0b203PjQwPC9jdXN0b203PjxlbGVjdHJvbmljLXJlc291cmNlLW51bT4xMC4xMTg2L3M0MDEw
NC0wMTUtMDAzOC04PC9lbGVjdHJvbmljLXJlc291cmNlLW51bT48cmVtb3RlLWRhdGFiYXNlLW5h
bWU+U2NvcHVzPC9yZW1vdGUtZGF0YWJhc2UtbmFtZT48bGFuZ3VhZ2U+RW5nbGlzaDwvbGFuZ3Vh
Z2U+PC9yZWNvcmQ+PC9DaXRlPjxDaXRlPjxBdXRob3I+SGVkZWdhYXJkPC9BdXRob3I+PFllYXI+
MjAxNjwvWWVhcj48UmVjTnVtPjYxMjwvUmVjTnVtPjxyZWNvcmQ+PHJlYy1udW1iZXI+NjEyPC9y
ZWMtbnVtYmVyPjxmb3JlaWduLWtleXM+PGtleSBhcHA9IkVOIiBkYi1pZD0iOTlzcHh0eGFqeHNh
c2JlZnI5NXBmMDByZnJzMDBlcDl2ZTJhIiB0aW1lc3RhbXA9IjE2NjQ3MzY1ODIiPjYxMjwva2V5
PjwvZm9yZWlnbi1rZXlzPjxyZWYtdHlwZSBuYW1lPSJKb3VybmFsIEFydGljbGUiPjE3PC9yZWYt
dHlwZT48Y29udHJpYnV0b3JzPjxhdXRob3JzPjxhdXRob3I+SGVkZWdhYXJkLCBDLiBKLjwvYXV0
aG9yPjxhdXRob3I+SGVlZ2FhcmQsIFAuIE0uIEguPC9hdXRob3I+PC9hdXRob3JzPjwvY29udHJp
YnV0b3JzPjxhdXRoLWFkZHJlc3M+W0hlZGVnYWFyZCwgQ2hyaXMgSi58SGVlZ2FhcmQsIFBldGVy
IE0uIEguXSBUZWNoIFVuaXYgRGVubWFyaywgU2VjdCBJbW11bm9sICZhbXA7IFZhY2Npbm9sLCBO
YXRsIFZldCBJbnN0LCBJbm5hdGUgSW1tdW5vbCBHcnAsIERLLTE4NzAgRnJlZGVyaWtzYmVyZyBD
LCBEZW5tYXJrLiBIZWRlZ2FhcmQsIENKIChjb3JyZXNwb25kaW5nIGF1dGhvciksIFRlY2ggVW5p
diBEZW5tYXJrLCBOYXRsIFZldCBJbnN0LCBCdWxvd3N2ZWogMjcsIERLLTE4NzAgRnJlZGVyaWtz
YmVyZyBDLCBEZW5tYXJrLiBjamhlQHZldC5kdHUuZGs8L2F1dGgtYWRkcmVzcz48dGl0bGVzPjx0
aXRsZT5QYXNzaXZlIGltbXVuaXNhdGlvbiwgYW4gb2xkIGlkZWEgcmV2aXNpdGVkOiBCYXNpYyBw
cmluY2lwbGVzIGFuZCBhcHBsaWNhdGlvbiB0byBtb2Rlcm4gYW5pbWFsIHByb2R1Y3Rpb24gc3lz
dGVtczwvdGl0bGU+PHNlY29uZGFyeS10aXRsZT5WZXRlcmluYXJ5IEltbXVub2xvZ3kgYW5kIElt
bXVub3BhdGhvbG9neTwvc2Vjb25kYXJ5LXRpdGxlPjxhbHQtdGl0bGU+VmV0LiBJbW11bm9sLiBJ
bW11bm9wYXRob2wuPC9hbHQtdGl0bGU+PHNob3J0LXRpdGxlPlBhc3NpdmUgaW1tdW5pc2F0aW9u
LCBhbiBvbGQgaWRlYSByZXZpc2l0ZWQ6IEJhc2ljIHByaW5jaXBsZXMgYW5kIGFwcGxpY2F0aW9u
IHRvIG1vZGVybiBhbmltYWwgcHJvZHVjdGlvbiBzeXN0ZW1zPC9zaG9ydC10aXRsZT48L3RpdGxl
cz48cGVyaW9kaWNhbD48ZnVsbC10aXRsZT5WZXRlcmluYXJ5IEltbXVub2xvZ3kgYW5kIEltbXVu
b3BhdGhvbG9neTwvZnVsbC10aXRsZT48L3BlcmlvZGljYWw+PGFsdC1wZXJpb2RpY2FsPjxmdWxs
LXRpdGxlPlZldGVyaW5hcnkgSW1tdW5vbG9neSBhbmQgSW1tdW5vcGF0aG9sb2d5PC9mdWxsLXRp
dGxlPjxhYmJyLTE+VmV0LiBJbW11bm9sLiBJbW11bm9wYXRob2wuPC9hYmJyLTE+PC9hbHQtcGVy
aW9kaWNhbD48cGFnZXM+NTAtNjM8L3BhZ2VzPjx2b2x1bWU+MTc0PC92b2x1bWU+PGtleXdvcmRz
PjxrZXl3b3JkPlBhc3NpdmUgaW1tdW5pc2F0aW9uPC9rZXl3b3JkPjxrZXl3b3JkPk1hdGVybmFs
IGltbXVuaXR5PC9rZXl3b3JkPjxrZXl3b3JkPkxhY3RvZ2VuaWMgaW1tdW5pdHk8L2tleXdvcmQ+
PGtleXdvcmQ+SW1tdW5vZ2xvYnVsaW5zPC9rZXl3b3JkPjxrZXl3b3JkPlByb2R1Y3Rpb24gYW5p
bWFsczwva2V5d29yZD48a2V5d29yZD5BZ2FtbWFnbG9idWxpbmVtaWM8L2tleXdvcmQ+PGtleXdv
cmQ+R2FzdHJvPC9rZXl3b3JkPjxrZXl3b3JkPmludGVzdGluYWwgdHJhY3Q8L2tleXdvcmQ+PGtl
eXdvcmQ+UG9zdHdlYW5pbmcgZGlhcnJob2VhPC9rZXl3b3JkPjxrZXl3b3JkPkZhaWx1cmUgb2Yg
cGFzc2l2ZSB0cmFuc2Zlcjwva2V5d29yZD48a2V5d29yZD5Db2xvc3RydW0gZW50ZXJvdG94aWdl
bmljIEVzY2hlcmljaGlhIGNvbGk8L2tleXdvcmQ+PGtleXdvcmQ+UG9yY2luZSBjaXJjbyB2aXJ1
cyB0eXBlIDI8L2tleXdvcmQ+PGtleXdvcmQ+U3ByYXktZHJpZWQgcGxhc21hPC9rZXl3b3JkPjxr
ZXl3b3JkPmVudGVyb3RveGlnZW5pYyBlc2NoZXJpY2hpYS1jb2xpPC9rZXl3b3JkPjxrZXl3b3Jk
PmVnZy15b2xrIGFudGlib2RpZXM8L2tleXdvcmQ+PGtleXdvcmQ+Y2lyY292aXJ1cyB0eXBlLTI8
L2tleXdvcmQ+PGtleXdvcmQ+cGN2Mjwva2V5d29yZD48a2V5d29yZD5lYXJseS13ZWFuZWQgcGln
czwva2V5d29yZD48a2V5d29yZD5yb3RhdmlydXMtaW5kdWNlZCBkaWFycmhlYTwva2V5d29yZD48
a2V5d29yZD5wb3JjaW5lIGVwaWRlbWljPC9rZXl3b3JkPjxrZXl3b3JkPmRpYXJyaGVhPC9rZXl3
b3JkPjxrZXl3b3JkPnRyb3V0IG9uY29yaHluY2h1cy1teWtpc3M8L2tleXdvcmQ+PGtleXdvcmQ+
c3ByYXktZHJpZWQgcG9yY2luZTwva2V5d29yZD48a2V5d29yZD5tYXRlcm5hbGx5PC9rZXl3b3Jk
PjxrZXl3b3JkPmRlcml2ZWQgYW50aWJvZGllczwva2V5d29yZD48a2V5d29yZD5oZW1hdG9wb2ll
dGljIG5lY3Jvc2lzIHZpcnVzPC9rZXl3b3JkPjxrZXl3b3JkPkltbXVub2xvZ3k8L2tleXdvcmQ+
PGtleXdvcmQ+VmV0ZXJpbmFyeSBTY2llbmNlczwva2V5d29yZD48L2tleXdvcmRzPjxkYXRlcz48
eWVhcj4yMDE2PC95ZWFyPjxwdWItZGF0ZXM+PGRhdGU+SnVuPC9kYXRlPjwvcHViLWRhdGVzPjwv
ZGF0ZXM+PGlzYm4+MDE2NS0yNDI3PC9pc2JuPjxhY2Nlc3Npb24tbnVtPldPUzowMDAzNzczMTI5
MDAwMDc8L2FjY2Vzc2lvbi1udW0+PHdvcmstdHlwZT5SZXZpZXc8L3dvcmstdHlwZT48dXJscz48
cmVsYXRlZC11cmxzPjx1cmw+Jmx0O0dvIHRvIElTSSZndDs6Ly9XT1M6MDAwMzc3MzEyOTAwMDA3
aHR0cHM6Ly93d3cubmNiaS5ubG0ubmloLmdvdi9wbWMvYXJ0aWNsZXMvUE1DNzEyNzIzMC9wZGYv
bWFpbi5wZGY8L3VybD48L3JlbGF0ZWQtdXJscz48L3VybHM+PGVsZWN0cm9uaWMtcmVzb3VyY2Ut
bnVtPjEwLjEwMTYvai52ZXRpbW0uMjAxNi4wNC4wMDc8L2VsZWN0cm9uaWMtcmVzb3VyY2UtbnVt
PjxsYW5ndWFnZT5FbmdsaXNoPC9sYW5ndWFnZT48L3JlY29yZD48L0NpdGU+PENpdGU+PEF1dGhv
cj5EdWJyZXVpbDwvQXV0aG9yPjxZZWFyPjIwMjE8L1llYXI+PFJlY051bT42NzM8L1JlY051bT48
cmVjb3JkPjxyZWMtbnVtYmVyPjY3MzwvcmVjLW51bWJlcj48Zm9yZWlnbi1rZXlzPjxrZXkgYXBw
PSJFTiIgZGItaWQ9Ijk5c3B4dHhhanhzYXNiZWZyOTVwZjAwcmZyczAwZXA5dmUyYSIgdGltZXN0
YW1wPSIxNjY0NzM2NTg0Ij42NzM8L2tleT48L2ZvcmVpZ24ta2V5cz48cmVmLXR5cGUgbmFtZT0i
Sm91cm5hbCBBcnRpY2xlIj4xNzwvcmVmLXR5cGU+PGNvbnRyaWJ1dG9ycz48YXV0aG9ycz48YXV0
aG9yPkR1YnJldWlsLCBKLiBELjwvYXV0aG9yPjwvYXV0aG9ycz48L2NvbnRyaWJ1dG9ycz48YXV0
aC1hZGRyZXNzPltEdWJyZXVpbCwgSi4gRGFuaWVsXSBVbml2IE1vbnRyZWFsLCBGYWMgTWVkIFZl
dCwgRGVwdCBQYXRob2wgJmFtcDsgTWljcm9iaW9sLCAzMjAwIFJ1ZSBTaWNvdHRlLCBTdCBIeWFj
aW50aGUsIFBRIEoyUyAyTTIsIENhbmFkYS4gRHVicmV1aWwsIEpEIChjb3JyZXNwb25kaW5nIGF1
dGhvciksIFVuaXYgTW9udHJlYWwsIEZhYyBNZWQgVmV0LCBEZXB0IFBhdGhvbCAmYW1wOyBNaWNy
b2Jpb2wsIDMyMDAgUnVlIFNpY290dGUsIFN0IEh5YWNpbnRoZSwgUFEgSjJTIDJNMiwgQ2FuYWRh
LiBkYW5pZWwuZHVicmV1aWxAdW1vbnRyZWFsLmNhPC9hdXRoLWFkZHJlc3M+PHRpdGxlcz48dGl0
bGU+UGlnIHZhY2NpbmF0aW9uIHN0cmF0ZWdpZXMgYmFzZWQgb24gZW50ZXJvdG94aWdlbmljIEVz
Y2hlcmljaGlhIGNvbGkgdG94aW5zPC90aXRsZT48c2Vjb25kYXJ5LXRpdGxlPkJyYXppbGlhbiBK
b3VybmFsIG9mIE1pY3JvYmlvbG9neTwvc2Vjb25kYXJ5LXRpdGxlPjxhbHQtdGl0bGU+QnJhei4g
Si4gTWljcm9iaW9sLjwvYWx0LXRpdGxlPjxzaG9ydC10aXRsZT5QaWcgdmFjY2luYXRpb24gc3Ry
YXRlZ2llcyBiYXNlZCBvbiBlbnRlcm90b3hpZ2VuaWMgRXNjaGVyaWNoaWEgY29saSB0b3hpbnM8
L3Nob3J0LXRpdGxlPjwvdGl0bGVzPjxwZXJpb2RpY2FsPjxmdWxsLXRpdGxlPkJyYXppbGlhbiBK
b3VybmFsIG9mIE1pY3JvYmlvbG9neTwvZnVsbC10aXRsZT48YWJici0xPkJyYXouIEouIE1pY3Jv
YmlvbC48L2FiYnItMT48L3BlcmlvZGljYWw+PGFsdC1wZXJpb2RpY2FsPjxmdWxsLXRpdGxlPkJy
YXppbGlhbiBKb3VybmFsIG9mIE1pY3JvYmlvbG9neTwvZnVsbC10aXRsZT48YWJici0xPkJyYXou
IEouIE1pY3JvYmlvbC48L2FiYnItMT48L2FsdC1wZXJpb2RpY2FsPjxwYWdlcz4yNDk5LTI1MDk8
L3BhZ2VzPjx2b2x1bWU+NTI8L3ZvbHVtZT48bnVtYmVyPjQ8L251bWJlcj48a2V5d29yZHM+PGtl
eXdvcmQ+RVRFQzwva2V5d29yZD48a2V5d29yZD5WYWNjaW5hdGlvbiBzdHJhdGVnaWVzPC9rZXl3
b3JkPjxrZXl3b3JkPkVudGVyb3RveGluczwva2V5d29yZD48a2V5d29yZD5QaWcgZGlhcnJoZWE8
L2tleXdvcmQ+PGtleXdvcmQ+aGVhdC1zdGFibGUgZW50ZXJvdG94aW48L2tleXdvcmQ+PGtleXdv
cmQ+cG9zdC13ZWFuaW5nIGRpYXJyaGVhPC9rZXl3b3JkPjxrZXl3b3JkPm9yYWwgaW1tdW5pemF0
aW9uPC9rZXl3b3JkPjxrZXl3b3JkPnZpcnVsZW5jZSBmYWN0b3JzPC9rZXl3b3JkPjxrZXl3b3Jk
PnByb3RlY3RpdmUgaW1tdW5pdHk8L2tleXdvcmQ+PGtleXdvcmQ+ZmltYnJpYWwgYW50aWdlbnM8
L2tleXdvcmQ+PGtleXdvcmQ+bXVjb3NhbDwva2V5d29yZD48a2V5d29yZD5hZGp1dmFudDwva2V5
d29yZD48a2V5d29yZD5mdXNpb24gcHJvdGVpbjwva2V5d29yZD48a2V5d29yZD5lYXN0MSB0b3hp
bjwva2V5d29yZD48a2V5d29yZD55b3VuZy1waWdzPC9rZXl3b3JkPjxrZXl3b3JkPk1pY3JvYmlv
bG9neTwva2V5d29yZD48L2tleXdvcmRzPjxkYXRlcz48eWVhcj4yMDIxPC95ZWFyPjxwdWItZGF0
ZXM+PGRhdGU+RGVjPC9kYXRlPjwvcHViLWRhdGVzPjwvZGF0ZXM+PGlzYm4+MTUxNy04MzgyPC9p
c2JuPjxhY2Nlc3Npb24tbnVtPldPUzowMDA2NzE1MTE2MDAwMDE8L2FjY2Vzc2lvbi1udW0+PHdv
cmstdHlwZT5SZXZpZXc8L3dvcmstdHlwZT48dXJscz48cmVsYXRlZC11cmxzPjx1cmw+Jmx0O0dv
IHRvIElTSSZndDs6Ly9XT1M6MDAwNjcxNTExNjAwMDAxaHR0cHM6Ly93d3cubmNiaS5ubG0ubmlo
Lmdvdi9wbWMvYXJ0aWNsZXMvUE1DODI3MDc3Ny9wZGYvNDI3NzBfMjAyMV9BcnRpY2xlXzU2Ny5w
ZGY8L3VybD48L3JlbGF0ZWQtdXJscz48L3VybHM+PGVsZWN0cm9uaWMtcmVzb3VyY2UtbnVtPjEw
LjEwMDcvczQyNzcwLTAyMS0wMDU2Ny0zPC9lbGVjdHJvbmljLXJlc291cmNlLW51bT48bGFuZ3Vh
Z2U+RW5nbGlzaDwvbGFuZ3VhZ2U+PC9yZWNvcmQ+PC9DaXRlPjxDaXRlPjxBdXRob3I+TGFpcmQ8
L0F1dGhvcj48WWVhcj4yMDIxPC9ZZWFyPjxSZWNOdW0+NjgxPC9SZWNOdW0+PHJlY29yZD48cmVj
LW51bWJlcj42ODE8L3JlYy1udW1iZXI+PGZvcmVpZ24ta2V5cz48a2V5IGFwcD0iRU4iIGRiLWlk
PSI5OXNweHR4YWp4c2FzYmVmcjk1cGYwMHJmcnMwMGVwOXZlMmEiIHRpbWVzdGFtcD0iMTY2NDcz
NjU4NCI+NjgxPC9rZXk+PC9mb3JlaWduLWtleXM+PHJlZi10eXBlIG5hbWU9IkpvdXJuYWwgQXJ0
aWNsZSI+MTc8L3JlZi10eXBlPjxjb250cmlidXRvcnM+PGF1dGhvcnM+PGF1dGhvcj5MYWlyZCwg
VC4gSi48L2F1dGhvcj48YXV0aG9yPkFicmFoYW0sIFMuPC9hdXRob3I+PGF1dGhvcj5Kb3JkYW4s
IEQuPC9hdXRob3I+PGF1dGhvcj5QbHVza2UsIEouIFIuPC9hdXRob3I+PGF1dGhvcj5IYW1wc29u
LCBELiBKLjwvYXV0aG9yPjxhdXRob3I+VHJvdHQsIEQuIEouPC9hdXRob3I+PGF1dGhvcj5PJmFw
b3M7RGVhLCBNLjwvYXV0aG9yPjwvYXV0aG9ycz48L2NvbnRyaWJ1dG9ycz48dGl0bGVzPjx0aXRs
ZT5Qb3JjaW5lIGVudGVyb3RveGlnZW5pYyBFc2NoZXJpY2hpYSBjb2xpOiBBbnRpbWljcm9iaWFs
IHJlc2lzdGFuY2UgYW5kIGRldmVsb3BtZW50IG9mIG1pY3JvYmlhbC1iYXNlZCBhbHRlcm5hdGl2
ZSBjb250cm9sIHN0cmF0ZWdpZXM8L3RpdGxlPjxzZWNvbmRhcnktdGl0bGU+VmV0ZXJpbmFyeSBN
aWNyb2Jpb2xvZ3k8L3NlY29uZGFyeS10aXRsZT48c2hvcnQtdGl0bGU+UG9yY2luZSBlbnRlcm90
b3hpZ2VuaWMgRXNjaGVyaWNoaWEgY29saTogQW50aW1pY3JvYmlhbCByZXNpc3RhbmNlIGFuZCBk
ZXZlbG9wbWVudCBvZiBtaWNyb2JpYWwtYmFzZWQgYWx0ZXJuYXRpdmUgY29udHJvbCBzdHJhdGVn
aWVzPC9zaG9ydC10aXRsZT48L3RpdGxlcz48cGVyaW9kaWNhbD48ZnVsbC10aXRsZT5WZXRlcmlu
YXJ5IE1pY3JvYmlvbG9neTwvZnVsbC10aXRsZT48L3BlcmlvZGljYWw+PHZvbHVtZT4yNTg8L3Zv
bHVtZT48a2V5d29yZHM+PGtleXdvcmQ+QW50aW1pY3JvYmlhbCByZXNpc3RhbmNlPC9rZXl3b3Jk
PjxrZXl3b3JkPkJhY3RlcmlvcGhhZ2VzPC9rZXl3b3JkPjxrZXl3b3JkPkVudGVyb3RveGlnZW5p
YyBFc2NoZXJpY2hpYSBjb2xpPC9rZXl3b3JkPjxrZXl3b3JkPlBpZ3M8L2tleXdvcmQ+PGtleXdv
cmQ+UHJvYmlvdGljczwva2V5d29yZD48a2V5d29yZD5WYWNjaW5lczwva2V5d29yZD48a2V5d29y
ZD5hbnRpaW5mZWN0aXZlIGFnZW50PC9rZXl3b3JkPjxrZXl3b3JkPmZvb2QgYWRkaXRpdmU8L2tl
eXdvcmQ+PGtleXdvcmQ+cHJvYmlvdGljIGFnZW50PC9rZXl3b3JkPjxrZXl3b3JkPmFuaW1hbCBo
ZWFsdGg8L2tleXdvcmQ+PGtleXdvcmQ+YW5pbWFsIHdlbGZhcmU8L2tleXdvcmQ+PGtleXdvcmQ+
YW50aWJpb3RpYyByZXNpc3RhbmNlPC9rZXl3b3JkPjxrZXl3b3JkPmNvbnRyb2wgc3RyYXRlZ3k8
L2tleXdvcmQ+PGtleXdvcmQ+RXNjaGVyaWNoaWEgY29saSBpbmZlY3Rpb248L2tleXdvcmQ+PGtl
eXdvcmQ+ZmVybWVudGF0aW9uPC9rZXl3b3JkPjxrZXl3b3JkPmZvb2QgY2hhaW48L2tleXdvcmQ+
PGtleXdvcmQ+aW5jaWRlbmNlPC9rZXl3b3JkPjxrZXl3b3JkPm1vcnRhbGl0eSByYXRlPC9rZXl3
b3JkPjxrZXl3b3JkPm5vbmh1bWFuPC9rZXl3b3JkPjxrZXl3b3JkPk9uZSBIZWFsdGg8L2tleXdv
cmQ+PGtleXdvcmQ+cGhhZ2UgdGhlcmFweTwva2V5d29yZD48a2V5d29yZD5waWc8L2tleXdvcmQ+
PGtleXdvcmQ+cG9yazwva2V5d29yZD48a2V5d29yZD5wdWJsaWMgaGVhbHRoPC9rZXl3b3JkPjxr
ZXl3b3JkPlJldmlldzwva2V5d29yZD48a2V5d29yZD52ZXRlcmluYXJpYW48L2tleXdvcmQ+PGtl
eXdvcmQ+YW5pbWFsPC9rZXl3b3JkPjxrZXl3b3JkPmRydWcgZWZmZWN0PC9rZXl3b3JkPjxrZXl3
b3JkPm1pY3JvYmlvbG9neTwva2V5d29yZD48a2V5d29yZD5tdWx0aWRydWcgcmVzaXN0YW5jZTwv
a2V5d29yZD48a2V5d29yZD5zd2luZSBkaXNlYXNlPC9rZXl3b3JkPjxrZXl3b3JkPnZldGVyaW5h
cnkgbWVkaWNpbmU8L2tleXdvcmQ+PGtleXdvcmQ+QW5pbWFsczwva2V5d29yZD48a2V5d29yZD5B
bnRpLUJhY3RlcmlhbCBBZ2VudHM8L2tleXdvcmQ+PGtleXdvcmQ+RHJ1ZyBSZXNpc3RhbmNlLCBN
dWx0aXBsZSwgQmFjdGVyaWFsPC9rZXl3b3JkPjxrZXl3b3JkPkVzY2hlcmljaGlhIGNvbGkgSW5m
ZWN0aW9uczwva2V5d29yZD48a2V5d29yZD5Td2luZTwva2V5d29yZD48a2V5d29yZD5Td2luZSBE
aXNlYXNlczwva2V5d29yZD48L2tleXdvcmRzPjxkYXRlcz48eWVhcj4yMDIxPC95ZWFyPjwvZGF0
ZXM+PHdvcmstdHlwZT5SZXZpZXc8L3dvcmstdHlwZT48dXJscz48cmVsYXRlZC11cmxzPjx1cmw+
aHR0cHM6Ly93d3cuc2NvcHVzLmNvbS9pbndhcmQvcmVjb3JkLnVyaT9laWQ9Mi1zMi4wLTg1MTA2
OTQ5MzY3JmFtcDtkb2k9MTAuMTAxNiUyZmoudmV0bWljLjIwMjEuMTA5MTE3JmFtcDtwYXJ0bmVy
SUQ9NDAmYW1wO21kNT1lM2YxNWU4MzIxOGU4MDAzOWNlYTU2ZTJiOTcxYTI1YjwvdXJsPjwvcmVs
YXRlZC11cmxzPjwvdXJscz48Y3VzdG9tNz4xMDkxMTc8L2N1c3RvbTc+PGVsZWN0cm9uaWMtcmVz
b3VyY2UtbnVtPjEwLjEwMTYvai52ZXRtaWMuMjAyMS4xMDkxMTc8L2VsZWN0cm9uaWMtcmVzb3Vy
Y2UtbnVtPjxyZW1vdGUtZGF0YWJhc2UtbmFtZT5TY29wdXM8L3JlbW90ZS1kYXRhYmFzZS1uYW1l
PjxsYW5ndWFnZT5FbmdsaXNoPC9sYW5ndWFnZT48L3JlY29yZD48L0NpdGU+PENpdGU+PEF1dGhv
cj5WbGFzb3ZhPC9BdXRob3I+PFllYXI+MjAxNzwvWWVhcj48UmVjTnVtPjYzMDwvUmVjTnVtPjxy
ZWNvcmQ+PHJlYy1udW1iZXI+NjMwPC9yZWMtbnVtYmVyPjxmb3JlaWduLWtleXM+PGtleSBhcHA9
IkVOIiBkYi1pZD0iOTlzcHh0eGFqeHNhc2JlZnI5NXBmMDByZnJzMDBlcDl2ZTJhIiB0aW1lc3Rh
bXA9IjE2NjQ3MzY1ODIiPjYzMDwva2V5PjwvZm9yZWlnbi1rZXlzPjxyZWYtdHlwZSBuYW1lPSJK
b3VybmFsIEFydGljbGUiPjE3PC9yZWYtdHlwZT48Y29udHJpYnV0b3JzPjxhdXRob3JzPjxhdXRo
b3I+Vmxhc292YSwgQS4gTi48L2F1dGhvcj48YXV0aG9yPkFtaW1vLCBKLiBPLjwvYXV0aG9yPjxh
dXRob3I+U2FpZiwgTC4gSi48L2F1dGhvcj48L2F1dGhvcnM+PC9jb250cmlidXRvcnM+PGF1dGgt
YWRkcmVzcz5bVmxhc292YSwgQW5hc3Rhc2lhIE4ufFNhaWYsIExpbmRhIEouXSBPaGlvIFN0YXRl
IFVuaXYsIE9oaW8gQWdyIFJlcyAmYW1wOyBEZXYgQ3RyLCBEZXB0IFZldCBQcmV2ZW50IE1lZCwg
Rm9vZCBBbmltIEhsdGggUmVzIFByb2dyYW0sQ0ZBRVMsIFdvb3N0ZXIsIE9IIDQ0NjkxIFVTQS4g
W0FtaW1vLCBKb3NodWEgTy5dIFVuaXYgTmFpcm9iaSwgRmFjIFZldCBNZWQsIERlcHQgQW5pbSBQ
cm9kLCBOYWlyb2JpIDMwMTk3LCBLZW55YS4gW0FtaW1vLCBKb3NodWEgTy5dIEludCBMaXZlc3Rv
Y2sgUmVzIEluc3QgQmVjQSBJTFJJIEh1YiwgQmlvc2NpIEVhc3Rlcm4gJmFtcDsgQ2VudCBBZnJp
Y2EsIE5haXJvYmkgMzA3MDksIEtlbnlhLiBWbGFzb3ZhLCBBTnxTYWlmLCBMSiAoY29ycmVzcG9u
ZGluZyBhdXRob3IpLCBPaGlvIFN0YXRlIFVuaXYsIE9oaW8gQWdyIFJlcyAmYW1wOyBEZXYgQ3Ry
LCBEZXB0IFZldCBQcmV2ZW50IE1lZCwgRm9vZCBBbmltIEhsdGggUmVzIFByb2dyYW0sQ0ZBRVMs
IFdvb3N0ZXIsIE9IIDQ0NjkxIFVTQS4gdmxhc292YS4xQG9zdS5lZHV8amFtaW1vQHVvbmJpLmFj
LmtlfHNhaWYuMkBvc3UuZWR1PC9hdXRoLWFkZHJlc3M+PHRpdGxlcz48dGl0bGU+UG9yY2luZSBS
b3RhdmlydXNlczogRXBpZGVtaW9sb2d5LCBJbW11bmUgUmVzcG9uc2VzIGFuZCBDb250cm9sIFN0
cmF0ZWdpZXM8L3RpdGxlPjxzZWNvbmRhcnktdGl0bGU+VmlydXNlcy1CYXNlbDwvc2Vjb25kYXJ5
LXRpdGxlPjxhbHQtdGl0bGU+VmlydXNlcy1CYXNlbDwvYWx0LXRpdGxlPjxzaG9ydC10aXRsZT5Q
b3JjaW5lIFJvdGF2aXJ1c2VzOiBFcGlkZW1pb2xvZ3ksIEltbXVuZSBSZXNwb25zZXMgYW5kIENv
bnRyb2wgU3RyYXRlZ2llczwvc2hvcnQtdGl0bGU+PC90aXRsZXM+PHBlcmlvZGljYWw+PGZ1bGwt
dGl0bGU+VmlydXNlcy1CYXNlbDwvZnVsbC10aXRsZT48YWJici0xPlZpcnVzZXMtQmFzZWw8L2Fi
YnItMT48L3BlcmlvZGljYWw+PGFsdC1wZXJpb2RpY2FsPjxmdWxsLXRpdGxlPlZpcnVzZXMtQmFz
ZWw8L2Z1bGwtdGl0bGU+PGFiYnItMT5WaXJ1c2VzLUJhc2VsPC9hYmJyLTE+PC9hbHQtcGVyaW9k
aWNhbD48cGFnZXM+Mjc8L3BhZ2VzPjx2b2x1bWU+OTwvdm9sdW1lPjxudW1iZXI+MzwvbnVtYmVy
PjxrZXl3b3Jkcz48a2V5d29yZD5Qb3JjaW5lIHJvdGF2aXJ1czwva2V5d29yZD48a2V5d29yZD5n
cm91cCBBLCBCLCBDLCBFIGFuZCBIIHJvdGF2aXJ1c2VzPC9rZXl3b3JkPjxrZXl3b3JkPnJvdGF2
aXJ1czwva2V5d29yZD48a2V5d29yZD52YWNjaW5lczwva2V5d29yZD48a2V5d29yZD5lcGlkZW1p
b2xvZ3k8L2tleXdvcmQ+PGtleXdvcmQ+Z2VuZXRpYyB2YXJpYWJpbGl0eTwva2V5d29yZD48a2V5
d29yZD5wcmV2YWxlbmNlPC9rZXl3b3JkPjxrZXl3b3JkPmFjdGl2ZSBhbmQ8L2tleXdvcmQ+PGtl
eXdvcmQ+cGFzc2l2ZSBpbW11bml0eTwva2V5d29yZD48a2V5d29yZD5zd2luZTwva2V5d29yZD48
a2V5d29yZD56b29ub3RpYyBwb3RlbnRpYWw8L2tleXdvcmQ+PGtleXdvcmQ+Z3JvdXAtYiByb3Rh
dmlydXM8L2tleXdvcmQ+PGtleXdvcmQ+Z3JvdXAtYyByb3RhdmlydXNlczwva2V5d29yZD48a2V5
d29yZD5ncm91cC1hIHJvdGF2aXJ1czwva2V5d29yZD48a2V5d29yZD53aG9sZS1nZW5vbWljPC9r
ZXl3b3JkPjxrZXl3b3JkPmFuYWx5c2lzPC9rZXl3b3JkPjxrZXl3b3JkPmdub3RvYmlvdGljIHBp
ZyBtb2RlbDwva2V5d29yZD48a2V5d29yZD5yZXZlYWxzIGludGVyc3BlY2llcyB0cmFuc21pc3Np
b248L2tleXdvcmQ+PGtleXdvcmQ+aW50ZXN0aW5hbCBhbnRpYm9keS1yZXNwb25zZXM8L2tleXdv
cmQ+PGtleXdvcmQ+Y29tcGFyYXRpdmUgc2VxdWVuY2UtYW5hbHlzaXM8L2tleXdvcmQ+PGtleXdv
cmQ+ZGlhcnJoZWE8L2tleXdvcmQ+PGtleXdvcmQ+cHJvdmlkZXMgZXZpZGVuY2U8L2tleXdvcmQ+
PGtleXdvcmQ+c2VjcmV0aW5nIGNlbGwgcmVzcG9uc2VzPC9rZXl3b3JkPjxrZXl3b3JkPlZpcm9s
b2d5PC9rZXl3b3JkPjwva2V5d29yZHM+PGRhdGVzPjx5ZWFyPjIwMTc8L3llYXI+PHB1Yi1kYXRl
cz48ZGF0ZT5NYXI8L2RhdGU+PC9wdWItZGF0ZXM+PC9kYXRlcz48aXNibj4xOTk5LTQ5MTU8L2lz
Ym4+PGFjY2Vzc2lvbi1udW0+V09TOjAwMDM5NzI2MTUwMDAxMTwvYWNjZXNzaW9uLW51bT48d29y
ay10eXBlPlJldmlldzwvd29yay10eXBlPjx1cmxzPjxyZWxhdGVkLXVybHM+PHVybD4mbHQ7R28g
dG8gSVNJJmd0OzovL1dPUzowMDAzOTcyNjE1MDAwMTFodHRwczovL21kcGktcmVzLmNvbS9kX2F0
dGFjaG1lbnQvdmlydXNlcy92aXJ1c2VzLTA5LTAwMDQ4L2FydGljbGVfZGVwbG95L3ZpcnVzZXMt
MDktMDAwNDgucGRmP3ZlcnNpb249MTQ4OTgyNzI2MzwvdXJsPjwvcmVsYXRlZC11cmxzPjwvdXJs
cz48Y3VzdG9tNz40ODwvY3VzdG9tNz48ZWxlY3Ryb25pYy1yZXNvdXJjZS1udW0+MTAuMzM5MC92
OTAzMDA0ODwvZWxlY3Ryb25pYy1yZXNvdXJjZS1udW0+PGxhbmd1YWdlPkVuZ2xpc2g8L2xhbmd1
YWdlPjwvcmVjb3JkPjwvQ2l0ZT48Q2l0ZT48QXV0aG9yPlN1bjwvQXV0aG9yPjxZZWFyPjIwMTc8
L1llYXI+PFJlY051bT42Mjk8L1JlY051bT48cmVjb3JkPjxyZWMtbnVtYmVyPjYyOTwvcmVjLW51
bWJlcj48Zm9yZWlnbi1rZXlzPjxrZXkgYXBwPSJFTiIgZGItaWQ9Ijk5c3B4dHhhanhzYXNiZWZy
OTVwZjAwcmZyczAwZXA5dmUyYSIgdGltZXN0YW1wPSIxNjY0NzM2NTgyIj42Mjk8L2tleT48L2Zv
cmVpZ24ta2V5cz48cmVmLXR5cGUgbmFtZT0iSm91cm5hbCBBcnRpY2xlIj4xNzwvcmVmLXR5cGU+
PGNvbnRyaWJ1dG9ycz48YXV0aG9ycz48YXV0aG9yPlN1biwgWS48L2F1dGhvcj48YXV0aG9yPktp
bSwgUy4gVy48L2F1dGhvcj48L2F1dGhvcnM+PC9jb250cmlidXRvcnM+PGF1dGgtYWRkcmVzcz5E
ZXBhcnRtZW50IG9mIEFuaW1hbCBTY2llbmNlLCBOb3J0aCBDYXJvbGluYSBTdGF0ZSBVbml2ZXJz
aXR5LCBSYWxlaWdoLCBOQyAyNzY5NSwgVVNBLiBDb2xsZWdlIG9mIEFuaW1hbCBTY2llbmNlIGFu
ZCBUZWNobm9sb2d5LCBTb3V0aHdlc3QgVW5pdmVyc2l0eSwgQ2hvbmdxaW5nIDQwMDcxNSwgQ2hp
bmEuPC9hdXRoLWFkZHJlc3M+PHRpdGxlcz48dGl0bGU+SW50ZXN0aW5hbCBjaGFsbGVuZ2Ugd2l0
aCBlbnRlcm90b3hpZ2VuaWMgRXNjaGVyaWNoaWEgY29saSBpbiBwaWdzLCBhbmQgbnV0cml0aW9u
YWwgaW50ZXJ2ZW50aW9uIHRvIHByZXZlbnQgcG9zdHdlYW5pbmcgZGlhcnJoZWE8L3RpdGxlPjxz
ZWNvbmRhcnktdGl0bGU+QW5pbSBOdXRyPC9zZWNvbmRhcnktdGl0bGU+PGFsdC10aXRsZT5Bbmlt
YWwgbnV0cml0aW9uIChaaG9uZ2d1byB4dSBtdSBzaG91IHlpIHh1ZSBodWkpPC9hbHQtdGl0bGU+
PHNob3J0LXRpdGxlPkludGVzdGluYWwgY2hhbGxlbmdlIHdpdGggZW50ZXJvdG94aWdlbmljIEVz
Y2hlcmljaGlhIGNvbGkgaW4gcGlncywgYW5kIG51dHJpdGlvbmFsIGludGVydmVudGlvbiB0byBw
cmV2ZW50IHBvc3R3ZWFuaW5nIGRpYXJyaGVhPC9zaG9ydC10aXRsZT48L3RpdGxlcz48cGVyaW9k
aWNhbD48ZnVsbC10aXRsZT5BbmltIE51dHI8L2Z1bGwtdGl0bGU+PGFiYnItMT5BbmltYWwgbnV0
cml0aW9uIChaaG9uZ2d1byB4dSBtdSBzaG91IHlpIHh1ZSBodWkpPC9hYmJyLTE+PC9wZXJpb2Rp
Y2FsPjxhbHQtcGVyaW9kaWNhbD48ZnVsbC10aXRsZT5BbmltIE51dHI8L2Z1bGwtdGl0bGU+PGFi
YnItMT5BbmltYWwgbnV0cml0aW9uIChaaG9uZ2d1byB4dSBtdSBzaG91IHlpIHh1ZSBodWkpPC9h
YmJyLTE+PC9hbHQtcGVyaW9kaWNhbD48cGFnZXM+MzIyLTMzMDwvcGFnZXM+PHZvbHVtZT4zPC92
b2x1bWU+PG51bWJlcj40PC9udW1iZXI+PGVkaXRpb24+MjAxOC8wNS8xNzwvZWRpdGlvbj48a2V5
d29yZHM+PGtleXdvcmQ+RW50ZXJvdG94aWdlbmljIEVzY2hlcmljaGlhIGNvbGk8L2tleXdvcmQ+
PGtleXdvcmQ+RmVlZCBhZGRpdGl2ZXM8L2tleXdvcmQ+PGtleXdvcmQ+SW1tdW5vcHJvcHlsYXhp
czwva2V5d29yZD48a2V5d29yZD5OdXRyaXRpb25hbCBpbnRlcnZlbnRpb248L2tleXdvcmQ+PGtl
eXdvcmQ+UGlnczwva2V5d29yZD48a2V5d29yZD5Qb3N0d2VhbmluZyBkaWFycmhlYTwva2V5d29y
ZD48L2tleXdvcmRzPjxkYXRlcz48eWVhcj4yMDE3PC95ZWFyPjxwdWItZGF0ZXM+PGRhdGU+RGVj
PC9kYXRlPjwvcHViLWRhdGVzPjwvZGF0ZXM+PGlzYm4+MjQwNS02NTQ1IChQcmludCkgMjQwNS02
MzgzPC9pc2JuPjxhY2Nlc3Npb24tbnVtPjI5NzY3MTMzPC9hY2Nlc3Npb24tbnVtPjx1cmxzPjxy
ZWxhdGVkLXVybHM+PHVybD5odHRwczovL3d3dy5uY2JpLm5sbS5uaWguZ292L3BtYy9hcnRpY2xl
cy9QTUM1OTQxMjY3L3BkZi9tYWluLnBkZjwvdXJsPjwvcmVsYXRlZC11cmxzPjwvdXJscz48Y3Vz
dG9tMj5QTUM1OTQxMjY3PC9jdXN0b20yPjxlbGVjdHJvbmljLXJlc291cmNlLW51bT4xMC4xMDE2
L2ouYW5pbnUuMjAxNy4xMC4wMDE8L2VsZWN0cm9uaWMtcmVzb3VyY2UtbnVtPjxyZW1vdGUtZGF0
YWJhc2UtcHJvdmlkZXI+TmxtPC9yZW1vdGUtZGF0YWJhc2UtcHJvdmlkZXI+PGxhbmd1YWdlPmVu
ZzwvbGFuZ3VhZ2U+PC9yZWNvcmQ+PC9DaXRlPjwvRW5kTm90ZT4A
</w:fldData>
              </w:fldChar>
            </w:r>
            <w:r>
              <w:rPr>
                <w:rFonts w:eastAsia="MS Mincho" w:cs="Arial"/>
              </w:rPr>
              <w:instrText xml:space="preserve"> ADDIN EN.CITE </w:instrText>
            </w:r>
            <w:r>
              <w:rPr>
                <w:rFonts w:eastAsia="MS Mincho" w:cs="Arial"/>
              </w:rPr>
              <w:fldChar w:fldCharType="begin">
                <w:fldData xml:space="preserve">PEVuZE5vdGU+PENpdGU+PEF1dGhvcj5MaTwvQXV0aG9yPjxZZWFyPjIwMTU8L1llYXI+PFJlY051
bT42MDY8L1JlY051bT48RGlzcGxheVRleHQ+KFguIExpIGV0IGFsLiwgMjAxNTsgSGVkZWdhYXJk
ICZhbXA7IEhlZWdhYXJkLCAyMDE2OyBTdW4gJmFtcDsgS2ltLCAyMDE3OyBWbGFzb3ZhIGV0IGFs
LiwgMjAxNzsgRHVicmV1aWwsIDIwMjE7IExhaXJkIGV0IGFsLiwgMjAyMSk8L0Rpc3BsYXlUZXh0
PjxyZWNvcmQ+PHJlYy1udW1iZXI+NjA2PC9yZWMtbnVtYmVyPjxmb3JlaWduLWtleXM+PGtleSBh
cHA9IkVOIiBkYi1pZD0iOTlzcHh0eGFqeHNhc2JlZnI5NXBmMDByZnJzMDBlcDl2ZTJhIiB0aW1l
c3RhbXA9IjE2NjQ3MzY1ODIiPjYwNjwva2V5PjwvZm9yZWlnbi1rZXlzPjxyZWYtdHlwZSBuYW1l
PSJKb3VybmFsIEFydGljbGUiPjE3PC9yZWYtdHlwZT48Y29udHJpYnV0b3JzPjxhdXRob3JzPjxh
dXRob3I+TGksIFguPC9hdXRob3I+PGF1dGhvcj5XYW5nLCBMLjwvYXV0aG9yPjxhdXRob3I+Wmhl
biwgWS48L2F1dGhvcj48YXV0aG9yPkxpLCBTLjwvYXV0aG9yPjxhdXRob3I+WHUsIFkuPC9hdXRo
b3I+PC9hdXRob3JzPjwvY29udHJpYnV0b3JzPjx0aXRsZXM+PHRpdGxlPkNoaWNrZW4gZWdnIHlv
bGsgYW50aWJvZGllcyAoSWdZKSBhcyBub24tYW50aWJpb3RpYyBwcm9kdWN0aW9uIGVuaGFuY2Vy
cyBmb3IgdXNlIGluIHN3aW5lIHByb2R1Y3Rpb246IEEgcmV2aWV3PC90aXRsZT48c2Vjb25kYXJ5
LXRpdGxlPkpvdXJuYWwgb2YgQW5pbWFsIFNjaWVuY2UgYW5kIEJpb3RlY2hub2xvZ3k8L3NlY29u
ZGFyeS10aXRsZT48c2hvcnQtdGl0bGU+Q2hpY2tlbiBlZ2cgeW9sayBhbnRpYm9kaWVzIChJZ1kp
IGFzIG5vbi1hbnRpYmlvdGljIHByb2R1Y3Rpb24gZW5oYW5jZXJzIGZvciB1c2UgaW4gc3dpbmUg
cHJvZHVjdGlvbjogQSByZXZpZXc8L3Nob3J0LXRpdGxlPjwvdGl0bGVzPjxwZXJpb2RpY2FsPjxm
dWxsLXRpdGxlPkpvdXJuYWwgb2YgQW5pbWFsIFNjaWVuY2UgYW5kIEJpb3RlY2hub2xvZ3k8L2Z1
bGwtdGl0bGU+PC9wZXJpb2RpY2FsPjx2b2x1bWU+Njwvdm9sdW1lPjxudW1iZXI+MTwvbnVtYmVy
PjxrZXl3b3Jkcz48a2V5d29yZD5EaWFycmhlYTwva2V5d29yZD48a2V5d29yZD5EaXNlYXNlIGNv
bnRyb2w8L2tleXdvcmQ+PGtleXdvcmQ+RWdnIHlvbGsgYW50aWJvZGllczwva2V5d29yZD48a2V5
d29yZD5JZ1k8L2tleXdvcmQ+PGtleXdvcmQ+U3dpbmU8L2tleXdvcmQ+PC9rZXl3b3Jkcz48ZGF0
ZXM+PHllYXI+MjAxNTwveWVhcj48L2RhdGVzPjx3b3JrLXR5cGU+UmV2aWV3PC93b3JrLXR5cGU+
PHVybHM+PHJlbGF0ZWQtdXJscz48dXJsPmh0dHBzOi8vd3d3LnNjb3B1cy5jb20vaW53YXJkL3Jl
Y29yZC51cmk/ZWlkPTItczIuMC04NDk2MDA5MDEwNiZhbXA7ZG9pPTEwLjExODYlMmZzNDAxMDQt
MDE1LTAwMzgtOCZhbXA7cGFydG5lcklEPTQwJmFtcDttZDU9NTc5MzJlMzllNTc3MTM1YzFjOTk2
YTcxYzE2YmU0ZGZodHRwczovL2phc2JzY2kuYmlvbWVkY2VudHJhbC5jb20vdHJhY2svcGRmLzEw
LjExODYvczQwMTA0LTAxNS0wMDM4LTgucGRmPC91cmw+PC9yZWxhdGVkLXVybHM+PC91cmxzPjxj
dXN0b203PjQwPC9jdXN0b203PjxlbGVjdHJvbmljLXJlc291cmNlLW51bT4xMC4xMTg2L3M0MDEw
NC0wMTUtMDAzOC04PC9lbGVjdHJvbmljLXJlc291cmNlLW51bT48cmVtb3RlLWRhdGFiYXNlLW5h
bWU+U2NvcHVzPC9yZW1vdGUtZGF0YWJhc2UtbmFtZT48bGFuZ3VhZ2U+RW5nbGlzaDwvbGFuZ3Vh
Z2U+PC9yZWNvcmQ+PC9DaXRlPjxDaXRlPjxBdXRob3I+SGVkZWdhYXJkPC9BdXRob3I+PFllYXI+
MjAxNjwvWWVhcj48UmVjTnVtPjYxMjwvUmVjTnVtPjxyZWNvcmQ+PHJlYy1udW1iZXI+NjEyPC9y
ZWMtbnVtYmVyPjxmb3JlaWduLWtleXM+PGtleSBhcHA9IkVOIiBkYi1pZD0iOTlzcHh0eGFqeHNh
c2JlZnI5NXBmMDByZnJzMDBlcDl2ZTJhIiB0aW1lc3RhbXA9IjE2NjQ3MzY1ODIiPjYxMjwva2V5
PjwvZm9yZWlnbi1rZXlzPjxyZWYtdHlwZSBuYW1lPSJKb3VybmFsIEFydGljbGUiPjE3PC9yZWYt
dHlwZT48Y29udHJpYnV0b3JzPjxhdXRob3JzPjxhdXRob3I+SGVkZWdhYXJkLCBDLiBKLjwvYXV0
aG9yPjxhdXRob3I+SGVlZ2FhcmQsIFAuIE0uIEguPC9hdXRob3I+PC9hdXRob3JzPjwvY29udHJp
YnV0b3JzPjxhdXRoLWFkZHJlc3M+W0hlZGVnYWFyZCwgQ2hyaXMgSi58SGVlZ2FhcmQsIFBldGVy
IE0uIEguXSBUZWNoIFVuaXYgRGVubWFyaywgU2VjdCBJbW11bm9sICZhbXA7IFZhY2Npbm9sLCBO
YXRsIFZldCBJbnN0LCBJbm5hdGUgSW1tdW5vbCBHcnAsIERLLTE4NzAgRnJlZGVyaWtzYmVyZyBD
LCBEZW5tYXJrLiBIZWRlZ2FhcmQsIENKIChjb3JyZXNwb25kaW5nIGF1dGhvciksIFRlY2ggVW5p
diBEZW5tYXJrLCBOYXRsIFZldCBJbnN0LCBCdWxvd3N2ZWogMjcsIERLLTE4NzAgRnJlZGVyaWtz
YmVyZyBDLCBEZW5tYXJrLiBjamhlQHZldC5kdHUuZGs8L2F1dGgtYWRkcmVzcz48dGl0bGVzPjx0
aXRsZT5QYXNzaXZlIGltbXVuaXNhdGlvbiwgYW4gb2xkIGlkZWEgcmV2aXNpdGVkOiBCYXNpYyBw
cmluY2lwbGVzIGFuZCBhcHBsaWNhdGlvbiB0byBtb2Rlcm4gYW5pbWFsIHByb2R1Y3Rpb24gc3lz
dGVtczwvdGl0bGU+PHNlY29uZGFyeS10aXRsZT5WZXRlcmluYXJ5IEltbXVub2xvZ3kgYW5kIElt
bXVub3BhdGhvbG9neTwvc2Vjb25kYXJ5LXRpdGxlPjxhbHQtdGl0bGU+VmV0LiBJbW11bm9sLiBJ
bW11bm9wYXRob2wuPC9hbHQtdGl0bGU+PHNob3J0LXRpdGxlPlBhc3NpdmUgaW1tdW5pc2F0aW9u
LCBhbiBvbGQgaWRlYSByZXZpc2l0ZWQ6IEJhc2ljIHByaW5jaXBsZXMgYW5kIGFwcGxpY2F0aW9u
IHRvIG1vZGVybiBhbmltYWwgcHJvZHVjdGlvbiBzeXN0ZW1zPC9zaG9ydC10aXRsZT48L3RpdGxl
cz48cGVyaW9kaWNhbD48ZnVsbC10aXRsZT5WZXRlcmluYXJ5IEltbXVub2xvZ3kgYW5kIEltbXVu
b3BhdGhvbG9neTwvZnVsbC10aXRsZT48L3BlcmlvZGljYWw+PGFsdC1wZXJpb2RpY2FsPjxmdWxs
LXRpdGxlPlZldGVyaW5hcnkgSW1tdW5vbG9neSBhbmQgSW1tdW5vcGF0aG9sb2d5PC9mdWxsLXRp
dGxlPjxhYmJyLTE+VmV0LiBJbW11bm9sLiBJbW11bm9wYXRob2wuPC9hYmJyLTE+PC9hbHQtcGVy
aW9kaWNhbD48cGFnZXM+NTAtNjM8L3BhZ2VzPjx2b2x1bWU+MTc0PC92b2x1bWU+PGtleXdvcmRz
PjxrZXl3b3JkPlBhc3NpdmUgaW1tdW5pc2F0aW9uPC9rZXl3b3JkPjxrZXl3b3JkPk1hdGVybmFs
IGltbXVuaXR5PC9rZXl3b3JkPjxrZXl3b3JkPkxhY3RvZ2VuaWMgaW1tdW5pdHk8L2tleXdvcmQ+
PGtleXdvcmQ+SW1tdW5vZ2xvYnVsaW5zPC9rZXl3b3JkPjxrZXl3b3JkPlByb2R1Y3Rpb24gYW5p
bWFsczwva2V5d29yZD48a2V5d29yZD5BZ2FtbWFnbG9idWxpbmVtaWM8L2tleXdvcmQ+PGtleXdv
cmQ+R2FzdHJvPC9rZXl3b3JkPjxrZXl3b3JkPmludGVzdGluYWwgdHJhY3Q8L2tleXdvcmQ+PGtl
eXdvcmQ+UG9zdHdlYW5pbmcgZGlhcnJob2VhPC9rZXl3b3JkPjxrZXl3b3JkPkZhaWx1cmUgb2Yg
cGFzc2l2ZSB0cmFuc2Zlcjwva2V5d29yZD48a2V5d29yZD5Db2xvc3RydW0gZW50ZXJvdG94aWdl
bmljIEVzY2hlcmljaGlhIGNvbGk8L2tleXdvcmQ+PGtleXdvcmQ+UG9yY2luZSBjaXJjbyB2aXJ1
cyB0eXBlIDI8L2tleXdvcmQ+PGtleXdvcmQ+U3ByYXktZHJpZWQgcGxhc21hPC9rZXl3b3JkPjxr
ZXl3b3JkPmVudGVyb3RveGlnZW5pYyBlc2NoZXJpY2hpYS1jb2xpPC9rZXl3b3JkPjxrZXl3b3Jk
PmVnZy15b2xrIGFudGlib2RpZXM8L2tleXdvcmQ+PGtleXdvcmQ+Y2lyY292aXJ1cyB0eXBlLTI8
L2tleXdvcmQ+PGtleXdvcmQ+cGN2Mjwva2V5d29yZD48a2V5d29yZD5lYXJseS13ZWFuZWQgcGln
czwva2V5d29yZD48a2V5d29yZD5yb3RhdmlydXMtaW5kdWNlZCBkaWFycmhlYTwva2V5d29yZD48
a2V5d29yZD5wb3JjaW5lIGVwaWRlbWljPC9rZXl3b3JkPjxrZXl3b3JkPmRpYXJyaGVhPC9rZXl3
b3JkPjxrZXl3b3JkPnRyb3V0IG9uY29yaHluY2h1cy1teWtpc3M8L2tleXdvcmQ+PGtleXdvcmQ+
c3ByYXktZHJpZWQgcG9yY2luZTwva2V5d29yZD48a2V5d29yZD5tYXRlcm5hbGx5PC9rZXl3b3Jk
PjxrZXl3b3JkPmRlcml2ZWQgYW50aWJvZGllczwva2V5d29yZD48a2V5d29yZD5oZW1hdG9wb2ll
dGljIG5lY3Jvc2lzIHZpcnVzPC9rZXl3b3JkPjxrZXl3b3JkPkltbXVub2xvZ3k8L2tleXdvcmQ+
PGtleXdvcmQ+VmV0ZXJpbmFyeSBTY2llbmNlczwva2V5d29yZD48L2tleXdvcmRzPjxkYXRlcz48
eWVhcj4yMDE2PC95ZWFyPjxwdWItZGF0ZXM+PGRhdGU+SnVuPC9kYXRlPjwvcHViLWRhdGVzPjwv
ZGF0ZXM+PGlzYm4+MDE2NS0yNDI3PC9pc2JuPjxhY2Nlc3Npb24tbnVtPldPUzowMDAzNzczMTI5
MDAwMDc8L2FjY2Vzc2lvbi1udW0+PHdvcmstdHlwZT5SZXZpZXc8L3dvcmstdHlwZT48dXJscz48
cmVsYXRlZC11cmxzPjx1cmw+Jmx0O0dvIHRvIElTSSZndDs6Ly9XT1M6MDAwMzc3MzEyOTAwMDA3
aHR0cHM6Ly93d3cubmNiaS5ubG0ubmloLmdvdi9wbWMvYXJ0aWNsZXMvUE1DNzEyNzIzMC9wZGYv
bWFpbi5wZGY8L3VybD48L3JlbGF0ZWQtdXJscz48L3VybHM+PGVsZWN0cm9uaWMtcmVzb3VyY2Ut
bnVtPjEwLjEwMTYvai52ZXRpbW0uMjAxNi4wNC4wMDc8L2VsZWN0cm9uaWMtcmVzb3VyY2UtbnVt
PjxsYW5ndWFnZT5FbmdsaXNoPC9sYW5ndWFnZT48L3JlY29yZD48L0NpdGU+PENpdGU+PEF1dGhv
cj5EdWJyZXVpbDwvQXV0aG9yPjxZZWFyPjIwMjE8L1llYXI+PFJlY051bT42NzM8L1JlY051bT48
cmVjb3JkPjxyZWMtbnVtYmVyPjY3MzwvcmVjLW51bWJlcj48Zm9yZWlnbi1rZXlzPjxrZXkgYXBw
PSJFTiIgZGItaWQ9Ijk5c3B4dHhhanhzYXNiZWZyOTVwZjAwcmZyczAwZXA5dmUyYSIgdGltZXN0
YW1wPSIxNjY0NzM2NTg0Ij42NzM8L2tleT48L2ZvcmVpZ24ta2V5cz48cmVmLXR5cGUgbmFtZT0i
Sm91cm5hbCBBcnRpY2xlIj4xNzwvcmVmLXR5cGU+PGNvbnRyaWJ1dG9ycz48YXV0aG9ycz48YXV0
aG9yPkR1YnJldWlsLCBKLiBELjwvYXV0aG9yPjwvYXV0aG9ycz48L2NvbnRyaWJ1dG9ycz48YXV0
aC1hZGRyZXNzPltEdWJyZXVpbCwgSi4gRGFuaWVsXSBVbml2IE1vbnRyZWFsLCBGYWMgTWVkIFZl
dCwgRGVwdCBQYXRob2wgJmFtcDsgTWljcm9iaW9sLCAzMjAwIFJ1ZSBTaWNvdHRlLCBTdCBIeWFj
aW50aGUsIFBRIEoyUyAyTTIsIENhbmFkYS4gRHVicmV1aWwsIEpEIChjb3JyZXNwb25kaW5nIGF1
dGhvciksIFVuaXYgTW9udHJlYWwsIEZhYyBNZWQgVmV0LCBEZXB0IFBhdGhvbCAmYW1wOyBNaWNy
b2Jpb2wsIDMyMDAgUnVlIFNpY290dGUsIFN0IEh5YWNpbnRoZSwgUFEgSjJTIDJNMiwgQ2FuYWRh
LiBkYW5pZWwuZHVicmV1aWxAdW1vbnRyZWFsLmNhPC9hdXRoLWFkZHJlc3M+PHRpdGxlcz48dGl0
bGU+UGlnIHZhY2NpbmF0aW9uIHN0cmF0ZWdpZXMgYmFzZWQgb24gZW50ZXJvdG94aWdlbmljIEVz
Y2hlcmljaGlhIGNvbGkgdG94aW5zPC90aXRsZT48c2Vjb25kYXJ5LXRpdGxlPkJyYXppbGlhbiBK
b3VybmFsIG9mIE1pY3JvYmlvbG9neTwvc2Vjb25kYXJ5LXRpdGxlPjxhbHQtdGl0bGU+QnJhei4g
Si4gTWljcm9iaW9sLjwvYWx0LXRpdGxlPjxzaG9ydC10aXRsZT5QaWcgdmFjY2luYXRpb24gc3Ry
YXRlZ2llcyBiYXNlZCBvbiBlbnRlcm90b3hpZ2VuaWMgRXNjaGVyaWNoaWEgY29saSB0b3hpbnM8
L3Nob3J0LXRpdGxlPjwvdGl0bGVzPjxwZXJpb2RpY2FsPjxmdWxsLXRpdGxlPkJyYXppbGlhbiBK
b3VybmFsIG9mIE1pY3JvYmlvbG9neTwvZnVsbC10aXRsZT48YWJici0xPkJyYXouIEouIE1pY3Jv
YmlvbC48L2FiYnItMT48L3BlcmlvZGljYWw+PGFsdC1wZXJpb2RpY2FsPjxmdWxsLXRpdGxlPkJy
YXppbGlhbiBKb3VybmFsIG9mIE1pY3JvYmlvbG9neTwvZnVsbC10aXRsZT48YWJici0xPkJyYXou
IEouIE1pY3JvYmlvbC48L2FiYnItMT48L2FsdC1wZXJpb2RpY2FsPjxwYWdlcz4yNDk5LTI1MDk8
L3BhZ2VzPjx2b2x1bWU+NTI8L3ZvbHVtZT48bnVtYmVyPjQ8L251bWJlcj48a2V5d29yZHM+PGtl
eXdvcmQ+RVRFQzwva2V5d29yZD48a2V5d29yZD5WYWNjaW5hdGlvbiBzdHJhdGVnaWVzPC9rZXl3
b3JkPjxrZXl3b3JkPkVudGVyb3RveGluczwva2V5d29yZD48a2V5d29yZD5QaWcgZGlhcnJoZWE8
L2tleXdvcmQ+PGtleXdvcmQ+aGVhdC1zdGFibGUgZW50ZXJvdG94aW48L2tleXdvcmQ+PGtleXdv
cmQ+cG9zdC13ZWFuaW5nIGRpYXJyaGVhPC9rZXl3b3JkPjxrZXl3b3JkPm9yYWwgaW1tdW5pemF0
aW9uPC9rZXl3b3JkPjxrZXl3b3JkPnZpcnVsZW5jZSBmYWN0b3JzPC9rZXl3b3JkPjxrZXl3b3Jk
PnByb3RlY3RpdmUgaW1tdW5pdHk8L2tleXdvcmQ+PGtleXdvcmQ+ZmltYnJpYWwgYW50aWdlbnM8
L2tleXdvcmQ+PGtleXdvcmQ+bXVjb3NhbDwva2V5d29yZD48a2V5d29yZD5hZGp1dmFudDwva2V5
d29yZD48a2V5d29yZD5mdXNpb24gcHJvdGVpbjwva2V5d29yZD48a2V5d29yZD5lYXN0MSB0b3hp
bjwva2V5d29yZD48a2V5d29yZD55b3VuZy1waWdzPC9rZXl3b3JkPjxrZXl3b3JkPk1pY3JvYmlv
bG9neTwva2V5d29yZD48L2tleXdvcmRzPjxkYXRlcz48eWVhcj4yMDIxPC95ZWFyPjxwdWItZGF0
ZXM+PGRhdGU+RGVjPC9kYXRlPjwvcHViLWRhdGVzPjwvZGF0ZXM+PGlzYm4+MTUxNy04MzgyPC9p
c2JuPjxhY2Nlc3Npb24tbnVtPldPUzowMDA2NzE1MTE2MDAwMDE8L2FjY2Vzc2lvbi1udW0+PHdv
cmstdHlwZT5SZXZpZXc8L3dvcmstdHlwZT48dXJscz48cmVsYXRlZC11cmxzPjx1cmw+Jmx0O0dv
IHRvIElTSSZndDs6Ly9XT1M6MDAwNjcxNTExNjAwMDAxaHR0cHM6Ly93d3cubmNiaS5ubG0ubmlo
Lmdvdi9wbWMvYXJ0aWNsZXMvUE1DODI3MDc3Ny9wZGYvNDI3NzBfMjAyMV9BcnRpY2xlXzU2Ny5w
ZGY8L3VybD48L3JlbGF0ZWQtdXJscz48L3VybHM+PGVsZWN0cm9uaWMtcmVzb3VyY2UtbnVtPjEw
LjEwMDcvczQyNzcwLTAyMS0wMDU2Ny0zPC9lbGVjdHJvbmljLXJlc291cmNlLW51bT48bGFuZ3Vh
Z2U+RW5nbGlzaDwvbGFuZ3VhZ2U+PC9yZWNvcmQ+PC9DaXRlPjxDaXRlPjxBdXRob3I+TGFpcmQ8
L0F1dGhvcj48WWVhcj4yMDIxPC9ZZWFyPjxSZWNOdW0+NjgxPC9SZWNOdW0+PHJlY29yZD48cmVj
LW51bWJlcj42ODE8L3JlYy1udW1iZXI+PGZvcmVpZ24ta2V5cz48a2V5IGFwcD0iRU4iIGRiLWlk
PSI5OXNweHR4YWp4c2FzYmVmcjk1cGYwMHJmcnMwMGVwOXZlMmEiIHRpbWVzdGFtcD0iMTY2NDcz
NjU4NCI+NjgxPC9rZXk+PC9mb3JlaWduLWtleXM+PHJlZi10eXBlIG5hbWU9IkpvdXJuYWwgQXJ0
aWNsZSI+MTc8L3JlZi10eXBlPjxjb250cmlidXRvcnM+PGF1dGhvcnM+PGF1dGhvcj5MYWlyZCwg
VC4gSi48L2F1dGhvcj48YXV0aG9yPkFicmFoYW0sIFMuPC9hdXRob3I+PGF1dGhvcj5Kb3JkYW4s
IEQuPC9hdXRob3I+PGF1dGhvcj5QbHVza2UsIEouIFIuPC9hdXRob3I+PGF1dGhvcj5IYW1wc29u
LCBELiBKLjwvYXV0aG9yPjxhdXRob3I+VHJvdHQsIEQuIEouPC9hdXRob3I+PGF1dGhvcj5PJmFw
b3M7RGVhLCBNLjwvYXV0aG9yPjwvYXV0aG9ycz48L2NvbnRyaWJ1dG9ycz48dGl0bGVzPjx0aXRs
ZT5Qb3JjaW5lIGVudGVyb3RveGlnZW5pYyBFc2NoZXJpY2hpYSBjb2xpOiBBbnRpbWljcm9iaWFs
IHJlc2lzdGFuY2UgYW5kIGRldmVsb3BtZW50IG9mIG1pY3JvYmlhbC1iYXNlZCBhbHRlcm5hdGl2
ZSBjb250cm9sIHN0cmF0ZWdpZXM8L3RpdGxlPjxzZWNvbmRhcnktdGl0bGU+VmV0ZXJpbmFyeSBN
aWNyb2Jpb2xvZ3k8L3NlY29uZGFyeS10aXRsZT48c2hvcnQtdGl0bGU+UG9yY2luZSBlbnRlcm90
b3hpZ2VuaWMgRXNjaGVyaWNoaWEgY29saTogQW50aW1pY3JvYmlhbCByZXNpc3RhbmNlIGFuZCBk
ZXZlbG9wbWVudCBvZiBtaWNyb2JpYWwtYmFzZWQgYWx0ZXJuYXRpdmUgY29udHJvbCBzdHJhdGVn
aWVzPC9zaG9ydC10aXRsZT48L3RpdGxlcz48cGVyaW9kaWNhbD48ZnVsbC10aXRsZT5WZXRlcmlu
YXJ5IE1pY3JvYmlvbG9neTwvZnVsbC10aXRsZT48L3BlcmlvZGljYWw+PHZvbHVtZT4yNTg8L3Zv
bHVtZT48a2V5d29yZHM+PGtleXdvcmQ+QW50aW1pY3JvYmlhbCByZXNpc3RhbmNlPC9rZXl3b3Jk
PjxrZXl3b3JkPkJhY3RlcmlvcGhhZ2VzPC9rZXl3b3JkPjxrZXl3b3JkPkVudGVyb3RveGlnZW5p
YyBFc2NoZXJpY2hpYSBjb2xpPC9rZXl3b3JkPjxrZXl3b3JkPlBpZ3M8L2tleXdvcmQ+PGtleXdv
cmQ+UHJvYmlvdGljczwva2V5d29yZD48a2V5d29yZD5WYWNjaW5lczwva2V5d29yZD48a2V5d29y
ZD5hbnRpaW5mZWN0aXZlIGFnZW50PC9rZXl3b3JkPjxrZXl3b3JkPmZvb2QgYWRkaXRpdmU8L2tl
eXdvcmQ+PGtleXdvcmQ+cHJvYmlvdGljIGFnZW50PC9rZXl3b3JkPjxrZXl3b3JkPmFuaW1hbCBo
ZWFsdGg8L2tleXdvcmQ+PGtleXdvcmQ+YW5pbWFsIHdlbGZhcmU8L2tleXdvcmQ+PGtleXdvcmQ+
YW50aWJpb3RpYyByZXNpc3RhbmNlPC9rZXl3b3JkPjxrZXl3b3JkPmNvbnRyb2wgc3RyYXRlZ3k8
L2tleXdvcmQ+PGtleXdvcmQ+RXNjaGVyaWNoaWEgY29saSBpbmZlY3Rpb248L2tleXdvcmQ+PGtl
eXdvcmQ+ZmVybWVudGF0aW9uPC9rZXl3b3JkPjxrZXl3b3JkPmZvb2QgY2hhaW48L2tleXdvcmQ+
PGtleXdvcmQ+aW5jaWRlbmNlPC9rZXl3b3JkPjxrZXl3b3JkPm1vcnRhbGl0eSByYXRlPC9rZXl3
b3JkPjxrZXl3b3JkPm5vbmh1bWFuPC9rZXl3b3JkPjxrZXl3b3JkPk9uZSBIZWFsdGg8L2tleXdv
cmQ+PGtleXdvcmQ+cGhhZ2UgdGhlcmFweTwva2V5d29yZD48a2V5d29yZD5waWc8L2tleXdvcmQ+
PGtleXdvcmQ+cG9yazwva2V5d29yZD48a2V5d29yZD5wdWJsaWMgaGVhbHRoPC9rZXl3b3JkPjxr
ZXl3b3JkPlJldmlldzwva2V5d29yZD48a2V5d29yZD52ZXRlcmluYXJpYW48L2tleXdvcmQ+PGtl
eXdvcmQ+YW5pbWFsPC9rZXl3b3JkPjxrZXl3b3JkPmRydWcgZWZmZWN0PC9rZXl3b3JkPjxrZXl3
b3JkPm1pY3JvYmlvbG9neTwva2V5d29yZD48a2V5d29yZD5tdWx0aWRydWcgcmVzaXN0YW5jZTwv
a2V5d29yZD48a2V5d29yZD5zd2luZSBkaXNlYXNlPC9rZXl3b3JkPjxrZXl3b3JkPnZldGVyaW5h
cnkgbWVkaWNpbmU8L2tleXdvcmQ+PGtleXdvcmQ+QW5pbWFsczwva2V5d29yZD48a2V5d29yZD5B
bnRpLUJhY3RlcmlhbCBBZ2VudHM8L2tleXdvcmQ+PGtleXdvcmQ+RHJ1ZyBSZXNpc3RhbmNlLCBN
dWx0aXBsZSwgQmFjdGVyaWFsPC9rZXl3b3JkPjxrZXl3b3JkPkVzY2hlcmljaGlhIGNvbGkgSW5m
ZWN0aW9uczwva2V5d29yZD48a2V5d29yZD5Td2luZTwva2V5d29yZD48a2V5d29yZD5Td2luZSBE
aXNlYXNlczwva2V5d29yZD48L2tleXdvcmRzPjxkYXRlcz48eWVhcj4yMDIxPC95ZWFyPjwvZGF0
ZXM+PHdvcmstdHlwZT5SZXZpZXc8L3dvcmstdHlwZT48dXJscz48cmVsYXRlZC11cmxzPjx1cmw+
aHR0cHM6Ly93d3cuc2NvcHVzLmNvbS9pbndhcmQvcmVjb3JkLnVyaT9laWQ9Mi1zMi4wLTg1MTA2
OTQ5MzY3JmFtcDtkb2k9MTAuMTAxNiUyZmoudmV0bWljLjIwMjEuMTA5MTE3JmFtcDtwYXJ0bmVy
SUQ9NDAmYW1wO21kNT1lM2YxNWU4MzIxOGU4MDAzOWNlYTU2ZTJiOTcxYTI1YjwvdXJsPjwvcmVs
YXRlZC11cmxzPjwvdXJscz48Y3VzdG9tNz4xMDkxMTc8L2N1c3RvbTc+PGVsZWN0cm9uaWMtcmVz
b3VyY2UtbnVtPjEwLjEwMTYvai52ZXRtaWMuMjAyMS4xMDkxMTc8L2VsZWN0cm9uaWMtcmVzb3Vy
Y2UtbnVtPjxyZW1vdGUtZGF0YWJhc2UtbmFtZT5TY29wdXM8L3JlbW90ZS1kYXRhYmFzZS1uYW1l
PjxsYW5ndWFnZT5FbmdsaXNoPC9sYW5ndWFnZT48L3JlY29yZD48L0NpdGU+PENpdGU+PEF1dGhv
cj5WbGFzb3ZhPC9BdXRob3I+PFllYXI+MjAxNzwvWWVhcj48UmVjTnVtPjYzMDwvUmVjTnVtPjxy
ZWNvcmQ+PHJlYy1udW1iZXI+NjMwPC9yZWMtbnVtYmVyPjxmb3JlaWduLWtleXM+PGtleSBhcHA9
IkVOIiBkYi1pZD0iOTlzcHh0eGFqeHNhc2JlZnI5NXBmMDByZnJzMDBlcDl2ZTJhIiB0aW1lc3Rh
bXA9IjE2NjQ3MzY1ODIiPjYzMDwva2V5PjwvZm9yZWlnbi1rZXlzPjxyZWYtdHlwZSBuYW1lPSJK
b3VybmFsIEFydGljbGUiPjE3PC9yZWYtdHlwZT48Y29udHJpYnV0b3JzPjxhdXRob3JzPjxhdXRo
b3I+Vmxhc292YSwgQS4gTi48L2F1dGhvcj48YXV0aG9yPkFtaW1vLCBKLiBPLjwvYXV0aG9yPjxh
dXRob3I+U2FpZiwgTC4gSi48L2F1dGhvcj48L2F1dGhvcnM+PC9jb250cmlidXRvcnM+PGF1dGgt
YWRkcmVzcz5bVmxhc292YSwgQW5hc3Rhc2lhIE4ufFNhaWYsIExpbmRhIEouXSBPaGlvIFN0YXRl
IFVuaXYsIE9oaW8gQWdyIFJlcyAmYW1wOyBEZXYgQ3RyLCBEZXB0IFZldCBQcmV2ZW50IE1lZCwg
Rm9vZCBBbmltIEhsdGggUmVzIFByb2dyYW0sQ0ZBRVMsIFdvb3N0ZXIsIE9IIDQ0NjkxIFVTQS4g
W0FtaW1vLCBKb3NodWEgTy5dIFVuaXYgTmFpcm9iaSwgRmFjIFZldCBNZWQsIERlcHQgQW5pbSBQ
cm9kLCBOYWlyb2JpIDMwMTk3LCBLZW55YS4gW0FtaW1vLCBKb3NodWEgTy5dIEludCBMaXZlc3Rv
Y2sgUmVzIEluc3QgQmVjQSBJTFJJIEh1YiwgQmlvc2NpIEVhc3Rlcm4gJmFtcDsgQ2VudCBBZnJp
Y2EsIE5haXJvYmkgMzA3MDksIEtlbnlhLiBWbGFzb3ZhLCBBTnxTYWlmLCBMSiAoY29ycmVzcG9u
ZGluZyBhdXRob3IpLCBPaGlvIFN0YXRlIFVuaXYsIE9oaW8gQWdyIFJlcyAmYW1wOyBEZXYgQ3Ry
LCBEZXB0IFZldCBQcmV2ZW50IE1lZCwgRm9vZCBBbmltIEhsdGggUmVzIFByb2dyYW0sQ0ZBRVMs
IFdvb3N0ZXIsIE9IIDQ0NjkxIFVTQS4gdmxhc292YS4xQG9zdS5lZHV8amFtaW1vQHVvbmJpLmFj
LmtlfHNhaWYuMkBvc3UuZWR1PC9hdXRoLWFkZHJlc3M+PHRpdGxlcz48dGl0bGU+UG9yY2luZSBS
b3RhdmlydXNlczogRXBpZGVtaW9sb2d5LCBJbW11bmUgUmVzcG9uc2VzIGFuZCBDb250cm9sIFN0
cmF0ZWdpZXM8L3RpdGxlPjxzZWNvbmRhcnktdGl0bGU+VmlydXNlcy1CYXNlbDwvc2Vjb25kYXJ5
LXRpdGxlPjxhbHQtdGl0bGU+VmlydXNlcy1CYXNlbDwvYWx0LXRpdGxlPjxzaG9ydC10aXRsZT5Q
b3JjaW5lIFJvdGF2aXJ1c2VzOiBFcGlkZW1pb2xvZ3ksIEltbXVuZSBSZXNwb25zZXMgYW5kIENv
bnRyb2wgU3RyYXRlZ2llczwvc2hvcnQtdGl0bGU+PC90aXRsZXM+PHBlcmlvZGljYWw+PGZ1bGwt
dGl0bGU+VmlydXNlcy1CYXNlbDwvZnVsbC10aXRsZT48YWJici0xPlZpcnVzZXMtQmFzZWw8L2Fi
YnItMT48L3BlcmlvZGljYWw+PGFsdC1wZXJpb2RpY2FsPjxmdWxsLXRpdGxlPlZpcnVzZXMtQmFz
ZWw8L2Z1bGwtdGl0bGU+PGFiYnItMT5WaXJ1c2VzLUJhc2VsPC9hYmJyLTE+PC9hbHQtcGVyaW9k
aWNhbD48cGFnZXM+Mjc8L3BhZ2VzPjx2b2x1bWU+OTwvdm9sdW1lPjxudW1iZXI+MzwvbnVtYmVy
PjxrZXl3b3Jkcz48a2V5d29yZD5Qb3JjaW5lIHJvdGF2aXJ1czwva2V5d29yZD48a2V5d29yZD5n
cm91cCBBLCBCLCBDLCBFIGFuZCBIIHJvdGF2aXJ1c2VzPC9rZXl3b3JkPjxrZXl3b3JkPnJvdGF2
aXJ1czwva2V5d29yZD48a2V5d29yZD52YWNjaW5lczwva2V5d29yZD48a2V5d29yZD5lcGlkZW1p
b2xvZ3k8L2tleXdvcmQ+PGtleXdvcmQ+Z2VuZXRpYyB2YXJpYWJpbGl0eTwva2V5d29yZD48a2V5
d29yZD5wcmV2YWxlbmNlPC9rZXl3b3JkPjxrZXl3b3JkPmFjdGl2ZSBhbmQ8L2tleXdvcmQ+PGtl
eXdvcmQ+cGFzc2l2ZSBpbW11bml0eTwva2V5d29yZD48a2V5d29yZD5zd2luZTwva2V5d29yZD48
a2V5d29yZD56b29ub3RpYyBwb3RlbnRpYWw8L2tleXdvcmQ+PGtleXdvcmQ+Z3JvdXAtYiByb3Rh
dmlydXM8L2tleXdvcmQ+PGtleXdvcmQ+Z3JvdXAtYyByb3RhdmlydXNlczwva2V5d29yZD48a2V5
d29yZD5ncm91cC1hIHJvdGF2aXJ1czwva2V5d29yZD48a2V5d29yZD53aG9sZS1nZW5vbWljPC9r
ZXl3b3JkPjxrZXl3b3JkPmFuYWx5c2lzPC9rZXl3b3JkPjxrZXl3b3JkPmdub3RvYmlvdGljIHBp
ZyBtb2RlbDwva2V5d29yZD48a2V5d29yZD5yZXZlYWxzIGludGVyc3BlY2llcyB0cmFuc21pc3Np
b248L2tleXdvcmQ+PGtleXdvcmQ+aW50ZXN0aW5hbCBhbnRpYm9keS1yZXNwb25zZXM8L2tleXdv
cmQ+PGtleXdvcmQ+Y29tcGFyYXRpdmUgc2VxdWVuY2UtYW5hbHlzaXM8L2tleXdvcmQ+PGtleXdv
cmQ+ZGlhcnJoZWE8L2tleXdvcmQ+PGtleXdvcmQ+cHJvdmlkZXMgZXZpZGVuY2U8L2tleXdvcmQ+
PGtleXdvcmQ+c2VjcmV0aW5nIGNlbGwgcmVzcG9uc2VzPC9rZXl3b3JkPjxrZXl3b3JkPlZpcm9s
b2d5PC9rZXl3b3JkPjwva2V5d29yZHM+PGRhdGVzPjx5ZWFyPjIwMTc8L3llYXI+PHB1Yi1kYXRl
cz48ZGF0ZT5NYXI8L2RhdGU+PC9wdWItZGF0ZXM+PC9kYXRlcz48aXNibj4xOTk5LTQ5MTU8L2lz
Ym4+PGFjY2Vzc2lvbi1udW0+V09TOjAwMDM5NzI2MTUwMDAxMTwvYWNjZXNzaW9uLW51bT48d29y
ay10eXBlPlJldmlldzwvd29yay10eXBlPjx1cmxzPjxyZWxhdGVkLXVybHM+PHVybD4mbHQ7R28g
dG8gSVNJJmd0OzovL1dPUzowMDAzOTcyNjE1MDAwMTFodHRwczovL21kcGktcmVzLmNvbS9kX2F0
dGFjaG1lbnQvdmlydXNlcy92aXJ1c2VzLTA5LTAwMDQ4L2FydGljbGVfZGVwbG95L3ZpcnVzZXMt
MDktMDAwNDgucGRmP3ZlcnNpb249MTQ4OTgyNzI2MzwvdXJsPjwvcmVsYXRlZC11cmxzPjwvdXJs
cz48Y3VzdG9tNz40ODwvY3VzdG9tNz48ZWxlY3Ryb25pYy1yZXNvdXJjZS1udW0+MTAuMzM5MC92
OTAzMDA0ODwvZWxlY3Ryb25pYy1yZXNvdXJjZS1udW0+PGxhbmd1YWdlPkVuZ2xpc2g8L2xhbmd1
YWdlPjwvcmVjb3JkPjwvQ2l0ZT48Q2l0ZT48QXV0aG9yPlN1bjwvQXV0aG9yPjxZZWFyPjIwMTc8
L1llYXI+PFJlY051bT42Mjk8L1JlY051bT48cmVjb3JkPjxyZWMtbnVtYmVyPjYyOTwvcmVjLW51
bWJlcj48Zm9yZWlnbi1rZXlzPjxrZXkgYXBwPSJFTiIgZGItaWQ9Ijk5c3B4dHhhanhzYXNiZWZy
OTVwZjAwcmZyczAwZXA5dmUyYSIgdGltZXN0YW1wPSIxNjY0NzM2NTgyIj42Mjk8L2tleT48L2Zv
cmVpZ24ta2V5cz48cmVmLXR5cGUgbmFtZT0iSm91cm5hbCBBcnRpY2xlIj4xNzwvcmVmLXR5cGU+
PGNvbnRyaWJ1dG9ycz48YXV0aG9ycz48YXV0aG9yPlN1biwgWS48L2F1dGhvcj48YXV0aG9yPktp
bSwgUy4gVy48L2F1dGhvcj48L2F1dGhvcnM+PC9jb250cmlidXRvcnM+PGF1dGgtYWRkcmVzcz5E
ZXBhcnRtZW50IG9mIEFuaW1hbCBTY2llbmNlLCBOb3J0aCBDYXJvbGluYSBTdGF0ZSBVbml2ZXJz
aXR5LCBSYWxlaWdoLCBOQyAyNzY5NSwgVVNBLiBDb2xsZWdlIG9mIEFuaW1hbCBTY2llbmNlIGFu
ZCBUZWNobm9sb2d5LCBTb3V0aHdlc3QgVW5pdmVyc2l0eSwgQ2hvbmdxaW5nIDQwMDcxNSwgQ2hp
bmEuPC9hdXRoLWFkZHJlc3M+PHRpdGxlcz48dGl0bGU+SW50ZXN0aW5hbCBjaGFsbGVuZ2Ugd2l0
aCBlbnRlcm90b3hpZ2VuaWMgRXNjaGVyaWNoaWEgY29saSBpbiBwaWdzLCBhbmQgbnV0cml0aW9u
YWwgaW50ZXJ2ZW50aW9uIHRvIHByZXZlbnQgcG9zdHdlYW5pbmcgZGlhcnJoZWE8L3RpdGxlPjxz
ZWNvbmRhcnktdGl0bGU+QW5pbSBOdXRyPC9zZWNvbmRhcnktdGl0bGU+PGFsdC10aXRsZT5Bbmlt
YWwgbnV0cml0aW9uIChaaG9uZ2d1byB4dSBtdSBzaG91IHlpIHh1ZSBodWkpPC9hbHQtdGl0bGU+
PHNob3J0LXRpdGxlPkludGVzdGluYWwgY2hhbGxlbmdlIHdpdGggZW50ZXJvdG94aWdlbmljIEVz
Y2hlcmljaGlhIGNvbGkgaW4gcGlncywgYW5kIG51dHJpdGlvbmFsIGludGVydmVudGlvbiB0byBw
cmV2ZW50IHBvc3R3ZWFuaW5nIGRpYXJyaGVhPC9zaG9ydC10aXRsZT48L3RpdGxlcz48cGVyaW9k
aWNhbD48ZnVsbC10aXRsZT5BbmltIE51dHI8L2Z1bGwtdGl0bGU+PGFiYnItMT5BbmltYWwgbnV0
cml0aW9uIChaaG9uZ2d1byB4dSBtdSBzaG91IHlpIHh1ZSBodWkpPC9hYmJyLTE+PC9wZXJpb2Rp
Y2FsPjxhbHQtcGVyaW9kaWNhbD48ZnVsbC10aXRsZT5BbmltIE51dHI8L2Z1bGwtdGl0bGU+PGFi
YnItMT5BbmltYWwgbnV0cml0aW9uIChaaG9uZ2d1byB4dSBtdSBzaG91IHlpIHh1ZSBodWkpPC9h
YmJyLTE+PC9hbHQtcGVyaW9kaWNhbD48cGFnZXM+MzIyLTMzMDwvcGFnZXM+PHZvbHVtZT4zPC92
b2x1bWU+PG51bWJlcj40PC9udW1iZXI+PGVkaXRpb24+MjAxOC8wNS8xNzwvZWRpdGlvbj48a2V5
d29yZHM+PGtleXdvcmQ+RW50ZXJvdG94aWdlbmljIEVzY2hlcmljaGlhIGNvbGk8L2tleXdvcmQ+
PGtleXdvcmQ+RmVlZCBhZGRpdGl2ZXM8L2tleXdvcmQ+PGtleXdvcmQ+SW1tdW5vcHJvcHlsYXhp
czwva2V5d29yZD48a2V5d29yZD5OdXRyaXRpb25hbCBpbnRlcnZlbnRpb248L2tleXdvcmQ+PGtl
eXdvcmQ+UGlnczwva2V5d29yZD48a2V5d29yZD5Qb3N0d2VhbmluZyBkaWFycmhlYTwva2V5d29y
ZD48L2tleXdvcmRzPjxkYXRlcz48eWVhcj4yMDE3PC95ZWFyPjxwdWItZGF0ZXM+PGRhdGU+RGVj
PC9kYXRlPjwvcHViLWRhdGVzPjwvZGF0ZXM+PGlzYm4+MjQwNS02NTQ1IChQcmludCkgMjQwNS02
MzgzPC9pc2JuPjxhY2Nlc3Npb24tbnVtPjI5NzY3MTMzPC9hY2Nlc3Npb24tbnVtPjx1cmxzPjxy
ZWxhdGVkLXVybHM+PHVybD5odHRwczovL3d3dy5uY2JpLm5sbS5uaWguZ292L3BtYy9hcnRpY2xl
cy9QTUM1OTQxMjY3L3BkZi9tYWluLnBkZjwvdXJsPjwvcmVsYXRlZC11cmxzPjwvdXJscz48Y3Vz
dG9tMj5QTUM1OTQxMjY3PC9jdXN0b20yPjxlbGVjdHJvbmljLXJlc291cmNlLW51bT4xMC4xMDE2
L2ouYW5pbnUuMjAxNy4xMC4wMDE8L2VsZWN0cm9uaWMtcmVzb3VyY2UtbnVtPjxyZW1vdGUtZGF0
YWJhc2UtcHJvdmlkZXI+TmxtPC9yZW1vdGUtZGF0YWJhc2UtcHJvdmlkZXI+PGxhbmd1YWdlPmVu
ZzwvbGFuZ3VhZ2U+PC9yZWNvcmQ+PC9DaXRlPjwvRW5kTm90ZT4A
</w:fldData>
              </w:fldChar>
            </w:r>
            <w:r>
              <w:rPr>
                <w:rFonts w:eastAsia="MS Mincho" w:cs="Arial"/>
              </w:rPr>
              <w:instrText xml:space="preserve"> ADDIN EN.CITE.DATA </w:instrText>
            </w:r>
            <w:r>
              <w:rPr>
                <w:rFonts w:eastAsia="MS Mincho" w:cs="Arial"/>
              </w:rPr>
            </w:r>
            <w:r>
              <w:rPr>
                <w:rFonts w:eastAsia="MS Mincho" w:cs="Arial"/>
              </w:rPr>
              <w:fldChar w:fldCharType="end"/>
            </w:r>
            <w:r w:rsidRPr="004C44E5">
              <w:rPr>
                <w:rFonts w:eastAsia="MS Mincho" w:cs="Arial"/>
              </w:rPr>
            </w:r>
            <w:r w:rsidRPr="004C44E5">
              <w:rPr>
                <w:rFonts w:eastAsia="MS Mincho" w:cs="Arial"/>
              </w:rPr>
              <w:fldChar w:fldCharType="separate"/>
            </w:r>
            <w:r w:rsidRPr="004C44E5">
              <w:rPr>
                <w:rFonts w:eastAsia="MS Mincho" w:cs="Arial"/>
                <w:noProof/>
              </w:rPr>
              <w:t>(</w:t>
            </w:r>
            <w:hyperlink w:anchor="_ENREF_80" w:tooltip="Li, 2015 #606" w:history="1">
              <w:r w:rsidR="005F0597" w:rsidRPr="004C44E5">
                <w:rPr>
                  <w:rFonts w:eastAsia="MS Mincho" w:cs="Arial"/>
                  <w:noProof/>
                </w:rPr>
                <w:t>X. Li et al., 2015</w:t>
              </w:r>
            </w:hyperlink>
            <w:r w:rsidRPr="004C44E5">
              <w:rPr>
                <w:rFonts w:eastAsia="MS Mincho" w:cs="Arial"/>
                <w:noProof/>
              </w:rPr>
              <w:t xml:space="preserve">; </w:t>
            </w:r>
            <w:hyperlink w:anchor="_ENREF_55" w:tooltip="Hedegaard, 2016 #612" w:history="1">
              <w:r w:rsidR="005F0597" w:rsidRPr="004C44E5">
                <w:rPr>
                  <w:rFonts w:eastAsia="MS Mincho" w:cs="Arial"/>
                  <w:noProof/>
                </w:rPr>
                <w:t>Hedegaard &amp; Heegaard, 2016</w:t>
              </w:r>
            </w:hyperlink>
            <w:r w:rsidRPr="004C44E5">
              <w:rPr>
                <w:rFonts w:eastAsia="MS Mincho" w:cs="Arial"/>
                <w:noProof/>
              </w:rPr>
              <w:t xml:space="preserve">; </w:t>
            </w:r>
            <w:hyperlink w:anchor="_ENREF_133" w:tooltip="Sun, 2017 #629" w:history="1">
              <w:r w:rsidR="005F0597" w:rsidRPr="004C44E5">
                <w:rPr>
                  <w:rFonts w:eastAsia="MS Mincho" w:cs="Arial"/>
                  <w:noProof/>
                </w:rPr>
                <w:t>Sun &amp; Kim, 2017</w:t>
              </w:r>
            </w:hyperlink>
            <w:r w:rsidRPr="004C44E5">
              <w:rPr>
                <w:rFonts w:eastAsia="MS Mincho" w:cs="Arial"/>
                <w:noProof/>
              </w:rPr>
              <w:t xml:space="preserve">; </w:t>
            </w:r>
            <w:hyperlink w:anchor="_ENREF_145" w:tooltip="Vlasova, 2017 #630" w:history="1">
              <w:r w:rsidR="005F0597" w:rsidRPr="004C44E5">
                <w:rPr>
                  <w:rFonts w:eastAsia="MS Mincho" w:cs="Arial"/>
                  <w:noProof/>
                </w:rPr>
                <w:t>Vlasova et al., 2017</w:t>
              </w:r>
            </w:hyperlink>
            <w:r w:rsidRPr="004C44E5">
              <w:rPr>
                <w:rFonts w:eastAsia="MS Mincho" w:cs="Arial"/>
                <w:noProof/>
              </w:rPr>
              <w:t xml:space="preserve">; </w:t>
            </w:r>
            <w:hyperlink w:anchor="_ENREF_37" w:tooltip="Dubreuil, 2021 #673" w:history="1">
              <w:r w:rsidR="005F0597" w:rsidRPr="004C44E5">
                <w:rPr>
                  <w:rFonts w:eastAsia="MS Mincho" w:cs="Arial"/>
                  <w:noProof/>
                </w:rPr>
                <w:t>Dubreuil, 2021</w:t>
              </w:r>
            </w:hyperlink>
            <w:r w:rsidRPr="004C44E5">
              <w:rPr>
                <w:rFonts w:eastAsia="MS Mincho" w:cs="Arial"/>
                <w:noProof/>
              </w:rPr>
              <w:t xml:space="preserve">; </w:t>
            </w:r>
            <w:hyperlink w:anchor="_ENREF_75" w:tooltip="Laird, 2021 #681" w:history="1">
              <w:r w:rsidR="005F0597" w:rsidRPr="004C44E5">
                <w:rPr>
                  <w:rFonts w:eastAsia="MS Mincho" w:cs="Arial"/>
                  <w:noProof/>
                </w:rPr>
                <w:t>Laird et al., 2021</w:t>
              </w:r>
            </w:hyperlink>
            <w:r w:rsidRPr="004C44E5">
              <w:rPr>
                <w:rFonts w:eastAsia="MS Mincho" w:cs="Arial"/>
                <w:noProof/>
              </w:rPr>
              <w:t>)</w:t>
            </w:r>
            <w:r w:rsidRPr="004C44E5">
              <w:rPr>
                <w:rFonts w:eastAsia="MS Mincho" w:cs="Arial"/>
              </w:rPr>
              <w:fldChar w:fldCharType="end"/>
            </w:r>
          </w:p>
        </w:tc>
      </w:tr>
      <w:tr w:rsidR="00E35797" w:rsidRPr="004C44E5" w14:paraId="4D8E9D4C" w14:textId="77777777" w:rsidTr="004F60D1">
        <w:tc>
          <w:tcPr>
            <w:tcW w:w="1985" w:type="dxa"/>
          </w:tcPr>
          <w:p w14:paraId="5BBB4B9C" w14:textId="77777777" w:rsidR="00E35797" w:rsidRPr="004C44E5" w:rsidRDefault="00E35797" w:rsidP="00B4537B">
            <w:pPr>
              <w:spacing w:line="276" w:lineRule="auto"/>
              <w:textAlignment w:val="baseline"/>
              <w:rPr>
                <w:rFonts w:eastAsia="MS Mincho" w:cs="Arial"/>
              </w:rPr>
            </w:pPr>
            <w:r w:rsidRPr="004C44E5">
              <w:rPr>
                <w:rFonts w:eastAsia="MS Mincho" w:cs="Arial"/>
              </w:rPr>
              <w:t>Colostrum management</w:t>
            </w:r>
            <w:r w:rsidRPr="004C44E5">
              <w:rPr>
                <w:rFonts w:cs="Arial"/>
              </w:rPr>
              <w:t> </w:t>
            </w:r>
          </w:p>
        </w:tc>
        <w:tc>
          <w:tcPr>
            <w:tcW w:w="1117" w:type="dxa"/>
            <w:gridSpan w:val="2"/>
          </w:tcPr>
          <w:p w14:paraId="3B507D42" w14:textId="77777777" w:rsidR="00E35797" w:rsidRPr="004C44E5" w:rsidRDefault="00E35797" w:rsidP="00B4537B">
            <w:pPr>
              <w:spacing w:line="276" w:lineRule="auto"/>
              <w:jc w:val="center"/>
              <w:textAlignment w:val="baseline"/>
              <w:rPr>
                <w:rFonts w:eastAsia="MS Mincho" w:cs="Arial"/>
              </w:rPr>
            </w:pPr>
            <w:r w:rsidRPr="004C44E5">
              <w:rPr>
                <w:rFonts w:eastAsia="MS Mincho" w:cs="Arial"/>
              </w:rPr>
              <w:t>1</w:t>
            </w:r>
          </w:p>
        </w:tc>
        <w:tc>
          <w:tcPr>
            <w:tcW w:w="2561" w:type="dxa"/>
          </w:tcPr>
          <w:p w14:paraId="19E221CC" w14:textId="4DDF7618" w:rsidR="00E35797" w:rsidRPr="004C44E5" w:rsidRDefault="00E35797" w:rsidP="00B4537B">
            <w:pPr>
              <w:spacing w:line="276" w:lineRule="auto"/>
              <w:ind w:left="360"/>
              <w:jc w:val="center"/>
              <w:textAlignment w:val="baseline"/>
              <w:rPr>
                <w:rFonts w:eastAsia="MS Mincho" w:cs="Arial"/>
              </w:rPr>
            </w:pPr>
            <w:r>
              <w:rPr>
                <w:rFonts w:eastAsia="MS Mincho" w:cs="Arial"/>
              </w:rPr>
              <w:t>-</w:t>
            </w:r>
          </w:p>
        </w:tc>
        <w:tc>
          <w:tcPr>
            <w:tcW w:w="2837" w:type="dxa"/>
          </w:tcPr>
          <w:p w14:paraId="13375A44" w14:textId="43452E77" w:rsidR="00E35797" w:rsidRPr="004C44E5" w:rsidRDefault="00E35797" w:rsidP="00B4537B">
            <w:pPr>
              <w:spacing w:line="276" w:lineRule="auto"/>
              <w:jc w:val="center"/>
              <w:textAlignment w:val="baseline"/>
              <w:rPr>
                <w:rFonts w:eastAsia="MS Mincho" w:cs="Arial"/>
              </w:rPr>
            </w:pPr>
            <w:r w:rsidRPr="004C44E5">
              <w:rPr>
                <w:rFonts w:eastAsia="MS Mincho" w:cs="Arial"/>
              </w:rPr>
              <w:fldChar w:fldCharType="begin">
                <w:fldData xml:space="preserve">PEVuZE5vdGU+PENpdGU+PEF1dGhvcj5CbGF2aTwvQXV0aG9yPjxZZWFyPjIwMjE8L1llYXI+PFJl
Y051bT40NzwvUmVjTnVtPjxEaXNwbGF5VGV4dD4oQmxhdmkgZXQgYWwuLCAyMDIxKTwvRGlzcGxh
eVRleHQ+PHJlY29yZD48cmVjLW51bWJlcj40NzwvcmVjLW51bWJlcj48Zm9yZWlnbi1rZXlzPjxr
ZXkgYXBwPSJFTiIgZGItaWQ9Ijk5c3B4dHhhanhzYXNiZWZyOTVwZjAwcmZyczAwZXA5dmUyYSIg
dGltZXN0YW1wPSIxNjU3MjMxNzg1Ij40Nzwva2V5PjwvZm9yZWlnbi1rZXlzPjxyZWYtdHlwZSBu
YW1lPSJKb3VybmFsIEFydGljbGUiPjE3PC9yZWYtdHlwZT48Y29udHJpYnV0b3JzPjxhdXRob3Jz
PjxhdXRob3I+QmxhdmksIEwuPC9hdXRob3I+PGF1dGhvcj5Tb2zDoC1PcmlvbCwgRC48L2F1dGhv
cj48YXV0aG9yPkxsb25jaCwgUC48L2F1dGhvcj48YXV0aG9yPkzDs3Blei1WZXJnw6ksIFMuPC9h
dXRob3I+PGF1dGhvcj5NYXJ0w61uLU9yw7plLCBTLiBNLjwvYXV0aG9yPjxhdXRob3I+UMOpcmV6
LCBKLiBGLjwvYXV0aG9yPjwvYXV0aG9ycz48L2NvbnRyaWJ1dG9ycz48dGl0bGVzPjx0aXRsZT5N
YW5hZ2VtZW50IGFuZCBmZWVkaW5nIHN0cmF0ZWdpZXMgaW4gZWFybHkgbGlmZSB0byBpbmNyZWFz
ZSBwaWdsZXQgcGVyZm9ybWFuY2UgYW5kIHdlbGZhcmUgYXJvdW5kIHdlYW5pbmc6IEEgcmV2aWV3
PC90aXRsZT48c2Vjb25kYXJ5LXRpdGxlPkFuaW1hbHM8L3NlY29uZGFyeS10aXRsZT48c2hvcnQt
dGl0bGU+TWFuYWdlbWVudCBhbmQgZmVlZGluZyBzdHJhdGVnaWVzIGluIGVhcmx5IGxpZmUgdG8g
aW5jcmVhc2UgcGlnbGV0IHBlcmZvcm1hbmNlIGFuZCB3ZWxmYXJlIGFyb3VuZCB3ZWFuaW5nOiBB
IHJldmlldzwvc2hvcnQtdGl0bGU+PC90aXRsZXM+PHBlcmlvZGljYWw+PGZ1bGwtdGl0bGU+QW5p
bWFsczwvZnVsbC10aXRsZT48L3BlcmlvZGljYWw+PHBhZ2VzPjEtNDk8L3BhZ2VzPjx2b2x1bWU+
MTE8L3ZvbHVtZT48bnVtYmVyPjI8L251bWJlcj48a2V5d29yZHM+PGtleXdvcmQ+RmVlZGluZzwv
a2V5d29yZD48a2V5d29yZD5NYW5hZ2VtZW50PC9rZXl3b3JkPjxrZXl3b3JkPlBpZ3M8L2tleXdv
cmQ+PGtleXdvcmQ+U3RyYXRlZ2llczwva2V5d29yZD48a2V5d29yZD5XZWFuaW5nPC9rZXl3b3Jk
PjxrZXl3b3JkPmFscGhhIHRvY29waGVyb2w8L2tleXdvcmQ+PGtleXdvcmQ+YXJnaW5pbmU8L2tl
eXdvcmQ+PGtleXdvcmQ+YmV0YWluZTwva2V5d29yZD48a2V5d29yZD5jYXJuaXRpbmU8L2tleXdv
cmQ+PGtleXdvcmQ+Y2hyb21pdW08L2tleXdvcmQ+PGtleXdvcmQ+Y3lhbm9jb2JhbGFtaW48L2tl
eXdvcmQ+PGtleXdvcmQ+Zm9saWMgYWNpZDwva2V5d29yZD48a2V5d29yZD5nbHV0YW1pYyBhY2lk
PC9rZXl3b3JkPjxrZXl3b3JkPmdsdXRhbWluZTwva2V5d29yZD48a2V5d29yZD5udWNsZW90aWRl
PC9rZXl3b3JkPjxrZXl3b3JkPnByb2Jpb3RpYyBhZ2VudDwva2V5d29yZD48a2V5d29yZD5zZWxl
bml1bTwva2V5d29yZD48a2V5d29yZD50aHJlb25pbmU8L2tleXdvcmQ+PGtleXdvcmQ+dHJ5cHRv
cGhhbjwva2V5d29yZD48a2V5d29yZD56aW5jPC9rZXl3b3JkPjxrZXl3b3JkPmFtbmlvbiBmbHVp
ZDwva2V5d29yZD48a2V5d29yZD5hbmFsZ2VzaWE8L2tleXdvcmQ+PGtleXdvcmQ+YW5pbWFsIHdl
bGZhcmU8L2tleXdvcmQ+PGtleXdvcmQ+Y2FyZSBiZWhhdmlvcjwva2V5d29yZD48a2V5d29yZD5j
b2xvc3RydW08L2tleXdvcmQ+PGtleXdvcmQ+ZmV0dXMgZ3Jvd3RoPC9rZXl3b3JkPjxrZXl3b3Jk
Pmdlc3RhdGlvbmFsIGFnZTwva2V5d29yZD48a2V5d29yZD5ncm93dGg8L2tleXdvcmQ+PGtleXdv
cmQ+aG91c2luZzwva2V5d29yZD48a2V5d29yZD5pbmZsYW1tYXRpb248L2tleXdvcmQ+PGtleXdv
cmQ+aW50ZXN0aW5lIGZsb3JhPC9rZXl3b3JkPjxrZXl3b3JkPmludHJhdXRlcmluZSBncm93dGgg
cmV0YXJkYXRpb248L2tleXdvcmQ+PGtleXdvcmQ+bGFjdGF0aW9uPC9rZXl3b3JkPjxrZXl3b3Jk
Pm1hdGVybmFsIG51dHJpdGlvbjwva2V5d29yZD48a2V5d29yZD5taWNyb2JpYWwgY29sb25pemF0
aW9uPC9rZXl3b3JkPjxrZXl3b3JkPm1pbGsgcHJvZHVjdGlvbjwva2V5d29yZD48a2V5d29yZD5u
b25odW1hbjwva2V5d29yZD48a2V5d29yZD5waWdsZXQ8L2tleXdvcmQ+PGtleXdvcmQ+cHJlZ25h
bmN5PC9rZXl3b3JkPjxrZXl3b3JkPlJldmlldzwva2V5d29yZD48L2tleXdvcmRzPjxkYXRlcz48
eWVhcj4yMDIxPC95ZWFyPjwvZGF0ZXM+PHdvcmstdHlwZT5SZXZpZXc8L3dvcmstdHlwZT48dXJs
cz48cmVsYXRlZC11cmxzPjx1cmw+aHR0cHM6Ly93d3cuc2NvcHVzLmNvbS9pbndhcmQvcmVjb3Jk
LnVyaT9laWQ9Mi1zMi4wLTg1MDk5OTUxMTI3JmFtcDtkb2k9MTAuMzM5MCUyZmFuaTExMDIwMzAy
JmFtcDtwYXJ0bmVySUQ9NDAmYW1wO21kNT03ZmZjYzNhNTI3OWMyYzY4MDRiMzc0ZmJiYTUxZTI0
MjwvdXJsPjx1cmw+aHR0cHM6Ly9tZHBpLXJlcy5jb20vZF9hdHRhY2htZW50L2FuaW1hbHMvYW5p
bWFscy0xMS0wMDMwMi9hcnRpY2xlX2RlcGxveS9hbmltYWxzLTExLTAwMzAyLXYyLnBkZj92ZXJz
aW9uPTE2MTE3MzgwOTY8L3VybD48L3JlbGF0ZWQtdXJscz48L3VybHM+PGN1c3RvbTc+MzAyPC9j
dXN0b203PjxlbGVjdHJvbmljLXJlc291cmNlLW51bT4xMC4zMzkwL2FuaTExMDIwMzAyPC9lbGVj
dHJvbmljLXJlc291cmNlLW51bT48cmVtb3RlLWRhdGFiYXNlLW5hbWU+U2NvcHVzPC9yZW1vdGUt
ZGF0YWJhc2UtbmFtZT48bGFuZ3VhZ2U+RW5nbGlzaDwvbGFuZ3VhZ2U+PC9yZWNvcmQ+PC9DaXRl
PjwvRW5kTm90ZT5=
</w:fldData>
              </w:fldChar>
            </w:r>
            <w:r>
              <w:rPr>
                <w:rFonts w:eastAsia="MS Mincho" w:cs="Arial"/>
              </w:rPr>
              <w:instrText xml:space="preserve"> ADDIN EN.CITE </w:instrText>
            </w:r>
            <w:r>
              <w:rPr>
                <w:rFonts w:eastAsia="MS Mincho" w:cs="Arial"/>
              </w:rPr>
              <w:fldChar w:fldCharType="begin">
                <w:fldData xml:space="preserve">PEVuZE5vdGU+PENpdGU+PEF1dGhvcj5CbGF2aTwvQXV0aG9yPjxZZWFyPjIwMjE8L1llYXI+PFJl
Y051bT40NzwvUmVjTnVtPjxEaXNwbGF5VGV4dD4oQmxhdmkgZXQgYWwuLCAyMDIxKTwvRGlzcGxh
eVRleHQ+PHJlY29yZD48cmVjLW51bWJlcj40NzwvcmVjLW51bWJlcj48Zm9yZWlnbi1rZXlzPjxr
ZXkgYXBwPSJFTiIgZGItaWQ9Ijk5c3B4dHhhanhzYXNiZWZyOTVwZjAwcmZyczAwZXA5dmUyYSIg
dGltZXN0YW1wPSIxNjU3MjMxNzg1Ij40Nzwva2V5PjwvZm9yZWlnbi1rZXlzPjxyZWYtdHlwZSBu
YW1lPSJKb3VybmFsIEFydGljbGUiPjE3PC9yZWYtdHlwZT48Y29udHJpYnV0b3JzPjxhdXRob3Jz
PjxhdXRob3I+QmxhdmksIEwuPC9hdXRob3I+PGF1dGhvcj5Tb2zDoC1PcmlvbCwgRC48L2F1dGhv
cj48YXV0aG9yPkxsb25jaCwgUC48L2F1dGhvcj48YXV0aG9yPkzDs3Blei1WZXJnw6ksIFMuPC9h
dXRob3I+PGF1dGhvcj5NYXJ0w61uLU9yw7plLCBTLiBNLjwvYXV0aG9yPjxhdXRob3I+UMOpcmV6
LCBKLiBGLjwvYXV0aG9yPjwvYXV0aG9ycz48L2NvbnRyaWJ1dG9ycz48dGl0bGVzPjx0aXRsZT5N
YW5hZ2VtZW50IGFuZCBmZWVkaW5nIHN0cmF0ZWdpZXMgaW4gZWFybHkgbGlmZSB0byBpbmNyZWFz
ZSBwaWdsZXQgcGVyZm9ybWFuY2UgYW5kIHdlbGZhcmUgYXJvdW5kIHdlYW5pbmc6IEEgcmV2aWV3
PC90aXRsZT48c2Vjb25kYXJ5LXRpdGxlPkFuaW1hbHM8L3NlY29uZGFyeS10aXRsZT48c2hvcnQt
dGl0bGU+TWFuYWdlbWVudCBhbmQgZmVlZGluZyBzdHJhdGVnaWVzIGluIGVhcmx5IGxpZmUgdG8g
aW5jcmVhc2UgcGlnbGV0IHBlcmZvcm1hbmNlIGFuZCB3ZWxmYXJlIGFyb3VuZCB3ZWFuaW5nOiBB
IHJldmlldzwvc2hvcnQtdGl0bGU+PC90aXRsZXM+PHBlcmlvZGljYWw+PGZ1bGwtdGl0bGU+QW5p
bWFsczwvZnVsbC10aXRsZT48L3BlcmlvZGljYWw+PHBhZ2VzPjEtNDk8L3BhZ2VzPjx2b2x1bWU+
MTE8L3ZvbHVtZT48bnVtYmVyPjI8L251bWJlcj48a2V5d29yZHM+PGtleXdvcmQ+RmVlZGluZzwv
a2V5d29yZD48a2V5d29yZD5NYW5hZ2VtZW50PC9rZXl3b3JkPjxrZXl3b3JkPlBpZ3M8L2tleXdv
cmQ+PGtleXdvcmQ+U3RyYXRlZ2llczwva2V5d29yZD48a2V5d29yZD5XZWFuaW5nPC9rZXl3b3Jk
PjxrZXl3b3JkPmFscGhhIHRvY29waGVyb2w8L2tleXdvcmQ+PGtleXdvcmQ+YXJnaW5pbmU8L2tl
eXdvcmQ+PGtleXdvcmQ+YmV0YWluZTwva2V5d29yZD48a2V5d29yZD5jYXJuaXRpbmU8L2tleXdv
cmQ+PGtleXdvcmQ+Y2hyb21pdW08L2tleXdvcmQ+PGtleXdvcmQ+Y3lhbm9jb2JhbGFtaW48L2tl
eXdvcmQ+PGtleXdvcmQ+Zm9saWMgYWNpZDwva2V5d29yZD48a2V5d29yZD5nbHV0YW1pYyBhY2lk
PC9rZXl3b3JkPjxrZXl3b3JkPmdsdXRhbWluZTwva2V5d29yZD48a2V5d29yZD5udWNsZW90aWRl
PC9rZXl3b3JkPjxrZXl3b3JkPnByb2Jpb3RpYyBhZ2VudDwva2V5d29yZD48a2V5d29yZD5zZWxl
bml1bTwva2V5d29yZD48a2V5d29yZD50aHJlb25pbmU8L2tleXdvcmQ+PGtleXdvcmQ+dHJ5cHRv
cGhhbjwva2V5d29yZD48a2V5d29yZD56aW5jPC9rZXl3b3JkPjxrZXl3b3JkPmFtbmlvbiBmbHVp
ZDwva2V5d29yZD48a2V5d29yZD5hbmFsZ2VzaWE8L2tleXdvcmQ+PGtleXdvcmQ+YW5pbWFsIHdl
bGZhcmU8L2tleXdvcmQ+PGtleXdvcmQ+Y2FyZSBiZWhhdmlvcjwva2V5d29yZD48a2V5d29yZD5j
b2xvc3RydW08L2tleXdvcmQ+PGtleXdvcmQ+ZmV0dXMgZ3Jvd3RoPC9rZXl3b3JkPjxrZXl3b3Jk
Pmdlc3RhdGlvbmFsIGFnZTwva2V5d29yZD48a2V5d29yZD5ncm93dGg8L2tleXdvcmQ+PGtleXdv
cmQ+aG91c2luZzwva2V5d29yZD48a2V5d29yZD5pbmZsYW1tYXRpb248L2tleXdvcmQ+PGtleXdv
cmQ+aW50ZXN0aW5lIGZsb3JhPC9rZXl3b3JkPjxrZXl3b3JkPmludHJhdXRlcmluZSBncm93dGgg
cmV0YXJkYXRpb248L2tleXdvcmQ+PGtleXdvcmQ+bGFjdGF0aW9uPC9rZXl3b3JkPjxrZXl3b3Jk
Pm1hdGVybmFsIG51dHJpdGlvbjwva2V5d29yZD48a2V5d29yZD5taWNyb2JpYWwgY29sb25pemF0
aW9uPC9rZXl3b3JkPjxrZXl3b3JkPm1pbGsgcHJvZHVjdGlvbjwva2V5d29yZD48a2V5d29yZD5u
b25odW1hbjwva2V5d29yZD48a2V5d29yZD5waWdsZXQ8L2tleXdvcmQ+PGtleXdvcmQ+cHJlZ25h
bmN5PC9rZXl3b3JkPjxrZXl3b3JkPlJldmlldzwva2V5d29yZD48L2tleXdvcmRzPjxkYXRlcz48
eWVhcj4yMDIxPC95ZWFyPjwvZGF0ZXM+PHdvcmstdHlwZT5SZXZpZXc8L3dvcmstdHlwZT48dXJs
cz48cmVsYXRlZC11cmxzPjx1cmw+aHR0cHM6Ly93d3cuc2NvcHVzLmNvbS9pbndhcmQvcmVjb3Jk
LnVyaT9laWQ9Mi1zMi4wLTg1MDk5OTUxMTI3JmFtcDtkb2k9MTAuMzM5MCUyZmFuaTExMDIwMzAy
JmFtcDtwYXJ0bmVySUQ9NDAmYW1wO21kNT03ZmZjYzNhNTI3OWMyYzY4MDRiMzc0ZmJiYTUxZTI0
MjwvdXJsPjx1cmw+aHR0cHM6Ly9tZHBpLXJlcy5jb20vZF9hdHRhY2htZW50L2FuaW1hbHMvYW5p
bWFscy0xMS0wMDMwMi9hcnRpY2xlX2RlcGxveS9hbmltYWxzLTExLTAwMzAyLXYyLnBkZj92ZXJz
aW9uPTE2MTE3MzgwOTY8L3VybD48L3JlbGF0ZWQtdXJscz48L3VybHM+PGN1c3RvbTc+MzAyPC9j
dXN0b203PjxlbGVjdHJvbmljLXJlc291cmNlLW51bT4xMC4zMzkwL2FuaTExMDIwMzAyPC9lbGVj
dHJvbmljLXJlc291cmNlLW51bT48cmVtb3RlLWRhdGFiYXNlLW5hbWU+U2NvcHVzPC9yZW1vdGUt
ZGF0YWJhc2UtbmFtZT48bGFuZ3VhZ2U+RW5nbGlzaDwvbGFuZ3VhZ2U+PC9yZWNvcmQ+PC9DaXRl
PjwvRW5kTm90ZT5=
</w:fldData>
              </w:fldChar>
            </w:r>
            <w:r>
              <w:rPr>
                <w:rFonts w:eastAsia="MS Mincho" w:cs="Arial"/>
              </w:rPr>
              <w:instrText xml:space="preserve"> ADDIN EN.CITE.DATA </w:instrText>
            </w:r>
            <w:r>
              <w:rPr>
                <w:rFonts w:eastAsia="MS Mincho" w:cs="Arial"/>
              </w:rPr>
            </w:r>
            <w:r>
              <w:rPr>
                <w:rFonts w:eastAsia="MS Mincho" w:cs="Arial"/>
              </w:rPr>
              <w:fldChar w:fldCharType="end"/>
            </w:r>
            <w:r w:rsidRPr="004C44E5">
              <w:rPr>
                <w:rFonts w:eastAsia="MS Mincho" w:cs="Arial"/>
              </w:rPr>
            </w:r>
            <w:r w:rsidRPr="004C44E5">
              <w:rPr>
                <w:rFonts w:eastAsia="MS Mincho" w:cs="Arial"/>
              </w:rPr>
              <w:fldChar w:fldCharType="separate"/>
            </w:r>
            <w:r w:rsidRPr="004C44E5">
              <w:rPr>
                <w:rFonts w:eastAsia="MS Mincho" w:cs="Arial"/>
                <w:noProof/>
              </w:rPr>
              <w:t>(</w:t>
            </w:r>
            <w:hyperlink w:anchor="_ENREF_16" w:tooltip="Blavi, 2021 #47" w:history="1">
              <w:r w:rsidR="005F0597" w:rsidRPr="004C44E5">
                <w:rPr>
                  <w:rFonts w:eastAsia="MS Mincho" w:cs="Arial"/>
                  <w:noProof/>
                </w:rPr>
                <w:t>Blavi et al., 2021</w:t>
              </w:r>
            </w:hyperlink>
            <w:r w:rsidRPr="004C44E5">
              <w:rPr>
                <w:rFonts w:eastAsia="MS Mincho" w:cs="Arial"/>
                <w:noProof/>
              </w:rPr>
              <w:t>)</w:t>
            </w:r>
            <w:r w:rsidRPr="004C44E5">
              <w:rPr>
                <w:rFonts w:eastAsia="MS Mincho" w:cs="Arial"/>
              </w:rPr>
              <w:fldChar w:fldCharType="end"/>
            </w:r>
          </w:p>
        </w:tc>
      </w:tr>
      <w:tr w:rsidR="00E35797" w:rsidRPr="004C44E5" w14:paraId="735E617C" w14:textId="77777777" w:rsidTr="004F60D1">
        <w:tc>
          <w:tcPr>
            <w:tcW w:w="1985" w:type="dxa"/>
            <w:tcBorders>
              <w:bottom w:val="single" w:sz="6" w:space="0" w:color="000000"/>
            </w:tcBorders>
          </w:tcPr>
          <w:p w14:paraId="5E1BB89A" w14:textId="77777777" w:rsidR="00E35797" w:rsidRPr="004C44E5" w:rsidRDefault="00E35797" w:rsidP="00B4537B">
            <w:pPr>
              <w:spacing w:line="276" w:lineRule="auto"/>
              <w:textAlignment w:val="baseline"/>
              <w:rPr>
                <w:rFonts w:eastAsia="MS Mincho" w:cs="Arial"/>
              </w:rPr>
            </w:pPr>
            <w:r w:rsidRPr="004C44E5">
              <w:rPr>
                <w:rFonts w:eastAsia="MS Mincho" w:cs="Arial"/>
              </w:rPr>
              <w:t>Antibiotic usage</w:t>
            </w:r>
            <w:r w:rsidRPr="004C44E5">
              <w:rPr>
                <w:rFonts w:cs="Arial"/>
              </w:rPr>
              <w:t> </w:t>
            </w:r>
          </w:p>
        </w:tc>
        <w:tc>
          <w:tcPr>
            <w:tcW w:w="1117" w:type="dxa"/>
            <w:gridSpan w:val="2"/>
            <w:tcBorders>
              <w:bottom w:val="single" w:sz="6" w:space="0" w:color="000000"/>
            </w:tcBorders>
          </w:tcPr>
          <w:p w14:paraId="6885DDC2" w14:textId="77777777" w:rsidR="00E35797" w:rsidRPr="004C44E5" w:rsidRDefault="00E35797" w:rsidP="00B4537B">
            <w:pPr>
              <w:spacing w:line="276" w:lineRule="auto"/>
              <w:jc w:val="center"/>
              <w:textAlignment w:val="baseline"/>
              <w:rPr>
                <w:rFonts w:eastAsia="MS Mincho" w:cs="Arial"/>
              </w:rPr>
            </w:pPr>
            <w:r w:rsidRPr="004C44E5">
              <w:rPr>
                <w:rFonts w:eastAsia="MS Mincho" w:cs="Arial"/>
              </w:rPr>
              <w:t>4</w:t>
            </w:r>
          </w:p>
        </w:tc>
        <w:tc>
          <w:tcPr>
            <w:tcW w:w="2561" w:type="dxa"/>
            <w:tcBorders>
              <w:bottom w:val="single" w:sz="6" w:space="0" w:color="000000"/>
            </w:tcBorders>
          </w:tcPr>
          <w:p w14:paraId="7299584E" w14:textId="10C26325" w:rsidR="00E35797" w:rsidRPr="004C44E5" w:rsidRDefault="00E35797" w:rsidP="00B4537B">
            <w:pPr>
              <w:spacing w:line="276" w:lineRule="auto"/>
              <w:ind w:left="360"/>
              <w:jc w:val="center"/>
              <w:textAlignment w:val="baseline"/>
              <w:rPr>
                <w:rFonts w:eastAsia="MS Mincho" w:cs="Arial"/>
              </w:rPr>
            </w:pPr>
            <w:r>
              <w:rPr>
                <w:rFonts w:eastAsia="MS Mincho" w:cs="Arial"/>
              </w:rPr>
              <w:t>-</w:t>
            </w:r>
          </w:p>
        </w:tc>
        <w:tc>
          <w:tcPr>
            <w:tcW w:w="2837" w:type="dxa"/>
            <w:tcBorders>
              <w:bottom w:val="single" w:sz="6" w:space="0" w:color="000000"/>
            </w:tcBorders>
          </w:tcPr>
          <w:p w14:paraId="7FDD99B3" w14:textId="3CFD0A8F" w:rsidR="00E35797" w:rsidRPr="004C44E5" w:rsidRDefault="00E35797" w:rsidP="00B4537B">
            <w:pPr>
              <w:spacing w:line="276" w:lineRule="auto"/>
              <w:jc w:val="center"/>
              <w:textAlignment w:val="baseline"/>
              <w:rPr>
                <w:rFonts w:eastAsia="MS Mincho" w:cs="Arial"/>
              </w:rPr>
            </w:pPr>
            <w:r w:rsidRPr="004C44E5">
              <w:rPr>
                <w:rFonts w:eastAsia="MS Mincho" w:cs="Arial"/>
              </w:rPr>
              <w:fldChar w:fldCharType="begin">
                <w:fldData xml:space="preserve">PEVuZE5vdGU+PENpdGU+PEF1dGhvcj5DYXByYXJ1bG88L0F1dGhvcj48WWVhcj4yMDIxPC9ZZWFy
PjxSZWNOdW0+MTE8L1JlY051bT48RGlzcGxheVRleHQ+KEphY29ic29uIGV0IGFsLiwgMjAxMDsg
S2FydXBwYW5uYW4gJmFtcDsgT3ByaWVzc25pZywgMjAxODsgQ2FwcmFydWxvIGV0IGFsLiwgMjAy
MTsgTGFsbMOocyAmYW1wOyBNb250b3lhLCAyMDIxKTwvRGlzcGxheVRleHQ+PHJlY29yZD48cmVj
LW51bWJlcj4xMTwvcmVjLW51bWJlcj48Zm9yZWlnbi1rZXlzPjxrZXkgYXBwPSJFTiIgZGItaWQ9
Ijk5c3B4dHhhanhzYXNiZWZyOTVwZjAwcmZyczAwZXA5dmUyYSIgdGltZXN0YW1wPSIxNjU3MjMx
Nzg1Ij4xMTwva2V5PjwvZm9yZWlnbi1rZXlzPjxyZWYtdHlwZSBuYW1lPSJKb3VybmFsIEFydGlj
bGUiPjE3PC9yZWYtdHlwZT48Y29udHJpYnV0b3JzPjxhdXRob3JzPjxhdXRob3I+Q2FwcmFydWxv
LCBWPC9hdXRob3I+PGF1dGhvcj5HaXJvbWluaSwgQzwvYXV0aG9yPjxhdXRob3I+Um9zc2ksIEw8
L2F1dGhvcj48L2F1dGhvcnM+PC9jb250cmlidXRvcnM+PHRpdGxlcz48dGl0bGU+Q2hlc3RudXQg
YW5kIHF1ZWJyYWNobyB0YW5uaW5zIGluIHBpZyBudXRyaXRpb246IFRoZSBlZmZlY3RzIG9uIHBl
cmZvcm1hbmNlIGFuZCBpbnRlc3RpbmFsIGhlYWx0aDwvdGl0bGU+PHNlY29uZGFyeS10aXRsZT5B
bmltYWw8L3NlY29uZGFyeS10aXRsZT48c2hvcnQtdGl0bGU+Q2hlc3RudXQgYW5kIHF1ZWJyYWNo
byB0YW5uaW5zIGluIHBpZyBudXRyaXRpb246IFRoZSBlZmZlY3RzIG9uIHBlcmZvcm1hbmNlIGFu
ZCBpbnRlc3RpbmFsIGhlYWx0aDwvc2hvcnQtdGl0bGU+PC90aXRsZXM+PHBlcmlvZGljYWw+PGZ1
bGwtdGl0bGU+QW5pbWFsPC9mdWxsLXRpdGxlPjwvcGVyaW9kaWNhbD48cGFnZXM+MTAwMDY0PC9w
YWdlcz48dm9sdW1lPjE1PC92b2x1bWU+PG51bWJlcj4xPC9udW1iZXI+PGRhdGVzPjx5ZWFyPjIw
MjE8L3llYXI+PC9kYXRlcz48aXNibj4xNzUxLTczMTE8L2lzYm4+PHVybHM+PHJlbGF0ZWQtdXJs
cz48dXJsPmh0dHBzOi8vd3d3LnNjaWVuY2VkaXJlY3QuY29tL3NjaWVuY2UvYXJ0aWNsZS9waWkv
UzE3NTE3MzExMjAzMDA2NjU/dmlhJTNEaWh1YjwvdXJsPjwvcmVsYXRlZC11cmxzPjwvdXJscz48
L3JlY29yZD48L0NpdGU+PENpdGU+PEF1dGhvcj5KYWNvYnNvbjwvQXV0aG9yPjxZZWFyPjIwMTA8
L1llYXI+PFJlY051bT41OTM8L1JlY051bT48cmVjb3JkPjxyZWMtbnVtYmVyPjU5MzwvcmVjLW51
bWJlcj48Zm9yZWlnbi1rZXlzPjxrZXkgYXBwPSJFTiIgZGItaWQ9Ijk5c3B4dHhhanhzYXNiZWZy
OTVwZjAwcmZyczAwZXA5dmUyYSIgdGltZXN0YW1wPSIxNjY0NzM2NTgxIj41OTM8L2tleT48L2Zv
cmVpZ24ta2V5cz48cmVmLXR5cGUgbmFtZT0iSm91cm5hbCBBcnRpY2xlIj4xNzwvcmVmLXR5cGU+
PGNvbnRyaWJ1dG9ycz48YXV0aG9ycz48YXV0aG9yPkphY29ic29uLCBNLjwvYXV0aG9yPjxhdXRo
b3I+RmVsbHN0csO2bSwgQy48L2F1dGhvcj48YXV0aG9yPkplbnNlbi1XYWVybiwgTS48L2F1dGhv
cj48L2F1dGhvcnM+PC9jb250cmlidXRvcnM+PHRpdGxlcz48dGl0bGU+UG9yY2luZSBwcm9saWZl
cmF0aXZlIGVudGVyb3BhdGh5OiBBbiBpbXBvcnRhbnQgZGlzZWFzZSB3aXRoIHF1ZXN0aW9ucyBy
ZW1haW5pbmcgdG8gYmUgc29sdmVkPC90aXRsZT48c2Vjb25kYXJ5LXRpdGxlPlZldGVyaW5hcnkg
Sm91cm5hbDwvc2Vjb25kYXJ5LXRpdGxlPjxzaG9ydC10aXRsZT5Qb3JjaW5lIHByb2xpZmVyYXRp
dmUgZW50ZXJvcGF0aHk6IEFuIGltcG9ydGFudCBkaXNlYXNlIHdpdGggcXVlc3Rpb25zIHJlbWFp
bmluZyB0byBiZSBzb2x2ZWQ8L3Nob3J0LXRpdGxlPjwvdGl0bGVzPjxwZXJpb2RpY2FsPjxmdWxs
LXRpdGxlPlZldGVyaW5hcnkgSm91cm5hbDwvZnVsbC10aXRsZT48L3BlcmlvZGljYWw+PHBhZ2Vz
PjI2NC0yNjg8L3BhZ2VzPjx2b2x1bWU+MTg0PC92b2x1bWU+PG51bWJlcj4zPC9udW1iZXI+PGtl
eXdvcmRzPjxrZXl3b3JkPkNvbnRyb2w8L2tleXdvcmQ+PGtleXdvcmQ+RXBpZGVtaW9sb2d5PC9r
ZXl3b3JkPjxrZXl3b3JkPklsZWl0aXM8L2tleXdvcmQ+PGtleXdvcmQ+TGF3c29uaWEgaW50cmFj
ZWxsdWxhcmlzPC9rZXl3b3JkPjxrZXl3b3JkPlBpZ3M8L2tleXdvcmQ+PGtleXdvcmQ+UG9yY2lu
ZSBpbnRlc3RpbmFsIGFkZW5vbWF0b3Npczwva2V5d29yZD48a2V5d29yZD5hbWlub2N5Y2xpdG9s
PC9rZXl3b3JkPjxrZXl3b3JkPmFtaW5vZ2x5Y29zaWRlIGFudGliaW90aWMgYWdlbnQ8L2tleXdv
cmQ+PGtleXdvcmQ+YW50aWJpb3RpYyBhZ2VudDwva2V5d29yZD48a2V5d29yZD5hdm9wYXJjaW48
L2tleXdvcmQ+PGtleXdvcmQ+YmFjaXRyYWNpbjwva2V5d29yZD48a2V5d29yZD5jZWZ0aW9mdXI8
L2tleXdvcmQ+PGtleXdvcmQ+Y2hsb3J0ZXRyYWN5Y2xpbmU8L2tleXdvcmQ+PGtleXdvcmQ+ZGlm
bG94YWNpbjwva2V5d29yZD48a2V5d29yZD5lcnl0aHJvbXljaW48L2tleXdvcmQ+PGtleXdvcmQ+
aHlkcm9nZW4gcGVyb3hpZGU8L2tleXdvcmQ+PGtleXdvcmQ+aHlwb2NobG9yaXRlIHNvZGl1bTwv
a2V5d29yZD48a2V5d29yZD5saW5jb215Y2luPC9rZXl3b3JkPjxrZXl3b3JkPmxpdmUgdmFjY2lu
ZTwva2V5d29yZD48a2V5d29yZD5wZW5pY2lsbGluIEc8L2tleXdvcmQ+PGtleXdvcmQ+cGVyYWNl
dGljIGFjaWQ8L2tleXdvcmQ+PGtleXdvcmQ+cG92aWRvbmUgaW9kaW5lPC9rZXl3b3JkPjxrZXl3
b3JkPnF1YXRlcm5hcnkgYW1tb25pdW0gZGVyaXZhdGl2ZTwva2V5d29yZD48a2V5d29yZD5zcGVj
dGlub215Y2luPC9rZXl3b3JkPjxrZXl3b3JkPnRpYW11bGluPC9rZXl3b3JkPjxrZXl3b3JkPnRp
bG1pY29zaW48L2tleXdvcmQ+PGtleXdvcmQ+dHlsb3Npbjwva2V5d29yZD48a2V5d29yZD52aXJn
aW5pYW15Y2luPC9rZXl3b3JkPjxrZXl3b3JkPmFudGliaW90aWMgcmVzaXN0YW5jZTwva2V5d29y
ZD48a2V5d29yZD5iYWN0ZXJpYWwgdHJhbnNtaXNzaW9uPC9rZXl3b3JkPjxrZXl3b3JkPmNsaW5p
Y2FsIGZlYXR1cmU8L2tleXdvcmQ+PGtleXdvcmQ+RGVzdWxmb3ZpYnJpb25hY2VhZTwva2V5d29y
ZD48a2V5d29yZD5kaXNlYXNlIHByZWRpc3Bvc2l0aW9uPC9rZXl3b3JkPjxrZXl3b3JkPmRpc2Vh
c2UgdHJhbnNtaXNzaW9uPC9rZXl3b3JkPjxrZXl3b3JkPmVudGVyb3BhdGh5PC9rZXl3b3JkPjxr
ZXl3b3JkPmhlcmQ8L2tleXdvcmQ+PGtleXdvcmQ+bWluaW11bSBpbmhpYml0b3J5IGNvbmNlbnRy
YXRpb248L2tleXdvcmQ+PGtleXdvcmQ+bm9uaHVtYW48L2tleXdvcmQ+PGtleXdvcmQ+cHJldmFs
ZW5jZTwva2V5d29yZD48a2V5d29yZD5wcm9saWZlcmF0aXZlIGVudGVyb3BhdGh5PC9rZXl3b3Jk
PjxrZXl3b3JkPnJldmlldzwva2V5d29yZD48a2V5d29yZD5zd2luZSBkaXNlYXNlPC9rZXl3b3Jk
PjxrZXl3b3JkPkFuaW1hbHM8L2tleXdvcmQ+PGtleXdvcmQ+RGVzdWxmb3ZpYnJpb25hY2VhZSBJ
bmZlY3Rpb25zPC9rZXl3b3JkPjxrZXl3b3JkPkVudGVyaXRpczwva2V5d29yZD48a2V5d29yZD5M
YXdzb25pYSBCYWN0ZXJpYTwva2V5d29yZD48a2V5d29yZD5SaXNrIEZhY3RvcnM8L2tleXdvcmQ+
PGtleXdvcmQ+U3dpbmU8L2tleXdvcmQ+PGtleXdvcmQ+U3dpbmUgRGlzZWFzZXM8L2tleXdvcmQ+
PGtleXdvcmQ+QmFjdGVyaWEgKG1pY3Jvb3JnYW5pc21zKTwva2V5d29yZD48a2V5d29yZD5TdWlk
YWU8L2tleXdvcmQ+PGtleXdvcmQ+U3VzPC9rZXl3b3JkPjwva2V5d29yZHM+PGRhdGVzPjx5ZWFy
PjIwMTA8L3llYXI+PC9kYXRlcz48d29yay10eXBlPlJldmlldzwvd29yay10eXBlPjx1cmxzPjxy
ZWxhdGVkLXVybHM+PHVybD5odHRwczovL3d3dy5zY29wdXMuY29tL2lud2FyZC9yZWNvcmQudXJp
P2VpZD0yLXMyLjAtNzc5NTI1NTA1MjcmYW1wO2RvaT0xMC4xMDE2JTJmai50dmpsLjIwMDkuMDUu
MDEwJmFtcDtwYXJ0bmVySUQ9NDAmYW1wO21kNT1jODExOWE3OTEzMWFkZGJmY2FjYTgxMTNiMmZj
YzZkZjwvdXJsPjwvcmVsYXRlZC11cmxzPjwvdXJscz48ZWxlY3Ryb25pYy1yZXNvdXJjZS1udW0+
MTAuMTAxNi9qLnR2amwuMjAwOS4wNS4wMTA8L2VsZWN0cm9uaWMtcmVzb3VyY2UtbnVtPjxyZW1v
dGUtZGF0YWJhc2UtbmFtZT5TY29wdXM8L3JlbW90ZS1kYXRhYmFzZS1uYW1lPjxsYW5ndWFnZT5F
bmdsaXNoPC9sYW5ndWFnZT48L3JlY29yZD48L0NpdGU+PENpdGU+PEF1dGhvcj5LYXJ1cHBhbm5h
bjwvQXV0aG9yPjxZZWFyPjIwMTg8L1llYXI+PFJlY051bT42MzM8L1JlY051bT48cmVjb3JkPjxy
ZWMtbnVtYmVyPjYzMzwvcmVjLW51bWJlcj48Zm9yZWlnbi1rZXlzPjxrZXkgYXBwPSJFTiIgZGIt
aWQ9Ijk5c3B4dHhhanhzYXNiZWZyOTVwZjAwcmZyczAwZXA5dmUyYSIgdGltZXN0YW1wPSIxNjY0
NzM2NTgyIj42MzM8L2tleT48L2ZvcmVpZ24ta2V5cz48cmVmLXR5cGUgbmFtZT0iSm91cm5hbCBB
cnRpY2xlIj4xNzwvcmVmLXR5cGU+PGNvbnRyaWJ1dG9ycz48YXV0aG9ycz48YXV0aG9yPkthcnVw
cGFubmFuLCBBLiBLLjwvYXV0aG9yPjxhdXRob3I+T3ByaWVzc25pZywgVC48L2F1dGhvcj48L2F1
dGhvcnM+PC9jb250cmlidXRvcnM+PHRpdGxlcz48dGl0bGU+TGF3c29uaWEgaW50cmFjZWxsdWxh
cmlzOiBSZXZpc2l0aW5nIHRoZSBkaXNlYXNlIGVjb2xvZ3kgYW5kIGNvbnRyb2wgb2YgdGhpcyBm
YXN0aWRpb3VzIHBhdGhvZ2VuIGluIHBpZ3M8L3RpdGxlPjxzZWNvbmRhcnktdGl0bGU+RnJvbnRp
ZXJzIGluIFZldGVyaW5hcnkgU2NpZW5jZTwvc2Vjb25kYXJ5LXRpdGxlPjxzaG9ydC10aXRsZT5M
YXdzb25pYSBpbnRyYWNlbGx1bGFyaXM6IFJldmlzaXRpbmcgdGhlIGRpc2Vhc2UgZWNvbG9neSBh
bmQgY29udHJvbCBvZiB0aGlzIGZhc3RpZGlvdXMgcGF0aG9nZW4gaW4gcGlnczwvc2hvcnQtdGl0
bGU+PC90aXRsZXM+PHBlcmlvZGljYWw+PGZ1bGwtdGl0bGU+RnJvbnRpZXJzIGluIFZldGVyaW5h
cnkgU2NpZW5jZTwvZnVsbC10aXRsZT48L3BlcmlvZGljYWw+PHZvbHVtZT41PC92b2x1bWU+PG51
bWJlcj5BVUc8L251bWJlcj48a2V5d29yZHM+PGtleXdvcmQ+Q29udHJvbDwva2V5d29yZD48a2V5
d29yZD5HdXQgbWljcm9iaW9tZTwva2V5d29yZD48a2V5d29yZD5MYXdzb25pYSBpbnRyYWNlbGx1
bGFyaXM8L2tleXdvcmQ+PGtleXdvcmQ+TnV0cml0aW9uPC9rZXl3b3JkPjxrZXl3b3JkPlBpZ3M8
L2tleXdvcmQ+PC9rZXl3b3Jkcz48ZGF0ZXM+PHllYXI+MjAxODwveWVhcj48L2RhdGVzPjx3b3Jr
LXR5cGU+UmV2aWV3PC93b3JrLXR5cGU+PHVybHM+PHJlbGF0ZWQtdXJscz48dXJsPmh0dHBzOi8v
d3d3LnNjb3B1cy5jb20vaW53YXJkL3JlY29yZC51cmk/ZWlkPTItczIuMC04NTA1Mjg2NjIxOCZh
bXA7ZG9pPTEwLjMzODklMmZmdmV0cy4yMDE4LjAwMTgxJmFtcDtwYXJ0bmVySUQ9NDAmYW1wO21k
NT0xZDZlNTFmYTYzYzE0MWYzY2ZmOGE1MWI0YjYzOWI5ZDwvdXJsPjwvcmVsYXRlZC11cmxzPjwv
dXJscz48Y3VzdG9tNz4xODE8L2N1c3RvbTc+PGVsZWN0cm9uaWMtcmVzb3VyY2UtbnVtPjEwLjMz
ODkvZnZldHMuMjAxOC4wMDE4MTwvZWxlY3Ryb25pYy1yZXNvdXJjZS1udW0+PHJlbW90ZS1kYXRh
YmFzZS1uYW1lPlNjb3B1czwvcmVtb3RlLWRhdGFiYXNlLW5hbWU+PGxhbmd1YWdlPkVuZ2xpc2g8
L2xhbmd1YWdlPjwvcmVjb3JkPjwvQ2l0ZT48Q2l0ZT48QXV0aG9yPkxhbGzDqHM8L0F1dGhvcj48
WWVhcj4yMDIxPC9ZZWFyPjxSZWNOdW0+NjgyPC9SZWNOdW0+PHJlY29yZD48cmVjLW51bWJlcj42
ODI8L3JlYy1udW1iZXI+PGZvcmVpZ24ta2V5cz48a2V5IGFwcD0iRU4iIGRiLWlkPSI5OXNweHR4
YWp4c2FzYmVmcjk1cGYwMHJmcnMwMGVwOXZlMmEiIHRpbWVzdGFtcD0iMTY2NDczNjU4NCI+Njgy
PC9rZXk+PC9mb3JlaWduLWtleXM+PHJlZi10eXBlIG5hbWU9IkpvdXJuYWwgQXJ0aWNsZSI+MTc8
L3JlZi10eXBlPjxjb250cmlidXRvcnM+PGF1dGhvcnM+PGF1dGhvcj5MYWxsw6hzLCBKLiBQLjwv
YXV0aG9yPjxhdXRob3I+TW9udG95YSwgQy4gQS48L2F1dGhvcj48L2F1dGhvcnM+PC9jb250cmli
dXRvcnM+PHRpdGxlcz48dGl0bGU+RGlldGFyeSBhbHRlcm5hdGl2ZXMgdG8gaW4tZmVlZCBhbnRp
YmlvdGljcywgZ3V0IGJhcnJpZXIgZnVuY3Rpb24gYW5kIGluZmxhbW1hdGlvbiBpbiBwaWdsZXRz
IHBvc3Qtd2VhbmluZzogV2hlcmUgYXJlIHdlIG5vdz88L3RpdGxlPjxzZWNvbmRhcnktdGl0bGU+
QW5pbWFsIEZlZWQgU2NpZW5jZSBhbmQgVGVjaG5vbG9neTwvc2Vjb25kYXJ5LXRpdGxlPjxzaG9y
dC10aXRsZT5EaWV0YXJ5IGFsdGVybmF0aXZlcyB0byBpbi1mZWVkIGFudGliaW90aWNzLCBndXQg
YmFycmllciBmdW5jdGlvbiBhbmQgaW5mbGFtbWF0aW9uIGluIHBpZ2xldHMgcG9zdC13ZWFuaW5n
OiBXaGVyZSBhcmUgd2Ugbm93Pzwvc2hvcnQtdGl0bGU+PC90aXRsZXM+PHBlcmlvZGljYWw+PGZ1
bGwtdGl0bGU+QW5pbWFsIEZlZWQgU2NpZW5jZSBhbmQgVGVjaG5vbG9neTwvZnVsbC10aXRsZT48
L3BlcmlvZGljYWw+PHZvbHVtZT4yNzQ8L3ZvbHVtZT48a2V5d29yZHM+PGtleXdvcmQ+SW4tZmVl
ZCBhbnRpYmlvdGljczwva2V5d29yZD48a2V5d29yZD5JbmZsYW1tYXRpb248L2tleXdvcmQ+PGtl
eXdvcmQ+SW50ZXN0aW5lPC9rZXl3b3JkPjxrZXl3b3JkPlBlcm1lYWJpbGl0eTwva2V5d29yZD48
a2V5d29yZD5XZWFuZWQgcGlnbGV0PC9rZXl3b3JkPjwva2V5d29yZHM+PGRhdGVzPjx5ZWFyPjIw
MjE8L3llYXI+PC9kYXRlcz48d29yay10eXBlPlJldmlldzwvd29yay10eXBlPjx1cmxzPjxyZWxh
dGVkLXVybHM+PHVybD5odHRwczovL3d3dy5zY29wdXMuY29tL2lud2FyZC9yZWNvcmQudXJpP2Vp
ZD0yLXMyLjAtODUxMDA0NDYyNTUmYW1wO2RvaT0xMC4xMDE2JTJmai5hbmlmZWVkc2NpLjIwMjEu
MTE0ODM2JmFtcDtwYXJ0bmVySUQ9NDAmYW1wO21kNT03MzMzMWRmODA2OTk1NjlhMGY5ZTIzMzcz
ZGE3YjAwNDwvdXJsPjwvcmVsYXRlZC11cmxzPjwvdXJscz48Y3VzdG9tNz4xMTQ4MzY8L2N1c3Rv
bTc+PGVsZWN0cm9uaWMtcmVzb3VyY2UtbnVtPjEwLjEwMTYvai5hbmlmZWVkc2NpLjIwMjEuMTE0
ODM2PC9lbGVjdHJvbmljLXJlc291cmNlLW51bT48cmVtb3RlLWRhdGFiYXNlLW5hbWU+U2NvcHVz
PC9yZW1vdGUtZGF0YWJhc2UtbmFtZT48bGFuZ3VhZ2U+RW5nbGlzaDwvbGFuZ3VhZ2U+PC9yZWNv
cmQ+PC9DaXRlPjxDaXRlPjxBdXRob3I+Q2FwcmFydWxvPC9BdXRob3I+PFllYXI+MjAyMTwvWWVh
cj48UmVjTnVtPjExPC9SZWNOdW0+PHJlY29yZD48cmVjLW51bWJlcj4xMTwvcmVjLW51bWJlcj48
Zm9yZWlnbi1rZXlzPjxrZXkgYXBwPSJFTiIgZGItaWQ9Ijk5c3B4dHhhanhzYXNiZWZyOTVwZjAw
cmZyczAwZXA5dmUyYSIgdGltZXN0YW1wPSIxNjU3MjMxNzg1Ij4xMTwva2V5PjwvZm9yZWlnbi1r
ZXlzPjxyZWYtdHlwZSBuYW1lPSJKb3VybmFsIEFydGljbGUiPjE3PC9yZWYtdHlwZT48Y29udHJp
YnV0b3JzPjxhdXRob3JzPjxhdXRob3I+Q2FwcmFydWxvLCBWPC9hdXRob3I+PGF1dGhvcj5HaXJv
bWluaSwgQzwvYXV0aG9yPjxhdXRob3I+Um9zc2ksIEw8L2F1dGhvcj48L2F1dGhvcnM+PC9jb250
cmlidXRvcnM+PHRpdGxlcz48dGl0bGU+Q2hlc3RudXQgYW5kIHF1ZWJyYWNobyB0YW5uaW5zIGlu
IHBpZyBudXRyaXRpb246IFRoZSBlZmZlY3RzIG9uIHBlcmZvcm1hbmNlIGFuZCBpbnRlc3RpbmFs
IGhlYWx0aDwvdGl0bGU+PHNlY29uZGFyeS10aXRsZT5BbmltYWw8L3NlY29uZGFyeS10aXRsZT48
c2hvcnQtdGl0bGU+Q2hlc3RudXQgYW5kIHF1ZWJyYWNobyB0YW5uaW5zIGluIHBpZyBudXRyaXRp
b246IFRoZSBlZmZlY3RzIG9uIHBlcmZvcm1hbmNlIGFuZCBpbnRlc3RpbmFsIGhlYWx0aDwvc2hv
cnQtdGl0bGU+PC90aXRsZXM+PHBlcmlvZGljYWw+PGZ1bGwtdGl0bGU+QW5pbWFsPC9mdWxsLXRp
dGxlPjwvcGVyaW9kaWNhbD48cGFnZXM+MTAwMDY0PC9wYWdlcz48dm9sdW1lPjE1PC92b2x1bWU+
PG51bWJlcj4xPC9udW1iZXI+PGRhdGVzPjx5ZWFyPjIwMjE8L3llYXI+PC9kYXRlcz48aXNibj4x
NzUxLTczMTE8L2lzYm4+PHVybHM+PHJlbGF0ZWQtdXJscz48dXJsPmh0dHBzOi8vd3d3LnNjaWVu
Y2VkaXJlY3QuY29tL3NjaWVuY2UvYXJ0aWNsZS9waWkvUzE3NTE3MzExMjAzMDA2NjU/dmlhJTNE
aWh1YjwvdXJsPjwvcmVsYXRlZC11cmxzPjwvdXJscz48L3JlY29yZD48L0NpdGU+PC9FbmROb3Rl
PgB=
</w:fldData>
              </w:fldChar>
            </w:r>
            <w:r>
              <w:rPr>
                <w:rFonts w:eastAsia="MS Mincho" w:cs="Arial"/>
              </w:rPr>
              <w:instrText xml:space="preserve"> ADDIN EN.CITE </w:instrText>
            </w:r>
            <w:r>
              <w:rPr>
                <w:rFonts w:eastAsia="MS Mincho" w:cs="Arial"/>
              </w:rPr>
              <w:fldChar w:fldCharType="begin">
                <w:fldData xml:space="preserve">PEVuZE5vdGU+PENpdGU+PEF1dGhvcj5DYXByYXJ1bG88L0F1dGhvcj48WWVhcj4yMDIxPC9ZZWFy
PjxSZWNOdW0+MTE8L1JlY051bT48RGlzcGxheVRleHQ+KEphY29ic29uIGV0IGFsLiwgMjAxMDsg
S2FydXBwYW5uYW4gJmFtcDsgT3ByaWVzc25pZywgMjAxODsgQ2FwcmFydWxvIGV0IGFsLiwgMjAy
MTsgTGFsbMOocyAmYW1wOyBNb250b3lhLCAyMDIxKTwvRGlzcGxheVRleHQ+PHJlY29yZD48cmVj
LW51bWJlcj4xMTwvcmVjLW51bWJlcj48Zm9yZWlnbi1rZXlzPjxrZXkgYXBwPSJFTiIgZGItaWQ9
Ijk5c3B4dHhhanhzYXNiZWZyOTVwZjAwcmZyczAwZXA5dmUyYSIgdGltZXN0YW1wPSIxNjU3MjMx
Nzg1Ij4xMTwva2V5PjwvZm9yZWlnbi1rZXlzPjxyZWYtdHlwZSBuYW1lPSJKb3VybmFsIEFydGlj
bGUiPjE3PC9yZWYtdHlwZT48Y29udHJpYnV0b3JzPjxhdXRob3JzPjxhdXRob3I+Q2FwcmFydWxv
LCBWPC9hdXRob3I+PGF1dGhvcj5HaXJvbWluaSwgQzwvYXV0aG9yPjxhdXRob3I+Um9zc2ksIEw8
L2F1dGhvcj48L2F1dGhvcnM+PC9jb250cmlidXRvcnM+PHRpdGxlcz48dGl0bGU+Q2hlc3RudXQg
YW5kIHF1ZWJyYWNobyB0YW5uaW5zIGluIHBpZyBudXRyaXRpb246IFRoZSBlZmZlY3RzIG9uIHBl
cmZvcm1hbmNlIGFuZCBpbnRlc3RpbmFsIGhlYWx0aDwvdGl0bGU+PHNlY29uZGFyeS10aXRsZT5B
bmltYWw8L3NlY29uZGFyeS10aXRsZT48c2hvcnQtdGl0bGU+Q2hlc3RudXQgYW5kIHF1ZWJyYWNo
byB0YW5uaW5zIGluIHBpZyBudXRyaXRpb246IFRoZSBlZmZlY3RzIG9uIHBlcmZvcm1hbmNlIGFu
ZCBpbnRlc3RpbmFsIGhlYWx0aDwvc2hvcnQtdGl0bGU+PC90aXRsZXM+PHBlcmlvZGljYWw+PGZ1
bGwtdGl0bGU+QW5pbWFsPC9mdWxsLXRpdGxlPjwvcGVyaW9kaWNhbD48cGFnZXM+MTAwMDY0PC9w
YWdlcz48dm9sdW1lPjE1PC92b2x1bWU+PG51bWJlcj4xPC9udW1iZXI+PGRhdGVzPjx5ZWFyPjIw
MjE8L3llYXI+PC9kYXRlcz48aXNibj4xNzUxLTczMTE8L2lzYm4+PHVybHM+PHJlbGF0ZWQtdXJs
cz48dXJsPmh0dHBzOi8vd3d3LnNjaWVuY2VkaXJlY3QuY29tL3NjaWVuY2UvYXJ0aWNsZS9waWkv
UzE3NTE3MzExMjAzMDA2NjU/dmlhJTNEaWh1YjwvdXJsPjwvcmVsYXRlZC11cmxzPjwvdXJscz48
L3JlY29yZD48L0NpdGU+PENpdGU+PEF1dGhvcj5KYWNvYnNvbjwvQXV0aG9yPjxZZWFyPjIwMTA8
L1llYXI+PFJlY051bT41OTM8L1JlY051bT48cmVjb3JkPjxyZWMtbnVtYmVyPjU5MzwvcmVjLW51
bWJlcj48Zm9yZWlnbi1rZXlzPjxrZXkgYXBwPSJFTiIgZGItaWQ9Ijk5c3B4dHhhanhzYXNiZWZy
OTVwZjAwcmZyczAwZXA5dmUyYSIgdGltZXN0YW1wPSIxNjY0NzM2NTgxIj41OTM8L2tleT48L2Zv
cmVpZ24ta2V5cz48cmVmLXR5cGUgbmFtZT0iSm91cm5hbCBBcnRpY2xlIj4xNzwvcmVmLXR5cGU+
PGNvbnRyaWJ1dG9ycz48YXV0aG9ycz48YXV0aG9yPkphY29ic29uLCBNLjwvYXV0aG9yPjxhdXRo
b3I+RmVsbHN0csO2bSwgQy48L2F1dGhvcj48YXV0aG9yPkplbnNlbi1XYWVybiwgTS48L2F1dGhv
cj48L2F1dGhvcnM+PC9jb250cmlidXRvcnM+PHRpdGxlcz48dGl0bGU+UG9yY2luZSBwcm9saWZl
cmF0aXZlIGVudGVyb3BhdGh5OiBBbiBpbXBvcnRhbnQgZGlzZWFzZSB3aXRoIHF1ZXN0aW9ucyBy
ZW1haW5pbmcgdG8gYmUgc29sdmVkPC90aXRsZT48c2Vjb25kYXJ5LXRpdGxlPlZldGVyaW5hcnkg
Sm91cm5hbDwvc2Vjb25kYXJ5LXRpdGxlPjxzaG9ydC10aXRsZT5Qb3JjaW5lIHByb2xpZmVyYXRp
dmUgZW50ZXJvcGF0aHk6IEFuIGltcG9ydGFudCBkaXNlYXNlIHdpdGggcXVlc3Rpb25zIHJlbWFp
bmluZyB0byBiZSBzb2x2ZWQ8L3Nob3J0LXRpdGxlPjwvdGl0bGVzPjxwZXJpb2RpY2FsPjxmdWxs
LXRpdGxlPlZldGVyaW5hcnkgSm91cm5hbDwvZnVsbC10aXRsZT48L3BlcmlvZGljYWw+PHBhZ2Vz
PjI2NC0yNjg8L3BhZ2VzPjx2b2x1bWU+MTg0PC92b2x1bWU+PG51bWJlcj4zPC9udW1iZXI+PGtl
eXdvcmRzPjxrZXl3b3JkPkNvbnRyb2w8L2tleXdvcmQ+PGtleXdvcmQ+RXBpZGVtaW9sb2d5PC9r
ZXl3b3JkPjxrZXl3b3JkPklsZWl0aXM8L2tleXdvcmQ+PGtleXdvcmQ+TGF3c29uaWEgaW50cmFj
ZWxsdWxhcmlzPC9rZXl3b3JkPjxrZXl3b3JkPlBpZ3M8L2tleXdvcmQ+PGtleXdvcmQ+UG9yY2lu
ZSBpbnRlc3RpbmFsIGFkZW5vbWF0b3Npczwva2V5d29yZD48a2V5d29yZD5hbWlub2N5Y2xpdG9s
PC9rZXl3b3JkPjxrZXl3b3JkPmFtaW5vZ2x5Y29zaWRlIGFudGliaW90aWMgYWdlbnQ8L2tleXdv
cmQ+PGtleXdvcmQ+YW50aWJpb3RpYyBhZ2VudDwva2V5d29yZD48a2V5d29yZD5hdm9wYXJjaW48
L2tleXdvcmQ+PGtleXdvcmQ+YmFjaXRyYWNpbjwva2V5d29yZD48a2V5d29yZD5jZWZ0aW9mdXI8
L2tleXdvcmQ+PGtleXdvcmQ+Y2hsb3J0ZXRyYWN5Y2xpbmU8L2tleXdvcmQ+PGtleXdvcmQ+ZGlm
bG94YWNpbjwva2V5d29yZD48a2V5d29yZD5lcnl0aHJvbXljaW48L2tleXdvcmQ+PGtleXdvcmQ+
aHlkcm9nZW4gcGVyb3hpZGU8L2tleXdvcmQ+PGtleXdvcmQ+aHlwb2NobG9yaXRlIHNvZGl1bTwv
a2V5d29yZD48a2V5d29yZD5saW5jb215Y2luPC9rZXl3b3JkPjxrZXl3b3JkPmxpdmUgdmFjY2lu
ZTwva2V5d29yZD48a2V5d29yZD5wZW5pY2lsbGluIEc8L2tleXdvcmQ+PGtleXdvcmQ+cGVyYWNl
dGljIGFjaWQ8L2tleXdvcmQ+PGtleXdvcmQ+cG92aWRvbmUgaW9kaW5lPC9rZXl3b3JkPjxrZXl3
b3JkPnF1YXRlcm5hcnkgYW1tb25pdW0gZGVyaXZhdGl2ZTwva2V5d29yZD48a2V5d29yZD5zcGVj
dGlub215Y2luPC9rZXl3b3JkPjxrZXl3b3JkPnRpYW11bGluPC9rZXl3b3JkPjxrZXl3b3JkPnRp
bG1pY29zaW48L2tleXdvcmQ+PGtleXdvcmQ+dHlsb3Npbjwva2V5d29yZD48a2V5d29yZD52aXJn
aW5pYW15Y2luPC9rZXl3b3JkPjxrZXl3b3JkPmFudGliaW90aWMgcmVzaXN0YW5jZTwva2V5d29y
ZD48a2V5d29yZD5iYWN0ZXJpYWwgdHJhbnNtaXNzaW9uPC9rZXl3b3JkPjxrZXl3b3JkPmNsaW5p
Y2FsIGZlYXR1cmU8L2tleXdvcmQ+PGtleXdvcmQ+RGVzdWxmb3ZpYnJpb25hY2VhZTwva2V5d29y
ZD48a2V5d29yZD5kaXNlYXNlIHByZWRpc3Bvc2l0aW9uPC9rZXl3b3JkPjxrZXl3b3JkPmRpc2Vh
c2UgdHJhbnNtaXNzaW9uPC9rZXl3b3JkPjxrZXl3b3JkPmVudGVyb3BhdGh5PC9rZXl3b3JkPjxr
ZXl3b3JkPmhlcmQ8L2tleXdvcmQ+PGtleXdvcmQ+bWluaW11bSBpbmhpYml0b3J5IGNvbmNlbnRy
YXRpb248L2tleXdvcmQ+PGtleXdvcmQ+bm9uaHVtYW48L2tleXdvcmQ+PGtleXdvcmQ+cHJldmFs
ZW5jZTwva2V5d29yZD48a2V5d29yZD5wcm9saWZlcmF0aXZlIGVudGVyb3BhdGh5PC9rZXl3b3Jk
PjxrZXl3b3JkPnJldmlldzwva2V5d29yZD48a2V5d29yZD5zd2luZSBkaXNlYXNlPC9rZXl3b3Jk
PjxrZXl3b3JkPkFuaW1hbHM8L2tleXdvcmQ+PGtleXdvcmQ+RGVzdWxmb3ZpYnJpb25hY2VhZSBJ
bmZlY3Rpb25zPC9rZXl3b3JkPjxrZXl3b3JkPkVudGVyaXRpczwva2V5d29yZD48a2V5d29yZD5M
YXdzb25pYSBCYWN0ZXJpYTwva2V5d29yZD48a2V5d29yZD5SaXNrIEZhY3RvcnM8L2tleXdvcmQ+
PGtleXdvcmQ+U3dpbmU8L2tleXdvcmQ+PGtleXdvcmQ+U3dpbmUgRGlzZWFzZXM8L2tleXdvcmQ+
PGtleXdvcmQ+QmFjdGVyaWEgKG1pY3Jvb3JnYW5pc21zKTwva2V5d29yZD48a2V5d29yZD5TdWlk
YWU8L2tleXdvcmQ+PGtleXdvcmQ+U3VzPC9rZXl3b3JkPjwva2V5d29yZHM+PGRhdGVzPjx5ZWFy
PjIwMTA8L3llYXI+PC9kYXRlcz48d29yay10eXBlPlJldmlldzwvd29yay10eXBlPjx1cmxzPjxy
ZWxhdGVkLXVybHM+PHVybD5odHRwczovL3d3dy5zY29wdXMuY29tL2lud2FyZC9yZWNvcmQudXJp
P2VpZD0yLXMyLjAtNzc5NTI1NTA1MjcmYW1wO2RvaT0xMC4xMDE2JTJmai50dmpsLjIwMDkuMDUu
MDEwJmFtcDtwYXJ0bmVySUQ9NDAmYW1wO21kNT1jODExOWE3OTEzMWFkZGJmY2FjYTgxMTNiMmZj
YzZkZjwvdXJsPjwvcmVsYXRlZC11cmxzPjwvdXJscz48ZWxlY3Ryb25pYy1yZXNvdXJjZS1udW0+
MTAuMTAxNi9qLnR2amwuMjAwOS4wNS4wMTA8L2VsZWN0cm9uaWMtcmVzb3VyY2UtbnVtPjxyZW1v
dGUtZGF0YWJhc2UtbmFtZT5TY29wdXM8L3JlbW90ZS1kYXRhYmFzZS1uYW1lPjxsYW5ndWFnZT5F
bmdsaXNoPC9sYW5ndWFnZT48L3JlY29yZD48L0NpdGU+PENpdGU+PEF1dGhvcj5LYXJ1cHBhbm5h
bjwvQXV0aG9yPjxZZWFyPjIwMTg8L1llYXI+PFJlY051bT42MzM8L1JlY051bT48cmVjb3JkPjxy
ZWMtbnVtYmVyPjYzMzwvcmVjLW51bWJlcj48Zm9yZWlnbi1rZXlzPjxrZXkgYXBwPSJFTiIgZGIt
aWQ9Ijk5c3B4dHhhanhzYXNiZWZyOTVwZjAwcmZyczAwZXA5dmUyYSIgdGltZXN0YW1wPSIxNjY0
NzM2NTgyIj42MzM8L2tleT48L2ZvcmVpZ24ta2V5cz48cmVmLXR5cGUgbmFtZT0iSm91cm5hbCBB
cnRpY2xlIj4xNzwvcmVmLXR5cGU+PGNvbnRyaWJ1dG9ycz48YXV0aG9ycz48YXV0aG9yPkthcnVw
cGFubmFuLCBBLiBLLjwvYXV0aG9yPjxhdXRob3I+T3ByaWVzc25pZywgVC48L2F1dGhvcj48L2F1
dGhvcnM+PC9jb250cmlidXRvcnM+PHRpdGxlcz48dGl0bGU+TGF3c29uaWEgaW50cmFjZWxsdWxh
cmlzOiBSZXZpc2l0aW5nIHRoZSBkaXNlYXNlIGVjb2xvZ3kgYW5kIGNvbnRyb2wgb2YgdGhpcyBm
YXN0aWRpb3VzIHBhdGhvZ2VuIGluIHBpZ3M8L3RpdGxlPjxzZWNvbmRhcnktdGl0bGU+RnJvbnRp
ZXJzIGluIFZldGVyaW5hcnkgU2NpZW5jZTwvc2Vjb25kYXJ5LXRpdGxlPjxzaG9ydC10aXRsZT5M
YXdzb25pYSBpbnRyYWNlbGx1bGFyaXM6IFJldmlzaXRpbmcgdGhlIGRpc2Vhc2UgZWNvbG9neSBh
bmQgY29udHJvbCBvZiB0aGlzIGZhc3RpZGlvdXMgcGF0aG9nZW4gaW4gcGlnczwvc2hvcnQtdGl0
bGU+PC90aXRsZXM+PHBlcmlvZGljYWw+PGZ1bGwtdGl0bGU+RnJvbnRpZXJzIGluIFZldGVyaW5h
cnkgU2NpZW5jZTwvZnVsbC10aXRsZT48L3BlcmlvZGljYWw+PHZvbHVtZT41PC92b2x1bWU+PG51
bWJlcj5BVUc8L251bWJlcj48a2V5d29yZHM+PGtleXdvcmQ+Q29udHJvbDwva2V5d29yZD48a2V5
d29yZD5HdXQgbWljcm9iaW9tZTwva2V5d29yZD48a2V5d29yZD5MYXdzb25pYSBpbnRyYWNlbGx1
bGFyaXM8L2tleXdvcmQ+PGtleXdvcmQ+TnV0cml0aW9uPC9rZXl3b3JkPjxrZXl3b3JkPlBpZ3M8
L2tleXdvcmQ+PC9rZXl3b3Jkcz48ZGF0ZXM+PHllYXI+MjAxODwveWVhcj48L2RhdGVzPjx3b3Jr
LXR5cGU+UmV2aWV3PC93b3JrLXR5cGU+PHVybHM+PHJlbGF0ZWQtdXJscz48dXJsPmh0dHBzOi8v
d3d3LnNjb3B1cy5jb20vaW53YXJkL3JlY29yZC51cmk/ZWlkPTItczIuMC04NTA1Mjg2NjIxOCZh
bXA7ZG9pPTEwLjMzODklMmZmdmV0cy4yMDE4LjAwMTgxJmFtcDtwYXJ0bmVySUQ9NDAmYW1wO21k
NT0xZDZlNTFmYTYzYzE0MWYzY2ZmOGE1MWI0YjYzOWI5ZDwvdXJsPjwvcmVsYXRlZC11cmxzPjwv
dXJscz48Y3VzdG9tNz4xODE8L2N1c3RvbTc+PGVsZWN0cm9uaWMtcmVzb3VyY2UtbnVtPjEwLjMz
ODkvZnZldHMuMjAxOC4wMDE4MTwvZWxlY3Ryb25pYy1yZXNvdXJjZS1udW0+PHJlbW90ZS1kYXRh
YmFzZS1uYW1lPlNjb3B1czwvcmVtb3RlLWRhdGFiYXNlLW5hbWU+PGxhbmd1YWdlPkVuZ2xpc2g8
L2xhbmd1YWdlPjwvcmVjb3JkPjwvQ2l0ZT48Q2l0ZT48QXV0aG9yPkxhbGzDqHM8L0F1dGhvcj48
WWVhcj4yMDIxPC9ZZWFyPjxSZWNOdW0+NjgyPC9SZWNOdW0+PHJlY29yZD48cmVjLW51bWJlcj42
ODI8L3JlYy1udW1iZXI+PGZvcmVpZ24ta2V5cz48a2V5IGFwcD0iRU4iIGRiLWlkPSI5OXNweHR4
YWp4c2FzYmVmcjk1cGYwMHJmcnMwMGVwOXZlMmEiIHRpbWVzdGFtcD0iMTY2NDczNjU4NCI+Njgy
PC9rZXk+PC9mb3JlaWduLWtleXM+PHJlZi10eXBlIG5hbWU9IkpvdXJuYWwgQXJ0aWNsZSI+MTc8
L3JlZi10eXBlPjxjb250cmlidXRvcnM+PGF1dGhvcnM+PGF1dGhvcj5MYWxsw6hzLCBKLiBQLjwv
YXV0aG9yPjxhdXRob3I+TW9udG95YSwgQy4gQS48L2F1dGhvcj48L2F1dGhvcnM+PC9jb250cmli
dXRvcnM+PHRpdGxlcz48dGl0bGU+RGlldGFyeSBhbHRlcm5hdGl2ZXMgdG8gaW4tZmVlZCBhbnRp
YmlvdGljcywgZ3V0IGJhcnJpZXIgZnVuY3Rpb24gYW5kIGluZmxhbW1hdGlvbiBpbiBwaWdsZXRz
IHBvc3Qtd2VhbmluZzogV2hlcmUgYXJlIHdlIG5vdz88L3RpdGxlPjxzZWNvbmRhcnktdGl0bGU+
QW5pbWFsIEZlZWQgU2NpZW5jZSBhbmQgVGVjaG5vbG9neTwvc2Vjb25kYXJ5LXRpdGxlPjxzaG9y
dC10aXRsZT5EaWV0YXJ5IGFsdGVybmF0aXZlcyB0byBpbi1mZWVkIGFudGliaW90aWNzLCBndXQg
YmFycmllciBmdW5jdGlvbiBhbmQgaW5mbGFtbWF0aW9uIGluIHBpZ2xldHMgcG9zdC13ZWFuaW5n
OiBXaGVyZSBhcmUgd2Ugbm93Pzwvc2hvcnQtdGl0bGU+PC90aXRsZXM+PHBlcmlvZGljYWw+PGZ1
bGwtdGl0bGU+QW5pbWFsIEZlZWQgU2NpZW5jZSBhbmQgVGVjaG5vbG9neTwvZnVsbC10aXRsZT48
L3BlcmlvZGljYWw+PHZvbHVtZT4yNzQ8L3ZvbHVtZT48a2V5d29yZHM+PGtleXdvcmQ+SW4tZmVl
ZCBhbnRpYmlvdGljczwva2V5d29yZD48a2V5d29yZD5JbmZsYW1tYXRpb248L2tleXdvcmQ+PGtl
eXdvcmQ+SW50ZXN0aW5lPC9rZXl3b3JkPjxrZXl3b3JkPlBlcm1lYWJpbGl0eTwva2V5d29yZD48
a2V5d29yZD5XZWFuZWQgcGlnbGV0PC9rZXl3b3JkPjwva2V5d29yZHM+PGRhdGVzPjx5ZWFyPjIw
MjE8L3llYXI+PC9kYXRlcz48d29yay10eXBlPlJldmlldzwvd29yay10eXBlPjx1cmxzPjxyZWxh
dGVkLXVybHM+PHVybD5odHRwczovL3d3dy5zY29wdXMuY29tL2lud2FyZC9yZWNvcmQudXJpP2Vp
ZD0yLXMyLjAtODUxMDA0NDYyNTUmYW1wO2RvaT0xMC4xMDE2JTJmai5hbmlmZWVkc2NpLjIwMjEu
MTE0ODM2JmFtcDtwYXJ0bmVySUQ9NDAmYW1wO21kNT03MzMzMWRmODA2OTk1NjlhMGY5ZTIzMzcz
ZGE3YjAwNDwvdXJsPjwvcmVsYXRlZC11cmxzPjwvdXJscz48Y3VzdG9tNz4xMTQ4MzY8L2N1c3Rv
bTc+PGVsZWN0cm9uaWMtcmVzb3VyY2UtbnVtPjEwLjEwMTYvai5hbmlmZWVkc2NpLjIwMjEuMTE0
ODM2PC9lbGVjdHJvbmljLXJlc291cmNlLW51bT48cmVtb3RlLWRhdGFiYXNlLW5hbWU+U2NvcHVz
PC9yZW1vdGUtZGF0YWJhc2UtbmFtZT48bGFuZ3VhZ2U+RW5nbGlzaDwvbGFuZ3VhZ2U+PC9yZWNv
cmQ+PC9DaXRlPjxDaXRlPjxBdXRob3I+Q2FwcmFydWxvPC9BdXRob3I+PFllYXI+MjAyMTwvWWVh
cj48UmVjTnVtPjExPC9SZWNOdW0+PHJlY29yZD48cmVjLW51bWJlcj4xMTwvcmVjLW51bWJlcj48
Zm9yZWlnbi1rZXlzPjxrZXkgYXBwPSJFTiIgZGItaWQ9Ijk5c3B4dHhhanhzYXNiZWZyOTVwZjAw
cmZyczAwZXA5dmUyYSIgdGltZXN0YW1wPSIxNjU3MjMxNzg1Ij4xMTwva2V5PjwvZm9yZWlnbi1r
ZXlzPjxyZWYtdHlwZSBuYW1lPSJKb3VybmFsIEFydGljbGUiPjE3PC9yZWYtdHlwZT48Y29udHJp
YnV0b3JzPjxhdXRob3JzPjxhdXRob3I+Q2FwcmFydWxvLCBWPC9hdXRob3I+PGF1dGhvcj5HaXJv
bWluaSwgQzwvYXV0aG9yPjxhdXRob3I+Um9zc2ksIEw8L2F1dGhvcj48L2F1dGhvcnM+PC9jb250
cmlidXRvcnM+PHRpdGxlcz48dGl0bGU+Q2hlc3RudXQgYW5kIHF1ZWJyYWNobyB0YW5uaW5zIGlu
IHBpZyBudXRyaXRpb246IFRoZSBlZmZlY3RzIG9uIHBlcmZvcm1hbmNlIGFuZCBpbnRlc3RpbmFs
IGhlYWx0aDwvdGl0bGU+PHNlY29uZGFyeS10aXRsZT5BbmltYWw8L3NlY29uZGFyeS10aXRsZT48
c2hvcnQtdGl0bGU+Q2hlc3RudXQgYW5kIHF1ZWJyYWNobyB0YW5uaW5zIGluIHBpZyBudXRyaXRp
b246IFRoZSBlZmZlY3RzIG9uIHBlcmZvcm1hbmNlIGFuZCBpbnRlc3RpbmFsIGhlYWx0aDwvc2hv
cnQtdGl0bGU+PC90aXRsZXM+PHBlcmlvZGljYWw+PGZ1bGwtdGl0bGU+QW5pbWFsPC9mdWxsLXRp
dGxlPjwvcGVyaW9kaWNhbD48cGFnZXM+MTAwMDY0PC9wYWdlcz48dm9sdW1lPjE1PC92b2x1bWU+
PG51bWJlcj4xPC9udW1iZXI+PGRhdGVzPjx5ZWFyPjIwMjE8L3llYXI+PC9kYXRlcz48aXNibj4x
NzUxLTczMTE8L2lzYm4+PHVybHM+PHJlbGF0ZWQtdXJscz48dXJsPmh0dHBzOi8vd3d3LnNjaWVu
Y2VkaXJlY3QuY29tL3NjaWVuY2UvYXJ0aWNsZS9waWkvUzE3NTE3MzExMjAzMDA2NjU/dmlhJTNE
aWh1YjwvdXJsPjwvcmVsYXRlZC11cmxzPjwvdXJscz48L3JlY29yZD48L0NpdGU+PC9FbmROb3Rl
PgB=
</w:fldData>
              </w:fldChar>
            </w:r>
            <w:r>
              <w:rPr>
                <w:rFonts w:eastAsia="MS Mincho" w:cs="Arial"/>
              </w:rPr>
              <w:instrText xml:space="preserve"> ADDIN EN.CITE.DATA </w:instrText>
            </w:r>
            <w:r>
              <w:rPr>
                <w:rFonts w:eastAsia="MS Mincho" w:cs="Arial"/>
              </w:rPr>
            </w:r>
            <w:r>
              <w:rPr>
                <w:rFonts w:eastAsia="MS Mincho" w:cs="Arial"/>
              </w:rPr>
              <w:fldChar w:fldCharType="end"/>
            </w:r>
            <w:r w:rsidRPr="004C44E5">
              <w:rPr>
                <w:rFonts w:eastAsia="MS Mincho" w:cs="Arial"/>
              </w:rPr>
            </w:r>
            <w:r w:rsidRPr="004C44E5">
              <w:rPr>
                <w:rFonts w:eastAsia="MS Mincho" w:cs="Arial"/>
              </w:rPr>
              <w:fldChar w:fldCharType="separate"/>
            </w:r>
            <w:r w:rsidRPr="004C44E5">
              <w:rPr>
                <w:rFonts w:eastAsia="MS Mincho" w:cs="Arial"/>
                <w:noProof/>
              </w:rPr>
              <w:t>(</w:t>
            </w:r>
            <w:hyperlink w:anchor="_ENREF_65" w:tooltip="Jacobson, 2010 #593" w:history="1">
              <w:r w:rsidR="005F0597" w:rsidRPr="004C44E5">
                <w:rPr>
                  <w:rFonts w:eastAsia="MS Mincho" w:cs="Arial"/>
                  <w:noProof/>
                </w:rPr>
                <w:t>Jacobson et al., 2010</w:t>
              </w:r>
            </w:hyperlink>
            <w:r w:rsidRPr="004C44E5">
              <w:rPr>
                <w:rFonts w:eastAsia="MS Mincho" w:cs="Arial"/>
                <w:noProof/>
              </w:rPr>
              <w:t xml:space="preserve">; </w:t>
            </w:r>
            <w:hyperlink w:anchor="_ENREF_70" w:tooltip="Karuppannan, 2018 #633" w:history="1">
              <w:r w:rsidR="005F0597" w:rsidRPr="004C44E5">
                <w:rPr>
                  <w:rFonts w:eastAsia="MS Mincho" w:cs="Arial"/>
                  <w:noProof/>
                </w:rPr>
                <w:t>Karuppannan &amp; Opriessnig, 2018</w:t>
              </w:r>
            </w:hyperlink>
            <w:r w:rsidRPr="004C44E5">
              <w:rPr>
                <w:rFonts w:eastAsia="MS Mincho" w:cs="Arial"/>
                <w:noProof/>
              </w:rPr>
              <w:t xml:space="preserve">; </w:t>
            </w:r>
            <w:hyperlink w:anchor="_ENREF_24" w:tooltip="Caprarulo, 2021 #11" w:history="1">
              <w:r w:rsidR="005F0597" w:rsidRPr="004C44E5">
                <w:rPr>
                  <w:rFonts w:eastAsia="MS Mincho" w:cs="Arial"/>
                  <w:noProof/>
                </w:rPr>
                <w:t>Caprarulo et al., 2021</w:t>
              </w:r>
            </w:hyperlink>
            <w:r w:rsidRPr="004C44E5">
              <w:rPr>
                <w:rFonts w:eastAsia="MS Mincho" w:cs="Arial"/>
                <w:noProof/>
              </w:rPr>
              <w:t xml:space="preserve">; </w:t>
            </w:r>
            <w:hyperlink w:anchor="_ENREF_76" w:tooltip="Lallès, 2021 #682" w:history="1">
              <w:r w:rsidR="005F0597" w:rsidRPr="004C44E5">
                <w:rPr>
                  <w:rFonts w:eastAsia="MS Mincho" w:cs="Arial"/>
                  <w:noProof/>
                </w:rPr>
                <w:t>Lallès &amp; Montoya, 2021</w:t>
              </w:r>
            </w:hyperlink>
            <w:r w:rsidRPr="004C44E5">
              <w:rPr>
                <w:rFonts w:eastAsia="MS Mincho" w:cs="Arial"/>
                <w:noProof/>
              </w:rPr>
              <w:t>)</w:t>
            </w:r>
            <w:r w:rsidRPr="004C44E5">
              <w:rPr>
                <w:rFonts w:eastAsia="MS Mincho" w:cs="Arial"/>
              </w:rPr>
              <w:fldChar w:fldCharType="end"/>
            </w:r>
          </w:p>
        </w:tc>
      </w:tr>
      <w:tr w:rsidR="00E35797" w:rsidRPr="004C44E5" w14:paraId="591DB261" w14:textId="77777777" w:rsidTr="004F60D1">
        <w:tc>
          <w:tcPr>
            <w:tcW w:w="1985" w:type="dxa"/>
            <w:tcBorders>
              <w:top w:val="single" w:sz="6" w:space="0" w:color="000000"/>
              <w:bottom w:val="single" w:sz="12" w:space="0" w:color="auto"/>
            </w:tcBorders>
          </w:tcPr>
          <w:p w14:paraId="442E97FC" w14:textId="77777777" w:rsidR="00E35797" w:rsidRPr="004C44E5" w:rsidRDefault="00E35797" w:rsidP="00B4537B">
            <w:pPr>
              <w:spacing w:line="276" w:lineRule="auto"/>
              <w:textAlignment w:val="baseline"/>
              <w:rPr>
                <w:rFonts w:eastAsia="MS Mincho" w:cs="Arial"/>
              </w:rPr>
            </w:pPr>
            <w:r w:rsidRPr="004C44E5">
              <w:rPr>
                <w:rFonts w:eastAsia="MS Mincho" w:cs="Arial"/>
              </w:rPr>
              <w:t>Phages</w:t>
            </w:r>
            <w:r w:rsidRPr="004C44E5">
              <w:rPr>
                <w:rFonts w:cs="Arial"/>
              </w:rPr>
              <w:t> </w:t>
            </w:r>
          </w:p>
        </w:tc>
        <w:tc>
          <w:tcPr>
            <w:tcW w:w="1117" w:type="dxa"/>
            <w:gridSpan w:val="2"/>
            <w:tcBorders>
              <w:top w:val="single" w:sz="6" w:space="0" w:color="000000"/>
              <w:bottom w:val="single" w:sz="12" w:space="0" w:color="auto"/>
            </w:tcBorders>
          </w:tcPr>
          <w:p w14:paraId="4A897444" w14:textId="77777777" w:rsidR="00E35797" w:rsidRPr="004C44E5" w:rsidRDefault="00E35797" w:rsidP="00B4537B">
            <w:pPr>
              <w:spacing w:line="276" w:lineRule="auto"/>
              <w:jc w:val="center"/>
              <w:textAlignment w:val="baseline"/>
              <w:rPr>
                <w:rFonts w:eastAsia="MS Mincho" w:cs="Arial"/>
              </w:rPr>
            </w:pPr>
            <w:r w:rsidRPr="004C44E5">
              <w:rPr>
                <w:rFonts w:eastAsia="MS Mincho" w:cs="Arial"/>
              </w:rPr>
              <w:t>5</w:t>
            </w:r>
          </w:p>
        </w:tc>
        <w:tc>
          <w:tcPr>
            <w:tcW w:w="2561" w:type="dxa"/>
            <w:tcBorders>
              <w:top w:val="single" w:sz="6" w:space="0" w:color="000000"/>
              <w:bottom w:val="single" w:sz="12" w:space="0" w:color="auto"/>
            </w:tcBorders>
          </w:tcPr>
          <w:p w14:paraId="163E26C1" w14:textId="3142EFEC" w:rsidR="00E35797" w:rsidRPr="004C44E5" w:rsidRDefault="00E35797" w:rsidP="00B4537B">
            <w:pPr>
              <w:spacing w:line="276" w:lineRule="auto"/>
              <w:jc w:val="center"/>
              <w:textAlignment w:val="baseline"/>
              <w:rPr>
                <w:rFonts w:eastAsia="MS Mincho" w:cs="Arial"/>
              </w:rPr>
            </w:pPr>
            <w:r w:rsidRPr="004C44E5">
              <w:rPr>
                <w:rFonts w:eastAsia="MS Mincho" w:cs="Arial"/>
              </w:rPr>
              <w:fldChar w:fldCharType="begin"/>
            </w:r>
            <w:r>
              <w:rPr>
                <w:rFonts w:eastAsia="MS Mincho" w:cs="Arial"/>
              </w:rPr>
              <w:instrText xml:space="preserve"> ADDIN EN.CITE &lt;EndNote&gt;&lt;Cite&gt;&lt;Author&gt;Zhang&lt;/Author&gt;&lt;Year&gt;2015&lt;/Year&gt;&lt;RecNum&gt;610&lt;/RecNum&gt;&lt;DisplayText&gt;(J. Zhang et al., 2015)&lt;/DisplayText&gt;&lt;record&gt;&lt;rec-number&gt;610&lt;/rec-number&gt;&lt;foreign-keys&gt;&lt;key app="EN" db-id="99spxtxajxsasbefr95pf00rfrs00ep9ve2a" timestamp="1664736582"&gt;610&lt;/key&gt;&lt;/foreign-keys&gt;&lt;ref-type name="Journal Article"&gt;17&lt;/ref-type&gt;&lt;contributors&gt;&lt;authors&gt;&lt;author&gt;Zhang, J.&lt;/author&gt;&lt;author&gt;Li, Z.&lt;/author&gt;&lt;author&gt;Cao, Z.&lt;/author&gt;&lt;author&gt;Wang, L.&lt;/author&gt;&lt;author&gt;Li, X.&lt;/author&gt;&lt;author&gt;Li, S.&lt;/author&gt;&lt;author&gt;Xu, Y.&lt;/author&gt;&lt;/authors&gt;&lt;/contributors&gt;&lt;titles&gt;&lt;title&gt;Bacteriophages as antimicrobial agents against major pathogens in swine: A review&lt;/title&gt;&lt;secondary-title&gt;Journal of Animal Science and Biotechnology&lt;/secondary-title&gt;&lt;short-title&gt;Bacteriophages as antimicrobial agents against major pathogens in swine: A review&lt;/short-title&gt;&lt;/titles&gt;&lt;periodical&gt;&lt;full-title&gt;Journal of Animal Science and Biotechnology&lt;/full-title&gt;&lt;/periodical&gt;&lt;volume&gt;6&lt;/volume&gt;&lt;number&gt;1&lt;/number&gt;&lt;keywords&gt;&lt;keyword&gt;Antibiotic resistance&lt;/keyword&gt;&lt;keyword&gt;Bacteriophage&lt;/keyword&gt;&lt;keyword&gt;Food safety&lt;/keyword&gt;&lt;keyword&gt;Phage therapy&lt;/keyword&gt;&lt;keyword&gt;Swine&lt;/keyword&gt;&lt;keyword&gt;Bacteria (microorganisms)&lt;/keyword&gt;&lt;keyword&gt;Escherichia coli&lt;/keyword&gt;&lt;keyword&gt;Salmonella&lt;/keyword&gt;&lt;keyword&gt;Suidae&lt;/keyword&gt;&lt;/keywords&gt;&lt;dates&gt;&lt;year&gt;2015&lt;/year&gt;&lt;/dates&gt;&lt;work-type&gt;Review&lt;/work-type&gt;&lt;urls&gt;&lt;related-urls&gt;&lt;url&gt;https://www.scopus.com/inward/record.uri?eid=2-s2.0-84939789637&amp;amp;doi=10.1186%2fs40104-015-0039-7&amp;amp;partnerID=40&amp;amp;md5=ac1c1e0444144d2fa65e25a6b171f5b0https://jasbsci.biomedcentral.com/track/pdf/10.1186/s40104-015-0039-7.pdf&lt;/url&gt;&lt;/related-urls&gt;&lt;/urls&gt;&lt;custom7&gt;39&lt;/custom7&gt;&lt;electronic-resource-num&gt;10.1186/s40104-015-0039-7&lt;/electronic-resource-num&gt;&lt;remote-database-name&gt;Scopus&lt;/remote-database-name&gt;&lt;language&gt;English&lt;/language&gt;&lt;/record&gt;&lt;/Cite&gt;&lt;/EndNote&gt;</w:instrText>
            </w:r>
            <w:r w:rsidRPr="004C44E5">
              <w:rPr>
                <w:rFonts w:eastAsia="MS Mincho" w:cs="Arial"/>
              </w:rPr>
              <w:fldChar w:fldCharType="separate"/>
            </w:r>
            <w:r w:rsidRPr="004C44E5">
              <w:rPr>
                <w:rFonts w:eastAsia="MS Mincho" w:cs="Arial"/>
                <w:noProof/>
              </w:rPr>
              <w:t>(</w:t>
            </w:r>
            <w:hyperlink w:anchor="_ENREF_157" w:tooltip="Zhang, 2015 #610" w:history="1">
              <w:r w:rsidR="005F0597" w:rsidRPr="004C44E5">
                <w:rPr>
                  <w:rFonts w:eastAsia="MS Mincho" w:cs="Arial"/>
                  <w:noProof/>
                </w:rPr>
                <w:t>J. Zhang et al., 2015</w:t>
              </w:r>
            </w:hyperlink>
            <w:r w:rsidRPr="004C44E5">
              <w:rPr>
                <w:rFonts w:eastAsia="MS Mincho" w:cs="Arial"/>
                <w:noProof/>
              </w:rPr>
              <w:t>)</w:t>
            </w:r>
            <w:r w:rsidRPr="004C44E5">
              <w:rPr>
                <w:rFonts w:eastAsia="MS Mincho" w:cs="Arial"/>
              </w:rPr>
              <w:fldChar w:fldCharType="end"/>
            </w:r>
          </w:p>
        </w:tc>
        <w:tc>
          <w:tcPr>
            <w:tcW w:w="2837" w:type="dxa"/>
            <w:tcBorders>
              <w:top w:val="single" w:sz="6" w:space="0" w:color="000000"/>
              <w:bottom w:val="single" w:sz="12" w:space="0" w:color="auto"/>
            </w:tcBorders>
          </w:tcPr>
          <w:p w14:paraId="6961699E" w14:textId="03E32860" w:rsidR="00E35797" w:rsidRPr="004C44E5" w:rsidRDefault="00E35797" w:rsidP="00B4537B">
            <w:pPr>
              <w:spacing w:line="276" w:lineRule="auto"/>
              <w:jc w:val="center"/>
              <w:textAlignment w:val="baseline"/>
              <w:rPr>
                <w:rFonts w:eastAsia="MS Mincho" w:cs="Arial"/>
              </w:rPr>
            </w:pPr>
            <w:r w:rsidRPr="004C44E5">
              <w:rPr>
                <w:rFonts w:eastAsia="MS Mincho" w:cs="Arial"/>
              </w:rPr>
              <w:fldChar w:fldCharType="begin">
                <w:fldData xml:space="preserve">PEVuZE5vdGU+PENpdGU+PEF1dGhvcj5HaWdhbnRlPC9BdXRob3I+PFllYXI+MjAxOTwvWWVhcj48
UmVjTnVtPjY0MzwvUmVjTnVtPjxEaXNwbGF5VGV4dD4oR2lnYW50ZSAmYW1wOyBBdHRlcmJ1cnks
IDIwMTk7IE8mYXBvcztTdWxsaXZhbiBldCBhbC4sIDIwMTk7IERlYyBldCBhbC4sIDIwMjA7IEJv
bmV0dGkgZXQgYWwuLCAyMDIxKTwvRGlzcGxheVRleHQ+PHJlY29yZD48cmVjLW51bWJlcj42NDM8
L3JlYy1udW1iZXI+PGZvcmVpZ24ta2V5cz48a2V5IGFwcD0iRU4iIGRiLWlkPSI5OXNweHR4YWp4
c2FzYmVmcjk1cGYwMHJmcnMwMGVwOXZlMmEiIHRpbWVzdGFtcD0iMTY2NDczNjU4MyI+NjQzPC9r
ZXk+PC9mb3JlaWduLWtleXM+PHJlZi10eXBlIG5hbWU9IkpvdXJuYWwgQXJ0aWNsZSI+MTc8L3Jl
Zi10eXBlPjxjb250cmlidXRvcnM+PGF1dGhvcnM+PGF1dGhvcj5HaWdhbnRlLCBBLjwvYXV0aG9y
PjxhdXRob3I+QXR0ZXJidXJ5LCBSLiBKLjwvYXV0aG9yPjwvYXV0aG9ycz48L2NvbnRyaWJ1dG9y
cz48YXV0aC1hZGRyZXNzPltHaWdhbnRlLCBBZHJpYW5vfEF0dGVyYnVyeSwgUm9iZXJ0IEouXSBV
bml2IE5vdHRpbmdoYW0sIFNjaCBWZXQgTWVkICZhbXA7IFNjaSwgTG91Z2hib3JvdWdoIExFMTIg
NVJELCBMZWljcywgRW5nbGFuZC4gQXR0ZXJidXJ5LCBSSiAoY29ycmVzcG9uZGluZyBhdXRob3Ip
LCBVbml2IE5vdHRpbmdoYW0sIFNjaCBWZXQgTWVkICZhbXA7IFNjaSwgTG91Z2hib3JvdWdoIExF
MTIgNVJELCBMZWljcywgRW5nbGFuZC4gcm9iZXJ0LmF0dGVyYnVyeUBub3R0aW5naGFtLmFjLnVr
PC9hdXRoLWFkZHJlc3M+PHRpdGxlcz48dGl0bGU+VmV0ZXJpbmFyeSB1c2Ugb2YgYmFjdGVyaW9w
aGFnZSB0aGVyYXB5IGluIGludGVuc2l2ZWx5LXJlYXJlZCBsaXZlc3RvY2s8L3RpdGxlPjxzZWNv
bmRhcnktdGl0bGU+Vmlyb2xvZ3kgSm91cm5hbDwvc2Vjb25kYXJ5LXRpdGxlPjxhbHQtdGl0bGU+
Vmlyb2wuIEouPC9hbHQtdGl0bGU+PHNob3J0LXRpdGxlPlZldGVyaW5hcnkgdXNlIG9mIGJhY3Rl
cmlvcGhhZ2UgdGhlcmFweSBpbiBpbnRlbnNpdmVseS1yZWFyZWQgbGl2ZXN0b2NrPC9zaG9ydC10
aXRsZT48L3RpdGxlcz48cGVyaW9kaWNhbD48ZnVsbC10aXRsZT5WaXJvbG9neSBKb3VybmFsPC9m
dWxsLXRpdGxlPjxhYmJyLTE+Vmlyb2wuIEouPC9hYmJyLTE+PC9wZXJpb2RpY2FsPjxhbHQtcGVy
aW9kaWNhbD48ZnVsbC10aXRsZT5WaXJvbG9neSBKb3VybmFsPC9mdWxsLXRpdGxlPjxhYmJyLTE+
Vmlyb2wuIEouPC9hYmJyLTE+PC9hbHQtcGVyaW9kaWNhbD48cGFnZXM+OTwvcGFnZXM+PHZvbHVt
ZT4xNjwvdm9sdW1lPjxudW1iZXI+MTwvbnVtYmVyPjxrZXl3b3Jkcz48a2V5d29yZD5CYWN0ZXJp
b3BoYWdlPC9rZXl3b3JkPjxrZXl3b3JkPlpvb25vdGljPC9rZXl3b3JkPjxrZXl3b3JkPlBoYWdl
IHRoZXJhcHk8L2tleXdvcmQ+PGtleXdvcmQ+Y2FtcHlsb2JhY3Rlci1qZWp1bmkgY29sb25pemF0
aW9uPC9rZXl3b3JkPjxrZXl3b3JkPnJlZHVjZSBzYWxtb25lbGxhIGNvbG9uaXphdGlvbjwva2V5
d29yZD48a2V5d29yZD5lc2NoZXJpY2hpYS1jb2xpIGRpYXJyaGVhPC9rZXl3b3JkPjxrZXl3b3Jk
PmNsb3N0cmlkaXVtLXBlcmZyaW5nZW5zPC9rZXl3b3JkPjxrZXl3b3JkPmJyb2lsZXItY2hpY2tl
bnM8L2tleXdvcmQ+PGtleXdvcmQ+ZW5jYXBzdWxhdGVkIGJhY3RlcmlvcGhhZ2VzPC9rZXl3b3Jk
PjxrZXl3b3JkPmVudGVyaXRpZGlzIGluZmVjdGlvbjwva2V5d29yZD48a2V5d29yZD5uZWNyb3Rp
YyBlbnRlcml0aXM8L2tleXdvcmQ+PGtleXdvcmQ+cGhhZ2UgdGhlcmFweTwva2V5d29yZD48a2V5
d29yZD5jb2xpYmFjaWxsb3Npczwva2V5d29yZD48a2V5d29yZD5WaXJvbG9neTwva2V5d29yZD48
L2tleXdvcmRzPjxkYXRlcz48eWVhcj4yMDE5PC95ZWFyPjxwdWItZGF0ZXM+PGRhdGU+RGVjPC9k
YXRlPjwvcHViLWRhdGVzPjwvZGF0ZXM+PGFjY2Vzc2lvbi1udW0+V09TOjAwMDUwMjc0MDcwMDAw
MjwvYWNjZXNzaW9uLW51bT48d29yay10eXBlPlJldmlldzwvd29yay10eXBlPjx1cmxzPjxyZWxh
dGVkLXVybHM+PHVybD4mbHQ7R28gdG8gSVNJJmd0OzovL1dPUzowMDA1MDI3NDA3MDAwMDJodHRw
czovL3Zpcm9sb2d5ai5iaW9tZWRjZW50cmFsLmNvbS90cmFjay9wZGYvMTAuMTE4Ni9zMTI5ODUt
MDE5LTEyNjAtMy5wZGY8L3VybD48L3JlbGF0ZWQtdXJscz48L3VybHM+PGN1c3RvbTc+MTU1PC9j
dXN0b203PjxlbGVjdHJvbmljLXJlc291cmNlLW51bT4xMC4xMTg2L3MxMjk4NS0wMTktMTI2MC0z
PC9lbGVjdHJvbmljLXJlc291cmNlLW51bT48bGFuZ3VhZ2U+RW5nbGlzaDwvbGFuZ3VhZ2U+PC9y
ZWNvcmQ+PC9DaXRlPjxDaXRlPjxBdXRob3I+Qm9uZXR0aTwvQXV0aG9yPjxZZWFyPjIwMjE8L1ll
YXI+PFJlY051bT4xMDM8L1JlY051bT48cmVjb3JkPjxyZWMtbnVtYmVyPjEwMzwvcmVjLW51bWJl
cj48Zm9yZWlnbi1rZXlzPjxrZXkgYXBwPSJFTiIgZGItaWQ9Ijk5c3B4dHhhanhzYXNiZWZyOTVw
ZjAwcmZyczAwZXA5dmUyYSIgdGltZXN0YW1wPSIxNjU3MjMxNzg1Ij4xMDM8L2tleT48L2ZvcmVp
Z24ta2V5cz48cmVmLXR5cGUgbmFtZT0iSm91cm5hbCBBcnRpY2xlIj4xNzwvcmVmLXR5cGU+PGNv
bnRyaWJ1dG9ycz48YXV0aG9ycz48YXV0aG9yPkJvbmV0dGksIEEuPC9hdXRob3I+PGF1dGhvcj5U
dWdub2xpLCBCLjwvYXV0aG9yPjxhdXRob3I+UGl2YSwgQS48L2F1dGhvcj48YXV0aG9yPkdyaWxs
aSwgRS48L2F1dGhvcj48L2F1dGhvcnM+PC9jb250cmlidXRvcnM+PGF1dGgtYWRkcmVzcz5bQm9u
ZXR0aSwgQW5kcmVhOyBQaXZhLCBBbmRyZWE7IEdyaWxsaSwgRXN0ZXJdIFVuaXYgQm9sb2duYSwg
RGlwYXJ0aW1lbnRvIFNjaSBNZWQgVmV0IERJTUVWRVQsIFZpYSBUb2xhcmEgNTAsIEktNDAwNjQg
T3p6YW5vIERlbGxlbWlsaWEsIEJPLCBJdGFseS4gW1R1Z25vbGksIEJlbmVkZXR0YTsgUGl2YSwg
QW5kcmVhXSBWZXRhZ3JvIFNwQSwgVmlhIFBvcnJvIDIsIEktNDIxMjQgUmVnZ2lvIEVtaWxpYSwg
SXRhbHkuIFtHcmlsbGksIEVzdGVyXSBWZXRhZ3JvIEluYywgMTE2IFcgSmFja3NvbiBCbHZkLFN1
aXRlIDMyMCwgQ2hpY2FnbywgSUwgNjA2MDQgVVNBLiYjeEQ7R3JpbGxpLCBFIChjb3JyZXNwb25k
aW5nIGF1dGhvciksIFVuaXYgQm9sb2duYSwgRGlwYXJ0aW1lbnRvIFNjaSBNZWQgVmV0IERJTUVW
RVQsIFZpYSBUb2xhcmEgNTAsIEktNDAwNjQgT3p6YW5vIERlbGxlbWlsaWEsIEJPLCBJdGFseS47
IEdyaWxsaSwgRSAoY29ycmVzcG9uZGluZyBhdXRob3IpLCBWZXRhZ3JvIEluYywgMTE2IFcgSmFj
a3NvbiBCbHZkLFN1aXRlIDMyMCwgQ2hpY2FnbywgSUwgNjA2MDQgVVNBLiYjeEQ7YW5kcmVhLmJv
bmV0dGkxNUB1bmliby5pdDsgYmVuZWRldHRhLnR1Z25vbGlAdmV0YWdyby5jb207IGFuZHJlYS5w
aXZhQHVuaWJvLml0OyBlc3Rlci5ncmlsbGlAdW5pYm8uaXQ8L2F1dGgtYWRkcmVzcz48dGl0bGVz
Pjx0aXRsZT5Ub3dhcmRzIFplcm8gWmluYyBPeGlkZTogRmVlZGluZyBTdHJhdGVnaWVzIHRvIE1h
bmFnZSBQb3N0LVdlYW5pbmcgRGlhcnJoZWEgaW4gUGlnbGV0czwvdGl0bGU+PHNlY29uZGFyeS10
aXRsZT5BbmltYWxzPC9zZWNvbmRhcnktdGl0bGU+PGFsdC10aXRsZT5BbmltYWxzPC9hbHQtdGl0
bGU+PHNob3J0LXRpdGxlPlRvd2FyZHMgWmVybyBaaW5jIE94aWRlOiBGZWVkaW5nIFN0cmF0ZWdp
ZXMgdG8gTWFuYWdlIFBvc3QtV2VhbmluZyBEaWFycmhlYSBpbiBQaWdsZXRzPC9zaG9ydC10aXRs
ZT48L3RpdGxlcz48cGVyaW9kaWNhbD48ZnVsbC10aXRsZT5BbmltYWxzPC9mdWxsLXRpdGxlPjwv
cGVyaW9kaWNhbD48YWx0LXBlcmlvZGljYWw+PGZ1bGwtdGl0bGU+QW5pbWFsczwvZnVsbC10aXRs
ZT48L2FsdC1wZXJpb2RpY2FsPjxwYWdlcz4yNDwvcGFnZXM+PHZvbHVtZT4xMTwvdm9sdW1lPjxu
dW1iZXI+MzwvbnVtYmVyPjxrZXl3b3Jkcz48a2V5d29yZD56aW5jIG94aWRlPC9rZXl3b3JkPjxr
ZXl3b3JkPnBvc3Qtd2VhbmluZyBkaWFycmhlYTwva2V5d29yZD48a2V5d29yZD5Fc2NoZXJpY2hp
YSBjb2xpIEY0PC9rZXl3b3JkPjxrZXl3b3JkPks4ODwva2V5d29yZD48a2V5d29yZD5FVEVDPC9r
ZXl3b3JkPjxrZXl3b3JkPnBpZ2xldDwva2V5d29yZD48a2V5d29yZD5waWcgbnV0cml0aW9uPC9r
ZXl3b3JkPjxrZXl3b3JkPndlYW5pbmc8L2tleXdvcmQ+PGtleXdvcmQ+ZW50ZXJvdG94aWdlbmlj
IGVzY2hlcmljaGlhLWNvbGk8L2tleXdvcmQ+PGtleXdvcmQ+c3ByYXktZHJpZWQgcGxhc21hPC9r
ZXl3b3JkPjxrZXl3b3JkPmVhcmx5LXdlYW5lZCBwaWdzPC9rZXl3b3JkPjxrZXl3b3JkPmltcHJv
dmVzIGdyb3d0aC1wZXJmb3JtYW5jZTwva2V5d29yZD48a2V5d29yZD5zbWFsbC1pbnRlc3RpbmFs
IG1vcnBob2xvZ3k8L2tleXdvcmQ+PGtleXdvcmQ+ZmVkPC9rZXl3b3JkPjxrZXl3b3JkPnBoYXJt
YWNvbG9naWNhbCBsZXZlbHM8L2tleXdvcmQ+PGtleXdvcmQ+bmF0dXJlLWlkZW50aWNhbCBjb21w
b3VuZHM8L2tleXdvcmQ+PGtleXdvcmQ+ZWdnLXlvbGsgYW50aWJvZGllczwva2V5d29yZD48a2V5
d29yZD5sb3ctcHJvdGVpbiBkaWV0czwva2V5d29yZD48a2V5d29yZD5vcmdhbmljLWFjaWRzPC9r
ZXl3b3JkPjxrZXl3b3JkPkFncmljdWx0dXJlPC9rZXl3b3JkPjxrZXl3b3JkPlZldGVyaW5hcnkg
U2NpZW5jZXM8L2tleXdvcmQ+PGtleXdvcmQ+Wm9vbG9neTwva2V5d29yZD48L2tleXdvcmRzPjxk
YXRlcz48eWVhcj4yMDIxPC95ZWFyPjxwdWItZGF0ZXM+PGRhdGU+TWFyPC9kYXRlPjwvcHViLWRh
dGVzPjwvZGF0ZXM+PGlzYm4+MjA3Ni0yNjE1PC9pc2JuPjxhY2Nlc3Npb24tbnVtPldPUzowMDA2
MzMxODQ3MDAwMDE8L2FjY2Vzc2lvbi1udW0+PHdvcmstdHlwZT5SZXZpZXc8L3dvcmstdHlwZT48
dXJscz48cmVsYXRlZC11cmxzPjx1cmw+PHN0eWxlIGZhY2U9InVuZGVybGluZSIgZm9udD0iZGVm
YXVsdCIgc2l6ZT0iMTAwJSI+Jmx0O0dvIHRvIElTSSZndDs6Ly9XT1M6MDAwNjMzMTg0NzAwMDAx
PC9zdHlsZT48L3VybD48dXJsPmh0dHBzOi8vbWRwaS1yZXMuY29tL2RfYXR0YWNobWVudC9hbmlt
YWxzL2FuaW1hbHMtMTEtMDA2NDIvYXJ0aWNsZV9kZXBsb3kvYW5pbWFscy0xMS0wMDY0Mi12Mi5w
ZGY/dmVyc2lvbj0xNjE0ODQwNTQzPC91cmw+PC9yZWxhdGVkLXVybHM+PC91cmxzPjxjdXN0b203
PjY0MjwvY3VzdG9tNz48ZWxlY3Ryb25pYy1yZXNvdXJjZS1udW0+MTAuMzM5MC9hbmkxMTAzMDY0
MjwvZWxlY3Ryb25pYy1yZXNvdXJjZS1udW0+PGxhbmd1YWdlPkVuZ2xpc2g8L2xhbmd1YWdlPjwv
cmVjb3JkPjwvQ2l0ZT48Q2l0ZT48QXV0aG9yPkRlYzwvQXV0aG9yPjxZZWFyPjIwMjA8L1llYXI+
PFJlY051bT4yMzwvUmVjTnVtPjxyZWNvcmQ+PHJlYy1udW1iZXI+MjM8L3JlYy1udW1iZXI+PGZv
cmVpZ24ta2V5cz48a2V5IGFwcD0iRU4iIGRiLWlkPSI5OXNweHR4YWp4c2FzYmVmcjk1cGYwMHJm
cnMwMGVwOXZlMmEiIHRpbWVzdGFtcD0iMTY1NzIzMTc4NSI+MjM8L2tleT48L2ZvcmVpZ24ta2V5
cz48cmVmLXR5cGUgbmFtZT0iSm91cm5hbCBBcnRpY2xlIj4xNzwvcmVmLXR5cGU+PGNvbnRyaWJ1
dG9ycz48YXV0aG9ycz48YXV0aG9yPkRlYywgTS48L2F1dGhvcj48YXV0aG9yPldlcm5pY2tpLCBB
LjwvYXV0aG9yPjxhdXRob3I+VXJiYW4tQ2htaWVsLCBSLjwvYXV0aG9yPjwvYXV0aG9ycz48L2Nv
bnRyaWJ1dG9ycz48dGl0bGVzPjx0aXRsZT5FZmZpY2FjeSBvZiBleHBlcmltZW50YWwgcGhhZ2Ug
dGhlcmFwaWVzIGluIGxpdmVzdG9jazwvdGl0bGU+PHNlY29uZGFyeS10aXRsZT5BbmltYWwgSGVh
bHRoIFJlc2VhcmNoIFJldmlld3M8L3NlY29uZGFyeS10aXRsZT48c2hvcnQtdGl0bGU+RWZmaWNh
Y3kgb2YgZXhwZXJpbWVudGFsIHBoYWdlIHRoZXJhcGllcyBpbiBsaXZlc3RvY2s8L3Nob3J0LXRp
dGxlPjwvdGl0bGVzPjxwZXJpb2RpY2FsPjxmdWxsLXRpdGxlPkFuaW1hbCBIZWFsdGggUmVzZWFy
Y2ggUmV2aWV3czwvZnVsbC10aXRsZT48L3BlcmlvZGljYWw+PHBhZ2VzPjY5LTgzPC9wYWdlcz48
dm9sdW1lPjIxPC92b2x1bWU+PG51bWJlcj4xPC9udW1iZXI+PGtleXdvcmRzPjxrZXl3b3JkPmV4
cGVyaW1lbnRhbCB0aGVyYXBpZXM8L2tleXdvcmQ+PGtleXdvcmQ+S2V5IHdvcmRzIEJhY3Rlcmlv
cGhhZ2VzPC9rZXl3b3JkPjxrZXl3b3JkPmxpdmVzdG9jazwva2V5d29yZD48a2V5d29yZD5wYXRo
b2dlbnM8L2tleXdvcmQ+PGtleXdvcmQ+YW50aWJpb3RpYyBhZ2VudDwva2V5d29yZD48a2V5d29y
ZD5wbGFudCBtZWRpY2luYWwgcHJvZHVjdDwva2V5d29yZD48a2V5d29yZD5wcmViaW90aWMgYWdl
bnQ8L2tleXdvcmQ+PGtleXdvcmQ+dGV0cmFjeWNsaW5lPC9rZXl3b3JkPjxrZXl3b3JkPnRyaW1l
dGhvcHJpbTwva2V5d29yZD48a2V5d29yZD52YW5jb215Y2luPC9rZXl3b3JkPjxrZXl3b3JkPnZp
cnVsZW5jZSBmYWN0b3I8L2tleXdvcmQ+PGtleXdvcmQ+YW50aWluZmVjdGl2ZSBhZ2VudDwva2V5
d29yZD48a2V5d29yZD5hbnRpYmlvdGljIHJlc2lzdGFuY2U8L2tleXdvcmQ+PGtleXdvcmQ+YW50
aW1pY3JvYmlhbCBhY3Rpdml0eTwva2V5d29yZD48a2V5d29yZD5iYWN0ZXJpYWwgY29sb25pemF0
aW9uPC9rZXl3b3JkPjxrZXl3b3JkPmJhY3RlcmlhbCBncm93dGg8L2tleXdvcmQ+PGtleXdvcmQ+
YmFjdGVyaWFsIGluZmVjdGlvbjwva2V5d29yZD48a2V5d29yZD5iYWN0ZXJpb3BoYWdlPC9rZXl3
b3JkPjxrZXl3b3JkPmJhY3Rlcml1bSBjb250YW1pbmF0aW9uPC9rZXl3b3JkPjxrZXl3b3JkPkJp
Zmlkb2JhY3Rlcml1bSBiaWZpZHVtPC9rZXl3b3JkPjxrZXl3b3JkPmJpb2ZpbG08L2tleXdvcmQ+
PGtleXdvcmQ+Q2xvc3RyaWRpdW0gcGVyZnJpbmdlbnM8L2tleXdvcmQ+PGtleXdvcmQ+ZHlzdXJp
YTwva2V5d29yZD48a2V5d29yZD5lY290b3hpY2l0eTwva2V5d29yZD48a2V5d29yZD5FbnRlcm9j
b2NjdXMgZmFlY2l1bTwva2V5d29yZD48a2V5d29yZD5lbnRlcm90b3hpZ2VuaWMgRXNjaGVyaWNo
aWEgY29saTwva2V5d29yZD48a2V5d29yZD5Fc2NoZXJpY2hpYSBjb2xpPC9rZXl3b3JkPjxrZXl3
b3JkPmZvb2Qgc2FmZXR5PC9rZXl3b3JkPjxrZXl3b3JkPmhvc3QgcGF0aG9nZW4gaW50ZXJhY3Rp
b248L2tleXdvcmQ+PGtleXdvcmQ+TGFjdG9iYWNpbGx1cyBwbGFudGFydW08L2tleXdvcmQ+PGtl
eXdvcmQ+TGFjdG9iYWNpbGx1cyByaGFtbm9zdXM8L2tleXdvcmQ+PGtleXdvcmQ+TGlzdGVyaWEg
bW9ub2N5dG9nZW5lczwva2V5d29yZD48a2V5d29yZD5tYXN0aXRpczwva2V5d29yZD48a2V5d29y
ZD5taXhlZCBpbmZlY3Rpb248L2tleXdvcmQ+PGtleXdvcmQ+bm9uaHVtYW48L2tleXdvcmQ+PGtl
eXdvcmQ+cGhhZ2UgdGhlcmFweTwva2V5d29yZD48a2V5d29yZD5Qcm90ZW9iYWN0ZXJpYTwva2V5
d29yZD48a2V5d29yZD5yZXRhaW5lZCBwbGFjZW50YTwva2V5d29yZD48a2V5d29yZD5SZXZpZXc8
L2tleXdvcmQ+PGtleXdvcmQ+U2FsbW9uZWxsYSBlbnRlcmljYSBzZXJvdmFyIFR5cGhpbXVyaXVt
PC9rZXl3b3JkPjxrZXl3b3JkPnNhbG1vbmVsbG9zaXM8L2tleXdvcmQ+PGtleXdvcmQ+c2VwdGlj
IHNob2NrPC9rZXl3b3JkPjxrZXl3b3JkPnNoaWdlbGxvc2lzPC9rZXl3b3JkPjxrZXl3b3JkPnZl
bnRpbGF0b3IgYXNzb2NpYXRlZCBwbmV1bW9uaWE8L2tleXdvcmQ+PGtleXdvcmQ+YW5pbWFsPC9r
ZXl3b3JkPjxrZXl3b3JkPmV4cGVyaW1lbnRhbCB0aGVyYXB5PC9rZXl3b3JkPjxrZXl3b3JkPm11
bHRpZHJ1ZyByZXNpc3RhbmNlPC9rZXl3b3JkPjxrZXl3b3JkPnZldGVyaW5hcnkgbWVkaWNpbmU8
L2tleXdvcmQ+PGtleXdvcmQ+QW5pbWFsczwva2V5d29yZD48a2V5d29yZD5BbnRpLUJhY3Rlcmlh
bCBBZ2VudHM8L2tleXdvcmQ+PGtleXdvcmQ+QmFjdGVyaWFsIEluZmVjdGlvbnM8L2tleXdvcmQ+
PGtleXdvcmQ+RHJ1ZyBSZXNpc3RhbmNlLCBNdWx0aXBsZSwgQmFjdGVyaWFsPC9rZXl3b3JkPjxr
ZXl3b3JkPlRoZXJhcGllcywgSW52ZXN0aWdhdGlvbmFsPC9rZXl3b3JkPjwva2V5d29yZHM+PGRh
dGVzPjx5ZWFyPjIwMjA8L3llYXI+PC9kYXRlcz48d29yay10eXBlPlJldmlldzwvd29yay10eXBl
Pjx1cmxzPjxyZWxhdGVkLXVybHM+PHVybD5odHRwczovL3d3dy5zY29wdXMuY29tL2lud2FyZC9y
ZWNvcmQudXJpP2VpZD0yLXMyLjAtODUwOTA5ODgxMzcmYW1wO2RvaT0xMC4xMDE3JTJmUzE0NjYy
NTIzMTkwMDAxNjEmYW1wO3BhcnRuZXJJRD00MCZhbXA7bWQ1PTQ3ZGMyNTdlYTNiMmU0YzY3Yzlj
OTc2YmFlMWExMTlmPC91cmw+PHVybD5odHRwczovL3d3dy5jYW1icmlkZ2Uub3JnL2NvcmUvc2Vy
dmljZXMvYW9wLWNhbWJyaWRnZS1jb3JlL2NvbnRlbnQvdmlldy80RTg5NEQxNUU2NzAxQzk1Q0ZD
QzkxMUMzREE5QzE5My9TMTQ2NjI1MjMxOTAwMDE2MWEucGRmL2Rpdi1jbGFzcy10aXRsZS1lZmZp
Y2FjeS1vZi1leHBlcmltZW50YWwtcGhhZ2UtdGhlcmFwaWVzLWluLWxpdmVzdG9jay1kaXYucGRm
PC91cmw+PC9yZWxhdGVkLXVybHM+PC91cmxzPjxlbGVjdHJvbmljLXJlc291cmNlLW51bT4xMC4x
MDE3L1MxNDY2MjUyMzE5MDAwMTYxPC9lbGVjdHJvbmljLXJlc291cmNlLW51bT48cmVtb3RlLWRh
dGFiYXNlLW5hbWU+U2NvcHVzPC9yZW1vdGUtZGF0YWJhc2UtbmFtZT48bGFuZ3VhZ2U+RW5nbGlz
aDwvbGFuZ3VhZ2U+PC9yZWNvcmQ+PC9DaXRlPjxDaXRlPjxBdXRob3I+TyZhcG9zO1N1bGxpdmFu
PC9BdXRob3I+PFllYXI+MjAxOTwvWWVhcj48UmVjTnVtPjY0NzwvUmVjTnVtPjxyZWNvcmQ+PHJl
Yy1udW1iZXI+NjQ3PC9yZWMtbnVtYmVyPjxmb3JlaWduLWtleXM+PGtleSBhcHA9IkVOIiBkYi1p
ZD0iOTlzcHh0eGFqeHNhc2JlZnI5NXBmMDByZnJzMDBlcDl2ZTJhIiB0aW1lc3RhbXA9IjE2NjQ3
MzY1ODMiPjY0Nzwva2V5PjwvZm9yZWlnbi1rZXlzPjxyZWYtdHlwZSBuYW1lPSJKb3VybmFsIEFy
dGljbGUiPjE3PC9yZWYtdHlwZT48Y29udHJpYnV0b3JzPjxhdXRob3JzPjxhdXRob3I+TyZhcG9z
O1N1bGxpdmFuLCBMLjwvYXV0aG9yPjxhdXRob3I+Qm9sdG9uLCBELjwvYXV0aG9yPjxhdXRob3I+
TWNBdWxpZmZlLCBPLjwvYXV0aG9yPjxhdXRob3I+Q29mZmV5LCBBLjwvYXV0aG9yPjwvYXV0aG9y
cz48L2NvbnRyaWJ1dG9ycz48dGl0bGVzPjx0aXRsZT5CYWN0ZXJpb3BoYWdlcyBpbiBGb29kIEFw
cGxpY2F0aW9uczogRnJvbSBGb2UgdG8gRnJpZW5kPC90aXRsZT48c2Vjb25kYXJ5LXRpdGxlPkFu
bnVhbCBSZXZpZXcgb2YgRm9vZCBTY2llbmNlIGFuZCBUZWNobm9sb2d5PC9zZWNvbmRhcnktdGl0
bGU+PHNob3J0LXRpdGxlPkJhY3RlcmlvcGhhZ2VzIGluIEZvb2QgQXBwbGljYXRpb25zOiBGcm9t
IEZvZSB0byBGcmllbmQ8L3Nob3J0LXRpdGxlPjwvdGl0bGVzPjxwZXJpb2RpY2FsPjxmdWxsLXRp
dGxlPkFubnVhbCBSZXZpZXcgb2YgRm9vZCBTY2llbmNlIGFuZCBUZWNobm9sb2d5PC9mdWxsLXRp
dGxlPjwvcGVyaW9kaWNhbD48cGFnZXM+MTUxLTE3MjwvcGFnZXM+PHZvbHVtZT4xMDwvdm9sdW1l
PjxrZXl3b3Jkcz48a2V5d29yZD5CYWN0ZXJpb3BoYWdlczwva2V5d29yZD48a2V5d29yZD5iaW9j
b250cm9sPC9rZXl3b3JkPjxrZXl3b3JkPmZvb2Q8L2tleXdvcmQ+PGtleXdvcmQ+cGF0aG9nZW4g
ZGV0ZWN0aW9uPC9rZXl3b3JkPjxrZXl3b3JkPnBhdGhvZ2VuaWNpdHk8L2tleXdvcmQ+PGtleXdv
cmQ+cGhhZ2VzPC9rZXl3b3JkPjxrZXl3b3JkPkFuaW1hbHM8L2tleXdvcmQ+PGtleXdvcmQ+QmFj
dGVyaWE8L2tleXdvcmQ+PGtleXdvcmQ+Rm9vZCBtaWNyb2Jpb2xvZ3k8L2tleXdvcmQ+PGtleXdv
cmQ+Rm9vZCBwcm9kdWN0czwva2V5d29yZD48a2V5d29yZD5Mb3NzZXM8L2tleXdvcmQ+PGtleXdv
cmQ+TW9sZWN1bGFyIGJpb2xvZ3k8L2tleXdvcmQ+PGtleXdvcmQ+RXZvbHV0aW9uYXJ5IHBlcnNw
ZWN0aXZlPC9rZXl3b3JkPjxrZXl3b3JkPkZvb2QgYXBwbGljYXRpb25zPC9rZXl3b3JkPjxrZXl3
b3JkPkZvb2QgZmVybWVudGF0aW9uPC9rZXl3b3JkPjxrZXl3b3JkPkluZmVjdGlvdXMgZGlzZWFz
ZTwva2V5d29yZD48a2V5d29yZD5NaWNyb2Jpb2xvZ2ljYWwgc2FmZXR5PC9rZXl3b3JkPjxrZXl3
b3JkPlN0YXJ0ZXIgY3VsdHVyZXM8L2tleXdvcmQ+PGtleXdvcmQ+U3BvaWxhZ2U8L2tleXdvcmQ+
PGtleXdvcmQ+YW5pbWFsPC9rZXl3b3JkPjxrZXl3b3JkPmJhY3RlcmlvcGhhZ2U8L2tleXdvcmQ+
PGtleXdvcmQ+YmFjdGVyaXVtPC9rZXl3b3JkPjxrZXl3b3JkPmNyb3A8L2tleXdvcmQ+PGtleXdv
cmQ+Zm9vZCBjb250cm9sPC9rZXl3b3JkPjxrZXl3b3JkPmdlbmV0aWNzPC9rZXl3b3JkPjxrZXl3
b3JkPmlzb2xhdGlvbiBhbmQgcHVyaWZpY2F0aW9uPC9rZXl3b3JkPjxrZXl3b3JkPnZpcnVsZW5j
ZTwva2V5d29yZD48a2V5d29yZD52aXJ1cyBnZW5lPC9rZXl3b3JkPjxrZXl3b3JkPkNyb3BzLCBB
Z3JpY3VsdHVyYWw8L2tleXdvcmQ+PGtleXdvcmQ+R2VuZXMsIFZpcmFsPC9rZXl3b3JkPjwva2V5
d29yZHM+PGRhdGVzPjx5ZWFyPjIwMTk8L3llYXI+PC9kYXRlcz48d29yay10eXBlPlJldmlldzwv
d29yay10eXBlPjx1cmxzPjxyZWxhdGVkLXVybHM+PHVybD5odHRwczovL3d3dy5zY29wdXMuY29t
L2lud2FyZC9yZWNvcmQudXJpP2VpZD0yLXMyLjAtODUwNjM0MTE3MTUmYW1wO2RvaT0xMC4xMTQ2
JTJmYW5udXJldi1mb29kLTAzMjgxOC0xMjE3NDcmYW1wO3BhcnRuZXJJRD00MCZhbXA7bWQ1PTMy
MjU0ZWZjNGRmYmZmNDM3NWQzYjdiNGUxMDE2YjY2PC91cmw+PC9yZWxhdGVkLXVybHM+PC91cmxz
PjxlbGVjdHJvbmljLXJlc291cmNlLW51bT4xMC4xMTQ2L2FubnVyZXYtZm9vZC0wMzI4MTgtMTIx
NzQ3PC9lbGVjdHJvbmljLXJlc291cmNlLW51bT48cmVtb3RlLWRhdGFiYXNlLW5hbWU+U2NvcHVz
PC9yZW1vdGUtZGF0YWJhc2UtbmFtZT48bGFuZ3VhZ2U+RW5nbGlzaDwvbGFuZ3VhZ2U+PC9yZWNv
cmQ+PC9DaXRlPjwvRW5kTm90ZT5=
</w:fldData>
              </w:fldChar>
            </w:r>
            <w:r>
              <w:rPr>
                <w:rFonts w:eastAsia="MS Mincho" w:cs="Arial"/>
              </w:rPr>
              <w:instrText xml:space="preserve"> ADDIN EN.CITE </w:instrText>
            </w:r>
            <w:r>
              <w:rPr>
                <w:rFonts w:eastAsia="MS Mincho" w:cs="Arial"/>
              </w:rPr>
              <w:fldChar w:fldCharType="begin">
                <w:fldData xml:space="preserve">PEVuZE5vdGU+PENpdGU+PEF1dGhvcj5HaWdhbnRlPC9BdXRob3I+PFllYXI+MjAxOTwvWWVhcj48
UmVjTnVtPjY0MzwvUmVjTnVtPjxEaXNwbGF5VGV4dD4oR2lnYW50ZSAmYW1wOyBBdHRlcmJ1cnks
IDIwMTk7IE8mYXBvcztTdWxsaXZhbiBldCBhbC4sIDIwMTk7IERlYyBldCBhbC4sIDIwMjA7IEJv
bmV0dGkgZXQgYWwuLCAyMDIxKTwvRGlzcGxheVRleHQ+PHJlY29yZD48cmVjLW51bWJlcj42NDM8
L3JlYy1udW1iZXI+PGZvcmVpZ24ta2V5cz48a2V5IGFwcD0iRU4iIGRiLWlkPSI5OXNweHR4YWp4
c2FzYmVmcjk1cGYwMHJmcnMwMGVwOXZlMmEiIHRpbWVzdGFtcD0iMTY2NDczNjU4MyI+NjQzPC9r
ZXk+PC9mb3JlaWduLWtleXM+PHJlZi10eXBlIG5hbWU9IkpvdXJuYWwgQXJ0aWNsZSI+MTc8L3Jl
Zi10eXBlPjxjb250cmlidXRvcnM+PGF1dGhvcnM+PGF1dGhvcj5HaWdhbnRlLCBBLjwvYXV0aG9y
PjxhdXRob3I+QXR0ZXJidXJ5LCBSLiBKLjwvYXV0aG9yPjwvYXV0aG9ycz48L2NvbnRyaWJ1dG9y
cz48YXV0aC1hZGRyZXNzPltHaWdhbnRlLCBBZHJpYW5vfEF0dGVyYnVyeSwgUm9iZXJ0IEouXSBV
bml2IE5vdHRpbmdoYW0sIFNjaCBWZXQgTWVkICZhbXA7IFNjaSwgTG91Z2hib3JvdWdoIExFMTIg
NVJELCBMZWljcywgRW5nbGFuZC4gQXR0ZXJidXJ5LCBSSiAoY29ycmVzcG9uZGluZyBhdXRob3Ip
LCBVbml2IE5vdHRpbmdoYW0sIFNjaCBWZXQgTWVkICZhbXA7IFNjaSwgTG91Z2hib3JvdWdoIExF
MTIgNVJELCBMZWljcywgRW5nbGFuZC4gcm9iZXJ0LmF0dGVyYnVyeUBub3R0aW5naGFtLmFjLnVr
PC9hdXRoLWFkZHJlc3M+PHRpdGxlcz48dGl0bGU+VmV0ZXJpbmFyeSB1c2Ugb2YgYmFjdGVyaW9w
aGFnZSB0aGVyYXB5IGluIGludGVuc2l2ZWx5LXJlYXJlZCBsaXZlc3RvY2s8L3RpdGxlPjxzZWNv
bmRhcnktdGl0bGU+Vmlyb2xvZ3kgSm91cm5hbDwvc2Vjb25kYXJ5LXRpdGxlPjxhbHQtdGl0bGU+
Vmlyb2wuIEouPC9hbHQtdGl0bGU+PHNob3J0LXRpdGxlPlZldGVyaW5hcnkgdXNlIG9mIGJhY3Rl
cmlvcGhhZ2UgdGhlcmFweSBpbiBpbnRlbnNpdmVseS1yZWFyZWQgbGl2ZXN0b2NrPC9zaG9ydC10
aXRsZT48L3RpdGxlcz48cGVyaW9kaWNhbD48ZnVsbC10aXRsZT5WaXJvbG9neSBKb3VybmFsPC9m
dWxsLXRpdGxlPjxhYmJyLTE+Vmlyb2wuIEouPC9hYmJyLTE+PC9wZXJpb2RpY2FsPjxhbHQtcGVy
aW9kaWNhbD48ZnVsbC10aXRsZT5WaXJvbG9neSBKb3VybmFsPC9mdWxsLXRpdGxlPjxhYmJyLTE+
Vmlyb2wuIEouPC9hYmJyLTE+PC9hbHQtcGVyaW9kaWNhbD48cGFnZXM+OTwvcGFnZXM+PHZvbHVt
ZT4xNjwvdm9sdW1lPjxudW1iZXI+MTwvbnVtYmVyPjxrZXl3b3Jkcz48a2V5d29yZD5CYWN0ZXJp
b3BoYWdlPC9rZXl3b3JkPjxrZXl3b3JkPlpvb25vdGljPC9rZXl3b3JkPjxrZXl3b3JkPlBoYWdl
IHRoZXJhcHk8L2tleXdvcmQ+PGtleXdvcmQ+Y2FtcHlsb2JhY3Rlci1qZWp1bmkgY29sb25pemF0
aW9uPC9rZXl3b3JkPjxrZXl3b3JkPnJlZHVjZSBzYWxtb25lbGxhIGNvbG9uaXphdGlvbjwva2V5
d29yZD48a2V5d29yZD5lc2NoZXJpY2hpYS1jb2xpIGRpYXJyaGVhPC9rZXl3b3JkPjxrZXl3b3Jk
PmNsb3N0cmlkaXVtLXBlcmZyaW5nZW5zPC9rZXl3b3JkPjxrZXl3b3JkPmJyb2lsZXItY2hpY2tl
bnM8L2tleXdvcmQ+PGtleXdvcmQ+ZW5jYXBzdWxhdGVkIGJhY3RlcmlvcGhhZ2VzPC9rZXl3b3Jk
PjxrZXl3b3JkPmVudGVyaXRpZGlzIGluZmVjdGlvbjwva2V5d29yZD48a2V5d29yZD5uZWNyb3Rp
YyBlbnRlcml0aXM8L2tleXdvcmQ+PGtleXdvcmQ+cGhhZ2UgdGhlcmFweTwva2V5d29yZD48a2V5
d29yZD5jb2xpYmFjaWxsb3Npczwva2V5d29yZD48a2V5d29yZD5WaXJvbG9neTwva2V5d29yZD48
L2tleXdvcmRzPjxkYXRlcz48eWVhcj4yMDE5PC95ZWFyPjxwdWItZGF0ZXM+PGRhdGU+RGVjPC9k
YXRlPjwvcHViLWRhdGVzPjwvZGF0ZXM+PGFjY2Vzc2lvbi1udW0+V09TOjAwMDUwMjc0MDcwMDAw
MjwvYWNjZXNzaW9uLW51bT48d29yay10eXBlPlJldmlldzwvd29yay10eXBlPjx1cmxzPjxyZWxh
dGVkLXVybHM+PHVybD4mbHQ7R28gdG8gSVNJJmd0OzovL1dPUzowMDA1MDI3NDA3MDAwMDJodHRw
czovL3Zpcm9sb2d5ai5iaW9tZWRjZW50cmFsLmNvbS90cmFjay9wZGYvMTAuMTE4Ni9zMTI5ODUt
MDE5LTEyNjAtMy5wZGY8L3VybD48L3JlbGF0ZWQtdXJscz48L3VybHM+PGN1c3RvbTc+MTU1PC9j
dXN0b203PjxlbGVjdHJvbmljLXJlc291cmNlLW51bT4xMC4xMTg2L3MxMjk4NS0wMTktMTI2MC0z
PC9lbGVjdHJvbmljLXJlc291cmNlLW51bT48bGFuZ3VhZ2U+RW5nbGlzaDwvbGFuZ3VhZ2U+PC9y
ZWNvcmQ+PC9DaXRlPjxDaXRlPjxBdXRob3I+Qm9uZXR0aTwvQXV0aG9yPjxZZWFyPjIwMjE8L1ll
YXI+PFJlY051bT4xMDM8L1JlY051bT48cmVjb3JkPjxyZWMtbnVtYmVyPjEwMzwvcmVjLW51bWJl
cj48Zm9yZWlnbi1rZXlzPjxrZXkgYXBwPSJFTiIgZGItaWQ9Ijk5c3B4dHhhanhzYXNiZWZyOTVw
ZjAwcmZyczAwZXA5dmUyYSIgdGltZXN0YW1wPSIxNjU3MjMxNzg1Ij4xMDM8L2tleT48L2ZvcmVp
Z24ta2V5cz48cmVmLXR5cGUgbmFtZT0iSm91cm5hbCBBcnRpY2xlIj4xNzwvcmVmLXR5cGU+PGNv
bnRyaWJ1dG9ycz48YXV0aG9ycz48YXV0aG9yPkJvbmV0dGksIEEuPC9hdXRob3I+PGF1dGhvcj5U
dWdub2xpLCBCLjwvYXV0aG9yPjxhdXRob3I+UGl2YSwgQS48L2F1dGhvcj48YXV0aG9yPkdyaWxs
aSwgRS48L2F1dGhvcj48L2F1dGhvcnM+PC9jb250cmlidXRvcnM+PGF1dGgtYWRkcmVzcz5bQm9u
ZXR0aSwgQW5kcmVhOyBQaXZhLCBBbmRyZWE7IEdyaWxsaSwgRXN0ZXJdIFVuaXYgQm9sb2duYSwg
RGlwYXJ0aW1lbnRvIFNjaSBNZWQgVmV0IERJTUVWRVQsIFZpYSBUb2xhcmEgNTAsIEktNDAwNjQg
T3p6YW5vIERlbGxlbWlsaWEsIEJPLCBJdGFseS4gW1R1Z25vbGksIEJlbmVkZXR0YTsgUGl2YSwg
QW5kcmVhXSBWZXRhZ3JvIFNwQSwgVmlhIFBvcnJvIDIsIEktNDIxMjQgUmVnZ2lvIEVtaWxpYSwg
SXRhbHkuIFtHcmlsbGksIEVzdGVyXSBWZXRhZ3JvIEluYywgMTE2IFcgSmFja3NvbiBCbHZkLFN1
aXRlIDMyMCwgQ2hpY2FnbywgSUwgNjA2MDQgVVNBLiYjeEQ7R3JpbGxpLCBFIChjb3JyZXNwb25k
aW5nIGF1dGhvciksIFVuaXYgQm9sb2duYSwgRGlwYXJ0aW1lbnRvIFNjaSBNZWQgVmV0IERJTUVW
RVQsIFZpYSBUb2xhcmEgNTAsIEktNDAwNjQgT3p6YW5vIERlbGxlbWlsaWEsIEJPLCBJdGFseS47
IEdyaWxsaSwgRSAoY29ycmVzcG9uZGluZyBhdXRob3IpLCBWZXRhZ3JvIEluYywgMTE2IFcgSmFj
a3NvbiBCbHZkLFN1aXRlIDMyMCwgQ2hpY2FnbywgSUwgNjA2MDQgVVNBLiYjeEQ7YW5kcmVhLmJv
bmV0dGkxNUB1bmliby5pdDsgYmVuZWRldHRhLnR1Z25vbGlAdmV0YWdyby5jb207IGFuZHJlYS5w
aXZhQHVuaWJvLml0OyBlc3Rlci5ncmlsbGlAdW5pYm8uaXQ8L2F1dGgtYWRkcmVzcz48dGl0bGVz
Pjx0aXRsZT5Ub3dhcmRzIFplcm8gWmluYyBPeGlkZTogRmVlZGluZyBTdHJhdGVnaWVzIHRvIE1h
bmFnZSBQb3N0LVdlYW5pbmcgRGlhcnJoZWEgaW4gUGlnbGV0czwvdGl0bGU+PHNlY29uZGFyeS10
aXRsZT5BbmltYWxzPC9zZWNvbmRhcnktdGl0bGU+PGFsdC10aXRsZT5BbmltYWxzPC9hbHQtdGl0
bGU+PHNob3J0LXRpdGxlPlRvd2FyZHMgWmVybyBaaW5jIE94aWRlOiBGZWVkaW5nIFN0cmF0ZWdp
ZXMgdG8gTWFuYWdlIFBvc3QtV2VhbmluZyBEaWFycmhlYSBpbiBQaWdsZXRzPC9zaG9ydC10aXRs
ZT48L3RpdGxlcz48cGVyaW9kaWNhbD48ZnVsbC10aXRsZT5BbmltYWxzPC9mdWxsLXRpdGxlPjwv
cGVyaW9kaWNhbD48YWx0LXBlcmlvZGljYWw+PGZ1bGwtdGl0bGU+QW5pbWFsczwvZnVsbC10aXRs
ZT48L2FsdC1wZXJpb2RpY2FsPjxwYWdlcz4yNDwvcGFnZXM+PHZvbHVtZT4xMTwvdm9sdW1lPjxu
dW1iZXI+MzwvbnVtYmVyPjxrZXl3b3Jkcz48a2V5d29yZD56aW5jIG94aWRlPC9rZXl3b3JkPjxr
ZXl3b3JkPnBvc3Qtd2VhbmluZyBkaWFycmhlYTwva2V5d29yZD48a2V5d29yZD5Fc2NoZXJpY2hp
YSBjb2xpIEY0PC9rZXl3b3JkPjxrZXl3b3JkPks4ODwva2V5d29yZD48a2V5d29yZD5FVEVDPC9r
ZXl3b3JkPjxrZXl3b3JkPnBpZ2xldDwva2V5d29yZD48a2V5d29yZD5waWcgbnV0cml0aW9uPC9r
ZXl3b3JkPjxrZXl3b3JkPndlYW5pbmc8L2tleXdvcmQ+PGtleXdvcmQ+ZW50ZXJvdG94aWdlbmlj
IGVzY2hlcmljaGlhLWNvbGk8L2tleXdvcmQ+PGtleXdvcmQ+c3ByYXktZHJpZWQgcGxhc21hPC9r
ZXl3b3JkPjxrZXl3b3JkPmVhcmx5LXdlYW5lZCBwaWdzPC9rZXl3b3JkPjxrZXl3b3JkPmltcHJv
dmVzIGdyb3d0aC1wZXJmb3JtYW5jZTwva2V5d29yZD48a2V5d29yZD5zbWFsbC1pbnRlc3RpbmFs
IG1vcnBob2xvZ3k8L2tleXdvcmQ+PGtleXdvcmQ+ZmVkPC9rZXl3b3JkPjxrZXl3b3JkPnBoYXJt
YWNvbG9naWNhbCBsZXZlbHM8L2tleXdvcmQ+PGtleXdvcmQ+bmF0dXJlLWlkZW50aWNhbCBjb21w
b3VuZHM8L2tleXdvcmQ+PGtleXdvcmQ+ZWdnLXlvbGsgYW50aWJvZGllczwva2V5d29yZD48a2V5
d29yZD5sb3ctcHJvdGVpbiBkaWV0czwva2V5d29yZD48a2V5d29yZD5vcmdhbmljLWFjaWRzPC9r
ZXl3b3JkPjxrZXl3b3JkPkFncmljdWx0dXJlPC9rZXl3b3JkPjxrZXl3b3JkPlZldGVyaW5hcnkg
U2NpZW5jZXM8L2tleXdvcmQ+PGtleXdvcmQ+Wm9vbG9neTwva2V5d29yZD48L2tleXdvcmRzPjxk
YXRlcz48eWVhcj4yMDIxPC95ZWFyPjxwdWItZGF0ZXM+PGRhdGU+TWFyPC9kYXRlPjwvcHViLWRh
dGVzPjwvZGF0ZXM+PGlzYm4+MjA3Ni0yNjE1PC9pc2JuPjxhY2Nlc3Npb24tbnVtPldPUzowMDA2
MzMxODQ3MDAwMDE8L2FjY2Vzc2lvbi1udW0+PHdvcmstdHlwZT5SZXZpZXc8L3dvcmstdHlwZT48
dXJscz48cmVsYXRlZC11cmxzPjx1cmw+PHN0eWxlIGZhY2U9InVuZGVybGluZSIgZm9udD0iZGVm
YXVsdCIgc2l6ZT0iMTAwJSI+Jmx0O0dvIHRvIElTSSZndDs6Ly9XT1M6MDAwNjMzMTg0NzAwMDAx
PC9zdHlsZT48L3VybD48dXJsPmh0dHBzOi8vbWRwaS1yZXMuY29tL2RfYXR0YWNobWVudC9hbmlt
YWxzL2FuaW1hbHMtMTEtMDA2NDIvYXJ0aWNsZV9kZXBsb3kvYW5pbWFscy0xMS0wMDY0Mi12Mi5w
ZGY/dmVyc2lvbj0xNjE0ODQwNTQzPC91cmw+PC9yZWxhdGVkLXVybHM+PC91cmxzPjxjdXN0b203
PjY0MjwvY3VzdG9tNz48ZWxlY3Ryb25pYy1yZXNvdXJjZS1udW0+MTAuMzM5MC9hbmkxMTAzMDY0
MjwvZWxlY3Ryb25pYy1yZXNvdXJjZS1udW0+PGxhbmd1YWdlPkVuZ2xpc2g8L2xhbmd1YWdlPjwv
cmVjb3JkPjwvQ2l0ZT48Q2l0ZT48QXV0aG9yPkRlYzwvQXV0aG9yPjxZZWFyPjIwMjA8L1llYXI+
PFJlY051bT4yMzwvUmVjTnVtPjxyZWNvcmQ+PHJlYy1udW1iZXI+MjM8L3JlYy1udW1iZXI+PGZv
cmVpZ24ta2V5cz48a2V5IGFwcD0iRU4iIGRiLWlkPSI5OXNweHR4YWp4c2FzYmVmcjk1cGYwMHJm
cnMwMGVwOXZlMmEiIHRpbWVzdGFtcD0iMTY1NzIzMTc4NSI+MjM8L2tleT48L2ZvcmVpZ24ta2V5
cz48cmVmLXR5cGUgbmFtZT0iSm91cm5hbCBBcnRpY2xlIj4xNzwvcmVmLXR5cGU+PGNvbnRyaWJ1
dG9ycz48YXV0aG9ycz48YXV0aG9yPkRlYywgTS48L2F1dGhvcj48YXV0aG9yPldlcm5pY2tpLCBB
LjwvYXV0aG9yPjxhdXRob3I+VXJiYW4tQ2htaWVsLCBSLjwvYXV0aG9yPjwvYXV0aG9ycz48L2Nv
bnRyaWJ1dG9ycz48dGl0bGVzPjx0aXRsZT5FZmZpY2FjeSBvZiBleHBlcmltZW50YWwgcGhhZ2Ug
dGhlcmFwaWVzIGluIGxpdmVzdG9jazwvdGl0bGU+PHNlY29uZGFyeS10aXRsZT5BbmltYWwgSGVh
bHRoIFJlc2VhcmNoIFJldmlld3M8L3NlY29uZGFyeS10aXRsZT48c2hvcnQtdGl0bGU+RWZmaWNh
Y3kgb2YgZXhwZXJpbWVudGFsIHBoYWdlIHRoZXJhcGllcyBpbiBsaXZlc3RvY2s8L3Nob3J0LXRp
dGxlPjwvdGl0bGVzPjxwZXJpb2RpY2FsPjxmdWxsLXRpdGxlPkFuaW1hbCBIZWFsdGggUmVzZWFy
Y2ggUmV2aWV3czwvZnVsbC10aXRsZT48L3BlcmlvZGljYWw+PHBhZ2VzPjY5LTgzPC9wYWdlcz48
dm9sdW1lPjIxPC92b2x1bWU+PG51bWJlcj4xPC9udW1iZXI+PGtleXdvcmRzPjxrZXl3b3JkPmV4
cGVyaW1lbnRhbCB0aGVyYXBpZXM8L2tleXdvcmQ+PGtleXdvcmQ+S2V5IHdvcmRzIEJhY3Rlcmlv
cGhhZ2VzPC9rZXl3b3JkPjxrZXl3b3JkPmxpdmVzdG9jazwva2V5d29yZD48a2V5d29yZD5wYXRo
b2dlbnM8L2tleXdvcmQ+PGtleXdvcmQ+YW50aWJpb3RpYyBhZ2VudDwva2V5d29yZD48a2V5d29y
ZD5wbGFudCBtZWRpY2luYWwgcHJvZHVjdDwva2V5d29yZD48a2V5d29yZD5wcmViaW90aWMgYWdl
bnQ8L2tleXdvcmQ+PGtleXdvcmQ+dGV0cmFjeWNsaW5lPC9rZXl3b3JkPjxrZXl3b3JkPnRyaW1l
dGhvcHJpbTwva2V5d29yZD48a2V5d29yZD52YW5jb215Y2luPC9rZXl3b3JkPjxrZXl3b3JkPnZp
cnVsZW5jZSBmYWN0b3I8L2tleXdvcmQ+PGtleXdvcmQ+YW50aWluZmVjdGl2ZSBhZ2VudDwva2V5
d29yZD48a2V5d29yZD5hbnRpYmlvdGljIHJlc2lzdGFuY2U8L2tleXdvcmQ+PGtleXdvcmQ+YW50
aW1pY3JvYmlhbCBhY3Rpdml0eTwva2V5d29yZD48a2V5d29yZD5iYWN0ZXJpYWwgY29sb25pemF0
aW9uPC9rZXl3b3JkPjxrZXl3b3JkPmJhY3RlcmlhbCBncm93dGg8L2tleXdvcmQ+PGtleXdvcmQ+
YmFjdGVyaWFsIGluZmVjdGlvbjwva2V5d29yZD48a2V5d29yZD5iYWN0ZXJpb3BoYWdlPC9rZXl3
b3JkPjxrZXl3b3JkPmJhY3Rlcml1bSBjb250YW1pbmF0aW9uPC9rZXl3b3JkPjxrZXl3b3JkPkJp
Zmlkb2JhY3Rlcml1bSBiaWZpZHVtPC9rZXl3b3JkPjxrZXl3b3JkPmJpb2ZpbG08L2tleXdvcmQ+
PGtleXdvcmQ+Q2xvc3RyaWRpdW0gcGVyZnJpbmdlbnM8L2tleXdvcmQ+PGtleXdvcmQ+ZHlzdXJp
YTwva2V5d29yZD48a2V5d29yZD5lY290b3hpY2l0eTwva2V5d29yZD48a2V5d29yZD5FbnRlcm9j
b2NjdXMgZmFlY2l1bTwva2V5d29yZD48a2V5d29yZD5lbnRlcm90b3hpZ2VuaWMgRXNjaGVyaWNo
aWEgY29saTwva2V5d29yZD48a2V5d29yZD5Fc2NoZXJpY2hpYSBjb2xpPC9rZXl3b3JkPjxrZXl3
b3JkPmZvb2Qgc2FmZXR5PC9rZXl3b3JkPjxrZXl3b3JkPmhvc3QgcGF0aG9nZW4gaW50ZXJhY3Rp
b248L2tleXdvcmQ+PGtleXdvcmQ+TGFjdG9iYWNpbGx1cyBwbGFudGFydW08L2tleXdvcmQ+PGtl
eXdvcmQ+TGFjdG9iYWNpbGx1cyByaGFtbm9zdXM8L2tleXdvcmQ+PGtleXdvcmQ+TGlzdGVyaWEg
bW9ub2N5dG9nZW5lczwva2V5d29yZD48a2V5d29yZD5tYXN0aXRpczwva2V5d29yZD48a2V5d29y
ZD5taXhlZCBpbmZlY3Rpb248L2tleXdvcmQ+PGtleXdvcmQ+bm9uaHVtYW48L2tleXdvcmQ+PGtl
eXdvcmQ+cGhhZ2UgdGhlcmFweTwva2V5d29yZD48a2V5d29yZD5Qcm90ZW9iYWN0ZXJpYTwva2V5
d29yZD48a2V5d29yZD5yZXRhaW5lZCBwbGFjZW50YTwva2V5d29yZD48a2V5d29yZD5SZXZpZXc8
L2tleXdvcmQ+PGtleXdvcmQ+U2FsbW9uZWxsYSBlbnRlcmljYSBzZXJvdmFyIFR5cGhpbXVyaXVt
PC9rZXl3b3JkPjxrZXl3b3JkPnNhbG1vbmVsbG9zaXM8L2tleXdvcmQ+PGtleXdvcmQ+c2VwdGlj
IHNob2NrPC9rZXl3b3JkPjxrZXl3b3JkPnNoaWdlbGxvc2lzPC9rZXl3b3JkPjxrZXl3b3JkPnZl
bnRpbGF0b3IgYXNzb2NpYXRlZCBwbmV1bW9uaWE8L2tleXdvcmQ+PGtleXdvcmQ+YW5pbWFsPC9r
ZXl3b3JkPjxrZXl3b3JkPmV4cGVyaW1lbnRhbCB0aGVyYXB5PC9rZXl3b3JkPjxrZXl3b3JkPm11
bHRpZHJ1ZyByZXNpc3RhbmNlPC9rZXl3b3JkPjxrZXl3b3JkPnZldGVyaW5hcnkgbWVkaWNpbmU8
L2tleXdvcmQ+PGtleXdvcmQ+QW5pbWFsczwva2V5d29yZD48a2V5d29yZD5BbnRpLUJhY3Rlcmlh
bCBBZ2VudHM8L2tleXdvcmQ+PGtleXdvcmQ+QmFjdGVyaWFsIEluZmVjdGlvbnM8L2tleXdvcmQ+
PGtleXdvcmQ+RHJ1ZyBSZXNpc3RhbmNlLCBNdWx0aXBsZSwgQmFjdGVyaWFsPC9rZXl3b3JkPjxr
ZXl3b3JkPlRoZXJhcGllcywgSW52ZXN0aWdhdGlvbmFsPC9rZXl3b3JkPjwva2V5d29yZHM+PGRh
dGVzPjx5ZWFyPjIwMjA8L3llYXI+PC9kYXRlcz48d29yay10eXBlPlJldmlldzwvd29yay10eXBl
Pjx1cmxzPjxyZWxhdGVkLXVybHM+PHVybD5odHRwczovL3d3dy5zY29wdXMuY29tL2lud2FyZC9y
ZWNvcmQudXJpP2VpZD0yLXMyLjAtODUwOTA5ODgxMzcmYW1wO2RvaT0xMC4xMDE3JTJmUzE0NjYy
NTIzMTkwMDAxNjEmYW1wO3BhcnRuZXJJRD00MCZhbXA7bWQ1PTQ3ZGMyNTdlYTNiMmU0YzY3Yzlj
OTc2YmFlMWExMTlmPC91cmw+PHVybD5odHRwczovL3d3dy5jYW1icmlkZ2Uub3JnL2NvcmUvc2Vy
dmljZXMvYW9wLWNhbWJyaWRnZS1jb3JlL2NvbnRlbnQvdmlldy80RTg5NEQxNUU2NzAxQzk1Q0ZD
QzkxMUMzREE5QzE5My9TMTQ2NjI1MjMxOTAwMDE2MWEucGRmL2Rpdi1jbGFzcy10aXRsZS1lZmZp
Y2FjeS1vZi1leHBlcmltZW50YWwtcGhhZ2UtdGhlcmFwaWVzLWluLWxpdmVzdG9jay1kaXYucGRm
PC91cmw+PC9yZWxhdGVkLXVybHM+PC91cmxzPjxlbGVjdHJvbmljLXJlc291cmNlLW51bT4xMC4x
MDE3L1MxNDY2MjUyMzE5MDAwMTYxPC9lbGVjdHJvbmljLXJlc291cmNlLW51bT48cmVtb3RlLWRh
dGFiYXNlLW5hbWU+U2NvcHVzPC9yZW1vdGUtZGF0YWJhc2UtbmFtZT48bGFuZ3VhZ2U+RW5nbGlz
aDwvbGFuZ3VhZ2U+PC9yZWNvcmQ+PC9DaXRlPjxDaXRlPjxBdXRob3I+TyZhcG9zO1N1bGxpdmFu
PC9BdXRob3I+PFllYXI+MjAxOTwvWWVhcj48UmVjTnVtPjY0NzwvUmVjTnVtPjxyZWNvcmQ+PHJl
Yy1udW1iZXI+NjQ3PC9yZWMtbnVtYmVyPjxmb3JlaWduLWtleXM+PGtleSBhcHA9IkVOIiBkYi1p
ZD0iOTlzcHh0eGFqeHNhc2JlZnI5NXBmMDByZnJzMDBlcDl2ZTJhIiB0aW1lc3RhbXA9IjE2NjQ3
MzY1ODMiPjY0Nzwva2V5PjwvZm9yZWlnbi1rZXlzPjxyZWYtdHlwZSBuYW1lPSJKb3VybmFsIEFy
dGljbGUiPjE3PC9yZWYtdHlwZT48Y29udHJpYnV0b3JzPjxhdXRob3JzPjxhdXRob3I+TyZhcG9z
O1N1bGxpdmFuLCBMLjwvYXV0aG9yPjxhdXRob3I+Qm9sdG9uLCBELjwvYXV0aG9yPjxhdXRob3I+
TWNBdWxpZmZlLCBPLjwvYXV0aG9yPjxhdXRob3I+Q29mZmV5LCBBLjwvYXV0aG9yPjwvYXV0aG9y
cz48L2NvbnRyaWJ1dG9ycz48dGl0bGVzPjx0aXRsZT5CYWN0ZXJpb3BoYWdlcyBpbiBGb29kIEFw
cGxpY2F0aW9uczogRnJvbSBGb2UgdG8gRnJpZW5kPC90aXRsZT48c2Vjb25kYXJ5LXRpdGxlPkFu
bnVhbCBSZXZpZXcgb2YgRm9vZCBTY2llbmNlIGFuZCBUZWNobm9sb2d5PC9zZWNvbmRhcnktdGl0
bGU+PHNob3J0LXRpdGxlPkJhY3RlcmlvcGhhZ2VzIGluIEZvb2QgQXBwbGljYXRpb25zOiBGcm9t
IEZvZSB0byBGcmllbmQ8L3Nob3J0LXRpdGxlPjwvdGl0bGVzPjxwZXJpb2RpY2FsPjxmdWxsLXRp
dGxlPkFubnVhbCBSZXZpZXcgb2YgRm9vZCBTY2llbmNlIGFuZCBUZWNobm9sb2d5PC9mdWxsLXRp
dGxlPjwvcGVyaW9kaWNhbD48cGFnZXM+MTUxLTE3MjwvcGFnZXM+PHZvbHVtZT4xMDwvdm9sdW1l
PjxrZXl3b3Jkcz48a2V5d29yZD5CYWN0ZXJpb3BoYWdlczwva2V5d29yZD48a2V5d29yZD5iaW9j
b250cm9sPC9rZXl3b3JkPjxrZXl3b3JkPmZvb2Q8L2tleXdvcmQ+PGtleXdvcmQ+cGF0aG9nZW4g
ZGV0ZWN0aW9uPC9rZXl3b3JkPjxrZXl3b3JkPnBhdGhvZ2VuaWNpdHk8L2tleXdvcmQ+PGtleXdv
cmQ+cGhhZ2VzPC9rZXl3b3JkPjxrZXl3b3JkPkFuaW1hbHM8L2tleXdvcmQ+PGtleXdvcmQ+QmFj
dGVyaWE8L2tleXdvcmQ+PGtleXdvcmQ+Rm9vZCBtaWNyb2Jpb2xvZ3k8L2tleXdvcmQ+PGtleXdv
cmQ+Rm9vZCBwcm9kdWN0czwva2V5d29yZD48a2V5d29yZD5Mb3NzZXM8L2tleXdvcmQ+PGtleXdv
cmQ+TW9sZWN1bGFyIGJpb2xvZ3k8L2tleXdvcmQ+PGtleXdvcmQ+RXZvbHV0aW9uYXJ5IHBlcnNw
ZWN0aXZlPC9rZXl3b3JkPjxrZXl3b3JkPkZvb2QgYXBwbGljYXRpb25zPC9rZXl3b3JkPjxrZXl3
b3JkPkZvb2QgZmVybWVudGF0aW9uPC9rZXl3b3JkPjxrZXl3b3JkPkluZmVjdGlvdXMgZGlzZWFz
ZTwva2V5d29yZD48a2V5d29yZD5NaWNyb2Jpb2xvZ2ljYWwgc2FmZXR5PC9rZXl3b3JkPjxrZXl3
b3JkPlN0YXJ0ZXIgY3VsdHVyZXM8L2tleXdvcmQ+PGtleXdvcmQ+U3BvaWxhZ2U8L2tleXdvcmQ+
PGtleXdvcmQ+YW5pbWFsPC9rZXl3b3JkPjxrZXl3b3JkPmJhY3RlcmlvcGhhZ2U8L2tleXdvcmQ+
PGtleXdvcmQ+YmFjdGVyaXVtPC9rZXl3b3JkPjxrZXl3b3JkPmNyb3A8L2tleXdvcmQ+PGtleXdv
cmQ+Zm9vZCBjb250cm9sPC9rZXl3b3JkPjxrZXl3b3JkPmdlbmV0aWNzPC9rZXl3b3JkPjxrZXl3
b3JkPmlzb2xhdGlvbiBhbmQgcHVyaWZpY2F0aW9uPC9rZXl3b3JkPjxrZXl3b3JkPnZpcnVsZW5j
ZTwva2V5d29yZD48a2V5d29yZD52aXJ1cyBnZW5lPC9rZXl3b3JkPjxrZXl3b3JkPkNyb3BzLCBB
Z3JpY3VsdHVyYWw8L2tleXdvcmQ+PGtleXdvcmQ+R2VuZXMsIFZpcmFsPC9rZXl3b3JkPjwva2V5
d29yZHM+PGRhdGVzPjx5ZWFyPjIwMTk8L3llYXI+PC9kYXRlcz48d29yay10eXBlPlJldmlldzwv
d29yay10eXBlPjx1cmxzPjxyZWxhdGVkLXVybHM+PHVybD5odHRwczovL3d3dy5zY29wdXMuY29t
L2lud2FyZC9yZWNvcmQudXJpP2VpZD0yLXMyLjAtODUwNjM0MTE3MTUmYW1wO2RvaT0xMC4xMTQ2
JTJmYW5udXJldi1mb29kLTAzMjgxOC0xMjE3NDcmYW1wO3BhcnRuZXJJRD00MCZhbXA7bWQ1PTMy
MjU0ZWZjNGRmYmZmNDM3NWQzYjdiNGUxMDE2YjY2PC91cmw+PC9yZWxhdGVkLXVybHM+PC91cmxz
PjxlbGVjdHJvbmljLXJlc291cmNlLW51bT4xMC4xMTQ2L2FubnVyZXYtZm9vZC0wMzI4MTgtMTIx
NzQ3PC9lbGVjdHJvbmljLXJlc291cmNlLW51bT48cmVtb3RlLWRhdGFiYXNlLW5hbWU+U2NvcHVz
PC9yZW1vdGUtZGF0YWJhc2UtbmFtZT48bGFuZ3VhZ2U+RW5nbGlzaDwvbGFuZ3VhZ2U+PC9yZWNv
cmQ+PC9DaXRlPjwvRW5kTm90ZT5=
</w:fldData>
              </w:fldChar>
            </w:r>
            <w:r>
              <w:rPr>
                <w:rFonts w:eastAsia="MS Mincho" w:cs="Arial"/>
              </w:rPr>
              <w:instrText xml:space="preserve"> ADDIN EN.CITE.DATA </w:instrText>
            </w:r>
            <w:r>
              <w:rPr>
                <w:rFonts w:eastAsia="MS Mincho" w:cs="Arial"/>
              </w:rPr>
            </w:r>
            <w:r>
              <w:rPr>
                <w:rFonts w:eastAsia="MS Mincho" w:cs="Arial"/>
              </w:rPr>
              <w:fldChar w:fldCharType="end"/>
            </w:r>
            <w:r w:rsidRPr="004C44E5">
              <w:rPr>
                <w:rFonts w:eastAsia="MS Mincho" w:cs="Arial"/>
              </w:rPr>
            </w:r>
            <w:r w:rsidRPr="004C44E5">
              <w:rPr>
                <w:rFonts w:eastAsia="MS Mincho" w:cs="Arial"/>
              </w:rPr>
              <w:fldChar w:fldCharType="separate"/>
            </w:r>
            <w:r w:rsidRPr="004C44E5">
              <w:rPr>
                <w:rFonts w:eastAsia="MS Mincho" w:cs="Arial"/>
                <w:noProof/>
              </w:rPr>
              <w:t>(</w:t>
            </w:r>
            <w:hyperlink w:anchor="_ENREF_48" w:tooltip="Gigante, 2019 #643" w:history="1">
              <w:r w:rsidR="005F0597" w:rsidRPr="004C44E5">
                <w:rPr>
                  <w:rFonts w:eastAsia="MS Mincho" w:cs="Arial"/>
                  <w:noProof/>
                </w:rPr>
                <w:t>Gigante &amp; Atterbury, 2019</w:t>
              </w:r>
            </w:hyperlink>
            <w:r w:rsidRPr="004C44E5">
              <w:rPr>
                <w:rFonts w:eastAsia="MS Mincho" w:cs="Arial"/>
                <w:noProof/>
              </w:rPr>
              <w:t xml:space="preserve">; </w:t>
            </w:r>
            <w:hyperlink w:anchor="_ENREF_104" w:tooltip="O'Sullivan, 2019 #647" w:history="1">
              <w:r w:rsidR="005F0597" w:rsidRPr="004C44E5">
                <w:rPr>
                  <w:rFonts w:eastAsia="MS Mincho" w:cs="Arial"/>
                  <w:noProof/>
                </w:rPr>
                <w:t>O'Sullivan et al., 2019</w:t>
              </w:r>
            </w:hyperlink>
            <w:r w:rsidRPr="004C44E5">
              <w:rPr>
                <w:rFonts w:eastAsia="MS Mincho" w:cs="Arial"/>
                <w:noProof/>
              </w:rPr>
              <w:t xml:space="preserve">; </w:t>
            </w:r>
            <w:hyperlink w:anchor="_ENREF_34" w:tooltip="Dec, 2020 #23" w:history="1">
              <w:r w:rsidR="005F0597" w:rsidRPr="004C44E5">
                <w:rPr>
                  <w:rFonts w:eastAsia="MS Mincho" w:cs="Arial"/>
                  <w:noProof/>
                </w:rPr>
                <w:t>Dec et al., 2020</w:t>
              </w:r>
            </w:hyperlink>
            <w:r w:rsidRPr="004C44E5">
              <w:rPr>
                <w:rFonts w:eastAsia="MS Mincho" w:cs="Arial"/>
                <w:noProof/>
              </w:rPr>
              <w:t xml:space="preserve">; </w:t>
            </w:r>
            <w:hyperlink w:anchor="_ENREF_18" w:tooltip="Bonetti, 2021 #103" w:history="1">
              <w:r w:rsidR="005F0597" w:rsidRPr="004C44E5">
                <w:rPr>
                  <w:rFonts w:eastAsia="MS Mincho" w:cs="Arial"/>
                  <w:noProof/>
                </w:rPr>
                <w:t>Bonetti et al., 2021</w:t>
              </w:r>
            </w:hyperlink>
            <w:r w:rsidRPr="004C44E5">
              <w:rPr>
                <w:rFonts w:eastAsia="MS Mincho" w:cs="Arial"/>
                <w:noProof/>
              </w:rPr>
              <w:t>)</w:t>
            </w:r>
            <w:r w:rsidRPr="004C44E5">
              <w:rPr>
                <w:rFonts w:eastAsia="MS Mincho" w:cs="Arial"/>
              </w:rPr>
              <w:fldChar w:fldCharType="end"/>
            </w:r>
          </w:p>
        </w:tc>
      </w:tr>
    </w:tbl>
    <w:p w14:paraId="36CE08A1" w14:textId="2E974682" w:rsidR="00076A9D" w:rsidRPr="00F611B2" w:rsidRDefault="00076A9D" w:rsidP="00B4537B">
      <w:pPr>
        <w:pStyle w:val="paragraph"/>
        <w:spacing w:before="0" w:beforeAutospacing="0" w:after="0" w:line="276" w:lineRule="auto"/>
        <w:textAlignment w:val="baseline"/>
        <w:rPr>
          <w:rStyle w:val="eop"/>
          <w:rFonts w:ascii="Arial" w:hAnsi="Arial" w:cs="Arial"/>
          <w:sz w:val="20"/>
          <w:szCs w:val="20"/>
        </w:rPr>
      </w:pPr>
      <w:r w:rsidRPr="00252337">
        <w:rPr>
          <w:rFonts w:ascii="Arial" w:hAnsi="Arial" w:cs="Arial"/>
          <w:sz w:val="20"/>
          <w:szCs w:val="20"/>
          <w:vertAlign w:val="superscript"/>
        </w:rPr>
        <w:t> </w:t>
      </w:r>
      <w:r w:rsidR="00252337" w:rsidRPr="00252337">
        <w:rPr>
          <w:rFonts w:ascii="Arial" w:hAnsi="Arial" w:cs="Arial"/>
          <w:sz w:val="20"/>
          <w:szCs w:val="20"/>
          <w:vertAlign w:val="superscript"/>
        </w:rPr>
        <w:t>a</w:t>
      </w:r>
      <w:r w:rsidR="006B2A10" w:rsidRPr="00F611B2">
        <w:rPr>
          <w:rFonts w:ascii="Arial" w:hAnsi="Arial" w:cs="Arial"/>
          <w:sz w:val="20"/>
          <w:szCs w:val="20"/>
          <w:vertAlign w:val="superscript"/>
        </w:rPr>
        <w:t xml:space="preserve"> </w:t>
      </w:r>
      <w:r w:rsidR="00074B9B">
        <w:rPr>
          <w:rStyle w:val="eop"/>
          <w:rFonts w:ascii="Arial" w:hAnsi="Arial" w:cs="Arial"/>
          <w:sz w:val="20"/>
          <w:szCs w:val="20"/>
        </w:rPr>
        <w:t xml:space="preserve">One publication from Bearson (2022) was unable to be accessed </w:t>
      </w:r>
    </w:p>
    <w:p w14:paraId="118C1755" w14:textId="24608161" w:rsidR="006165B8" w:rsidRDefault="001775A8" w:rsidP="00280D6B">
      <w:pPr>
        <w:pStyle w:val="Heading2"/>
      </w:pPr>
      <w:bookmarkStart w:id="26" w:name="_Toc124787485"/>
      <w:r w:rsidRPr="001775A8">
        <w:t xml:space="preserve">Assessment of </w:t>
      </w:r>
      <w:r w:rsidR="006165B8" w:rsidRPr="001775A8">
        <w:t>evidence</w:t>
      </w:r>
      <w:r w:rsidR="00096467">
        <w:t xml:space="preserve"> and narrative summaries</w:t>
      </w:r>
      <w:bookmarkEnd w:id="26"/>
    </w:p>
    <w:p w14:paraId="1E9F40DA" w14:textId="3D947C28" w:rsidR="006606DC" w:rsidRDefault="001775A8" w:rsidP="00B4537B">
      <w:pPr>
        <w:spacing w:line="276" w:lineRule="auto"/>
      </w:pPr>
      <w:r>
        <w:t>The evidence selected was critically assessed</w:t>
      </w:r>
      <w:r w:rsidR="00BF54F6">
        <w:t>,</w:t>
      </w:r>
      <w:r>
        <w:t xml:space="preserve"> taking into account </w:t>
      </w:r>
      <w:r w:rsidR="006606DC">
        <w:t xml:space="preserve">the </w:t>
      </w:r>
      <w:r w:rsidR="42CE557C">
        <w:t>EFI</w:t>
      </w:r>
      <w:r w:rsidR="0DF2099A">
        <w:t xml:space="preserve"> </w:t>
      </w:r>
      <w:r w:rsidR="006606DC">
        <w:t>standards. E</w:t>
      </w:r>
      <w:r w:rsidR="009B6816">
        <w:t>ach</w:t>
      </w:r>
      <w:r w:rsidR="006606DC">
        <w:t xml:space="preserve"> practice was reviewed to assess its effectiveness, cost, speed of change, and strength of evidence</w:t>
      </w:r>
      <w:r w:rsidR="009B6816">
        <w:t>,</w:t>
      </w:r>
      <w:r w:rsidR="006606DC">
        <w:t xml:space="preserve"> with information being retrieved from the bulk of reviews</w:t>
      </w:r>
      <w:r w:rsidR="00096467">
        <w:t xml:space="preserve"> cross-referenced to each practice</w:t>
      </w:r>
      <w:r w:rsidR="006B4659">
        <w:t xml:space="preserve"> and from the m</w:t>
      </w:r>
      <w:r w:rsidR="00096467">
        <w:t>anual searches</w:t>
      </w:r>
      <w:r w:rsidR="00DF5DFB">
        <w:t xml:space="preserve"> (</w:t>
      </w:r>
      <w:r w:rsidR="000C6AD1">
        <w:t>Appendices</w:t>
      </w:r>
      <w:r w:rsidR="00DF5DFB">
        <w:t xml:space="preserve"> </w:t>
      </w:r>
      <w:r w:rsidR="000C6AD1">
        <w:fldChar w:fldCharType="begin"/>
      </w:r>
      <w:r w:rsidR="000C6AD1">
        <w:instrText xml:space="preserve"> REF _Ref119062791 \r \h </w:instrText>
      </w:r>
      <w:r w:rsidR="000C6AD1">
        <w:fldChar w:fldCharType="separate"/>
      </w:r>
      <w:r w:rsidR="000C6AD1">
        <w:t>14.2</w:t>
      </w:r>
      <w:r w:rsidR="000C6AD1">
        <w:fldChar w:fldCharType="end"/>
      </w:r>
      <w:r w:rsidR="000C6AD1">
        <w:t xml:space="preserve">, </w:t>
      </w:r>
      <w:r w:rsidR="000C6AD1">
        <w:fldChar w:fldCharType="begin"/>
      </w:r>
      <w:r w:rsidR="000C6AD1">
        <w:instrText xml:space="preserve"> REF _Ref119062832 \r \h </w:instrText>
      </w:r>
      <w:r w:rsidR="000C6AD1">
        <w:fldChar w:fldCharType="separate"/>
      </w:r>
      <w:r w:rsidR="000C6AD1">
        <w:t>14.3</w:t>
      </w:r>
      <w:r w:rsidR="000C6AD1">
        <w:fldChar w:fldCharType="end"/>
      </w:r>
      <w:r w:rsidR="000C6AD1">
        <w:t xml:space="preserve">, </w:t>
      </w:r>
      <w:r w:rsidR="000C6AD1">
        <w:fldChar w:fldCharType="begin"/>
      </w:r>
      <w:r w:rsidR="000C6AD1">
        <w:instrText xml:space="preserve"> REF _Ref119062835 \r \h </w:instrText>
      </w:r>
      <w:r w:rsidR="000C6AD1">
        <w:fldChar w:fldCharType="separate"/>
      </w:r>
      <w:r w:rsidR="000C6AD1">
        <w:t>14.4</w:t>
      </w:r>
      <w:r w:rsidR="000C6AD1">
        <w:fldChar w:fldCharType="end"/>
      </w:r>
      <w:r w:rsidR="000C6AD1">
        <w:t>)</w:t>
      </w:r>
      <w:r w:rsidR="006B4659">
        <w:t>.</w:t>
      </w:r>
      <w:r w:rsidR="00E10BFD">
        <w:t xml:space="preserve"> </w:t>
      </w:r>
      <w:r w:rsidR="00096467">
        <w:t>C</w:t>
      </w:r>
      <w:r w:rsidR="006606DC">
        <w:t xml:space="preserve">onsiderations and recommendations </w:t>
      </w:r>
      <w:r w:rsidR="006B4659">
        <w:t>for each practice were added to complement the REAs and narrative summaries.</w:t>
      </w:r>
      <w:r w:rsidR="006606DC">
        <w:t xml:space="preserve"> </w:t>
      </w:r>
    </w:p>
    <w:p w14:paraId="00918295" w14:textId="0B63D8E0" w:rsidR="006606DC" w:rsidRPr="006B4659" w:rsidRDefault="006606DC" w:rsidP="00B4537B">
      <w:pPr>
        <w:spacing w:line="276" w:lineRule="auto"/>
      </w:pPr>
      <w:r w:rsidRPr="006B4659">
        <w:t>Practices with sufficient technical and scientific evidence were included in the narrative summaries</w:t>
      </w:r>
      <w:r w:rsidR="005D0B9C">
        <w:t xml:space="preserve">, with </w:t>
      </w:r>
      <w:r w:rsidR="00E10BFD">
        <w:t xml:space="preserve">an </w:t>
      </w:r>
      <w:r w:rsidR="005D0B9C">
        <w:t xml:space="preserve">exception for spray-dried plasma (SDP). </w:t>
      </w:r>
      <w:r w:rsidR="004279A1">
        <w:t>T</w:t>
      </w:r>
      <w:r w:rsidR="004279A1" w:rsidRPr="004279A1">
        <w:t>h</w:t>
      </w:r>
      <w:r w:rsidR="00651600">
        <w:t xml:space="preserve">is practice has </w:t>
      </w:r>
      <w:r w:rsidR="007579AC">
        <w:t xml:space="preserve">limited </w:t>
      </w:r>
      <w:r w:rsidR="00651600">
        <w:t>applicability in the UK</w:t>
      </w:r>
      <w:r w:rsidR="007579AC">
        <w:t>:</w:t>
      </w:r>
      <w:r w:rsidR="00651600">
        <w:t xml:space="preserve"> th</w:t>
      </w:r>
      <w:r w:rsidR="004279A1" w:rsidRPr="004279A1">
        <w:t>e use of blood products and pig-derived nutritional products, including SDP</w:t>
      </w:r>
      <w:r w:rsidR="00920B3D">
        <w:t>,</w:t>
      </w:r>
      <w:r w:rsidR="004279A1">
        <w:t xml:space="preserve"> is not allowed</w:t>
      </w:r>
      <w:r w:rsidR="00316641">
        <w:t xml:space="preserve"> under quality assurance schemes like Red Tractor</w:t>
      </w:r>
      <w:r w:rsidR="004279A1" w:rsidRPr="004279A1">
        <w:t xml:space="preserve">. </w:t>
      </w:r>
      <w:r w:rsidRPr="006B4659">
        <w:t xml:space="preserve">Practices not applicable </w:t>
      </w:r>
      <w:r w:rsidR="009C1B8F">
        <w:t>to</w:t>
      </w:r>
      <w:r w:rsidRPr="006B4659">
        <w:t xml:space="preserve"> farmers directly were discussed as areas for future research </w:t>
      </w:r>
      <w:r w:rsidR="009C1B8F">
        <w:t>and</w:t>
      </w:r>
      <w:r w:rsidRPr="006B4659">
        <w:t xml:space="preserve"> potential </w:t>
      </w:r>
      <w:r w:rsidR="009C1B8F">
        <w:t xml:space="preserve">industry </w:t>
      </w:r>
      <w:r w:rsidRPr="006B4659">
        <w:t xml:space="preserve">development. Practices </w:t>
      </w:r>
      <w:r w:rsidR="00E53893">
        <w:t>identified</w:t>
      </w:r>
      <w:r w:rsidRPr="006B4659">
        <w:t xml:space="preserve"> in the reviews as promising interventions but lacking technical and/or scientific evidence were discussed as knowledge gaps</w:t>
      </w:r>
      <w:r w:rsidR="001A582C">
        <w:t xml:space="preserve"> (see </w:t>
      </w:r>
      <w:r w:rsidR="009F3644">
        <w:t xml:space="preserve">section </w:t>
      </w:r>
      <w:r w:rsidR="00920B3D">
        <w:t>‘</w:t>
      </w:r>
      <w:r w:rsidR="001A582C">
        <w:fldChar w:fldCharType="begin"/>
      </w:r>
      <w:r w:rsidR="001A582C">
        <w:instrText xml:space="preserve"> REF _Ref122023408 \h </w:instrText>
      </w:r>
      <w:r w:rsidR="001A582C">
        <w:fldChar w:fldCharType="separate"/>
      </w:r>
      <w:r w:rsidR="001A582C">
        <w:t>Sector-wide evidence gaps</w:t>
      </w:r>
      <w:r w:rsidR="001A582C">
        <w:fldChar w:fldCharType="end"/>
      </w:r>
      <w:r w:rsidR="00920B3D">
        <w:t>’</w:t>
      </w:r>
      <w:r w:rsidR="001A582C">
        <w:t>)</w:t>
      </w:r>
      <w:r w:rsidRPr="006B4659">
        <w:t>.</w:t>
      </w:r>
    </w:p>
    <w:p w14:paraId="6BB20E14" w14:textId="6D16F31A" w:rsidR="001775A8" w:rsidRPr="001775A8" w:rsidRDefault="001775A8" w:rsidP="00B4537B">
      <w:pPr>
        <w:spacing w:line="276" w:lineRule="auto"/>
      </w:pPr>
      <w:r>
        <w:t>The steps conducted thus far generated scientific and technical evidence</w:t>
      </w:r>
      <w:r w:rsidR="004656D6">
        <w:t>,</w:t>
      </w:r>
      <w:r>
        <w:t xml:space="preserve"> which were then translated into narrative summaries. These aim</w:t>
      </w:r>
      <w:r w:rsidR="009F44FF">
        <w:t>ed</w:t>
      </w:r>
      <w:r>
        <w:t xml:space="preserve"> to help </w:t>
      </w:r>
      <w:r w:rsidRPr="001775A8">
        <w:t xml:space="preserve">farmers understand </w:t>
      </w:r>
      <w:r>
        <w:t xml:space="preserve">each </w:t>
      </w:r>
      <w:r w:rsidRPr="001775A8">
        <w:t>practice</w:t>
      </w:r>
      <w:r>
        <w:t>, its pros and cons,</w:t>
      </w:r>
      <w:r w:rsidRPr="001775A8">
        <w:t xml:space="preserve"> and how to implement it </w:t>
      </w:r>
      <w:r>
        <w:t>well. Each narrative</w:t>
      </w:r>
      <w:r w:rsidR="004E5317">
        <w:t xml:space="preserve"> summary</w:t>
      </w:r>
      <w:r>
        <w:t xml:space="preserve"> includes an </w:t>
      </w:r>
      <w:r w:rsidRPr="001775A8">
        <w:t>impact summary</w:t>
      </w:r>
      <w:r w:rsidR="009F3644">
        <w:t xml:space="preserve"> and </w:t>
      </w:r>
      <w:r w:rsidRPr="001775A8">
        <w:t xml:space="preserve">a </w:t>
      </w:r>
      <w:r>
        <w:t xml:space="preserve">table summarising </w:t>
      </w:r>
      <w:r w:rsidRPr="001775A8">
        <w:t>the weighted scores for evidence quality and support for each practice</w:t>
      </w:r>
      <w:r w:rsidR="009F3644">
        <w:t>. Included are also</w:t>
      </w:r>
      <w:r w:rsidRPr="001775A8">
        <w:t xml:space="preserve"> </w:t>
      </w:r>
      <w:r>
        <w:t>explanations</w:t>
      </w:r>
      <w:r w:rsidRPr="001775A8">
        <w:t xml:space="preserve"> o</w:t>
      </w:r>
      <w:r w:rsidR="000E7997">
        <w:t>f</w:t>
      </w:r>
      <w:r w:rsidRPr="001775A8">
        <w:t xml:space="preserve"> what the practice is, how effective it is, </w:t>
      </w:r>
      <w:r w:rsidR="524D5636">
        <w:t xml:space="preserve">in </w:t>
      </w:r>
      <w:r w:rsidRPr="001775A8">
        <w:t xml:space="preserve">which contexts it works, </w:t>
      </w:r>
      <w:r>
        <w:t xml:space="preserve">costs to be </w:t>
      </w:r>
      <w:r w:rsidR="39B1BB9B">
        <w:t>considered</w:t>
      </w:r>
      <w:r>
        <w:t xml:space="preserve"> and, where possible, </w:t>
      </w:r>
      <w:r w:rsidRPr="001775A8">
        <w:t>an estimated cost of implementation</w:t>
      </w:r>
      <w:r w:rsidR="0031590C">
        <w:t>. Further, they include</w:t>
      </w:r>
      <w:r w:rsidRPr="001775A8">
        <w:t xml:space="preserve"> what </w:t>
      </w:r>
      <w:r w:rsidR="0031590C">
        <w:t xml:space="preserve">good </w:t>
      </w:r>
      <w:r w:rsidRPr="001775A8">
        <w:t>practice looks like, the strength of the evidence base, and links to further information.</w:t>
      </w:r>
    </w:p>
    <w:p w14:paraId="2786808D" w14:textId="726032D8" w:rsidR="0072038D" w:rsidRDefault="0072038D" w:rsidP="00B4537B">
      <w:pPr>
        <w:pStyle w:val="Heading1"/>
        <w:spacing w:line="276" w:lineRule="auto"/>
      </w:pPr>
      <w:bookmarkStart w:id="27" w:name="_Toc113219389"/>
      <w:bookmarkStart w:id="28" w:name="_Toc124787486"/>
      <w:r w:rsidRPr="00DC22C6">
        <w:t xml:space="preserve">Practices to reduce </w:t>
      </w:r>
      <w:r w:rsidR="007D5E32">
        <w:t>PWD</w:t>
      </w:r>
      <w:r w:rsidRPr="00DC22C6">
        <w:t xml:space="preserve"> without using </w:t>
      </w:r>
      <w:r w:rsidR="006659AA">
        <w:rPr>
          <w:rFonts w:eastAsia="Arial" w:cs="Arial"/>
        </w:rPr>
        <w:t>ZnO</w:t>
      </w:r>
      <w:r w:rsidR="006659AA" w:rsidDel="006659AA">
        <w:t xml:space="preserve"> </w:t>
      </w:r>
      <w:bookmarkEnd w:id="27"/>
      <w:bookmarkEnd w:id="28"/>
    </w:p>
    <w:p w14:paraId="55D83117" w14:textId="4FFB5061" w:rsidR="0072038D" w:rsidRDefault="0072038D" w:rsidP="00280D6B">
      <w:pPr>
        <w:pStyle w:val="Heading2"/>
      </w:pPr>
      <w:bookmarkStart w:id="29" w:name="_Toc113219390"/>
      <w:bookmarkStart w:id="30" w:name="_Toc124787487"/>
      <w:r>
        <w:t>Scoping exercise</w:t>
      </w:r>
      <w:bookmarkEnd w:id="29"/>
      <w:bookmarkEnd w:id="30"/>
    </w:p>
    <w:p w14:paraId="428800DD" w14:textId="1A835ACC" w:rsidR="008D5F28" w:rsidRDefault="001D27E6" w:rsidP="00B4537B">
      <w:pPr>
        <w:spacing w:line="276" w:lineRule="auto"/>
      </w:pPr>
      <w:r w:rsidRPr="001D27E6">
        <w:t xml:space="preserve">The </w:t>
      </w:r>
      <w:r>
        <w:t>systematic search</w:t>
      </w:r>
      <w:r w:rsidRPr="001D27E6">
        <w:t xml:space="preserve"> exercise aimed to find reviews of </w:t>
      </w:r>
      <w:r w:rsidR="00EC346E">
        <w:t xml:space="preserve">the </w:t>
      </w:r>
      <w:r>
        <w:t xml:space="preserve">practices to control </w:t>
      </w:r>
      <w:r w:rsidR="006D7362">
        <w:t xml:space="preserve">PWD </w:t>
      </w:r>
      <w:r>
        <w:t xml:space="preserve">without using </w:t>
      </w:r>
      <w:r w:rsidR="008D421D">
        <w:rPr>
          <w:rFonts w:eastAsia="Arial" w:cs="Arial"/>
        </w:rPr>
        <w:t>ZnO</w:t>
      </w:r>
      <w:r w:rsidR="00BC69EB" w:rsidRPr="001D27E6">
        <w:t xml:space="preserve"> </w:t>
      </w:r>
      <w:r w:rsidR="00BC69EB">
        <w:rPr>
          <w:rFonts w:eastAsia="Arial" w:cs="Arial"/>
        </w:rPr>
        <w:t>at therapeutic levels</w:t>
      </w:r>
      <w:r w:rsidRPr="001D27E6">
        <w:t xml:space="preserve"> in the UK pig sector. </w:t>
      </w:r>
      <w:r w:rsidR="00D40670">
        <w:t xml:space="preserve">We identified </w:t>
      </w:r>
      <w:r w:rsidR="0031590C">
        <w:t xml:space="preserve">many </w:t>
      </w:r>
      <w:r w:rsidR="00D40670">
        <w:t>reviews on nutritional changes, whereas evidence on immune status and management practices w</w:t>
      </w:r>
      <w:r w:rsidR="001F54BD">
        <w:t>as</w:t>
      </w:r>
      <w:r w:rsidR="00D40670">
        <w:t xml:space="preserve"> limited</w:t>
      </w:r>
      <w:r w:rsidR="46D0CB4C">
        <w:t xml:space="preserve"> within our search terms</w:t>
      </w:r>
      <w:r w:rsidR="432C9220">
        <w:t>.</w:t>
      </w:r>
      <w:r w:rsidR="00D40670">
        <w:t xml:space="preserve"> This suggested that the industry is </w:t>
      </w:r>
      <w:r w:rsidR="006D7362">
        <w:t xml:space="preserve">attempting </w:t>
      </w:r>
      <w:r w:rsidR="00D40670">
        <w:t xml:space="preserve">to replace an in-feed treatment (ZnO) </w:t>
      </w:r>
      <w:r w:rsidR="00F77051">
        <w:t>with</w:t>
      </w:r>
      <w:r w:rsidR="00D40670">
        <w:t xml:space="preserve"> another in-feed treatment. Indeed, t</w:t>
      </w:r>
      <w:r w:rsidR="00D40670" w:rsidRPr="00D40670">
        <w:t xml:space="preserve">here </w:t>
      </w:r>
      <w:r w:rsidR="00D40670">
        <w:t>we</w:t>
      </w:r>
      <w:r w:rsidR="00D40670" w:rsidRPr="00D40670">
        <w:t xml:space="preserve">re multiple types of </w:t>
      </w:r>
      <w:r w:rsidR="00D40670">
        <w:t xml:space="preserve">feed practices, </w:t>
      </w:r>
      <w:r w:rsidR="00D40670" w:rsidRPr="00D40670">
        <w:t>feed additives and</w:t>
      </w:r>
      <w:r w:rsidR="006736CD">
        <w:t xml:space="preserve"> </w:t>
      </w:r>
      <w:r w:rsidR="00D40670" w:rsidRPr="00D40670">
        <w:t xml:space="preserve">sub-groups within </w:t>
      </w:r>
      <w:r w:rsidR="006D7362">
        <w:t>them</w:t>
      </w:r>
      <w:r w:rsidR="00D40670" w:rsidRPr="00D40670">
        <w:t>, with multiple reviews targeting the same areas.</w:t>
      </w:r>
      <w:r w:rsidR="00D40670">
        <w:t xml:space="preserve"> </w:t>
      </w:r>
      <w:r w:rsidR="00033DC9">
        <w:t>Thus, c</w:t>
      </w:r>
      <w:r w:rsidR="00D40670">
        <w:t xml:space="preserve">ross-referencing the evidence retrieved against the initial list of practices proposed was challenging. </w:t>
      </w:r>
      <w:r w:rsidR="008D5F28">
        <w:t>A re-arrangement of the practices was</w:t>
      </w:r>
      <w:r w:rsidR="009040D6">
        <w:t xml:space="preserve"> therefore</w:t>
      </w:r>
      <w:r w:rsidR="008D5F28">
        <w:t xml:space="preserve"> necessary in light of the evidence found in the literature, and this new structure is shown in </w:t>
      </w:r>
      <w:r w:rsidR="00757CA8">
        <w:t xml:space="preserve">section </w:t>
      </w:r>
      <w:r w:rsidR="00757CA8">
        <w:fldChar w:fldCharType="begin"/>
      </w:r>
      <w:r w:rsidR="00757CA8">
        <w:instrText xml:space="preserve"> REF _Ref119063801 \r \h </w:instrText>
      </w:r>
      <w:r w:rsidR="00757CA8">
        <w:fldChar w:fldCharType="separate"/>
      </w:r>
      <w:r w:rsidR="00757CA8">
        <w:t>5.3</w:t>
      </w:r>
      <w:r w:rsidR="00757CA8">
        <w:fldChar w:fldCharType="end"/>
      </w:r>
      <w:r w:rsidR="008D5F28">
        <w:t xml:space="preserve">. </w:t>
      </w:r>
    </w:p>
    <w:p w14:paraId="7695E6E3" w14:textId="3A26FA1A" w:rsidR="008D5F28" w:rsidRDefault="008D5F28" w:rsidP="00B4537B">
      <w:pPr>
        <w:spacing w:line="276" w:lineRule="auto"/>
      </w:pPr>
      <w:r>
        <w:t xml:space="preserve">In most of the reviews retained, feed additives were discussed in </w:t>
      </w:r>
      <w:r w:rsidR="0031590C">
        <w:t>detail. However,</w:t>
      </w:r>
      <w:r>
        <w:t xml:space="preserve"> the different products, dosages and delivery methods dictate the mixed results</w:t>
      </w:r>
      <w:r w:rsidR="006736CD">
        <w:t xml:space="preserve"> observed</w:t>
      </w:r>
      <w:r>
        <w:t xml:space="preserve"> in the literature. </w:t>
      </w:r>
      <w:r w:rsidR="6DEFEFBE">
        <w:t xml:space="preserve">As </w:t>
      </w:r>
      <w:hyperlink w:anchor="_ENREF_94" w:tooltip="Modina, 2019 #645" w:history="1">
        <w:r w:rsidR="005F0597">
          <w:fldChar w:fldCharType="begin">
            <w:fldData xml:space="preserve">PEVuZE5vdGU+PENpdGUgQXV0aG9yWWVhcj0iMSI+PEF1dGhvcj5Nb2RpbmE8L0F1dGhvcj48WWVh
cj4yMDE5PC9ZZWFyPjxSZWNOdW0+NjQ1PC9SZWNOdW0+PERpc3BsYXlUZXh0Pk1vZGluYSBldCBh
bC4gKDIwMTkpPC9EaXNwbGF5VGV4dD48cmVjb3JkPjxyZWMtbnVtYmVyPjY0NTwvcmVjLW51bWJl
cj48Zm9yZWlnbi1rZXlzPjxrZXkgYXBwPSJFTiIgZGItaWQ9Ijk5c3B4dHhhanhzYXNiZWZyOTVw
ZjAwcmZyczAwZXA5dmUyYSIgdGltZXN0YW1wPSIxNjY0NzM2NTgzIj42NDU8L2tleT48L2ZvcmVp
Z24ta2V5cz48cmVmLXR5cGUgbmFtZT0iSm91cm5hbCBBcnRpY2xlIj4xNzwvcmVmLXR5cGU+PGNv
bnRyaWJ1dG9ycz48YXV0aG9ycz48YXV0aG9yPk1vZGluYSwgUy4gQy48L2F1dGhvcj48YXV0aG9y
PlBvbGl0bywgVS48L2F1dGhvcj48YXV0aG9yPlJvc3NpLCBSLjwvYXV0aG9yPjxhdXRob3I+Q29y
aW5vLCBDLjwvYXV0aG9yPjxhdXRob3I+RGkgR2lhbmNhbWlsbG8sIEEuPC9hdXRob3I+PC9hdXRo
b3JzPjwvY29udHJpYnV0b3JzPjx0aXRsZXM+PHRpdGxlPk51dHJpdGlvbmFsIHJlZ3VsYXRpb24g
b2YgZ3V0IGJhcnJpZXIgaW50ZWdyaXR5IGluIHdlYW5pbmcgcGlnbGV0czwvdGl0bGU+PHNlY29u
ZGFyeS10aXRsZT5BbmltYWxzPC9zZWNvbmRhcnktdGl0bGU+PHNob3J0LXRpdGxlPk51dHJpdGlv
bmFsIHJlZ3VsYXRpb24gb2YgZ3V0IGJhcnJpZXIgaW50ZWdyaXR5IGluIHdlYW5pbmcgcGlnbGV0
czwvc2hvcnQtdGl0bGU+PC90aXRsZXM+PHBlcmlvZGljYWw+PGZ1bGwtdGl0bGU+QW5pbWFsczwv
ZnVsbC10aXRsZT48L3BlcmlvZGljYWw+PHZvbHVtZT45PC92b2x1bWU+PG51bWJlcj4xMjwvbnVt
YmVyPjxrZXl3b3Jkcz48a2V5d29yZD5BbWlubyBhY2lkczwva2V5d29yZD48a2V5d29yZD5HYXN0
cm9pbnRlc3RpbmFsIHRyYWN0IChHSVQpPC9rZXl3b3JkPjxrZXl3b3JkPkludGVzdGluZTwva2V5
d29yZD48a2V5d29yZD5Nb3JwaG9sb2d5IGFuZCBwaHlzaW9sb2d5PC9rZXl3b3JkPjxrZXl3b3Jk
Pk9yZ2FuaWMgYWNpZHM8L2tleXdvcmQ+PGtleXdvcmQ+UGh5dG9jaGVtaWNhbHM8L2tleXdvcmQ+
PGtleXdvcmQ+UGlnPC9rZXl3b3JkPjxrZXl3b3JkPldlYW5pbmc8L2tleXdvcmQ+PGtleXdvcmQ+
YW1pbm8gYWNpZDwva2V5d29yZD48a2V5d29yZD5jYXJib3h5bGljIGFjaWQ8L2tleXdvcmQ+PGtl
eXdvcmQ+cGh5dG9jaGVtaWNhbDwva2V5d29yZD48a2V5d29yZD5hbmltYWwgaGVhbHRoPC9rZXl3
b3JkPjxrZXl3b3JkPmRpc2Vhc2UgcHJlZGlzcG9zaXRpb248L2tleXdvcmQ+PGtleXdvcmQ+ZXBp
dGhlbGlhbCBiYXJyaWVyPC9rZXl3b3JkPjxrZXl3b3JkPmVwaXRoZWxpdW08L2tleXdvcmQ+PGtl
eXdvcmQ+ZXBpdGhlbGl1bSBjZWxsPC9rZXl3b3JkPjxrZXl3b3JkPmdhc3Ryb2ludGVzdGluYWwg
QmFycmllcjwva2V5d29yZD48a2V5d29yZD5ndXQgYmFycmllciBpbnRlZ3JpdHk8L2tleXdvcmQ+
PGtleXdvcmQ+aW1tdW5lIGJhcnJpZXI8L2tleXdvcmQ+PGtleXdvcmQ+aW1tdW5lIHJlc3BvbnNl
PC9rZXl3b3JkPjxrZXl3b3JkPmltbXVuZSBzdGF0dXM8L2tleXdvcmQ+PGtleXdvcmQ+aW1tdW5l
IHN5c3RlbTwva2V5d29yZD48a2V5d29yZD5pbnRlc3RpbmUgYWJzb3JwdGlvbjwva2V5d29yZD48
a2V5d29yZD5pbnRlc3RpbmUgZnVuY3Rpb248L2tleXdvcmQ+PGtleXdvcmQ+aW50ZXN0aW5lIGlu
bmVydmF0aW9uPC9rZXl3b3JkPjxrZXl3b3JkPm1lbWJyYW5lIHBlcm1lYWJpbGl0eTwva2V5d29y
ZD48a2V5d29yZD5tb3JwaG9sb2d5PC9rZXl3b3JkPjxrZXl3b3JkPm5vbmh1bWFuPC9rZXl3b3Jk
PjxrZXl3b3JkPm51dHJpdGlvbjwva2V5d29yZD48a2V5d29yZD5udXRyaXRpb25hbCBhc3Nlc3Nt
ZW50PC9rZXl3b3JkPjxrZXl3b3JkPm51dHJpdGlvbmFsIHJlZ3VsYXRpb248L2tleXdvcmQ+PGtl
eXdvcmQ+cGVybWVhYmlsaXR5IGJhcnJpZXI8L2tleXdvcmQ+PGtleXdvcmQ+cGh5c2lvbG9neTwv
a2V5d29yZD48a2V5d29yZD5waWdsZXQ8L2tleXdvcmQ+PGtleXdvcmQ+UmV2aWV3PC9rZXl3b3Jk
Pjwva2V5d29yZHM+PGRhdGVzPjx5ZWFyPjIwMTk8L3llYXI+PC9kYXRlcz48d29yay10eXBlPlJl
dmlldzwvd29yay10eXBlPjx1cmxzPjxyZWxhdGVkLXVybHM+PHVybD5odHRwczovL3d3dy5zY29w
dXMuY29tL2lud2FyZC9yZWNvcmQudXJpP2VpZD0yLXMyLjAtODUwODEwNzM3MjYmYW1wO2RvaT0x
MC4zMzkwJTJmYW5pOTEyMTA0NSZhbXA7cGFydG5lcklEPTQwJmFtcDttZDU9NjA3YjE2NTMxN2Mw
YzYzODViYzk2MTU3NjRiMmNmNzBodHRwczovL21kcGktcmVzLmNvbS9kX2F0dGFjaG1lbnQvYW5p
bWFscy9hbmltYWxzLTA5LTAxMDQ1L2FydGljbGVfZGVwbG95L2FuaW1hbHMtMDktMDEwNDUucGRm
P3ZlcnNpb249MTU3NTAxNTMwODwvdXJsPjwvcmVsYXRlZC11cmxzPjwvdXJscz48Y3VzdG9tNz4x
MDQ1PC9jdXN0b203PjxlbGVjdHJvbmljLXJlc291cmNlLW51bT4xMC4zMzkwL2FuaTkxMjEwNDU8
L2VsZWN0cm9uaWMtcmVzb3VyY2UtbnVtPjxyZW1vdGUtZGF0YWJhc2UtbmFtZT5TY29wdXM8L3Jl
bW90ZS1kYXRhYmFzZS1uYW1lPjxsYW5ndWFnZT5FbmdsaXNoPC9sYW5ndWFnZT48L3JlY29yZD48
L0NpdGU+PC9FbmROb3RlPn==
</w:fldData>
          </w:fldChar>
        </w:r>
        <w:r w:rsidR="005F0597">
          <w:instrText xml:space="preserve"> ADDIN EN.CITE </w:instrText>
        </w:r>
        <w:r w:rsidR="005F0597">
          <w:fldChar w:fldCharType="begin">
            <w:fldData xml:space="preserve">PEVuZE5vdGU+PENpdGUgQXV0aG9yWWVhcj0iMSI+PEF1dGhvcj5Nb2RpbmE8L0F1dGhvcj48WWVh
cj4yMDE5PC9ZZWFyPjxSZWNOdW0+NjQ1PC9SZWNOdW0+PERpc3BsYXlUZXh0Pk1vZGluYSBldCBh
bC4gKDIwMTkpPC9EaXNwbGF5VGV4dD48cmVjb3JkPjxyZWMtbnVtYmVyPjY0NTwvcmVjLW51bWJl
cj48Zm9yZWlnbi1rZXlzPjxrZXkgYXBwPSJFTiIgZGItaWQ9Ijk5c3B4dHhhanhzYXNiZWZyOTVw
ZjAwcmZyczAwZXA5dmUyYSIgdGltZXN0YW1wPSIxNjY0NzM2NTgzIj42NDU8L2tleT48L2ZvcmVp
Z24ta2V5cz48cmVmLXR5cGUgbmFtZT0iSm91cm5hbCBBcnRpY2xlIj4xNzwvcmVmLXR5cGU+PGNv
bnRyaWJ1dG9ycz48YXV0aG9ycz48YXV0aG9yPk1vZGluYSwgUy4gQy48L2F1dGhvcj48YXV0aG9y
PlBvbGl0bywgVS48L2F1dGhvcj48YXV0aG9yPlJvc3NpLCBSLjwvYXV0aG9yPjxhdXRob3I+Q29y
aW5vLCBDLjwvYXV0aG9yPjxhdXRob3I+RGkgR2lhbmNhbWlsbG8sIEEuPC9hdXRob3I+PC9hdXRo
b3JzPjwvY29udHJpYnV0b3JzPjx0aXRsZXM+PHRpdGxlPk51dHJpdGlvbmFsIHJlZ3VsYXRpb24g
b2YgZ3V0IGJhcnJpZXIgaW50ZWdyaXR5IGluIHdlYW5pbmcgcGlnbGV0czwvdGl0bGU+PHNlY29u
ZGFyeS10aXRsZT5BbmltYWxzPC9zZWNvbmRhcnktdGl0bGU+PHNob3J0LXRpdGxlPk51dHJpdGlv
bmFsIHJlZ3VsYXRpb24gb2YgZ3V0IGJhcnJpZXIgaW50ZWdyaXR5IGluIHdlYW5pbmcgcGlnbGV0
czwvc2hvcnQtdGl0bGU+PC90aXRsZXM+PHBlcmlvZGljYWw+PGZ1bGwtdGl0bGU+QW5pbWFsczwv
ZnVsbC10aXRsZT48L3BlcmlvZGljYWw+PHZvbHVtZT45PC92b2x1bWU+PG51bWJlcj4xMjwvbnVt
YmVyPjxrZXl3b3Jkcz48a2V5d29yZD5BbWlubyBhY2lkczwva2V5d29yZD48a2V5d29yZD5HYXN0
cm9pbnRlc3RpbmFsIHRyYWN0IChHSVQpPC9rZXl3b3JkPjxrZXl3b3JkPkludGVzdGluZTwva2V5
d29yZD48a2V5d29yZD5Nb3JwaG9sb2d5IGFuZCBwaHlzaW9sb2d5PC9rZXl3b3JkPjxrZXl3b3Jk
Pk9yZ2FuaWMgYWNpZHM8L2tleXdvcmQ+PGtleXdvcmQ+UGh5dG9jaGVtaWNhbHM8L2tleXdvcmQ+
PGtleXdvcmQ+UGlnPC9rZXl3b3JkPjxrZXl3b3JkPldlYW5pbmc8L2tleXdvcmQ+PGtleXdvcmQ+
YW1pbm8gYWNpZDwva2V5d29yZD48a2V5d29yZD5jYXJib3h5bGljIGFjaWQ8L2tleXdvcmQ+PGtl
eXdvcmQ+cGh5dG9jaGVtaWNhbDwva2V5d29yZD48a2V5d29yZD5hbmltYWwgaGVhbHRoPC9rZXl3
b3JkPjxrZXl3b3JkPmRpc2Vhc2UgcHJlZGlzcG9zaXRpb248L2tleXdvcmQ+PGtleXdvcmQ+ZXBp
dGhlbGlhbCBiYXJyaWVyPC9rZXl3b3JkPjxrZXl3b3JkPmVwaXRoZWxpdW08L2tleXdvcmQ+PGtl
eXdvcmQ+ZXBpdGhlbGl1bSBjZWxsPC9rZXl3b3JkPjxrZXl3b3JkPmdhc3Ryb2ludGVzdGluYWwg
QmFycmllcjwva2V5d29yZD48a2V5d29yZD5ndXQgYmFycmllciBpbnRlZ3JpdHk8L2tleXdvcmQ+
PGtleXdvcmQ+aW1tdW5lIGJhcnJpZXI8L2tleXdvcmQ+PGtleXdvcmQ+aW1tdW5lIHJlc3BvbnNl
PC9rZXl3b3JkPjxrZXl3b3JkPmltbXVuZSBzdGF0dXM8L2tleXdvcmQ+PGtleXdvcmQ+aW1tdW5l
IHN5c3RlbTwva2V5d29yZD48a2V5d29yZD5pbnRlc3RpbmUgYWJzb3JwdGlvbjwva2V5d29yZD48
a2V5d29yZD5pbnRlc3RpbmUgZnVuY3Rpb248L2tleXdvcmQ+PGtleXdvcmQ+aW50ZXN0aW5lIGlu
bmVydmF0aW9uPC9rZXl3b3JkPjxrZXl3b3JkPm1lbWJyYW5lIHBlcm1lYWJpbGl0eTwva2V5d29y
ZD48a2V5d29yZD5tb3JwaG9sb2d5PC9rZXl3b3JkPjxrZXl3b3JkPm5vbmh1bWFuPC9rZXl3b3Jk
PjxrZXl3b3JkPm51dHJpdGlvbjwva2V5d29yZD48a2V5d29yZD5udXRyaXRpb25hbCBhc3Nlc3Nt
ZW50PC9rZXl3b3JkPjxrZXl3b3JkPm51dHJpdGlvbmFsIHJlZ3VsYXRpb248L2tleXdvcmQ+PGtl
eXdvcmQ+cGVybWVhYmlsaXR5IGJhcnJpZXI8L2tleXdvcmQ+PGtleXdvcmQ+cGh5c2lvbG9neTwv
a2V5d29yZD48a2V5d29yZD5waWdsZXQ8L2tleXdvcmQ+PGtleXdvcmQ+UmV2aWV3PC9rZXl3b3Jk
Pjwva2V5d29yZHM+PGRhdGVzPjx5ZWFyPjIwMTk8L3llYXI+PC9kYXRlcz48d29yay10eXBlPlJl
dmlldzwvd29yay10eXBlPjx1cmxzPjxyZWxhdGVkLXVybHM+PHVybD5odHRwczovL3d3dy5zY29w
dXMuY29tL2lud2FyZC9yZWNvcmQudXJpP2VpZD0yLXMyLjAtODUwODEwNzM3MjYmYW1wO2RvaT0x
MC4zMzkwJTJmYW5pOTEyMTA0NSZhbXA7cGFydG5lcklEPTQwJmFtcDttZDU9NjA3YjE2NTMxN2Mw
YzYzODViYzk2MTU3NjRiMmNmNzBodHRwczovL21kcGktcmVzLmNvbS9kX2F0dGFjaG1lbnQvYW5p
bWFscy9hbmltYWxzLTA5LTAxMDQ1L2FydGljbGVfZGVwbG95L2FuaW1hbHMtMDktMDEwNDUucGRm
P3ZlcnNpb249MTU3NTAxNTMwODwvdXJsPjwvcmVsYXRlZC11cmxzPjwvdXJscz48Y3VzdG9tNz4x
MDQ1PC9jdXN0b203PjxlbGVjdHJvbmljLXJlc291cmNlLW51bT4xMC4zMzkwL2FuaTkxMjEwNDU8
L2VsZWN0cm9uaWMtcmVzb3VyY2UtbnVtPjxyZW1vdGUtZGF0YWJhc2UtbmFtZT5TY29wdXM8L3Jl
bW90ZS1kYXRhYmFzZS1uYW1lPjxsYW5ndWFnZT5FbmdsaXNoPC9sYW5ndWFnZT48L3JlY29yZD48
L0NpdGU+PC9FbmROb3RlPn==
</w:fldData>
          </w:fldChar>
        </w:r>
        <w:r w:rsidR="005F0597">
          <w:instrText xml:space="preserve"> ADDIN EN.CITE.DATA </w:instrText>
        </w:r>
        <w:r w:rsidR="005F0597">
          <w:fldChar w:fldCharType="end"/>
        </w:r>
        <w:r w:rsidR="005F0597">
          <w:fldChar w:fldCharType="separate"/>
        </w:r>
        <w:r w:rsidR="005F0597">
          <w:rPr>
            <w:noProof/>
          </w:rPr>
          <w:t>Modina et al. (2019)</w:t>
        </w:r>
        <w:r w:rsidR="005F0597">
          <w:fldChar w:fldCharType="end"/>
        </w:r>
      </w:hyperlink>
      <w:r w:rsidR="6DEFEFBE">
        <w:t xml:space="preserve"> notes</w:t>
      </w:r>
      <w:r>
        <w:t>, “the efficiency of each additive depends on the diet itself, the state of health, and the age of the animals”.</w:t>
      </w:r>
      <w:r w:rsidR="007903AF">
        <w:t xml:space="preserve"> </w:t>
      </w:r>
      <w:r w:rsidR="008D3EC7">
        <w:t xml:space="preserve">Hence varying types of feed additives at different concentrations are available on the market to address specific needs. </w:t>
      </w:r>
      <w:r w:rsidR="00350B13" w:rsidRPr="00350B13">
        <w:t xml:space="preserve">It </w:t>
      </w:r>
      <w:r w:rsidR="0031590C">
        <w:t>should be noted that</w:t>
      </w:r>
      <w:r w:rsidR="00350B13" w:rsidRPr="00350B13">
        <w:t xml:space="preserve"> </w:t>
      </w:r>
      <w:r w:rsidR="00350B13">
        <w:t>c</w:t>
      </w:r>
      <w:r w:rsidR="00350B13" w:rsidRPr="00350B13">
        <w:t>ommercial feed companies have been trialling many products and generating a lot of trial data on the use of diets and feed additives as alternatives to the use of ZnO to control PWD in pigs. However, most of these data are commercially sensitive and have not been published for that reason.</w:t>
      </w:r>
    </w:p>
    <w:p w14:paraId="31431AC7" w14:textId="10EA44E9" w:rsidR="007903AF" w:rsidRDefault="00F2787F" w:rsidP="00B4537B">
      <w:pPr>
        <w:spacing w:line="276" w:lineRule="auto"/>
      </w:pPr>
      <w:r>
        <w:t xml:space="preserve">For each nutritional change, there was </w:t>
      </w:r>
      <w:r w:rsidR="560A2754">
        <w:t>extensive</w:t>
      </w:r>
      <w:r>
        <w:t xml:space="preserve"> scientific literature available. Yet, w</w:t>
      </w:r>
      <w:r w:rsidR="00892B88">
        <w:t xml:space="preserve">hile nutritional changes </w:t>
      </w:r>
      <w:r w:rsidR="6A111D2F">
        <w:t>may</w:t>
      </w:r>
      <w:r w:rsidR="00892B88">
        <w:t xml:space="preserve"> </w:t>
      </w:r>
      <w:r w:rsidR="25F2255E">
        <w:t>represent</w:t>
      </w:r>
      <w:r w:rsidR="00892B88">
        <w:t xml:space="preserve"> the most straightforward </w:t>
      </w:r>
      <w:r w:rsidR="009DB806">
        <w:t xml:space="preserve">alternative </w:t>
      </w:r>
      <w:r w:rsidR="178FDD66">
        <w:t>to</w:t>
      </w:r>
      <w:r w:rsidR="00892B88">
        <w:t xml:space="preserve"> </w:t>
      </w:r>
      <w:r w:rsidR="000D0D74">
        <w:t>ZnO</w:t>
      </w:r>
      <w:r w:rsidR="00892B88">
        <w:t>, i</w:t>
      </w:r>
      <w:r w:rsidR="007903AF">
        <w:t xml:space="preserve">t became apparent that using </w:t>
      </w:r>
      <w:r w:rsidR="00892B88">
        <w:t xml:space="preserve">these </w:t>
      </w:r>
      <w:r w:rsidR="5D0CF51D">
        <w:t>practices in isolation</w:t>
      </w:r>
      <w:r w:rsidR="00892B88">
        <w:t xml:space="preserve"> might not </w:t>
      </w:r>
      <w:r w:rsidR="00931E01">
        <w:t>be</w:t>
      </w:r>
      <w:r w:rsidR="00892B88">
        <w:t xml:space="preserve"> sufficient to minimise risk factors for </w:t>
      </w:r>
      <w:r w:rsidR="000D0D74">
        <w:t>PWD</w:t>
      </w:r>
      <w:r w:rsidR="00892B88">
        <w:t>.</w:t>
      </w:r>
      <w:r>
        <w:t xml:space="preserve"> </w:t>
      </w:r>
      <w:r w:rsidR="00892B88">
        <w:t xml:space="preserve">Its effectiveness </w:t>
      </w:r>
      <w:r w:rsidR="00626AA6">
        <w:t xml:space="preserve">varied </w:t>
      </w:r>
      <w:r w:rsidR="00892B88">
        <w:t xml:space="preserve">substantially depending on the </w:t>
      </w:r>
      <w:r w:rsidR="0031590C">
        <w:t>most significant contributor to</w:t>
      </w:r>
      <w:r w:rsidR="00892B88">
        <w:t xml:space="preserve"> </w:t>
      </w:r>
      <w:r w:rsidR="000D0D74">
        <w:t>PWD</w:t>
      </w:r>
      <w:r w:rsidR="00892B88">
        <w:t xml:space="preserve"> on each farm. </w:t>
      </w:r>
    </w:p>
    <w:p w14:paraId="11665754" w14:textId="0B261BBA" w:rsidR="001D27E6" w:rsidRDefault="00F2787F" w:rsidP="00B4537B">
      <w:pPr>
        <w:spacing w:line="276" w:lineRule="auto"/>
      </w:pPr>
      <w:r>
        <w:t xml:space="preserve">On the </w:t>
      </w:r>
      <w:r w:rsidR="0031590C">
        <w:t>other hand</w:t>
      </w:r>
      <w:r>
        <w:t>, t</w:t>
      </w:r>
      <w:r w:rsidR="00892B88">
        <w:t>he implementation of management practices</w:t>
      </w:r>
      <w:r w:rsidR="00D04036">
        <w:t xml:space="preserve"> (discussed below in section </w:t>
      </w:r>
      <w:r w:rsidR="00D04036">
        <w:fldChar w:fldCharType="begin"/>
      </w:r>
      <w:r w:rsidR="00D04036">
        <w:instrText xml:space="preserve"> REF _Ref122085744 \r \h </w:instrText>
      </w:r>
      <w:r w:rsidR="00D04036">
        <w:fldChar w:fldCharType="separate"/>
      </w:r>
      <w:r w:rsidR="00D04036">
        <w:t>7</w:t>
      </w:r>
      <w:r w:rsidR="00D04036">
        <w:fldChar w:fldCharType="end"/>
      </w:r>
      <w:r w:rsidR="00D04036">
        <w:t>)</w:t>
      </w:r>
      <w:r w:rsidR="00892B88">
        <w:t xml:space="preserve"> and immune status changes</w:t>
      </w:r>
      <w:r w:rsidR="00D04036">
        <w:t xml:space="preserve"> (discussed below in section </w:t>
      </w:r>
      <w:r w:rsidR="00D04036">
        <w:fldChar w:fldCharType="begin"/>
      </w:r>
      <w:r w:rsidR="00D04036">
        <w:instrText xml:space="preserve"> REF _Ref122085812 \r \h </w:instrText>
      </w:r>
      <w:r w:rsidR="00D04036">
        <w:fldChar w:fldCharType="separate"/>
      </w:r>
      <w:r w:rsidR="00D04036">
        <w:t>8</w:t>
      </w:r>
      <w:r w:rsidR="00D04036">
        <w:fldChar w:fldCharType="end"/>
      </w:r>
      <w:r w:rsidR="00D04036">
        <w:t>)</w:t>
      </w:r>
      <w:r w:rsidR="00892B88">
        <w:t xml:space="preserve"> seemed to </w:t>
      </w:r>
      <w:r>
        <w:t xml:space="preserve">substantially tackle most of the risk factors for </w:t>
      </w:r>
      <w:r w:rsidR="007D5E32">
        <w:t>PWD</w:t>
      </w:r>
      <w:r>
        <w:t xml:space="preserve">, preventing its development. There was, however, a clear </w:t>
      </w:r>
      <w:r w:rsidR="008D5F28">
        <w:t>lack of scientific evidence for</w:t>
      </w:r>
      <w:r w:rsidR="001D27E6">
        <w:t xml:space="preserve"> management practices and immune status</w:t>
      </w:r>
      <w:r>
        <w:t xml:space="preserve"> in scientific literature</w:t>
      </w:r>
      <w:r w:rsidR="274203BA">
        <w:t xml:space="preserve"> within the parameters of our search</w:t>
      </w:r>
      <w:r w:rsidR="000D0D74">
        <w:t>es</w:t>
      </w:r>
      <w:r>
        <w:t xml:space="preserve">. </w:t>
      </w:r>
      <w:r w:rsidR="007903AF">
        <w:t xml:space="preserve">These two </w:t>
      </w:r>
      <w:r w:rsidR="000D0D74">
        <w:t xml:space="preserve">groups </w:t>
      </w:r>
      <w:r w:rsidR="007903AF">
        <w:t>of practices, especially management practices,</w:t>
      </w:r>
      <w:r w:rsidR="001D27E6">
        <w:t xml:space="preserve"> often require more structural approaches and rethinking of the farm operations. They are also typically presented in combination with other measures, making them more difficult to endorse in published reviews.</w:t>
      </w:r>
      <w:r w:rsidR="00892B88">
        <w:t xml:space="preserve"> The evidence gathered on these practices was complemented with expert advice and</w:t>
      </w:r>
      <w:r>
        <w:t xml:space="preserve"> technical information gathered from manual searches.</w:t>
      </w:r>
    </w:p>
    <w:p w14:paraId="78AF6DFB" w14:textId="537DB9C6" w:rsidR="007903AF" w:rsidRDefault="00F2787F" w:rsidP="00B4537B">
      <w:pPr>
        <w:spacing w:line="276" w:lineRule="auto"/>
      </w:pPr>
      <w:r>
        <w:t>Finally, an</w:t>
      </w:r>
      <w:r w:rsidR="007903AF">
        <w:t xml:space="preserve"> interesting but predictable </w:t>
      </w:r>
      <w:r w:rsidR="003819F0">
        <w:t xml:space="preserve">observation </w:t>
      </w:r>
      <w:r w:rsidR="007903AF">
        <w:t>was that most publications ha</w:t>
      </w:r>
      <w:r w:rsidR="00643309">
        <w:t>d</w:t>
      </w:r>
      <w:r w:rsidR="007903AF">
        <w:t xml:space="preserve"> been published in the last few years, denoting the urgency to find alternatives to </w:t>
      </w:r>
      <w:r w:rsidR="00E90B78">
        <w:t>ZnO</w:t>
      </w:r>
      <w:r w:rsidR="007903AF">
        <w:t xml:space="preserve">. With the </w:t>
      </w:r>
      <w:r w:rsidR="00283FB2">
        <w:t>withdrawal</w:t>
      </w:r>
      <w:r w:rsidR="007903AF">
        <w:t xml:space="preserve"> of </w:t>
      </w:r>
      <w:r w:rsidR="008D421D">
        <w:rPr>
          <w:rFonts w:eastAsia="Arial" w:cs="Arial"/>
        </w:rPr>
        <w:t>ZnO</w:t>
      </w:r>
      <w:r w:rsidR="007903AF">
        <w:t xml:space="preserve"> </w:t>
      </w:r>
      <w:r w:rsidR="00EC0EC2">
        <w:t xml:space="preserve">at therapeutic levels </w:t>
      </w:r>
      <w:r>
        <w:t xml:space="preserve">already </w:t>
      </w:r>
      <w:r w:rsidR="007903AF">
        <w:t xml:space="preserve">taking effect in European countries, effective practices to control </w:t>
      </w:r>
      <w:r w:rsidR="0031590C">
        <w:t>PWD</w:t>
      </w:r>
      <w:r w:rsidR="007903AF">
        <w:t xml:space="preserve"> will become more evident</w:t>
      </w:r>
      <w:r>
        <w:t xml:space="preserve"> in the near future</w:t>
      </w:r>
      <w:r w:rsidR="007903AF">
        <w:t>.</w:t>
      </w:r>
    </w:p>
    <w:p w14:paraId="61E01166" w14:textId="0C94E6BE" w:rsidR="0072038D" w:rsidRDefault="0072038D" w:rsidP="00280D6B">
      <w:pPr>
        <w:pStyle w:val="Heading2"/>
      </w:pPr>
      <w:bookmarkStart w:id="31" w:name="_Toc113219391"/>
      <w:bookmarkStart w:id="32" w:name="_Toc124787488"/>
      <w:r>
        <w:t>Critical review</w:t>
      </w:r>
      <w:bookmarkEnd w:id="31"/>
      <w:bookmarkEnd w:id="32"/>
    </w:p>
    <w:p w14:paraId="6D4C9BFE" w14:textId="0F284004" w:rsidR="002505E8" w:rsidRPr="002505E8" w:rsidRDefault="001E39C9" w:rsidP="00B4537B">
      <w:pPr>
        <w:spacing w:line="276" w:lineRule="auto"/>
      </w:pPr>
      <w:r>
        <w:t>Having extracted the review articles, each</w:t>
      </w:r>
      <w:r w:rsidR="00C054C3">
        <w:t xml:space="preserve"> </w:t>
      </w:r>
      <w:r>
        <w:t xml:space="preserve">was critically reviewed </w:t>
      </w:r>
      <w:r w:rsidR="000770EB">
        <w:t xml:space="preserve">and analysed </w:t>
      </w:r>
      <w:r>
        <w:t>based on content and relevance</w:t>
      </w:r>
      <w:r w:rsidR="00C054C3">
        <w:t xml:space="preserve"> to the field</w:t>
      </w:r>
      <w:r>
        <w:t xml:space="preserve">, </w:t>
      </w:r>
      <w:r w:rsidR="000770EB">
        <w:t>followed by</w:t>
      </w:r>
      <w:r>
        <w:t xml:space="preserve"> assign</w:t>
      </w:r>
      <w:r w:rsidR="000770EB">
        <w:t>ing them</w:t>
      </w:r>
      <w:r>
        <w:t xml:space="preserve"> </w:t>
      </w:r>
      <w:r w:rsidR="000770EB">
        <w:t>to</w:t>
      </w:r>
      <w:r>
        <w:t xml:space="preserve"> the practices identified. </w:t>
      </w:r>
      <w:r w:rsidR="00DA398A">
        <w:t xml:space="preserve">Other manual searches conducted on </w:t>
      </w:r>
      <w:r w:rsidR="00120972">
        <w:t>G</w:t>
      </w:r>
      <w:r w:rsidR="00DA398A">
        <w:t>oogle yielded</w:t>
      </w:r>
      <w:r w:rsidR="00C054C3">
        <w:t xml:space="preserve"> </w:t>
      </w:r>
      <w:r w:rsidR="00DA398A">
        <w:t xml:space="preserve">additional </w:t>
      </w:r>
      <w:r w:rsidR="006C484E">
        <w:t>references</w:t>
      </w:r>
      <w:r w:rsidR="00416F9B">
        <w:t>,</w:t>
      </w:r>
      <w:r w:rsidR="006C484E">
        <w:t xml:space="preserve"> </w:t>
      </w:r>
      <w:r w:rsidR="00C054C3">
        <w:t>which, for unknown reason</w:t>
      </w:r>
      <w:r w:rsidR="00CA3B7C">
        <w:t>s</w:t>
      </w:r>
      <w:r w:rsidR="00C054C3">
        <w:t xml:space="preserve">, </w:t>
      </w:r>
      <w:r w:rsidR="00CA3B7C">
        <w:t>were</w:t>
      </w:r>
      <w:r w:rsidR="00DA398A">
        <w:t xml:space="preserve"> </w:t>
      </w:r>
      <w:r w:rsidR="00100518">
        <w:t>not</w:t>
      </w:r>
      <w:r w:rsidR="00DA398A">
        <w:t xml:space="preserve"> captured by the limit of the databases</w:t>
      </w:r>
      <w:r w:rsidR="00261B1A">
        <w:t xml:space="preserve"> and search strings</w:t>
      </w:r>
      <w:r w:rsidR="00DA398A">
        <w:t xml:space="preserve">. </w:t>
      </w:r>
      <w:r w:rsidR="000F7437">
        <w:t xml:space="preserve">Further grey literature </w:t>
      </w:r>
      <w:r w:rsidR="007C6FAD">
        <w:t xml:space="preserve">was </w:t>
      </w:r>
      <w:r w:rsidR="000F7437">
        <w:t xml:space="preserve">identified </w:t>
      </w:r>
      <w:r w:rsidR="007C6FAD">
        <w:t>and</w:t>
      </w:r>
      <w:r w:rsidR="000F7437">
        <w:t xml:space="preserve"> added</w:t>
      </w:r>
      <w:r w:rsidR="007C6FAD">
        <w:t>,</w:t>
      </w:r>
      <w:r w:rsidR="000F7437">
        <w:t xml:space="preserve"> and all </w:t>
      </w:r>
      <w:r w:rsidR="00DA398A">
        <w:t xml:space="preserve">references </w:t>
      </w:r>
      <w:r w:rsidR="007C6FAD">
        <w:t xml:space="preserve">were </w:t>
      </w:r>
      <w:r w:rsidR="00DA398A">
        <w:t>collated</w:t>
      </w:r>
      <w:r w:rsidR="00C054C3">
        <w:t xml:space="preserve"> to build content for each practice</w:t>
      </w:r>
      <w:r w:rsidR="000F7437">
        <w:t>. This was done</w:t>
      </w:r>
      <w:r w:rsidR="00C054C3">
        <w:t xml:space="preserve"> by</w:t>
      </w:r>
      <w:r w:rsidR="00DA398A">
        <w:t xml:space="preserve"> structur</w:t>
      </w:r>
      <w:r w:rsidR="00C054C3">
        <w:t>ing</w:t>
      </w:r>
      <w:r w:rsidR="00DA398A">
        <w:t xml:space="preserve"> and link</w:t>
      </w:r>
      <w:r w:rsidR="00C054C3">
        <w:t xml:space="preserve">ing </w:t>
      </w:r>
      <w:r w:rsidR="000F7437">
        <w:t>each article</w:t>
      </w:r>
      <w:r w:rsidR="00DA398A">
        <w:t xml:space="preserve"> to </w:t>
      </w:r>
      <w:r w:rsidR="00173483">
        <w:t>a</w:t>
      </w:r>
      <w:r w:rsidR="00DA398A">
        <w:t xml:space="preserve"> practice</w:t>
      </w:r>
      <w:r w:rsidR="000F7437">
        <w:t xml:space="preserve"> with</w:t>
      </w:r>
      <w:r w:rsidR="00DA398A">
        <w:t xml:space="preserve"> primary literatures provid</w:t>
      </w:r>
      <w:r w:rsidR="000F7437">
        <w:t>ing</w:t>
      </w:r>
      <w:r w:rsidR="0095601E">
        <w:t xml:space="preserve"> an</w:t>
      </w:r>
      <w:r w:rsidR="00DA398A">
        <w:t xml:space="preserve"> overview of </w:t>
      </w:r>
      <w:r w:rsidR="001655C9">
        <w:t xml:space="preserve">the </w:t>
      </w:r>
      <w:r w:rsidR="00DA398A">
        <w:t>relevant practice</w:t>
      </w:r>
      <w:r w:rsidR="001655C9">
        <w:t>s</w:t>
      </w:r>
      <w:r w:rsidR="00DA398A">
        <w:t xml:space="preserve"> </w:t>
      </w:r>
      <w:r w:rsidR="001655C9">
        <w:t xml:space="preserve">in </w:t>
      </w:r>
      <w:r w:rsidR="006E051B">
        <w:t>a</w:t>
      </w:r>
      <w:r w:rsidR="001655C9">
        <w:t xml:space="preserve"> group</w:t>
      </w:r>
      <w:r w:rsidR="00DA2BAE">
        <w:t xml:space="preserve">. </w:t>
      </w:r>
      <w:r w:rsidR="000F7437">
        <w:t xml:space="preserve">All other </w:t>
      </w:r>
      <w:r w:rsidR="00DA398A">
        <w:t>articles</w:t>
      </w:r>
      <w:r w:rsidR="001655C9">
        <w:t xml:space="preserve"> </w:t>
      </w:r>
      <w:r w:rsidR="00735578">
        <w:t>that provide</w:t>
      </w:r>
      <w:r w:rsidR="00DF2306">
        <w:t>d</w:t>
      </w:r>
      <w:r w:rsidR="001655C9">
        <w:t xml:space="preserve"> specific </w:t>
      </w:r>
      <w:r w:rsidR="00735578">
        <w:t xml:space="preserve">evidence </w:t>
      </w:r>
      <w:r w:rsidR="005F555E">
        <w:t>for</w:t>
      </w:r>
      <w:r w:rsidR="001655C9">
        <w:t xml:space="preserve"> a particular practice</w:t>
      </w:r>
      <w:r w:rsidR="00735578">
        <w:t xml:space="preserve"> were classified as secondary article</w:t>
      </w:r>
      <w:r w:rsidR="00CA3B7C">
        <w:t>s</w:t>
      </w:r>
      <w:r w:rsidR="00735578">
        <w:t xml:space="preserve">. </w:t>
      </w:r>
      <w:r w:rsidR="00CA3B7C">
        <w:t>W</w:t>
      </w:r>
      <w:r w:rsidR="00944B07">
        <w:t>here needed</w:t>
      </w:r>
      <w:r w:rsidR="00735578">
        <w:t xml:space="preserve">, </w:t>
      </w:r>
      <w:r w:rsidR="00944B07">
        <w:t xml:space="preserve">additional </w:t>
      </w:r>
      <w:r w:rsidR="006E051B">
        <w:t xml:space="preserve">relevant research papers which were cited </w:t>
      </w:r>
      <w:r w:rsidR="00944B07">
        <w:t>i</w:t>
      </w:r>
      <w:r w:rsidR="006E051B">
        <w:t xml:space="preserve">n the reviews were </w:t>
      </w:r>
      <w:r w:rsidR="00B12926">
        <w:t>consulted</w:t>
      </w:r>
      <w:r w:rsidR="00944B07">
        <w:t xml:space="preserve"> to further strengthen the evidence</w:t>
      </w:r>
      <w:r w:rsidR="001655C9">
        <w:t>.</w:t>
      </w:r>
      <w:r w:rsidR="00DA398A">
        <w:t xml:space="preserve"> </w:t>
      </w:r>
      <w:r w:rsidR="008F4122">
        <w:t xml:space="preserve">After examination of the initial </w:t>
      </w:r>
      <w:r w:rsidR="00656778">
        <w:t xml:space="preserve">groups of </w:t>
      </w:r>
      <w:r w:rsidR="008F4122">
        <w:t xml:space="preserve">practices provided </w:t>
      </w:r>
      <w:r w:rsidR="00656778">
        <w:t xml:space="preserve">(see section 5) </w:t>
      </w:r>
      <w:r w:rsidR="008F4122">
        <w:t xml:space="preserve">and </w:t>
      </w:r>
      <w:r w:rsidR="00713EB3">
        <w:t>evidence</w:t>
      </w:r>
      <w:r w:rsidR="008F4122">
        <w:t xml:space="preserve"> obtained from the literature</w:t>
      </w:r>
      <w:r w:rsidR="00656778">
        <w:t xml:space="preserve">, </w:t>
      </w:r>
      <w:r w:rsidR="00713EB3">
        <w:t xml:space="preserve">it was logical to restructure the practices to those provided </w:t>
      </w:r>
      <w:r w:rsidR="20F8E52D">
        <w:t>i</w:t>
      </w:r>
      <w:r w:rsidR="005621D7">
        <w:t>n</w:t>
      </w:r>
      <w:r w:rsidR="0001668A">
        <w:t xml:space="preserve"> </w:t>
      </w:r>
      <w:r w:rsidR="0001668A" w:rsidRPr="0051636A">
        <w:fldChar w:fldCharType="begin"/>
      </w:r>
      <w:r w:rsidR="0001668A" w:rsidRPr="0051636A">
        <w:instrText xml:space="preserve"> REF _Ref118752738 \h </w:instrText>
      </w:r>
      <w:r w:rsidR="0051636A" w:rsidRPr="00B26DBF">
        <w:instrText xml:space="preserve"> \* MERGEFORMAT </w:instrText>
      </w:r>
      <w:r w:rsidR="0001668A" w:rsidRPr="0051636A">
        <w:fldChar w:fldCharType="separate"/>
      </w:r>
      <w:r w:rsidR="0001668A" w:rsidRPr="00B26DBF">
        <w:t xml:space="preserve">Figure </w:t>
      </w:r>
      <w:r w:rsidR="0001668A" w:rsidRPr="00B26DBF">
        <w:rPr>
          <w:noProof/>
        </w:rPr>
        <w:t>3</w:t>
      </w:r>
      <w:r w:rsidR="0001668A" w:rsidRPr="0051636A">
        <w:fldChar w:fldCharType="end"/>
      </w:r>
      <w:r w:rsidR="0001668A">
        <w:t xml:space="preserve"> </w:t>
      </w:r>
      <w:r w:rsidR="00652F08">
        <w:t>for</w:t>
      </w:r>
      <w:r w:rsidR="00567D35">
        <w:t xml:space="preserve"> </w:t>
      </w:r>
      <w:r w:rsidR="00652F08">
        <w:t xml:space="preserve">clarity and </w:t>
      </w:r>
      <w:r w:rsidR="00E75EBC">
        <w:t>in-depth</w:t>
      </w:r>
      <w:r w:rsidR="009F6125">
        <w:t xml:space="preserve"> comparison</w:t>
      </w:r>
      <w:r w:rsidR="00E75EBC">
        <w:t>s</w:t>
      </w:r>
      <w:r w:rsidR="00652F08">
        <w:t>.</w:t>
      </w:r>
      <w:r w:rsidR="005621D7">
        <w:t xml:space="preserve"> </w:t>
      </w:r>
    </w:p>
    <w:p w14:paraId="6C087249" w14:textId="77777777" w:rsidR="0072038D" w:rsidRDefault="0072038D" w:rsidP="00280D6B">
      <w:pPr>
        <w:pStyle w:val="Heading2"/>
      </w:pPr>
      <w:bookmarkStart w:id="33" w:name="_Toc113219392"/>
      <w:bookmarkStart w:id="34" w:name="_Ref119063801"/>
      <w:bookmarkStart w:id="35" w:name="_Toc124787489"/>
      <w:r>
        <w:t>Practices Included in REAs</w:t>
      </w:r>
      <w:bookmarkEnd w:id="33"/>
      <w:bookmarkEnd w:id="34"/>
      <w:bookmarkEnd w:id="35"/>
    </w:p>
    <w:p w14:paraId="1B153A81" w14:textId="31380B3E" w:rsidR="0072038D" w:rsidRDefault="0072038D" w:rsidP="00B4537B">
      <w:pPr>
        <w:spacing w:line="276" w:lineRule="auto"/>
      </w:pPr>
      <w:r>
        <w:t xml:space="preserve">As shown in </w:t>
      </w:r>
      <w:r w:rsidR="0001668A">
        <w:fldChar w:fldCharType="begin"/>
      </w:r>
      <w:r w:rsidR="0001668A">
        <w:instrText xml:space="preserve"> REF _Ref118752738 \h </w:instrText>
      </w:r>
      <w:r w:rsidR="0051636A">
        <w:instrText xml:space="preserve"> \* MERGEFORMAT </w:instrText>
      </w:r>
      <w:r w:rsidR="0001668A">
        <w:fldChar w:fldCharType="separate"/>
      </w:r>
      <w:r w:rsidR="0001668A" w:rsidRPr="00B26DBF">
        <w:t>F</w:t>
      </w:r>
      <w:r w:rsidR="0001668A" w:rsidRPr="00CA6D1C">
        <w:rPr>
          <w:b/>
          <w:bCs/>
        </w:rPr>
        <w:t>i</w:t>
      </w:r>
      <w:r w:rsidR="0001668A" w:rsidRPr="00B26DBF">
        <w:t xml:space="preserve">gure </w:t>
      </w:r>
      <w:r w:rsidR="0001668A" w:rsidRPr="00B26DBF">
        <w:rPr>
          <w:noProof/>
        </w:rPr>
        <w:t>3</w:t>
      </w:r>
      <w:r w:rsidR="0001668A">
        <w:fldChar w:fldCharType="end"/>
      </w:r>
      <w:r>
        <w:t xml:space="preserve">, 14 practices aiming to reduce PWD </w:t>
      </w:r>
      <w:r w:rsidR="00D94DDF">
        <w:t xml:space="preserve">were included for investigation </w:t>
      </w:r>
      <w:r>
        <w:t xml:space="preserve">and grouped under </w:t>
      </w:r>
      <w:r w:rsidR="00997752">
        <w:t>n</w:t>
      </w:r>
      <w:r>
        <w:t xml:space="preserve">utritional </w:t>
      </w:r>
      <w:r w:rsidR="00997752">
        <w:t>c</w:t>
      </w:r>
      <w:r>
        <w:t xml:space="preserve">hanges (5), </w:t>
      </w:r>
      <w:r w:rsidR="00997752">
        <w:t>i</w:t>
      </w:r>
      <w:r>
        <w:t xml:space="preserve">mmune </w:t>
      </w:r>
      <w:r w:rsidR="00997752">
        <w:t>s</w:t>
      </w:r>
      <w:r>
        <w:t xml:space="preserve">tatus (3) and </w:t>
      </w:r>
      <w:r w:rsidR="00997752">
        <w:t>m</w:t>
      </w:r>
      <w:r>
        <w:t xml:space="preserve">anagement </w:t>
      </w:r>
      <w:r w:rsidR="00997752">
        <w:t>p</w:t>
      </w:r>
      <w:r>
        <w:t>ractices (6)</w:t>
      </w:r>
      <w:r w:rsidR="00D94DDF">
        <w:t>.</w:t>
      </w:r>
    </w:p>
    <w:p w14:paraId="22A2ED0C" w14:textId="77777777" w:rsidR="00F00425" w:rsidRDefault="00F00425" w:rsidP="00B4537B">
      <w:pPr>
        <w:spacing w:line="276" w:lineRule="auto"/>
      </w:pPr>
    </w:p>
    <w:p w14:paraId="45B1168B" w14:textId="461032E0" w:rsidR="00CD0AC2" w:rsidRDefault="00DF4ECF" w:rsidP="00B4537B">
      <w:pPr>
        <w:keepNext/>
        <w:spacing w:line="276" w:lineRule="auto"/>
        <w:jc w:val="center"/>
      </w:pPr>
      <w:r>
        <w:rPr>
          <w:noProof/>
        </w:rPr>
        <w:drawing>
          <wp:inline distT="0" distB="0" distL="0" distR="0" wp14:anchorId="767C9283" wp14:editId="31A37C22">
            <wp:extent cx="5400040" cy="5939155"/>
            <wp:effectExtent l="0" t="0" r="0" b="0"/>
            <wp:docPr id="4" name="Picture 4" descr="A picture containing text, sign,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ign, screensho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5939155"/>
                    </a:xfrm>
                    <a:prstGeom prst="rect">
                      <a:avLst/>
                    </a:prstGeom>
                  </pic:spPr>
                </pic:pic>
              </a:graphicData>
            </a:graphic>
          </wp:inline>
        </w:drawing>
      </w:r>
    </w:p>
    <w:p w14:paraId="70576003" w14:textId="7B3ABD08" w:rsidR="0072038D" w:rsidRDefault="00CD0AC2" w:rsidP="00B4537B">
      <w:pPr>
        <w:pStyle w:val="Caption"/>
        <w:spacing w:line="276" w:lineRule="auto"/>
        <w:jc w:val="left"/>
      </w:pPr>
      <w:bookmarkStart w:id="36" w:name="_Ref118752738"/>
      <w:r w:rsidRPr="00B26DBF">
        <w:t xml:space="preserve">Figure </w:t>
      </w:r>
      <w:r w:rsidRPr="00B26DBF">
        <w:fldChar w:fldCharType="begin"/>
      </w:r>
      <w:r w:rsidRPr="00B26DBF">
        <w:instrText xml:space="preserve"> SEQ Figure \* ARABIC </w:instrText>
      </w:r>
      <w:r w:rsidRPr="00B26DBF">
        <w:fldChar w:fldCharType="separate"/>
      </w:r>
      <w:r w:rsidR="001A582C" w:rsidRPr="00B26DBF">
        <w:rPr>
          <w:noProof/>
        </w:rPr>
        <w:t>3</w:t>
      </w:r>
      <w:r w:rsidRPr="00B26DBF">
        <w:fldChar w:fldCharType="end"/>
      </w:r>
      <w:bookmarkEnd w:id="36"/>
      <w:r w:rsidR="00F67BDB">
        <w:t>.</w:t>
      </w:r>
      <w:r w:rsidRPr="00CD0AC2">
        <w:t xml:space="preserve"> </w:t>
      </w:r>
      <w:r>
        <w:t>O</w:t>
      </w:r>
      <w:r w:rsidRPr="6C40BFFA">
        <w:t xml:space="preserve">verview of practices to reduce </w:t>
      </w:r>
      <w:r w:rsidR="007D5E32">
        <w:t>PWD</w:t>
      </w:r>
      <w:r>
        <w:t xml:space="preserve"> </w:t>
      </w:r>
      <w:r w:rsidR="000D0D74">
        <w:t>in pigs</w:t>
      </w:r>
    </w:p>
    <w:p w14:paraId="7EB37771" w14:textId="4849BD04" w:rsidR="00F00425" w:rsidRDefault="00F00425" w:rsidP="00B4537B">
      <w:pPr>
        <w:spacing w:line="276" w:lineRule="auto"/>
      </w:pPr>
    </w:p>
    <w:p w14:paraId="630B3BEA" w14:textId="248139B7" w:rsidR="0072038D" w:rsidRDefault="0072038D" w:rsidP="00B4537B">
      <w:pPr>
        <w:pStyle w:val="Heading1"/>
        <w:spacing w:line="276" w:lineRule="auto"/>
      </w:pPr>
      <w:bookmarkStart w:id="37" w:name="_Toc113219393"/>
      <w:bookmarkStart w:id="38" w:name="_Toc124787490"/>
      <w:bookmarkEnd w:id="2"/>
      <w:r w:rsidRPr="3036A6D3">
        <w:t>Nutritional changes</w:t>
      </w:r>
      <w:bookmarkEnd w:id="37"/>
      <w:bookmarkEnd w:id="38"/>
      <w:r w:rsidRPr="3036A6D3">
        <w:t xml:space="preserve"> </w:t>
      </w:r>
    </w:p>
    <w:p w14:paraId="5702F5F4" w14:textId="77777777" w:rsidR="00F728EF" w:rsidRDefault="00CA6D1C" w:rsidP="00B4537B">
      <w:pPr>
        <w:spacing w:line="276" w:lineRule="auto"/>
      </w:pPr>
      <w:r w:rsidRPr="00CA6D1C">
        <w:t>Within nutritional changes</w:t>
      </w:r>
      <w:r w:rsidR="00C151F5">
        <w:t>,</w:t>
      </w:r>
      <w:r w:rsidRPr="00CA6D1C">
        <w:t xml:space="preserve"> we consider</w:t>
      </w:r>
      <w:r w:rsidR="008C5695">
        <w:t>ed</w:t>
      </w:r>
      <w:r w:rsidRPr="00CA6D1C">
        <w:t>:</w:t>
      </w:r>
    </w:p>
    <w:p w14:paraId="3F039104" w14:textId="20594921" w:rsidR="00F728EF" w:rsidRDefault="00F728EF" w:rsidP="00F728EF">
      <w:pPr>
        <w:pStyle w:val="ListParagraph"/>
        <w:numPr>
          <w:ilvl w:val="0"/>
          <w:numId w:val="43"/>
        </w:numPr>
        <w:spacing w:line="276" w:lineRule="auto"/>
      </w:pPr>
      <w:r>
        <w:t>R</w:t>
      </w:r>
      <w:r w:rsidR="00CA6D1C" w:rsidRPr="00CA6D1C">
        <w:t>eductions in crude protein intake</w:t>
      </w:r>
    </w:p>
    <w:p w14:paraId="735CCA33" w14:textId="44AD2403" w:rsidR="00F728EF" w:rsidRDefault="00F728EF" w:rsidP="00F728EF">
      <w:pPr>
        <w:pStyle w:val="ListParagraph"/>
        <w:numPr>
          <w:ilvl w:val="0"/>
          <w:numId w:val="43"/>
        </w:numPr>
        <w:spacing w:line="276" w:lineRule="auto"/>
      </w:pPr>
      <w:r>
        <w:t>A</w:t>
      </w:r>
      <w:r w:rsidR="00CA6D1C" w:rsidRPr="00CA6D1C">
        <w:t>lternative protein sources</w:t>
      </w:r>
    </w:p>
    <w:p w14:paraId="4A8A50A5" w14:textId="7F74F610" w:rsidR="00F728EF" w:rsidRDefault="00F728EF" w:rsidP="00F728EF">
      <w:pPr>
        <w:pStyle w:val="ListParagraph"/>
        <w:numPr>
          <w:ilvl w:val="0"/>
          <w:numId w:val="43"/>
        </w:numPr>
        <w:spacing w:line="276" w:lineRule="auto"/>
      </w:pPr>
      <w:r>
        <w:t>D</w:t>
      </w:r>
      <w:r w:rsidR="00CA6D1C" w:rsidRPr="00CA6D1C">
        <w:t>ietary fibre</w:t>
      </w:r>
    </w:p>
    <w:p w14:paraId="4D72F10D" w14:textId="15DC032F" w:rsidR="00F728EF" w:rsidRDefault="00F728EF" w:rsidP="00F728EF">
      <w:pPr>
        <w:pStyle w:val="ListParagraph"/>
        <w:numPr>
          <w:ilvl w:val="0"/>
          <w:numId w:val="43"/>
        </w:numPr>
        <w:spacing w:line="276" w:lineRule="auto"/>
      </w:pPr>
      <w:r>
        <w:t>A</w:t>
      </w:r>
      <w:r w:rsidR="00CA6D1C" w:rsidRPr="00CA6D1C">
        <w:t>cidification of feed and water</w:t>
      </w:r>
    </w:p>
    <w:p w14:paraId="0C8FF986" w14:textId="53596A9F" w:rsidR="00CA6D1C" w:rsidRPr="00CA6D1C" w:rsidRDefault="00CA6D1C" w:rsidP="00F728EF">
      <w:pPr>
        <w:spacing w:line="276" w:lineRule="auto"/>
      </w:pPr>
      <w:r w:rsidRPr="00CA6D1C">
        <w:t>We also consider</w:t>
      </w:r>
      <w:r w:rsidR="008C5695">
        <w:t>ed</w:t>
      </w:r>
      <w:r w:rsidRPr="00CA6D1C">
        <w:t xml:space="preserve"> feed additives</w:t>
      </w:r>
      <w:r w:rsidR="00D41FA4">
        <w:t>, including</w:t>
      </w:r>
      <w:r w:rsidRPr="00CA6D1C">
        <w:t xml:space="preserve"> probiotics, prebiotics, synbiotics, amino acids, enzymes, essential oils and </w:t>
      </w:r>
      <w:r w:rsidR="002A5222">
        <w:t>plant extracts.</w:t>
      </w:r>
      <w:r w:rsidRPr="00CA6D1C">
        <w:t xml:space="preserve">  </w:t>
      </w:r>
    </w:p>
    <w:p w14:paraId="41065E58" w14:textId="77777777" w:rsidR="0072038D" w:rsidRDefault="0072038D" w:rsidP="00280D6B">
      <w:pPr>
        <w:pStyle w:val="Heading2"/>
      </w:pPr>
      <w:bookmarkStart w:id="39" w:name="_Toc113219394"/>
      <w:bookmarkStart w:id="40" w:name="_Toc124787491"/>
      <w:r w:rsidRPr="3036A6D3">
        <w:t>Reduce crude protein intake</w:t>
      </w:r>
      <w:bookmarkEnd w:id="39"/>
      <w:bookmarkEnd w:id="40"/>
      <w:r w:rsidRPr="3036A6D3">
        <w:t xml:space="preserve"> </w:t>
      </w:r>
    </w:p>
    <w:p w14:paraId="2C5E23BF" w14:textId="0407A9D2" w:rsidR="0072038D" w:rsidRPr="00624438" w:rsidRDefault="00624438" w:rsidP="008B4EC8">
      <w:pPr>
        <w:pStyle w:val="pf0"/>
        <w:spacing w:line="276" w:lineRule="auto"/>
        <w:jc w:val="both"/>
        <w:rPr>
          <w:rFonts w:ascii="Arial" w:hAnsi="Arial" w:cs="Arial"/>
          <w:sz w:val="22"/>
          <w:szCs w:val="22"/>
        </w:rPr>
      </w:pPr>
      <w:r w:rsidRPr="00624438">
        <w:rPr>
          <w:rStyle w:val="cf01"/>
          <w:rFonts w:ascii="Arial" w:hAnsi="Arial" w:cs="Arial"/>
          <w:sz w:val="22"/>
          <w:szCs w:val="22"/>
        </w:rPr>
        <w:t>Protein supplies amino acids</w:t>
      </w:r>
      <w:r w:rsidR="006404B6">
        <w:rPr>
          <w:rStyle w:val="cf01"/>
          <w:rFonts w:ascii="Arial" w:hAnsi="Arial" w:cs="Arial"/>
          <w:sz w:val="22"/>
          <w:szCs w:val="22"/>
        </w:rPr>
        <w:t>,</w:t>
      </w:r>
      <w:r w:rsidRPr="00624438">
        <w:rPr>
          <w:rStyle w:val="cf01"/>
          <w:rFonts w:ascii="Arial" w:hAnsi="Arial" w:cs="Arial"/>
          <w:sz w:val="22"/>
          <w:szCs w:val="22"/>
        </w:rPr>
        <w:t xml:space="preserve"> which are essential for muscle growth and repair.</w:t>
      </w:r>
      <w:r w:rsidR="006404B6">
        <w:rPr>
          <w:rStyle w:val="cf01"/>
          <w:rFonts w:ascii="Arial" w:hAnsi="Arial" w:cs="Arial"/>
          <w:sz w:val="22"/>
          <w:szCs w:val="22"/>
        </w:rPr>
        <w:t xml:space="preserve"> </w:t>
      </w:r>
      <w:r w:rsidRPr="00624438">
        <w:rPr>
          <w:rStyle w:val="cf01"/>
          <w:rFonts w:ascii="Arial" w:hAnsi="Arial" w:cs="Arial"/>
          <w:sz w:val="22"/>
          <w:szCs w:val="22"/>
        </w:rPr>
        <w:t xml:space="preserve">Adequate protein is therefore important for daily weight gain of growing pigs. </w:t>
      </w:r>
      <w:r w:rsidR="0072038D" w:rsidRPr="00624438">
        <w:rPr>
          <w:rFonts w:ascii="Arial" w:hAnsi="Arial" w:cs="Arial"/>
          <w:sz w:val="22"/>
          <w:szCs w:val="22"/>
        </w:rPr>
        <w:t xml:space="preserve">Sources of protein for diet formulation </w:t>
      </w:r>
      <w:r w:rsidR="00862CCB" w:rsidRPr="00624438">
        <w:rPr>
          <w:rFonts w:ascii="Arial" w:hAnsi="Arial" w:cs="Arial"/>
          <w:sz w:val="22"/>
          <w:szCs w:val="22"/>
        </w:rPr>
        <w:t xml:space="preserve">originate </w:t>
      </w:r>
      <w:r w:rsidR="0072038D" w:rsidRPr="00624438">
        <w:rPr>
          <w:rFonts w:ascii="Arial" w:hAnsi="Arial" w:cs="Arial"/>
          <w:sz w:val="22"/>
          <w:szCs w:val="22"/>
        </w:rPr>
        <w:t>from plant or animal origins</w:t>
      </w:r>
      <w:r w:rsidR="00A57114">
        <w:rPr>
          <w:rFonts w:ascii="Arial" w:hAnsi="Arial" w:cs="Arial"/>
          <w:sz w:val="22"/>
          <w:szCs w:val="22"/>
        </w:rPr>
        <w:t>,</w:t>
      </w:r>
      <w:r w:rsidR="00A11AC3" w:rsidRPr="00624438">
        <w:rPr>
          <w:rFonts w:ascii="Arial" w:hAnsi="Arial" w:cs="Arial"/>
          <w:sz w:val="22"/>
          <w:szCs w:val="22"/>
        </w:rPr>
        <w:t xml:space="preserve"> with</w:t>
      </w:r>
      <w:r w:rsidR="0072038D" w:rsidRPr="00624438">
        <w:rPr>
          <w:rFonts w:ascii="Arial" w:hAnsi="Arial" w:cs="Arial"/>
          <w:sz w:val="22"/>
          <w:szCs w:val="22"/>
        </w:rPr>
        <w:t xml:space="preserve"> plant-origin ingredients</w:t>
      </w:r>
      <w:r w:rsidR="008D03A7">
        <w:rPr>
          <w:rFonts w:ascii="Arial" w:hAnsi="Arial" w:cs="Arial"/>
          <w:sz w:val="22"/>
          <w:szCs w:val="22"/>
        </w:rPr>
        <w:t xml:space="preserve"> being</w:t>
      </w:r>
      <w:r w:rsidR="0072038D" w:rsidRPr="00624438">
        <w:rPr>
          <w:rFonts w:ascii="Arial" w:hAnsi="Arial" w:cs="Arial"/>
          <w:sz w:val="22"/>
          <w:szCs w:val="22"/>
        </w:rPr>
        <w:t xml:space="preserve"> </w:t>
      </w:r>
      <w:r w:rsidR="00A11AC3" w:rsidRPr="00624438">
        <w:rPr>
          <w:rFonts w:ascii="Arial" w:hAnsi="Arial" w:cs="Arial"/>
          <w:sz w:val="22"/>
          <w:szCs w:val="22"/>
        </w:rPr>
        <w:t>the largest component of pig diets</w:t>
      </w:r>
      <w:r w:rsidR="0072038D" w:rsidRPr="00624438">
        <w:rPr>
          <w:rFonts w:ascii="Arial" w:hAnsi="Arial" w:cs="Arial"/>
          <w:sz w:val="22"/>
          <w:szCs w:val="22"/>
        </w:rPr>
        <w:t xml:space="preserve">. </w:t>
      </w:r>
      <w:r w:rsidR="00A11AC3" w:rsidRPr="00624438">
        <w:rPr>
          <w:rFonts w:ascii="Arial" w:hAnsi="Arial" w:cs="Arial"/>
          <w:sz w:val="22"/>
          <w:szCs w:val="22"/>
        </w:rPr>
        <w:t xml:space="preserve">The level of </w:t>
      </w:r>
      <w:r w:rsidR="0072038D" w:rsidRPr="00624438">
        <w:rPr>
          <w:rFonts w:ascii="Arial" w:hAnsi="Arial" w:cs="Arial"/>
          <w:sz w:val="22"/>
          <w:szCs w:val="22"/>
        </w:rPr>
        <w:t>crude protein</w:t>
      </w:r>
      <w:r w:rsidR="00A11AC3" w:rsidRPr="00624438">
        <w:rPr>
          <w:rFonts w:ascii="Arial" w:hAnsi="Arial" w:cs="Arial"/>
          <w:sz w:val="22"/>
          <w:szCs w:val="22"/>
        </w:rPr>
        <w:t xml:space="preserve"> is</w:t>
      </w:r>
      <w:r w:rsidR="0072038D" w:rsidRPr="00624438">
        <w:rPr>
          <w:rFonts w:ascii="Arial" w:hAnsi="Arial" w:cs="Arial"/>
          <w:sz w:val="22"/>
          <w:szCs w:val="22"/>
        </w:rPr>
        <w:t xml:space="preserve"> important for weaned pigs and </w:t>
      </w:r>
      <w:r w:rsidR="008D03A7">
        <w:rPr>
          <w:rFonts w:ascii="Arial" w:hAnsi="Arial" w:cs="Arial"/>
          <w:sz w:val="22"/>
          <w:szCs w:val="22"/>
        </w:rPr>
        <w:t xml:space="preserve">is </w:t>
      </w:r>
      <w:r w:rsidR="00A11AC3" w:rsidRPr="00624438">
        <w:rPr>
          <w:rFonts w:ascii="Arial" w:hAnsi="Arial" w:cs="Arial"/>
          <w:sz w:val="22"/>
          <w:szCs w:val="22"/>
        </w:rPr>
        <w:t>usually under</w:t>
      </w:r>
      <w:r w:rsidR="0072038D" w:rsidRPr="00624438">
        <w:rPr>
          <w:rFonts w:ascii="Arial" w:hAnsi="Arial" w:cs="Arial"/>
          <w:sz w:val="22"/>
          <w:szCs w:val="22"/>
        </w:rPr>
        <w:t xml:space="preserve"> 200g/kg</w:t>
      </w:r>
      <w:r w:rsidR="00A11AC3" w:rsidRPr="00624438">
        <w:rPr>
          <w:rFonts w:ascii="Arial" w:hAnsi="Arial" w:cs="Arial"/>
          <w:sz w:val="22"/>
          <w:szCs w:val="22"/>
        </w:rPr>
        <w:t>.</w:t>
      </w:r>
      <w:r w:rsidR="0072038D" w:rsidRPr="00624438">
        <w:rPr>
          <w:rFonts w:ascii="Arial" w:hAnsi="Arial" w:cs="Arial"/>
          <w:sz w:val="22"/>
          <w:szCs w:val="22"/>
        </w:rPr>
        <w:t xml:space="preserve"> </w:t>
      </w:r>
      <w:r w:rsidR="00A11AC3" w:rsidRPr="00624438">
        <w:rPr>
          <w:rFonts w:ascii="Arial" w:hAnsi="Arial" w:cs="Arial"/>
          <w:sz w:val="22"/>
          <w:szCs w:val="22"/>
        </w:rPr>
        <w:t>H</w:t>
      </w:r>
      <w:r w:rsidR="0072038D" w:rsidRPr="00624438">
        <w:rPr>
          <w:rFonts w:ascii="Arial" w:hAnsi="Arial" w:cs="Arial"/>
          <w:sz w:val="22"/>
          <w:szCs w:val="22"/>
        </w:rPr>
        <w:t>igh protein diets (~2</w:t>
      </w:r>
      <w:r w:rsidR="008843FF" w:rsidRPr="00624438">
        <w:rPr>
          <w:rFonts w:ascii="Arial" w:hAnsi="Arial" w:cs="Arial"/>
          <w:sz w:val="22"/>
          <w:szCs w:val="22"/>
        </w:rPr>
        <w:t>3</w:t>
      </w:r>
      <w:r w:rsidR="0072038D" w:rsidRPr="00624438">
        <w:rPr>
          <w:rFonts w:ascii="Arial" w:hAnsi="Arial" w:cs="Arial"/>
          <w:sz w:val="22"/>
          <w:szCs w:val="22"/>
        </w:rPr>
        <w:t xml:space="preserve">0g) </w:t>
      </w:r>
      <w:r w:rsidR="00A11AC3" w:rsidRPr="00624438">
        <w:rPr>
          <w:rFonts w:ascii="Arial" w:hAnsi="Arial" w:cs="Arial"/>
          <w:sz w:val="22"/>
          <w:szCs w:val="22"/>
        </w:rPr>
        <w:t>are difficult for</w:t>
      </w:r>
      <w:r w:rsidR="0072038D" w:rsidRPr="00624438">
        <w:rPr>
          <w:rFonts w:ascii="Arial" w:hAnsi="Arial" w:cs="Arial"/>
          <w:sz w:val="22"/>
          <w:szCs w:val="22"/>
        </w:rPr>
        <w:t xml:space="preserve"> piglets</w:t>
      </w:r>
      <w:r w:rsidR="00A11AC3" w:rsidRPr="00624438">
        <w:rPr>
          <w:rFonts w:ascii="Arial" w:hAnsi="Arial" w:cs="Arial"/>
          <w:sz w:val="22"/>
          <w:szCs w:val="22"/>
        </w:rPr>
        <w:t xml:space="preserve"> to digest </w:t>
      </w:r>
      <w:r w:rsidR="0072038D" w:rsidRPr="00624438">
        <w:rPr>
          <w:rFonts w:ascii="Arial" w:hAnsi="Arial" w:cs="Arial"/>
          <w:sz w:val="22"/>
          <w:szCs w:val="22"/>
        </w:rPr>
        <w:t xml:space="preserve">due to their </w:t>
      </w:r>
      <w:r w:rsidR="00A11AC3" w:rsidRPr="00624438">
        <w:rPr>
          <w:rFonts w:ascii="Arial" w:hAnsi="Arial" w:cs="Arial"/>
          <w:sz w:val="22"/>
          <w:szCs w:val="22"/>
        </w:rPr>
        <w:t xml:space="preserve">immature </w:t>
      </w:r>
      <w:r w:rsidR="0072038D" w:rsidRPr="00624438">
        <w:rPr>
          <w:rFonts w:ascii="Arial" w:hAnsi="Arial" w:cs="Arial"/>
          <w:sz w:val="22"/>
          <w:szCs w:val="22"/>
        </w:rPr>
        <w:t xml:space="preserve">digestive tracts and </w:t>
      </w:r>
      <w:r w:rsidR="00F3166F" w:rsidRPr="00624438">
        <w:rPr>
          <w:rFonts w:ascii="Arial" w:hAnsi="Arial" w:cs="Arial"/>
          <w:sz w:val="22"/>
          <w:szCs w:val="22"/>
        </w:rPr>
        <w:t xml:space="preserve">can </w:t>
      </w:r>
      <w:r w:rsidR="0072038D" w:rsidRPr="00624438">
        <w:rPr>
          <w:rFonts w:ascii="Arial" w:hAnsi="Arial" w:cs="Arial"/>
          <w:sz w:val="22"/>
          <w:szCs w:val="22"/>
        </w:rPr>
        <w:t xml:space="preserve">cause diarrhoea </w:t>
      </w:r>
      <w:r w:rsidR="00363FC0" w:rsidRPr="00624438">
        <w:rPr>
          <w:rFonts w:ascii="Arial" w:hAnsi="Arial" w:cs="Arial"/>
          <w:sz w:val="22"/>
          <w:szCs w:val="22"/>
        </w:rPr>
        <w:fldChar w:fldCharType="begin">
          <w:fldData xml:space="preserve">PEVuZE5vdGU+PENpdGU+PEF1dGhvcj5QbHVza2U8L0F1dGhvcj48WWVhcj4yMDEzPC9ZZWFyPjxS
ZWNOdW0+NjA0PC9SZWNOdW0+PERpc3BsYXlUZXh0PihIZW8gZXQgYWwuLCAyMDEzOyBQbHVza2Us
IDIwMTM7IExvcGV6LUdhbHZleiBldCBhbC4sIDIwMjEpPC9EaXNwbGF5VGV4dD48cmVjb3JkPjxy
ZWMtbnVtYmVyPjYwNDwvcmVjLW51bWJlcj48Zm9yZWlnbi1rZXlzPjxrZXkgYXBwPSJFTiIgZGIt
aWQ9Ijk5c3B4dHhhanhzYXNiZWZyOTVwZjAwcmZyczAwZXA5dmUyYSIgdGltZXN0YW1wPSIxNjY0
NzM2NTgxIj42MDQ8L2tleT48L2ZvcmVpZ24ta2V5cz48cmVmLXR5cGUgbmFtZT0iSm91cm5hbCBB
cnRpY2xlIj4xNzwvcmVmLXR5cGU+PGNvbnRyaWJ1dG9ycz48YXV0aG9ycz48YXV0aG9yPlBsdXNr
ZSwgSi4gUi48L2F1dGhvcj48L2F1dGhvcnM+PC9jb250cmlidXRvcnM+PHRpdGxlcz48dGl0bGU+
RmVlZC0gYW5kIGZlZWQgYWRkaXRpdmVzLXJlbGF0ZWQgYXNwZWN0cyBvZiBndXQgaGVhbHRoIGFu
ZCBkZXZlbG9wbWVudCBpbiB3ZWFubGluZyBwaWdzPC90aXRsZT48c2Vjb25kYXJ5LXRpdGxlPkpv
dXJuYWwgb2YgQW5pbWFsIFNjaWVuY2UgYW5kIEJpb3RlY2hub2xvZ3k8L3NlY29uZGFyeS10aXRs
ZT48c2hvcnQtdGl0bGU+RmVlZC0gYW5kIGZlZWQgYWRkaXRpdmVzLXJlbGF0ZWQgYXNwZWN0cyBv
ZiBndXQgaGVhbHRoIGFuZCBkZXZlbG9wbWVudCBpbiB3ZWFubGluZyBwaWdzPC9zaG9ydC10aXRs
ZT48L3RpdGxlcz48cGVyaW9kaWNhbD48ZnVsbC10aXRsZT5Kb3VybmFsIG9mIEFuaW1hbCBTY2ll
bmNlIGFuZCBCaW90ZWNobm9sb2d5PC9mdWxsLXRpdGxlPjwvcGVyaW9kaWNhbD48dm9sdW1lPjQ8
L3ZvbHVtZT48bnVtYmVyPjE8L251bWJlcj48a2V5d29yZHM+PGtleXdvcmQ+QW50aWJpb3RpY3M8
L2tleXdvcmQ+PGtleXdvcmQ+QW50aW1pY3JvYmlhbHM8L2tleXdvcmQ+PGtleXdvcmQ+TnV0cml0
aW9uPC9rZXl3b3JkPjxrZXl3b3JkPlBpZ3M8L2tleXdvcmQ+PGtleXdvcmQ+UG9zdC13ZWFuaW5n
IGRpYXJyaG9lYTwva2V5d29yZD48a2V5d29yZD5XZWFuaW5nPC9rZXl3b3JkPjwva2V5d29yZHM+
PGRhdGVzPjx5ZWFyPjIwMTM8L3llYXI+PC9kYXRlcz48d29yay10eXBlPlJldmlldzwvd29yay10
eXBlPjx1cmxzPjxyZWxhdGVkLXVybHM+PHVybD5odHRwczovL3d3dy5zY29wdXMuY29tL2lud2Fy
ZC9yZWNvcmQudXJpP2VpZD0yLXMyLjAtODQ4OTI4MTU3NzMmYW1wO2RvaT0xMC4xMTg2JTJmMjA0
OS0xODkxLTQtMSZhbXA7cGFydG5lcklEPTQwJmFtcDttZDU9ZDI2OGI5YjExMWNjMTNkMDU3MWQ0
ZTE5MTM1NDEzNzdodHRwczovL2phc2JzY2kuYmlvbWVkY2VudHJhbC5jb20vdHJhY2svcGRmLzEw
LjExODYvMjA0OS0xODkxLTQtMS5wZGY8L3VybD48L3JlbGF0ZWQtdXJscz48L3VybHM+PGN1c3Rv
bTc+MTwvY3VzdG9tNz48ZWxlY3Ryb25pYy1yZXNvdXJjZS1udW0+MTAuMTE4Ni8yMDQ5LTE4OTEt
NC0xPC9lbGVjdHJvbmljLXJlc291cmNlLW51bT48cmVtb3RlLWRhdGFiYXNlLW5hbWU+U2NvcHVz
PC9yZW1vdGUtZGF0YWJhc2UtbmFtZT48bGFuZ3VhZ2U+RW5nbGlzaDwvbGFuZ3VhZ2U+PC9yZWNv
cmQ+PC9DaXRlPjxDaXRlPjxBdXRob3I+SGVvPC9BdXRob3I+PFllYXI+MjAxMzwvWWVhcj48UmVj
TnVtPjYwMjwvUmVjTnVtPjxyZWNvcmQ+PHJlYy1udW1iZXI+NjAyPC9yZWMtbnVtYmVyPjxmb3Jl
aWduLWtleXM+PGtleSBhcHA9IkVOIiBkYi1pZD0iOTlzcHh0eGFqeHNhc2JlZnI5NXBmMDByZnJz
MDBlcDl2ZTJhIiB0aW1lc3RhbXA9IjE2NjQ3MzY1ODEiPjYwMjwva2V5PjwvZm9yZWlnbi1rZXlz
PjxyZWYtdHlwZSBuYW1lPSJKb3VybmFsIEFydGljbGUiPjE3PC9yZWYtdHlwZT48Y29udHJpYnV0
b3JzPjxhdXRob3JzPjxhdXRob3I+SGVvLCBKLiBNLjwvYXV0aG9yPjxhdXRob3I+T3BhcGVqdSwg
Ri4gTy48L2F1dGhvcj48YXV0aG9yPlBsdXNrZSwgSi4gUi48L2F1dGhvcj48YXV0aG9yPktpbSwg
Si4gQy48L2F1dGhvcj48YXV0aG9yPkhhbXBzb24sIEQuIEouPC9hdXRob3I+PGF1dGhvcj5OeWFj
aG90aSwgQy4gTS48L2F1dGhvcj48L2F1dGhvcnM+PC9jb250cmlidXRvcnM+PHRpdGxlcz48dGl0
bGU+R2FzdHJvaW50ZXN0aW5hbCBoZWFsdGggYW5kIGZ1bmN0aW9uIGluIHdlYW5lZCBwaWdzOiBB
IHJldmlldyBvZiBmZWVkaW5nIHN0cmF0ZWdpZXMgdG8gY29udHJvbCBwb3N0LXdlYW5pbmcgZGlh
cnJob2VhIHdpdGhvdXQgdXNpbmcgaW4tZmVlZCBhbnRpbWljcm9iaWFsIGNvbXBvdW5kczwvdGl0
bGU+PHNlY29uZGFyeS10aXRsZT5Kb3VybmFsIG9mIEFuaW1hbCBQaHlzaW9sb2d5IGFuZCBBbmlt
YWwgTnV0cml0aW9uPC9zZWNvbmRhcnktdGl0bGU+PHNob3J0LXRpdGxlPkdhc3Ryb2ludGVzdGlu
YWwgaGVhbHRoIGFuZCBmdW5jdGlvbiBpbiB3ZWFuZWQgcGlnczogQSByZXZpZXcgb2YgZmVlZGlu
ZyBzdHJhdGVnaWVzIHRvIGNvbnRyb2wgcG9zdC13ZWFuaW5nIGRpYXJyaG9lYSB3aXRob3V0IHVz
aW5nIGluLWZlZWQgYW50aW1pY3JvYmlhbCBjb21wb3VuZHM8L3Nob3J0LXRpdGxlPjwvdGl0bGVz
PjxwZXJpb2RpY2FsPjxmdWxsLXRpdGxlPkpvdXJuYWwgb2YgQW5pbWFsIFBoeXNpb2xvZ3kgYW5k
IEFuaW1hbCBOdXRyaXRpb248L2Z1bGwtdGl0bGU+PC9wZXJpb2RpY2FsPjxwYWdlcz4yMDctMjM3
PC9wYWdlcz48dm9sdW1lPjk3PC92b2x1bWU+PG51bWJlcj4yPC9udW1iZXI+PGtleXdvcmRzPjxr
ZXl3b3JkPkFudGltaWNyb2JpYWwgZ3Jvd3RoIHByb21vdGVyczwva2V5d29yZD48a2V5d29yZD5E
aWV0YXJ5IHByb3RlaW4gbGV2ZWw8L2tleXdvcmQ+PGtleXdvcmQ+RGlldGFyeSBwcm90ZWluIHNv
dXJjZTwva2V5d29yZD48a2V5d29yZD5PcmdhbmljIGFjaWRzPC9rZXl3b3JkPjxrZXl3b3JkPlBp
Z3M8L2tleXdvcmQ+PGtleXdvcmQ+UG9zdC13ZWFuaW5nIGRpYXJyaG9lYTwva2V5d29yZD48a2V5
d29yZD5QcmViaW90aWNzPC9rZXl3b3JkPjxrZXl3b3JkPlByb2Jpb3RpY3M8L2tleXdvcmQ+PGtl
eXdvcmQ+VHJhY2UgbWluZXJhbHM8L2tleXdvcmQ+PGtleXdvcmQ+YW50aWluZmVjdGl2ZSBhZ2Vu
dDwva2V5d29yZD48a2V5d29yZD5hbmltYWw8L2tleXdvcmQ+PGtleXdvcmQ+YW5pbWFsIGRpc2Vh
c2U8L2tleXdvcmQ+PGtleXdvcmQ+YW5pbWFsIGZvb2Q8L2tleXdvcmQ+PGtleXdvcmQ+ZGlhcnJo
ZWE8L2tleXdvcmQ+PGtleXdvcmQ+Z2FzdHJvaW50ZXN0aW5hbCB0cmFjdDwva2V5d29yZD48a2V5
d29yZD5waHlzaW9sb2d5PC9rZXl3b3JkPjxrZXl3b3JkPnJldmlldzwva2V5d29yZD48a2V5d29y
ZD5zd2luZTwva2V5d29yZD48a2V5d29yZD5zd2luZSBkaXNlYXNlPC9rZXl3b3JkPjxrZXl3b3Jk
PkFuaW1hbCBGZWVkPC9rZXl3b3JkPjxrZXl3b3JkPkFuaW1hbHM8L2tleXdvcmQ+PGtleXdvcmQ+
QW50aS1CYWN0ZXJpYWwgQWdlbnRzPC9rZXl3b3JkPjxrZXl3b3JkPlN3aW5lIERpc2Vhc2VzPC9r
ZXl3b3JkPjxrZXl3b3JkPkJhY3RlcmlhIChtaWNyb29yZ2FuaXNtcyk8L2tleXdvcmQ+PGtleXdv
cmQ+U3VpZGFlPC9rZXl3b3JkPjwva2V5d29yZHM+PGRhdGVzPjx5ZWFyPjIwMTM8L3llYXI+PC9k
YXRlcz48d29yay10eXBlPlJldmlldzwvd29yay10eXBlPjx1cmxzPjxyZWxhdGVkLXVybHM+PHVy
bD5odHRwczovL3d3dy5zY29wdXMuY29tL2lud2FyZC9yZWNvcmQudXJpP2VpZD0yLXMyLjAtODQ4
NzU1MjgwNDAmYW1wO2RvaT0xMC4xMTExJTJmai4xNDM5LTAzOTYuMjAxMi4wMTI4NC54JmFtcDtw
YXJ0bmVySUQ9NDAmYW1wO21kNT1hNWEzOWYwN2IxNzNlZTkwZjJjMTJjZGZiMDJmMDFmMGh0dHBz
Oi8vb25saW5lbGlicmFyeS53aWxleS5jb20vZG9pL3BkZmRpcmVjdC8xMC4xMTExL2ouMTQzOS0w
Mzk2LjIwMTIuMDEyODQueD9kb3dubG9hZD10cnVlPC91cmw+PC9yZWxhdGVkLXVybHM+PC91cmxz
PjxlbGVjdHJvbmljLXJlc291cmNlLW51bT4xMC4xMTExL2ouMTQzOS0wMzk2LjIwMTIuMDEyODQu
eDwvZWxlY3Ryb25pYy1yZXNvdXJjZS1udW0+PHJlbW90ZS1kYXRhYmFzZS1uYW1lPlNjb3B1czwv
cmVtb3RlLWRhdGFiYXNlLW5hbWU+PGxhbmd1YWdlPkVuZ2xpc2g8L2xhbmd1YWdlPjwvcmVjb3Jk
PjwvQ2l0ZT48Q2l0ZT48QXV0aG9yPkxvcGV6LUdhbHZlejwvQXV0aG9yPjxZZWFyPjIwMjE8L1ll
YXI+PFJlY051bT42ODY8L1JlY051bT48cmVjb3JkPjxyZWMtbnVtYmVyPjY4NjwvcmVjLW51bWJl
cj48Zm9yZWlnbi1rZXlzPjxrZXkgYXBwPSJFTiIgZGItaWQ9Ijk5c3B4dHhhanhzYXNiZWZyOTVw
ZjAwcmZyczAwZXA5dmUyYSIgdGltZXN0YW1wPSIxNjY0NzM2NTg1Ij42ODY8L2tleT48L2ZvcmVp
Z24ta2V5cz48cmVmLXR5cGUgbmFtZT0iSm91cm5hbCBBcnRpY2xlIj4xNzwvcmVmLXR5cGU+PGNv
bnRyaWJ1dG9ycz48YXV0aG9ycz48YXV0aG9yPkxvcGV6LUdhbHZleiwgRy48L2F1dGhvcj48YXV0
aG9yPkxvcGV6LUFsb25zbywgTS48L2F1dGhvcj48YXV0aG9yPlBlY2hvdmEsIEEuPC9hdXRob3I+
PGF1dGhvcj5NYXlvLCBCLjwvYXV0aG9yPjxhdXRob3I+RGllcmljaywgTi48L2F1dGhvcj48YXV0
aG9yPkdyb3BwLCBKLjwvYXV0aG9yPjwvYXV0aG9ycz48L2NvbnRyaWJ1dG9ycz48YXV0aC1hZGRy
ZXNzPltMb3Blei1HYWx2ZXosIEdsb3JpYV0gRXVyb3BlYW4gRm9vZCBTYWZldHkgQXV0aG9yIEVG
U0EsIFZpYSBDYXJsbyBNYWdubyAxQSwgSS00MzEyNiBQYXJtYSwgSXRhbHkuIFtMb3Blei1BbG9u
c28sIE1hcnRhXSBVbml2IFNhbnRpYWdvIGRlIENvbXBvc3RlbGEsIFZldCBGYWMsIERlcHQgQW5p
bSBQYXRob2wsIEx1Z28gMjcwMDIsIFNwYWluLiBbUGVjaG92YSwgQWxlbmFdIFVuaXYgVmV0ICZh
bXA7IFBoYXJtYWNldXQgU2NpIEJybm8sIEZhYyBWZXQgSHlnICZhbXA7IEVjb2wsIERlcHQgQW5p
bSBCcmVlZGluZyBBbmltIE51dHIgJmFtcDsgQmlvY2hlbSwgUGFsYWNrZWhvIFRyIDEtMywgQnJu
bywgQ3plY2ggUmVwdWJsaWMuIFtNYXlvLCBCYWx0YXNhcl0gQ1NJQywgSW5zdCBQcm9kIExhY3Rl
b3MgQXN0dXJpYXMgSVBMQSwgRGVwdCBNaWNyb2Jpb2wgJmFtcDsgQmlvY2hlbSwgUGFzZW8gUmlv
IExpbmFyZXMgUy1OLCBWaWxsYXZpY2lvc2EgMzMzMDAsIFNwYWluLiBbRGllcmljaywgTm9lbF0g
VW5pdiBHaGVudCwgRmFjIEJpb3NjaSBFbmduLCBEZXB0IEFuaW0gU2NpICZhbXA7IEFxdWF0IEVj
b2wsIEItOTAwMCBHaGVudCwgQmVsZ2l1bS4gW0dyb3BwLCBKdWVyZ2VuXSBVbml2IExlaXB6aWcs
IEZhYyBWZXQgTWVkLCBJbnN0IEFuaW0gTnV0ciBOdXRyIERpcyAmYW1wOyBEaWV0ZXQsIFRpZXJr
bGluaWtlbiA5LCBELTA0MTAzIExlaXB6aWcsIEdlcm1hbnkuIExvcGV6LUFsb25zbywgTSAoY29y
cmVzcG9uZGluZyBhdXRob3IpLCBVbml2IFNhbnRpYWdvIGRlIENvbXBvc3RlbGEsIFZldCBGYWMs
IERlcHQgQW5pbSBQYXRob2wsIEx1Z28gMjcwMDIsIFNwYWluLiBtYXJ0YS5sb3Blei5hbG9uc29A
dXNjLmVzPC9hdXRoLWFkZHJlc3M+PHRpdGxlcz48dGl0bGU+QWx0ZXJuYXRpdmVzIHRvIGFudGli
aW90aWNzIGFuZCB0cmFjZSBlbGVtZW50cyAoY29wcGVyIGFuZCB6aW5jKSB0byBpbXByb3ZlIGd1
dCBoZWFsdGggYW5kIHpvb3RlY2huaWNhbCBwYXJhbWV0ZXJzIGluIHBpZ2xldHM6IEEgcmV2aWV3
PC90aXRsZT48c2Vjb25kYXJ5LXRpdGxlPkFuaW1hbCBGZWVkIFNjaWVuY2UgYW5kIFRlY2hub2xv
Z3k8L3NlY29uZGFyeS10aXRsZT48YWx0LXRpdGxlPkFuaW0uIEZlZWQgU2NpLiBUZWNobm9sLjwv
YWx0LXRpdGxlPjxzaG9ydC10aXRsZT5BbHRlcm5hdGl2ZXMgdG8gYW50aWJpb3RpY3MgYW5kIHRy
YWNlIGVsZW1lbnRzIChjb3BwZXIgYW5kIHppbmMpIHRvIGltcHJvdmUgZ3V0IGhlYWx0aCBhbmQg
em9vdGVjaG5pY2FsIHBhcmFtZXRlcnMgaW4gcGlnbGV0czogQSByZXZpZXc8L3Nob3J0LXRpdGxl
PjwvdGl0bGVzPjxwZXJpb2RpY2FsPjxmdWxsLXRpdGxlPkFuaW1hbCBGZWVkIFNjaWVuY2UgYW5k
IFRlY2hub2xvZ3k8L2Z1bGwtdGl0bGU+PC9wZXJpb2RpY2FsPjxhbHQtcGVyaW9kaWNhbD48ZnVs
bC10aXRsZT5BbmltYWwgRmVlZCBTY2llbmNlIGFuZCBUZWNobm9sb2d5PC9mdWxsLXRpdGxlPjxh
YmJyLTE+QW5pbS4gRmVlZCBTY2kuIFRlY2hub2wuPC9hYmJyLTE+PC9hbHQtcGVyaW9kaWNhbD48
cGFnZXM+Mjg8L3BhZ2VzPjx2b2x1bWU+MjcxPC92b2x1bWU+PGtleXdvcmRzPjxrZXl3b3JkPkFs
dGVybmF0aXZlcyB0byBhbnRpYmlvdGljczwva2V5d29yZD48a2V5d29yZD5Db3BwZXI8L2tleXdv
cmQ+PGtleXdvcmQ+WmluYzwva2V5d29yZD48a2V5d29yZD5QaWdsZXRzPC9rZXl3b3JkPjxrZXl3
b3JkPldlYW5pbmcgcGVyaW9kPC9rZXl3b3JkPjxrZXl3b3JkPkd1dDwva2V5d29yZD48a2V5d29y
ZD5oZWFsdGg8L2tleXdvcmQ+PGtleXdvcmQ+UG9zdCB3ZWFuaW5nIGRpYXJyaG9lYTwva2V5d29y
ZD48a2V5d29yZD5jaGFpbiBmYXR0eS1hY2lkczwva2V5d29yZD48a2V5d29yZD5lbnRlcm90b3hp
Z2VuaWMgZXNjaGVyaWNoaWEtY29saTwva2V5d29yZD48a2V5d29yZD5pbi1mZWVkPC9rZXl3b3Jk
PjxrZXl3b3JkPmFudGliaW90aWNzPC9rZXl3b3JkPjxrZXl3b3JkPmV4b2dlbm91cyBsaXBvbHl0
aWMgZW56eW1lczwva2V5d29yZD48a2V5d29yZD5pbnRlc3RpbmFsIGJhcnJpZXIgZnVuY3Rpb248
L2tleXdvcmQ+PGtleXdvcmQ+c3dpbmUgZmVjYWwgbWljcm9iaW90YTwva2V5d29yZD48a2V5d29y
ZD5ub3hpb3VzIGdhcyBlbWlzc2lvbjwva2V5d29yZD48a2V5d29yZD5waWdzIGZlZCBkaWV0czwv
a2V5d29yZD48a2V5d29yZD5sYWN0b2JhY2lsbHVzLWFjaWRvcGhpbHVzIHN1cHBsZW1lbnRhdGlv
bjwva2V5d29yZD48a2V5d29yZD5mZXJtZW50ZWQgbGlxdWlkIGZlZWQ8L2tleXdvcmQ+PGtleXdv
cmQ+QWdyaWN1bHR1cmU8L2tleXdvcmQ+PC9rZXl3b3Jkcz48ZGF0ZXM+PHllYXI+MjAyMTwveWVh
cj48cHViLWRhdGVzPjxkYXRlPkphbjwvZGF0ZT48L3B1Yi1kYXRlcz48L2RhdGVzPjxpc2JuPjAz
NzctODQwMTwvaXNibj48YWNjZXNzaW9uLW51bT5XT1M6MDAwNjEyMTYyNzAwMDE5PC9hY2Nlc3Np
b24tbnVtPjx3b3JrLXR5cGU+UmV2aWV3PC93b3JrLXR5cGU+PHVybHM+PHJlbGF0ZWQtdXJscz48
dXJsPiZsdDtHbyB0byBJU0kmZ3Q7Oi8vV09TOjAwMDYxMjE2MjcwMDAxOTwvdXJsPjwvcmVsYXRl
ZC11cmxzPjwvdXJscz48Y3VzdG9tNz4xMTQ3Mjc8L2N1c3RvbTc+PGVsZWN0cm9uaWMtcmVzb3Vy
Y2UtbnVtPjEwLjEwMTYvai5hbmlmZWVkc2NpLjIwMjAuMTE0NzI3PC9lbGVjdHJvbmljLXJlc291
cmNlLW51bT48bGFuZ3VhZ2U+RW5nbGlzaDwvbGFuZ3VhZ2U+PC9yZWNvcmQ+PC9DaXRlPjwvRW5k
Tm90ZT5=
</w:fldData>
        </w:fldChar>
      </w:r>
      <w:r w:rsidR="0026586A" w:rsidRPr="00EB0C7D">
        <w:rPr>
          <w:rFonts w:ascii="Arial" w:hAnsi="Arial" w:cs="Arial"/>
          <w:sz w:val="22"/>
          <w:szCs w:val="22"/>
        </w:rPr>
        <w:instrText xml:space="preserve"> ADDIN EN.CITE </w:instrText>
      </w:r>
      <w:r w:rsidR="0026586A" w:rsidRPr="00EB0C7D">
        <w:rPr>
          <w:rFonts w:ascii="Arial" w:hAnsi="Arial" w:cs="Arial"/>
          <w:sz w:val="22"/>
          <w:szCs w:val="22"/>
        </w:rPr>
        <w:fldChar w:fldCharType="begin">
          <w:fldData xml:space="preserve">PEVuZE5vdGU+PENpdGU+PEF1dGhvcj5QbHVza2U8L0F1dGhvcj48WWVhcj4yMDEzPC9ZZWFyPjxS
ZWNOdW0+NjA0PC9SZWNOdW0+PERpc3BsYXlUZXh0PihIZW8gZXQgYWwuLCAyMDEzOyBQbHVza2Us
IDIwMTM7IExvcGV6LUdhbHZleiBldCBhbC4sIDIwMjEpPC9EaXNwbGF5VGV4dD48cmVjb3JkPjxy
ZWMtbnVtYmVyPjYwNDwvcmVjLW51bWJlcj48Zm9yZWlnbi1rZXlzPjxrZXkgYXBwPSJFTiIgZGIt
aWQ9Ijk5c3B4dHhhanhzYXNiZWZyOTVwZjAwcmZyczAwZXA5dmUyYSIgdGltZXN0YW1wPSIxNjY0
NzM2NTgxIj42MDQ8L2tleT48L2ZvcmVpZ24ta2V5cz48cmVmLXR5cGUgbmFtZT0iSm91cm5hbCBB
cnRpY2xlIj4xNzwvcmVmLXR5cGU+PGNvbnRyaWJ1dG9ycz48YXV0aG9ycz48YXV0aG9yPlBsdXNr
ZSwgSi4gUi48L2F1dGhvcj48L2F1dGhvcnM+PC9jb250cmlidXRvcnM+PHRpdGxlcz48dGl0bGU+
RmVlZC0gYW5kIGZlZWQgYWRkaXRpdmVzLXJlbGF0ZWQgYXNwZWN0cyBvZiBndXQgaGVhbHRoIGFu
ZCBkZXZlbG9wbWVudCBpbiB3ZWFubGluZyBwaWdzPC90aXRsZT48c2Vjb25kYXJ5LXRpdGxlPkpv
dXJuYWwgb2YgQW5pbWFsIFNjaWVuY2UgYW5kIEJpb3RlY2hub2xvZ3k8L3NlY29uZGFyeS10aXRs
ZT48c2hvcnQtdGl0bGU+RmVlZC0gYW5kIGZlZWQgYWRkaXRpdmVzLXJlbGF0ZWQgYXNwZWN0cyBv
ZiBndXQgaGVhbHRoIGFuZCBkZXZlbG9wbWVudCBpbiB3ZWFubGluZyBwaWdzPC9zaG9ydC10aXRs
ZT48L3RpdGxlcz48cGVyaW9kaWNhbD48ZnVsbC10aXRsZT5Kb3VybmFsIG9mIEFuaW1hbCBTY2ll
bmNlIGFuZCBCaW90ZWNobm9sb2d5PC9mdWxsLXRpdGxlPjwvcGVyaW9kaWNhbD48dm9sdW1lPjQ8
L3ZvbHVtZT48bnVtYmVyPjE8L251bWJlcj48a2V5d29yZHM+PGtleXdvcmQ+QW50aWJpb3RpY3M8
L2tleXdvcmQ+PGtleXdvcmQ+QW50aW1pY3JvYmlhbHM8L2tleXdvcmQ+PGtleXdvcmQ+TnV0cml0
aW9uPC9rZXl3b3JkPjxrZXl3b3JkPlBpZ3M8L2tleXdvcmQ+PGtleXdvcmQ+UG9zdC13ZWFuaW5n
IGRpYXJyaG9lYTwva2V5d29yZD48a2V5d29yZD5XZWFuaW5nPC9rZXl3b3JkPjwva2V5d29yZHM+
PGRhdGVzPjx5ZWFyPjIwMTM8L3llYXI+PC9kYXRlcz48d29yay10eXBlPlJldmlldzwvd29yay10
eXBlPjx1cmxzPjxyZWxhdGVkLXVybHM+PHVybD5odHRwczovL3d3dy5zY29wdXMuY29tL2lud2Fy
ZC9yZWNvcmQudXJpP2VpZD0yLXMyLjAtODQ4OTI4MTU3NzMmYW1wO2RvaT0xMC4xMTg2JTJmMjA0
OS0xODkxLTQtMSZhbXA7cGFydG5lcklEPTQwJmFtcDttZDU9ZDI2OGI5YjExMWNjMTNkMDU3MWQ0
ZTE5MTM1NDEzNzdodHRwczovL2phc2JzY2kuYmlvbWVkY2VudHJhbC5jb20vdHJhY2svcGRmLzEw
LjExODYvMjA0OS0xODkxLTQtMS5wZGY8L3VybD48L3JlbGF0ZWQtdXJscz48L3VybHM+PGN1c3Rv
bTc+MTwvY3VzdG9tNz48ZWxlY3Ryb25pYy1yZXNvdXJjZS1udW0+MTAuMTE4Ni8yMDQ5LTE4OTEt
NC0xPC9lbGVjdHJvbmljLXJlc291cmNlLW51bT48cmVtb3RlLWRhdGFiYXNlLW5hbWU+U2NvcHVz
PC9yZW1vdGUtZGF0YWJhc2UtbmFtZT48bGFuZ3VhZ2U+RW5nbGlzaDwvbGFuZ3VhZ2U+PC9yZWNv
cmQ+PC9DaXRlPjxDaXRlPjxBdXRob3I+SGVvPC9BdXRob3I+PFllYXI+MjAxMzwvWWVhcj48UmVj
TnVtPjYwMjwvUmVjTnVtPjxyZWNvcmQ+PHJlYy1udW1iZXI+NjAyPC9yZWMtbnVtYmVyPjxmb3Jl
aWduLWtleXM+PGtleSBhcHA9IkVOIiBkYi1pZD0iOTlzcHh0eGFqeHNhc2JlZnI5NXBmMDByZnJz
MDBlcDl2ZTJhIiB0aW1lc3RhbXA9IjE2NjQ3MzY1ODEiPjYwMjwva2V5PjwvZm9yZWlnbi1rZXlz
PjxyZWYtdHlwZSBuYW1lPSJKb3VybmFsIEFydGljbGUiPjE3PC9yZWYtdHlwZT48Y29udHJpYnV0
b3JzPjxhdXRob3JzPjxhdXRob3I+SGVvLCBKLiBNLjwvYXV0aG9yPjxhdXRob3I+T3BhcGVqdSwg
Ri4gTy48L2F1dGhvcj48YXV0aG9yPlBsdXNrZSwgSi4gUi48L2F1dGhvcj48YXV0aG9yPktpbSwg
Si4gQy48L2F1dGhvcj48YXV0aG9yPkhhbXBzb24sIEQuIEouPC9hdXRob3I+PGF1dGhvcj5OeWFj
aG90aSwgQy4gTS48L2F1dGhvcj48L2F1dGhvcnM+PC9jb250cmlidXRvcnM+PHRpdGxlcz48dGl0
bGU+R2FzdHJvaW50ZXN0aW5hbCBoZWFsdGggYW5kIGZ1bmN0aW9uIGluIHdlYW5lZCBwaWdzOiBB
IHJldmlldyBvZiBmZWVkaW5nIHN0cmF0ZWdpZXMgdG8gY29udHJvbCBwb3N0LXdlYW5pbmcgZGlh
cnJob2VhIHdpdGhvdXQgdXNpbmcgaW4tZmVlZCBhbnRpbWljcm9iaWFsIGNvbXBvdW5kczwvdGl0
bGU+PHNlY29uZGFyeS10aXRsZT5Kb3VybmFsIG9mIEFuaW1hbCBQaHlzaW9sb2d5IGFuZCBBbmlt
YWwgTnV0cml0aW9uPC9zZWNvbmRhcnktdGl0bGU+PHNob3J0LXRpdGxlPkdhc3Ryb2ludGVzdGlu
YWwgaGVhbHRoIGFuZCBmdW5jdGlvbiBpbiB3ZWFuZWQgcGlnczogQSByZXZpZXcgb2YgZmVlZGlu
ZyBzdHJhdGVnaWVzIHRvIGNvbnRyb2wgcG9zdC13ZWFuaW5nIGRpYXJyaG9lYSB3aXRob3V0IHVz
aW5nIGluLWZlZWQgYW50aW1pY3JvYmlhbCBjb21wb3VuZHM8L3Nob3J0LXRpdGxlPjwvdGl0bGVz
PjxwZXJpb2RpY2FsPjxmdWxsLXRpdGxlPkpvdXJuYWwgb2YgQW5pbWFsIFBoeXNpb2xvZ3kgYW5k
IEFuaW1hbCBOdXRyaXRpb248L2Z1bGwtdGl0bGU+PC9wZXJpb2RpY2FsPjxwYWdlcz4yMDctMjM3
PC9wYWdlcz48dm9sdW1lPjk3PC92b2x1bWU+PG51bWJlcj4yPC9udW1iZXI+PGtleXdvcmRzPjxr
ZXl3b3JkPkFudGltaWNyb2JpYWwgZ3Jvd3RoIHByb21vdGVyczwva2V5d29yZD48a2V5d29yZD5E
aWV0YXJ5IHByb3RlaW4gbGV2ZWw8L2tleXdvcmQ+PGtleXdvcmQ+RGlldGFyeSBwcm90ZWluIHNv
dXJjZTwva2V5d29yZD48a2V5d29yZD5PcmdhbmljIGFjaWRzPC9rZXl3b3JkPjxrZXl3b3JkPlBp
Z3M8L2tleXdvcmQ+PGtleXdvcmQ+UG9zdC13ZWFuaW5nIGRpYXJyaG9lYTwva2V5d29yZD48a2V5
d29yZD5QcmViaW90aWNzPC9rZXl3b3JkPjxrZXl3b3JkPlByb2Jpb3RpY3M8L2tleXdvcmQ+PGtl
eXdvcmQ+VHJhY2UgbWluZXJhbHM8L2tleXdvcmQ+PGtleXdvcmQ+YW50aWluZmVjdGl2ZSBhZ2Vu
dDwva2V5d29yZD48a2V5d29yZD5hbmltYWw8L2tleXdvcmQ+PGtleXdvcmQ+YW5pbWFsIGRpc2Vh
c2U8L2tleXdvcmQ+PGtleXdvcmQ+YW5pbWFsIGZvb2Q8L2tleXdvcmQ+PGtleXdvcmQ+ZGlhcnJo
ZWE8L2tleXdvcmQ+PGtleXdvcmQ+Z2FzdHJvaW50ZXN0aW5hbCB0cmFjdDwva2V5d29yZD48a2V5
d29yZD5waHlzaW9sb2d5PC9rZXl3b3JkPjxrZXl3b3JkPnJldmlldzwva2V5d29yZD48a2V5d29y
ZD5zd2luZTwva2V5d29yZD48a2V5d29yZD5zd2luZSBkaXNlYXNlPC9rZXl3b3JkPjxrZXl3b3Jk
PkFuaW1hbCBGZWVkPC9rZXl3b3JkPjxrZXl3b3JkPkFuaW1hbHM8L2tleXdvcmQ+PGtleXdvcmQ+
QW50aS1CYWN0ZXJpYWwgQWdlbnRzPC9rZXl3b3JkPjxrZXl3b3JkPlN3aW5lIERpc2Vhc2VzPC9r
ZXl3b3JkPjxrZXl3b3JkPkJhY3RlcmlhIChtaWNyb29yZ2FuaXNtcyk8L2tleXdvcmQ+PGtleXdv
cmQ+U3VpZGFlPC9rZXl3b3JkPjwva2V5d29yZHM+PGRhdGVzPjx5ZWFyPjIwMTM8L3llYXI+PC9k
YXRlcz48d29yay10eXBlPlJldmlldzwvd29yay10eXBlPjx1cmxzPjxyZWxhdGVkLXVybHM+PHVy
bD5odHRwczovL3d3dy5zY29wdXMuY29tL2lud2FyZC9yZWNvcmQudXJpP2VpZD0yLXMyLjAtODQ4
NzU1MjgwNDAmYW1wO2RvaT0xMC4xMTExJTJmai4xNDM5LTAzOTYuMjAxMi4wMTI4NC54JmFtcDtw
YXJ0bmVySUQ9NDAmYW1wO21kNT1hNWEzOWYwN2IxNzNlZTkwZjJjMTJjZGZiMDJmMDFmMGh0dHBz
Oi8vb25saW5lbGlicmFyeS53aWxleS5jb20vZG9pL3BkZmRpcmVjdC8xMC4xMTExL2ouMTQzOS0w
Mzk2LjIwMTIuMDEyODQueD9kb3dubG9hZD10cnVlPC91cmw+PC9yZWxhdGVkLXVybHM+PC91cmxz
PjxlbGVjdHJvbmljLXJlc291cmNlLW51bT4xMC4xMTExL2ouMTQzOS0wMzk2LjIwMTIuMDEyODQu
eDwvZWxlY3Ryb25pYy1yZXNvdXJjZS1udW0+PHJlbW90ZS1kYXRhYmFzZS1uYW1lPlNjb3B1czwv
cmVtb3RlLWRhdGFiYXNlLW5hbWU+PGxhbmd1YWdlPkVuZ2xpc2g8L2xhbmd1YWdlPjwvcmVjb3Jk
PjwvQ2l0ZT48Q2l0ZT48QXV0aG9yPkxvcGV6LUdhbHZlejwvQXV0aG9yPjxZZWFyPjIwMjE8L1ll
YXI+PFJlY051bT42ODY8L1JlY051bT48cmVjb3JkPjxyZWMtbnVtYmVyPjY4NjwvcmVjLW51bWJl
cj48Zm9yZWlnbi1rZXlzPjxrZXkgYXBwPSJFTiIgZGItaWQ9Ijk5c3B4dHhhanhzYXNiZWZyOTVw
ZjAwcmZyczAwZXA5dmUyYSIgdGltZXN0YW1wPSIxNjY0NzM2NTg1Ij42ODY8L2tleT48L2ZvcmVp
Z24ta2V5cz48cmVmLXR5cGUgbmFtZT0iSm91cm5hbCBBcnRpY2xlIj4xNzwvcmVmLXR5cGU+PGNv
bnRyaWJ1dG9ycz48YXV0aG9ycz48YXV0aG9yPkxvcGV6LUdhbHZleiwgRy48L2F1dGhvcj48YXV0
aG9yPkxvcGV6LUFsb25zbywgTS48L2F1dGhvcj48YXV0aG9yPlBlY2hvdmEsIEEuPC9hdXRob3I+
PGF1dGhvcj5NYXlvLCBCLjwvYXV0aG9yPjxhdXRob3I+RGllcmljaywgTi48L2F1dGhvcj48YXV0
aG9yPkdyb3BwLCBKLjwvYXV0aG9yPjwvYXV0aG9ycz48L2NvbnRyaWJ1dG9ycz48YXV0aC1hZGRy
ZXNzPltMb3Blei1HYWx2ZXosIEdsb3JpYV0gRXVyb3BlYW4gRm9vZCBTYWZldHkgQXV0aG9yIEVG
U0EsIFZpYSBDYXJsbyBNYWdubyAxQSwgSS00MzEyNiBQYXJtYSwgSXRhbHkuIFtMb3Blei1BbG9u
c28sIE1hcnRhXSBVbml2IFNhbnRpYWdvIGRlIENvbXBvc3RlbGEsIFZldCBGYWMsIERlcHQgQW5p
bSBQYXRob2wsIEx1Z28gMjcwMDIsIFNwYWluLiBbUGVjaG92YSwgQWxlbmFdIFVuaXYgVmV0ICZh
bXA7IFBoYXJtYWNldXQgU2NpIEJybm8sIEZhYyBWZXQgSHlnICZhbXA7IEVjb2wsIERlcHQgQW5p
bSBCcmVlZGluZyBBbmltIE51dHIgJmFtcDsgQmlvY2hlbSwgUGFsYWNrZWhvIFRyIDEtMywgQnJu
bywgQ3plY2ggUmVwdWJsaWMuIFtNYXlvLCBCYWx0YXNhcl0gQ1NJQywgSW5zdCBQcm9kIExhY3Rl
b3MgQXN0dXJpYXMgSVBMQSwgRGVwdCBNaWNyb2Jpb2wgJmFtcDsgQmlvY2hlbSwgUGFzZW8gUmlv
IExpbmFyZXMgUy1OLCBWaWxsYXZpY2lvc2EgMzMzMDAsIFNwYWluLiBbRGllcmljaywgTm9lbF0g
VW5pdiBHaGVudCwgRmFjIEJpb3NjaSBFbmduLCBEZXB0IEFuaW0gU2NpICZhbXA7IEFxdWF0IEVj
b2wsIEItOTAwMCBHaGVudCwgQmVsZ2l1bS4gW0dyb3BwLCBKdWVyZ2VuXSBVbml2IExlaXB6aWcs
IEZhYyBWZXQgTWVkLCBJbnN0IEFuaW0gTnV0ciBOdXRyIERpcyAmYW1wOyBEaWV0ZXQsIFRpZXJr
bGluaWtlbiA5LCBELTA0MTAzIExlaXB6aWcsIEdlcm1hbnkuIExvcGV6LUFsb25zbywgTSAoY29y
cmVzcG9uZGluZyBhdXRob3IpLCBVbml2IFNhbnRpYWdvIGRlIENvbXBvc3RlbGEsIFZldCBGYWMs
IERlcHQgQW5pbSBQYXRob2wsIEx1Z28gMjcwMDIsIFNwYWluLiBtYXJ0YS5sb3Blei5hbG9uc29A
dXNjLmVzPC9hdXRoLWFkZHJlc3M+PHRpdGxlcz48dGl0bGU+QWx0ZXJuYXRpdmVzIHRvIGFudGli
aW90aWNzIGFuZCB0cmFjZSBlbGVtZW50cyAoY29wcGVyIGFuZCB6aW5jKSB0byBpbXByb3ZlIGd1
dCBoZWFsdGggYW5kIHpvb3RlY2huaWNhbCBwYXJhbWV0ZXJzIGluIHBpZ2xldHM6IEEgcmV2aWV3
PC90aXRsZT48c2Vjb25kYXJ5LXRpdGxlPkFuaW1hbCBGZWVkIFNjaWVuY2UgYW5kIFRlY2hub2xv
Z3k8L3NlY29uZGFyeS10aXRsZT48YWx0LXRpdGxlPkFuaW0uIEZlZWQgU2NpLiBUZWNobm9sLjwv
YWx0LXRpdGxlPjxzaG9ydC10aXRsZT5BbHRlcm5hdGl2ZXMgdG8gYW50aWJpb3RpY3MgYW5kIHRy
YWNlIGVsZW1lbnRzIChjb3BwZXIgYW5kIHppbmMpIHRvIGltcHJvdmUgZ3V0IGhlYWx0aCBhbmQg
em9vdGVjaG5pY2FsIHBhcmFtZXRlcnMgaW4gcGlnbGV0czogQSByZXZpZXc8L3Nob3J0LXRpdGxl
PjwvdGl0bGVzPjxwZXJpb2RpY2FsPjxmdWxsLXRpdGxlPkFuaW1hbCBGZWVkIFNjaWVuY2UgYW5k
IFRlY2hub2xvZ3k8L2Z1bGwtdGl0bGU+PC9wZXJpb2RpY2FsPjxhbHQtcGVyaW9kaWNhbD48ZnVs
bC10aXRsZT5BbmltYWwgRmVlZCBTY2llbmNlIGFuZCBUZWNobm9sb2d5PC9mdWxsLXRpdGxlPjxh
YmJyLTE+QW5pbS4gRmVlZCBTY2kuIFRlY2hub2wuPC9hYmJyLTE+PC9hbHQtcGVyaW9kaWNhbD48
cGFnZXM+Mjg8L3BhZ2VzPjx2b2x1bWU+MjcxPC92b2x1bWU+PGtleXdvcmRzPjxrZXl3b3JkPkFs
dGVybmF0aXZlcyB0byBhbnRpYmlvdGljczwva2V5d29yZD48a2V5d29yZD5Db3BwZXI8L2tleXdv
cmQ+PGtleXdvcmQ+WmluYzwva2V5d29yZD48a2V5d29yZD5QaWdsZXRzPC9rZXl3b3JkPjxrZXl3
b3JkPldlYW5pbmcgcGVyaW9kPC9rZXl3b3JkPjxrZXl3b3JkPkd1dDwva2V5d29yZD48a2V5d29y
ZD5oZWFsdGg8L2tleXdvcmQ+PGtleXdvcmQ+UG9zdCB3ZWFuaW5nIGRpYXJyaG9lYTwva2V5d29y
ZD48a2V5d29yZD5jaGFpbiBmYXR0eS1hY2lkczwva2V5d29yZD48a2V5d29yZD5lbnRlcm90b3hp
Z2VuaWMgZXNjaGVyaWNoaWEtY29saTwva2V5d29yZD48a2V5d29yZD5pbi1mZWVkPC9rZXl3b3Jk
PjxrZXl3b3JkPmFudGliaW90aWNzPC9rZXl3b3JkPjxrZXl3b3JkPmV4b2dlbm91cyBsaXBvbHl0
aWMgZW56eW1lczwva2V5d29yZD48a2V5d29yZD5pbnRlc3RpbmFsIGJhcnJpZXIgZnVuY3Rpb248
L2tleXdvcmQ+PGtleXdvcmQ+c3dpbmUgZmVjYWwgbWljcm9iaW90YTwva2V5d29yZD48a2V5d29y
ZD5ub3hpb3VzIGdhcyBlbWlzc2lvbjwva2V5d29yZD48a2V5d29yZD5waWdzIGZlZCBkaWV0czwv
a2V5d29yZD48a2V5d29yZD5sYWN0b2JhY2lsbHVzLWFjaWRvcGhpbHVzIHN1cHBsZW1lbnRhdGlv
bjwva2V5d29yZD48a2V5d29yZD5mZXJtZW50ZWQgbGlxdWlkIGZlZWQ8L2tleXdvcmQ+PGtleXdv
cmQ+QWdyaWN1bHR1cmU8L2tleXdvcmQ+PC9rZXl3b3Jkcz48ZGF0ZXM+PHllYXI+MjAyMTwveWVh
cj48cHViLWRhdGVzPjxkYXRlPkphbjwvZGF0ZT48L3B1Yi1kYXRlcz48L2RhdGVzPjxpc2JuPjAz
NzctODQwMTwvaXNibj48YWNjZXNzaW9uLW51bT5XT1M6MDAwNjEyMTYyNzAwMDE5PC9hY2Nlc3Np
b24tbnVtPjx3b3JrLXR5cGU+UmV2aWV3PC93b3JrLXR5cGU+PHVybHM+PHJlbGF0ZWQtdXJscz48
dXJsPiZsdDtHbyB0byBJU0kmZ3Q7Oi8vV09TOjAwMDYxMjE2MjcwMDAxOTwvdXJsPjwvcmVsYXRl
ZC11cmxzPjwvdXJscz48Y3VzdG9tNz4xMTQ3Mjc8L2N1c3RvbTc+PGVsZWN0cm9uaWMtcmVzb3Vy
Y2UtbnVtPjEwLjEwMTYvai5hbmlmZWVkc2NpLjIwMjAuMTE0NzI3PC9lbGVjdHJvbmljLXJlc291
cmNlLW51bT48bGFuZ3VhZ2U+RW5nbGlzaDwvbGFuZ3VhZ2U+PC9yZWNvcmQ+PC9DaXRlPjwvRW5k
Tm90ZT5=
</w:fldData>
        </w:fldChar>
      </w:r>
      <w:r w:rsidR="0026586A" w:rsidRPr="00EB0C7D">
        <w:rPr>
          <w:rFonts w:ascii="Arial" w:hAnsi="Arial" w:cs="Arial"/>
          <w:sz w:val="22"/>
          <w:szCs w:val="22"/>
        </w:rPr>
        <w:instrText xml:space="preserve"> ADDIN EN.CITE.DATA </w:instrText>
      </w:r>
      <w:r w:rsidR="0026586A" w:rsidRPr="00EB0C7D">
        <w:rPr>
          <w:rFonts w:ascii="Arial" w:hAnsi="Arial" w:cs="Arial"/>
          <w:sz w:val="22"/>
          <w:szCs w:val="22"/>
        </w:rPr>
      </w:r>
      <w:r w:rsidR="0026586A" w:rsidRPr="00EB0C7D">
        <w:rPr>
          <w:rFonts w:ascii="Arial" w:hAnsi="Arial" w:cs="Arial"/>
          <w:sz w:val="22"/>
          <w:szCs w:val="22"/>
        </w:rPr>
        <w:fldChar w:fldCharType="end"/>
      </w:r>
      <w:r w:rsidR="00363FC0" w:rsidRPr="00624438">
        <w:rPr>
          <w:rFonts w:ascii="Arial" w:hAnsi="Arial" w:cs="Arial"/>
          <w:sz w:val="22"/>
          <w:szCs w:val="22"/>
        </w:rPr>
      </w:r>
      <w:r w:rsidR="00363FC0" w:rsidRPr="00624438">
        <w:rPr>
          <w:rFonts w:ascii="Arial" w:hAnsi="Arial" w:cs="Arial"/>
          <w:sz w:val="22"/>
          <w:szCs w:val="22"/>
        </w:rPr>
        <w:fldChar w:fldCharType="separate"/>
      </w:r>
      <w:r w:rsidR="00FD4A26" w:rsidRPr="00624438">
        <w:rPr>
          <w:rFonts w:ascii="Arial" w:hAnsi="Arial" w:cs="Arial"/>
          <w:noProof/>
          <w:sz w:val="22"/>
          <w:szCs w:val="22"/>
        </w:rPr>
        <w:t>(</w:t>
      </w:r>
      <w:hyperlink w:anchor="_ENREF_56" w:tooltip="Heo, 2013 #602" w:history="1">
        <w:r w:rsidR="005F0597" w:rsidRPr="00624438">
          <w:rPr>
            <w:rFonts w:ascii="Arial" w:hAnsi="Arial" w:cs="Arial"/>
            <w:noProof/>
            <w:sz w:val="22"/>
            <w:szCs w:val="22"/>
          </w:rPr>
          <w:t>Heo et al., 2013</w:t>
        </w:r>
      </w:hyperlink>
      <w:r w:rsidR="00FD4A26" w:rsidRPr="00624438">
        <w:rPr>
          <w:rFonts w:ascii="Arial" w:hAnsi="Arial" w:cs="Arial"/>
          <w:noProof/>
          <w:sz w:val="22"/>
          <w:szCs w:val="22"/>
        </w:rPr>
        <w:t xml:space="preserve">; </w:t>
      </w:r>
      <w:hyperlink w:anchor="_ENREF_111" w:tooltip="Pluske, 2013 #604" w:history="1">
        <w:r w:rsidR="005F0597" w:rsidRPr="00624438">
          <w:rPr>
            <w:rFonts w:ascii="Arial" w:hAnsi="Arial" w:cs="Arial"/>
            <w:noProof/>
            <w:sz w:val="22"/>
            <w:szCs w:val="22"/>
          </w:rPr>
          <w:t>Pluske, 2013</w:t>
        </w:r>
      </w:hyperlink>
      <w:r w:rsidR="00FD4A26" w:rsidRPr="00624438">
        <w:rPr>
          <w:rFonts w:ascii="Arial" w:hAnsi="Arial" w:cs="Arial"/>
          <w:noProof/>
          <w:sz w:val="22"/>
          <w:szCs w:val="22"/>
        </w:rPr>
        <w:t xml:space="preserve">; </w:t>
      </w:r>
      <w:hyperlink w:anchor="_ENREF_87" w:tooltip="Lopez-Galvez, 2021 #686" w:history="1">
        <w:r w:rsidR="005F0597" w:rsidRPr="00624438">
          <w:rPr>
            <w:rFonts w:ascii="Arial" w:hAnsi="Arial" w:cs="Arial"/>
            <w:noProof/>
            <w:sz w:val="22"/>
            <w:szCs w:val="22"/>
          </w:rPr>
          <w:t>Lopez-Galvez et al., 2021</w:t>
        </w:r>
      </w:hyperlink>
      <w:r w:rsidR="00FD4A26" w:rsidRPr="00624438">
        <w:rPr>
          <w:rFonts w:ascii="Arial" w:hAnsi="Arial" w:cs="Arial"/>
          <w:noProof/>
          <w:sz w:val="22"/>
          <w:szCs w:val="22"/>
        </w:rPr>
        <w:t>)</w:t>
      </w:r>
      <w:r w:rsidR="00363FC0" w:rsidRPr="00624438">
        <w:rPr>
          <w:rFonts w:ascii="Arial" w:hAnsi="Arial" w:cs="Arial"/>
          <w:sz w:val="22"/>
          <w:szCs w:val="22"/>
        </w:rPr>
        <w:fldChar w:fldCharType="end"/>
      </w:r>
      <w:r w:rsidR="0072038D" w:rsidRPr="00624438">
        <w:rPr>
          <w:rFonts w:ascii="Arial" w:hAnsi="Arial" w:cs="Arial"/>
          <w:sz w:val="22"/>
          <w:szCs w:val="22"/>
        </w:rPr>
        <w:t>.</w:t>
      </w:r>
      <w:r w:rsidR="00EB0C7D">
        <w:rPr>
          <w:rFonts w:ascii="Arial" w:hAnsi="Arial" w:cs="Arial"/>
          <w:sz w:val="22"/>
          <w:szCs w:val="22"/>
        </w:rPr>
        <w:t xml:space="preserve"> ZnO was used to offset some of these undesirable effects. In the absence of ZnO, high </w:t>
      </w:r>
      <w:r w:rsidR="0072038D" w:rsidRPr="00624438">
        <w:rPr>
          <w:rFonts w:ascii="Arial" w:hAnsi="Arial" w:cs="Arial"/>
          <w:sz w:val="22"/>
          <w:szCs w:val="22"/>
        </w:rPr>
        <w:t>protein content in feeds of weaned piglets</w:t>
      </w:r>
      <w:r w:rsidR="00EB0C7D">
        <w:rPr>
          <w:rFonts w:ascii="Arial" w:hAnsi="Arial" w:cs="Arial"/>
          <w:sz w:val="22"/>
          <w:szCs w:val="22"/>
        </w:rPr>
        <w:t xml:space="preserve"> </w:t>
      </w:r>
      <w:r w:rsidR="0072038D" w:rsidRPr="00624438">
        <w:rPr>
          <w:rFonts w:ascii="Arial" w:hAnsi="Arial" w:cs="Arial"/>
          <w:sz w:val="22"/>
          <w:szCs w:val="22"/>
        </w:rPr>
        <w:t xml:space="preserve">need to be </w:t>
      </w:r>
      <w:r w:rsidR="00EB0C7D">
        <w:rPr>
          <w:rFonts w:ascii="Arial" w:hAnsi="Arial" w:cs="Arial"/>
          <w:sz w:val="22"/>
          <w:szCs w:val="22"/>
        </w:rPr>
        <w:t>adjusted</w:t>
      </w:r>
      <w:r w:rsidR="0072038D" w:rsidRPr="00624438">
        <w:rPr>
          <w:rFonts w:ascii="Arial" w:hAnsi="Arial" w:cs="Arial"/>
          <w:sz w:val="22"/>
          <w:szCs w:val="22"/>
        </w:rPr>
        <w:t xml:space="preserve"> to levels which would provide sufficient protein source for growth but not detrimental to piglet</w:t>
      </w:r>
      <w:r w:rsidR="00576D0D" w:rsidRPr="00624438">
        <w:rPr>
          <w:rFonts w:ascii="Arial" w:hAnsi="Arial" w:cs="Arial"/>
          <w:sz w:val="22"/>
          <w:szCs w:val="22"/>
        </w:rPr>
        <w:t xml:space="preserve"> health</w:t>
      </w:r>
      <w:r w:rsidR="0072038D" w:rsidRPr="00624438">
        <w:rPr>
          <w:rFonts w:ascii="Arial" w:hAnsi="Arial" w:cs="Arial"/>
          <w:sz w:val="22"/>
          <w:szCs w:val="22"/>
        </w:rPr>
        <w:t xml:space="preserve"> </w:t>
      </w:r>
      <w:r w:rsidR="00363FC0" w:rsidRPr="00624438">
        <w:rPr>
          <w:rFonts w:ascii="Arial" w:hAnsi="Arial" w:cs="Arial"/>
          <w:sz w:val="22"/>
          <w:szCs w:val="22"/>
        </w:rPr>
        <w:fldChar w:fldCharType="begin">
          <w:fldData xml:space="preserve">PEVuZE5vdGU+PENpdGU+PEF1dGhvcj5Mb3Blei1HYWx2ZXo8L0F1dGhvcj48WWVhcj4yMDIxPC9Z
ZWFyPjxSZWNOdW0+Njg2PC9SZWNOdW0+PERpc3BsYXlUZXh0PihIZW8gZXQgYWwuLCAyMDEzOyBM
b3Blei1HYWx2ZXogZXQgYWwuLCAyMDIxKTwvRGlzcGxheVRleHQ+PHJlY29yZD48cmVjLW51bWJl
cj42ODY8L3JlYy1udW1iZXI+PGZvcmVpZ24ta2V5cz48a2V5IGFwcD0iRU4iIGRiLWlkPSI5OXNw
eHR4YWp4c2FzYmVmcjk1cGYwMHJmcnMwMGVwOXZlMmEiIHRpbWVzdGFtcD0iMTY2NDczNjU4NSI+
Njg2PC9rZXk+PC9mb3JlaWduLWtleXM+PHJlZi10eXBlIG5hbWU9IkpvdXJuYWwgQXJ0aWNsZSI+
MTc8L3JlZi10eXBlPjxjb250cmlidXRvcnM+PGF1dGhvcnM+PGF1dGhvcj5Mb3Blei1HYWx2ZXos
IEcuPC9hdXRob3I+PGF1dGhvcj5Mb3Blei1BbG9uc28sIE0uPC9hdXRob3I+PGF1dGhvcj5QZWNo
b3ZhLCBBLjwvYXV0aG9yPjxhdXRob3I+TWF5bywgQi48L2F1dGhvcj48YXV0aG9yPkRpZXJpY2ss
IE4uPC9hdXRob3I+PGF1dGhvcj5Hcm9wcCwgSi48L2F1dGhvcj48L2F1dGhvcnM+PC9jb250cmli
dXRvcnM+PGF1dGgtYWRkcmVzcz5bTG9wZXotR2FsdmV6LCBHbG9yaWFdIEV1cm9wZWFuIEZvb2Qg
U2FmZXR5IEF1dGhvciBFRlNBLCBWaWEgQ2FybG8gTWFnbm8gMUEsIEktNDMxMjYgUGFybWEsIEl0
YWx5LiBbTG9wZXotQWxvbnNvLCBNYXJ0YV0gVW5pdiBTYW50aWFnbyBkZSBDb21wb3N0ZWxhLCBW
ZXQgRmFjLCBEZXB0IEFuaW0gUGF0aG9sLCBMdWdvIDI3MDAyLCBTcGFpbi4gW1BlY2hvdmEsIEFs
ZW5hXSBVbml2IFZldCAmYW1wOyBQaGFybWFjZXV0IFNjaSBCcm5vLCBGYWMgVmV0IEh5ZyAmYW1w
OyBFY29sLCBEZXB0IEFuaW0gQnJlZWRpbmcgQW5pbSBOdXRyICZhbXA7IEJpb2NoZW0sIFBhbGFj
a2VobyBUciAxLTMsIEJybm8sIEN6ZWNoIFJlcHVibGljLiBbTWF5bywgQmFsdGFzYXJdIENTSUMs
IEluc3QgUHJvZCBMYWN0ZW9zIEFzdHVyaWFzIElQTEEsIERlcHQgTWljcm9iaW9sICZhbXA7IEJp
b2NoZW0sIFBhc2VvIFJpbyBMaW5hcmVzIFMtTiwgVmlsbGF2aWNpb3NhIDMzMzAwLCBTcGFpbi4g
W0RpZXJpY2ssIE5vZWxdIFVuaXYgR2hlbnQsIEZhYyBCaW9zY2kgRW5nbiwgRGVwdCBBbmltIFNj
aSAmYW1wOyBBcXVhdCBFY29sLCBCLTkwMDAgR2hlbnQsIEJlbGdpdW0uIFtHcm9wcCwgSnVlcmdl
bl0gVW5pdiBMZWlwemlnLCBGYWMgVmV0IE1lZCwgSW5zdCBBbmltIE51dHIgTnV0ciBEaXMgJmFt
cDsgRGlldGV0LCBUaWVya2xpbmlrZW4gOSwgRC0wNDEwMyBMZWlwemlnLCBHZXJtYW55LiBMb3Bl
ei1BbG9uc28sIE0gKGNvcnJlc3BvbmRpbmcgYXV0aG9yKSwgVW5pdiBTYW50aWFnbyBkZSBDb21w
b3N0ZWxhLCBWZXQgRmFjLCBEZXB0IEFuaW0gUGF0aG9sLCBMdWdvIDI3MDAyLCBTcGFpbi4gbWFy
dGEubG9wZXouYWxvbnNvQHVzYy5lczwvYXV0aC1hZGRyZXNzPjx0aXRsZXM+PHRpdGxlPkFsdGVy
bmF0aXZlcyB0byBhbnRpYmlvdGljcyBhbmQgdHJhY2UgZWxlbWVudHMgKGNvcHBlciBhbmQgemlu
YykgdG8gaW1wcm92ZSBndXQgaGVhbHRoIGFuZCB6b290ZWNobmljYWwgcGFyYW1ldGVycyBpbiBw
aWdsZXRzOiBBIHJldmlldzwvdGl0bGU+PHNlY29uZGFyeS10aXRsZT5BbmltYWwgRmVlZCBTY2ll
bmNlIGFuZCBUZWNobm9sb2d5PC9zZWNvbmRhcnktdGl0bGU+PGFsdC10aXRsZT5BbmltLiBGZWVk
IFNjaS4gVGVjaG5vbC48L2FsdC10aXRsZT48c2hvcnQtdGl0bGU+QWx0ZXJuYXRpdmVzIHRvIGFu
dGliaW90aWNzIGFuZCB0cmFjZSBlbGVtZW50cyAoY29wcGVyIGFuZCB6aW5jKSB0byBpbXByb3Zl
IGd1dCBoZWFsdGggYW5kIHpvb3RlY2huaWNhbCBwYXJhbWV0ZXJzIGluIHBpZ2xldHM6IEEgcmV2
aWV3PC9zaG9ydC10aXRsZT48L3RpdGxlcz48cGVyaW9kaWNhbD48ZnVsbC10aXRsZT5BbmltYWwg
RmVlZCBTY2llbmNlIGFuZCBUZWNobm9sb2d5PC9mdWxsLXRpdGxlPjwvcGVyaW9kaWNhbD48YWx0
LXBlcmlvZGljYWw+PGZ1bGwtdGl0bGU+QW5pbWFsIEZlZWQgU2NpZW5jZSBhbmQgVGVjaG5vbG9n
eTwvZnVsbC10aXRsZT48YWJici0xPkFuaW0uIEZlZWQgU2NpLiBUZWNobm9sLjwvYWJici0xPjwv
YWx0LXBlcmlvZGljYWw+PHBhZ2VzPjI4PC9wYWdlcz48dm9sdW1lPjI3MTwvdm9sdW1lPjxrZXl3
b3Jkcz48a2V5d29yZD5BbHRlcm5hdGl2ZXMgdG8gYW50aWJpb3RpY3M8L2tleXdvcmQ+PGtleXdv
cmQ+Q29wcGVyPC9rZXl3b3JkPjxrZXl3b3JkPlppbmM8L2tleXdvcmQ+PGtleXdvcmQ+UGlnbGV0
czwva2V5d29yZD48a2V5d29yZD5XZWFuaW5nIHBlcmlvZDwva2V5d29yZD48a2V5d29yZD5HdXQ8
L2tleXdvcmQ+PGtleXdvcmQ+aGVhbHRoPC9rZXl3b3JkPjxrZXl3b3JkPlBvc3Qgd2VhbmluZyBk
aWFycmhvZWE8L2tleXdvcmQ+PGtleXdvcmQ+Y2hhaW4gZmF0dHktYWNpZHM8L2tleXdvcmQ+PGtl
eXdvcmQ+ZW50ZXJvdG94aWdlbmljIGVzY2hlcmljaGlhLWNvbGk8L2tleXdvcmQ+PGtleXdvcmQ+
aW4tZmVlZDwva2V5d29yZD48a2V5d29yZD5hbnRpYmlvdGljczwva2V5d29yZD48a2V5d29yZD5l
eG9nZW5vdXMgbGlwb2x5dGljIGVuenltZXM8L2tleXdvcmQ+PGtleXdvcmQ+aW50ZXN0aW5hbCBi
YXJyaWVyIGZ1bmN0aW9uPC9rZXl3b3JkPjxrZXl3b3JkPnN3aW5lIGZlY2FsIG1pY3JvYmlvdGE8
L2tleXdvcmQ+PGtleXdvcmQ+bm94aW91cyBnYXMgZW1pc3Npb248L2tleXdvcmQ+PGtleXdvcmQ+
cGlncyBmZWQgZGlldHM8L2tleXdvcmQ+PGtleXdvcmQ+bGFjdG9iYWNpbGx1cy1hY2lkb3BoaWx1
cyBzdXBwbGVtZW50YXRpb248L2tleXdvcmQ+PGtleXdvcmQ+ZmVybWVudGVkIGxpcXVpZCBmZWVk
PC9rZXl3b3JkPjxrZXl3b3JkPkFncmljdWx0dXJlPC9rZXl3b3JkPjwva2V5d29yZHM+PGRhdGVz
Pjx5ZWFyPjIwMjE8L3llYXI+PHB1Yi1kYXRlcz48ZGF0ZT5KYW48L2RhdGU+PC9wdWItZGF0ZXM+
PC9kYXRlcz48aXNibj4wMzc3LTg0MDE8L2lzYm4+PGFjY2Vzc2lvbi1udW0+V09TOjAwMDYxMjE2
MjcwMDAxOTwvYWNjZXNzaW9uLW51bT48d29yay10eXBlPlJldmlldzwvd29yay10eXBlPjx1cmxz
PjxyZWxhdGVkLXVybHM+PHVybD4mbHQ7R28gdG8gSVNJJmd0OzovL1dPUzowMDA2MTIxNjI3MDAw
MTk8L3VybD48L3JlbGF0ZWQtdXJscz48L3VybHM+PGN1c3RvbTc+MTE0NzI3PC9jdXN0b203Pjxl
bGVjdHJvbmljLXJlc291cmNlLW51bT4xMC4xMDE2L2ouYW5pZmVlZHNjaS4yMDIwLjExNDcyNzwv
ZWxlY3Ryb25pYy1yZXNvdXJjZS1udW0+PGxhbmd1YWdlPkVuZ2xpc2g8L2xhbmd1YWdlPjwvcmVj
b3JkPjwvQ2l0ZT48Q2l0ZT48QXV0aG9yPkhlbzwvQXV0aG9yPjxZZWFyPjIwMTM8L1llYXI+PFJl
Y051bT42MDI8L1JlY051bT48cmVjb3JkPjxyZWMtbnVtYmVyPjYwMjwvcmVjLW51bWJlcj48Zm9y
ZWlnbi1rZXlzPjxrZXkgYXBwPSJFTiIgZGItaWQ9Ijk5c3B4dHhhanhzYXNiZWZyOTVwZjAwcmZy
czAwZXA5dmUyYSIgdGltZXN0YW1wPSIxNjY0NzM2NTgxIj42MDI8L2tleT48L2ZvcmVpZ24ta2V5
cz48cmVmLXR5cGUgbmFtZT0iSm91cm5hbCBBcnRpY2xlIj4xNzwvcmVmLXR5cGU+PGNvbnRyaWJ1
dG9ycz48YXV0aG9ycz48YXV0aG9yPkhlbywgSi4gTS48L2F1dGhvcj48YXV0aG9yPk9wYXBlanUs
IEYuIE8uPC9hdXRob3I+PGF1dGhvcj5QbHVza2UsIEouIFIuPC9hdXRob3I+PGF1dGhvcj5LaW0s
IEouIEMuPC9hdXRob3I+PGF1dGhvcj5IYW1wc29uLCBELiBKLjwvYXV0aG9yPjxhdXRob3I+Tnlh
Y2hvdGksIEMuIE0uPC9hdXRob3I+PC9hdXRob3JzPjwvY29udHJpYnV0b3JzPjx0aXRsZXM+PHRp
dGxlPkdhc3Ryb2ludGVzdGluYWwgaGVhbHRoIGFuZCBmdW5jdGlvbiBpbiB3ZWFuZWQgcGlnczog
QSByZXZpZXcgb2YgZmVlZGluZyBzdHJhdGVnaWVzIHRvIGNvbnRyb2wgcG9zdC13ZWFuaW5nIGRp
YXJyaG9lYSB3aXRob3V0IHVzaW5nIGluLWZlZWQgYW50aW1pY3JvYmlhbCBjb21wb3VuZHM8L3Rp
dGxlPjxzZWNvbmRhcnktdGl0bGU+Sm91cm5hbCBvZiBBbmltYWwgUGh5c2lvbG9neSBhbmQgQW5p
bWFsIE51dHJpdGlvbjwvc2Vjb25kYXJ5LXRpdGxlPjxzaG9ydC10aXRsZT5HYXN0cm9pbnRlc3Rp
bmFsIGhlYWx0aCBhbmQgZnVuY3Rpb24gaW4gd2VhbmVkIHBpZ3M6IEEgcmV2aWV3IG9mIGZlZWRp
bmcgc3RyYXRlZ2llcyB0byBjb250cm9sIHBvc3Qtd2VhbmluZyBkaWFycmhvZWEgd2l0aG91dCB1
c2luZyBpbi1mZWVkIGFudGltaWNyb2JpYWwgY29tcG91bmRzPC9zaG9ydC10aXRsZT48L3RpdGxl
cz48cGVyaW9kaWNhbD48ZnVsbC10aXRsZT5Kb3VybmFsIG9mIEFuaW1hbCBQaHlzaW9sb2d5IGFu
ZCBBbmltYWwgTnV0cml0aW9uPC9mdWxsLXRpdGxlPjwvcGVyaW9kaWNhbD48cGFnZXM+MjA3LTIz
NzwvcGFnZXM+PHZvbHVtZT45Nzwvdm9sdW1lPjxudW1iZXI+MjwvbnVtYmVyPjxrZXl3b3Jkcz48
a2V5d29yZD5BbnRpbWljcm9iaWFsIGdyb3d0aCBwcm9tb3RlcnM8L2tleXdvcmQ+PGtleXdvcmQ+
RGlldGFyeSBwcm90ZWluIGxldmVsPC9rZXl3b3JkPjxrZXl3b3JkPkRpZXRhcnkgcHJvdGVpbiBz
b3VyY2U8L2tleXdvcmQ+PGtleXdvcmQ+T3JnYW5pYyBhY2lkczwva2V5d29yZD48a2V5d29yZD5Q
aWdzPC9rZXl3b3JkPjxrZXl3b3JkPlBvc3Qtd2VhbmluZyBkaWFycmhvZWE8L2tleXdvcmQ+PGtl
eXdvcmQ+UHJlYmlvdGljczwva2V5d29yZD48a2V5d29yZD5Qcm9iaW90aWNzPC9rZXl3b3JkPjxr
ZXl3b3JkPlRyYWNlIG1pbmVyYWxzPC9rZXl3b3JkPjxrZXl3b3JkPmFudGlpbmZlY3RpdmUgYWdl
bnQ8L2tleXdvcmQ+PGtleXdvcmQ+YW5pbWFsPC9rZXl3b3JkPjxrZXl3b3JkPmFuaW1hbCBkaXNl
YXNlPC9rZXl3b3JkPjxrZXl3b3JkPmFuaW1hbCBmb29kPC9rZXl3b3JkPjxrZXl3b3JkPmRpYXJy
aGVhPC9rZXl3b3JkPjxrZXl3b3JkPmdhc3Ryb2ludGVzdGluYWwgdHJhY3Q8L2tleXdvcmQ+PGtl
eXdvcmQ+cGh5c2lvbG9neTwva2V5d29yZD48a2V5d29yZD5yZXZpZXc8L2tleXdvcmQ+PGtleXdv
cmQ+c3dpbmU8L2tleXdvcmQ+PGtleXdvcmQ+c3dpbmUgZGlzZWFzZTwva2V5d29yZD48a2V5d29y
ZD5BbmltYWwgRmVlZDwva2V5d29yZD48a2V5d29yZD5BbmltYWxzPC9rZXl3b3JkPjxrZXl3b3Jk
PkFudGktQmFjdGVyaWFsIEFnZW50czwva2V5d29yZD48a2V5d29yZD5Td2luZSBEaXNlYXNlczwv
a2V5d29yZD48a2V5d29yZD5CYWN0ZXJpYSAobWljcm9vcmdhbmlzbXMpPC9rZXl3b3JkPjxrZXl3
b3JkPlN1aWRhZTwva2V5d29yZD48L2tleXdvcmRzPjxkYXRlcz48eWVhcj4yMDEzPC95ZWFyPjwv
ZGF0ZXM+PHdvcmstdHlwZT5SZXZpZXc8L3dvcmstdHlwZT48dXJscz48cmVsYXRlZC11cmxzPjx1
cmw+aHR0cHM6Ly93d3cuc2NvcHVzLmNvbS9pbndhcmQvcmVjb3JkLnVyaT9laWQ9Mi1zMi4wLTg0
ODc1NTI4MDQwJmFtcDtkb2k9MTAuMTExMSUyZmouMTQzOS0wMzk2LjIwMTIuMDEyODQueCZhbXA7
cGFydG5lcklEPTQwJmFtcDttZDU9YTVhMzlmMDdiMTczZWU5MGYyYzEyY2RmYjAyZjAxZjBodHRw
czovL29ubGluZWxpYnJhcnkud2lsZXkuY29tL2RvaS9wZGZkaXJlY3QvMTAuMTExMS9qLjE0Mzkt
MDM5Ni4yMDEyLjAxMjg0Lng/ZG93bmxvYWQ9dHJ1ZTwvdXJsPjwvcmVsYXRlZC11cmxzPjwvdXJs
cz48ZWxlY3Ryb25pYy1yZXNvdXJjZS1udW0+MTAuMTExMS9qLjE0MzktMDM5Ni4yMDEyLjAxMjg0
Lng8L2VsZWN0cm9uaWMtcmVzb3VyY2UtbnVtPjxyZW1vdGUtZGF0YWJhc2UtbmFtZT5TY29wdXM8
L3JlbW90ZS1kYXRhYmFzZS1uYW1lPjxsYW5ndWFnZT5FbmdsaXNoPC9sYW5ndWFnZT48L3JlY29y
ZD48L0NpdGU+PC9FbmROb3RlPgB=
</w:fldData>
        </w:fldChar>
      </w:r>
      <w:r w:rsidR="0026586A" w:rsidRPr="00624438">
        <w:rPr>
          <w:rFonts w:ascii="Arial" w:hAnsi="Arial" w:cs="Arial"/>
          <w:sz w:val="22"/>
          <w:szCs w:val="22"/>
        </w:rPr>
        <w:instrText xml:space="preserve"> ADDIN EN.CITE </w:instrText>
      </w:r>
      <w:r w:rsidR="0026586A" w:rsidRPr="00624438">
        <w:rPr>
          <w:rFonts w:ascii="Arial" w:hAnsi="Arial" w:cs="Arial"/>
          <w:sz w:val="22"/>
          <w:szCs w:val="22"/>
        </w:rPr>
        <w:fldChar w:fldCharType="begin">
          <w:fldData xml:space="preserve">PEVuZE5vdGU+PENpdGU+PEF1dGhvcj5Mb3Blei1HYWx2ZXo8L0F1dGhvcj48WWVhcj4yMDIxPC9Z
ZWFyPjxSZWNOdW0+Njg2PC9SZWNOdW0+PERpc3BsYXlUZXh0PihIZW8gZXQgYWwuLCAyMDEzOyBM
b3Blei1HYWx2ZXogZXQgYWwuLCAyMDIxKTwvRGlzcGxheVRleHQ+PHJlY29yZD48cmVjLW51bWJl
cj42ODY8L3JlYy1udW1iZXI+PGZvcmVpZ24ta2V5cz48a2V5IGFwcD0iRU4iIGRiLWlkPSI5OXNw
eHR4YWp4c2FzYmVmcjk1cGYwMHJmcnMwMGVwOXZlMmEiIHRpbWVzdGFtcD0iMTY2NDczNjU4NSI+
Njg2PC9rZXk+PC9mb3JlaWduLWtleXM+PHJlZi10eXBlIG5hbWU9IkpvdXJuYWwgQXJ0aWNsZSI+
MTc8L3JlZi10eXBlPjxjb250cmlidXRvcnM+PGF1dGhvcnM+PGF1dGhvcj5Mb3Blei1HYWx2ZXos
IEcuPC9hdXRob3I+PGF1dGhvcj5Mb3Blei1BbG9uc28sIE0uPC9hdXRob3I+PGF1dGhvcj5QZWNo
b3ZhLCBBLjwvYXV0aG9yPjxhdXRob3I+TWF5bywgQi48L2F1dGhvcj48YXV0aG9yPkRpZXJpY2ss
IE4uPC9hdXRob3I+PGF1dGhvcj5Hcm9wcCwgSi48L2F1dGhvcj48L2F1dGhvcnM+PC9jb250cmli
dXRvcnM+PGF1dGgtYWRkcmVzcz5bTG9wZXotR2FsdmV6LCBHbG9yaWFdIEV1cm9wZWFuIEZvb2Qg
U2FmZXR5IEF1dGhvciBFRlNBLCBWaWEgQ2FybG8gTWFnbm8gMUEsIEktNDMxMjYgUGFybWEsIEl0
YWx5LiBbTG9wZXotQWxvbnNvLCBNYXJ0YV0gVW5pdiBTYW50aWFnbyBkZSBDb21wb3N0ZWxhLCBW
ZXQgRmFjLCBEZXB0IEFuaW0gUGF0aG9sLCBMdWdvIDI3MDAyLCBTcGFpbi4gW1BlY2hvdmEsIEFs
ZW5hXSBVbml2IFZldCAmYW1wOyBQaGFybWFjZXV0IFNjaSBCcm5vLCBGYWMgVmV0IEh5ZyAmYW1w
OyBFY29sLCBEZXB0IEFuaW0gQnJlZWRpbmcgQW5pbSBOdXRyICZhbXA7IEJpb2NoZW0sIFBhbGFj
a2VobyBUciAxLTMsIEJybm8sIEN6ZWNoIFJlcHVibGljLiBbTWF5bywgQmFsdGFzYXJdIENTSUMs
IEluc3QgUHJvZCBMYWN0ZW9zIEFzdHVyaWFzIElQTEEsIERlcHQgTWljcm9iaW9sICZhbXA7IEJp
b2NoZW0sIFBhc2VvIFJpbyBMaW5hcmVzIFMtTiwgVmlsbGF2aWNpb3NhIDMzMzAwLCBTcGFpbi4g
W0RpZXJpY2ssIE5vZWxdIFVuaXYgR2hlbnQsIEZhYyBCaW9zY2kgRW5nbiwgRGVwdCBBbmltIFNj
aSAmYW1wOyBBcXVhdCBFY29sLCBCLTkwMDAgR2hlbnQsIEJlbGdpdW0uIFtHcm9wcCwgSnVlcmdl
bl0gVW5pdiBMZWlwemlnLCBGYWMgVmV0IE1lZCwgSW5zdCBBbmltIE51dHIgTnV0ciBEaXMgJmFt
cDsgRGlldGV0LCBUaWVya2xpbmlrZW4gOSwgRC0wNDEwMyBMZWlwemlnLCBHZXJtYW55LiBMb3Bl
ei1BbG9uc28sIE0gKGNvcnJlc3BvbmRpbmcgYXV0aG9yKSwgVW5pdiBTYW50aWFnbyBkZSBDb21w
b3N0ZWxhLCBWZXQgRmFjLCBEZXB0IEFuaW0gUGF0aG9sLCBMdWdvIDI3MDAyLCBTcGFpbi4gbWFy
dGEubG9wZXouYWxvbnNvQHVzYy5lczwvYXV0aC1hZGRyZXNzPjx0aXRsZXM+PHRpdGxlPkFsdGVy
bmF0aXZlcyB0byBhbnRpYmlvdGljcyBhbmQgdHJhY2UgZWxlbWVudHMgKGNvcHBlciBhbmQgemlu
YykgdG8gaW1wcm92ZSBndXQgaGVhbHRoIGFuZCB6b290ZWNobmljYWwgcGFyYW1ldGVycyBpbiBw
aWdsZXRzOiBBIHJldmlldzwvdGl0bGU+PHNlY29uZGFyeS10aXRsZT5BbmltYWwgRmVlZCBTY2ll
bmNlIGFuZCBUZWNobm9sb2d5PC9zZWNvbmRhcnktdGl0bGU+PGFsdC10aXRsZT5BbmltLiBGZWVk
IFNjaS4gVGVjaG5vbC48L2FsdC10aXRsZT48c2hvcnQtdGl0bGU+QWx0ZXJuYXRpdmVzIHRvIGFu
dGliaW90aWNzIGFuZCB0cmFjZSBlbGVtZW50cyAoY29wcGVyIGFuZCB6aW5jKSB0byBpbXByb3Zl
IGd1dCBoZWFsdGggYW5kIHpvb3RlY2huaWNhbCBwYXJhbWV0ZXJzIGluIHBpZ2xldHM6IEEgcmV2
aWV3PC9zaG9ydC10aXRsZT48L3RpdGxlcz48cGVyaW9kaWNhbD48ZnVsbC10aXRsZT5BbmltYWwg
RmVlZCBTY2llbmNlIGFuZCBUZWNobm9sb2d5PC9mdWxsLXRpdGxlPjwvcGVyaW9kaWNhbD48YWx0
LXBlcmlvZGljYWw+PGZ1bGwtdGl0bGU+QW5pbWFsIEZlZWQgU2NpZW5jZSBhbmQgVGVjaG5vbG9n
eTwvZnVsbC10aXRsZT48YWJici0xPkFuaW0uIEZlZWQgU2NpLiBUZWNobm9sLjwvYWJici0xPjwv
YWx0LXBlcmlvZGljYWw+PHBhZ2VzPjI4PC9wYWdlcz48dm9sdW1lPjI3MTwvdm9sdW1lPjxrZXl3
b3Jkcz48a2V5d29yZD5BbHRlcm5hdGl2ZXMgdG8gYW50aWJpb3RpY3M8L2tleXdvcmQ+PGtleXdv
cmQ+Q29wcGVyPC9rZXl3b3JkPjxrZXl3b3JkPlppbmM8L2tleXdvcmQ+PGtleXdvcmQ+UGlnbGV0
czwva2V5d29yZD48a2V5d29yZD5XZWFuaW5nIHBlcmlvZDwva2V5d29yZD48a2V5d29yZD5HdXQ8
L2tleXdvcmQ+PGtleXdvcmQ+aGVhbHRoPC9rZXl3b3JkPjxrZXl3b3JkPlBvc3Qgd2VhbmluZyBk
aWFycmhvZWE8L2tleXdvcmQ+PGtleXdvcmQ+Y2hhaW4gZmF0dHktYWNpZHM8L2tleXdvcmQ+PGtl
eXdvcmQ+ZW50ZXJvdG94aWdlbmljIGVzY2hlcmljaGlhLWNvbGk8L2tleXdvcmQ+PGtleXdvcmQ+
aW4tZmVlZDwva2V5d29yZD48a2V5d29yZD5hbnRpYmlvdGljczwva2V5d29yZD48a2V5d29yZD5l
eG9nZW5vdXMgbGlwb2x5dGljIGVuenltZXM8L2tleXdvcmQ+PGtleXdvcmQ+aW50ZXN0aW5hbCBi
YXJyaWVyIGZ1bmN0aW9uPC9rZXl3b3JkPjxrZXl3b3JkPnN3aW5lIGZlY2FsIG1pY3JvYmlvdGE8
L2tleXdvcmQ+PGtleXdvcmQ+bm94aW91cyBnYXMgZW1pc3Npb248L2tleXdvcmQ+PGtleXdvcmQ+
cGlncyBmZWQgZGlldHM8L2tleXdvcmQ+PGtleXdvcmQ+bGFjdG9iYWNpbGx1cy1hY2lkb3BoaWx1
cyBzdXBwbGVtZW50YXRpb248L2tleXdvcmQ+PGtleXdvcmQ+ZmVybWVudGVkIGxpcXVpZCBmZWVk
PC9rZXl3b3JkPjxrZXl3b3JkPkFncmljdWx0dXJlPC9rZXl3b3JkPjwva2V5d29yZHM+PGRhdGVz
Pjx5ZWFyPjIwMjE8L3llYXI+PHB1Yi1kYXRlcz48ZGF0ZT5KYW48L2RhdGU+PC9wdWItZGF0ZXM+
PC9kYXRlcz48aXNibj4wMzc3LTg0MDE8L2lzYm4+PGFjY2Vzc2lvbi1udW0+V09TOjAwMDYxMjE2
MjcwMDAxOTwvYWNjZXNzaW9uLW51bT48d29yay10eXBlPlJldmlldzwvd29yay10eXBlPjx1cmxz
PjxyZWxhdGVkLXVybHM+PHVybD4mbHQ7R28gdG8gSVNJJmd0OzovL1dPUzowMDA2MTIxNjI3MDAw
MTk8L3VybD48L3JlbGF0ZWQtdXJscz48L3VybHM+PGN1c3RvbTc+MTE0NzI3PC9jdXN0b203Pjxl
bGVjdHJvbmljLXJlc291cmNlLW51bT4xMC4xMDE2L2ouYW5pZmVlZHNjaS4yMDIwLjExNDcyNzwv
ZWxlY3Ryb25pYy1yZXNvdXJjZS1udW0+PGxhbmd1YWdlPkVuZ2xpc2g8L2xhbmd1YWdlPjwvcmVj
b3JkPjwvQ2l0ZT48Q2l0ZT48QXV0aG9yPkhlbzwvQXV0aG9yPjxZZWFyPjIwMTM8L1llYXI+PFJl
Y051bT42MDI8L1JlY051bT48cmVjb3JkPjxyZWMtbnVtYmVyPjYwMjwvcmVjLW51bWJlcj48Zm9y
ZWlnbi1rZXlzPjxrZXkgYXBwPSJFTiIgZGItaWQ9Ijk5c3B4dHhhanhzYXNiZWZyOTVwZjAwcmZy
czAwZXA5dmUyYSIgdGltZXN0YW1wPSIxNjY0NzM2NTgxIj42MDI8L2tleT48L2ZvcmVpZ24ta2V5
cz48cmVmLXR5cGUgbmFtZT0iSm91cm5hbCBBcnRpY2xlIj4xNzwvcmVmLXR5cGU+PGNvbnRyaWJ1
dG9ycz48YXV0aG9ycz48YXV0aG9yPkhlbywgSi4gTS48L2F1dGhvcj48YXV0aG9yPk9wYXBlanUs
IEYuIE8uPC9hdXRob3I+PGF1dGhvcj5QbHVza2UsIEouIFIuPC9hdXRob3I+PGF1dGhvcj5LaW0s
IEouIEMuPC9hdXRob3I+PGF1dGhvcj5IYW1wc29uLCBELiBKLjwvYXV0aG9yPjxhdXRob3I+Tnlh
Y2hvdGksIEMuIE0uPC9hdXRob3I+PC9hdXRob3JzPjwvY29udHJpYnV0b3JzPjx0aXRsZXM+PHRp
dGxlPkdhc3Ryb2ludGVzdGluYWwgaGVhbHRoIGFuZCBmdW5jdGlvbiBpbiB3ZWFuZWQgcGlnczog
QSByZXZpZXcgb2YgZmVlZGluZyBzdHJhdGVnaWVzIHRvIGNvbnRyb2wgcG9zdC13ZWFuaW5nIGRp
YXJyaG9lYSB3aXRob3V0IHVzaW5nIGluLWZlZWQgYW50aW1pY3JvYmlhbCBjb21wb3VuZHM8L3Rp
dGxlPjxzZWNvbmRhcnktdGl0bGU+Sm91cm5hbCBvZiBBbmltYWwgUGh5c2lvbG9neSBhbmQgQW5p
bWFsIE51dHJpdGlvbjwvc2Vjb25kYXJ5LXRpdGxlPjxzaG9ydC10aXRsZT5HYXN0cm9pbnRlc3Rp
bmFsIGhlYWx0aCBhbmQgZnVuY3Rpb24gaW4gd2VhbmVkIHBpZ3M6IEEgcmV2aWV3IG9mIGZlZWRp
bmcgc3RyYXRlZ2llcyB0byBjb250cm9sIHBvc3Qtd2VhbmluZyBkaWFycmhvZWEgd2l0aG91dCB1
c2luZyBpbi1mZWVkIGFudGltaWNyb2JpYWwgY29tcG91bmRzPC9zaG9ydC10aXRsZT48L3RpdGxl
cz48cGVyaW9kaWNhbD48ZnVsbC10aXRsZT5Kb3VybmFsIG9mIEFuaW1hbCBQaHlzaW9sb2d5IGFu
ZCBBbmltYWwgTnV0cml0aW9uPC9mdWxsLXRpdGxlPjwvcGVyaW9kaWNhbD48cGFnZXM+MjA3LTIz
NzwvcGFnZXM+PHZvbHVtZT45Nzwvdm9sdW1lPjxudW1iZXI+MjwvbnVtYmVyPjxrZXl3b3Jkcz48
a2V5d29yZD5BbnRpbWljcm9iaWFsIGdyb3d0aCBwcm9tb3RlcnM8L2tleXdvcmQ+PGtleXdvcmQ+
RGlldGFyeSBwcm90ZWluIGxldmVsPC9rZXl3b3JkPjxrZXl3b3JkPkRpZXRhcnkgcHJvdGVpbiBz
b3VyY2U8L2tleXdvcmQ+PGtleXdvcmQ+T3JnYW5pYyBhY2lkczwva2V5d29yZD48a2V5d29yZD5Q
aWdzPC9rZXl3b3JkPjxrZXl3b3JkPlBvc3Qtd2VhbmluZyBkaWFycmhvZWE8L2tleXdvcmQ+PGtl
eXdvcmQ+UHJlYmlvdGljczwva2V5d29yZD48a2V5d29yZD5Qcm9iaW90aWNzPC9rZXl3b3JkPjxr
ZXl3b3JkPlRyYWNlIG1pbmVyYWxzPC9rZXl3b3JkPjxrZXl3b3JkPmFudGlpbmZlY3RpdmUgYWdl
bnQ8L2tleXdvcmQ+PGtleXdvcmQ+YW5pbWFsPC9rZXl3b3JkPjxrZXl3b3JkPmFuaW1hbCBkaXNl
YXNlPC9rZXl3b3JkPjxrZXl3b3JkPmFuaW1hbCBmb29kPC9rZXl3b3JkPjxrZXl3b3JkPmRpYXJy
aGVhPC9rZXl3b3JkPjxrZXl3b3JkPmdhc3Ryb2ludGVzdGluYWwgdHJhY3Q8L2tleXdvcmQ+PGtl
eXdvcmQ+cGh5c2lvbG9neTwva2V5d29yZD48a2V5d29yZD5yZXZpZXc8L2tleXdvcmQ+PGtleXdv
cmQ+c3dpbmU8L2tleXdvcmQ+PGtleXdvcmQ+c3dpbmUgZGlzZWFzZTwva2V5d29yZD48a2V5d29y
ZD5BbmltYWwgRmVlZDwva2V5d29yZD48a2V5d29yZD5BbmltYWxzPC9rZXl3b3JkPjxrZXl3b3Jk
PkFudGktQmFjdGVyaWFsIEFnZW50czwva2V5d29yZD48a2V5d29yZD5Td2luZSBEaXNlYXNlczwv
a2V5d29yZD48a2V5d29yZD5CYWN0ZXJpYSAobWljcm9vcmdhbmlzbXMpPC9rZXl3b3JkPjxrZXl3
b3JkPlN1aWRhZTwva2V5d29yZD48L2tleXdvcmRzPjxkYXRlcz48eWVhcj4yMDEzPC95ZWFyPjwv
ZGF0ZXM+PHdvcmstdHlwZT5SZXZpZXc8L3dvcmstdHlwZT48dXJscz48cmVsYXRlZC11cmxzPjx1
cmw+aHR0cHM6Ly93d3cuc2NvcHVzLmNvbS9pbndhcmQvcmVjb3JkLnVyaT9laWQ9Mi1zMi4wLTg0
ODc1NTI4MDQwJmFtcDtkb2k9MTAuMTExMSUyZmouMTQzOS0wMzk2LjIwMTIuMDEyODQueCZhbXA7
cGFydG5lcklEPTQwJmFtcDttZDU9YTVhMzlmMDdiMTczZWU5MGYyYzEyY2RmYjAyZjAxZjBodHRw
czovL29ubGluZWxpYnJhcnkud2lsZXkuY29tL2RvaS9wZGZkaXJlY3QvMTAuMTExMS9qLjE0Mzkt
MDM5Ni4yMDEyLjAxMjg0Lng/ZG93bmxvYWQ9dHJ1ZTwvdXJsPjwvcmVsYXRlZC11cmxzPjwvdXJs
cz48ZWxlY3Ryb25pYy1yZXNvdXJjZS1udW0+MTAuMTExMS9qLjE0MzktMDM5Ni4yMDEyLjAxMjg0
Lng8L2VsZWN0cm9uaWMtcmVzb3VyY2UtbnVtPjxyZW1vdGUtZGF0YWJhc2UtbmFtZT5TY29wdXM8
L3JlbW90ZS1kYXRhYmFzZS1uYW1lPjxsYW5ndWFnZT5FbmdsaXNoPC9sYW5ndWFnZT48L3JlY29y
ZD48L0NpdGU+PC9FbmROb3RlPgB=
</w:fldData>
        </w:fldChar>
      </w:r>
      <w:r w:rsidR="0026586A" w:rsidRPr="00624438">
        <w:rPr>
          <w:rFonts w:ascii="Arial" w:hAnsi="Arial" w:cs="Arial"/>
          <w:sz w:val="22"/>
          <w:szCs w:val="22"/>
        </w:rPr>
        <w:instrText xml:space="preserve"> ADDIN EN.CITE.DATA </w:instrText>
      </w:r>
      <w:r w:rsidR="0026586A" w:rsidRPr="00624438">
        <w:rPr>
          <w:rFonts w:ascii="Arial" w:hAnsi="Arial" w:cs="Arial"/>
          <w:sz w:val="22"/>
          <w:szCs w:val="22"/>
        </w:rPr>
      </w:r>
      <w:r w:rsidR="0026586A" w:rsidRPr="00624438">
        <w:rPr>
          <w:rFonts w:ascii="Arial" w:hAnsi="Arial" w:cs="Arial"/>
          <w:sz w:val="22"/>
          <w:szCs w:val="22"/>
        </w:rPr>
        <w:fldChar w:fldCharType="end"/>
      </w:r>
      <w:r w:rsidR="00363FC0" w:rsidRPr="00624438">
        <w:rPr>
          <w:rFonts w:ascii="Arial" w:hAnsi="Arial" w:cs="Arial"/>
          <w:sz w:val="22"/>
          <w:szCs w:val="22"/>
        </w:rPr>
      </w:r>
      <w:r w:rsidR="00363FC0" w:rsidRPr="00624438">
        <w:rPr>
          <w:rFonts w:ascii="Arial" w:hAnsi="Arial" w:cs="Arial"/>
          <w:sz w:val="22"/>
          <w:szCs w:val="22"/>
        </w:rPr>
        <w:fldChar w:fldCharType="separate"/>
      </w:r>
      <w:r w:rsidR="00363FC0" w:rsidRPr="00624438">
        <w:rPr>
          <w:rFonts w:ascii="Arial" w:hAnsi="Arial" w:cs="Arial"/>
          <w:noProof/>
          <w:sz w:val="22"/>
          <w:szCs w:val="22"/>
        </w:rPr>
        <w:t>(</w:t>
      </w:r>
      <w:hyperlink w:anchor="_ENREF_56" w:tooltip="Heo, 2013 #602" w:history="1">
        <w:r w:rsidR="005F0597" w:rsidRPr="00624438">
          <w:rPr>
            <w:rFonts w:ascii="Arial" w:hAnsi="Arial" w:cs="Arial"/>
            <w:noProof/>
            <w:sz w:val="22"/>
            <w:szCs w:val="22"/>
          </w:rPr>
          <w:t>Heo et al., 2013</w:t>
        </w:r>
      </w:hyperlink>
      <w:r w:rsidR="00363FC0" w:rsidRPr="00624438">
        <w:rPr>
          <w:rFonts w:ascii="Arial" w:hAnsi="Arial" w:cs="Arial"/>
          <w:noProof/>
          <w:sz w:val="22"/>
          <w:szCs w:val="22"/>
        </w:rPr>
        <w:t xml:space="preserve">; </w:t>
      </w:r>
      <w:hyperlink w:anchor="_ENREF_87" w:tooltip="Lopez-Galvez, 2021 #686" w:history="1">
        <w:r w:rsidR="005F0597" w:rsidRPr="00624438">
          <w:rPr>
            <w:rFonts w:ascii="Arial" w:hAnsi="Arial" w:cs="Arial"/>
            <w:noProof/>
            <w:sz w:val="22"/>
            <w:szCs w:val="22"/>
          </w:rPr>
          <w:t>Lopez-Galvez et al., 2021</w:t>
        </w:r>
      </w:hyperlink>
      <w:r w:rsidR="00363FC0" w:rsidRPr="00624438">
        <w:rPr>
          <w:rFonts w:ascii="Arial" w:hAnsi="Arial" w:cs="Arial"/>
          <w:noProof/>
          <w:sz w:val="22"/>
          <w:szCs w:val="22"/>
        </w:rPr>
        <w:t>)</w:t>
      </w:r>
      <w:r w:rsidR="00363FC0" w:rsidRPr="00624438">
        <w:rPr>
          <w:rFonts w:ascii="Arial" w:hAnsi="Arial" w:cs="Arial"/>
          <w:sz w:val="22"/>
          <w:szCs w:val="22"/>
        </w:rPr>
        <w:fldChar w:fldCharType="end"/>
      </w:r>
      <w:r w:rsidR="0072038D" w:rsidRPr="00624438">
        <w:rPr>
          <w:rFonts w:ascii="Arial" w:hAnsi="Arial" w:cs="Arial"/>
          <w:sz w:val="22"/>
          <w:szCs w:val="22"/>
        </w:rPr>
        <w:t xml:space="preserve">. </w:t>
      </w:r>
      <w:r w:rsidR="00576D0D" w:rsidRPr="00624438">
        <w:rPr>
          <w:rFonts w:ascii="Arial" w:hAnsi="Arial" w:cs="Arial"/>
          <w:sz w:val="22"/>
          <w:szCs w:val="22"/>
        </w:rPr>
        <w:t>T</w:t>
      </w:r>
      <w:r w:rsidR="0072038D" w:rsidRPr="00624438">
        <w:rPr>
          <w:rFonts w:ascii="Arial" w:hAnsi="Arial" w:cs="Arial"/>
          <w:sz w:val="22"/>
          <w:szCs w:val="22"/>
        </w:rPr>
        <w:t xml:space="preserve">he negative impacts of high crude protein diets in weaning pigs </w:t>
      </w:r>
      <w:r w:rsidR="00576D0D" w:rsidRPr="00624438">
        <w:rPr>
          <w:rFonts w:ascii="Arial" w:hAnsi="Arial" w:cs="Arial"/>
          <w:sz w:val="22"/>
          <w:szCs w:val="22"/>
        </w:rPr>
        <w:t xml:space="preserve">are detailed below, </w:t>
      </w:r>
      <w:r w:rsidR="0072038D" w:rsidRPr="00624438">
        <w:rPr>
          <w:rFonts w:ascii="Arial" w:hAnsi="Arial" w:cs="Arial"/>
          <w:sz w:val="22"/>
          <w:szCs w:val="22"/>
        </w:rPr>
        <w:t xml:space="preserve">with emphasis on potential </w:t>
      </w:r>
      <w:r w:rsidR="00576D0D" w:rsidRPr="00624438">
        <w:rPr>
          <w:rFonts w:ascii="Arial" w:hAnsi="Arial" w:cs="Arial"/>
          <w:sz w:val="22"/>
          <w:szCs w:val="22"/>
        </w:rPr>
        <w:t>methods to</w:t>
      </w:r>
      <w:r w:rsidR="0072038D" w:rsidRPr="00624438">
        <w:rPr>
          <w:rFonts w:ascii="Arial" w:hAnsi="Arial" w:cs="Arial"/>
          <w:sz w:val="22"/>
          <w:szCs w:val="22"/>
        </w:rPr>
        <w:t xml:space="preserve"> mitigat</w:t>
      </w:r>
      <w:r w:rsidR="00576D0D" w:rsidRPr="00624438">
        <w:rPr>
          <w:rFonts w:ascii="Arial" w:hAnsi="Arial" w:cs="Arial"/>
          <w:sz w:val="22"/>
          <w:szCs w:val="22"/>
        </w:rPr>
        <w:t>e</w:t>
      </w:r>
      <w:r w:rsidR="0072038D" w:rsidRPr="00624438">
        <w:rPr>
          <w:rFonts w:ascii="Arial" w:hAnsi="Arial" w:cs="Arial"/>
          <w:sz w:val="22"/>
          <w:szCs w:val="22"/>
        </w:rPr>
        <w:t xml:space="preserve"> the effects during this challenging transitional weaning time in piglets.</w:t>
      </w:r>
    </w:p>
    <w:p w14:paraId="328E1EB2" w14:textId="4B625B83" w:rsidR="0072038D" w:rsidRDefault="0072038D" w:rsidP="00B4537B">
      <w:pPr>
        <w:spacing w:line="276" w:lineRule="auto"/>
      </w:pPr>
      <w:r>
        <w:t>High protein diets can lead to high protein fermentation resulting from residual undigestible proteins and the generation of corresponding metabolites such as biogenic amines, ammonia and indole and phenolic compounds</w:t>
      </w:r>
      <w:r w:rsidR="0038229E">
        <w:t>,</w:t>
      </w:r>
      <w:r>
        <w:t xml:space="preserve"> mostly in the large intestines </w:t>
      </w:r>
      <w:r w:rsidR="002A4273">
        <w:fldChar w:fldCharType="begin">
          <w:fldData xml:space="preserve">PEVuZE5vdGU+PENpdGU+PEF1dGhvcj5KaGE8L0F1dGhvcj48WWVhcj4yMDE2PC9ZZWFyPjxSZWNO
dW0+NjEzPC9SZWNOdW0+PERpc3BsYXlUZXh0PihIZW8gZXQgYWwuLCAyMDEzOyBKaGEgJmFtcDsg
QmVycm9jb3NvLCAyMDE2KTwvRGlzcGxheVRleHQ+PHJlY29yZD48cmVjLW51bWJlcj42MTM8L3Jl
Yy1udW1iZXI+PGZvcmVpZ24ta2V5cz48a2V5IGFwcD0iRU4iIGRiLWlkPSI5OXNweHR4YWp4c2Fz
YmVmcjk1cGYwMHJmcnMwMGVwOXZlMmEiIHRpbWVzdGFtcD0iMTY2NDczNjU4MiI+NjEzPC9rZXk+
PC9mb3JlaWduLWtleXM+PHJlZi10eXBlIG5hbWU9IkpvdXJuYWwgQXJ0aWNsZSI+MTc8L3JlZi10
eXBlPjxjb250cmlidXRvcnM+PGF1dGhvcnM+PGF1dGhvcj5KaGEsIFIuPC9hdXRob3I+PGF1dGhv
cj5CZXJyb2Nvc28sIEouIEYuIEQuPC9hdXRob3I+PC9hdXRob3JzPjwvY29udHJpYnV0b3JzPjx0
aXRsZXM+PHRpdGxlPkRpZXRhcnkgZmliZXIgYW5kIHByb3RlaW4gZmVybWVudGF0aW9uIGluIHRo
ZSBpbnRlc3RpbmUgb2Ygc3dpbmUgYW5kIHRoZWlyIGludGVyYWN0aXZlIGVmZmVjdHMgb24gZ3V0
IGhlYWx0aCBhbmQgb24gdGhlIGVudmlyb25tZW50OiBBIHJldmlldzwvdGl0bGU+PHNlY29uZGFy
eS10aXRsZT5BbmltYWwgRmVlZCBTY2llbmNlIGFuZCBUZWNobm9sb2d5PC9zZWNvbmRhcnktdGl0
bGU+PHNob3J0LXRpdGxlPkRpZXRhcnkgZmliZXIgYW5kIHByb3RlaW4gZmVybWVudGF0aW9uIGlu
IHRoZSBpbnRlc3RpbmUgb2Ygc3dpbmUgYW5kIHRoZWlyIGludGVyYWN0aXZlIGVmZmVjdHMgb24g
Z3V0IGhlYWx0aCBhbmQgb24gdGhlIGVudmlyb25tZW50OiBBIHJldmlldzwvc2hvcnQtdGl0bGU+
PC90aXRsZXM+PHBlcmlvZGljYWw+PGZ1bGwtdGl0bGU+QW5pbWFsIEZlZWQgU2NpZW5jZSBhbmQg
VGVjaG5vbG9neTwvZnVsbC10aXRsZT48L3BlcmlvZGljYWw+PHBhZ2VzPjE4LTI2PC9wYWdlcz48
dm9sdW1lPjIxMjwvdm9sdW1lPjxrZXl3b3Jkcz48a2V5d29yZD5CYWN0ZXJpYWwgcHJvdGVpbiBz
eW50aGVzaXM8L2tleXdvcmQ+PGtleXdvcmQ+Q3J1ZGUgcHJvdGVpbjwva2V5d29yZD48a2V5d29y
ZD5EaWV0YXJ5IGZpYmVyPC9rZXl3b3JkPjxrZXl3b3JkPkd1dCBoZWFsdGg8L2tleXdvcmQ+PGtl
eXdvcmQ+Tml0cm9nZW4gZXhjcmV0aW9uPC9rZXl3b3JkPjxrZXl3b3JkPlBpZzwva2V5d29yZD48
L2tleXdvcmRzPjxkYXRlcz48eWVhcj4yMDE2PC95ZWFyPjwvZGF0ZXM+PHdvcmstdHlwZT5SZXZp
ZXc8L3dvcmstdHlwZT48dXJscz48cmVsYXRlZC11cmxzPjx1cmw+aHR0cHM6Ly93d3cuc2NvcHVz
LmNvbS9pbndhcmQvcmVjb3JkLnVyaT9laWQ9Mi1zMi4wLTg0OTU1MjE1MDk3JmFtcDtkb2k9MTAu
MTAxNiUyZmouYW5pZmVlZHNjaS4yMDE1LjEyLjAwMiZhbXA7cGFydG5lcklEPTQwJmFtcDttZDU9
MThjOGM3MzViYzVjZDcyYzUyOGU0YTI2MDA4ZjVkZTZodHRwczovL3d3dy5zY2llbmNlZGlyZWN0
LmNvbS9zY2llbmNlL2FydGljbGUvcGlpL1MwMzc3ODQwMTE1MzAwNzY2P3ZpYSUzRGlodWI8L3Vy
bD48L3JlbGF0ZWQtdXJscz48L3VybHM+PGVsZWN0cm9uaWMtcmVzb3VyY2UtbnVtPjEwLjEwMTYv
ai5hbmlmZWVkc2NpLjIwMTUuMTIuMDAyPC9lbGVjdHJvbmljLXJlc291cmNlLW51bT48cmVtb3Rl
LWRhdGFiYXNlLW5hbWU+U2NvcHVzPC9yZW1vdGUtZGF0YWJhc2UtbmFtZT48bGFuZ3VhZ2U+RW5n
bGlzaDwvbGFuZ3VhZ2U+PC9yZWNvcmQ+PC9DaXRlPjxDaXRlPjxBdXRob3I+SGVvPC9BdXRob3I+
PFllYXI+MjAxMzwvWWVhcj48UmVjTnVtPjYwMjwvUmVjTnVtPjxyZWNvcmQ+PHJlYy1udW1iZXI+
NjAyPC9yZWMtbnVtYmVyPjxmb3JlaWduLWtleXM+PGtleSBhcHA9IkVOIiBkYi1pZD0iOTlzcHh0
eGFqeHNhc2JlZnI5NXBmMDByZnJzMDBlcDl2ZTJhIiB0aW1lc3RhbXA9IjE2NjQ3MzY1ODEiPjYw
Mjwva2V5PjwvZm9yZWlnbi1rZXlzPjxyZWYtdHlwZSBuYW1lPSJKb3VybmFsIEFydGljbGUiPjE3
PC9yZWYtdHlwZT48Y29udHJpYnV0b3JzPjxhdXRob3JzPjxhdXRob3I+SGVvLCBKLiBNLjwvYXV0
aG9yPjxhdXRob3I+T3BhcGVqdSwgRi4gTy48L2F1dGhvcj48YXV0aG9yPlBsdXNrZSwgSi4gUi48
L2F1dGhvcj48YXV0aG9yPktpbSwgSi4gQy48L2F1dGhvcj48YXV0aG9yPkhhbXBzb24sIEQuIEou
PC9hdXRob3I+PGF1dGhvcj5OeWFjaG90aSwgQy4gTS48L2F1dGhvcj48L2F1dGhvcnM+PC9jb250
cmlidXRvcnM+PHRpdGxlcz48dGl0bGU+R2FzdHJvaW50ZXN0aW5hbCBoZWFsdGggYW5kIGZ1bmN0
aW9uIGluIHdlYW5lZCBwaWdzOiBBIHJldmlldyBvZiBmZWVkaW5nIHN0cmF0ZWdpZXMgdG8gY29u
dHJvbCBwb3N0LXdlYW5pbmcgZGlhcnJob2VhIHdpdGhvdXQgdXNpbmcgaW4tZmVlZCBhbnRpbWlj
cm9iaWFsIGNvbXBvdW5kczwvdGl0bGU+PHNlY29uZGFyeS10aXRsZT5Kb3VybmFsIG9mIEFuaW1h
bCBQaHlzaW9sb2d5IGFuZCBBbmltYWwgTnV0cml0aW9uPC9zZWNvbmRhcnktdGl0bGU+PHNob3J0
LXRpdGxlPkdhc3Ryb2ludGVzdGluYWwgaGVhbHRoIGFuZCBmdW5jdGlvbiBpbiB3ZWFuZWQgcGln
czogQSByZXZpZXcgb2YgZmVlZGluZyBzdHJhdGVnaWVzIHRvIGNvbnRyb2wgcG9zdC13ZWFuaW5n
IGRpYXJyaG9lYSB3aXRob3V0IHVzaW5nIGluLWZlZWQgYW50aW1pY3JvYmlhbCBjb21wb3VuZHM8
L3Nob3J0LXRpdGxlPjwvdGl0bGVzPjxwZXJpb2RpY2FsPjxmdWxsLXRpdGxlPkpvdXJuYWwgb2Yg
QW5pbWFsIFBoeXNpb2xvZ3kgYW5kIEFuaW1hbCBOdXRyaXRpb248L2Z1bGwtdGl0bGU+PC9wZXJp
b2RpY2FsPjxwYWdlcz4yMDctMjM3PC9wYWdlcz48dm9sdW1lPjk3PC92b2x1bWU+PG51bWJlcj4y
PC9udW1iZXI+PGtleXdvcmRzPjxrZXl3b3JkPkFudGltaWNyb2JpYWwgZ3Jvd3RoIHByb21vdGVy
czwva2V5d29yZD48a2V5d29yZD5EaWV0YXJ5IHByb3RlaW4gbGV2ZWw8L2tleXdvcmQ+PGtleXdv
cmQ+RGlldGFyeSBwcm90ZWluIHNvdXJjZTwva2V5d29yZD48a2V5d29yZD5PcmdhbmljIGFjaWRz
PC9rZXl3b3JkPjxrZXl3b3JkPlBpZ3M8L2tleXdvcmQ+PGtleXdvcmQ+UG9zdC13ZWFuaW5nIGRp
YXJyaG9lYTwva2V5d29yZD48a2V5d29yZD5QcmViaW90aWNzPC9rZXl3b3JkPjxrZXl3b3JkPlBy
b2Jpb3RpY3M8L2tleXdvcmQ+PGtleXdvcmQ+VHJhY2UgbWluZXJhbHM8L2tleXdvcmQ+PGtleXdv
cmQ+YW50aWluZmVjdGl2ZSBhZ2VudDwva2V5d29yZD48a2V5d29yZD5hbmltYWw8L2tleXdvcmQ+
PGtleXdvcmQ+YW5pbWFsIGRpc2Vhc2U8L2tleXdvcmQ+PGtleXdvcmQ+YW5pbWFsIGZvb2Q8L2tl
eXdvcmQ+PGtleXdvcmQ+ZGlhcnJoZWE8L2tleXdvcmQ+PGtleXdvcmQ+Z2FzdHJvaW50ZXN0aW5h
bCB0cmFjdDwva2V5d29yZD48a2V5d29yZD5waHlzaW9sb2d5PC9rZXl3b3JkPjxrZXl3b3JkPnJl
dmlldzwva2V5d29yZD48a2V5d29yZD5zd2luZTwva2V5d29yZD48a2V5d29yZD5zd2luZSBkaXNl
YXNlPC9rZXl3b3JkPjxrZXl3b3JkPkFuaW1hbCBGZWVkPC9rZXl3b3JkPjxrZXl3b3JkPkFuaW1h
bHM8L2tleXdvcmQ+PGtleXdvcmQ+QW50aS1CYWN0ZXJpYWwgQWdlbnRzPC9rZXl3b3JkPjxrZXl3
b3JkPlN3aW5lIERpc2Vhc2VzPC9rZXl3b3JkPjxrZXl3b3JkPkJhY3RlcmlhIChtaWNyb29yZ2Fu
aXNtcyk8L2tleXdvcmQ+PGtleXdvcmQ+U3VpZGFlPC9rZXl3b3JkPjwva2V5d29yZHM+PGRhdGVz
Pjx5ZWFyPjIwMTM8L3llYXI+PC9kYXRlcz48d29yay10eXBlPlJldmlldzwvd29yay10eXBlPjx1
cmxzPjxyZWxhdGVkLXVybHM+PHVybD5odHRwczovL3d3dy5zY29wdXMuY29tL2lud2FyZC9yZWNv
cmQudXJpP2VpZD0yLXMyLjAtODQ4NzU1MjgwNDAmYW1wO2RvaT0xMC4xMTExJTJmai4xNDM5LTAz
OTYuMjAxMi4wMTI4NC54JmFtcDtwYXJ0bmVySUQ9NDAmYW1wO21kNT1hNWEzOWYwN2IxNzNlZTkw
ZjJjMTJjZGZiMDJmMDFmMGh0dHBzOi8vb25saW5lbGlicmFyeS53aWxleS5jb20vZG9pL3BkZmRp
cmVjdC8xMC4xMTExL2ouMTQzOS0wMzk2LjIwMTIuMDEyODQueD9kb3dubG9hZD10cnVlPC91cmw+
PC9yZWxhdGVkLXVybHM+PC91cmxzPjxlbGVjdHJvbmljLXJlc291cmNlLW51bT4xMC4xMTExL2ou
MTQzOS0wMzk2LjIwMTIuMDEyODQueDwvZWxlY3Ryb25pYy1yZXNvdXJjZS1udW0+PHJlbW90ZS1k
YXRhYmFzZS1uYW1lPlNjb3B1czwvcmVtb3RlLWRhdGFiYXNlLW5hbWU+PGxhbmd1YWdlPkVuZ2xp
c2g8L2xhbmd1YWdlPjwvcmVjb3JkPjwvQ2l0ZT48L0VuZE5vdGU+AG==
</w:fldData>
        </w:fldChar>
      </w:r>
      <w:r w:rsidR="0026586A">
        <w:instrText xml:space="preserve"> ADDIN EN.CITE </w:instrText>
      </w:r>
      <w:r w:rsidR="0026586A">
        <w:fldChar w:fldCharType="begin">
          <w:fldData xml:space="preserve">PEVuZE5vdGU+PENpdGU+PEF1dGhvcj5KaGE8L0F1dGhvcj48WWVhcj4yMDE2PC9ZZWFyPjxSZWNO
dW0+NjEzPC9SZWNOdW0+PERpc3BsYXlUZXh0PihIZW8gZXQgYWwuLCAyMDEzOyBKaGEgJmFtcDsg
QmVycm9jb3NvLCAyMDE2KTwvRGlzcGxheVRleHQ+PHJlY29yZD48cmVjLW51bWJlcj42MTM8L3Jl
Yy1udW1iZXI+PGZvcmVpZ24ta2V5cz48a2V5IGFwcD0iRU4iIGRiLWlkPSI5OXNweHR4YWp4c2Fz
YmVmcjk1cGYwMHJmcnMwMGVwOXZlMmEiIHRpbWVzdGFtcD0iMTY2NDczNjU4MiI+NjEzPC9rZXk+
PC9mb3JlaWduLWtleXM+PHJlZi10eXBlIG5hbWU9IkpvdXJuYWwgQXJ0aWNsZSI+MTc8L3JlZi10
eXBlPjxjb250cmlidXRvcnM+PGF1dGhvcnM+PGF1dGhvcj5KaGEsIFIuPC9hdXRob3I+PGF1dGhv
cj5CZXJyb2Nvc28sIEouIEYuIEQuPC9hdXRob3I+PC9hdXRob3JzPjwvY29udHJpYnV0b3JzPjx0
aXRsZXM+PHRpdGxlPkRpZXRhcnkgZmliZXIgYW5kIHByb3RlaW4gZmVybWVudGF0aW9uIGluIHRo
ZSBpbnRlc3RpbmUgb2Ygc3dpbmUgYW5kIHRoZWlyIGludGVyYWN0aXZlIGVmZmVjdHMgb24gZ3V0
IGhlYWx0aCBhbmQgb24gdGhlIGVudmlyb25tZW50OiBBIHJldmlldzwvdGl0bGU+PHNlY29uZGFy
eS10aXRsZT5BbmltYWwgRmVlZCBTY2llbmNlIGFuZCBUZWNobm9sb2d5PC9zZWNvbmRhcnktdGl0
bGU+PHNob3J0LXRpdGxlPkRpZXRhcnkgZmliZXIgYW5kIHByb3RlaW4gZmVybWVudGF0aW9uIGlu
IHRoZSBpbnRlc3RpbmUgb2Ygc3dpbmUgYW5kIHRoZWlyIGludGVyYWN0aXZlIGVmZmVjdHMgb24g
Z3V0IGhlYWx0aCBhbmQgb24gdGhlIGVudmlyb25tZW50OiBBIHJldmlldzwvc2hvcnQtdGl0bGU+
PC90aXRsZXM+PHBlcmlvZGljYWw+PGZ1bGwtdGl0bGU+QW5pbWFsIEZlZWQgU2NpZW5jZSBhbmQg
VGVjaG5vbG9neTwvZnVsbC10aXRsZT48L3BlcmlvZGljYWw+PHBhZ2VzPjE4LTI2PC9wYWdlcz48
dm9sdW1lPjIxMjwvdm9sdW1lPjxrZXl3b3Jkcz48a2V5d29yZD5CYWN0ZXJpYWwgcHJvdGVpbiBz
eW50aGVzaXM8L2tleXdvcmQ+PGtleXdvcmQ+Q3J1ZGUgcHJvdGVpbjwva2V5d29yZD48a2V5d29y
ZD5EaWV0YXJ5IGZpYmVyPC9rZXl3b3JkPjxrZXl3b3JkPkd1dCBoZWFsdGg8L2tleXdvcmQ+PGtl
eXdvcmQ+Tml0cm9nZW4gZXhjcmV0aW9uPC9rZXl3b3JkPjxrZXl3b3JkPlBpZzwva2V5d29yZD48
L2tleXdvcmRzPjxkYXRlcz48eWVhcj4yMDE2PC95ZWFyPjwvZGF0ZXM+PHdvcmstdHlwZT5SZXZp
ZXc8L3dvcmstdHlwZT48dXJscz48cmVsYXRlZC11cmxzPjx1cmw+aHR0cHM6Ly93d3cuc2NvcHVz
LmNvbS9pbndhcmQvcmVjb3JkLnVyaT9laWQ9Mi1zMi4wLTg0OTU1MjE1MDk3JmFtcDtkb2k9MTAu
MTAxNiUyZmouYW5pZmVlZHNjaS4yMDE1LjEyLjAwMiZhbXA7cGFydG5lcklEPTQwJmFtcDttZDU9
MThjOGM3MzViYzVjZDcyYzUyOGU0YTI2MDA4ZjVkZTZodHRwczovL3d3dy5zY2llbmNlZGlyZWN0
LmNvbS9zY2llbmNlL2FydGljbGUvcGlpL1MwMzc3ODQwMTE1MzAwNzY2P3ZpYSUzRGlodWI8L3Vy
bD48L3JlbGF0ZWQtdXJscz48L3VybHM+PGVsZWN0cm9uaWMtcmVzb3VyY2UtbnVtPjEwLjEwMTYv
ai5hbmlmZWVkc2NpLjIwMTUuMTIuMDAyPC9lbGVjdHJvbmljLXJlc291cmNlLW51bT48cmVtb3Rl
LWRhdGFiYXNlLW5hbWU+U2NvcHVzPC9yZW1vdGUtZGF0YWJhc2UtbmFtZT48bGFuZ3VhZ2U+RW5n
bGlzaDwvbGFuZ3VhZ2U+PC9yZWNvcmQ+PC9DaXRlPjxDaXRlPjxBdXRob3I+SGVvPC9BdXRob3I+
PFllYXI+MjAxMzwvWWVhcj48UmVjTnVtPjYwMjwvUmVjTnVtPjxyZWNvcmQ+PHJlYy1udW1iZXI+
NjAyPC9yZWMtbnVtYmVyPjxmb3JlaWduLWtleXM+PGtleSBhcHA9IkVOIiBkYi1pZD0iOTlzcHh0
eGFqeHNhc2JlZnI5NXBmMDByZnJzMDBlcDl2ZTJhIiB0aW1lc3RhbXA9IjE2NjQ3MzY1ODEiPjYw
Mjwva2V5PjwvZm9yZWlnbi1rZXlzPjxyZWYtdHlwZSBuYW1lPSJKb3VybmFsIEFydGljbGUiPjE3
PC9yZWYtdHlwZT48Y29udHJpYnV0b3JzPjxhdXRob3JzPjxhdXRob3I+SGVvLCBKLiBNLjwvYXV0
aG9yPjxhdXRob3I+T3BhcGVqdSwgRi4gTy48L2F1dGhvcj48YXV0aG9yPlBsdXNrZSwgSi4gUi48
L2F1dGhvcj48YXV0aG9yPktpbSwgSi4gQy48L2F1dGhvcj48YXV0aG9yPkhhbXBzb24sIEQuIEou
PC9hdXRob3I+PGF1dGhvcj5OeWFjaG90aSwgQy4gTS48L2F1dGhvcj48L2F1dGhvcnM+PC9jb250
cmlidXRvcnM+PHRpdGxlcz48dGl0bGU+R2FzdHJvaW50ZXN0aW5hbCBoZWFsdGggYW5kIGZ1bmN0
aW9uIGluIHdlYW5lZCBwaWdzOiBBIHJldmlldyBvZiBmZWVkaW5nIHN0cmF0ZWdpZXMgdG8gY29u
dHJvbCBwb3N0LXdlYW5pbmcgZGlhcnJob2VhIHdpdGhvdXQgdXNpbmcgaW4tZmVlZCBhbnRpbWlj
cm9iaWFsIGNvbXBvdW5kczwvdGl0bGU+PHNlY29uZGFyeS10aXRsZT5Kb3VybmFsIG9mIEFuaW1h
bCBQaHlzaW9sb2d5IGFuZCBBbmltYWwgTnV0cml0aW9uPC9zZWNvbmRhcnktdGl0bGU+PHNob3J0
LXRpdGxlPkdhc3Ryb2ludGVzdGluYWwgaGVhbHRoIGFuZCBmdW5jdGlvbiBpbiB3ZWFuZWQgcGln
czogQSByZXZpZXcgb2YgZmVlZGluZyBzdHJhdGVnaWVzIHRvIGNvbnRyb2wgcG9zdC13ZWFuaW5n
IGRpYXJyaG9lYSB3aXRob3V0IHVzaW5nIGluLWZlZWQgYW50aW1pY3JvYmlhbCBjb21wb3VuZHM8
L3Nob3J0LXRpdGxlPjwvdGl0bGVzPjxwZXJpb2RpY2FsPjxmdWxsLXRpdGxlPkpvdXJuYWwgb2Yg
QW5pbWFsIFBoeXNpb2xvZ3kgYW5kIEFuaW1hbCBOdXRyaXRpb248L2Z1bGwtdGl0bGU+PC9wZXJp
b2RpY2FsPjxwYWdlcz4yMDctMjM3PC9wYWdlcz48dm9sdW1lPjk3PC92b2x1bWU+PG51bWJlcj4y
PC9udW1iZXI+PGtleXdvcmRzPjxrZXl3b3JkPkFudGltaWNyb2JpYWwgZ3Jvd3RoIHByb21vdGVy
czwva2V5d29yZD48a2V5d29yZD5EaWV0YXJ5IHByb3RlaW4gbGV2ZWw8L2tleXdvcmQ+PGtleXdv
cmQ+RGlldGFyeSBwcm90ZWluIHNvdXJjZTwva2V5d29yZD48a2V5d29yZD5PcmdhbmljIGFjaWRz
PC9rZXl3b3JkPjxrZXl3b3JkPlBpZ3M8L2tleXdvcmQ+PGtleXdvcmQ+UG9zdC13ZWFuaW5nIGRp
YXJyaG9lYTwva2V5d29yZD48a2V5d29yZD5QcmViaW90aWNzPC9rZXl3b3JkPjxrZXl3b3JkPlBy
b2Jpb3RpY3M8L2tleXdvcmQ+PGtleXdvcmQ+VHJhY2UgbWluZXJhbHM8L2tleXdvcmQ+PGtleXdv
cmQ+YW50aWluZmVjdGl2ZSBhZ2VudDwva2V5d29yZD48a2V5d29yZD5hbmltYWw8L2tleXdvcmQ+
PGtleXdvcmQ+YW5pbWFsIGRpc2Vhc2U8L2tleXdvcmQ+PGtleXdvcmQ+YW5pbWFsIGZvb2Q8L2tl
eXdvcmQ+PGtleXdvcmQ+ZGlhcnJoZWE8L2tleXdvcmQ+PGtleXdvcmQ+Z2FzdHJvaW50ZXN0aW5h
bCB0cmFjdDwva2V5d29yZD48a2V5d29yZD5waHlzaW9sb2d5PC9rZXl3b3JkPjxrZXl3b3JkPnJl
dmlldzwva2V5d29yZD48a2V5d29yZD5zd2luZTwva2V5d29yZD48a2V5d29yZD5zd2luZSBkaXNl
YXNlPC9rZXl3b3JkPjxrZXl3b3JkPkFuaW1hbCBGZWVkPC9rZXl3b3JkPjxrZXl3b3JkPkFuaW1h
bHM8L2tleXdvcmQ+PGtleXdvcmQ+QW50aS1CYWN0ZXJpYWwgQWdlbnRzPC9rZXl3b3JkPjxrZXl3
b3JkPlN3aW5lIERpc2Vhc2VzPC9rZXl3b3JkPjxrZXl3b3JkPkJhY3RlcmlhIChtaWNyb29yZ2Fu
aXNtcyk8L2tleXdvcmQ+PGtleXdvcmQ+U3VpZGFlPC9rZXl3b3JkPjwva2V5d29yZHM+PGRhdGVz
Pjx5ZWFyPjIwMTM8L3llYXI+PC9kYXRlcz48d29yay10eXBlPlJldmlldzwvd29yay10eXBlPjx1
cmxzPjxyZWxhdGVkLXVybHM+PHVybD5odHRwczovL3d3dy5zY29wdXMuY29tL2lud2FyZC9yZWNv
cmQudXJpP2VpZD0yLXMyLjAtODQ4NzU1MjgwNDAmYW1wO2RvaT0xMC4xMTExJTJmai4xNDM5LTAz
OTYuMjAxMi4wMTI4NC54JmFtcDtwYXJ0bmVySUQ9NDAmYW1wO21kNT1hNWEzOWYwN2IxNzNlZTkw
ZjJjMTJjZGZiMDJmMDFmMGh0dHBzOi8vb25saW5lbGlicmFyeS53aWxleS5jb20vZG9pL3BkZmRp
cmVjdC8xMC4xMTExL2ouMTQzOS0wMzk2LjIwMTIuMDEyODQueD9kb3dubG9hZD10cnVlPC91cmw+
PC9yZWxhdGVkLXVybHM+PC91cmxzPjxlbGVjdHJvbmljLXJlc291cmNlLW51bT4xMC4xMTExL2ou
MTQzOS0wMzk2LjIwMTIuMDEyODQueDwvZWxlY3Ryb25pYy1yZXNvdXJjZS1udW0+PHJlbW90ZS1k
YXRhYmFzZS1uYW1lPlNjb3B1czwvcmVtb3RlLWRhdGFiYXNlLW5hbWU+PGxhbmd1YWdlPkVuZ2xp
c2g8L2xhbmd1YWdlPjwvcmVjb3JkPjwvQ2l0ZT48L0VuZE5vdGU+AG==
</w:fldData>
        </w:fldChar>
      </w:r>
      <w:r w:rsidR="0026586A">
        <w:instrText xml:space="preserve"> ADDIN EN.CITE.DATA </w:instrText>
      </w:r>
      <w:r w:rsidR="0026586A">
        <w:fldChar w:fldCharType="end"/>
      </w:r>
      <w:r w:rsidR="002A4273">
        <w:fldChar w:fldCharType="separate"/>
      </w:r>
      <w:r w:rsidR="002A4273">
        <w:rPr>
          <w:noProof/>
        </w:rPr>
        <w:t>(</w:t>
      </w:r>
      <w:hyperlink w:anchor="_ENREF_56" w:tooltip="Heo, 2013 #602" w:history="1">
        <w:r w:rsidR="005F0597">
          <w:rPr>
            <w:noProof/>
          </w:rPr>
          <w:t>Heo et al., 2013</w:t>
        </w:r>
      </w:hyperlink>
      <w:r w:rsidR="002A4273">
        <w:rPr>
          <w:noProof/>
        </w:rPr>
        <w:t xml:space="preserve">; </w:t>
      </w:r>
      <w:hyperlink w:anchor="_ENREF_69" w:tooltip="Jha, 2016 #613" w:history="1">
        <w:r w:rsidR="005F0597">
          <w:rPr>
            <w:noProof/>
          </w:rPr>
          <w:t>Jha &amp; Berrocoso, 2016</w:t>
        </w:r>
      </w:hyperlink>
      <w:r w:rsidR="002A4273">
        <w:rPr>
          <w:noProof/>
        </w:rPr>
        <w:t>)</w:t>
      </w:r>
      <w:r w:rsidR="002A4273">
        <w:fldChar w:fldCharType="end"/>
      </w:r>
      <w:r>
        <w:t xml:space="preserve">. These metabolites can cause detrimental changes in the morphology and permeability of the intestines of weaning piglets </w:t>
      </w:r>
      <w:r w:rsidR="002A4273">
        <w:fldChar w:fldCharType="begin">
          <w:fldData xml:space="preserve">PEVuZE5vdGU+PENpdGU+PEF1dGhvcj5aaGFuZzwvQXV0aG9yPjxZZWFyPjIwMjA8L1llYXI+PFJl
Y051bT42NjU8L1JlY051bT48RGlzcGxheVRleHQ+KEguIEwuIFpoYW5nIGV0IGFsLiwgMjAyMCk8
L0Rpc3BsYXlUZXh0PjxyZWNvcmQ+PHJlYy1udW1iZXI+NjY1PC9yZWMtbnVtYmVyPjxmb3JlaWdu
LWtleXM+PGtleSBhcHA9IkVOIiBkYi1pZD0iOTlzcHh0eGFqeHNhc2JlZnI5NXBmMDByZnJzMDBl
cDl2ZTJhIiB0aW1lc3RhbXA9IjE2NjQ3MzY1ODQiPjY2NTwva2V5PjwvZm9yZWlnbi1rZXlzPjxy
ZWYtdHlwZSBuYW1lPSJKb3VybmFsIEFydGljbGUiPjE3PC9yZWYtdHlwZT48Y29udHJpYnV0b3Jz
PjxhdXRob3JzPjxhdXRob3I+WmhhbmcsIEguIEwuPC9hdXRob3I+PGF1dGhvcj52YW4gZGVyIFdp
ZWxlbiwgTi48L2F1dGhvcj48YXV0aG9yPnZhbiBkZXIgSGVlLCBCLjwvYXV0aG9yPjxhdXRob3I+
V2FuZywgSi4gSi48L2F1dGhvcj48YXV0aG9yPkhlbmRyaWtzLCBXLjwvYXV0aG9yPjxhdXRob3I+
R2lsYmVydCwgTS48L2F1dGhvcj48L2F1dGhvcnM+PC9jb250cmlidXRvcnM+PGF1dGgtYWRkcmVz
cz5bWmhhbmcsIEhhbmx1fHZhbiBkZXIgV2llbGVuLCBOaWtraWV8SGVuZHJpa3MsIFdvdXRlcnxH
aWxiZXJ0LCBNeXJ0aGVdIFdhZ2VuaW5nZW4gVW5pdiwgRGVwdCBBbmltIFNjaSwgQW5pbSBOdXRy
IEdycCwgTkwtNjcwMCBBSCBXYWdlbmluZ2VuLCBOZXRoZXJsYW5kcy4gW1poYW5nLCBIYW5sdXxX
YW5nLCBKdW5qdW5dIENoaW5hIEFnciBVbml2LCBDb2xsIEFuaW0gU2NpICZhbXA7IFRlY2hub2ws
IFN0YXRlIEtleSBMYWIgQW5pbSBOdXRyLCBCZWlqaW5nIDEwMDE5MywgUGVvcGxlcyBSIENoaW5h
LiBbdmFuIGRlciBXaWVsZW4sIE5pa2tpZV0gV2FnZW5pbmdlbiBVbml2LCBEaXYgSHVtYW4gTnV0
ciAmYW1wOyBIbHRoLCBEZXB0IEFncm90ZWNobm9sICZhbXA7IEZvb2QgU2NpLCBTdGlwcGVuZW5n
bSA0LCBOTC02NzA4IFdFIFdhZ2VuaW5nZW4sIE5ldGhlcmxhbmRzLiBbdmFuIGRlciBIZWUsIEJh
cnRdIFdhZ2VuaW5nZW4gVW5pdiwgRGVwdCBBbmltIFNjaSwgSG9zdCBNaWNyb2JlIEludGVyYWN0
IEdycCwgTkwtNjcwMCBBSCBXYWdlbmluZ2VuLCBOZXRoZXJsYW5kcy4gW3ZhbiBkZXIgSGVlLCBC
YXJ0XSBXYWdlbmluZ2VuIFVuaXYsIERlcHQgQWdyb3RlY2hub2wgJmFtcDsgRm9vZCBTY2ksIExh
YiBNaWNyb2Jpb2wsIFN0aXBwZW5lbmcgNCwgTkwtNjcwOCBXRSBXYWdlbmluZ2VuLCBOZXRoZXJs
YW5kcy4gR2lsYmVydCwgTSAoY29ycmVzcG9uZGluZyBhdXRob3IpLCBXYWdlbmluZ2VuIFVuaXYs
IERlcHQgQW5pbSBTY2ksIEFuaW0gTnV0ciBHcnAsIE5MLTY3MDAgQUggV2FnZW5pbmdlbiwgTmV0
aGVybGFuZHMuIGhhbmx1LnpoYW5nQHd1ci5ubHxuaWtraWUudmFuZGVyd2llbGVuQHd1ci5ubHxi
YXJ0LnZhbmRlcmhlZUB3dXIubmx8d291dGVyLmhlbmRyaWtzQHd1ci5ubHx3b3V0ZXIuaGVuZHJp
a3NAd3VyLm5sfG15cnRoZS5naWxiZXJ0QHd1ci5ubDwvYXV0aC1hZGRyZXNzPjx0aXRsZXM+PHRp
dGxlPkltcGFjdCBvZiBGZXJtZW50YWJsZSBQcm90ZWluLCBieSBGZWVkaW5nIEhpZ2ggUHJvdGVp
biBEaWV0cywgb24gTWljcm9iaWFsIENvbXBvc2l0aW9uLCBNaWNyb2JpYWwgQ2F0YWJvbGljIEFj
dGl2aXR5LCBHdXQgSGVhbHRoIGFuZCBiZXlvbmQgaW4gUGlnczwvdGl0bGU+PHNlY29uZGFyeS10
aXRsZT5NaWNyb29yZ2FuaXNtczwvc2Vjb25kYXJ5LXRpdGxlPjxhbHQtdGl0bGU+TWljcm9vcmdh
bmlzbXM8L2FsdC10aXRsZT48c2hvcnQtdGl0bGU+SW1wYWN0IG9mIEZlcm1lbnRhYmxlIFByb3Rl
aW4sIGJ5IEZlZWRpbmcgSGlnaCBQcm90ZWluIERpZXRzLCBvbiBNaWNyb2JpYWwgQ29tcG9zaXRp
b24sIE1pY3JvYmlhbCBDYXRhYm9saWMgQWN0aXZpdHksIEd1dCBIZWFsdGggYW5kIGJleW9uZCBp
biBQaWdzPC9zaG9ydC10aXRsZT48L3RpdGxlcz48cGVyaW9kaWNhbD48ZnVsbC10aXRsZT5NaWNy
b29yZ2FuaXNtczwvZnVsbC10aXRsZT48YWJici0xPk1pY3Jvb3JnYW5pc21zPC9hYmJyLTE+PC9w
ZXJpb2RpY2FsPjxhbHQtcGVyaW9kaWNhbD48ZnVsbC10aXRsZT5NaWNyb29yZ2FuaXNtczwvZnVs
bC10aXRsZT48YWJici0xPk1pY3Jvb3JnYW5pc21zPC9hYmJyLTE+PC9hbHQtcGVyaW9kaWNhbD48
cGFnZXM+MjM8L3BhZ2VzPjx2b2x1bWU+ODwvdm9sdW1lPjxudW1iZXI+MTE8L251bWJlcj48a2V5
d29yZHM+PGtleXdvcmQ+cHJvdGVpbiBmZXJtZW50YXRpb248L2tleXdvcmQ+PGtleXdvcmQ+ZGll
dGFyeSBwcm90ZWluPC9rZXl3b3JkPjxrZXl3b3JkPm1pY3JvYmlhbCBjb21wb3NpdGlvbjwva2V5
d29yZD48a2V5d29yZD5mZXJtZW50YXRpb24gbWV0YWJvbGl0ZXM8L2tleXdvcmQ+PGtleXdvcmQ+
Z3V0IGhlYWx0aDwva2V5d29yZD48a2V5d29yZD5waWc8L2tleXdvcmQ+PGtleXdvcmQ+ZXNjaGVy
aWNoaWEtY29saSBpbmZlY3Rpb248L2tleXdvcmQ+PGtleXdvcmQ+aHVtYW4gbGFyZ2UtaW50ZXN0
aW5lPC9rZXl3b3JkPjxrZXl3b3JkPmNoYWluIGZhdHR5LWFjaWRzPC9rZXl3b3JkPjxrZXl3b3Jk
Pm5ld2x5IHdlYW5lZCBwaWdzPC9rZXl3b3JkPjxrZXl3b3JkPmdyb3d0aC1wZXJmb3JtYW5jZTwv
a2V5d29yZD48a2V5d29yZD5nYXN0cm9pbnRlc3RpbmFsLXRyYWN0PC9rZXl3b3JkPjxrZXl3b3Jk
PmFtaW5vLWFjaWRzPC9rZXl3b3JkPjxrZXl3b3JkPm51dHJpZW50IGRpZ2VzdGliaWxpdHk8L2tl
eXdvcmQ+PGtleXdvcmQ+ZW50ZXJvdG94aWdlbmljIHN0cmFpbjwva2V5d29yZD48a2V5d29yZD5i
YXJyaWVyPC9rZXl3b3JkPjxrZXl3b3JkPmZ1bmN0aW9uPC9rZXl3b3JkPjxrZXl3b3JkPk1pY3Jv
YmlvbG9neTwva2V5d29yZD48L2tleXdvcmRzPjxkYXRlcz48eWVhcj4yMDIwPC95ZWFyPjxwdWIt
ZGF0ZXM+PGRhdGU+Tm92PC9kYXRlPjwvcHViLWRhdGVzPjwvZGF0ZXM+PGFjY2Vzc2lvbi1udW0+
V09TOjAwMDU5MzE0ODkwMDAwMTwvYWNjZXNzaW9uLW51bT48d29yay10eXBlPlJldmlldzwvd29y
ay10eXBlPjx1cmxzPjxyZWxhdGVkLXVybHM+PHVybD4mbHQ7R28gdG8gSVNJJmd0OzovL1dPUzow
MDA1OTMxNDg5MDAwMDFodHRwczovL21kcGktcmVzLmNvbS9kX2F0dGFjaG1lbnQvbWljcm9vcmdh
bmlzbXMvbWljcm9vcmdhbmlzbXMtMDgtMDE3MzUvYXJ0aWNsZV9kZXBsb3kvbWljcm9vcmdhbmlz
bXMtMDgtMDE3MzUtdjIucGRmP3ZlcnNpb249MTYwNDY1MDU3ODwvdXJsPjwvcmVsYXRlZC11cmxz
PjwvdXJscz48Y3VzdG9tNz4xNzM1PC9jdXN0b203PjxlbGVjdHJvbmljLXJlc291cmNlLW51bT4x
MC4zMzkwL21pY3Jvb3JnYW5pc21zODExMTczNTwvZWxlY3Ryb25pYy1yZXNvdXJjZS1udW0+PGxh
bmd1YWdlPkVuZ2xpc2g8L2xhbmd1YWdlPjwvcmVjb3JkPjwvQ2l0ZT48L0VuZE5vdGU+
</w:fldData>
        </w:fldChar>
      </w:r>
      <w:r w:rsidR="00FF2641">
        <w:instrText xml:space="preserve"> ADDIN EN.CITE </w:instrText>
      </w:r>
      <w:r w:rsidR="00FF2641">
        <w:fldChar w:fldCharType="begin">
          <w:fldData xml:space="preserve">PEVuZE5vdGU+PENpdGU+PEF1dGhvcj5aaGFuZzwvQXV0aG9yPjxZZWFyPjIwMjA8L1llYXI+PFJl
Y051bT42NjU8L1JlY051bT48RGlzcGxheVRleHQ+KEguIEwuIFpoYW5nIGV0IGFsLiwgMjAyMCk8
L0Rpc3BsYXlUZXh0PjxyZWNvcmQ+PHJlYy1udW1iZXI+NjY1PC9yZWMtbnVtYmVyPjxmb3JlaWdu
LWtleXM+PGtleSBhcHA9IkVOIiBkYi1pZD0iOTlzcHh0eGFqeHNhc2JlZnI5NXBmMDByZnJzMDBl
cDl2ZTJhIiB0aW1lc3RhbXA9IjE2NjQ3MzY1ODQiPjY2NTwva2V5PjwvZm9yZWlnbi1rZXlzPjxy
ZWYtdHlwZSBuYW1lPSJKb3VybmFsIEFydGljbGUiPjE3PC9yZWYtdHlwZT48Y29udHJpYnV0b3Jz
PjxhdXRob3JzPjxhdXRob3I+WmhhbmcsIEguIEwuPC9hdXRob3I+PGF1dGhvcj52YW4gZGVyIFdp
ZWxlbiwgTi48L2F1dGhvcj48YXV0aG9yPnZhbiBkZXIgSGVlLCBCLjwvYXV0aG9yPjxhdXRob3I+
V2FuZywgSi4gSi48L2F1dGhvcj48YXV0aG9yPkhlbmRyaWtzLCBXLjwvYXV0aG9yPjxhdXRob3I+
R2lsYmVydCwgTS48L2F1dGhvcj48L2F1dGhvcnM+PC9jb250cmlidXRvcnM+PGF1dGgtYWRkcmVz
cz5bWmhhbmcsIEhhbmx1fHZhbiBkZXIgV2llbGVuLCBOaWtraWV8SGVuZHJpa3MsIFdvdXRlcnxH
aWxiZXJ0LCBNeXJ0aGVdIFdhZ2VuaW5nZW4gVW5pdiwgRGVwdCBBbmltIFNjaSwgQW5pbSBOdXRy
IEdycCwgTkwtNjcwMCBBSCBXYWdlbmluZ2VuLCBOZXRoZXJsYW5kcy4gW1poYW5nLCBIYW5sdXxX
YW5nLCBKdW5qdW5dIENoaW5hIEFnciBVbml2LCBDb2xsIEFuaW0gU2NpICZhbXA7IFRlY2hub2ws
IFN0YXRlIEtleSBMYWIgQW5pbSBOdXRyLCBCZWlqaW5nIDEwMDE5MywgUGVvcGxlcyBSIENoaW5h
LiBbdmFuIGRlciBXaWVsZW4sIE5pa2tpZV0gV2FnZW5pbmdlbiBVbml2LCBEaXYgSHVtYW4gTnV0
ciAmYW1wOyBIbHRoLCBEZXB0IEFncm90ZWNobm9sICZhbXA7IEZvb2QgU2NpLCBTdGlwcGVuZW5n
bSA0LCBOTC02NzA4IFdFIFdhZ2VuaW5nZW4sIE5ldGhlcmxhbmRzLiBbdmFuIGRlciBIZWUsIEJh
cnRdIFdhZ2VuaW5nZW4gVW5pdiwgRGVwdCBBbmltIFNjaSwgSG9zdCBNaWNyb2JlIEludGVyYWN0
IEdycCwgTkwtNjcwMCBBSCBXYWdlbmluZ2VuLCBOZXRoZXJsYW5kcy4gW3ZhbiBkZXIgSGVlLCBC
YXJ0XSBXYWdlbmluZ2VuIFVuaXYsIERlcHQgQWdyb3RlY2hub2wgJmFtcDsgRm9vZCBTY2ksIExh
YiBNaWNyb2Jpb2wsIFN0aXBwZW5lbmcgNCwgTkwtNjcwOCBXRSBXYWdlbmluZ2VuLCBOZXRoZXJs
YW5kcy4gR2lsYmVydCwgTSAoY29ycmVzcG9uZGluZyBhdXRob3IpLCBXYWdlbmluZ2VuIFVuaXYs
IERlcHQgQW5pbSBTY2ksIEFuaW0gTnV0ciBHcnAsIE5MLTY3MDAgQUggV2FnZW5pbmdlbiwgTmV0
aGVybGFuZHMuIGhhbmx1LnpoYW5nQHd1ci5ubHxuaWtraWUudmFuZGVyd2llbGVuQHd1ci5ubHxi
YXJ0LnZhbmRlcmhlZUB3dXIubmx8d291dGVyLmhlbmRyaWtzQHd1ci5ubHx3b3V0ZXIuaGVuZHJp
a3NAd3VyLm5sfG15cnRoZS5naWxiZXJ0QHd1ci5ubDwvYXV0aC1hZGRyZXNzPjx0aXRsZXM+PHRp
dGxlPkltcGFjdCBvZiBGZXJtZW50YWJsZSBQcm90ZWluLCBieSBGZWVkaW5nIEhpZ2ggUHJvdGVp
biBEaWV0cywgb24gTWljcm9iaWFsIENvbXBvc2l0aW9uLCBNaWNyb2JpYWwgQ2F0YWJvbGljIEFj
dGl2aXR5LCBHdXQgSGVhbHRoIGFuZCBiZXlvbmQgaW4gUGlnczwvdGl0bGU+PHNlY29uZGFyeS10
aXRsZT5NaWNyb29yZ2FuaXNtczwvc2Vjb25kYXJ5LXRpdGxlPjxhbHQtdGl0bGU+TWljcm9vcmdh
bmlzbXM8L2FsdC10aXRsZT48c2hvcnQtdGl0bGU+SW1wYWN0IG9mIEZlcm1lbnRhYmxlIFByb3Rl
aW4sIGJ5IEZlZWRpbmcgSGlnaCBQcm90ZWluIERpZXRzLCBvbiBNaWNyb2JpYWwgQ29tcG9zaXRp
b24sIE1pY3JvYmlhbCBDYXRhYm9saWMgQWN0aXZpdHksIEd1dCBIZWFsdGggYW5kIGJleW9uZCBp
biBQaWdzPC9zaG9ydC10aXRsZT48L3RpdGxlcz48cGVyaW9kaWNhbD48ZnVsbC10aXRsZT5NaWNy
b29yZ2FuaXNtczwvZnVsbC10aXRsZT48YWJici0xPk1pY3Jvb3JnYW5pc21zPC9hYmJyLTE+PC9w
ZXJpb2RpY2FsPjxhbHQtcGVyaW9kaWNhbD48ZnVsbC10aXRsZT5NaWNyb29yZ2FuaXNtczwvZnVs
bC10aXRsZT48YWJici0xPk1pY3Jvb3JnYW5pc21zPC9hYmJyLTE+PC9hbHQtcGVyaW9kaWNhbD48
cGFnZXM+MjM8L3BhZ2VzPjx2b2x1bWU+ODwvdm9sdW1lPjxudW1iZXI+MTE8L251bWJlcj48a2V5
d29yZHM+PGtleXdvcmQ+cHJvdGVpbiBmZXJtZW50YXRpb248L2tleXdvcmQ+PGtleXdvcmQ+ZGll
dGFyeSBwcm90ZWluPC9rZXl3b3JkPjxrZXl3b3JkPm1pY3JvYmlhbCBjb21wb3NpdGlvbjwva2V5
d29yZD48a2V5d29yZD5mZXJtZW50YXRpb24gbWV0YWJvbGl0ZXM8L2tleXdvcmQ+PGtleXdvcmQ+
Z3V0IGhlYWx0aDwva2V5d29yZD48a2V5d29yZD5waWc8L2tleXdvcmQ+PGtleXdvcmQ+ZXNjaGVy
aWNoaWEtY29saSBpbmZlY3Rpb248L2tleXdvcmQ+PGtleXdvcmQ+aHVtYW4gbGFyZ2UtaW50ZXN0
aW5lPC9rZXl3b3JkPjxrZXl3b3JkPmNoYWluIGZhdHR5LWFjaWRzPC9rZXl3b3JkPjxrZXl3b3Jk
Pm5ld2x5IHdlYW5lZCBwaWdzPC9rZXl3b3JkPjxrZXl3b3JkPmdyb3d0aC1wZXJmb3JtYW5jZTwv
a2V5d29yZD48a2V5d29yZD5nYXN0cm9pbnRlc3RpbmFsLXRyYWN0PC9rZXl3b3JkPjxrZXl3b3Jk
PmFtaW5vLWFjaWRzPC9rZXl3b3JkPjxrZXl3b3JkPm51dHJpZW50IGRpZ2VzdGliaWxpdHk8L2tl
eXdvcmQ+PGtleXdvcmQ+ZW50ZXJvdG94aWdlbmljIHN0cmFpbjwva2V5d29yZD48a2V5d29yZD5i
YXJyaWVyPC9rZXl3b3JkPjxrZXl3b3JkPmZ1bmN0aW9uPC9rZXl3b3JkPjxrZXl3b3JkPk1pY3Jv
YmlvbG9neTwva2V5d29yZD48L2tleXdvcmRzPjxkYXRlcz48eWVhcj4yMDIwPC95ZWFyPjxwdWIt
ZGF0ZXM+PGRhdGU+Tm92PC9kYXRlPjwvcHViLWRhdGVzPjwvZGF0ZXM+PGFjY2Vzc2lvbi1udW0+
V09TOjAwMDU5MzE0ODkwMDAwMTwvYWNjZXNzaW9uLW51bT48d29yay10eXBlPlJldmlldzwvd29y
ay10eXBlPjx1cmxzPjxyZWxhdGVkLXVybHM+PHVybD4mbHQ7R28gdG8gSVNJJmd0OzovL1dPUzow
MDA1OTMxNDg5MDAwMDFodHRwczovL21kcGktcmVzLmNvbS9kX2F0dGFjaG1lbnQvbWljcm9vcmdh
bmlzbXMvbWljcm9vcmdhbmlzbXMtMDgtMDE3MzUvYXJ0aWNsZV9kZXBsb3kvbWljcm9vcmdhbmlz
bXMtMDgtMDE3MzUtdjIucGRmP3ZlcnNpb249MTYwNDY1MDU3ODwvdXJsPjwvcmVsYXRlZC11cmxz
PjwvdXJscz48Y3VzdG9tNz4xNzM1PC9jdXN0b203PjxlbGVjdHJvbmljLXJlc291cmNlLW51bT4x
MC4zMzkwL21pY3Jvb3JnYW5pc21zODExMTczNTwvZWxlY3Ryb25pYy1yZXNvdXJjZS1udW0+PGxh
bmd1YWdlPkVuZ2xpc2g8L2xhbmd1YWdlPjwvcmVjb3JkPjwvQ2l0ZT48L0VuZE5vdGU+
</w:fldData>
        </w:fldChar>
      </w:r>
      <w:r w:rsidR="00FF2641">
        <w:instrText xml:space="preserve"> ADDIN EN.CITE.DATA </w:instrText>
      </w:r>
      <w:r w:rsidR="00FF2641">
        <w:fldChar w:fldCharType="end"/>
      </w:r>
      <w:r w:rsidR="002A4273">
        <w:fldChar w:fldCharType="separate"/>
      </w:r>
      <w:r w:rsidR="00FF2641">
        <w:rPr>
          <w:noProof/>
        </w:rPr>
        <w:t>(</w:t>
      </w:r>
      <w:hyperlink w:anchor="_ENREF_156" w:tooltip="Zhang, 2020 #665" w:history="1">
        <w:r w:rsidR="005F0597">
          <w:rPr>
            <w:noProof/>
          </w:rPr>
          <w:t>H. L. Zhang et al., 2020</w:t>
        </w:r>
      </w:hyperlink>
      <w:r w:rsidR="00FF2641">
        <w:rPr>
          <w:noProof/>
        </w:rPr>
        <w:t>)</w:t>
      </w:r>
      <w:r w:rsidR="002A4273">
        <w:fldChar w:fldCharType="end"/>
      </w:r>
      <w:r>
        <w:t>. High protein feeds are also associated with high pro-inflammatory cytokines in the intestinal wall and disruption o</w:t>
      </w:r>
      <w:r w:rsidR="4FB8B11B">
        <w:t>f</w:t>
      </w:r>
      <w:r>
        <w:t xml:space="preserve"> levels of beneficial gut microbiota</w:t>
      </w:r>
      <w:r w:rsidR="0038229E">
        <w:t>,</w:t>
      </w:r>
      <w:r>
        <w:t xml:space="preserve"> which in turn affect nutrient utilisation, bioavailability, energy status and proliferation of pathogenic bacteria causing diarrhoea </w:t>
      </w:r>
      <w:r w:rsidR="002A4273">
        <w:fldChar w:fldCharType="begin"/>
      </w:r>
      <w:r w:rsidR="002A4273">
        <w:instrText xml:space="preserve"> ADDIN EN.CITE &lt;EndNote&gt;&lt;Cite&gt;&lt;Author&gt;Pluske&lt;/Author&gt;&lt;Year&gt;2013&lt;/Year&gt;&lt;RecNum&gt;604&lt;/RecNum&gt;&lt;DisplayText&gt;(Pluske, 2013)&lt;/DisplayText&gt;&lt;record&gt;&lt;rec-number&gt;604&lt;/rec-number&gt;&lt;foreign-keys&gt;&lt;key app="EN" db-id="99spxtxajxsasbefr95pf00rfrs00ep9ve2a" timestamp="1664736581"&gt;604&lt;/key&gt;&lt;/foreign-keys&gt;&lt;ref-type name="Journal Article"&gt;17&lt;/ref-type&gt;&lt;contributors&gt;&lt;authors&gt;&lt;author&gt;Pluske, J. R.&lt;/author&gt;&lt;/authors&gt;&lt;/contributors&gt;&lt;titles&gt;&lt;title&gt;Feed- and feed additives-related aspects of gut health and development in weanling pigs&lt;/title&gt;&lt;secondary-title&gt;Journal of Animal Science and Biotechnology&lt;/secondary-title&gt;&lt;short-title&gt;Feed- and feed additives-related aspects of gut health and development in weanling pigs&lt;/short-title&gt;&lt;/titles&gt;&lt;periodical&gt;&lt;full-title&gt;Journal of Animal Science and Biotechnology&lt;/full-title&gt;&lt;/periodical&gt;&lt;volume&gt;4&lt;/volume&gt;&lt;number&gt;1&lt;/number&gt;&lt;keywords&gt;&lt;keyword&gt;Antibiotics&lt;/keyword&gt;&lt;keyword&gt;Antimicrobials&lt;/keyword&gt;&lt;keyword&gt;Nutrition&lt;/keyword&gt;&lt;keyword&gt;Pigs&lt;/keyword&gt;&lt;keyword&gt;Post-weaning diarrhoea&lt;/keyword&gt;&lt;keyword&gt;Weaning&lt;/keyword&gt;&lt;/keywords&gt;&lt;dates&gt;&lt;year&gt;2013&lt;/year&gt;&lt;/dates&gt;&lt;work-type&gt;Review&lt;/work-type&gt;&lt;urls&gt;&lt;related-urls&gt;&lt;url&gt;https://www.scopus.com/inward/record.uri?eid=2-s2.0-84892815773&amp;amp;doi=10.1186%2f2049-1891-4-1&amp;amp;partnerID=40&amp;amp;md5=d268b9b111cc13d0571d4e1913541377https://jasbsci.biomedcentral.com/track/pdf/10.1186/2049-1891-4-1.pdf&lt;/url&gt;&lt;/related-urls&gt;&lt;/urls&gt;&lt;custom7&gt;1&lt;/custom7&gt;&lt;electronic-resource-num&gt;10.1186/2049-1891-4-1&lt;/electronic-resource-num&gt;&lt;remote-database-name&gt;Scopus&lt;/remote-database-name&gt;&lt;language&gt;English&lt;/language&gt;&lt;/record&gt;&lt;/Cite&gt;&lt;/EndNote&gt;</w:instrText>
      </w:r>
      <w:r w:rsidR="002A4273">
        <w:fldChar w:fldCharType="separate"/>
      </w:r>
      <w:r w:rsidR="002A4273">
        <w:rPr>
          <w:noProof/>
        </w:rPr>
        <w:t>(</w:t>
      </w:r>
      <w:hyperlink w:anchor="_ENREF_111" w:tooltip="Pluske, 2013 #604" w:history="1">
        <w:r w:rsidR="005F0597">
          <w:rPr>
            <w:noProof/>
          </w:rPr>
          <w:t>Pluske, 2013</w:t>
        </w:r>
      </w:hyperlink>
      <w:r w:rsidR="002A4273">
        <w:rPr>
          <w:noProof/>
        </w:rPr>
        <w:t>)</w:t>
      </w:r>
      <w:r w:rsidR="002A4273">
        <w:fldChar w:fldCharType="end"/>
      </w:r>
      <w:r>
        <w:t xml:space="preserve">. The intestine of piglets is still developing and constantly changing </w:t>
      </w:r>
      <w:r w:rsidR="002A4273">
        <w:fldChar w:fldCharType="begin">
          <w:fldData xml:space="preserve">PEVuZE5vdGU+PENpdGU+PEF1dGhvcj5IZW88L0F1dGhvcj48WWVhcj4yMDEzPC9ZZWFyPjxSZWNO
dW0+NjAyPC9SZWNOdW0+PERpc3BsYXlUZXh0PihIZW8gZXQgYWwuLCAyMDEzKTwvRGlzcGxheVRl
eHQ+PHJlY29yZD48cmVjLW51bWJlcj42MDI8L3JlYy1udW1iZXI+PGZvcmVpZ24ta2V5cz48a2V5
IGFwcD0iRU4iIGRiLWlkPSI5OXNweHR4YWp4c2FzYmVmcjk1cGYwMHJmcnMwMGVwOXZlMmEiIHRp
bWVzdGFtcD0iMTY2NDczNjU4MSI+NjAyPC9rZXk+PC9mb3JlaWduLWtleXM+PHJlZi10eXBlIG5h
bWU9IkpvdXJuYWwgQXJ0aWNsZSI+MTc8L3JlZi10eXBlPjxjb250cmlidXRvcnM+PGF1dGhvcnM+
PGF1dGhvcj5IZW8sIEouIE0uPC9hdXRob3I+PGF1dGhvcj5PcGFwZWp1LCBGLiBPLjwvYXV0aG9y
PjxhdXRob3I+UGx1c2tlLCBKLiBSLjwvYXV0aG9yPjxhdXRob3I+S2ltLCBKLiBDLjwvYXV0aG9y
PjxhdXRob3I+SGFtcHNvbiwgRC4gSi48L2F1dGhvcj48YXV0aG9yPk55YWNob3RpLCBDLiBNLjwv
YXV0aG9yPjwvYXV0aG9ycz48L2NvbnRyaWJ1dG9ycz48dGl0bGVzPjx0aXRsZT5HYXN0cm9pbnRl
c3RpbmFsIGhlYWx0aCBhbmQgZnVuY3Rpb24gaW4gd2VhbmVkIHBpZ3M6IEEgcmV2aWV3IG9mIGZl
ZWRpbmcgc3RyYXRlZ2llcyB0byBjb250cm9sIHBvc3Qtd2VhbmluZyBkaWFycmhvZWEgd2l0aG91
dCB1c2luZyBpbi1mZWVkIGFudGltaWNyb2JpYWwgY29tcG91bmRzPC90aXRsZT48c2Vjb25kYXJ5
LXRpdGxlPkpvdXJuYWwgb2YgQW5pbWFsIFBoeXNpb2xvZ3kgYW5kIEFuaW1hbCBOdXRyaXRpb248
L3NlY29uZGFyeS10aXRsZT48c2hvcnQtdGl0bGU+R2FzdHJvaW50ZXN0aW5hbCBoZWFsdGggYW5k
IGZ1bmN0aW9uIGluIHdlYW5lZCBwaWdzOiBBIHJldmlldyBvZiBmZWVkaW5nIHN0cmF0ZWdpZXMg
dG8gY29udHJvbCBwb3N0LXdlYW5pbmcgZGlhcnJob2VhIHdpdGhvdXQgdXNpbmcgaW4tZmVlZCBh
bnRpbWljcm9iaWFsIGNvbXBvdW5kczwvc2hvcnQtdGl0bGU+PC90aXRsZXM+PHBlcmlvZGljYWw+
PGZ1bGwtdGl0bGU+Sm91cm5hbCBvZiBBbmltYWwgUGh5c2lvbG9neSBhbmQgQW5pbWFsIE51dHJp
dGlvbjwvZnVsbC10aXRsZT48L3BlcmlvZGljYWw+PHBhZ2VzPjIwNy0yMzc8L3BhZ2VzPjx2b2x1
bWU+OTc8L3ZvbHVtZT48bnVtYmVyPjI8L251bWJlcj48a2V5d29yZHM+PGtleXdvcmQ+QW50aW1p
Y3JvYmlhbCBncm93dGggcHJvbW90ZXJzPC9rZXl3b3JkPjxrZXl3b3JkPkRpZXRhcnkgcHJvdGVp
biBsZXZlbDwva2V5d29yZD48a2V5d29yZD5EaWV0YXJ5IHByb3RlaW4gc291cmNlPC9rZXl3b3Jk
PjxrZXl3b3JkPk9yZ2FuaWMgYWNpZHM8L2tleXdvcmQ+PGtleXdvcmQ+UGlnczwva2V5d29yZD48
a2V5d29yZD5Qb3N0LXdlYW5pbmcgZGlhcnJob2VhPC9rZXl3b3JkPjxrZXl3b3JkPlByZWJpb3Rp
Y3M8L2tleXdvcmQ+PGtleXdvcmQ+UHJvYmlvdGljczwva2V5d29yZD48a2V5d29yZD5UcmFjZSBt
aW5lcmFsczwva2V5d29yZD48a2V5d29yZD5hbnRpaW5mZWN0aXZlIGFnZW50PC9rZXl3b3JkPjxr
ZXl3b3JkPmFuaW1hbDwva2V5d29yZD48a2V5d29yZD5hbmltYWwgZGlzZWFzZTwva2V5d29yZD48
a2V5d29yZD5hbmltYWwgZm9vZDwva2V5d29yZD48a2V5d29yZD5kaWFycmhlYTwva2V5d29yZD48
a2V5d29yZD5nYXN0cm9pbnRlc3RpbmFsIHRyYWN0PC9rZXl3b3JkPjxrZXl3b3JkPnBoeXNpb2xv
Z3k8L2tleXdvcmQ+PGtleXdvcmQ+cmV2aWV3PC9rZXl3b3JkPjxrZXl3b3JkPnN3aW5lPC9rZXl3
b3JkPjxrZXl3b3JkPnN3aW5lIGRpc2Vhc2U8L2tleXdvcmQ+PGtleXdvcmQ+QW5pbWFsIEZlZWQ8
L2tleXdvcmQ+PGtleXdvcmQ+QW5pbWFsczwva2V5d29yZD48a2V5d29yZD5BbnRpLUJhY3Rlcmlh
bCBBZ2VudHM8L2tleXdvcmQ+PGtleXdvcmQ+U3dpbmUgRGlzZWFzZXM8L2tleXdvcmQ+PGtleXdv
cmQ+QmFjdGVyaWEgKG1pY3Jvb3JnYW5pc21zKTwva2V5d29yZD48a2V5d29yZD5TdWlkYWU8L2tl
eXdvcmQ+PC9rZXl3b3Jkcz48ZGF0ZXM+PHllYXI+MjAxMzwveWVhcj48L2RhdGVzPjx3b3JrLXR5
cGU+UmV2aWV3PC93b3JrLXR5cGU+PHVybHM+PHJlbGF0ZWQtdXJscz48dXJsPmh0dHBzOi8vd3d3
LnNjb3B1cy5jb20vaW53YXJkL3JlY29yZC51cmk/ZWlkPTItczIuMC04NDg3NTUyODA0MCZhbXA7
ZG9pPTEwLjExMTElMmZqLjE0MzktMDM5Ni4yMDEyLjAxMjg0LngmYW1wO3BhcnRuZXJJRD00MCZh
bXA7bWQ1PWE1YTM5ZjA3YjE3M2VlOTBmMmMxMmNkZmIwMmYwMWYwaHR0cHM6Ly9vbmxpbmVsaWJy
YXJ5LndpbGV5LmNvbS9kb2kvcGRmZGlyZWN0LzEwLjExMTEvai4xNDM5LTAzOTYuMjAxMi4wMTI4
NC54P2Rvd25sb2FkPXRydWU8L3VybD48L3JlbGF0ZWQtdXJscz48L3VybHM+PGVsZWN0cm9uaWMt
cmVzb3VyY2UtbnVtPjEwLjExMTEvai4xNDM5LTAzOTYuMjAxMi4wMTI4NC54PC9lbGVjdHJvbmlj
LXJlc291cmNlLW51bT48cmVtb3RlLWRhdGFiYXNlLW5hbWU+U2NvcHVzPC9yZW1vdGUtZGF0YWJh
c2UtbmFtZT48bGFuZ3VhZ2U+RW5nbGlzaDwvbGFuZ3VhZ2U+PC9yZWNvcmQ+PC9DaXRlPjwvRW5k
Tm90ZT5=
</w:fldData>
        </w:fldChar>
      </w:r>
      <w:r w:rsidR="0026586A">
        <w:instrText xml:space="preserve"> ADDIN EN.CITE </w:instrText>
      </w:r>
      <w:r w:rsidR="0026586A">
        <w:fldChar w:fldCharType="begin">
          <w:fldData xml:space="preserve">PEVuZE5vdGU+PENpdGU+PEF1dGhvcj5IZW88L0F1dGhvcj48WWVhcj4yMDEzPC9ZZWFyPjxSZWNO
dW0+NjAyPC9SZWNOdW0+PERpc3BsYXlUZXh0PihIZW8gZXQgYWwuLCAyMDEzKTwvRGlzcGxheVRl
eHQ+PHJlY29yZD48cmVjLW51bWJlcj42MDI8L3JlYy1udW1iZXI+PGZvcmVpZ24ta2V5cz48a2V5
IGFwcD0iRU4iIGRiLWlkPSI5OXNweHR4YWp4c2FzYmVmcjk1cGYwMHJmcnMwMGVwOXZlMmEiIHRp
bWVzdGFtcD0iMTY2NDczNjU4MSI+NjAyPC9rZXk+PC9mb3JlaWduLWtleXM+PHJlZi10eXBlIG5h
bWU9IkpvdXJuYWwgQXJ0aWNsZSI+MTc8L3JlZi10eXBlPjxjb250cmlidXRvcnM+PGF1dGhvcnM+
PGF1dGhvcj5IZW8sIEouIE0uPC9hdXRob3I+PGF1dGhvcj5PcGFwZWp1LCBGLiBPLjwvYXV0aG9y
PjxhdXRob3I+UGx1c2tlLCBKLiBSLjwvYXV0aG9yPjxhdXRob3I+S2ltLCBKLiBDLjwvYXV0aG9y
PjxhdXRob3I+SGFtcHNvbiwgRC4gSi48L2F1dGhvcj48YXV0aG9yPk55YWNob3RpLCBDLiBNLjwv
YXV0aG9yPjwvYXV0aG9ycz48L2NvbnRyaWJ1dG9ycz48dGl0bGVzPjx0aXRsZT5HYXN0cm9pbnRl
c3RpbmFsIGhlYWx0aCBhbmQgZnVuY3Rpb24gaW4gd2VhbmVkIHBpZ3M6IEEgcmV2aWV3IG9mIGZl
ZWRpbmcgc3RyYXRlZ2llcyB0byBjb250cm9sIHBvc3Qtd2VhbmluZyBkaWFycmhvZWEgd2l0aG91
dCB1c2luZyBpbi1mZWVkIGFudGltaWNyb2JpYWwgY29tcG91bmRzPC90aXRsZT48c2Vjb25kYXJ5
LXRpdGxlPkpvdXJuYWwgb2YgQW5pbWFsIFBoeXNpb2xvZ3kgYW5kIEFuaW1hbCBOdXRyaXRpb248
L3NlY29uZGFyeS10aXRsZT48c2hvcnQtdGl0bGU+R2FzdHJvaW50ZXN0aW5hbCBoZWFsdGggYW5k
IGZ1bmN0aW9uIGluIHdlYW5lZCBwaWdzOiBBIHJldmlldyBvZiBmZWVkaW5nIHN0cmF0ZWdpZXMg
dG8gY29udHJvbCBwb3N0LXdlYW5pbmcgZGlhcnJob2VhIHdpdGhvdXQgdXNpbmcgaW4tZmVlZCBh
bnRpbWljcm9iaWFsIGNvbXBvdW5kczwvc2hvcnQtdGl0bGU+PC90aXRsZXM+PHBlcmlvZGljYWw+
PGZ1bGwtdGl0bGU+Sm91cm5hbCBvZiBBbmltYWwgUGh5c2lvbG9neSBhbmQgQW5pbWFsIE51dHJp
dGlvbjwvZnVsbC10aXRsZT48L3BlcmlvZGljYWw+PHBhZ2VzPjIwNy0yMzc8L3BhZ2VzPjx2b2x1
bWU+OTc8L3ZvbHVtZT48bnVtYmVyPjI8L251bWJlcj48a2V5d29yZHM+PGtleXdvcmQ+QW50aW1p
Y3JvYmlhbCBncm93dGggcHJvbW90ZXJzPC9rZXl3b3JkPjxrZXl3b3JkPkRpZXRhcnkgcHJvdGVp
biBsZXZlbDwva2V5d29yZD48a2V5d29yZD5EaWV0YXJ5IHByb3RlaW4gc291cmNlPC9rZXl3b3Jk
PjxrZXl3b3JkPk9yZ2FuaWMgYWNpZHM8L2tleXdvcmQ+PGtleXdvcmQ+UGlnczwva2V5d29yZD48
a2V5d29yZD5Qb3N0LXdlYW5pbmcgZGlhcnJob2VhPC9rZXl3b3JkPjxrZXl3b3JkPlByZWJpb3Rp
Y3M8L2tleXdvcmQ+PGtleXdvcmQ+UHJvYmlvdGljczwva2V5d29yZD48a2V5d29yZD5UcmFjZSBt
aW5lcmFsczwva2V5d29yZD48a2V5d29yZD5hbnRpaW5mZWN0aXZlIGFnZW50PC9rZXl3b3JkPjxr
ZXl3b3JkPmFuaW1hbDwva2V5d29yZD48a2V5d29yZD5hbmltYWwgZGlzZWFzZTwva2V5d29yZD48
a2V5d29yZD5hbmltYWwgZm9vZDwva2V5d29yZD48a2V5d29yZD5kaWFycmhlYTwva2V5d29yZD48
a2V5d29yZD5nYXN0cm9pbnRlc3RpbmFsIHRyYWN0PC9rZXl3b3JkPjxrZXl3b3JkPnBoeXNpb2xv
Z3k8L2tleXdvcmQ+PGtleXdvcmQ+cmV2aWV3PC9rZXl3b3JkPjxrZXl3b3JkPnN3aW5lPC9rZXl3
b3JkPjxrZXl3b3JkPnN3aW5lIGRpc2Vhc2U8L2tleXdvcmQ+PGtleXdvcmQ+QW5pbWFsIEZlZWQ8
L2tleXdvcmQ+PGtleXdvcmQ+QW5pbWFsczwva2V5d29yZD48a2V5d29yZD5BbnRpLUJhY3Rlcmlh
bCBBZ2VudHM8L2tleXdvcmQ+PGtleXdvcmQ+U3dpbmUgRGlzZWFzZXM8L2tleXdvcmQ+PGtleXdv
cmQ+QmFjdGVyaWEgKG1pY3Jvb3JnYW5pc21zKTwva2V5d29yZD48a2V5d29yZD5TdWlkYWU8L2tl
eXdvcmQ+PC9rZXl3b3Jkcz48ZGF0ZXM+PHllYXI+MjAxMzwveWVhcj48L2RhdGVzPjx3b3JrLXR5
cGU+UmV2aWV3PC93b3JrLXR5cGU+PHVybHM+PHJlbGF0ZWQtdXJscz48dXJsPmh0dHBzOi8vd3d3
LnNjb3B1cy5jb20vaW53YXJkL3JlY29yZC51cmk/ZWlkPTItczIuMC04NDg3NTUyODA0MCZhbXA7
ZG9pPTEwLjExMTElMmZqLjE0MzktMDM5Ni4yMDEyLjAxMjg0LngmYW1wO3BhcnRuZXJJRD00MCZh
bXA7bWQ1PWE1YTM5ZjA3YjE3M2VlOTBmMmMxMmNkZmIwMmYwMWYwaHR0cHM6Ly9vbmxpbmVsaWJy
YXJ5LndpbGV5LmNvbS9kb2kvcGRmZGlyZWN0LzEwLjExMTEvai4xNDM5LTAzOTYuMjAxMi4wMTI4
NC54P2Rvd25sb2FkPXRydWU8L3VybD48L3JlbGF0ZWQtdXJscz48L3VybHM+PGVsZWN0cm9uaWMt
cmVzb3VyY2UtbnVtPjEwLjExMTEvai4xNDM5LTAzOTYuMjAxMi4wMTI4NC54PC9lbGVjdHJvbmlj
LXJlc291cmNlLW51bT48cmVtb3RlLWRhdGFiYXNlLW5hbWU+U2NvcHVzPC9yZW1vdGUtZGF0YWJh
c2UtbmFtZT48bGFuZ3VhZ2U+RW5nbGlzaDwvbGFuZ3VhZ2U+PC9yZWNvcmQ+PC9DaXRlPjwvRW5k
Tm90ZT5=
</w:fldData>
        </w:fldChar>
      </w:r>
      <w:r w:rsidR="0026586A">
        <w:instrText xml:space="preserve"> ADDIN EN.CITE.DATA </w:instrText>
      </w:r>
      <w:r w:rsidR="0026586A">
        <w:fldChar w:fldCharType="end"/>
      </w:r>
      <w:r w:rsidR="002A4273">
        <w:fldChar w:fldCharType="separate"/>
      </w:r>
      <w:r w:rsidR="002A4273">
        <w:rPr>
          <w:noProof/>
        </w:rPr>
        <w:t>(</w:t>
      </w:r>
      <w:hyperlink w:anchor="_ENREF_56" w:tooltip="Heo, 2013 #602" w:history="1">
        <w:r w:rsidR="005F0597">
          <w:rPr>
            <w:noProof/>
          </w:rPr>
          <w:t>Heo et al., 2013</w:t>
        </w:r>
      </w:hyperlink>
      <w:r w:rsidR="002A4273">
        <w:rPr>
          <w:noProof/>
        </w:rPr>
        <w:t>)</w:t>
      </w:r>
      <w:r w:rsidR="002A4273">
        <w:fldChar w:fldCharType="end"/>
      </w:r>
      <w:r>
        <w:t>. The transition from liquid feed (milk) to solid feeds during weaning is particularly challenging to piglets and can be further compounded by the effects of high protein feeds</w:t>
      </w:r>
      <w:r w:rsidR="00FE3541">
        <w:t>,</w:t>
      </w:r>
      <w:r>
        <w:t xml:space="preserve"> as </w:t>
      </w:r>
      <w:r w:rsidR="314AB091">
        <w:t>describ</w:t>
      </w:r>
      <w:r>
        <w:t xml:space="preserve">ed above. As a result, high protein feeds are potentially harmful and have been associated with decreased faecal consistencies and increased incidence of diarrhoea in weaning piglets </w:t>
      </w:r>
      <w:r w:rsidR="002A4273">
        <w:fldChar w:fldCharType="begin">
          <w:fldData xml:space="preserve">PEVuZE5vdGU+PENpdGU+PEF1dGhvcj5aaGFuZzwvQXV0aG9yPjxZZWFyPjIwMjA8L1llYXI+PFJl
Y051bT42NjU8L1JlY051bT48RGlzcGxheVRleHQ+KFBsdXNrZSwgMjAxMzsgSC4gTC4gWmhhbmcg
ZXQgYWwuLCAyMDIwKTwvRGlzcGxheVRleHQ+PHJlY29yZD48cmVjLW51bWJlcj42NjU8L3JlYy1u
dW1iZXI+PGZvcmVpZ24ta2V5cz48a2V5IGFwcD0iRU4iIGRiLWlkPSI5OXNweHR4YWp4c2FzYmVm
cjk1cGYwMHJmcnMwMGVwOXZlMmEiIHRpbWVzdGFtcD0iMTY2NDczNjU4NCI+NjY1PC9rZXk+PC9m
b3JlaWduLWtleXM+PHJlZi10eXBlIG5hbWU9IkpvdXJuYWwgQXJ0aWNsZSI+MTc8L3JlZi10eXBl
Pjxjb250cmlidXRvcnM+PGF1dGhvcnM+PGF1dGhvcj5aaGFuZywgSC4gTC48L2F1dGhvcj48YXV0
aG9yPnZhbiBkZXIgV2llbGVuLCBOLjwvYXV0aG9yPjxhdXRob3I+dmFuIGRlciBIZWUsIEIuPC9h
dXRob3I+PGF1dGhvcj5XYW5nLCBKLiBKLjwvYXV0aG9yPjxhdXRob3I+SGVuZHJpa3MsIFcuPC9h
dXRob3I+PGF1dGhvcj5HaWxiZXJ0LCBNLjwvYXV0aG9yPjwvYXV0aG9ycz48L2NvbnRyaWJ1dG9y
cz48YXV0aC1hZGRyZXNzPltaaGFuZywgSGFubHV8dmFuIGRlciBXaWVsZW4sIE5pa2tpZXxIZW5k
cmlrcywgV291dGVyfEdpbGJlcnQsIE15cnRoZV0gV2FnZW5pbmdlbiBVbml2LCBEZXB0IEFuaW0g
U2NpLCBBbmltIE51dHIgR3JwLCBOTC02NzAwIEFIIFdhZ2VuaW5nZW4sIE5ldGhlcmxhbmRzLiBb
WmhhbmcsIEhhbmx1fFdhbmcsIEp1bmp1bl0gQ2hpbmEgQWdyIFVuaXYsIENvbGwgQW5pbSBTY2kg
JmFtcDsgVGVjaG5vbCwgU3RhdGUgS2V5IExhYiBBbmltIE51dHIsIEJlaWppbmcgMTAwMTkzLCBQ
ZW9wbGVzIFIgQ2hpbmEuIFt2YW4gZGVyIFdpZWxlbiwgTmlra2llXSBXYWdlbmluZ2VuIFVuaXYs
IERpdiBIdW1hbiBOdXRyICZhbXA7IEhsdGgsIERlcHQgQWdyb3RlY2hub2wgJmFtcDsgRm9vZCBT
Y2ksIFN0aXBwZW5lbmdtIDQsIE5MLTY3MDggV0UgV2FnZW5pbmdlbiwgTmV0aGVybGFuZHMuIFt2
YW4gZGVyIEhlZSwgQmFydF0gV2FnZW5pbmdlbiBVbml2LCBEZXB0IEFuaW0gU2NpLCBIb3N0IE1p
Y3JvYmUgSW50ZXJhY3QgR3JwLCBOTC02NzAwIEFIIFdhZ2VuaW5nZW4sIE5ldGhlcmxhbmRzLiBb
dmFuIGRlciBIZWUsIEJhcnRdIFdhZ2VuaW5nZW4gVW5pdiwgRGVwdCBBZ3JvdGVjaG5vbCAmYW1w
OyBGb29kIFNjaSwgTGFiIE1pY3JvYmlvbCwgU3RpcHBlbmVuZyA0LCBOTC02NzA4IFdFIFdhZ2Vu
aW5nZW4sIE5ldGhlcmxhbmRzLiBHaWxiZXJ0LCBNIChjb3JyZXNwb25kaW5nIGF1dGhvciksIFdh
Z2VuaW5nZW4gVW5pdiwgRGVwdCBBbmltIFNjaSwgQW5pbSBOdXRyIEdycCwgTkwtNjcwMCBBSCBX
YWdlbmluZ2VuLCBOZXRoZXJsYW5kcy4gaGFubHUuemhhbmdAd3VyLm5sfG5pa2tpZS52YW5kZXJ3
aWVsZW5Ad3VyLm5sfGJhcnQudmFuZGVyaGVlQHd1ci5ubHx3b3V0ZXIuaGVuZHJpa3NAd3VyLm5s
fHdvdXRlci5oZW5kcmlrc0B3dXIubmx8bXlydGhlLmdpbGJlcnRAd3VyLm5sPC9hdXRoLWFkZHJl
c3M+PHRpdGxlcz48dGl0bGU+SW1wYWN0IG9mIEZlcm1lbnRhYmxlIFByb3RlaW4sIGJ5IEZlZWRp
bmcgSGlnaCBQcm90ZWluIERpZXRzLCBvbiBNaWNyb2JpYWwgQ29tcG9zaXRpb24sIE1pY3JvYmlh
bCBDYXRhYm9saWMgQWN0aXZpdHksIEd1dCBIZWFsdGggYW5kIGJleW9uZCBpbiBQaWdzPC90aXRs
ZT48c2Vjb25kYXJ5LXRpdGxlPk1pY3Jvb3JnYW5pc21zPC9zZWNvbmRhcnktdGl0bGU+PGFsdC10
aXRsZT5NaWNyb29yZ2FuaXNtczwvYWx0LXRpdGxlPjxzaG9ydC10aXRsZT5JbXBhY3Qgb2YgRmVy
bWVudGFibGUgUHJvdGVpbiwgYnkgRmVlZGluZyBIaWdoIFByb3RlaW4gRGlldHMsIG9uIE1pY3Jv
YmlhbCBDb21wb3NpdGlvbiwgTWljcm9iaWFsIENhdGFib2xpYyBBY3Rpdml0eSwgR3V0IEhlYWx0
aCBhbmQgYmV5b25kIGluIFBpZ3M8L3Nob3J0LXRpdGxlPjwvdGl0bGVzPjxwZXJpb2RpY2FsPjxm
dWxsLXRpdGxlPk1pY3Jvb3JnYW5pc21zPC9mdWxsLXRpdGxlPjxhYmJyLTE+TWljcm9vcmdhbmlz
bXM8L2FiYnItMT48L3BlcmlvZGljYWw+PGFsdC1wZXJpb2RpY2FsPjxmdWxsLXRpdGxlPk1pY3Jv
b3JnYW5pc21zPC9mdWxsLXRpdGxlPjxhYmJyLTE+TWljcm9vcmdhbmlzbXM8L2FiYnItMT48L2Fs
dC1wZXJpb2RpY2FsPjxwYWdlcz4yMzwvcGFnZXM+PHZvbHVtZT44PC92b2x1bWU+PG51bWJlcj4x
MTwvbnVtYmVyPjxrZXl3b3Jkcz48a2V5d29yZD5wcm90ZWluIGZlcm1lbnRhdGlvbjwva2V5d29y
ZD48a2V5d29yZD5kaWV0YXJ5IHByb3RlaW48L2tleXdvcmQ+PGtleXdvcmQ+bWljcm9iaWFsIGNv
bXBvc2l0aW9uPC9rZXl3b3JkPjxrZXl3b3JkPmZlcm1lbnRhdGlvbiBtZXRhYm9saXRlczwva2V5
d29yZD48a2V5d29yZD5ndXQgaGVhbHRoPC9rZXl3b3JkPjxrZXl3b3JkPnBpZzwva2V5d29yZD48
a2V5d29yZD5lc2NoZXJpY2hpYS1jb2xpIGluZmVjdGlvbjwva2V5d29yZD48a2V5d29yZD5odW1h
biBsYXJnZS1pbnRlc3RpbmU8L2tleXdvcmQ+PGtleXdvcmQ+Y2hhaW4gZmF0dHktYWNpZHM8L2tl
eXdvcmQ+PGtleXdvcmQ+bmV3bHkgd2VhbmVkIHBpZ3M8L2tleXdvcmQ+PGtleXdvcmQ+Z3Jvd3Ro
LXBlcmZvcm1hbmNlPC9rZXl3b3JkPjxrZXl3b3JkPmdhc3Ryb2ludGVzdGluYWwtdHJhY3Q8L2tl
eXdvcmQ+PGtleXdvcmQ+YW1pbm8tYWNpZHM8L2tleXdvcmQ+PGtleXdvcmQ+bnV0cmllbnQgZGln
ZXN0aWJpbGl0eTwva2V5d29yZD48a2V5d29yZD5lbnRlcm90b3hpZ2VuaWMgc3RyYWluPC9rZXl3
b3JkPjxrZXl3b3JkPmJhcnJpZXI8L2tleXdvcmQ+PGtleXdvcmQ+ZnVuY3Rpb248L2tleXdvcmQ+
PGtleXdvcmQ+TWljcm9iaW9sb2d5PC9rZXl3b3JkPjwva2V5d29yZHM+PGRhdGVzPjx5ZWFyPjIw
MjA8L3llYXI+PHB1Yi1kYXRlcz48ZGF0ZT5Ob3Y8L2RhdGU+PC9wdWItZGF0ZXM+PC9kYXRlcz48
YWNjZXNzaW9uLW51bT5XT1M6MDAwNTkzMTQ4OTAwMDAxPC9hY2Nlc3Npb24tbnVtPjx3b3JrLXR5
cGU+UmV2aWV3PC93b3JrLXR5cGU+PHVybHM+PHJlbGF0ZWQtdXJscz48dXJsPiZsdDtHbyB0byBJ
U0kmZ3Q7Oi8vV09TOjAwMDU5MzE0ODkwMDAwMWh0dHBzOi8vbWRwaS1yZXMuY29tL2RfYXR0YWNo
bWVudC9taWNyb29yZ2FuaXNtcy9taWNyb29yZ2FuaXNtcy0wOC0wMTczNS9hcnRpY2xlX2RlcGxv
eS9taWNyb29yZ2FuaXNtcy0wOC0wMTczNS12Mi5wZGY/dmVyc2lvbj0xNjA0NjUwNTc4PC91cmw+
PC9yZWxhdGVkLXVybHM+PC91cmxzPjxjdXN0b203PjE3MzU8L2N1c3RvbTc+PGVsZWN0cm9uaWMt
cmVzb3VyY2UtbnVtPjEwLjMzOTAvbWljcm9vcmdhbmlzbXM4MTExNzM1PC9lbGVjdHJvbmljLXJl
c291cmNlLW51bT48bGFuZ3VhZ2U+RW5nbGlzaDwvbGFuZ3VhZ2U+PC9yZWNvcmQ+PC9DaXRlPjxD
aXRlPjxBdXRob3I+UGx1c2tlPC9BdXRob3I+PFllYXI+MjAxMzwvWWVhcj48UmVjTnVtPjYwNDwv
UmVjTnVtPjxyZWNvcmQ+PHJlYy1udW1iZXI+NjA0PC9yZWMtbnVtYmVyPjxmb3JlaWduLWtleXM+
PGtleSBhcHA9IkVOIiBkYi1pZD0iOTlzcHh0eGFqeHNhc2JlZnI5NXBmMDByZnJzMDBlcDl2ZTJh
IiB0aW1lc3RhbXA9IjE2NjQ3MzY1ODEiPjYwNDwva2V5PjwvZm9yZWlnbi1rZXlzPjxyZWYtdHlw
ZSBuYW1lPSJKb3VybmFsIEFydGljbGUiPjE3PC9yZWYtdHlwZT48Y29udHJpYnV0b3JzPjxhdXRo
b3JzPjxhdXRob3I+UGx1c2tlLCBKLiBSLjwvYXV0aG9yPjwvYXV0aG9ycz48L2NvbnRyaWJ1dG9y
cz48dGl0bGVzPjx0aXRsZT5GZWVkLSBhbmQgZmVlZCBhZGRpdGl2ZXMtcmVsYXRlZCBhc3BlY3Rz
IG9mIGd1dCBoZWFsdGggYW5kIGRldmVsb3BtZW50IGluIHdlYW5saW5nIHBpZ3M8L3RpdGxlPjxz
ZWNvbmRhcnktdGl0bGU+Sm91cm5hbCBvZiBBbmltYWwgU2NpZW5jZSBhbmQgQmlvdGVjaG5vbG9n
eTwvc2Vjb25kYXJ5LXRpdGxlPjxzaG9ydC10aXRsZT5GZWVkLSBhbmQgZmVlZCBhZGRpdGl2ZXMt
cmVsYXRlZCBhc3BlY3RzIG9mIGd1dCBoZWFsdGggYW5kIGRldmVsb3BtZW50IGluIHdlYW5saW5n
IHBpZ3M8L3Nob3J0LXRpdGxlPjwvdGl0bGVzPjxwZXJpb2RpY2FsPjxmdWxsLXRpdGxlPkpvdXJu
YWwgb2YgQW5pbWFsIFNjaWVuY2UgYW5kIEJpb3RlY2hub2xvZ3k8L2Z1bGwtdGl0bGU+PC9wZXJp
b2RpY2FsPjx2b2x1bWU+NDwvdm9sdW1lPjxudW1iZXI+MTwvbnVtYmVyPjxrZXl3b3Jkcz48a2V5
d29yZD5BbnRpYmlvdGljczwva2V5d29yZD48a2V5d29yZD5BbnRpbWljcm9iaWFsczwva2V5d29y
ZD48a2V5d29yZD5OdXRyaXRpb248L2tleXdvcmQ+PGtleXdvcmQ+UGlnczwva2V5d29yZD48a2V5
d29yZD5Qb3N0LXdlYW5pbmcgZGlhcnJob2VhPC9rZXl3b3JkPjxrZXl3b3JkPldlYW5pbmc8L2tl
eXdvcmQ+PC9rZXl3b3Jkcz48ZGF0ZXM+PHllYXI+MjAxMzwveWVhcj48L2RhdGVzPjx3b3JrLXR5
cGU+UmV2aWV3PC93b3JrLXR5cGU+PHVybHM+PHJlbGF0ZWQtdXJscz48dXJsPmh0dHBzOi8vd3d3
LnNjb3B1cy5jb20vaW53YXJkL3JlY29yZC51cmk/ZWlkPTItczIuMC04NDg5MjgxNTc3MyZhbXA7
ZG9pPTEwLjExODYlMmYyMDQ5LTE4OTEtNC0xJmFtcDtwYXJ0bmVySUQ9NDAmYW1wO21kNT1kMjY4
YjliMTExY2MxM2QwNTcxZDRlMTkxMzU0MTM3N2h0dHBzOi8vamFzYnNjaS5iaW9tZWRjZW50cmFs
LmNvbS90cmFjay9wZGYvMTAuMTE4Ni8yMDQ5LTE4OTEtNC0xLnBkZjwvdXJsPjwvcmVsYXRlZC11
cmxzPjwvdXJscz48Y3VzdG9tNz4xPC9jdXN0b203PjxlbGVjdHJvbmljLXJlc291cmNlLW51bT4x
MC4xMTg2LzIwNDktMTg5MS00LTE8L2VsZWN0cm9uaWMtcmVzb3VyY2UtbnVtPjxyZW1vdGUtZGF0
YWJhc2UtbmFtZT5TY29wdXM8L3JlbW90ZS1kYXRhYmFzZS1uYW1lPjxsYW5ndWFnZT5FbmdsaXNo
PC9sYW5ndWFnZT48L3JlY29yZD48L0NpdGU+PC9FbmROb3RlPgB=
</w:fldData>
        </w:fldChar>
      </w:r>
      <w:r w:rsidR="00FF2641">
        <w:instrText xml:space="preserve"> ADDIN EN.CITE </w:instrText>
      </w:r>
      <w:r w:rsidR="00FF2641">
        <w:fldChar w:fldCharType="begin">
          <w:fldData xml:space="preserve">PEVuZE5vdGU+PENpdGU+PEF1dGhvcj5aaGFuZzwvQXV0aG9yPjxZZWFyPjIwMjA8L1llYXI+PFJl
Y051bT42NjU8L1JlY051bT48RGlzcGxheVRleHQ+KFBsdXNrZSwgMjAxMzsgSC4gTC4gWmhhbmcg
ZXQgYWwuLCAyMDIwKTwvRGlzcGxheVRleHQ+PHJlY29yZD48cmVjLW51bWJlcj42NjU8L3JlYy1u
dW1iZXI+PGZvcmVpZ24ta2V5cz48a2V5IGFwcD0iRU4iIGRiLWlkPSI5OXNweHR4YWp4c2FzYmVm
cjk1cGYwMHJmcnMwMGVwOXZlMmEiIHRpbWVzdGFtcD0iMTY2NDczNjU4NCI+NjY1PC9rZXk+PC9m
b3JlaWduLWtleXM+PHJlZi10eXBlIG5hbWU9IkpvdXJuYWwgQXJ0aWNsZSI+MTc8L3JlZi10eXBl
Pjxjb250cmlidXRvcnM+PGF1dGhvcnM+PGF1dGhvcj5aaGFuZywgSC4gTC48L2F1dGhvcj48YXV0
aG9yPnZhbiBkZXIgV2llbGVuLCBOLjwvYXV0aG9yPjxhdXRob3I+dmFuIGRlciBIZWUsIEIuPC9h
dXRob3I+PGF1dGhvcj5XYW5nLCBKLiBKLjwvYXV0aG9yPjxhdXRob3I+SGVuZHJpa3MsIFcuPC9h
dXRob3I+PGF1dGhvcj5HaWxiZXJ0LCBNLjwvYXV0aG9yPjwvYXV0aG9ycz48L2NvbnRyaWJ1dG9y
cz48YXV0aC1hZGRyZXNzPltaaGFuZywgSGFubHV8dmFuIGRlciBXaWVsZW4sIE5pa2tpZXxIZW5k
cmlrcywgV291dGVyfEdpbGJlcnQsIE15cnRoZV0gV2FnZW5pbmdlbiBVbml2LCBEZXB0IEFuaW0g
U2NpLCBBbmltIE51dHIgR3JwLCBOTC02NzAwIEFIIFdhZ2VuaW5nZW4sIE5ldGhlcmxhbmRzLiBb
WmhhbmcsIEhhbmx1fFdhbmcsIEp1bmp1bl0gQ2hpbmEgQWdyIFVuaXYsIENvbGwgQW5pbSBTY2kg
JmFtcDsgVGVjaG5vbCwgU3RhdGUgS2V5IExhYiBBbmltIE51dHIsIEJlaWppbmcgMTAwMTkzLCBQ
ZW9wbGVzIFIgQ2hpbmEuIFt2YW4gZGVyIFdpZWxlbiwgTmlra2llXSBXYWdlbmluZ2VuIFVuaXYs
IERpdiBIdW1hbiBOdXRyICZhbXA7IEhsdGgsIERlcHQgQWdyb3RlY2hub2wgJmFtcDsgRm9vZCBT
Y2ksIFN0aXBwZW5lbmdtIDQsIE5MLTY3MDggV0UgV2FnZW5pbmdlbiwgTmV0aGVybGFuZHMuIFt2
YW4gZGVyIEhlZSwgQmFydF0gV2FnZW5pbmdlbiBVbml2LCBEZXB0IEFuaW0gU2NpLCBIb3N0IE1p
Y3JvYmUgSW50ZXJhY3QgR3JwLCBOTC02NzAwIEFIIFdhZ2VuaW5nZW4sIE5ldGhlcmxhbmRzLiBb
dmFuIGRlciBIZWUsIEJhcnRdIFdhZ2VuaW5nZW4gVW5pdiwgRGVwdCBBZ3JvdGVjaG5vbCAmYW1w
OyBGb29kIFNjaSwgTGFiIE1pY3JvYmlvbCwgU3RpcHBlbmVuZyA0LCBOTC02NzA4IFdFIFdhZ2Vu
aW5nZW4sIE5ldGhlcmxhbmRzLiBHaWxiZXJ0LCBNIChjb3JyZXNwb25kaW5nIGF1dGhvciksIFdh
Z2VuaW5nZW4gVW5pdiwgRGVwdCBBbmltIFNjaSwgQW5pbSBOdXRyIEdycCwgTkwtNjcwMCBBSCBX
YWdlbmluZ2VuLCBOZXRoZXJsYW5kcy4gaGFubHUuemhhbmdAd3VyLm5sfG5pa2tpZS52YW5kZXJ3
aWVsZW5Ad3VyLm5sfGJhcnQudmFuZGVyaGVlQHd1ci5ubHx3b3V0ZXIuaGVuZHJpa3NAd3VyLm5s
fHdvdXRlci5oZW5kcmlrc0B3dXIubmx8bXlydGhlLmdpbGJlcnRAd3VyLm5sPC9hdXRoLWFkZHJl
c3M+PHRpdGxlcz48dGl0bGU+SW1wYWN0IG9mIEZlcm1lbnRhYmxlIFByb3RlaW4sIGJ5IEZlZWRp
bmcgSGlnaCBQcm90ZWluIERpZXRzLCBvbiBNaWNyb2JpYWwgQ29tcG9zaXRpb24sIE1pY3JvYmlh
bCBDYXRhYm9saWMgQWN0aXZpdHksIEd1dCBIZWFsdGggYW5kIGJleW9uZCBpbiBQaWdzPC90aXRs
ZT48c2Vjb25kYXJ5LXRpdGxlPk1pY3Jvb3JnYW5pc21zPC9zZWNvbmRhcnktdGl0bGU+PGFsdC10
aXRsZT5NaWNyb29yZ2FuaXNtczwvYWx0LXRpdGxlPjxzaG9ydC10aXRsZT5JbXBhY3Qgb2YgRmVy
bWVudGFibGUgUHJvdGVpbiwgYnkgRmVlZGluZyBIaWdoIFByb3RlaW4gRGlldHMsIG9uIE1pY3Jv
YmlhbCBDb21wb3NpdGlvbiwgTWljcm9iaWFsIENhdGFib2xpYyBBY3Rpdml0eSwgR3V0IEhlYWx0
aCBhbmQgYmV5b25kIGluIFBpZ3M8L3Nob3J0LXRpdGxlPjwvdGl0bGVzPjxwZXJpb2RpY2FsPjxm
dWxsLXRpdGxlPk1pY3Jvb3JnYW5pc21zPC9mdWxsLXRpdGxlPjxhYmJyLTE+TWljcm9vcmdhbmlz
bXM8L2FiYnItMT48L3BlcmlvZGljYWw+PGFsdC1wZXJpb2RpY2FsPjxmdWxsLXRpdGxlPk1pY3Jv
b3JnYW5pc21zPC9mdWxsLXRpdGxlPjxhYmJyLTE+TWljcm9vcmdhbmlzbXM8L2FiYnItMT48L2Fs
dC1wZXJpb2RpY2FsPjxwYWdlcz4yMzwvcGFnZXM+PHZvbHVtZT44PC92b2x1bWU+PG51bWJlcj4x
MTwvbnVtYmVyPjxrZXl3b3Jkcz48a2V5d29yZD5wcm90ZWluIGZlcm1lbnRhdGlvbjwva2V5d29y
ZD48a2V5d29yZD5kaWV0YXJ5IHByb3RlaW48L2tleXdvcmQ+PGtleXdvcmQ+bWljcm9iaWFsIGNv
bXBvc2l0aW9uPC9rZXl3b3JkPjxrZXl3b3JkPmZlcm1lbnRhdGlvbiBtZXRhYm9saXRlczwva2V5
d29yZD48a2V5d29yZD5ndXQgaGVhbHRoPC9rZXl3b3JkPjxrZXl3b3JkPnBpZzwva2V5d29yZD48
a2V5d29yZD5lc2NoZXJpY2hpYS1jb2xpIGluZmVjdGlvbjwva2V5d29yZD48a2V5d29yZD5odW1h
biBsYXJnZS1pbnRlc3RpbmU8L2tleXdvcmQ+PGtleXdvcmQ+Y2hhaW4gZmF0dHktYWNpZHM8L2tl
eXdvcmQ+PGtleXdvcmQ+bmV3bHkgd2VhbmVkIHBpZ3M8L2tleXdvcmQ+PGtleXdvcmQ+Z3Jvd3Ro
LXBlcmZvcm1hbmNlPC9rZXl3b3JkPjxrZXl3b3JkPmdhc3Ryb2ludGVzdGluYWwtdHJhY3Q8L2tl
eXdvcmQ+PGtleXdvcmQ+YW1pbm8tYWNpZHM8L2tleXdvcmQ+PGtleXdvcmQ+bnV0cmllbnQgZGln
ZXN0aWJpbGl0eTwva2V5d29yZD48a2V5d29yZD5lbnRlcm90b3hpZ2VuaWMgc3RyYWluPC9rZXl3
b3JkPjxrZXl3b3JkPmJhcnJpZXI8L2tleXdvcmQ+PGtleXdvcmQ+ZnVuY3Rpb248L2tleXdvcmQ+
PGtleXdvcmQ+TWljcm9iaW9sb2d5PC9rZXl3b3JkPjwva2V5d29yZHM+PGRhdGVzPjx5ZWFyPjIw
MjA8L3llYXI+PHB1Yi1kYXRlcz48ZGF0ZT5Ob3Y8L2RhdGU+PC9wdWItZGF0ZXM+PC9kYXRlcz48
YWNjZXNzaW9uLW51bT5XT1M6MDAwNTkzMTQ4OTAwMDAxPC9hY2Nlc3Npb24tbnVtPjx3b3JrLXR5
cGU+UmV2aWV3PC93b3JrLXR5cGU+PHVybHM+PHJlbGF0ZWQtdXJscz48dXJsPiZsdDtHbyB0byBJ
U0kmZ3Q7Oi8vV09TOjAwMDU5MzE0ODkwMDAwMWh0dHBzOi8vbWRwaS1yZXMuY29tL2RfYXR0YWNo
bWVudC9taWNyb29yZ2FuaXNtcy9taWNyb29yZ2FuaXNtcy0wOC0wMTczNS9hcnRpY2xlX2RlcGxv
eS9taWNyb29yZ2FuaXNtcy0wOC0wMTczNS12Mi5wZGY/dmVyc2lvbj0xNjA0NjUwNTc4PC91cmw+
PC9yZWxhdGVkLXVybHM+PC91cmxzPjxjdXN0b203PjE3MzU8L2N1c3RvbTc+PGVsZWN0cm9uaWMt
cmVzb3VyY2UtbnVtPjEwLjMzOTAvbWljcm9vcmdhbmlzbXM4MTExNzM1PC9lbGVjdHJvbmljLXJl
c291cmNlLW51bT48bGFuZ3VhZ2U+RW5nbGlzaDwvbGFuZ3VhZ2U+PC9yZWNvcmQ+PC9DaXRlPjxD
aXRlPjxBdXRob3I+UGx1c2tlPC9BdXRob3I+PFllYXI+MjAxMzwvWWVhcj48UmVjTnVtPjYwNDwv
UmVjTnVtPjxyZWNvcmQ+PHJlYy1udW1iZXI+NjA0PC9yZWMtbnVtYmVyPjxmb3JlaWduLWtleXM+
PGtleSBhcHA9IkVOIiBkYi1pZD0iOTlzcHh0eGFqeHNhc2JlZnI5NXBmMDByZnJzMDBlcDl2ZTJh
IiB0aW1lc3RhbXA9IjE2NjQ3MzY1ODEiPjYwNDwva2V5PjwvZm9yZWlnbi1rZXlzPjxyZWYtdHlw
ZSBuYW1lPSJKb3VybmFsIEFydGljbGUiPjE3PC9yZWYtdHlwZT48Y29udHJpYnV0b3JzPjxhdXRo
b3JzPjxhdXRob3I+UGx1c2tlLCBKLiBSLjwvYXV0aG9yPjwvYXV0aG9ycz48L2NvbnRyaWJ1dG9y
cz48dGl0bGVzPjx0aXRsZT5GZWVkLSBhbmQgZmVlZCBhZGRpdGl2ZXMtcmVsYXRlZCBhc3BlY3Rz
IG9mIGd1dCBoZWFsdGggYW5kIGRldmVsb3BtZW50IGluIHdlYW5saW5nIHBpZ3M8L3RpdGxlPjxz
ZWNvbmRhcnktdGl0bGU+Sm91cm5hbCBvZiBBbmltYWwgU2NpZW5jZSBhbmQgQmlvdGVjaG5vbG9n
eTwvc2Vjb25kYXJ5LXRpdGxlPjxzaG9ydC10aXRsZT5GZWVkLSBhbmQgZmVlZCBhZGRpdGl2ZXMt
cmVsYXRlZCBhc3BlY3RzIG9mIGd1dCBoZWFsdGggYW5kIGRldmVsb3BtZW50IGluIHdlYW5saW5n
IHBpZ3M8L3Nob3J0LXRpdGxlPjwvdGl0bGVzPjxwZXJpb2RpY2FsPjxmdWxsLXRpdGxlPkpvdXJu
YWwgb2YgQW5pbWFsIFNjaWVuY2UgYW5kIEJpb3RlY2hub2xvZ3k8L2Z1bGwtdGl0bGU+PC9wZXJp
b2RpY2FsPjx2b2x1bWU+NDwvdm9sdW1lPjxudW1iZXI+MTwvbnVtYmVyPjxrZXl3b3Jkcz48a2V5
d29yZD5BbnRpYmlvdGljczwva2V5d29yZD48a2V5d29yZD5BbnRpbWljcm9iaWFsczwva2V5d29y
ZD48a2V5d29yZD5OdXRyaXRpb248L2tleXdvcmQ+PGtleXdvcmQ+UGlnczwva2V5d29yZD48a2V5
d29yZD5Qb3N0LXdlYW5pbmcgZGlhcnJob2VhPC9rZXl3b3JkPjxrZXl3b3JkPldlYW5pbmc8L2tl
eXdvcmQ+PC9rZXl3b3Jkcz48ZGF0ZXM+PHllYXI+MjAxMzwveWVhcj48L2RhdGVzPjx3b3JrLXR5
cGU+UmV2aWV3PC93b3JrLXR5cGU+PHVybHM+PHJlbGF0ZWQtdXJscz48dXJsPmh0dHBzOi8vd3d3
LnNjb3B1cy5jb20vaW53YXJkL3JlY29yZC51cmk/ZWlkPTItczIuMC04NDg5MjgxNTc3MyZhbXA7
ZG9pPTEwLjExODYlMmYyMDQ5LTE4OTEtNC0xJmFtcDtwYXJ0bmVySUQ9NDAmYW1wO21kNT1kMjY4
YjliMTExY2MxM2QwNTcxZDRlMTkxMzU0MTM3N2h0dHBzOi8vamFzYnNjaS5iaW9tZWRjZW50cmFs
LmNvbS90cmFjay9wZGYvMTAuMTE4Ni8yMDQ5LTE4OTEtNC0xLnBkZjwvdXJsPjwvcmVsYXRlZC11
cmxzPjwvdXJscz48Y3VzdG9tNz4xPC9jdXN0b203PjxlbGVjdHJvbmljLXJlc291cmNlLW51bT4x
MC4xMTg2LzIwNDktMTg5MS00LTE8L2VsZWN0cm9uaWMtcmVzb3VyY2UtbnVtPjxyZW1vdGUtZGF0
YWJhc2UtbmFtZT5TY29wdXM8L3JlbW90ZS1kYXRhYmFzZS1uYW1lPjxsYW5ndWFnZT5FbmdsaXNo
PC9sYW5ndWFnZT48L3JlY29yZD48L0NpdGU+PC9FbmROb3RlPgB=
</w:fldData>
        </w:fldChar>
      </w:r>
      <w:r w:rsidR="00FF2641">
        <w:instrText xml:space="preserve"> ADDIN EN.CITE.DATA </w:instrText>
      </w:r>
      <w:r w:rsidR="00FF2641">
        <w:fldChar w:fldCharType="end"/>
      </w:r>
      <w:r w:rsidR="002A4273">
        <w:fldChar w:fldCharType="separate"/>
      </w:r>
      <w:r w:rsidR="00FF2641">
        <w:rPr>
          <w:noProof/>
        </w:rPr>
        <w:t>(</w:t>
      </w:r>
      <w:hyperlink w:anchor="_ENREF_111" w:tooltip="Pluske, 2013 #604" w:history="1">
        <w:r w:rsidR="005F0597">
          <w:rPr>
            <w:noProof/>
          </w:rPr>
          <w:t>Pluske, 2013</w:t>
        </w:r>
      </w:hyperlink>
      <w:r w:rsidR="00FF2641">
        <w:rPr>
          <w:noProof/>
        </w:rPr>
        <w:t xml:space="preserve">; </w:t>
      </w:r>
      <w:hyperlink w:anchor="_ENREF_156" w:tooltip="Zhang, 2020 #665" w:history="1">
        <w:r w:rsidR="005F0597">
          <w:rPr>
            <w:noProof/>
          </w:rPr>
          <w:t>H. L. Zhang et al., 2020</w:t>
        </w:r>
      </w:hyperlink>
      <w:r w:rsidR="00FF2641">
        <w:rPr>
          <w:noProof/>
        </w:rPr>
        <w:t>)</w:t>
      </w:r>
      <w:r w:rsidR="002A4273">
        <w:fldChar w:fldCharType="end"/>
      </w:r>
      <w:r>
        <w:t xml:space="preserve">. These further complicate the weaning stage leading to reduced growth, low performance, and increased mortality rate in piglets </w:t>
      </w:r>
      <w:r w:rsidR="002A4273">
        <w:fldChar w:fldCharType="begin">
          <w:fldData xml:space="preserve">PEVuZE5vdGU+PENpdGU+PEF1dGhvcj5IZW88L0F1dGhvcj48WWVhcj4yMDEzPC9ZZWFyPjxSZWNO
dW0+NjAyPC9SZWNOdW0+PERpc3BsYXlUZXh0PihIZW8gZXQgYWwuLCAyMDEzKTwvRGlzcGxheVRl
eHQ+PHJlY29yZD48cmVjLW51bWJlcj42MDI8L3JlYy1udW1iZXI+PGZvcmVpZ24ta2V5cz48a2V5
IGFwcD0iRU4iIGRiLWlkPSI5OXNweHR4YWp4c2FzYmVmcjk1cGYwMHJmcnMwMGVwOXZlMmEiIHRp
bWVzdGFtcD0iMTY2NDczNjU4MSI+NjAyPC9rZXk+PC9mb3JlaWduLWtleXM+PHJlZi10eXBlIG5h
bWU9IkpvdXJuYWwgQXJ0aWNsZSI+MTc8L3JlZi10eXBlPjxjb250cmlidXRvcnM+PGF1dGhvcnM+
PGF1dGhvcj5IZW8sIEouIE0uPC9hdXRob3I+PGF1dGhvcj5PcGFwZWp1LCBGLiBPLjwvYXV0aG9y
PjxhdXRob3I+UGx1c2tlLCBKLiBSLjwvYXV0aG9yPjxhdXRob3I+S2ltLCBKLiBDLjwvYXV0aG9y
PjxhdXRob3I+SGFtcHNvbiwgRC4gSi48L2F1dGhvcj48YXV0aG9yPk55YWNob3RpLCBDLiBNLjwv
YXV0aG9yPjwvYXV0aG9ycz48L2NvbnRyaWJ1dG9ycz48dGl0bGVzPjx0aXRsZT5HYXN0cm9pbnRl
c3RpbmFsIGhlYWx0aCBhbmQgZnVuY3Rpb24gaW4gd2VhbmVkIHBpZ3M6IEEgcmV2aWV3IG9mIGZl
ZWRpbmcgc3RyYXRlZ2llcyB0byBjb250cm9sIHBvc3Qtd2VhbmluZyBkaWFycmhvZWEgd2l0aG91
dCB1c2luZyBpbi1mZWVkIGFudGltaWNyb2JpYWwgY29tcG91bmRzPC90aXRsZT48c2Vjb25kYXJ5
LXRpdGxlPkpvdXJuYWwgb2YgQW5pbWFsIFBoeXNpb2xvZ3kgYW5kIEFuaW1hbCBOdXRyaXRpb248
L3NlY29uZGFyeS10aXRsZT48c2hvcnQtdGl0bGU+R2FzdHJvaW50ZXN0aW5hbCBoZWFsdGggYW5k
IGZ1bmN0aW9uIGluIHdlYW5lZCBwaWdzOiBBIHJldmlldyBvZiBmZWVkaW5nIHN0cmF0ZWdpZXMg
dG8gY29udHJvbCBwb3N0LXdlYW5pbmcgZGlhcnJob2VhIHdpdGhvdXQgdXNpbmcgaW4tZmVlZCBh
bnRpbWljcm9iaWFsIGNvbXBvdW5kczwvc2hvcnQtdGl0bGU+PC90aXRsZXM+PHBlcmlvZGljYWw+
PGZ1bGwtdGl0bGU+Sm91cm5hbCBvZiBBbmltYWwgUGh5c2lvbG9neSBhbmQgQW5pbWFsIE51dHJp
dGlvbjwvZnVsbC10aXRsZT48L3BlcmlvZGljYWw+PHBhZ2VzPjIwNy0yMzc8L3BhZ2VzPjx2b2x1
bWU+OTc8L3ZvbHVtZT48bnVtYmVyPjI8L251bWJlcj48a2V5d29yZHM+PGtleXdvcmQ+QW50aW1p
Y3JvYmlhbCBncm93dGggcHJvbW90ZXJzPC9rZXl3b3JkPjxrZXl3b3JkPkRpZXRhcnkgcHJvdGVp
biBsZXZlbDwva2V5d29yZD48a2V5d29yZD5EaWV0YXJ5IHByb3RlaW4gc291cmNlPC9rZXl3b3Jk
PjxrZXl3b3JkPk9yZ2FuaWMgYWNpZHM8L2tleXdvcmQ+PGtleXdvcmQ+UGlnczwva2V5d29yZD48
a2V5d29yZD5Qb3N0LXdlYW5pbmcgZGlhcnJob2VhPC9rZXl3b3JkPjxrZXl3b3JkPlByZWJpb3Rp
Y3M8L2tleXdvcmQ+PGtleXdvcmQ+UHJvYmlvdGljczwva2V5d29yZD48a2V5d29yZD5UcmFjZSBt
aW5lcmFsczwva2V5d29yZD48a2V5d29yZD5hbnRpaW5mZWN0aXZlIGFnZW50PC9rZXl3b3JkPjxr
ZXl3b3JkPmFuaW1hbDwva2V5d29yZD48a2V5d29yZD5hbmltYWwgZGlzZWFzZTwva2V5d29yZD48
a2V5d29yZD5hbmltYWwgZm9vZDwva2V5d29yZD48a2V5d29yZD5kaWFycmhlYTwva2V5d29yZD48
a2V5d29yZD5nYXN0cm9pbnRlc3RpbmFsIHRyYWN0PC9rZXl3b3JkPjxrZXl3b3JkPnBoeXNpb2xv
Z3k8L2tleXdvcmQ+PGtleXdvcmQ+cmV2aWV3PC9rZXl3b3JkPjxrZXl3b3JkPnN3aW5lPC9rZXl3
b3JkPjxrZXl3b3JkPnN3aW5lIGRpc2Vhc2U8L2tleXdvcmQ+PGtleXdvcmQ+QW5pbWFsIEZlZWQ8
L2tleXdvcmQ+PGtleXdvcmQ+QW5pbWFsczwva2V5d29yZD48a2V5d29yZD5BbnRpLUJhY3Rlcmlh
bCBBZ2VudHM8L2tleXdvcmQ+PGtleXdvcmQ+U3dpbmUgRGlzZWFzZXM8L2tleXdvcmQ+PGtleXdv
cmQ+QmFjdGVyaWEgKG1pY3Jvb3JnYW5pc21zKTwva2V5d29yZD48a2V5d29yZD5TdWlkYWU8L2tl
eXdvcmQ+PC9rZXl3b3Jkcz48ZGF0ZXM+PHllYXI+MjAxMzwveWVhcj48L2RhdGVzPjx3b3JrLXR5
cGU+UmV2aWV3PC93b3JrLXR5cGU+PHVybHM+PHJlbGF0ZWQtdXJscz48dXJsPmh0dHBzOi8vd3d3
LnNjb3B1cy5jb20vaW53YXJkL3JlY29yZC51cmk/ZWlkPTItczIuMC04NDg3NTUyODA0MCZhbXA7
ZG9pPTEwLjExMTElMmZqLjE0MzktMDM5Ni4yMDEyLjAxMjg0LngmYW1wO3BhcnRuZXJJRD00MCZh
bXA7bWQ1PWE1YTM5ZjA3YjE3M2VlOTBmMmMxMmNkZmIwMmYwMWYwaHR0cHM6Ly9vbmxpbmVsaWJy
YXJ5LndpbGV5LmNvbS9kb2kvcGRmZGlyZWN0LzEwLjExMTEvai4xNDM5LTAzOTYuMjAxMi4wMTI4
NC54P2Rvd25sb2FkPXRydWU8L3VybD48L3JlbGF0ZWQtdXJscz48L3VybHM+PGVsZWN0cm9uaWMt
cmVzb3VyY2UtbnVtPjEwLjExMTEvai4xNDM5LTAzOTYuMjAxMi4wMTI4NC54PC9lbGVjdHJvbmlj
LXJlc291cmNlLW51bT48cmVtb3RlLWRhdGFiYXNlLW5hbWU+U2NvcHVzPC9yZW1vdGUtZGF0YWJh
c2UtbmFtZT48bGFuZ3VhZ2U+RW5nbGlzaDwvbGFuZ3VhZ2U+PC9yZWNvcmQ+PC9DaXRlPjwvRW5k
Tm90ZT5=
</w:fldData>
        </w:fldChar>
      </w:r>
      <w:r w:rsidR="0026586A">
        <w:instrText xml:space="preserve"> ADDIN EN.CITE </w:instrText>
      </w:r>
      <w:r w:rsidR="0026586A">
        <w:fldChar w:fldCharType="begin">
          <w:fldData xml:space="preserve">PEVuZE5vdGU+PENpdGU+PEF1dGhvcj5IZW88L0F1dGhvcj48WWVhcj4yMDEzPC9ZZWFyPjxSZWNO
dW0+NjAyPC9SZWNOdW0+PERpc3BsYXlUZXh0PihIZW8gZXQgYWwuLCAyMDEzKTwvRGlzcGxheVRl
eHQ+PHJlY29yZD48cmVjLW51bWJlcj42MDI8L3JlYy1udW1iZXI+PGZvcmVpZ24ta2V5cz48a2V5
IGFwcD0iRU4iIGRiLWlkPSI5OXNweHR4YWp4c2FzYmVmcjk1cGYwMHJmcnMwMGVwOXZlMmEiIHRp
bWVzdGFtcD0iMTY2NDczNjU4MSI+NjAyPC9rZXk+PC9mb3JlaWduLWtleXM+PHJlZi10eXBlIG5h
bWU9IkpvdXJuYWwgQXJ0aWNsZSI+MTc8L3JlZi10eXBlPjxjb250cmlidXRvcnM+PGF1dGhvcnM+
PGF1dGhvcj5IZW8sIEouIE0uPC9hdXRob3I+PGF1dGhvcj5PcGFwZWp1LCBGLiBPLjwvYXV0aG9y
PjxhdXRob3I+UGx1c2tlLCBKLiBSLjwvYXV0aG9yPjxhdXRob3I+S2ltLCBKLiBDLjwvYXV0aG9y
PjxhdXRob3I+SGFtcHNvbiwgRC4gSi48L2F1dGhvcj48YXV0aG9yPk55YWNob3RpLCBDLiBNLjwv
YXV0aG9yPjwvYXV0aG9ycz48L2NvbnRyaWJ1dG9ycz48dGl0bGVzPjx0aXRsZT5HYXN0cm9pbnRl
c3RpbmFsIGhlYWx0aCBhbmQgZnVuY3Rpb24gaW4gd2VhbmVkIHBpZ3M6IEEgcmV2aWV3IG9mIGZl
ZWRpbmcgc3RyYXRlZ2llcyB0byBjb250cm9sIHBvc3Qtd2VhbmluZyBkaWFycmhvZWEgd2l0aG91
dCB1c2luZyBpbi1mZWVkIGFudGltaWNyb2JpYWwgY29tcG91bmRzPC90aXRsZT48c2Vjb25kYXJ5
LXRpdGxlPkpvdXJuYWwgb2YgQW5pbWFsIFBoeXNpb2xvZ3kgYW5kIEFuaW1hbCBOdXRyaXRpb248
L3NlY29uZGFyeS10aXRsZT48c2hvcnQtdGl0bGU+R2FzdHJvaW50ZXN0aW5hbCBoZWFsdGggYW5k
IGZ1bmN0aW9uIGluIHdlYW5lZCBwaWdzOiBBIHJldmlldyBvZiBmZWVkaW5nIHN0cmF0ZWdpZXMg
dG8gY29udHJvbCBwb3N0LXdlYW5pbmcgZGlhcnJob2VhIHdpdGhvdXQgdXNpbmcgaW4tZmVlZCBh
bnRpbWljcm9iaWFsIGNvbXBvdW5kczwvc2hvcnQtdGl0bGU+PC90aXRsZXM+PHBlcmlvZGljYWw+
PGZ1bGwtdGl0bGU+Sm91cm5hbCBvZiBBbmltYWwgUGh5c2lvbG9neSBhbmQgQW5pbWFsIE51dHJp
dGlvbjwvZnVsbC10aXRsZT48L3BlcmlvZGljYWw+PHBhZ2VzPjIwNy0yMzc8L3BhZ2VzPjx2b2x1
bWU+OTc8L3ZvbHVtZT48bnVtYmVyPjI8L251bWJlcj48a2V5d29yZHM+PGtleXdvcmQ+QW50aW1p
Y3JvYmlhbCBncm93dGggcHJvbW90ZXJzPC9rZXl3b3JkPjxrZXl3b3JkPkRpZXRhcnkgcHJvdGVp
biBsZXZlbDwva2V5d29yZD48a2V5d29yZD5EaWV0YXJ5IHByb3RlaW4gc291cmNlPC9rZXl3b3Jk
PjxrZXl3b3JkPk9yZ2FuaWMgYWNpZHM8L2tleXdvcmQ+PGtleXdvcmQ+UGlnczwva2V5d29yZD48
a2V5d29yZD5Qb3N0LXdlYW5pbmcgZGlhcnJob2VhPC9rZXl3b3JkPjxrZXl3b3JkPlByZWJpb3Rp
Y3M8L2tleXdvcmQ+PGtleXdvcmQ+UHJvYmlvdGljczwva2V5d29yZD48a2V5d29yZD5UcmFjZSBt
aW5lcmFsczwva2V5d29yZD48a2V5d29yZD5hbnRpaW5mZWN0aXZlIGFnZW50PC9rZXl3b3JkPjxr
ZXl3b3JkPmFuaW1hbDwva2V5d29yZD48a2V5d29yZD5hbmltYWwgZGlzZWFzZTwva2V5d29yZD48
a2V5d29yZD5hbmltYWwgZm9vZDwva2V5d29yZD48a2V5d29yZD5kaWFycmhlYTwva2V5d29yZD48
a2V5d29yZD5nYXN0cm9pbnRlc3RpbmFsIHRyYWN0PC9rZXl3b3JkPjxrZXl3b3JkPnBoeXNpb2xv
Z3k8L2tleXdvcmQ+PGtleXdvcmQ+cmV2aWV3PC9rZXl3b3JkPjxrZXl3b3JkPnN3aW5lPC9rZXl3
b3JkPjxrZXl3b3JkPnN3aW5lIGRpc2Vhc2U8L2tleXdvcmQ+PGtleXdvcmQ+QW5pbWFsIEZlZWQ8
L2tleXdvcmQ+PGtleXdvcmQ+QW5pbWFsczwva2V5d29yZD48a2V5d29yZD5BbnRpLUJhY3Rlcmlh
bCBBZ2VudHM8L2tleXdvcmQ+PGtleXdvcmQ+U3dpbmUgRGlzZWFzZXM8L2tleXdvcmQ+PGtleXdv
cmQ+QmFjdGVyaWEgKG1pY3Jvb3JnYW5pc21zKTwva2V5d29yZD48a2V5d29yZD5TdWlkYWU8L2tl
eXdvcmQ+PC9rZXl3b3Jkcz48ZGF0ZXM+PHllYXI+MjAxMzwveWVhcj48L2RhdGVzPjx3b3JrLXR5
cGU+UmV2aWV3PC93b3JrLXR5cGU+PHVybHM+PHJlbGF0ZWQtdXJscz48dXJsPmh0dHBzOi8vd3d3
LnNjb3B1cy5jb20vaW53YXJkL3JlY29yZC51cmk/ZWlkPTItczIuMC04NDg3NTUyODA0MCZhbXA7
ZG9pPTEwLjExMTElMmZqLjE0MzktMDM5Ni4yMDEyLjAxMjg0LngmYW1wO3BhcnRuZXJJRD00MCZh
bXA7bWQ1PWE1YTM5ZjA3YjE3M2VlOTBmMmMxMmNkZmIwMmYwMWYwaHR0cHM6Ly9vbmxpbmVsaWJy
YXJ5LndpbGV5LmNvbS9kb2kvcGRmZGlyZWN0LzEwLjExMTEvai4xNDM5LTAzOTYuMjAxMi4wMTI4
NC54P2Rvd25sb2FkPXRydWU8L3VybD48L3JlbGF0ZWQtdXJscz48L3VybHM+PGVsZWN0cm9uaWMt
cmVzb3VyY2UtbnVtPjEwLjExMTEvai4xNDM5LTAzOTYuMjAxMi4wMTI4NC54PC9lbGVjdHJvbmlj
LXJlc291cmNlLW51bT48cmVtb3RlLWRhdGFiYXNlLW5hbWU+U2NvcHVzPC9yZW1vdGUtZGF0YWJh
c2UtbmFtZT48bGFuZ3VhZ2U+RW5nbGlzaDwvbGFuZ3VhZ2U+PC9yZWNvcmQ+PC9DaXRlPjwvRW5k
Tm90ZT5=
</w:fldData>
        </w:fldChar>
      </w:r>
      <w:r w:rsidR="0026586A">
        <w:instrText xml:space="preserve"> ADDIN EN.CITE.DATA </w:instrText>
      </w:r>
      <w:r w:rsidR="0026586A">
        <w:fldChar w:fldCharType="end"/>
      </w:r>
      <w:r w:rsidR="002A4273">
        <w:fldChar w:fldCharType="separate"/>
      </w:r>
      <w:r w:rsidR="002A4273">
        <w:rPr>
          <w:noProof/>
        </w:rPr>
        <w:t>(</w:t>
      </w:r>
      <w:hyperlink w:anchor="_ENREF_56" w:tooltip="Heo, 2013 #602" w:history="1">
        <w:r w:rsidR="005F0597">
          <w:rPr>
            <w:noProof/>
          </w:rPr>
          <w:t>Heo et al., 2013</w:t>
        </w:r>
      </w:hyperlink>
      <w:r w:rsidR="002A4273">
        <w:rPr>
          <w:noProof/>
        </w:rPr>
        <w:t>)</w:t>
      </w:r>
      <w:r w:rsidR="002A4273">
        <w:fldChar w:fldCharType="end"/>
      </w:r>
      <w:r>
        <w:t>. Whether the feeds are formulated in-house or are commercially sourced, it is important to opt for feeds which have low crude protein content to minimi</w:t>
      </w:r>
      <w:r w:rsidR="00C47595">
        <w:t>s</w:t>
      </w:r>
      <w:r>
        <w:t>e the negative effects during post</w:t>
      </w:r>
      <w:r w:rsidR="00014B62">
        <w:t>-</w:t>
      </w:r>
      <w:r>
        <w:t xml:space="preserve">weaning. </w:t>
      </w:r>
    </w:p>
    <w:p w14:paraId="113C5102" w14:textId="41F2FDE1" w:rsidR="0072038D" w:rsidRDefault="0072038D" w:rsidP="00B4537B">
      <w:pPr>
        <w:spacing w:line="276" w:lineRule="auto"/>
      </w:pPr>
      <w:r>
        <w:t>Using low crude protein diets during weaning has other advantages</w:t>
      </w:r>
      <w:r w:rsidR="009679F5">
        <w:t>,</w:t>
      </w:r>
      <w:r>
        <w:t xml:space="preserve"> such as reduced feed cost, low nitrogen excretion through urine and reduced odour production</w:t>
      </w:r>
      <w:r w:rsidR="00C15C58">
        <w:t>.  These are also</w:t>
      </w:r>
      <w:r>
        <w:t xml:space="preserve"> beneficial to piglet growth and welfare and advantageous to farmers and the environment </w:t>
      </w:r>
      <w:r w:rsidR="002A4273">
        <w:fldChar w:fldCharType="begin">
          <w:fldData xml:space="preserve">PEVuZE5vdGU+PENpdGU+PEF1dGhvcj5HYW88L0F1dGhvcj48WWVhcj4yMDE5PC9ZZWFyPjxSZWNO
dW0+NjQyPC9SZWNOdW0+PERpc3BsYXlUZXh0PihHYW8gZXQgYWwuLCAyMDE5KTwvRGlzcGxheVRl
eHQ+PHJlY29yZD48cmVjLW51bWJlcj42NDI8L3JlYy1udW1iZXI+PGZvcmVpZ24ta2V5cz48a2V5
IGFwcD0iRU4iIGRiLWlkPSI5OXNweHR4YWp4c2FzYmVmcjk1cGYwMHJmcnMwMGVwOXZlMmEiIHRp
bWVzdGFtcD0iMTY2NDczNjU4MyI+NjQyPC9rZXk+PC9mb3JlaWduLWtleXM+PHJlZi10eXBlIG5h
bWU9IkpvdXJuYWwgQXJ0aWNsZSI+MTc8L3JlZi10eXBlPjxjb250cmlidXRvcnM+PGF1dGhvcnM+
PGF1dGhvcj5HYW8sIEouPC9hdXRob3I+PGF1dGhvcj5ZaW4sIEouPC9hdXRob3I+PGF1dGhvcj5Y
dSwgSy48L2F1dGhvcj48YXV0aG9yPkxpLCBULjwvYXV0aG9yPjxhdXRob3I+WWluLCBZLjwvYXV0
aG9yPjwvYXV0aG9ycz48L2NvbnRyaWJ1dG9ycz48dGl0bGVzPjx0aXRsZT5XaGF0IElzIHRoZSBJ
bXBhY3Qgb2YgRGlldCBvbiBOdXRyaXRpb25hbCBEaWFycmhlYSBBc3NvY2lhdGVkIHdpdGggR3V0
IE1pY3JvYmlvdGEgaW4gV2VhbmluZyBQaWdsZXRzOiBBIFN5c3RlbSBSZXZpZXc8L3RpdGxlPjxz
ZWNvbmRhcnktdGl0bGU+QmlvTWVkIFJlc2VhcmNoIEludGVybmF0aW9uYWw8L3NlY29uZGFyeS10
aXRsZT48c2hvcnQtdGl0bGU+V2hhdCBJcyB0aGUgSW1wYWN0IG9mIERpZXQgb24gTnV0cml0aW9u
YWwgRGlhcnJoZWEgQXNzb2NpYXRlZCB3aXRoIEd1dCBNaWNyb2Jpb3RhIGluIFdlYW5pbmcgUGln
bGV0czogQSBTeXN0ZW0gUmV2aWV3PC9zaG9ydC10aXRsZT48L3RpdGxlcz48cGVyaW9kaWNhbD48
ZnVsbC10aXRsZT5CaW9NZWQgUmVzZWFyY2ggSW50ZXJuYXRpb25hbDwvZnVsbC10aXRsZT48L3Bl
cmlvZGljYWw+PHZvbHVtZT4yMDE5PC92b2x1bWU+PGtleXdvcmRzPjxrZXl3b3JkPmVsZWN0cm9s
eXRlPC9rZXl3b3JkPjxrZXl3b3JkPnN0YXJjaDwva2V5d29yZD48a2V5d29yZD5kaWFycmhlYTwv
a2V5d29yZD48a2V5d29yZD5kaWV0YXJ5IGZpYmVyPC9rZXl3b3JkPjxrZXl3b3JkPmRpZXRhcnkg
aW50YWtlPC9rZXl3b3JkPjxrZXl3b3JkPmRpZ2VzdGlvbjwva2V5d29yZD48a2V5d29yZD5lbGVj
dHJvbHl0ZSBiYWxhbmNlPC9rZXl3b3JkPjxrZXl3b3JkPmVsZWN0cm9seXRlIGRpc3R1cmJhbmNl
PC9rZXl3b3JkPjxrZXl3b3JkPmdyb3d0aDwva2V5d29yZD48a2V5d29yZD5pbmNpZGVuY2U8L2tl
eXdvcmQ+PGtleXdvcmQ+aW50ZXN0aW5lIGFic29ycHRpb248L2tleXdvcmQ+PGtleXdvcmQ+aW50
ZXN0aW5lIGZsb3JhPC9rZXl3b3JkPjxrZXl3b3JkPm5vbmh1bWFuPC9rZXl3b3JkPjxrZXl3b3Jk
Pm51dHJpdGlvbjwva2V5d29yZD48a2V5d29yZD5waWdsZXQ8L2tleXdvcmQ+PGtleXdvcmQ+cHJv
dGVpbiBpbnRha2U8L2tleXdvcmQ+PGtleXdvcmQ+UmV2aWV3PC9rZXl3b3JkPjxrZXl3b3JkPndl
YW5pbmc8L2tleXdvcmQ+PGtleXdvcmQ+YW5pbWFsPC9rZXl3b3JkPjxrZXl3b3JkPmFuaW1hbCBm
b29kPC9rZXl3b3JkPjxrZXl3b3JkPmRpZXQ8L2tleXdvcmQ+PGtleXdvcmQ+ZGlzZWFzZSBtb2Rl
bDwva2V5d29yZD48a2V5d29yZD5taWNyb2Jpb2xvZ3k8L2tleXdvcmQ+PGtleXdvcmQ+cGh5c2lv
bG9neTwva2V5d29yZD48a2V5d29yZD5waWc8L2tleXdvcmQ+PGtleXdvcmQ+QW5pbWFsIEZlZWQ8
L2tleXdvcmQ+PGtleXdvcmQ+QW5pbWFsIE51dHJpdGlvbmFsIFBoeXNpb2xvZ2ljYWwgUGhlbm9t
ZW5hPC9rZXl3b3JkPjxrZXl3b3JkPkFuaW1hbHM8L2tleXdvcmQ+PGtleXdvcmQ+RGlldGFyeSBQ
cm90ZWluczwva2V5d29yZD48a2V5d29yZD5EaXNlYXNlIE1vZGVscywgQW5pbWFsPC9rZXl3b3Jk
PjxrZXl3b3JkPkdhc3Ryb2ludGVzdGluYWwgTWljcm9iaW9tZTwva2V5d29yZD48a2V5d29yZD5T
d2luZTwva2V5d29yZD48L2tleXdvcmRzPjxkYXRlcz48eWVhcj4yMDE5PC95ZWFyPjwvZGF0ZXM+
PHdvcmstdHlwZT5SZXZpZXc8L3dvcmstdHlwZT48dXJscz48cmVsYXRlZC11cmxzPjx1cmw+aHR0
cHM6Ly93d3cuc2NvcHVzLmNvbS9pbndhcmQvcmVjb3JkLnVyaT9laWQ9Mi1zMi4wLTg1MDc3NzQ0
MTQwJmFtcDtkb2k9MTAuMTE1NSUyZjIwMTklMmY2OTE2MTg5JmFtcDtwYXJ0bmVySUQ9NDAmYW1w
O21kNT1mNjc3OWE5ZjcxNDE2OTZiYzM0MzgyZmM0NzQwMDY5OWh0dHBzOi8vZG93bmxvYWRzLmhp
bmRhd2kuY29tL2pvdXJuYWxzL2JtcmkvMjAxOS82OTE2MTg5LnBkZjwvdXJsPjwvcmVsYXRlZC11
cmxzPjwvdXJscz48Y3VzdG9tNz42OTE2MTg5PC9jdXN0b203PjxlbGVjdHJvbmljLXJlc291cmNl
LW51bT4xMC4xMTU1LzIwMTkvNjkxNjE4OTwvZWxlY3Ryb25pYy1yZXNvdXJjZS1udW0+PHJlbW90
ZS1kYXRhYmFzZS1uYW1lPlNjb3B1czwvcmVtb3RlLWRhdGFiYXNlLW5hbWU+PGxhbmd1YWdlPkVu
Z2xpc2g8L2xhbmd1YWdlPjwvcmVjb3JkPjwvQ2l0ZT48L0VuZE5vdGU+AG==
</w:fldData>
        </w:fldChar>
      </w:r>
      <w:r w:rsidR="0026586A">
        <w:instrText xml:space="preserve"> ADDIN EN.CITE </w:instrText>
      </w:r>
      <w:r w:rsidR="0026586A">
        <w:fldChar w:fldCharType="begin">
          <w:fldData xml:space="preserve">PEVuZE5vdGU+PENpdGU+PEF1dGhvcj5HYW88L0F1dGhvcj48WWVhcj4yMDE5PC9ZZWFyPjxSZWNO
dW0+NjQyPC9SZWNOdW0+PERpc3BsYXlUZXh0PihHYW8gZXQgYWwuLCAyMDE5KTwvRGlzcGxheVRl
eHQ+PHJlY29yZD48cmVjLW51bWJlcj42NDI8L3JlYy1udW1iZXI+PGZvcmVpZ24ta2V5cz48a2V5
IGFwcD0iRU4iIGRiLWlkPSI5OXNweHR4YWp4c2FzYmVmcjk1cGYwMHJmcnMwMGVwOXZlMmEiIHRp
bWVzdGFtcD0iMTY2NDczNjU4MyI+NjQyPC9rZXk+PC9mb3JlaWduLWtleXM+PHJlZi10eXBlIG5h
bWU9IkpvdXJuYWwgQXJ0aWNsZSI+MTc8L3JlZi10eXBlPjxjb250cmlidXRvcnM+PGF1dGhvcnM+
PGF1dGhvcj5HYW8sIEouPC9hdXRob3I+PGF1dGhvcj5ZaW4sIEouPC9hdXRob3I+PGF1dGhvcj5Y
dSwgSy48L2F1dGhvcj48YXV0aG9yPkxpLCBULjwvYXV0aG9yPjxhdXRob3I+WWluLCBZLjwvYXV0
aG9yPjwvYXV0aG9ycz48L2NvbnRyaWJ1dG9ycz48dGl0bGVzPjx0aXRsZT5XaGF0IElzIHRoZSBJ
bXBhY3Qgb2YgRGlldCBvbiBOdXRyaXRpb25hbCBEaWFycmhlYSBBc3NvY2lhdGVkIHdpdGggR3V0
IE1pY3JvYmlvdGEgaW4gV2VhbmluZyBQaWdsZXRzOiBBIFN5c3RlbSBSZXZpZXc8L3RpdGxlPjxz
ZWNvbmRhcnktdGl0bGU+QmlvTWVkIFJlc2VhcmNoIEludGVybmF0aW9uYWw8L3NlY29uZGFyeS10
aXRsZT48c2hvcnQtdGl0bGU+V2hhdCBJcyB0aGUgSW1wYWN0IG9mIERpZXQgb24gTnV0cml0aW9u
YWwgRGlhcnJoZWEgQXNzb2NpYXRlZCB3aXRoIEd1dCBNaWNyb2Jpb3RhIGluIFdlYW5pbmcgUGln
bGV0czogQSBTeXN0ZW0gUmV2aWV3PC9zaG9ydC10aXRsZT48L3RpdGxlcz48cGVyaW9kaWNhbD48
ZnVsbC10aXRsZT5CaW9NZWQgUmVzZWFyY2ggSW50ZXJuYXRpb25hbDwvZnVsbC10aXRsZT48L3Bl
cmlvZGljYWw+PHZvbHVtZT4yMDE5PC92b2x1bWU+PGtleXdvcmRzPjxrZXl3b3JkPmVsZWN0cm9s
eXRlPC9rZXl3b3JkPjxrZXl3b3JkPnN0YXJjaDwva2V5d29yZD48a2V5d29yZD5kaWFycmhlYTwv
a2V5d29yZD48a2V5d29yZD5kaWV0YXJ5IGZpYmVyPC9rZXl3b3JkPjxrZXl3b3JkPmRpZXRhcnkg
aW50YWtlPC9rZXl3b3JkPjxrZXl3b3JkPmRpZ2VzdGlvbjwva2V5d29yZD48a2V5d29yZD5lbGVj
dHJvbHl0ZSBiYWxhbmNlPC9rZXl3b3JkPjxrZXl3b3JkPmVsZWN0cm9seXRlIGRpc3R1cmJhbmNl
PC9rZXl3b3JkPjxrZXl3b3JkPmdyb3d0aDwva2V5d29yZD48a2V5d29yZD5pbmNpZGVuY2U8L2tl
eXdvcmQ+PGtleXdvcmQ+aW50ZXN0aW5lIGFic29ycHRpb248L2tleXdvcmQ+PGtleXdvcmQ+aW50
ZXN0aW5lIGZsb3JhPC9rZXl3b3JkPjxrZXl3b3JkPm5vbmh1bWFuPC9rZXl3b3JkPjxrZXl3b3Jk
Pm51dHJpdGlvbjwva2V5d29yZD48a2V5d29yZD5waWdsZXQ8L2tleXdvcmQ+PGtleXdvcmQ+cHJv
dGVpbiBpbnRha2U8L2tleXdvcmQ+PGtleXdvcmQ+UmV2aWV3PC9rZXl3b3JkPjxrZXl3b3JkPndl
YW5pbmc8L2tleXdvcmQ+PGtleXdvcmQ+YW5pbWFsPC9rZXl3b3JkPjxrZXl3b3JkPmFuaW1hbCBm
b29kPC9rZXl3b3JkPjxrZXl3b3JkPmRpZXQ8L2tleXdvcmQ+PGtleXdvcmQ+ZGlzZWFzZSBtb2Rl
bDwva2V5d29yZD48a2V5d29yZD5taWNyb2Jpb2xvZ3k8L2tleXdvcmQ+PGtleXdvcmQ+cGh5c2lv
bG9neTwva2V5d29yZD48a2V5d29yZD5waWc8L2tleXdvcmQ+PGtleXdvcmQ+QW5pbWFsIEZlZWQ8
L2tleXdvcmQ+PGtleXdvcmQ+QW5pbWFsIE51dHJpdGlvbmFsIFBoeXNpb2xvZ2ljYWwgUGhlbm9t
ZW5hPC9rZXl3b3JkPjxrZXl3b3JkPkFuaW1hbHM8L2tleXdvcmQ+PGtleXdvcmQ+RGlldGFyeSBQ
cm90ZWluczwva2V5d29yZD48a2V5d29yZD5EaXNlYXNlIE1vZGVscywgQW5pbWFsPC9rZXl3b3Jk
PjxrZXl3b3JkPkdhc3Ryb2ludGVzdGluYWwgTWljcm9iaW9tZTwva2V5d29yZD48a2V5d29yZD5T
d2luZTwva2V5d29yZD48L2tleXdvcmRzPjxkYXRlcz48eWVhcj4yMDE5PC95ZWFyPjwvZGF0ZXM+
PHdvcmstdHlwZT5SZXZpZXc8L3dvcmstdHlwZT48dXJscz48cmVsYXRlZC11cmxzPjx1cmw+aHR0
cHM6Ly93d3cuc2NvcHVzLmNvbS9pbndhcmQvcmVjb3JkLnVyaT9laWQ9Mi1zMi4wLTg1MDc3NzQ0
MTQwJmFtcDtkb2k9MTAuMTE1NSUyZjIwMTklMmY2OTE2MTg5JmFtcDtwYXJ0bmVySUQ9NDAmYW1w
O21kNT1mNjc3OWE5ZjcxNDE2OTZiYzM0MzgyZmM0NzQwMDY5OWh0dHBzOi8vZG93bmxvYWRzLmhp
bmRhd2kuY29tL2pvdXJuYWxzL2JtcmkvMjAxOS82OTE2MTg5LnBkZjwvdXJsPjwvcmVsYXRlZC11
cmxzPjwvdXJscz48Y3VzdG9tNz42OTE2MTg5PC9jdXN0b203PjxlbGVjdHJvbmljLXJlc291cmNl
LW51bT4xMC4xMTU1LzIwMTkvNjkxNjE4OTwvZWxlY3Ryb25pYy1yZXNvdXJjZS1udW0+PHJlbW90
ZS1kYXRhYmFzZS1uYW1lPlNjb3B1czwvcmVtb3RlLWRhdGFiYXNlLW5hbWU+PGxhbmd1YWdlPkVu
Z2xpc2g8L2xhbmd1YWdlPjwvcmVjb3JkPjwvQ2l0ZT48L0VuZE5vdGU+AG==
</w:fldData>
        </w:fldChar>
      </w:r>
      <w:r w:rsidR="0026586A">
        <w:instrText xml:space="preserve"> ADDIN EN.CITE.DATA </w:instrText>
      </w:r>
      <w:r w:rsidR="0026586A">
        <w:fldChar w:fldCharType="end"/>
      </w:r>
      <w:r w:rsidR="002A4273">
        <w:fldChar w:fldCharType="separate"/>
      </w:r>
      <w:r w:rsidR="002A4273">
        <w:rPr>
          <w:noProof/>
        </w:rPr>
        <w:t>(</w:t>
      </w:r>
      <w:hyperlink w:anchor="_ENREF_44" w:tooltip="Gao, 2019 #642" w:history="1">
        <w:r w:rsidR="005F0597">
          <w:rPr>
            <w:noProof/>
          </w:rPr>
          <w:t>Gao et al., 2019</w:t>
        </w:r>
      </w:hyperlink>
      <w:r w:rsidR="002A4273">
        <w:rPr>
          <w:noProof/>
        </w:rPr>
        <w:t>)</w:t>
      </w:r>
      <w:r w:rsidR="002A4273">
        <w:fldChar w:fldCharType="end"/>
      </w:r>
      <w:r>
        <w:t xml:space="preserve">. However, lowering crude proteins </w:t>
      </w:r>
      <w:r w:rsidR="00B97386">
        <w:t>significantly</w:t>
      </w:r>
      <w:r>
        <w:t xml:space="preserve"> in feeds can typically affect productivity</w:t>
      </w:r>
      <w:r w:rsidR="00C15C58">
        <w:t xml:space="preserve">. Therefore, </w:t>
      </w:r>
      <w:r>
        <w:t xml:space="preserve">it is essential to balance the nutrition of piglets during weaning through increasing insoluble fibre and moderately fermentable carbohydrate intakes </w:t>
      </w:r>
      <w:r w:rsidR="002A4273">
        <w:fldChar w:fldCharType="begin"/>
      </w:r>
      <w:r w:rsidR="002A4273">
        <w:instrText xml:space="preserve"> ADDIN EN.CITE &lt;EndNote&gt;&lt;Cite&gt;&lt;Author&gt;Pluske&lt;/Author&gt;&lt;Year&gt;2013&lt;/Year&gt;&lt;RecNum&gt;604&lt;/RecNum&gt;&lt;DisplayText&gt;(Pluske, 2013)&lt;/DisplayText&gt;&lt;record&gt;&lt;rec-number&gt;604&lt;/rec-number&gt;&lt;foreign-keys&gt;&lt;key app="EN" db-id="99spxtxajxsasbefr95pf00rfrs00ep9ve2a" timestamp="1664736581"&gt;604&lt;/key&gt;&lt;/foreign-keys&gt;&lt;ref-type name="Journal Article"&gt;17&lt;/ref-type&gt;&lt;contributors&gt;&lt;authors&gt;&lt;author&gt;Pluske, J. R.&lt;/author&gt;&lt;/authors&gt;&lt;/contributors&gt;&lt;titles&gt;&lt;title&gt;Feed- and feed additives-related aspects of gut health and development in weanling pigs&lt;/title&gt;&lt;secondary-title&gt;Journal of Animal Science and Biotechnology&lt;/secondary-title&gt;&lt;short-title&gt;Feed- and feed additives-related aspects of gut health and development in weanling pigs&lt;/short-title&gt;&lt;/titles&gt;&lt;periodical&gt;&lt;full-title&gt;Journal of Animal Science and Biotechnology&lt;/full-title&gt;&lt;/periodical&gt;&lt;volume&gt;4&lt;/volume&gt;&lt;number&gt;1&lt;/number&gt;&lt;keywords&gt;&lt;keyword&gt;Antibiotics&lt;/keyword&gt;&lt;keyword&gt;Antimicrobials&lt;/keyword&gt;&lt;keyword&gt;Nutrition&lt;/keyword&gt;&lt;keyword&gt;Pigs&lt;/keyword&gt;&lt;keyword&gt;Post-weaning diarrhoea&lt;/keyword&gt;&lt;keyword&gt;Weaning&lt;/keyword&gt;&lt;/keywords&gt;&lt;dates&gt;&lt;year&gt;2013&lt;/year&gt;&lt;/dates&gt;&lt;work-type&gt;Review&lt;/work-type&gt;&lt;urls&gt;&lt;related-urls&gt;&lt;url&gt;https://www.scopus.com/inward/record.uri?eid=2-s2.0-84892815773&amp;amp;doi=10.1186%2f2049-1891-4-1&amp;amp;partnerID=40&amp;amp;md5=d268b9b111cc13d0571d4e1913541377https://jasbsci.biomedcentral.com/track/pdf/10.1186/2049-1891-4-1.pdf&lt;/url&gt;&lt;/related-urls&gt;&lt;/urls&gt;&lt;custom7&gt;1&lt;/custom7&gt;&lt;electronic-resource-num&gt;10.1186/2049-1891-4-1&lt;/electronic-resource-num&gt;&lt;remote-database-name&gt;Scopus&lt;/remote-database-name&gt;&lt;language&gt;English&lt;/language&gt;&lt;/record&gt;&lt;/Cite&gt;&lt;/EndNote&gt;</w:instrText>
      </w:r>
      <w:r w:rsidR="002A4273">
        <w:fldChar w:fldCharType="separate"/>
      </w:r>
      <w:r w:rsidR="002A4273">
        <w:rPr>
          <w:noProof/>
        </w:rPr>
        <w:t>(</w:t>
      </w:r>
      <w:hyperlink w:anchor="_ENREF_111" w:tooltip="Pluske, 2013 #604" w:history="1">
        <w:r w:rsidR="005F0597">
          <w:rPr>
            <w:noProof/>
          </w:rPr>
          <w:t>Pluske, 2013</w:t>
        </w:r>
      </w:hyperlink>
      <w:r w:rsidR="002A4273">
        <w:rPr>
          <w:noProof/>
        </w:rPr>
        <w:t>)</w:t>
      </w:r>
      <w:r w:rsidR="002A4273">
        <w:fldChar w:fldCharType="end"/>
      </w:r>
      <w:r>
        <w:t xml:space="preserve">. This would help divert nitrogen from urine to faeces and provide a more preferred substrate for microbial fermentation over proteins. The overall aim is to reduce </w:t>
      </w:r>
      <w:r w:rsidR="007A18F5">
        <w:t xml:space="preserve">the </w:t>
      </w:r>
      <w:r>
        <w:t>generation of protein fermentation metabolites</w:t>
      </w:r>
      <w:r w:rsidR="007A18F5">
        <w:t xml:space="preserve"> and</w:t>
      </w:r>
      <w:r>
        <w:t xml:space="preserve"> maintain </w:t>
      </w:r>
      <w:r w:rsidR="007A18F5">
        <w:t xml:space="preserve">a </w:t>
      </w:r>
      <w:r>
        <w:t>healthy microbial community in the gut environment</w:t>
      </w:r>
      <w:r w:rsidR="0020789A">
        <w:t>,</w:t>
      </w:r>
      <w:r>
        <w:t xml:space="preserve"> preventing </w:t>
      </w:r>
      <w:r w:rsidR="0020789A">
        <w:t>PWD</w:t>
      </w:r>
      <w:r w:rsidR="00745F2C">
        <w:t xml:space="preserve"> </w:t>
      </w:r>
      <w:r w:rsidR="00745F2C">
        <w:fldChar w:fldCharType="begin"/>
      </w:r>
      <w:r w:rsidR="00745F2C">
        <w:instrText xml:space="preserve"> ADDIN EN.CITE &lt;EndNote&gt;&lt;Cite&gt;&lt;Author&gt;Wang&lt;/Author&gt;&lt;Year&gt;2018&lt;/Year&gt;&lt;RecNum&gt;874&lt;/RecNum&gt;&lt;DisplayText&gt;(Wang et al., 2018)&lt;/DisplayText&gt;&lt;record&gt;&lt;rec-number&gt;874&lt;/rec-number&gt;&lt;foreign-keys&gt;&lt;key app="EN" db-id="99spxtxajxsasbefr95pf00rfrs00ep9ve2a" timestamp="1666643967"&gt;874&lt;/key&gt;&lt;key app="ENWeb" db-id=""&gt;0&lt;/key&gt;&lt;/foreign-keys&gt;&lt;ref-type name="Journal Article"&gt;17&lt;/ref-type&gt;&lt;contributors&gt;&lt;authors&gt;&lt;author&gt;Wang, Yuming&lt;/author&gt;&lt;author&gt;Zhou, Junyan&lt;/author&gt;&lt;author&gt;Wang, Gang&lt;/author&gt;&lt;author&gt;Cai, Shuang&lt;/author&gt;&lt;author&gt;Zeng, Xiangfang&lt;/author&gt;&lt;author&gt;Qiao, Shiyan&lt;/author&gt;&lt;/authors&gt;&lt;/contributors&gt;&lt;titles&gt;&lt;title&gt;Advances in low-protein diets for swine&lt;/title&gt;&lt;secondary-title&gt;Journal of Animal Science and Biotechnology&lt;/secondary-title&gt;&lt;/titles&gt;&lt;periodical&gt;&lt;full-title&gt;Journal of Animal Science and Biotechnology&lt;/full-title&gt;&lt;/periodical&gt;&lt;volume&gt;9&lt;/volume&gt;&lt;number&gt;1&lt;/number&gt;&lt;dates&gt;&lt;year&gt;2018&lt;/year&gt;&lt;pub-dates&gt;&lt;date&gt;2018-12-01&lt;/date&gt;&lt;/pub-dates&gt;&lt;/dates&gt;&lt;publisher&gt;Springer Science and Business Media LLC&lt;/publisher&gt;&lt;isbn&gt;2049-1891&lt;/isbn&gt;&lt;urls&gt;&lt;related-urls&gt;&lt;url&gt;https://www.ncbi.nlm.nih.gov/pmc/articles/PMC6052556&lt;/url&gt;&lt;/related-urls&gt;&lt;/urls&gt;&lt;electronic-resource-num&gt;10.1186/s40104-018-0276-7&lt;/electronic-resource-num&gt;&lt;access-date&gt;2022-10-24T18:11:52&lt;/access-date&gt;&lt;/record&gt;&lt;/Cite&gt;&lt;/EndNote&gt;</w:instrText>
      </w:r>
      <w:r w:rsidR="00745F2C">
        <w:fldChar w:fldCharType="separate"/>
      </w:r>
      <w:r w:rsidR="00745F2C">
        <w:rPr>
          <w:noProof/>
        </w:rPr>
        <w:t>(</w:t>
      </w:r>
      <w:hyperlink w:anchor="_ENREF_147" w:tooltip="Wang, 2018 #874" w:history="1">
        <w:r w:rsidR="005F0597">
          <w:rPr>
            <w:noProof/>
          </w:rPr>
          <w:t>Wang et al., 2018</w:t>
        </w:r>
      </w:hyperlink>
      <w:r w:rsidR="00745F2C">
        <w:rPr>
          <w:noProof/>
        </w:rPr>
        <w:t>)</w:t>
      </w:r>
      <w:r w:rsidR="00745F2C">
        <w:fldChar w:fldCharType="end"/>
      </w:r>
      <w:r w:rsidR="00745F2C">
        <w:t xml:space="preserve">. </w:t>
      </w:r>
      <w:r>
        <w:t xml:space="preserve">Also, supplementation of low crude protein diets with sources of branched-chain amino acids could reduce protein metabolites and </w:t>
      </w:r>
      <w:r w:rsidR="00523882">
        <w:t xml:space="preserve">the </w:t>
      </w:r>
      <w:r>
        <w:t xml:space="preserve">concomitant impact on gut microbiome profiles, which is beneficial in reducing the prevalence of </w:t>
      </w:r>
      <w:r w:rsidR="0082475D">
        <w:t>PWD</w:t>
      </w:r>
      <w:r>
        <w:t xml:space="preserve"> in pigs</w:t>
      </w:r>
      <w:r w:rsidR="00745F2C">
        <w:t xml:space="preserve"> </w:t>
      </w:r>
      <w:r w:rsidR="00745F2C">
        <w:fldChar w:fldCharType="begin"/>
      </w:r>
      <w:r w:rsidR="00745F2C">
        <w:instrText xml:space="preserve"> ADDIN EN.CITE &lt;EndNote&gt;&lt;Cite&gt;&lt;Author&gt;Spring&lt;/Author&gt;&lt;Year&gt;2020&lt;/Year&gt;&lt;RecNum&gt;875&lt;/RecNum&gt;&lt;DisplayText&gt;(Spring et al., 2020)&lt;/DisplayText&gt;&lt;record&gt;&lt;rec-number&gt;875&lt;/rec-number&gt;&lt;foreign-keys&gt;&lt;key app="EN" db-id="99spxtxajxsasbefr95pf00rfrs00ep9ve2a" timestamp="1666643971"&gt;875&lt;/key&gt;&lt;key app="ENWeb" db-id=""&gt;0&lt;/key&gt;&lt;/foreign-keys&gt;&lt;ref-type name="Journal Article"&gt;17&lt;/ref-type&gt;&lt;contributors&gt;&lt;authors&gt;&lt;author&gt;Spring, Shelby&lt;/author&gt;&lt;author&gt;Premathilake, Hasitha&lt;/author&gt;&lt;author&gt;Desilva, Udaya&lt;/author&gt;&lt;author&gt;Shili, Cedrick&lt;/author&gt;&lt;author&gt;Carter, Scott&lt;/author&gt;&lt;author&gt;Pezeshki, Adel&lt;/author&gt;&lt;/authors&gt;&lt;/contributors&gt;&lt;titles&gt;&lt;title&gt;Low Protein-High Carbohydrate Diets Alter Energy Balance, Gut Microbiota Composition and Blood Metabolomics Profile in Young Pigs&lt;/title&gt;&lt;secondary-title&gt;Scientific Reports&lt;/secondary-title&gt;&lt;/titles&gt;&lt;periodical&gt;&lt;full-title&gt;Scientific Reports&lt;/full-title&gt;&lt;/periodical&gt;&lt;volume&gt;10&lt;/volume&gt;&lt;number&gt;1&lt;/number&gt;&lt;dates&gt;&lt;year&gt;2020&lt;/year&gt;&lt;pub-dates&gt;&lt;date&gt;2020-12-01&lt;/date&gt;&lt;/pub-dates&gt;&lt;/dates&gt;&lt;publisher&gt;Springer Science and Business Media LLC&lt;/publisher&gt;&lt;isbn&gt;2045-2322&lt;/isbn&gt;&lt;urls&gt;&lt;/urls&gt;&lt;electronic-resource-num&gt;10.1038/s41598-020-60150-y&lt;/electronic-resource-num&gt;&lt;access-date&gt;2022-10-24T18:12:37&lt;/access-date&gt;&lt;/record&gt;&lt;/Cite&gt;&lt;/EndNote&gt;</w:instrText>
      </w:r>
      <w:r w:rsidR="00745F2C">
        <w:fldChar w:fldCharType="separate"/>
      </w:r>
      <w:r w:rsidR="00745F2C">
        <w:rPr>
          <w:noProof/>
        </w:rPr>
        <w:t>(</w:t>
      </w:r>
      <w:hyperlink w:anchor="_ENREF_128" w:tooltip="Spring, 2020 #875" w:history="1">
        <w:r w:rsidR="005F0597">
          <w:rPr>
            <w:noProof/>
          </w:rPr>
          <w:t>Spring et al., 2020</w:t>
        </w:r>
      </w:hyperlink>
      <w:r w:rsidR="00745F2C">
        <w:rPr>
          <w:noProof/>
        </w:rPr>
        <w:t>)</w:t>
      </w:r>
      <w:r w:rsidR="00745F2C">
        <w:fldChar w:fldCharType="end"/>
      </w:r>
      <w:r w:rsidR="00745F2C">
        <w:t>.</w:t>
      </w:r>
    </w:p>
    <w:p w14:paraId="66F4D2AA" w14:textId="20107932" w:rsidR="00161948" w:rsidRDefault="00161948" w:rsidP="00B4537B">
      <w:pPr>
        <w:spacing w:line="276" w:lineRule="auto"/>
      </w:pPr>
    </w:p>
    <w:p w14:paraId="51FC71FF" w14:textId="77777777" w:rsidR="0072038D" w:rsidRDefault="0072038D" w:rsidP="00280D6B">
      <w:pPr>
        <w:pStyle w:val="Heading2"/>
      </w:pPr>
      <w:bookmarkStart w:id="41" w:name="_Toc113219395"/>
      <w:bookmarkStart w:id="42" w:name="_Toc124787492"/>
      <w:r w:rsidRPr="00041B09">
        <w:t>Alternative protein sources</w:t>
      </w:r>
      <w:bookmarkEnd w:id="41"/>
      <w:bookmarkEnd w:id="42"/>
      <w:r w:rsidRPr="00041B09">
        <w:t xml:space="preserve">  </w:t>
      </w:r>
    </w:p>
    <w:p w14:paraId="5CAE2D49" w14:textId="1578056C" w:rsidR="0072038D" w:rsidRDefault="0072038D" w:rsidP="00B4537B">
      <w:pPr>
        <w:spacing w:line="276" w:lineRule="auto"/>
      </w:pPr>
      <w:r>
        <w:t xml:space="preserve">Protein levels are important factors </w:t>
      </w:r>
      <w:r w:rsidR="00A1071E">
        <w:t>in</w:t>
      </w:r>
      <w:r>
        <w:t xml:space="preserve"> control</w:t>
      </w:r>
      <w:r w:rsidR="00A1071E">
        <w:t>ling</w:t>
      </w:r>
      <w:r>
        <w:t xml:space="preserve"> </w:t>
      </w:r>
      <w:r w:rsidR="0082475D">
        <w:t>PWD</w:t>
      </w:r>
      <w:r>
        <w:t>, maintain</w:t>
      </w:r>
      <w:r w:rsidR="002C1889">
        <w:t>ing</w:t>
      </w:r>
      <w:r>
        <w:t xml:space="preserve"> healthy piglets and improv</w:t>
      </w:r>
      <w:r w:rsidR="002C1889">
        <w:t>ing</w:t>
      </w:r>
      <w:r>
        <w:t xml:space="preserve"> productivity</w:t>
      </w:r>
      <w:r w:rsidR="002C1889">
        <w:t>,</w:t>
      </w:r>
      <w:r>
        <w:t xml:space="preserve"> as discussed in the previous section. The need to provide a cheap and accessible protein to pigs has created an over</w:t>
      </w:r>
      <w:r w:rsidR="002C1889">
        <w:t>-</w:t>
      </w:r>
      <w:r>
        <w:t>dependence on soyabean meal as a protein source for pig feeds. It has also created an unnecessary competition in food, biofuel, and bioprocessing industries, which ha</w:t>
      </w:r>
      <w:r w:rsidR="0082475D">
        <w:t>ve</w:t>
      </w:r>
      <w:r>
        <w:t xml:space="preserve"> resulted in a continual rising cost of pig feeds and a reliance on importation in the UK and EU. Furthermore, soyabean is often obtained from genetically modified cultivars, which may be a concern for consumers who prefer organic production </w:t>
      </w:r>
      <w:r w:rsidR="007E5016">
        <w:fldChar w:fldCharType="begin"/>
      </w:r>
      <w:r w:rsidR="0026586A">
        <w:instrText xml:space="preserve"> ADDIN EN.CITE &lt;EndNote&gt;&lt;Cite&gt;&lt;Author&gt;Babatunde&lt;/Author&gt;&lt;Year&gt;2021&lt;/Year&gt;&lt;RecNum&gt;58&lt;/RecNum&gt;&lt;DisplayText&gt;(Babatunde et al., 2021)&lt;/DisplayText&gt;&lt;record&gt;&lt;rec-number&gt;58&lt;/rec-number&gt;&lt;foreign-keys&gt;&lt;key app="EN" db-id="99spxtxajxsasbefr95pf00rfrs00ep9ve2a" timestamp="1657231785"&gt;58&lt;/key&gt;&lt;/foreign-keys&gt;&lt;ref-type name="Journal Article"&gt;17&lt;/ref-type&gt;&lt;contributors&gt;&lt;authors&gt;&lt;author&gt;Babatunde, O. O.&lt;/author&gt;&lt;author&gt;Park, C. S.&lt;/author&gt;&lt;author&gt;Adeola, O.&lt;/author&gt;&lt;/authors&gt;&lt;/contributors&gt;&lt;titles&gt;&lt;title&gt;Nutritional potentials of atypical feed ingredients for broiler chickens and pigs&lt;/title&gt;&lt;secondary-title&gt;Animals&lt;/secondary-title&gt;&lt;short-title&gt;Nutritional potentials of atypical feed ingredients for broiler chickens and pigs&lt;/short-title&gt;&lt;/titles&gt;&lt;periodical&gt;&lt;full-title&gt;Animals&lt;/full-title&gt;&lt;/periodical&gt;&lt;volume&gt;11&lt;/volume&gt;&lt;number&gt;5&lt;/number&gt;&lt;keywords&gt;&lt;keyword&gt;Broiler chickens&lt;/keyword&gt;&lt;keyword&gt;Diets&lt;/keyword&gt;&lt;keyword&gt;Nutritional potentials&lt;/keyword&gt;&lt;keyword&gt;Pigs&lt;/keyword&gt;&lt;keyword&gt;Uncommon feed ingredients&lt;/keyword&gt;&lt;keyword&gt;animal experiment&lt;/keyword&gt;&lt;keyword&gt;animal food&lt;/keyword&gt;&lt;keyword&gt;barley&lt;/keyword&gt;&lt;keyword&gt;broiler&lt;/keyword&gt;&lt;keyword&gt;development&lt;/keyword&gt;&lt;keyword&gt;feeding&lt;/keyword&gt;&lt;keyword&gt;nonhuman&lt;/keyword&gt;&lt;keyword&gt;North America&lt;/keyword&gt;&lt;keyword&gt;nutrient&lt;/keyword&gt;&lt;keyword&gt;nutrition&lt;/keyword&gt;&lt;keyword&gt;oilseed&lt;/keyword&gt;&lt;keyword&gt;pig&lt;/keyword&gt;&lt;keyword&gt;rapeseed meal&lt;/keyword&gt;&lt;keyword&gt;review&lt;/keyword&gt;&lt;keyword&gt;soybean meal&lt;/keyword&gt;&lt;keyword&gt;wheat&lt;/keyword&gt;&lt;/keywords&gt;&lt;dates&gt;&lt;year&gt;2021&lt;/year&gt;&lt;/dates&gt;&lt;work-type&gt;Review&lt;/work-type&gt;&lt;urls&gt;&lt;related-urls&gt;&lt;url&gt;https://www.scopus.com/inward/record.uri?eid=2-s2.0-85104381486&amp;amp;doi=10.3390%2fani11051196&amp;amp;partnerID=40&amp;amp;md5=671bf2e9436cc2242f534ca38ba35dae&lt;/url&gt;&lt;url&gt;https://mdpi-res.com/d_attachment/animals/animals-11-01196/article_deploy/animals-11-01196-v2.pdf?version=1620282547&lt;/url&gt;&lt;/related-urls&gt;&lt;/urls&gt;&lt;custom7&gt;1196&lt;/custom7&gt;&lt;electronic-resource-num&gt;10.3390/ani11051196&lt;/electronic-resource-num&gt;&lt;remote-database-name&gt;Scopus&lt;/remote-database-name&gt;&lt;language&gt;English&lt;/language&gt;&lt;/record&gt;&lt;/Cite&gt;&lt;/EndNote&gt;</w:instrText>
      </w:r>
      <w:r w:rsidR="007E5016">
        <w:fldChar w:fldCharType="separate"/>
      </w:r>
      <w:r w:rsidR="007E5016">
        <w:rPr>
          <w:noProof/>
        </w:rPr>
        <w:t>(</w:t>
      </w:r>
      <w:hyperlink w:anchor="_ENREF_11" w:tooltip="Babatunde, 2021 #58" w:history="1">
        <w:r w:rsidR="005F0597">
          <w:rPr>
            <w:noProof/>
          </w:rPr>
          <w:t>Babatunde et al., 2021</w:t>
        </w:r>
      </w:hyperlink>
      <w:r w:rsidR="007E5016">
        <w:rPr>
          <w:noProof/>
        </w:rPr>
        <w:t>)</w:t>
      </w:r>
      <w:r w:rsidR="007E5016">
        <w:fldChar w:fldCharType="end"/>
      </w:r>
      <w:r>
        <w:t>. In addition, soyabeans contain anti</w:t>
      </w:r>
      <w:r w:rsidR="00E36B5E">
        <w:t>-</w:t>
      </w:r>
      <w:r>
        <w:t>nutritional factors such as p</w:t>
      </w:r>
      <w:r w:rsidRPr="00D31244">
        <w:t>rotease inhibitor</w:t>
      </w:r>
      <w:r w:rsidR="0056040D">
        <w:t>s</w:t>
      </w:r>
      <w:r w:rsidRPr="00D31244">
        <w:t xml:space="preserve"> or trypsin inhibitor</w:t>
      </w:r>
      <w:r w:rsidR="0056040D">
        <w:t>s</w:t>
      </w:r>
      <w:r w:rsidRPr="00D31244">
        <w:t xml:space="preserve"> (TI)</w:t>
      </w:r>
      <w:r w:rsidR="00677A59">
        <w:t>,</w:t>
      </w:r>
      <w:r w:rsidRPr="00D31244">
        <w:t xml:space="preserve"> </w:t>
      </w:r>
      <w:r>
        <w:t xml:space="preserve">which </w:t>
      </w:r>
      <w:r w:rsidRPr="00D31244">
        <w:t xml:space="preserve">inhibit the activity of enzymes that digest protein in the digestive tract </w:t>
      </w:r>
      <w:r>
        <w:t xml:space="preserve">of the pig. </w:t>
      </w:r>
      <w:r w:rsidR="009D38E5">
        <w:t xml:space="preserve">Thus, </w:t>
      </w:r>
      <w:r w:rsidR="00F075DD">
        <w:t>to improve the nutritional content of soya, levels of trypsin and other enzyme inhibitors can be reduced through various processing methods such as</w:t>
      </w:r>
      <w:r w:rsidR="00AE53BF" w:rsidRPr="00AE53BF">
        <w:t xml:space="preserve"> </w:t>
      </w:r>
      <w:r w:rsidR="00AE53BF">
        <w:t>dehulling, soaking, boiling, roasting, autoclaving, microni</w:t>
      </w:r>
      <w:r w:rsidR="00FC6EE1">
        <w:t>s</w:t>
      </w:r>
      <w:r w:rsidR="00AE53BF">
        <w:t>ation, microwave cooking, extrusion cooking, fermentation and germination</w:t>
      </w:r>
      <w:r w:rsidR="003D4BA1">
        <w:t xml:space="preserve"> </w:t>
      </w:r>
      <w:r w:rsidR="007F6732">
        <w:fldChar w:fldCharType="begin"/>
      </w:r>
      <w:r w:rsidR="007F6732">
        <w:instrText xml:space="preserve"> ADDIN EN.CITE &lt;EndNote&gt;&lt;Cite&gt;&lt;Author&gt;Shi&lt;/Author&gt;&lt;Year&gt;2017&lt;/Year&gt;&lt;RecNum&gt;951&lt;/RecNum&gt;&lt;DisplayText&gt;(Shi et al., 2017)&lt;/DisplayText&gt;&lt;record&gt;&lt;rec-number&gt;951&lt;/rec-number&gt;&lt;foreign-keys&gt;&lt;key app="EN" db-id="99spxtxajxsasbefr95pf00rfrs00ep9ve2a" timestamp="1671585011"&gt;951&lt;/key&gt;&lt;/foreign-keys&gt;&lt;ref-type name="Journal Article"&gt;17&lt;/ref-type&gt;&lt;contributors&gt;&lt;authors&gt;&lt;author&gt;Shi, Lan&lt;/author&gt;&lt;author&gt;Mu, Kaiwen&lt;/author&gt;&lt;author&gt;Arntfield, Susan D.&lt;/author&gt;&lt;author&gt;Nickerson, Michael T.&lt;/author&gt;&lt;/authors&gt;&lt;/contributors&gt;&lt;titles&gt;&lt;title&gt;Changes in levels of enzyme inhibitors during soaking and cooking for pulses available in Canada&lt;/title&gt;&lt;secondary-title&gt;Journal of Food Science and Technology&lt;/secondary-title&gt;&lt;/titles&gt;&lt;periodical&gt;&lt;full-title&gt;Journal of Food Science and Technology&lt;/full-title&gt;&lt;/periodical&gt;&lt;pages&gt;1014-1022&lt;/pages&gt;&lt;volume&gt;54&lt;/volume&gt;&lt;number&gt;4&lt;/number&gt;&lt;dates&gt;&lt;year&gt;2017&lt;/year&gt;&lt;/dates&gt;&lt;publisher&gt;Springer Science and Business Media LLC&lt;/publisher&gt;&lt;isbn&gt;0022-1155&lt;/isbn&gt;&lt;urls&gt;&lt;related-urls&gt;&lt;url&gt;https://dx.doi.org/10.1007/s13197-017-2519-6&lt;/url&gt;&lt;/related-urls&gt;&lt;/urls&gt;&lt;electronic-resource-num&gt;10.1007/s13197-017-2519-6&lt;/electronic-resource-num&gt;&lt;/record&gt;&lt;/Cite&gt;&lt;/EndNote&gt;</w:instrText>
      </w:r>
      <w:r w:rsidR="007F6732">
        <w:fldChar w:fldCharType="separate"/>
      </w:r>
      <w:r w:rsidR="007F6732">
        <w:rPr>
          <w:noProof/>
        </w:rPr>
        <w:t>(</w:t>
      </w:r>
      <w:hyperlink w:anchor="_ENREF_124" w:tooltip="Shi, 2017 #951" w:history="1">
        <w:r w:rsidR="005F0597">
          <w:rPr>
            <w:noProof/>
          </w:rPr>
          <w:t>Shi et al., 2017</w:t>
        </w:r>
      </w:hyperlink>
      <w:r w:rsidR="007F6732">
        <w:rPr>
          <w:noProof/>
        </w:rPr>
        <w:t>)</w:t>
      </w:r>
      <w:r w:rsidR="007F6732">
        <w:fldChar w:fldCharType="end"/>
      </w:r>
      <w:r w:rsidR="00AE53BF">
        <w:t>.</w:t>
      </w:r>
      <w:r w:rsidR="00362DBE">
        <w:t xml:space="preserve"> </w:t>
      </w:r>
      <w:r w:rsidR="004C6C14">
        <w:t xml:space="preserve">For example, </w:t>
      </w:r>
      <w:r w:rsidR="009D38E5" w:rsidRPr="009D38E5">
        <w:t>extrusion</w:t>
      </w:r>
      <w:r w:rsidR="004C6C14">
        <w:t xml:space="preserve"> ha</w:t>
      </w:r>
      <w:r w:rsidR="00FC6EE1">
        <w:t>s</w:t>
      </w:r>
      <w:r w:rsidR="004C6C14">
        <w:t xml:space="preserve"> been shown to de</w:t>
      </w:r>
      <w:r w:rsidR="00202877">
        <w:t>stroy over 90%</w:t>
      </w:r>
      <w:r w:rsidR="004C6C14">
        <w:t xml:space="preserve"> </w:t>
      </w:r>
      <w:r w:rsidR="00FC6EE1">
        <w:t xml:space="preserve">of </w:t>
      </w:r>
      <w:r w:rsidR="004C6C14">
        <w:t>trypsin inhibitor</w:t>
      </w:r>
      <w:r w:rsidR="00202877">
        <w:t xml:space="preserve"> activity in soya</w:t>
      </w:r>
      <w:r w:rsidR="007F6732">
        <w:t xml:space="preserve"> </w:t>
      </w:r>
      <w:r w:rsidR="007F6732">
        <w:fldChar w:fldCharType="begin"/>
      </w:r>
      <w:r w:rsidR="007F6732">
        <w:instrText xml:space="preserve"> ADDIN EN.CITE &lt;EndNote&gt;&lt;Cite&gt;&lt;Author&gt;Romarheim&lt;/Author&gt;&lt;Year&gt;2005&lt;/Year&gt;&lt;RecNum&gt;952&lt;/RecNum&gt;&lt;DisplayText&gt;(Romarheim et al., 2005)&lt;/DisplayText&gt;&lt;record&gt;&lt;rec-number&gt;952&lt;/rec-number&gt;&lt;foreign-keys&gt;&lt;key app="EN" db-id="99spxtxajxsasbefr95pf00rfrs00ep9ve2a" timestamp="1671585241"&gt;952&lt;/key&gt;&lt;/foreign-keys&gt;&lt;ref-type name="Journal Article"&gt;17&lt;/ref-type&gt;&lt;contributors&gt;&lt;authors&gt;&lt;author&gt;Romarheim, Odd Helge&lt;/author&gt;&lt;author&gt;Aslaksen, Morten A.&lt;/author&gt;&lt;author&gt;Storebakken, Trond&lt;/author&gt;&lt;author&gt;Krogdahl, Åshild&lt;/author&gt;&lt;author&gt;Skrede, Anders&lt;/author&gt;&lt;/authors&gt;&lt;/contributors&gt;&lt;titles&gt;&lt;title&gt;Effect of extrusion on trypsin inhibitor activity and nutrient digestibility of diets based on fish meal, soybean meal and white flakes&lt;/title&gt;&lt;secondary-title&gt;Archives of Animal Nutrition&lt;/secondary-title&gt;&lt;/titles&gt;&lt;periodical&gt;&lt;full-title&gt;Archives of Animal Nutrition&lt;/full-title&gt;&lt;/periodical&gt;&lt;pages&gt;365-375&lt;/pages&gt;&lt;volume&gt;59&lt;/volume&gt;&lt;number&gt;6&lt;/number&gt;&lt;dates&gt;&lt;year&gt;2005&lt;/year&gt;&lt;pub-dates&gt;&lt;date&gt;2005/12/01&lt;/date&gt;&lt;/pub-dates&gt;&lt;/dates&gt;&lt;publisher&gt;Taylor &amp;amp; Francis&lt;/publisher&gt;&lt;isbn&gt;1745-039X&lt;/isbn&gt;&lt;urls&gt;&lt;related-urls&gt;&lt;url&gt;https://doi.org/10.1080/17450390500352897&lt;/url&gt;&lt;/related-urls&gt;&lt;/urls&gt;&lt;electronic-resource-num&gt;10.1080/17450390500352897&lt;/electronic-resource-num&gt;&lt;/record&gt;&lt;/Cite&gt;&lt;/EndNote&gt;</w:instrText>
      </w:r>
      <w:r w:rsidR="007F6732">
        <w:fldChar w:fldCharType="separate"/>
      </w:r>
      <w:r w:rsidR="007F6732">
        <w:rPr>
          <w:noProof/>
        </w:rPr>
        <w:t>(</w:t>
      </w:r>
      <w:hyperlink w:anchor="_ENREF_120" w:tooltip="Romarheim, 2005 #952" w:history="1">
        <w:r w:rsidR="005F0597">
          <w:rPr>
            <w:noProof/>
          </w:rPr>
          <w:t>Romarheim et al., 2005</w:t>
        </w:r>
      </w:hyperlink>
      <w:r w:rsidR="007F6732">
        <w:rPr>
          <w:noProof/>
        </w:rPr>
        <w:t>)</w:t>
      </w:r>
      <w:r w:rsidR="007F6732">
        <w:fldChar w:fldCharType="end"/>
      </w:r>
      <w:r w:rsidR="00202877">
        <w:t>.</w:t>
      </w:r>
      <w:r w:rsidR="004C6C14">
        <w:t xml:space="preserve"> </w:t>
      </w:r>
      <w:r>
        <w:t xml:space="preserve">These </w:t>
      </w:r>
      <w:r w:rsidR="00AE53BF">
        <w:t>enzyme inhibitors</w:t>
      </w:r>
      <w:r>
        <w:t xml:space="preserve"> affect the pig’s digestion contributing to diarrhoea. These issues have triggered the need for alternative sources of protein to cater for the growing needs of the swine industry. Since many farmers procure their feeds commercially, </w:t>
      </w:r>
      <w:r w:rsidR="00C15C58">
        <w:t>little</w:t>
      </w:r>
      <w:r>
        <w:t xml:space="preserve"> emphasis </w:t>
      </w:r>
      <w:r w:rsidR="0FEE1BAB">
        <w:t>is given to</w:t>
      </w:r>
      <w:r>
        <w:t xml:space="preserve"> alternative source</w:t>
      </w:r>
      <w:r w:rsidR="00D216D7">
        <w:t>s</w:t>
      </w:r>
      <w:r>
        <w:t xml:space="preserve"> of proteins in this assessment</w:t>
      </w:r>
      <w:r w:rsidR="00D216D7">
        <w:t>,</w:t>
      </w:r>
      <w:r>
        <w:t xml:space="preserve"> </w:t>
      </w:r>
      <w:r w:rsidR="60C97067">
        <w:t>with</w:t>
      </w:r>
      <w:r>
        <w:t xml:space="preserve"> </w:t>
      </w:r>
      <w:r w:rsidR="60C97067">
        <w:t xml:space="preserve">the </w:t>
      </w:r>
      <w:r w:rsidR="786D8076">
        <w:t>f</w:t>
      </w:r>
      <w:r>
        <w:t>ocus</w:t>
      </w:r>
      <w:r w:rsidR="40AA960A">
        <w:t>, instead,</w:t>
      </w:r>
      <w:r>
        <w:t xml:space="preserve"> on readily sourced ingredients and their generalised nutritional potentials as </w:t>
      </w:r>
      <w:r w:rsidR="00D216D7">
        <w:t xml:space="preserve">an </w:t>
      </w:r>
      <w:r>
        <w:t>alternative to soyabean in feeds during the post</w:t>
      </w:r>
      <w:r w:rsidR="00014B62">
        <w:t>-</w:t>
      </w:r>
      <w:r>
        <w:t xml:space="preserve">weaning stage in pigs. </w:t>
      </w:r>
    </w:p>
    <w:p w14:paraId="210C27B5" w14:textId="07F4778F" w:rsidR="0072038D" w:rsidRDefault="0072038D" w:rsidP="00B4537B">
      <w:pPr>
        <w:spacing w:line="276" w:lineRule="auto"/>
      </w:pPr>
      <w:r>
        <w:t xml:space="preserve">To set a foundation for comparison, it is important to understand that the nutritional composition of a soyabean meal is an attractive source of protein in pigs and </w:t>
      </w:r>
      <w:r w:rsidR="43F5C484">
        <w:t xml:space="preserve">a </w:t>
      </w:r>
      <w:r>
        <w:t>potential reason why alternative replacement are needed. Soyabean meals are rich in limiting amino acids lysine, threonine and tryptophan and are generally low in other food source</w:t>
      </w:r>
      <w:r w:rsidR="00EA12EA">
        <w:t>s</w:t>
      </w:r>
      <w:r>
        <w:t xml:space="preserve"> such as cereal </w:t>
      </w:r>
      <w:r w:rsidR="00924CCD">
        <w:fldChar w:fldCharType="begin"/>
      </w:r>
      <w:r w:rsidR="0026586A">
        <w:instrText xml:space="preserve"> ADDIN EN.CITE &lt;EndNote&gt;&lt;Cite&gt;&lt;Author&gt;Babatunde&lt;/Author&gt;&lt;Year&gt;2021&lt;/Year&gt;&lt;RecNum&gt;58&lt;/RecNum&gt;&lt;DisplayText&gt;(Babatunde et al., 2021)&lt;/DisplayText&gt;&lt;record&gt;&lt;rec-number&gt;58&lt;/rec-number&gt;&lt;foreign-keys&gt;&lt;key app="EN" db-id="99spxtxajxsasbefr95pf00rfrs00ep9ve2a" timestamp="1657231785"&gt;58&lt;/key&gt;&lt;/foreign-keys&gt;&lt;ref-type name="Journal Article"&gt;17&lt;/ref-type&gt;&lt;contributors&gt;&lt;authors&gt;&lt;author&gt;Babatunde, O. O.&lt;/author&gt;&lt;author&gt;Park, C. S.&lt;/author&gt;&lt;author&gt;Adeola, O.&lt;/author&gt;&lt;/authors&gt;&lt;/contributors&gt;&lt;titles&gt;&lt;title&gt;Nutritional potentials of atypical feed ingredients for broiler chickens and pigs&lt;/title&gt;&lt;secondary-title&gt;Animals&lt;/secondary-title&gt;&lt;short-title&gt;Nutritional potentials of atypical feed ingredients for broiler chickens and pigs&lt;/short-title&gt;&lt;/titles&gt;&lt;periodical&gt;&lt;full-title&gt;Animals&lt;/full-title&gt;&lt;/periodical&gt;&lt;volume&gt;11&lt;/volume&gt;&lt;number&gt;5&lt;/number&gt;&lt;keywords&gt;&lt;keyword&gt;Broiler chickens&lt;/keyword&gt;&lt;keyword&gt;Diets&lt;/keyword&gt;&lt;keyword&gt;Nutritional potentials&lt;/keyword&gt;&lt;keyword&gt;Pigs&lt;/keyword&gt;&lt;keyword&gt;Uncommon feed ingredients&lt;/keyword&gt;&lt;keyword&gt;animal experiment&lt;/keyword&gt;&lt;keyword&gt;animal food&lt;/keyword&gt;&lt;keyword&gt;barley&lt;/keyword&gt;&lt;keyword&gt;broiler&lt;/keyword&gt;&lt;keyword&gt;development&lt;/keyword&gt;&lt;keyword&gt;feeding&lt;/keyword&gt;&lt;keyword&gt;nonhuman&lt;/keyword&gt;&lt;keyword&gt;North America&lt;/keyword&gt;&lt;keyword&gt;nutrient&lt;/keyword&gt;&lt;keyword&gt;nutrition&lt;/keyword&gt;&lt;keyword&gt;oilseed&lt;/keyword&gt;&lt;keyword&gt;pig&lt;/keyword&gt;&lt;keyword&gt;rapeseed meal&lt;/keyword&gt;&lt;keyword&gt;review&lt;/keyword&gt;&lt;keyword&gt;soybean meal&lt;/keyword&gt;&lt;keyword&gt;wheat&lt;/keyword&gt;&lt;/keywords&gt;&lt;dates&gt;&lt;year&gt;2021&lt;/year&gt;&lt;/dates&gt;&lt;work-type&gt;Review&lt;/work-type&gt;&lt;urls&gt;&lt;related-urls&gt;&lt;url&gt;https://www.scopus.com/inward/record.uri?eid=2-s2.0-85104381486&amp;amp;doi=10.3390%2fani11051196&amp;amp;partnerID=40&amp;amp;md5=671bf2e9436cc2242f534ca38ba35dae&lt;/url&gt;&lt;url&gt;https://mdpi-res.com/d_attachment/animals/animals-11-01196/article_deploy/animals-11-01196-v2.pdf?version=1620282547&lt;/url&gt;&lt;/related-urls&gt;&lt;/urls&gt;&lt;custom7&gt;1196&lt;/custom7&gt;&lt;electronic-resource-num&gt;10.3390/ani11051196&lt;/electronic-resource-num&gt;&lt;remote-database-name&gt;Scopus&lt;/remote-database-name&gt;&lt;language&gt;English&lt;/language&gt;&lt;/record&gt;&lt;/Cite&gt;&lt;/EndNote&gt;</w:instrText>
      </w:r>
      <w:r w:rsidR="00924CCD">
        <w:fldChar w:fldCharType="separate"/>
      </w:r>
      <w:r w:rsidR="00924CCD">
        <w:rPr>
          <w:noProof/>
        </w:rPr>
        <w:t>(</w:t>
      </w:r>
      <w:hyperlink w:anchor="_ENREF_11" w:tooltip="Babatunde, 2021 #58" w:history="1">
        <w:r w:rsidR="005F0597">
          <w:rPr>
            <w:noProof/>
          </w:rPr>
          <w:t>Babatunde et al., 2021</w:t>
        </w:r>
      </w:hyperlink>
      <w:r w:rsidR="00924CCD">
        <w:rPr>
          <w:noProof/>
        </w:rPr>
        <w:t>)</w:t>
      </w:r>
      <w:r w:rsidR="00924CCD">
        <w:fldChar w:fldCharType="end"/>
      </w:r>
      <w:r>
        <w:t xml:space="preserve">. In addition, the amino acids present in soyabeans have greater digestibility than those found in other protein sources and are digestible and </w:t>
      </w:r>
      <w:r w:rsidR="007C509E">
        <w:t>metaboli</w:t>
      </w:r>
      <w:r w:rsidR="00EA12EA">
        <w:t>s</w:t>
      </w:r>
      <w:r w:rsidR="007C509E">
        <w:t>able</w:t>
      </w:r>
      <w:r>
        <w:t xml:space="preserve"> energy source</w:t>
      </w:r>
      <w:r w:rsidR="00EA12EA">
        <w:t>s</w:t>
      </w:r>
      <w:r>
        <w:t xml:space="preserve"> comparable to corn. However, soyabean use in pig feeds is not always positive as it contains anti</w:t>
      </w:r>
      <w:r w:rsidR="007037A1">
        <w:t>-</w:t>
      </w:r>
      <w:r>
        <w:t>nutritional factors that could limit growth</w:t>
      </w:r>
      <w:r w:rsidR="00126F30">
        <w:t>,</w:t>
      </w:r>
      <w:r>
        <w:t xml:space="preserve"> although different technologies have been employed to reduce the </w:t>
      </w:r>
      <w:r w:rsidR="00B97386">
        <w:t>impacts</w:t>
      </w:r>
      <w:r>
        <w:t xml:space="preserve"> of these factors</w:t>
      </w:r>
      <w:r w:rsidR="00924CCD">
        <w:t xml:space="preserve"> </w:t>
      </w:r>
      <w:r w:rsidR="00924CCD">
        <w:fldChar w:fldCharType="begin"/>
      </w:r>
      <w:r w:rsidR="0026586A">
        <w:instrText xml:space="preserve"> ADDIN EN.CITE &lt;EndNote&gt;&lt;Cite&gt;&lt;Author&gt;Babatunde&lt;/Author&gt;&lt;Year&gt;2021&lt;/Year&gt;&lt;RecNum&gt;58&lt;/RecNum&gt;&lt;DisplayText&gt;(Babatunde et al., 2021)&lt;/DisplayText&gt;&lt;record&gt;&lt;rec-number&gt;58&lt;/rec-number&gt;&lt;foreign-keys&gt;&lt;key app="EN" db-id="99spxtxajxsasbefr95pf00rfrs00ep9ve2a" timestamp="1657231785"&gt;58&lt;/key&gt;&lt;/foreign-keys&gt;&lt;ref-type name="Journal Article"&gt;17&lt;/ref-type&gt;&lt;contributors&gt;&lt;authors&gt;&lt;author&gt;Babatunde, O. O.&lt;/author&gt;&lt;author&gt;Park, C. S.&lt;/author&gt;&lt;author&gt;Adeola, O.&lt;/author&gt;&lt;/authors&gt;&lt;/contributors&gt;&lt;titles&gt;&lt;title&gt;Nutritional potentials of atypical feed ingredients for broiler chickens and pigs&lt;/title&gt;&lt;secondary-title&gt;Animals&lt;/secondary-title&gt;&lt;short-title&gt;Nutritional potentials of atypical feed ingredients for broiler chickens and pigs&lt;/short-title&gt;&lt;/titles&gt;&lt;periodical&gt;&lt;full-title&gt;Animals&lt;/full-title&gt;&lt;/periodical&gt;&lt;volume&gt;11&lt;/volume&gt;&lt;number&gt;5&lt;/number&gt;&lt;keywords&gt;&lt;keyword&gt;Broiler chickens&lt;/keyword&gt;&lt;keyword&gt;Diets&lt;/keyword&gt;&lt;keyword&gt;Nutritional potentials&lt;/keyword&gt;&lt;keyword&gt;Pigs&lt;/keyword&gt;&lt;keyword&gt;Uncommon feed ingredients&lt;/keyword&gt;&lt;keyword&gt;animal experiment&lt;/keyword&gt;&lt;keyword&gt;animal food&lt;/keyword&gt;&lt;keyword&gt;barley&lt;/keyword&gt;&lt;keyword&gt;broiler&lt;/keyword&gt;&lt;keyword&gt;development&lt;/keyword&gt;&lt;keyword&gt;feeding&lt;/keyword&gt;&lt;keyword&gt;nonhuman&lt;/keyword&gt;&lt;keyword&gt;North America&lt;/keyword&gt;&lt;keyword&gt;nutrient&lt;/keyword&gt;&lt;keyword&gt;nutrition&lt;/keyword&gt;&lt;keyword&gt;oilseed&lt;/keyword&gt;&lt;keyword&gt;pig&lt;/keyword&gt;&lt;keyword&gt;rapeseed meal&lt;/keyword&gt;&lt;keyword&gt;review&lt;/keyword&gt;&lt;keyword&gt;soybean meal&lt;/keyword&gt;&lt;keyword&gt;wheat&lt;/keyword&gt;&lt;/keywords&gt;&lt;dates&gt;&lt;year&gt;2021&lt;/year&gt;&lt;/dates&gt;&lt;work-type&gt;Review&lt;/work-type&gt;&lt;urls&gt;&lt;related-urls&gt;&lt;url&gt;https://www.scopus.com/inward/record.uri?eid=2-s2.0-85104381486&amp;amp;doi=10.3390%2fani11051196&amp;amp;partnerID=40&amp;amp;md5=671bf2e9436cc2242f534ca38ba35dae&lt;/url&gt;&lt;url&gt;https://mdpi-res.com/d_attachment/animals/animals-11-01196/article_deploy/animals-11-01196-v2.pdf?version=1620282547&lt;/url&gt;&lt;/related-urls&gt;&lt;/urls&gt;&lt;custom7&gt;1196&lt;/custom7&gt;&lt;electronic-resource-num&gt;10.3390/ani11051196&lt;/electronic-resource-num&gt;&lt;remote-database-name&gt;Scopus&lt;/remote-database-name&gt;&lt;language&gt;English&lt;/language&gt;&lt;/record&gt;&lt;/Cite&gt;&lt;/EndNote&gt;</w:instrText>
      </w:r>
      <w:r w:rsidR="00924CCD">
        <w:fldChar w:fldCharType="separate"/>
      </w:r>
      <w:r w:rsidR="00924CCD">
        <w:rPr>
          <w:noProof/>
        </w:rPr>
        <w:t>(</w:t>
      </w:r>
      <w:hyperlink w:anchor="_ENREF_11" w:tooltip="Babatunde, 2021 #58" w:history="1">
        <w:r w:rsidR="005F0597">
          <w:rPr>
            <w:noProof/>
          </w:rPr>
          <w:t>Babatunde et al., 2021</w:t>
        </w:r>
      </w:hyperlink>
      <w:r w:rsidR="00924CCD">
        <w:rPr>
          <w:noProof/>
        </w:rPr>
        <w:t>)</w:t>
      </w:r>
      <w:r w:rsidR="00924CCD">
        <w:fldChar w:fldCharType="end"/>
      </w:r>
      <w:r>
        <w:t>. Soyabean also contains phosphorus bound to phytic acid</w:t>
      </w:r>
      <w:r w:rsidR="00126F30">
        <w:t>,</w:t>
      </w:r>
      <w:r>
        <w:t xml:space="preserve"> which has low digestibility unless it is supplemented with microbial phytase. </w:t>
      </w:r>
    </w:p>
    <w:p w14:paraId="6A5C0A97" w14:textId="04DEF091" w:rsidR="0072038D" w:rsidRDefault="0072038D" w:rsidP="00B4537B">
      <w:pPr>
        <w:spacing w:line="276" w:lineRule="auto"/>
      </w:pPr>
      <w:r>
        <w:t>In the light of the disadvantages of a soyabean meal, other plant-based and/or animal-based protein sources can be explored, such as faba beans, field peas, chickpeas, copra meal, rice,</w:t>
      </w:r>
      <w:r w:rsidR="00A57084">
        <w:t xml:space="preserve"> </w:t>
      </w:r>
      <w:r w:rsidR="00C44B5E">
        <w:t xml:space="preserve">potato, whey/milk, pea, sunflower </w:t>
      </w:r>
      <w:r w:rsidR="00A57084">
        <w:t>and</w:t>
      </w:r>
      <w:r>
        <w:t xml:space="preserve"> palm kernel meal</w:t>
      </w:r>
      <w:r w:rsidR="00A57084">
        <w:t>. Other alternatives like</w:t>
      </w:r>
      <w:r w:rsidR="00C44B5E">
        <w:t xml:space="preserve"> </w:t>
      </w:r>
      <w:r>
        <w:t>poultry meal, feather meal, blood meal and insect meal</w:t>
      </w:r>
      <w:r w:rsidR="00CA6D1C">
        <w:t xml:space="preserve"> </w:t>
      </w:r>
      <w:r w:rsidR="00A57084">
        <w:t>are not legal in the UK</w:t>
      </w:r>
      <w:r w:rsidR="00931548">
        <w:t xml:space="preserve"> at the time of reporting</w:t>
      </w:r>
      <w:r w:rsidR="00A57084">
        <w:t xml:space="preserve"> </w:t>
      </w:r>
      <w:r w:rsidR="00CA6D1C">
        <w:fldChar w:fldCharType="begin">
          <w:fldData xml:space="preserve">PEVuZE5vdGU+PENpdGU+PEF1dGhvcj5CYWJhdHVuZGU8L0F1dGhvcj48WWVhcj4yMDIxPC9ZZWFy
PjxSZWNOdW0+NTg8L1JlY051bT48RGlzcGxheVRleHQ+KEplemllcm55IGV0IGFsLiwgMjAxMDsg
QmFiYXR1bmRlIGV0IGFsLiwgMjAyMTsgQm9uZXR0aSBldCBhbC4sIDIwMjE7IFMuIEtpbSBldCBh
bC4sIDIwMjEpPC9EaXNwbGF5VGV4dD48cmVjb3JkPjxyZWMtbnVtYmVyPjU4PC9yZWMtbnVtYmVy
Pjxmb3JlaWduLWtleXM+PGtleSBhcHA9IkVOIiBkYi1pZD0iOTlzcHh0eGFqeHNhc2JlZnI5NXBm
MDByZnJzMDBlcDl2ZTJhIiB0aW1lc3RhbXA9IjE2NTcyMzE3ODUiPjU4PC9rZXk+PC9mb3JlaWdu
LWtleXM+PHJlZi10eXBlIG5hbWU9IkpvdXJuYWwgQXJ0aWNsZSI+MTc8L3JlZi10eXBlPjxjb250
cmlidXRvcnM+PGF1dGhvcnM+PGF1dGhvcj5CYWJhdHVuZGUsIE8uIE8uPC9hdXRob3I+PGF1dGhv
cj5QYXJrLCBDLiBTLjwvYXV0aG9yPjxhdXRob3I+QWRlb2xhLCBPLjwvYXV0aG9yPjwvYXV0aG9y
cz48L2NvbnRyaWJ1dG9ycz48dGl0bGVzPjx0aXRsZT5OdXRyaXRpb25hbCBwb3RlbnRpYWxzIG9m
IGF0eXBpY2FsIGZlZWQgaW5ncmVkaWVudHMgZm9yIGJyb2lsZXIgY2hpY2tlbnMgYW5kIHBpZ3M8
L3RpdGxlPjxzZWNvbmRhcnktdGl0bGU+QW5pbWFsczwvc2Vjb25kYXJ5LXRpdGxlPjxzaG9ydC10
aXRsZT5OdXRyaXRpb25hbCBwb3RlbnRpYWxzIG9mIGF0eXBpY2FsIGZlZWQgaW5ncmVkaWVudHMg
Zm9yIGJyb2lsZXIgY2hpY2tlbnMgYW5kIHBpZ3M8L3Nob3J0LXRpdGxlPjwvdGl0bGVzPjxwZXJp
b2RpY2FsPjxmdWxsLXRpdGxlPkFuaW1hbHM8L2Z1bGwtdGl0bGU+PC9wZXJpb2RpY2FsPjx2b2x1
bWU+MTE8L3ZvbHVtZT48bnVtYmVyPjU8L251bWJlcj48a2V5d29yZHM+PGtleXdvcmQ+QnJvaWxl
ciBjaGlja2Vuczwva2V5d29yZD48a2V5d29yZD5EaWV0czwva2V5d29yZD48a2V5d29yZD5OdXRy
aXRpb25hbCBwb3RlbnRpYWxzPC9rZXl3b3JkPjxrZXl3b3JkPlBpZ3M8L2tleXdvcmQ+PGtleXdv
cmQ+VW5jb21tb24gZmVlZCBpbmdyZWRpZW50czwva2V5d29yZD48a2V5d29yZD5hbmltYWwgZXhw
ZXJpbWVudDwva2V5d29yZD48a2V5d29yZD5hbmltYWwgZm9vZDwva2V5d29yZD48a2V5d29yZD5i
YXJsZXk8L2tleXdvcmQ+PGtleXdvcmQ+YnJvaWxlcjwva2V5d29yZD48a2V5d29yZD5kZXZlbG9w
bWVudDwva2V5d29yZD48a2V5d29yZD5mZWVkaW5nPC9rZXl3b3JkPjxrZXl3b3JkPm5vbmh1bWFu
PC9rZXl3b3JkPjxrZXl3b3JkPk5vcnRoIEFtZXJpY2E8L2tleXdvcmQ+PGtleXdvcmQ+bnV0cmll
bnQ8L2tleXdvcmQ+PGtleXdvcmQ+bnV0cml0aW9uPC9rZXl3b3JkPjxrZXl3b3JkPm9pbHNlZWQ8
L2tleXdvcmQ+PGtleXdvcmQ+cGlnPC9rZXl3b3JkPjxrZXl3b3JkPnJhcGVzZWVkIG1lYWw8L2tl
eXdvcmQ+PGtleXdvcmQ+cmV2aWV3PC9rZXl3b3JkPjxrZXl3b3JkPnNveWJlYW4gbWVhbDwva2V5
d29yZD48a2V5d29yZD53aGVhdDwva2V5d29yZD48L2tleXdvcmRzPjxkYXRlcz48eWVhcj4yMDIx
PC95ZWFyPjwvZGF0ZXM+PHdvcmstdHlwZT5SZXZpZXc8L3dvcmstdHlwZT48dXJscz48cmVsYXRl
ZC11cmxzPjx1cmw+aHR0cHM6Ly93d3cuc2NvcHVzLmNvbS9pbndhcmQvcmVjb3JkLnVyaT9laWQ9
Mi1zMi4wLTg1MTA0MzgxNDg2JmFtcDtkb2k9MTAuMzM5MCUyZmFuaTExMDUxMTk2JmFtcDtwYXJ0
bmVySUQ9NDAmYW1wO21kNT02NzFiZjJlOTQzNmNjMjI0MmY1MzRjYTM4YmEzNWRhZTwvdXJsPjx1
cmw+aHR0cHM6Ly9tZHBpLXJlcy5jb20vZF9hdHRhY2htZW50L2FuaW1hbHMvYW5pbWFscy0xMS0w
MTE5Ni9hcnRpY2xlX2RlcGxveS9hbmltYWxzLTExLTAxMTk2LXYyLnBkZj92ZXJzaW9uPTE2MjAy
ODI1NDc8L3VybD48L3JlbGF0ZWQtdXJscz48L3VybHM+PGN1c3RvbTc+MTE5NjwvY3VzdG9tNz48
ZWxlY3Ryb25pYy1yZXNvdXJjZS1udW0+MTAuMzM5MC9hbmkxMTA1MTE5NjwvZWxlY3Ryb25pYy1y
ZXNvdXJjZS1udW0+PHJlbW90ZS1kYXRhYmFzZS1uYW1lPlNjb3B1czwvcmVtb3RlLWRhdGFiYXNl
LW5hbWU+PGxhbmd1YWdlPkVuZ2xpc2g8L2xhbmd1YWdlPjwvcmVjb3JkPjwvQ2l0ZT48Q2l0ZT48
QXV0aG9yPktpbTwvQXV0aG9yPjxZZWFyPjIwMjE8L1llYXI+PFJlY051bT42Nzk8L1JlY051bT48
cmVjb3JkPjxyZWMtbnVtYmVyPjY3OTwvcmVjLW51bWJlcj48Zm9yZWlnbi1rZXlzPjxrZXkgYXBw
PSJFTiIgZGItaWQ9Ijk5c3B4dHhhanhzYXNiZWZyOTVwZjAwcmZyczAwZXA5dmUyYSIgdGltZXN0
YW1wPSIxNjY0NzM2NTg0Ij42Nzk8L2tleT48L2ZvcmVpZ24ta2V5cz48cmVmLXR5cGUgbmFtZT0i
Sm91cm5hbCBBcnRpY2xlIj4xNzwvcmVmLXR5cGU+PGNvbnRyaWJ1dG9ycz48YXV0aG9ycz48YXV0
aG9yPktpbSwgUy48L2F1dGhvcj48YXV0aG9yPkNobywgSi4gSC48L2F1dGhvcj48YXV0aG9yPktp
bSwgSC4gQi48L2F1dGhvcj48YXV0aG9yPlNvbmcsIE0uPC9hdXRob3I+PC9hdXRob3JzPjwvY29u
dHJpYnV0b3JzPjx0aXRsZXM+PHRpdGxlPlJpY2UgYXMgYW4gYWx0ZXJuYXRpdmUgZmVlZCBpbmdy
ZWRpZW50IGluIHN3aW5lIGRpZXRzPC90aXRsZT48c2Vjb25kYXJ5LXRpdGxlPkpvdXJuYWwgb2Yg
QW5pbWFsIFNjaWVuY2UgYW5kIFRlY2hub2xvZ3k8L3NlY29uZGFyeS10aXRsZT48c2hvcnQtdGl0
bGU+UmljZSBhcyBhbiBhbHRlcm5hdGl2ZSBmZWVkIGluZ3JlZGllbnQgaW4gc3dpbmUgZGlldHM8
L3Nob3J0LXRpdGxlPjwvdGl0bGVzPjxwZXJpb2RpY2FsPjxmdWxsLXRpdGxlPkpvdXJuYWwgb2Yg
QW5pbWFsIFNjaWVuY2UgYW5kIFRlY2hub2xvZ3k8L2Z1bGwtdGl0bGU+PC9wZXJpb2RpY2FsPjxw
YWdlcz40NjUtNDc0PC9wYWdlcz48dm9sdW1lPjYzPC92b2x1bWU+PG51bWJlcj4zPC9udW1iZXI+
PGtleXdvcmRzPjxrZXl3b3JkPkFsdGVybmF0aXZlczwva2V5d29yZD48a2V5d29yZD5Db3JuPC9r
ZXl3b3JkPjxrZXl3b3JkPk51dHJpZW50IHZhbHVlPC9rZXl3b3JkPjxrZXl3b3JkPlBpZzwva2V5
d29yZD48a2V5d29yZD5SaWNlPC9rZXl3b3JkPjwva2V5d29yZHM+PGRhdGVzPjx5ZWFyPjIwMjE8
L3llYXI+PC9kYXRlcz48d29yay10eXBlPlJldmlldzwvd29yay10eXBlPjx1cmxzPjxyZWxhdGVk
LXVybHM+PHVybD5odHRwczovL3d3dy5zY29wdXMuY29tL2lud2FyZC9yZWNvcmQudXJpP2VpZD0y
LXMyLjAtODUxMDg1NTcyODgmYW1wO2RvaT0xMC41MTg3JTJmamFzdC4yMDIxLmU1JmFtcDtwYXJ0
bmVySUQ9NDAmYW1wO21kNT01MWIxZmExNzc3NjU4OWQwM2QyMmUyMDNhOGJhOGM4OWh0dHBzOi8v
d3d3Lm5jYmkubmxtLm5paC5nb3YvcG1jL2FydGljbGVzL1BNQzgyMDQwMDYvcGRmL2phc3QtNjMt
My00NjUucGRmPC91cmw+PC9yZWxhdGVkLXVybHM+PC91cmxzPjxlbGVjdHJvbmljLXJlc291cmNl
LW51bT4xMC41MTg3L2phc3QuMjAyMS5lNTwvZWxlY3Ryb25pYy1yZXNvdXJjZS1udW0+PHJlbW90
ZS1kYXRhYmFzZS1uYW1lPlNjb3B1czwvcmVtb3RlLWRhdGFiYXNlLW5hbWU+PGxhbmd1YWdlPkVu
Z2xpc2g8L2xhbmd1YWdlPjwvcmVjb3JkPjwvQ2l0ZT48Q2l0ZT48QXV0aG9yPkplemllcm55PC9B
dXRob3I+PFllYXI+MjAxMDwvWWVhcj48UmVjTnVtPjU5NDwvUmVjTnVtPjxyZWNvcmQ+PHJlYy1u
dW1iZXI+NTk0PC9yZWMtbnVtYmVyPjxmb3JlaWduLWtleXM+PGtleSBhcHA9IkVOIiBkYi1pZD0i
OTlzcHh0eGFqeHNhc2JlZnI5NXBmMDByZnJzMDBlcDl2ZTJhIiB0aW1lc3RhbXA9IjE2NjQ3MzY1
ODEiPjU5NDwva2V5PjwvZm9yZWlnbi1rZXlzPjxyZWYtdHlwZSBuYW1lPSJKb3VybmFsIEFydGlj
bGUiPjE3PC9yZWYtdHlwZT48Y29udHJpYnV0b3JzPjxhdXRob3JzPjxhdXRob3I+SmV6aWVybnks
IEQuPC9hdXRob3I+PGF1dGhvcj5Nb3NlbnRoaW4sIFIuPC9hdXRob3I+PGF1dGhvcj5CYXVlciwg
RS48L2F1dGhvcj48L2F1dGhvcnM+PC9jb250cmlidXRvcnM+PGF1dGgtYWRkcmVzcz5bSmV6aWVy
bnksIEQufE1vc2VudGhpbiwgUi58QmF1ZXIsIEUuXSBVbml2IEhvaGVuaGVpbSwgSW5zdCBBbmlt
IE51dHIsIEQtNzA1OTMgU3R1dHRnYXJ0LCBHZXJtYW55LiBNb3NlbnRoaW4sIFIgKGNvcnJlc3Bv
bmRpbmcgYXV0aG9yKSwgVW5pdiBIb2hlbmhlaW0sIEluc3QgQW5pbSBOdXRyLCBFbWlsIFdvbGZm
IFN0ciAxMCwgRC03MDU5MyBTdHV0dGdhcnQsIEdlcm1hbnkuIHJobW9zZW50QHVuaS1ob2hlbmhl
aW0uZGU8L2F1dGgtYWRkcmVzcz48dGl0bGVzPjx0aXRsZT5UaGUgdXNlIG9mIGdyYWluIGxlZ3Vt
ZXMgYXMgYSBwcm90ZWluIHNvdXJjZSBpbiBwaWcgbnV0cml0aW9uOiBBIHJldmlldzwvdGl0bGU+
PHNlY29uZGFyeS10aXRsZT5BbmltYWwgRmVlZCBTY2llbmNlIGFuZCBUZWNobm9sb2d5PC9zZWNv
bmRhcnktdGl0bGU+PGFsdC10aXRsZT5BbmltLiBGZWVkIFNjaS4gVGVjaG5vbC48L2FsdC10aXRs
ZT48c2hvcnQtdGl0bGU+VGhlIHVzZSBvZiBncmFpbiBsZWd1bWVzIGFzIGEgcHJvdGVpbiBzb3Vy
Y2UgaW4gcGlnIG51dHJpdGlvbjogQSByZXZpZXc8L3Nob3J0LXRpdGxlPjwvdGl0bGVzPjxwZXJp
b2RpY2FsPjxmdWxsLXRpdGxlPkFuaW1hbCBGZWVkIFNjaWVuY2UgYW5kIFRlY2hub2xvZ3k8L2Z1
bGwtdGl0bGU+PC9wZXJpb2RpY2FsPjxhbHQtcGVyaW9kaWNhbD48ZnVsbC10aXRsZT5BbmltYWwg
RmVlZCBTY2llbmNlIGFuZCBUZWNobm9sb2d5PC9mdWxsLXRpdGxlPjxhYmJyLTE+QW5pbS4gRmVl
ZCBTY2kuIFRlY2hub2wuPC9hYmJyLTE+PC9hbHQtcGVyaW9kaWNhbD48cGFnZXM+MTExLTEyODwv
cGFnZXM+PHZvbHVtZT4xNTc8L3ZvbHVtZT48bnVtYmVyPjMtNDwvbnVtYmVyPjxrZXl3b3Jkcz48
a2V5d29yZD5BbnRpbnV0cml0aW9uYWwgZmFjdG9yczwva2V5d29yZD48a2V5d29yZD5GZWVkaW5n
IHZhbHVlPC9rZXl3b3JkPjxrZXl3b3JkPkdyYWluIGxlZ3VtZXM8L2tleXdvcmQ+PGtleXdvcmQ+
UGlnczwva2V5d29yZD48a2V5d29yZD5Qcm90ZWluPC9rZXl3b3JkPjxrZXl3b3JkPlNlY29uZGFy
eSBwbGFudCBtZXRhYm9saXRlczwva2V5d29yZD48a2V5d29yZD5iZWFucyB2aWNpYS1mYWJhPC9r
ZXl3b3JkPjxrZXl3b3JkPnBlYSBwaXN1bS1zYXRpdnVtPC9rZXl3b3JkPjxrZXl3b3JkPmFscGhh
LWdhbGFjdG9zaWRhc2U8L2tleXdvcmQ+PGtleXdvcmQ+c3VwcGxlbWVudGF0aW9uPC9rZXl3b3Jk
PjxrZXl3b3JkPmx1cGlucyBsdXBpbnVzLWFuZ3VzdGlmb2xpdXM8L2tleXdvcmQ+PGtleXdvcmQ+
dHJ5cHNpbi1pbmhpYml0b3I8L2tleXdvcmQ+PGtleXdvcmQ+YWN0aXZpdHk8L2tleXdvcmQ+PGtl
eXdvcmQ+dHJ1ZSBpbGVhbCBkaWdlc3RpYmlsaXR5PC9rZXl3b3JkPjxrZXl3b3JkPm5ldXRyYWwg
ZGV0ZXJnZW50IGZpYmVyPC9rZXl3b3JkPjxrZXl3b3JkPmluLXZpdHJvPC9rZXl3b3JkPjxrZXl3
b3JkPmRpZ2VzdGliaWxpdHk8L2tleXdvcmQ+PGtleXdvcmQ+bmFycm93LWxlYWZlZCBsdXBpbjwv
a2V5d29yZD48a2V5d29yZD5jaGVtaWNhbC1jb21wb3NpdGlvbjwva2V5d29yZD48a2V5d29yZD5B
Z3JpY3VsdHVyZTwva2V5d29yZD48L2tleXdvcmRzPjxkYXRlcz48eWVhcj4yMDEwPC95ZWFyPjxw
dWItZGF0ZXM+PGRhdGU+TWF5PC9kYXRlPjwvcHViLWRhdGVzPjwvZGF0ZXM+PGlzYm4+MDM3Ny04
NDAxPC9pc2JuPjxhY2Nlc3Npb24tbnVtPldPUzowMDAyNzc4NDk2MDAwMDE8L2FjY2Vzc2lvbi1u
dW0+PHdvcmstdHlwZT5SZXZpZXc8L3dvcmstdHlwZT48dXJscz48cmVsYXRlZC11cmxzPjx1cmw+
Jmx0O0dvIHRvIElTSSZndDs6Ly9XT1M6MDAwMjc3ODQ5NjAwMDAxPC91cmw+PC9yZWxhdGVkLXVy
bHM+PC91cmxzPjxlbGVjdHJvbmljLXJlc291cmNlLW51bT4xMC4xMDE2L2ouYW5pZmVlZHNjaS4y
MDEwLjAzLjAwMTwvZWxlY3Ryb25pYy1yZXNvdXJjZS1udW0+PGxhbmd1YWdlPkVuZ2xpc2g8L2xh
bmd1YWdlPjwvcmVjb3JkPjwvQ2l0ZT48Q2l0ZT48QXV0aG9yPkJvbmV0dGk8L0F1dGhvcj48WWVh
cj4yMDIxPC9ZZWFyPjxSZWNOdW0+MTAzPC9SZWNOdW0+PHJlY29yZD48cmVjLW51bWJlcj4xMDM8
L3JlYy1udW1iZXI+PGZvcmVpZ24ta2V5cz48a2V5IGFwcD0iRU4iIGRiLWlkPSI5OXNweHR4YWp4
c2FzYmVmcjk1cGYwMHJmcnMwMGVwOXZlMmEiIHRpbWVzdGFtcD0iMTY1NzIzMTc4NSI+MTAzPC9r
ZXk+PC9mb3JlaWduLWtleXM+PHJlZi10eXBlIG5hbWU9IkpvdXJuYWwgQXJ0aWNsZSI+MTc8L3Jl
Zi10eXBlPjxjb250cmlidXRvcnM+PGF1dGhvcnM+PGF1dGhvcj5Cb25ldHRpLCBBLjwvYXV0aG9y
PjxhdXRob3I+VHVnbm9saSwgQi48L2F1dGhvcj48YXV0aG9yPlBpdmEsIEEuPC9hdXRob3I+PGF1
dGhvcj5HcmlsbGksIEUuPC9hdXRob3I+PC9hdXRob3JzPjwvY29udHJpYnV0b3JzPjxhdXRoLWFk
ZHJlc3M+W0JvbmV0dGksIEFuZHJlYTsgUGl2YSwgQW5kcmVhOyBHcmlsbGksIEVzdGVyXSBVbml2
IEJvbG9nbmEsIERpcGFydGltZW50byBTY2kgTWVkIFZldCBESU1FVkVULCBWaWEgVG9sYXJhIDUw
LCBJLTQwMDY0IE96emFubyBEZWxsZW1pbGlhLCBCTywgSXRhbHkuIFtUdWdub2xpLCBCZW5lZGV0
dGE7IFBpdmEsIEFuZHJlYV0gVmV0YWdybyBTcEEsIFZpYSBQb3JybyAyLCBJLTQyMTI0IFJlZ2dp
byBFbWlsaWEsIEl0YWx5LiBbR3JpbGxpLCBFc3Rlcl0gVmV0YWdybyBJbmMsIDExNiBXIEphY2tz
b24gQmx2ZCxTdWl0ZSAzMjAsIENoaWNhZ28sIElMIDYwNjA0IFVTQS4mI3hEO0dyaWxsaSwgRSAo
Y29ycmVzcG9uZGluZyBhdXRob3IpLCBVbml2IEJvbG9nbmEsIERpcGFydGltZW50byBTY2kgTWVk
IFZldCBESU1FVkVULCBWaWEgVG9sYXJhIDUwLCBJLTQwMDY0IE96emFubyBEZWxsZW1pbGlhLCBC
TywgSXRhbHkuOyBHcmlsbGksIEUgKGNvcnJlc3BvbmRpbmcgYXV0aG9yKSwgVmV0YWdybyBJbmMs
IDExNiBXIEphY2tzb24gQmx2ZCxTdWl0ZSAzMjAsIENoaWNhZ28sIElMIDYwNjA0IFVTQS4mI3hE
O2FuZHJlYS5ib25ldHRpMTVAdW5pYm8uaXQ7IGJlbmVkZXR0YS50dWdub2xpQHZldGFncm8uY29t
OyBhbmRyZWEucGl2YUB1bmliby5pdDsgZXN0ZXIuZ3JpbGxpQHVuaWJvLml0PC9hdXRoLWFkZHJl
c3M+PHRpdGxlcz48dGl0bGU+VG93YXJkcyBaZXJvIFppbmMgT3hpZGU6IEZlZWRpbmcgU3RyYXRl
Z2llcyB0byBNYW5hZ2UgUG9zdC1XZWFuaW5nIERpYXJyaGVhIGluIFBpZ2xldHM8L3RpdGxlPjxz
ZWNvbmRhcnktdGl0bGU+QW5pbWFsczwvc2Vjb25kYXJ5LXRpdGxlPjxhbHQtdGl0bGU+QW5pbWFs
czwvYWx0LXRpdGxlPjxzaG9ydC10aXRsZT5Ub3dhcmRzIFplcm8gWmluYyBPeGlkZTogRmVlZGlu
ZyBTdHJhdGVnaWVzIHRvIE1hbmFnZSBQb3N0LVdlYW5pbmcgRGlhcnJoZWEgaW4gUGlnbGV0czwv
c2hvcnQtdGl0bGU+PC90aXRsZXM+PHBlcmlvZGljYWw+PGZ1bGwtdGl0bGU+QW5pbWFsczwvZnVs
bC10aXRsZT48L3BlcmlvZGljYWw+PGFsdC1wZXJpb2RpY2FsPjxmdWxsLXRpdGxlPkFuaW1hbHM8
L2Z1bGwtdGl0bGU+PC9hbHQtcGVyaW9kaWNhbD48cGFnZXM+MjQ8L3BhZ2VzPjx2b2x1bWU+MTE8
L3ZvbHVtZT48bnVtYmVyPjM8L251bWJlcj48a2V5d29yZHM+PGtleXdvcmQ+emluYyBveGlkZTwv
a2V5d29yZD48a2V5d29yZD5wb3N0LXdlYW5pbmcgZGlhcnJoZWE8L2tleXdvcmQ+PGtleXdvcmQ+
RXNjaGVyaWNoaWEgY29saSBGNDwva2V5d29yZD48a2V5d29yZD5LODg8L2tleXdvcmQ+PGtleXdv
cmQ+RVRFQzwva2V5d29yZD48a2V5d29yZD5waWdsZXQ8L2tleXdvcmQ+PGtleXdvcmQ+cGlnIG51
dHJpdGlvbjwva2V5d29yZD48a2V5d29yZD53ZWFuaW5nPC9rZXl3b3JkPjxrZXl3b3JkPmVudGVy
b3RveGlnZW5pYyBlc2NoZXJpY2hpYS1jb2xpPC9rZXl3b3JkPjxrZXl3b3JkPnNwcmF5LWRyaWVk
IHBsYXNtYTwva2V5d29yZD48a2V5d29yZD5lYXJseS13ZWFuZWQgcGlnczwva2V5d29yZD48a2V5
d29yZD5pbXByb3ZlcyBncm93dGgtcGVyZm9ybWFuY2U8L2tleXdvcmQ+PGtleXdvcmQ+c21hbGwt
aW50ZXN0aW5hbCBtb3JwaG9sb2d5PC9rZXl3b3JkPjxrZXl3b3JkPmZlZDwva2V5d29yZD48a2V5
d29yZD5waGFybWFjb2xvZ2ljYWwgbGV2ZWxzPC9rZXl3b3JkPjxrZXl3b3JkPm5hdHVyZS1pZGVu
dGljYWwgY29tcG91bmRzPC9rZXl3b3JkPjxrZXl3b3JkPmVnZy15b2xrIGFudGlib2RpZXM8L2tl
eXdvcmQ+PGtleXdvcmQ+bG93LXByb3RlaW4gZGlldHM8L2tleXdvcmQ+PGtleXdvcmQ+b3JnYW5p
Yy1hY2lkczwva2V5d29yZD48a2V5d29yZD5BZ3JpY3VsdHVyZTwva2V5d29yZD48a2V5d29yZD5W
ZXRlcmluYXJ5IFNjaWVuY2VzPC9rZXl3b3JkPjxrZXl3b3JkPlpvb2xvZ3k8L2tleXdvcmQ+PC9r
ZXl3b3Jkcz48ZGF0ZXM+PHllYXI+MjAyMTwveWVhcj48cHViLWRhdGVzPjxkYXRlPk1hcjwvZGF0
ZT48L3B1Yi1kYXRlcz48L2RhdGVzPjxpc2JuPjIwNzYtMjYxNTwvaXNibj48YWNjZXNzaW9uLW51
bT5XT1M6MDAwNjMzMTg0NzAwMDAxPC9hY2Nlc3Npb24tbnVtPjx3b3JrLXR5cGU+UmV2aWV3PC93
b3JrLXR5cGU+PHVybHM+PHJlbGF0ZWQtdXJscz48dXJsPjxzdHlsZSBmYWNlPSJ1bmRlcmxpbmUi
IGZvbnQ9ImRlZmF1bHQiIHNpemU9IjEwMCUiPiZsdDtHbyB0byBJU0kmZ3Q7Oi8vV09TOjAwMDYz
MzE4NDcwMDAwMTwvc3R5bGU+PC91cmw+PHVybD5odHRwczovL21kcGktcmVzLmNvbS9kX2F0dGFj
aG1lbnQvYW5pbWFscy9hbmltYWxzLTExLTAwNjQyL2FydGljbGVfZGVwbG95L2FuaW1hbHMtMTEt
MDA2NDItdjIucGRmP3ZlcnNpb249MTYxNDg0MDU0MzwvdXJsPjwvcmVsYXRlZC11cmxzPjwvdXJs
cz48Y3VzdG9tNz42NDI8L2N1c3RvbTc+PGVsZWN0cm9uaWMtcmVzb3VyY2UtbnVtPjEwLjMzOTAv
YW5pMTEwMzA2NDI8L2VsZWN0cm9uaWMtcmVzb3VyY2UtbnVtPjxsYW5ndWFnZT5FbmdsaXNoPC9s
YW5ndWFnZT48L3JlY29yZD48L0NpdGU+PC9FbmROb3RlPn==
</w:fldData>
        </w:fldChar>
      </w:r>
      <w:r w:rsidR="0026586A">
        <w:instrText xml:space="preserve"> ADDIN EN.CITE </w:instrText>
      </w:r>
      <w:r w:rsidR="0026586A">
        <w:fldChar w:fldCharType="begin">
          <w:fldData xml:space="preserve">PEVuZE5vdGU+PENpdGU+PEF1dGhvcj5CYWJhdHVuZGU8L0F1dGhvcj48WWVhcj4yMDIxPC9ZZWFy
PjxSZWNOdW0+NTg8L1JlY051bT48RGlzcGxheVRleHQ+KEplemllcm55IGV0IGFsLiwgMjAxMDsg
QmFiYXR1bmRlIGV0IGFsLiwgMjAyMTsgQm9uZXR0aSBldCBhbC4sIDIwMjE7IFMuIEtpbSBldCBh
bC4sIDIwMjEpPC9EaXNwbGF5VGV4dD48cmVjb3JkPjxyZWMtbnVtYmVyPjU4PC9yZWMtbnVtYmVy
Pjxmb3JlaWduLWtleXM+PGtleSBhcHA9IkVOIiBkYi1pZD0iOTlzcHh0eGFqeHNhc2JlZnI5NXBm
MDByZnJzMDBlcDl2ZTJhIiB0aW1lc3RhbXA9IjE2NTcyMzE3ODUiPjU4PC9rZXk+PC9mb3JlaWdu
LWtleXM+PHJlZi10eXBlIG5hbWU9IkpvdXJuYWwgQXJ0aWNsZSI+MTc8L3JlZi10eXBlPjxjb250
cmlidXRvcnM+PGF1dGhvcnM+PGF1dGhvcj5CYWJhdHVuZGUsIE8uIE8uPC9hdXRob3I+PGF1dGhv
cj5QYXJrLCBDLiBTLjwvYXV0aG9yPjxhdXRob3I+QWRlb2xhLCBPLjwvYXV0aG9yPjwvYXV0aG9y
cz48L2NvbnRyaWJ1dG9ycz48dGl0bGVzPjx0aXRsZT5OdXRyaXRpb25hbCBwb3RlbnRpYWxzIG9m
IGF0eXBpY2FsIGZlZWQgaW5ncmVkaWVudHMgZm9yIGJyb2lsZXIgY2hpY2tlbnMgYW5kIHBpZ3M8
L3RpdGxlPjxzZWNvbmRhcnktdGl0bGU+QW5pbWFsczwvc2Vjb25kYXJ5LXRpdGxlPjxzaG9ydC10
aXRsZT5OdXRyaXRpb25hbCBwb3RlbnRpYWxzIG9mIGF0eXBpY2FsIGZlZWQgaW5ncmVkaWVudHMg
Zm9yIGJyb2lsZXIgY2hpY2tlbnMgYW5kIHBpZ3M8L3Nob3J0LXRpdGxlPjwvdGl0bGVzPjxwZXJp
b2RpY2FsPjxmdWxsLXRpdGxlPkFuaW1hbHM8L2Z1bGwtdGl0bGU+PC9wZXJpb2RpY2FsPjx2b2x1
bWU+MTE8L3ZvbHVtZT48bnVtYmVyPjU8L251bWJlcj48a2V5d29yZHM+PGtleXdvcmQ+QnJvaWxl
ciBjaGlja2Vuczwva2V5d29yZD48a2V5d29yZD5EaWV0czwva2V5d29yZD48a2V5d29yZD5OdXRy
aXRpb25hbCBwb3RlbnRpYWxzPC9rZXl3b3JkPjxrZXl3b3JkPlBpZ3M8L2tleXdvcmQ+PGtleXdv
cmQ+VW5jb21tb24gZmVlZCBpbmdyZWRpZW50czwva2V5d29yZD48a2V5d29yZD5hbmltYWwgZXhw
ZXJpbWVudDwva2V5d29yZD48a2V5d29yZD5hbmltYWwgZm9vZDwva2V5d29yZD48a2V5d29yZD5i
YXJsZXk8L2tleXdvcmQ+PGtleXdvcmQ+YnJvaWxlcjwva2V5d29yZD48a2V5d29yZD5kZXZlbG9w
bWVudDwva2V5d29yZD48a2V5d29yZD5mZWVkaW5nPC9rZXl3b3JkPjxrZXl3b3JkPm5vbmh1bWFu
PC9rZXl3b3JkPjxrZXl3b3JkPk5vcnRoIEFtZXJpY2E8L2tleXdvcmQ+PGtleXdvcmQ+bnV0cmll
bnQ8L2tleXdvcmQ+PGtleXdvcmQ+bnV0cml0aW9uPC9rZXl3b3JkPjxrZXl3b3JkPm9pbHNlZWQ8
L2tleXdvcmQ+PGtleXdvcmQ+cGlnPC9rZXl3b3JkPjxrZXl3b3JkPnJhcGVzZWVkIG1lYWw8L2tl
eXdvcmQ+PGtleXdvcmQ+cmV2aWV3PC9rZXl3b3JkPjxrZXl3b3JkPnNveWJlYW4gbWVhbDwva2V5
d29yZD48a2V5d29yZD53aGVhdDwva2V5d29yZD48L2tleXdvcmRzPjxkYXRlcz48eWVhcj4yMDIx
PC95ZWFyPjwvZGF0ZXM+PHdvcmstdHlwZT5SZXZpZXc8L3dvcmstdHlwZT48dXJscz48cmVsYXRl
ZC11cmxzPjx1cmw+aHR0cHM6Ly93d3cuc2NvcHVzLmNvbS9pbndhcmQvcmVjb3JkLnVyaT9laWQ9
Mi1zMi4wLTg1MTA0MzgxNDg2JmFtcDtkb2k9MTAuMzM5MCUyZmFuaTExMDUxMTk2JmFtcDtwYXJ0
bmVySUQ9NDAmYW1wO21kNT02NzFiZjJlOTQzNmNjMjI0MmY1MzRjYTM4YmEzNWRhZTwvdXJsPjx1
cmw+aHR0cHM6Ly9tZHBpLXJlcy5jb20vZF9hdHRhY2htZW50L2FuaW1hbHMvYW5pbWFscy0xMS0w
MTE5Ni9hcnRpY2xlX2RlcGxveS9hbmltYWxzLTExLTAxMTk2LXYyLnBkZj92ZXJzaW9uPTE2MjAy
ODI1NDc8L3VybD48L3JlbGF0ZWQtdXJscz48L3VybHM+PGN1c3RvbTc+MTE5NjwvY3VzdG9tNz48
ZWxlY3Ryb25pYy1yZXNvdXJjZS1udW0+MTAuMzM5MC9hbmkxMTA1MTE5NjwvZWxlY3Ryb25pYy1y
ZXNvdXJjZS1udW0+PHJlbW90ZS1kYXRhYmFzZS1uYW1lPlNjb3B1czwvcmVtb3RlLWRhdGFiYXNl
LW5hbWU+PGxhbmd1YWdlPkVuZ2xpc2g8L2xhbmd1YWdlPjwvcmVjb3JkPjwvQ2l0ZT48Q2l0ZT48
QXV0aG9yPktpbTwvQXV0aG9yPjxZZWFyPjIwMjE8L1llYXI+PFJlY051bT42Nzk8L1JlY051bT48
cmVjb3JkPjxyZWMtbnVtYmVyPjY3OTwvcmVjLW51bWJlcj48Zm9yZWlnbi1rZXlzPjxrZXkgYXBw
PSJFTiIgZGItaWQ9Ijk5c3B4dHhhanhzYXNiZWZyOTVwZjAwcmZyczAwZXA5dmUyYSIgdGltZXN0
YW1wPSIxNjY0NzM2NTg0Ij42Nzk8L2tleT48L2ZvcmVpZ24ta2V5cz48cmVmLXR5cGUgbmFtZT0i
Sm91cm5hbCBBcnRpY2xlIj4xNzwvcmVmLXR5cGU+PGNvbnRyaWJ1dG9ycz48YXV0aG9ycz48YXV0
aG9yPktpbSwgUy48L2F1dGhvcj48YXV0aG9yPkNobywgSi4gSC48L2F1dGhvcj48YXV0aG9yPktp
bSwgSC4gQi48L2F1dGhvcj48YXV0aG9yPlNvbmcsIE0uPC9hdXRob3I+PC9hdXRob3JzPjwvY29u
dHJpYnV0b3JzPjx0aXRsZXM+PHRpdGxlPlJpY2UgYXMgYW4gYWx0ZXJuYXRpdmUgZmVlZCBpbmdy
ZWRpZW50IGluIHN3aW5lIGRpZXRzPC90aXRsZT48c2Vjb25kYXJ5LXRpdGxlPkpvdXJuYWwgb2Yg
QW5pbWFsIFNjaWVuY2UgYW5kIFRlY2hub2xvZ3k8L3NlY29uZGFyeS10aXRsZT48c2hvcnQtdGl0
bGU+UmljZSBhcyBhbiBhbHRlcm5hdGl2ZSBmZWVkIGluZ3JlZGllbnQgaW4gc3dpbmUgZGlldHM8
L3Nob3J0LXRpdGxlPjwvdGl0bGVzPjxwZXJpb2RpY2FsPjxmdWxsLXRpdGxlPkpvdXJuYWwgb2Yg
QW5pbWFsIFNjaWVuY2UgYW5kIFRlY2hub2xvZ3k8L2Z1bGwtdGl0bGU+PC9wZXJpb2RpY2FsPjxw
YWdlcz40NjUtNDc0PC9wYWdlcz48dm9sdW1lPjYzPC92b2x1bWU+PG51bWJlcj4zPC9udW1iZXI+
PGtleXdvcmRzPjxrZXl3b3JkPkFsdGVybmF0aXZlczwva2V5d29yZD48a2V5d29yZD5Db3JuPC9r
ZXl3b3JkPjxrZXl3b3JkPk51dHJpZW50IHZhbHVlPC9rZXl3b3JkPjxrZXl3b3JkPlBpZzwva2V5
d29yZD48a2V5d29yZD5SaWNlPC9rZXl3b3JkPjwva2V5d29yZHM+PGRhdGVzPjx5ZWFyPjIwMjE8
L3llYXI+PC9kYXRlcz48d29yay10eXBlPlJldmlldzwvd29yay10eXBlPjx1cmxzPjxyZWxhdGVk
LXVybHM+PHVybD5odHRwczovL3d3dy5zY29wdXMuY29tL2lud2FyZC9yZWNvcmQudXJpP2VpZD0y
LXMyLjAtODUxMDg1NTcyODgmYW1wO2RvaT0xMC41MTg3JTJmamFzdC4yMDIxLmU1JmFtcDtwYXJ0
bmVySUQ9NDAmYW1wO21kNT01MWIxZmExNzc3NjU4OWQwM2QyMmUyMDNhOGJhOGM4OWh0dHBzOi8v
d3d3Lm5jYmkubmxtLm5paC5nb3YvcG1jL2FydGljbGVzL1BNQzgyMDQwMDYvcGRmL2phc3QtNjMt
My00NjUucGRmPC91cmw+PC9yZWxhdGVkLXVybHM+PC91cmxzPjxlbGVjdHJvbmljLXJlc291cmNl
LW51bT4xMC41MTg3L2phc3QuMjAyMS5lNTwvZWxlY3Ryb25pYy1yZXNvdXJjZS1udW0+PHJlbW90
ZS1kYXRhYmFzZS1uYW1lPlNjb3B1czwvcmVtb3RlLWRhdGFiYXNlLW5hbWU+PGxhbmd1YWdlPkVu
Z2xpc2g8L2xhbmd1YWdlPjwvcmVjb3JkPjwvQ2l0ZT48Q2l0ZT48QXV0aG9yPkplemllcm55PC9B
dXRob3I+PFllYXI+MjAxMDwvWWVhcj48UmVjTnVtPjU5NDwvUmVjTnVtPjxyZWNvcmQ+PHJlYy1u
dW1iZXI+NTk0PC9yZWMtbnVtYmVyPjxmb3JlaWduLWtleXM+PGtleSBhcHA9IkVOIiBkYi1pZD0i
OTlzcHh0eGFqeHNhc2JlZnI5NXBmMDByZnJzMDBlcDl2ZTJhIiB0aW1lc3RhbXA9IjE2NjQ3MzY1
ODEiPjU5NDwva2V5PjwvZm9yZWlnbi1rZXlzPjxyZWYtdHlwZSBuYW1lPSJKb3VybmFsIEFydGlj
bGUiPjE3PC9yZWYtdHlwZT48Y29udHJpYnV0b3JzPjxhdXRob3JzPjxhdXRob3I+SmV6aWVybnks
IEQuPC9hdXRob3I+PGF1dGhvcj5Nb3NlbnRoaW4sIFIuPC9hdXRob3I+PGF1dGhvcj5CYXVlciwg
RS48L2F1dGhvcj48L2F1dGhvcnM+PC9jb250cmlidXRvcnM+PGF1dGgtYWRkcmVzcz5bSmV6aWVy
bnksIEQufE1vc2VudGhpbiwgUi58QmF1ZXIsIEUuXSBVbml2IEhvaGVuaGVpbSwgSW5zdCBBbmlt
IE51dHIsIEQtNzA1OTMgU3R1dHRnYXJ0LCBHZXJtYW55LiBNb3NlbnRoaW4sIFIgKGNvcnJlc3Bv
bmRpbmcgYXV0aG9yKSwgVW5pdiBIb2hlbmhlaW0sIEluc3QgQW5pbSBOdXRyLCBFbWlsIFdvbGZm
IFN0ciAxMCwgRC03MDU5MyBTdHV0dGdhcnQsIEdlcm1hbnkuIHJobW9zZW50QHVuaS1ob2hlbmhl
aW0uZGU8L2F1dGgtYWRkcmVzcz48dGl0bGVzPjx0aXRsZT5UaGUgdXNlIG9mIGdyYWluIGxlZ3Vt
ZXMgYXMgYSBwcm90ZWluIHNvdXJjZSBpbiBwaWcgbnV0cml0aW9uOiBBIHJldmlldzwvdGl0bGU+
PHNlY29uZGFyeS10aXRsZT5BbmltYWwgRmVlZCBTY2llbmNlIGFuZCBUZWNobm9sb2d5PC9zZWNv
bmRhcnktdGl0bGU+PGFsdC10aXRsZT5BbmltLiBGZWVkIFNjaS4gVGVjaG5vbC48L2FsdC10aXRs
ZT48c2hvcnQtdGl0bGU+VGhlIHVzZSBvZiBncmFpbiBsZWd1bWVzIGFzIGEgcHJvdGVpbiBzb3Vy
Y2UgaW4gcGlnIG51dHJpdGlvbjogQSByZXZpZXc8L3Nob3J0LXRpdGxlPjwvdGl0bGVzPjxwZXJp
b2RpY2FsPjxmdWxsLXRpdGxlPkFuaW1hbCBGZWVkIFNjaWVuY2UgYW5kIFRlY2hub2xvZ3k8L2Z1
bGwtdGl0bGU+PC9wZXJpb2RpY2FsPjxhbHQtcGVyaW9kaWNhbD48ZnVsbC10aXRsZT5BbmltYWwg
RmVlZCBTY2llbmNlIGFuZCBUZWNobm9sb2d5PC9mdWxsLXRpdGxlPjxhYmJyLTE+QW5pbS4gRmVl
ZCBTY2kuIFRlY2hub2wuPC9hYmJyLTE+PC9hbHQtcGVyaW9kaWNhbD48cGFnZXM+MTExLTEyODwv
cGFnZXM+PHZvbHVtZT4xNTc8L3ZvbHVtZT48bnVtYmVyPjMtNDwvbnVtYmVyPjxrZXl3b3Jkcz48
a2V5d29yZD5BbnRpbnV0cml0aW9uYWwgZmFjdG9yczwva2V5d29yZD48a2V5d29yZD5GZWVkaW5n
IHZhbHVlPC9rZXl3b3JkPjxrZXl3b3JkPkdyYWluIGxlZ3VtZXM8L2tleXdvcmQ+PGtleXdvcmQ+
UGlnczwva2V5d29yZD48a2V5d29yZD5Qcm90ZWluPC9rZXl3b3JkPjxrZXl3b3JkPlNlY29uZGFy
eSBwbGFudCBtZXRhYm9saXRlczwva2V5d29yZD48a2V5d29yZD5iZWFucyB2aWNpYS1mYWJhPC9r
ZXl3b3JkPjxrZXl3b3JkPnBlYSBwaXN1bS1zYXRpdnVtPC9rZXl3b3JkPjxrZXl3b3JkPmFscGhh
LWdhbGFjdG9zaWRhc2U8L2tleXdvcmQ+PGtleXdvcmQ+c3VwcGxlbWVudGF0aW9uPC9rZXl3b3Jk
PjxrZXl3b3JkPmx1cGlucyBsdXBpbnVzLWFuZ3VzdGlmb2xpdXM8L2tleXdvcmQ+PGtleXdvcmQ+
dHJ5cHNpbi1pbmhpYml0b3I8L2tleXdvcmQ+PGtleXdvcmQ+YWN0aXZpdHk8L2tleXdvcmQ+PGtl
eXdvcmQ+dHJ1ZSBpbGVhbCBkaWdlc3RpYmlsaXR5PC9rZXl3b3JkPjxrZXl3b3JkPm5ldXRyYWwg
ZGV0ZXJnZW50IGZpYmVyPC9rZXl3b3JkPjxrZXl3b3JkPmluLXZpdHJvPC9rZXl3b3JkPjxrZXl3
b3JkPmRpZ2VzdGliaWxpdHk8L2tleXdvcmQ+PGtleXdvcmQ+bmFycm93LWxlYWZlZCBsdXBpbjwv
a2V5d29yZD48a2V5d29yZD5jaGVtaWNhbC1jb21wb3NpdGlvbjwva2V5d29yZD48a2V5d29yZD5B
Z3JpY3VsdHVyZTwva2V5d29yZD48L2tleXdvcmRzPjxkYXRlcz48eWVhcj4yMDEwPC95ZWFyPjxw
dWItZGF0ZXM+PGRhdGU+TWF5PC9kYXRlPjwvcHViLWRhdGVzPjwvZGF0ZXM+PGlzYm4+MDM3Ny04
NDAxPC9pc2JuPjxhY2Nlc3Npb24tbnVtPldPUzowMDAyNzc4NDk2MDAwMDE8L2FjY2Vzc2lvbi1u
dW0+PHdvcmstdHlwZT5SZXZpZXc8L3dvcmstdHlwZT48dXJscz48cmVsYXRlZC11cmxzPjx1cmw+
Jmx0O0dvIHRvIElTSSZndDs6Ly9XT1M6MDAwMjc3ODQ5NjAwMDAxPC91cmw+PC9yZWxhdGVkLXVy
bHM+PC91cmxzPjxlbGVjdHJvbmljLXJlc291cmNlLW51bT4xMC4xMDE2L2ouYW5pZmVlZHNjaS4y
MDEwLjAzLjAwMTwvZWxlY3Ryb25pYy1yZXNvdXJjZS1udW0+PGxhbmd1YWdlPkVuZ2xpc2g8L2xh
bmd1YWdlPjwvcmVjb3JkPjwvQ2l0ZT48Q2l0ZT48QXV0aG9yPkJvbmV0dGk8L0F1dGhvcj48WWVh
cj4yMDIxPC9ZZWFyPjxSZWNOdW0+MTAzPC9SZWNOdW0+PHJlY29yZD48cmVjLW51bWJlcj4xMDM8
L3JlYy1udW1iZXI+PGZvcmVpZ24ta2V5cz48a2V5IGFwcD0iRU4iIGRiLWlkPSI5OXNweHR4YWp4
c2FzYmVmcjk1cGYwMHJmcnMwMGVwOXZlMmEiIHRpbWVzdGFtcD0iMTY1NzIzMTc4NSI+MTAzPC9r
ZXk+PC9mb3JlaWduLWtleXM+PHJlZi10eXBlIG5hbWU9IkpvdXJuYWwgQXJ0aWNsZSI+MTc8L3Jl
Zi10eXBlPjxjb250cmlidXRvcnM+PGF1dGhvcnM+PGF1dGhvcj5Cb25ldHRpLCBBLjwvYXV0aG9y
PjxhdXRob3I+VHVnbm9saSwgQi48L2F1dGhvcj48YXV0aG9yPlBpdmEsIEEuPC9hdXRob3I+PGF1
dGhvcj5HcmlsbGksIEUuPC9hdXRob3I+PC9hdXRob3JzPjwvY29udHJpYnV0b3JzPjxhdXRoLWFk
ZHJlc3M+W0JvbmV0dGksIEFuZHJlYTsgUGl2YSwgQW5kcmVhOyBHcmlsbGksIEVzdGVyXSBVbml2
IEJvbG9nbmEsIERpcGFydGltZW50byBTY2kgTWVkIFZldCBESU1FVkVULCBWaWEgVG9sYXJhIDUw
LCBJLTQwMDY0IE96emFubyBEZWxsZW1pbGlhLCBCTywgSXRhbHkuIFtUdWdub2xpLCBCZW5lZGV0
dGE7IFBpdmEsIEFuZHJlYV0gVmV0YWdybyBTcEEsIFZpYSBQb3JybyAyLCBJLTQyMTI0IFJlZ2dp
byBFbWlsaWEsIEl0YWx5LiBbR3JpbGxpLCBFc3Rlcl0gVmV0YWdybyBJbmMsIDExNiBXIEphY2tz
b24gQmx2ZCxTdWl0ZSAzMjAsIENoaWNhZ28sIElMIDYwNjA0IFVTQS4mI3hEO0dyaWxsaSwgRSAo
Y29ycmVzcG9uZGluZyBhdXRob3IpLCBVbml2IEJvbG9nbmEsIERpcGFydGltZW50byBTY2kgTWVk
IFZldCBESU1FVkVULCBWaWEgVG9sYXJhIDUwLCBJLTQwMDY0IE96emFubyBEZWxsZW1pbGlhLCBC
TywgSXRhbHkuOyBHcmlsbGksIEUgKGNvcnJlc3BvbmRpbmcgYXV0aG9yKSwgVmV0YWdybyBJbmMs
IDExNiBXIEphY2tzb24gQmx2ZCxTdWl0ZSAzMjAsIENoaWNhZ28sIElMIDYwNjA0IFVTQS4mI3hE
O2FuZHJlYS5ib25ldHRpMTVAdW5pYm8uaXQ7IGJlbmVkZXR0YS50dWdub2xpQHZldGFncm8uY29t
OyBhbmRyZWEucGl2YUB1bmliby5pdDsgZXN0ZXIuZ3JpbGxpQHVuaWJvLml0PC9hdXRoLWFkZHJl
c3M+PHRpdGxlcz48dGl0bGU+VG93YXJkcyBaZXJvIFppbmMgT3hpZGU6IEZlZWRpbmcgU3RyYXRl
Z2llcyB0byBNYW5hZ2UgUG9zdC1XZWFuaW5nIERpYXJyaGVhIGluIFBpZ2xldHM8L3RpdGxlPjxz
ZWNvbmRhcnktdGl0bGU+QW5pbWFsczwvc2Vjb25kYXJ5LXRpdGxlPjxhbHQtdGl0bGU+QW5pbWFs
czwvYWx0LXRpdGxlPjxzaG9ydC10aXRsZT5Ub3dhcmRzIFplcm8gWmluYyBPeGlkZTogRmVlZGlu
ZyBTdHJhdGVnaWVzIHRvIE1hbmFnZSBQb3N0LVdlYW5pbmcgRGlhcnJoZWEgaW4gUGlnbGV0czwv
c2hvcnQtdGl0bGU+PC90aXRsZXM+PHBlcmlvZGljYWw+PGZ1bGwtdGl0bGU+QW5pbWFsczwvZnVs
bC10aXRsZT48L3BlcmlvZGljYWw+PGFsdC1wZXJpb2RpY2FsPjxmdWxsLXRpdGxlPkFuaW1hbHM8
L2Z1bGwtdGl0bGU+PC9hbHQtcGVyaW9kaWNhbD48cGFnZXM+MjQ8L3BhZ2VzPjx2b2x1bWU+MTE8
L3ZvbHVtZT48bnVtYmVyPjM8L251bWJlcj48a2V5d29yZHM+PGtleXdvcmQ+emluYyBveGlkZTwv
a2V5d29yZD48a2V5d29yZD5wb3N0LXdlYW5pbmcgZGlhcnJoZWE8L2tleXdvcmQ+PGtleXdvcmQ+
RXNjaGVyaWNoaWEgY29saSBGNDwva2V5d29yZD48a2V5d29yZD5LODg8L2tleXdvcmQ+PGtleXdv
cmQ+RVRFQzwva2V5d29yZD48a2V5d29yZD5waWdsZXQ8L2tleXdvcmQ+PGtleXdvcmQ+cGlnIG51
dHJpdGlvbjwva2V5d29yZD48a2V5d29yZD53ZWFuaW5nPC9rZXl3b3JkPjxrZXl3b3JkPmVudGVy
b3RveGlnZW5pYyBlc2NoZXJpY2hpYS1jb2xpPC9rZXl3b3JkPjxrZXl3b3JkPnNwcmF5LWRyaWVk
IHBsYXNtYTwva2V5d29yZD48a2V5d29yZD5lYXJseS13ZWFuZWQgcGlnczwva2V5d29yZD48a2V5
d29yZD5pbXByb3ZlcyBncm93dGgtcGVyZm9ybWFuY2U8L2tleXdvcmQ+PGtleXdvcmQ+c21hbGwt
aW50ZXN0aW5hbCBtb3JwaG9sb2d5PC9rZXl3b3JkPjxrZXl3b3JkPmZlZDwva2V5d29yZD48a2V5
d29yZD5waGFybWFjb2xvZ2ljYWwgbGV2ZWxzPC9rZXl3b3JkPjxrZXl3b3JkPm5hdHVyZS1pZGVu
dGljYWwgY29tcG91bmRzPC9rZXl3b3JkPjxrZXl3b3JkPmVnZy15b2xrIGFudGlib2RpZXM8L2tl
eXdvcmQ+PGtleXdvcmQ+bG93LXByb3RlaW4gZGlldHM8L2tleXdvcmQ+PGtleXdvcmQ+b3JnYW5p
Yy1hY2lkczwva2V5d29yZD48a2V5d29yZD5BZ3JpY3VsdHVyZTwva2V5d29yZD48a2V5d29yZD5W
ZXRlcmluYXJ5IFNjaWVuY2VzPC9rZXl3b3JkPjxrZXl3b3JkPlpvb2xvZ3k8L2tleXdvcmQ+PC9r
ZXl3b3Jkcz48ZGF0ZXM+PHllYXI+MjAyMTwveWVhcj48cHViLWRhdGVzPjxkYXRlPk1hcjwvZGF0
ZT48L3B1Yi1kYXRlcz48L2RhdGVzPjxpc2JuPjIwNzYtMjYxNTwvaXNibj48YWNjZXNzaW9uLW51
bT5XT1M6MDAwNjMzMTg0NzAwMDAxPC9hY2Nlc3Npb24tbnVtPjx3b3JrLXR5cGU+UmV2aWV3PC93
b3JrLXR5cGU+PHVybHM+PHJlbGF0ZWQtdXJscz48dXJsPjxzdHlsZSBmYWNlPSJ1bmRlcmxpbmUi
IGZvbnQ9ImRlZmF1bHQiIHNpemU9IjEwMCUiPiZsdDtHbyB0byBJU0kmZ3Q7Oi8vV09TOjAwMDYz
MzE4NDcwMDAwMTwvc3R5bGU+PC91cmw+PHVybD5odHRwczovL21kcGktcmVzLmNvbS9kX2F0dGFj
aG1lbnQvYW5pbWFscy9hbmltYWxzLTExLTAwNjQyL2FydGljbGVfZGVwbG95L2FuaW1hbHMtMTEt
MDA2NDItdjIucGRmP3ZlcnNpb249MTYxNDg0MDU0MzwvdXJsPjwvcmVsYXRlZC11cmxzPjwvdXJs
cz48Y3VzdG9tNz42NDI8L2N1c3RvbTc+PGVsZWN0cm9uaWMtcmVzb3VyY2UtbnVtPjEwLjMzOTAv
YW5pMTEwMzA2NDI8L2VsZWN0cm9uaWMtcmVzb3VyY2UtbnVtPjxsYW5ndWFnZT5FbmdsaXNoPC9s
YW5ndWFnZT48L3JlY29yZD48L0NpdGU+PC9FbmROb3RlPn==
</w:fldData>
        </w:fldChar>
      </w:r>
      <w:r w:rsidR="0026586A">
        <w:instrText xml:space="preserve"> ADDIN EN.CITE.DATA </w:instrText>
      </w:r>
      <w:r w:rsidR="0026586A">
        <w:fldChar w:fldCharType="end"/>
      </w:r>
      <w:r w:rsidR="00CA6D1C">
        <w:fldChar w:fldCharType="separate"/>
      </w:r>
      <w:r w:rsidR="00683A93">
        <w:rPr>
          <w:noProof/>
        </w:rPr>
        <w:t>(</w:t>
      </w:r>
      <w:hyperlink w:anchor="_ENREF_68" w:tooltip="Jezierny, 2010 #594" w:history="1">
        <w:r w:rsidR="005F0597">
          <w:rPr>
            <w:noProof/>
          </w:rPr>
          <w:t>Jezierny et al., 2010</w:t>
        </w:r>
      </w:hyperlink>
      <w:r w:rsidR="00683A93">
        <w:rPr>
          <w:noProof/>
        </w:rPr>
        <w:t xml:space="preserve">; </w:t>
      </w:r>
      <w:hyperlink w:anchor="_ENREF_11" w:tooltip="Babatunde, 2021 #58" w:history="1">
        <w:r w:rsidR="005F0597">
          <w:rPr>
            <w:noProof/>
          </w:rPr>
          <w:t>Babatunde et al., 2021</w:t>
        </w:r>
      </w:hyperlink>
      <w:r w:rsidR="00683A93">
        <w:rPr>
          <w:noProof/>
        </w:rPr>
        <w:t xml:space="preserve">; </w:t>
      </w:r>
      <w:hyperlink w:anchor="_ENREF_18" w:tooltip="Bonetti, 2021 #103" w:history="1">
        <w:r w:rsidR="005F0597">
          <w:rPr>
            <w:noProof/>
          </w:rPr>
          <w:t>Bonetti et al., 2021</w:t>
        </w:r>
      </w:hyperlink>
      <w:r w:rsidR="00683A93">
        <w:rPr>
          <w:noProof/>
        </w:rPr>
        <w:t xml:space="preserve">; </w:t>
      </w:r>
      <w:hyperlink w:anchor="_ENREF_73" w:tooltip="Kim, 2021 #679" w:history="1">
        <w:r w:rsidR="005F0597">
          <w:rPr>
            <w:noProof/>
          </w:rPr>
          <w:t>S. Kim et al., 2021</w:t>
        </w:r>
      </w:hyperlink>
      <w:r w:rsidR="00683A93">
        <w:rPr>
          <w:noProof/>
        </w:rPr>
        <w:t>)</w:t>
      </w:r>
      <w:r w:rsidR="00CA6D1C">
        <w:fldChar w:fldCharType="end"/>
      </w:r>
      <w:r>
        <w:t xml:space="preserve">. Some of the plant sources </w:t>
      </w:r>
      <w:r w:rsidR="007C509E">
        <w:t xml:space="preserve">are </w:t>
      </w:r>
      <w:r w:rsidR="56B1172F">
        <w:t>nitrogen-fixing</w:t>
      </w:r>
      <w:r w:rsidR="007C509E">
        <w:t xml:space="preserve"> </w:t>
      </w:r>
      <w:r w:rsidR="007C509E" w:rsidRPr="007C509E">
        <w:t>leguminous crops</w:t>
      </w:r>
      <w:r w:rsidR="073B13CB">
        <w:t>,</w:t>
      </w:r>
      <w:r>
        <w:t xml:space="preserve"> rich in calcium, fat, crude protein, amino acids, energy, minerals, carbohydrates, fibre and non-starch polysaccharides but also contain some anti</w:t>
      </w:r>
      <w:r w:rsidR="00A90650">
        <w:t>-</w:t>
      </w:r>
      <w:r>
        <w:t xml:space="preserve">nutritional factors </w:t>
      </w:r>
      <w:r w:rsidR="006712C5">
        <w:t xml:space="preserve">such </w:t>
      </w:r>
      <w:r>
        <w:t xml:space="preserve">as </w:t>
      </w:r>
      <w:r w:rsidR="00302632">
        <w:t>trypsin as discussed above</w:t>
      </w:r>
      <w:r w:rsidR="00783994">
        <w:fldChar w:fldCharType="begin">
          <w:fldData xml:space="preserve">PEVuZE5vdGU+PENpdGU+PEF1dGhvcj5CYWJhdHVuZGU8L0F1dGhvcj48WWVhcj4yMDIxPC9ZZWFy
PjxSZWNOdW0+NTg8L1JlY051bT48RGlzcGxheVRleHQ+KEJhYmF0dW5kZSBldCBhbC4sIDIwMjE7
IFMuIEtpbSBldCBhbC4sIDIwMjEpPC9EaXNwbGF5VGV4dD48cmVjb3JkPjxyZWMtbnVtYmVyPjU4
PC9yZWMtbnVtYmVyPjxmb3JlaWduLWtleXM+PGtleSBhcHA9IkVOIiBkYi1pZD0iOTlzcHh0eGFq
eHNhc2JlZnI5NXBmMDByZnJzMDBlcDl2ZTJhIiB0aW1lc3RhbXA9IjE2NTcyMzE3ODUiPjU4PC9r
ZXk+PC9mb3JlaWduLWtleXM+PHJlZi10eXBlIG5hbWU9IkpvdXJuYWwgQXJ0aWNsZSI+MTc8L3Jl
Zi10eXBlPjxjb250cmlidXRvcnM+PGF1dGhvcnM+PGF1dGhvcj5CYWJhdHVuZGUsIE8uIE8uPC9h
dXRob3I+PGF1dGhvcj5QYXJrLCBDLiBTLjwvYXV0aG9yPjxhdXRob3I+QWRlb2xhLCBPLjwvYXV0
aG9yPjwvYXV0aG9ycz48L2NvbnRyaWJ1dG9ycz48dGl0bGVzPjx0aXRsZT5OdXRyaXRpb25hbCBw
b3RlbnRpYWxzIG9mIGF0eXBpY2FsIGZlZWQgaW5ncmVkaWVudHMgZm9yIGJyb2lsZXIgY2hpY2tl
bnMgYW5kIHBpZ3M8L3RpdGxlPjxzZWNvbmRhcnktdGl0bGU+QW5pbWFsczwvc2Vjb25kYXJ5LXRp
dGxlPjxzaG9ydC10aXRsZT5OdXRyaXRpb25hbCBwb3RlbnRpYWxzIG9mIGF0eXBpY2FsIGZlZWQg
aW5ncmVkaWVudHMgZm9yIGJyb2lsZXIgY2hpY2tlbnMgYW5kIHBpZ3M8L3Nob3J0LXRpdGxlPjwv
dGl0bGVzPjxwZXJpb2RpY2FsPjxmdWxsLXRpdGxlPkFuaW1hbHM8L2Z1bGwtdGl0bGU+PC9wZXJp
b2RpY2FsPjx2b2x1bWU+MTE8L3ZvbHVtZT48bnVtYmVyPjU8L251bWJlcj48a2V5d29yZHM+PGtl
eXdvcmQ+QnJvaWxlciBjaGlja2Vuczwva2V5d29yZD48a2V5d29yZD5EaWV0czwva2V5d29yZD48
a2V5d29yZD5OdXRyaXRpb25hbCBwb3RlbnRpYWxzPC9rZXl3b3JkPjxrZXl3b3JkPlBpZ3M8L2tl
eXdvcmQ+PGtleXdvcmQ+VW5jb21tb24gZmVlZCBpbmdyZWRpZW50czwva2V5d29yZD48a2V5d29y
ZD5hbmltYWwgZXhwZXJpbWVudDwva2V5d29yZD48a2V5d29yZD5hbmltYWwgZm9vZDwva2V5d29y
ZD48a2V5d29yZD5iYXJsZXk8L2tleXdvcmQ+PGtleXdvcmQ+YnJvaWxlcjwva2V5d29yZD48a2V5
d29yZD5kZXZlbG9wbWVudDwva2V5d29yZD48a2V5d29yZD5mZWVkaW5nPC9rZXl3b3JkPjxrZXl3
b3JkPm5vbmh1bWFuPC9rZXl3b3JkPjxrZXl3b3JkPk5vcnRoIEFtZXJpY2E8L2tleXdvcmQ+PGtl
eXdvcmQ+bnV0cmllbnQ8L2tleXdvcmQ+PGtleXdvcmQ+bnV0cml0aW9uPC9rZXl3b3JkPjxrZXl3
b3JkPm9pbHNlZWQ8L2tleXdvcmQ+PGtleXdvcmQ+cGlnPC9rZXl3b3JkPjxrZXl3b3JkPnJhcGVz
ZWVkIG1lYWw8L2tleXdvcmQ+PGtleXdvcmQ+cmV2aWV3PC9rZXl3b3JkPjxrZXl3b3JkPnNveWJl
YW4gbWVhbDwva2V5d29yZD48a2V5d29yZD53aGVhdDwva2V5d29yZD48L2tleXdvcmRzPjxkYXRl
cz48eWVhcj4yMDIxPC95ZWFyPjwvZGF0ZXM+PHdvcmstdHlwZT5SZXZpZXc8L3dvcmstdHlwZT48
dXJscz48cmVsYXRlZC11cmxzPjx1cmw+aHR0cHM6Ly93d3cuc2NvcHVzLmNvbS9pbndhcmQvcmVj
b3JkLnVyaT9laWQ9Mi1zMi4wLTg1MTA0MzgxNDg2JmFtcDtkb2k9MTAuMzM5MCUyZmFuaTExMDUx
MTk2JmFtcDtwYXJ0bmVySUQ9NDAmYW1wO21kNT02NzFiZjJlOTQzNmNjMjI0MmY1MzRjYTM4YmEz
NWRhZTwvdXJsPjx1cmw+aHR0cHM6Ly9tZHBpLXJlcy5jb20vZF9hdHRhY2htZW50L2FuaW1hbHMv
YW5pbWFscy0xMS0wMTE5Ni9hcnRpY2xlX2RlcGxveS9hbmltYWxzLTExLTAxMTk2LXYyLnBkZj92
ZXJzaW9uPTE2MjAyODI1NDc8L3VybD48L3JlbGF0ZWQtdXJscz48L3VybHM+PGN1c3RvbTc+MTE5
NjwvY3VzdG9tNz48ZWxlY3Ryb25pYy1yZXNvdXJjZS1udW0+MTAuMzM5MC9hbmkxMTA1MTE5Njwv
ZWxlY3Ryb25pYy1yZXNvdXJjZS1udW0+PHJlbW90ZS1kYXRhYmFzZS1uYW1lPlNjb3B1czwvcmVt
b3RlLWRhdGFiYXNlLW5hbWU+PGxhbmd1YWdlPkVuZ2xpc2g8L2xhbmd1YWdlPjwvcmVjb3JkPjwv
Q2l0ZT48Q2l0ZT48QXV0aG9yPktpbTwvQXV0aG9yPjxZZWFyPjIwMjE8L1llYXI+PFJlY051bT42
Nzk8L1JlY051bT48cmVjb3JkPjxyZWMtbnVtYmVyPjY3OTwvcmVjLW51bWJlcj48Zm9yZWlnbi1r
ZXlzPjxrZXkgYXBwPSJFTiIgZGItaWQ9Ijk5c3B4dHhhanhzYXNiZWZyOTVwZjAwcmZyczAwZXA5
dmUyYSIgdGltZXN0YW1wPSIxNjY0NzM2NTg0Ij42Nzk8L2tleT48L2ZvcmVpZ24ta2V5cz48cmVm
LXR5cGUgbmFtZT0iSm91cm5hbCBBcnRpY2xlIj4xNzwvcmVmLXR5cGU+PGNvbnRyaWJ1dG9ycz48
YXV0aG9ycz48YXV0aG9yPktpbSwgUy48L2F1dGhvcj48YXV0aG9yPkNobywgSi4gSC48L2F1dGhv
cj48YXV0aG9yPktpbSwgSC4gQi48L2F1dGhvcj48YXV0aG9yPlNvbmcsIE0uPC9hdXRob3I+PC9h
dXRob3JzPjwvY29udHJpYnV0b3JzPjx0aXRsZXM+PHRpdGxlPlJpY2UgYXMgYW4gYWx0ZXJuYXRp
dmUgZmVlZCBpbmdyZWRpZW50IGluIHN3aW5lIGRpZXRzPC90aXRsZT48c2Vjb25kYXJ5LXRpdGxl
PkpvdXJuYWwgb2YgQW5pbWFsIFNjaWVuY2UgYW5kIFRlY2hub2xvZ3k8L3NlY29uZGFyeS10aXRs
ZT48c2hvcnQtdGl0bGU+UmljZSBhcyBhbiBhbHRlcm5hdGl2ZSBmZWVkIGluZ3JlZGllbnQgaW4g
c3dpbmUgZGlldHM8L3Nob3J0LXRpdGxlPjwvdGl0bGVzPjxwZXJpb2RpY2FsPjxmdWxsLXRpdGxl
PkpvdXJuYWwgb2YgQW5pbWFsIFNjaWVuY2UgYW5kIFRlY2hub2xvZ3k8L2Z1bGwtdGl0bGU+PC9w
ZXJpb2RpY2FsPjxwYWdlcz40NjUtNDc0PC9wYWdlcz48dm9sdW1lPjYzPC92b2x1bWU+PG51bWJl
cj4zPC9udW1iZXI+PGtleXdvcmRzPjxrZXl3b3JkPkFsdGVybmF0aXZlczwva2V5d29yZD48a2V5
d29yZD5Db3JuPC9rZXl3b3JkPjxrZXl3b3JkPk51dHJpZW50IHZhbHVlPC9rZXl3b3JkPjxrZXl3
b3JkPlBpZzwva2V5d29yZD48a2V5d29yZD5SaWNlPC9rZXl3b3JkPjwva2V5d29yZHM+PGRhdGVz
Pjx5ZWFyPjIwMjE8L3llYXI+PC9kYXRlcz48d29yay10eXBlPlJldmlldzwvd29yay10eXBlPjx1
cmxzPjxyZWxhdGVkLXVybHM+PHVybD5odHRwczovL3d3dy5zY29wdXMuY29tL2lud2FyZC9yZWNv
cmQudXJpP2VpZD0yLXMyLjAtODUxMDg1NTcyODgmYW1wO2RvaT0xMC41MTg3JTJmamFzdC4yMDIx
LmU1JmFtcDtwYXJ0bmVySUQ9NDAmYW1wO21kNT01MWIxZmExNzc3NjU4OWQwM2QyMmUyMDNhOGJh
OGM4OWh0dHBzOi8vd3d3Lm5jYmkubmxtLm5paC5nb3YvcG1jL2FydGljbGVzL1BNQzgyMDQwMDYv
cGRmL2phc3QtNjMtMy00NjUucGRmPC91cmw+PC9yZWxhdGVkLXVybHM+PC91cmxzPjxlbGVjdHJv
bmljLXJlc291cmNlLW51bT4xMC41MTg3L2phc3QuMjAyMS5lNTwvZWxlY3Ryb25pYy1yZXNvdXJj
ZS1udW0+PHJlbW90ZS1kYXRhYmFzZS1uYW1lPlNjb3B1czwvcmVtb3RlLWRhdGFiYXNlLW5hbWU+
PGxhbmd1YWdlPkVuZ2xpc2g8L2xhbmd1YWdlPjwvcmVjb3JkPjwvQ2l0ZT48L0VuZE5vdGU+AG==
</w:fldData>
        </w:fldChar>
      </w:r>
      <w:r w:rsidR="0026586A">
        <w:instrText xml:space="preserve"> ADDIN EN.CITE </w:instrText>
      </w:r>
      <w:r w:rsidR="0026586A">
        <w:fldChar w:fldCharType="begin">
          <w:fldData xml:space="preserve">PEVuZE5vdGU+PENpdGU+PEF1dGhvcj5CYWJhdHVuZGU8L0F1dGhvcj48WWVhcj4yMDIxPC9ZZWFy
PjxSZWNOdW0+NTg8L1JlY051bT48RGlzcGxheVRleHQ+KEJhYmF0dW5kZSBldCBhbC4sIDIwMjE7
IFMuIEtpbSBldCBhbC4sIDIwMjEpPC9EaXNwbGF5VGV4dD48cmVjb3JkPjxyZWMtbnVtYmVyPjU4
PC9yZWMtbnVtYmVyPjxmb3JlaWduLWtleXM+PGtleSBhcHA9IkVOIiBkYi1pZD0iOTlzcHh0eGFq
eHNhc2JlZnI5NXBmMDByZnJzMDBlcDl2ZTJhIiB0aW1lc3RhbXA9IjE2NTcyMzE3ODUiPjU4PC9r
ZXk+PC9mb3JlaWduLWtleXM+PHJlZi10eXBlIG5hbWU9IkpvdXJuYWwgQXJ0aWNsZSI+MTc8L3Jl
Zi10eXBlPjxjb250cmlidXRvcnM+PGF1dGhvcnM+PGF1dGhvcj5CYWJhdHVuZGUsIE8uIE8uPC9h
dXRob3I+PGF1dGhvcj5QYXJrLCBDLiBTLjwvYXV0aG9yPjxhdXRob3I+QWRlb2xhLCBPLjwvYXV0
aG9yPjwvYXV0aG9ycz48L2NvbnRyaWJ1dG9ycz48dGl0bGVzPjx0aXRsZT5OdXRyaXRpb25hbCBw
b3RlbnRpYWxzIG9mIGF0eXBpY2FsIGZlZWQgaW5ncmVkaWVudHMgZm9yIGJyb2lsZXIgY2hpY2tl
bnMgYW5kIHBpZ3M8L3RpdGxlPjxzZWNvbmRhcnktdGl0bGU+QW5pbWFsczwvc2Vjb25kYXJ5LXRp
dGxlPjxzaG9ydC10aXRsZT5OdXRyaXRpb25hbCBwb3RlbnRpYWxzIG9mIGF0eXBpY2FsIGZlZWQg
aW5ncmVkaWVudHMgZm9yIGJyb2lsZXIgY2hpY2tlbnMgYW5kIHBpZ3M8L3Nob3J0LXRpdGxlPjwv
dGl0bGVzPjxwZXJpb2RpY2FsPjxmdWxsLXRpdGxlPkFuaW1hbHM8L2Z1bGwtdGl0bGU+PC9wZXJp
b2RpY2FsPjx2b2x1bWU+MTE8L3ZvbHVtZT48bnVtYmVyPjU8L251bWJlcj48a2V5d29yZHM+PGtl
eXdvcmQ+QnJvaWxlciBjaGlja2Vuczwva2V5d29yZD48a2V5d29yZD5EaWV0czwva2V5d29yZD48
a2V5d29yZD5OdXRyaXRpb25hbCBwb3RlbnRpYWxzPC9rZXl3b3JkPjxrZXl3b3JkPlBpZ3M8L2tl
eXdvcmQ+PGtleXdvcmQ+VW5jb21tb24gZmVlZCBpbmdyZWRpZW50czwva2V5d29yZD48a2V5d29y
ZD5hbmltYWwgZXhwZXJpbWVudDwva2V5d29yZD48a2V5d29yZD5hbmltYWwgZm9vZDwva2V5d29y
ZD48a2V5d29yZD5iYXJsZXk8L2tleXdvcmQ+PGtleXdvcmQ+YnJvaWxlcjwva2V5d29yZD48a2V5
d29yZD5kZXZlbG9wbWVudDwva2V5d29yZD48a2V5d29yZD5mZWVkaW5nPC9rZXl3b3JkPjxrZXl3
b3JkPm5vbmh1bWFuPC9rZXl3b3JkPjxrZXl3b3JkPk5vcnRoIEFtZXJpY2E8L2tleXdvcmQ+PGtl
eXdvcmQ+bnV0cmllbnQ8L2tleXdvcmQ+PGtleXdvcmQ+bnV0cml0aW9uPC9rZXl3b3JkPjxrZXl3
b3JkPm9pbHNlZWQ8L2tleXdvcmQ+PGtleXdvcmQ+cGlnPC9rZXl3b3JkPjxrZXl3b3JkPnJhcGVz
ZWVkIG1lYWw8L2tleXdvcmQ+PGtleXdvcmQ+cmV2aWV3PC9rZXl3b3JkPjxrZXl3b3JkPnNveWJl
YW4gbWVhbDwva2V5d29yZD48a2V5d29yZD53aGVhdDwva2V5d29yZD48L2tleXdvcmRzPjxkYXRl
cz48eWVhcj4yMDIxPC95ZWFyPjwvZGF0ZXM+PHdvcmstdHlwZT5SZXZpZXc8L3dvcmstdHlwZT48
dXJscz48cmVsYXRlZC11cmxzPjx1cmw+aHR0cHM6Ly93d3cuc2NvcHVzLmNvbS9pbndhcmQvcmVj
b3JkLnVyaT9laWQ9Mi1zMi4wLTg1MTA0MzgxNDg2JmFtcDtkb2k9MTAuMzM5MCUyZmFuaTExMDUx
MTk2JmFtcDtwYXJ0bmVySUQ9NDAmYW1wO21kNT02NzFiZjJlOTQzNmNjMjI0MmY1MzRjYTM4YmEz
NWRhZTwvdXJsPjx1cmw+aHR0cHM6Ly9tZHBpLXJlcy5jb20vZF9hdHRhY2htZW50L2FuaW1hbHMv
YW5pbWFscy0xMS0wMTE5Ni9hcnRpY2xlX2RlcGxveS9hbmltYWxzLTExLTAxMTk2LXYyLnBkZj92
ZXJzaW9uPTE2MjAyODI1NDc8L3VybD48L3JlbGF0ZWQtdXJscz48L3VybHM+PGN1c3RvbTc+MTE5
NjwvY3VzdG9tNz48ZWxlY3Ryb25pYy1yZXNvdXJjZS1udW0+MTAuMzM5MC9hbmkxMTA1MTE5Njwv
ZWxlY3Ryb25pYy1yZXNvdXJjZS1udW0+PHJlbW90ZS1kYXRhYmFzZS1uYW1lPlNjb3B1czwvcmVt
b3RlLWRhdGFiYXNlLW5hbWU+PGxhbmd1YWdlPkVuZ2xpc2g8L2xhbmd1YWdlPjwvcmVjb3JkPjwv
Q2l0ZT48Q2l0ZT48QXV0aG9yPktpbTwvQXV0aG9yPjxZZWFyPjIwMjE8L1llYXI+PFJlY051bT42
Nzk8L1JlY051bT48cmVjb3JkPjxyZWMtbnVtYmVyPjY3OTwvcmVjLW51bWJlcj48Zm9yZWlnbi1r
ZXlzPjxrZXkgYXBwPSJFTiIgZGItaWQ9Ijk5c3B4dHhhanhzYXNiZWZyOTVwZjAwcmZyczAwZXA5
dmUyYSIgdGltZXN0YW1wPSIxNjY0NzM2NTg0Ij42Nzk8L2tleT48L2ZvcmVpZ24ta2V5cz48cmVm
LXR5cGUgbmFtZT0iSm91cm5hbCBBcnRpY2xlIj4xNzwvcmVmLXR5cGU+PGNvbnRyaWJ1dG9ycz48
YXV0aG9ycz48YXV0aG9yPktpbSwgUy48L2F1dGhvcj48YXV0aG9yPkNobywgSi4gSC48L2F1dGhv
cj48YXV0aG9yPktpbSwgSC4gQi48L2F1dGhvcj48YXV0aG9yPlNvbmcsIE0uPC9hdXRob3I+PC9h
dXRob3JzPjwvY29udHJpYnV0b3JzPjx0aXRsZXM+PHRpdGxlPlJpY2UgYXMgYW4gYWx0ZXJuYXRp
dmUgZmVlZCBpbmdyZWRpZW50IGluIHN3aW5lIGRpZXRzPC90aXRsZT48c2Vjb25kYXJ5LXRpdGxl
PkpvdXJuYWwgb2YgQW5pbWFsIFNjaWVuY2UgYW5kIFRlY2hub2xvZ3k8L3NlY29uZGFyeS10aXRs
ZT48c2hvcnQtdGl0bGU+UmljZSBhcyBhbiBhbHRlcm5hdGl2ZSBmZWVkIGluZ3JlZGllbnQgaW4g
c3dpbmUgZGlldHM8L3Nob3J0LXRpdGxlPjwvdGl0bGVzPjxwZXJpb2RpY2FsPjxmdWxsLXRpdGxl
PkpvdXJuYWwgb2YgQW5pbWFsIFNjaWVuY2UgYW5kIFRlY2hub2xvZ3k8L2Z1bGwtdGl0bGU+PC9w
ZXJpb2RpY2FsPjxwYWdlcz40NjUtNDc0PC9wYWdlcz48dm9sdW1lPjYzPC92b2x1bWU+PG51bWJl
cj4zPC9udW1iZXI+PGtleXdvcmRzPjxrZXl3b3JkPkFsdGVybmF0aXZlczwva2V5d29yZD48a2V5
d29yZD5Db3JuPC9rZXl3b3JkPjxrZXl3b3JkPk51dHJpZW50IHZhbHVlPC9rZXl3b3JkPjxrZXl3
b3JkPlBpZzwva2V5d29yZD48a2V5d29yZD5SaWNlPC9rZXl3b3JkPjwva2V5d29yZHM+PGRhdGVz
Pjx5ZWFyPjIwMjE8L3llYXI+PC9kYXRlcz48d29yay10eXBlPlJldmlldzwvd29yay10eXBlPjx1
cmxzPjxyZWxhdGVkLXVybHM+PHVybD5odHRwczovL3d3dy5zY29wdXMuY29tL2lud2FyZC9yZWNv
cmQudXJpP2VpZD0yLXMyLjAtODUxMDg1NTcyODgmYW1wO2RvaT0xMC41MTg3JTJmamFzdC4yMDIx
LmU1JmFtcDtwYXJ0bmVySUQ9NDAmYW1wO21kNT01MWIxZmExNzc3NjU4OWQwM2QyMmUyMDNhOGJh
OGM4OWh0dHBzOi8vd3d3Lm5jYmkubmxtLm5paC5nb3YvcG1jL2FydGljbGVzL1BNQzgyMDQwMDYv
cGRmL2phc3QtNjMtMy00NjUucGRmPC91cmw+PC9yZWxhdGVkLXVybHM+PC91cmxzPjxlbGVjdHJv
bmljLXJlc291cmNlLW51bT4xMC41MTg3L2phc3QuMjAyMS5lNTwvZWxlY3Ryb25pYy1yZXNvdXJj
ZS1udW0+PHJlbW90ZS1kYXRhYmFzZS1uYW1lPlNjb3B1czwvcmVtb3RlLWRhdGFiYXNlLW5hbWU+
PGxhbmd1YWdlPkVuZ2xpc2g8L2xhbmd1YWdlPjwvcmVjb3JkPjwvQ2l0ZT48L0VuZE5vdGU+AG==
</w:fldData>
        </w:fldChar>
      </w:r>
      <w:r w:rsidR="0026586A">
        <w:instrText xml:space="preserve"> ADDIN EN.CITE.DATA </w:instrText>
      </w:r>
      <w:r w:rsidR="0026586A">
        <w:fldChar w:fldCharType="end"/>
      </w:r>
      <w:r w:rsidR="00783994">
        <w:fldChar w:fldCharType="separate"/>
      </w:r>
      <w:r w:rsidR="00683A93">
        <w:rPr>
          <w:noProof/>
        </w:rPr>
        <w:t>(</w:t>
      </w:r>
      <w:hyperlink w:anchor="_ENREF_11" w:tooltip="Babatunde, 2021 #58" w:history="1">
        <w:r w:rsidR="005F0597">
          <w:rPr>
            <w:noProof/>
          </w:rPr>
          <w:t>Babatunde et al., 2021</w:t>
        </w:r>
      </w:hyperlink>
      <w:r w:rsidR="00683A93">
        <w:rPr>
          <w:noProof/>
        </w:rPr>
        <w:t xml:space="preserve">; </w:t>
      </w:r>
      <w:hyperlink w:anchor="_ENREF_73" w:tooltip="Kim, 2021 #679" w:history="1">
        <w:r w:rsidR="005F0597">
          <w:rPr>
            <w:noProof/>
          </w:rPr>
          <w:t>S. Kim et al., 2021</w:t>
        </w:r>
      </w:hyperlink>
      <w:r w:rsidR="00683A93">
        <w:rPr>
          <w:noProof/>
        </w:rPr>
        <w:t>)</w:t>
      </w:r>
      <w:r w:rsidR="00783994">
        <w:fldChar w:fldCharType="end"/>
      </w:r>
      <w:r>
        <w:t>. Animal-based protein alternatives such as dicalcium and tricalcium phosphate can also be excellent ways of utilising waste.</w:t>
      </w:r>
    </w:p>
    <w:p w14:paraId="680F39C4" w14:textId="77777777" w:rsidR="0072038D" w:rsidRPr="00041B09" w:rsidRDefault="0072038D" w:rsidP="00280D6B">
      <w:pPr>
        <w:pStyle w:val="Heading2"/>
      </w:pPr>
      <w:bookmarkStart w:id="43" w:name="_Toc113219396"/>
      <w:bookmarkStart w:id="44" w:name="_Toc124787493"/>
      <w:r w:rsidRPr="3036A6D3">
        <w:t>Dietary fibre</w:t>
      </w:r>
      <w:bookmarkEnd w:id="43"/>
      <w:bookmarkEnd w:id="44"/>
      <w:r w:rsidRPr="3036A6D3">
        <w:t xml:space="preserve"> </w:t>
      </w:r>
    </w:p>
    <w:p w14:paraId="2B27F829" w14:textId="0186B080" w:rsidR="0072038D" w:rsidRDefault="0072038D" w:rsidP="00B4537B">
      <w:pPr>
        <w:spacing w:line="276" w:lineRule="auto"/>
      </w:pPr>
      <w:r>
        <w:t>Supplementing feeds with dietary fibres helps to maintain the digesta</w:t>
      </w:r>
      <w:r w:rsidR="00A66738">
        <w:t>,</w:t>
      </w:r>
      <w:r>
        <w:t xml:space="preserve"> and could greatly impact the ability of the piglets to navigate the challenging weaning period in many positive ways, depending on the fibre types, sources, levels/concentration and fermentation </w:t>
      </w:r>
      <w:r w:rsidR="00924CCD">
        <w:fldChar w:fldCharType="begin">
          <w:fldData xml:space="preserve">PEVuZE5vdGU+PENpdGU+PEF1dGhvcj5Mb3Blei1HYWx2ZXo8L0F1dGhvcj48WWVhcj4yMDIxPC9Z
ZWFyPjxSZWNOdW0+Njg2PC9SZWNOdW0+PERpc3BsYXlUZXh0PihMb3Blei1HYWx2ZXogZXQgYWwu
LCAyMDIxKTwvRGlzcGxheVRleHQ+PHJlY29yZD48cmVjLW51bWJlcj42ODY8L3JlYy1udW1iZXI+
PGZvcmVpZ24ta2V5cz48a2V5IGFwcD0iRU4iIGRiLWlkPSI5OXNweHR4YWp4c2FzYmVmcjk1cGYw
MHJmcnMwMGVwOXZlMmEiIHRpbWVzdGFtcD0iMTY2NDczNjU4NSI+Njg2PC9rZXk+PC9mb3JlaWdu
LWtleXM+PHJlZi10eXBlIG5hbWU9IkpvdXJuYWwgQXJ0aWNsZSI+MTc8L3JlZi10eXBlPjxjb250
cmlidXRvcnM+PGF1dGhvcnM+PGF1dGhvcj5Mb3Blei1HYWx2ZXosIEcuPC9hdXRob3I+PGF1dGhv
cj5Mb3Blei1BbG9uc28sIE0uPC9hdXRob3I+PGF1dGhvcj5QZWNob3ZhLCBBLjwvYXV0aG9yPjxh
dXRob3I+TWF5bywgQi48L2F1dGhvcj48YXV0aG9yPkRpZXJpY2ssIE4uPC9hdXRob3I+PGF1dGhv
cj5Hcm9wcCwgSi48L2F1dGhvcj48L2F1dGhvcnM+PC9jb250cmlidXRvcnM+PGF1dGgtYWRkcmVz
cz5bTG9wZXotR2FsdmV6LCBHbG9yaWFdIEV1cm9wZWFuIEZvb2QgU2FmZXR5IEF1dGhvciBFRlNB
LCBWaWEgQ2FybG8gTWFnbm8gMUEsIEktNDMxMjYgUGFybWEsIEl0YWx5LiBbTG9wZXotQWxvbnNv
LCBNYXJ0YV0gVW5pdiBTYW50aWFnbyBkZSBDb21wb3N0ZWxhLCBWZXQgRmFjLCBEZXB0IEFuaW0g
UGF0aG9sLCBMdWdvIDI3MDAyLCBTcGFpbi4gW1BlY2hvdmEsIEFsZW5hXSBVbml2IFZldCAmYW1w
OyBQaGFybWFjZXV0IFNjaSBCcm5vLCBGYWMgVmV0IEh5ZyAmYW1wOyBFY29sLCBEZXB0IEFuaW0g
QnJlZWRpbmcgQW5pbSBOdXRyICZhbXA7IEJpb2NoZW0sIFBhbGFja2VobyBUciAxLTMsIEJybm8s
IEN6ZWNoIFJlcHVibGljLiBbTWF5bywgQmFsdGFzYXJdIENTSUMsIEluc3QgUHJvZCBMYWN0ZW9z
IEFzdHVyaWFzIElQTEEsIERlcHQgTWljcm9iaW9sICZhbXA7IEJpb2NoZW0sIFBhc2VvIFJpbyBM
aW5hcmVzIFMtTiwgVmlsbGF2aWNpb3NhIDMzMzAwLCBTcGFpbi4gW0RpZXJpY2ssIE5vZWxdIFVu
aXYgR2hlbnQsIEZhYyBCaW9zY2kgRW5nbiwgRGVwdCBBbmltIFNjaSAmYW1wOyBBcXVhdCBFY29s
LCBCLTkwMDAgR2hlbnQsIEJlbGdpdW0uIFtHcm9wcCwgSnVlcmdlbl0gVW5pdiBMZWlwemlnLCBG
YWMgVmV0IE1lZCwgSW5zdCBBbmltIE51dHIgTnV0ciBEaXMgJmFtcDsgRGlldGV0LCBUaWVya2xp
bmlrZW4gOSwgRC0wNDEwMyBMZWlwemlnLCBHZXJtYW55LiBMb3Blei1BbG9uc28sIE0gKGNvcnJl
c3BvbmRpbmcgYXV0aG9yKSwgVW5pdiBTYW50aWFnbyBkZSBDb21wb3N0ZWxhLCBWZXQgRmFjLCBE
ZXB0IEFuaW0gUGF0aG9sLCBMdWdvIDI3MDAyLCBTcGFpbi4gbWFydGEubG9wZXouYWxvbnNvQHVz
Yy5lczwvYXV0aC1hZGRyZXNzPjx0aXRsZXM+PHRpdGxlPkFsdGVybmF0aXZlcyB0byBhbnRpYmlv
dGljcyBhbmQgdHJhY2UgZWxlbWVudHMgKGNvcHBlciBhbmQgemluYykgdG8gaW1wcm92ZSBndXQg
aGVhbHRoIGFuZCB6b290ZWNobmljYWwgcGFyYW1ldGVycyBpbiBwaWdsZXRzOiBBIHJldmlldzwv
dGl0bGU+PHNlY29uZGFyeS10aXRsZT5BbmltYWwgRmVlZCBTY2llbmNlIGFuZCBUZWNobm9sb2d5
PC9zZWNvbmRhcnktdGl0bGU+PGFsdC10aXRsZT5BbmltLiBGZWVkIFNjaS4gVGVjaG5vbC48L2Fs
dC10aXRsZT48c2hvcnQtdGl0bGU+QWx0ZXJuYXRpdmVzIHRvIGFudGliaW90aWNzIGFuZCB0cmFj
ZSBlbGVtZW50cyAoY29wcGVyIGFuZCB6aW5jKSB0byBpbXByb3ZlIGd1dCBoZWFsdGggYW5kIHpv
b3RlY2huaWNhbCBwYXJhbWV0ZXJzIGluIHBpZ2xldHM6IEEgcmV2aWV3PC9zaG9ydC10aXRsZT48
L3RpdGxlcz48cGVyaW9kaWNhbD48ZnVsbC10aXRsZT5BbmltYWwgRmVlZCBTY2llbmNlIGFuZCBU
ZWNobm9sb2d5PC9mdWxsLXRpdGxlPjwvcGVyaW9kaWNhbD48YWx0LXBlcmlvZGljYWw+PGZ1bGwt
dGl0bGU+QW5pbWFsIEZlZWQgU2NpZW5jZSBhbmQgVGVjaG5vbG9neTwvZnVsbC10aXRsZT48YWJi
ci0xPkFuaW0uIEZlZWQgU2NpLiBUZWNobm9sLjwvYWJici0xPjwvYWx0LXBlcmlvZGljYWw+PHBh
Z2VzPjI4PC9wYWdlcz48dm9sdW1lPjI3MTwvdm9sdW1lPjxrZXl3b3Jkcz48a2V5d29yZD5BbHRl
cm5hdGl2ZXMgdG8gYW50aWJpb3RpY3M8L2tleXdvcmQ+PGtleXdvcmQ+Q29wcGVyPC9rZXl3b3Jk
PjxrZXl3b3JkPlppbmM8L2tleXdvcmQ+PGtleXdvcmQ+UGlnbGV0czwva2V5d29yZD48a2V5d29y
ZD5XZWFuaW5nIHBlcmlvZDwva2V5d29yZD48a2V5d29yZD5HdXQ8L2tleXdvcmQ+PGtleXdvcmQ+
aGVhbHRoPC9rZXl3b3JkPjxrZXl3b3JkPlBvc3Qgd2VhbmluZyBkaWFycmhvZWE8L2tleXdvcmQ+
PGtleXdvcmQ+Y2hhaW4gZmF0dHktYWNpZHM8L2tleXdvcmQ+PGtleXdvcmQ+ZW50ZXJvdG94aWdl
bmljIGVzY2hlcmljaGlhLWNvbGk8L2tleXdvcmQ+PGtleXdvcmQ+aW4tZmVlZDwva2V5d29yZD48
a2V5d29yZD5hbnRpYmlvdGljczwva2V5d29yZD48a2V5d29yZD5leG9nZW5vdXMgbGlwb2x5dGlj
IGVuenltZXM8L2tleXdvcmQ+PGtleXdvcmQ+aW50ZXN0aW5hbCBiYXJyaWVyIGZ1bmN0aW9uPC9r
ZXl3b3JkPjxrZXl3b3JkPnN3aW5lIGZlY2FsIG1pY3JvYmlvdGE8L2tleXdvcmQ+PGtleXdvcmQ+
bm94aW91cyBnYXMgZW1pc3Npb248L2tleXdvcmQ+PGtleXdvcmQ+cGlncyBmZWQgZGlldHM8L2tl
eXdvcmQ+PGtleXdvcmQ+bGFjdG9iYWNpbGx1cy1hY2lkb3BoaWx1cyBzdXBwbGVtZW50YXRpb248
L2tleXdvcmQ+PGtleXdvcmQ+ZmVybWVudGVkIGxpcXVpZCBmZWVkPC9rZXl3b3JkPjxrZXl3b3Jk
PkFncmljdWx0dXJlPC9rZXl3b3JkPjwva2V5d29yZHM+PGRhdGVzPjx5ZWFyPjIwMjE8L3llYXI+
PHB1Yi1kYXRlcz48ZGF0ZT5KYW48L2RhdGU+PC9wdWItZGF0ZXM+PC9kYXRlcz48aXNibj4wMzc3
LTg0MDE8L2lzYm4+PGFjY2Vzc2lvbi1udW0+V09TOjAwMDYxMjE2MjcwMDAxOTwvYWNjZXNzaW9u
LW51bT48d29yay10eXBlPlJldmlldzwvd29yay10eXBlPjx1cmxzPjxyZWxhdGVkLXVybHM+PHVy
bD4mbHQ7R28gdG8gSVNJJmd0OzovL1dPUzowMDA2MTIxNjI3MDAwMTk8L3VybD48L3JlbGF0ZWQt
dXJscz48L3VybHM+PGN1c3RvbTc+MTE0NzI3PC9jdXN0b203PjxlbGVjdHJvbmljLXJlc291cmNl
LW51bT4xMC4xMDE2L2ouYW5pZmVlZHNjaS4yMDIwLjExNDcyNzwvZWxlY3Ryb25pYy1yZXNvdXJj
ZS1udW0+PGxhbmd1YWdlPkVuZ2xpc2g8L2xhbmd1YWdlPjwvcmVjb3JkPjwvQ2l0ZT48L0VuZE5v
dGU+AG==
</w:fldData>
        </w:fldChar>
      </w:r>
      <w:r w:rsidR="0026586A">
        <w:instrText xml:space="preserve"> ADDIN EN.CITE </w:instrText>
      </w:r>
      <w:r w:rsidR="0026586A">
        <w:fldChar w:fldCharType="begin">
          <w:fldData xml:space="preserve">PEVuZE5vdGU+PENpdGU+PEF1dGhvcj5Mb3Blei1HYWx2ZXo8L0F1dGhvcj48WWVhcj4yMDIxPC9Z
ZWFyPjxSZWNOdW0+Njg2PC9SZWNOdW0+PERpc3BsYXlUZXh0PihMb3Blei1HYWx2ZXogZXQgYWwu
LCAyMDIxKTwvRGlzcGxheVRleHQ+PHJlY29yZD48cmVjLW51bWJlcj42ODY8L3JlYy1udW1iZXI+
PGZvcmVpZ24ta2V5cz48a2V5IGFwcD0iRU4iIGRiLWlkPSI5OXNweHR4YWp4c2FzYmVmcjk1cGYw
MHJmcnMwMGVwOXZlMmEiIHRpbWVzdGFtcD0iMTY2NDczNjU4NSI+Njg2PC9rZXk+PC9mb3JlaWdu
LWtleXM+PHJlZi10eXBlIG5hbWU9IkpvdXJuYWwgQXJ0aWNsZSI+MTc8L3JlZi10eXBlPjxjb250
cmlidXRvcnM+PGF1dGhvcnM+PGF1dGhvcj5Mb3Blei1HYWx2ZXosIEcuPC9hdXRob3I+PGF1dGhv
cj5Mb3Blei1BbG9uc28sIE0uPC9hdXRob3I+PGF1dGhvcj5QZWNob3ZhLCBBLjwvYXV0aG9yPjxh
dXRob3I+TWF5bywgQi48L2F1dGhvcj48YXV0aG9yPkRpZXJpY2ssIE4uPC9hdXRob3I+PGF1dGhv
cj5Hcm9wcCwgSi48L2F1dGhvcj48L2F1dGhvcnM+PC9jb250cmlidXRvcnM+PGF1dGgtYWRkcmVz
cz5bTG9wZXotR2FsdmV6LCBHbG9yaWFdIEV1cm9wZWFuIEZvb2QgU2FmZXR5IEF1dGhvciBFRlNB
LCBWaWEgQ2FybG8gTWFnbm8gMUEsIEktNDMxMjYgUGFybWEsIEl0YWx5LiBbTG9wZXotQWxvbnNv
LCBNYXJ0YV0gVW5pdiBTYW50aWFnbyBkZSBDb21wb3N0ZWxhLCBWZXQgRmFjLCBEZXB0IEFuaW0g
UGF0aG9sLCBMdWdvIDI3MDAyLCBTcGFpbi4gW1BlY2hvdmEsIEFsZW5hXSBVbml2IFZldCAmYW1w
OyBQaGFybWFjZXV0IFNjaSBCcm5vLCBGYWMgVmV0IEh5ZyAmYW1wOyBFY29sLCBEZXB0IEFuaW0g
QnJlZWRpbmcgQW5pbSBOdXRyICZhbXA7IEJpb2NoZW0sIFBhbGFja2VobyBUciAxLTMsIEJybm8s
IEN6ZWNoIFJlcHVibGljLiBbTWF5bywgQmFsdGFzYXJdIENTSUMsIEluc3QgUHJvZCBMYWN0ZW9z
IEFzdHVyaWFzIElQTEEsIERlcHQgTWljcm9iaW9sICZhbXA7IEJpb2NoZW0sIFBhc2VvIFJpbyBM
aW5hcmVzIFMtTiwgVmlsbGF2aWNpb3NhIDMzMzAwLCBTcGFpbi4gW0RpZXJpY2ssIE5vZWxdIFVu
aXYgR2hlbnQsIEZhYyBCaW9zY2kgRW5nbiwgRGVwdCBBbmltIFNjaSAmYW1wOyBBcXVhdCBFY29s
LCBCLTkwMDAgR2hlbnQsIEJlbGdpdW0uIFtHcm9wcCwgSnVlcmdlbl0gVW5pdiBMZWlwemlnLCBG
YWMgVmV0IE1lZCwgSW5zdCBBbmltIE51dHIgTnV0ciBEaXMgJmFtcDsgRGlldGV0LCBUaWVya2xp
bmlrZW4gOSwgRC0wNDEwMyBMZWlwemlnLCBHZXJtYW55LiBMb3Blei1BbG9uc28sIE0gKGNvcnJl
c3BvbmRpbmcgYXV0aG9yKSwgVW5pdiBTYW50aWFnbyBkZSBDb21wb3N0ZWxhLCBWZXQgRmFjLCBE
ZXB0IEFuaW0gUGF0aG9sLCBMdWdvIDI3MDAyLCBTcGFpbi4gbWFydGEubG9wZXouYWxvbnNvQHVz
Yy5lczwvYXV0aC1hZGRyZXNzPjx0aXRsZXM+PHRpdGxlPkFsdGVybmF0aXZlcyB0byBhbnRpYmlv
dGljcyBhbmQgdHJhY2UgZWxlbWVudHMgKGNvcHBlciBhbmQgemluYykgdG8gaW1wcm92ZSBndXQg
aGVhbHRoIGFuZCB6b290ZWNobmljYWwgcGFyYW1ldGVycyBpbiBwaWdsZXRzOiBBIHJldmlldzwv
dGl0bGU+PHNlY29uZGFyeS10aXRsZT5BbmltYWwgRmVlZCBTY2llbmNlIGFuZCBUZWNobm9sb2d5
PC9zZWNvbmRhcnktdGl0bGU+PGFsdC10aXRsZT5BbmltLiBGZWVkIFNjaS4gVGVjaG5vbC48L2Fs
dC10aXRsZT48c2hvcnQtdGl0bGU+QWx0ZXJuYXRpdmVzIHRvIGFudGliaW90aWNzIGFuZCB0cmFj
ZSBlbGVtZW50cyAoY29wcGVyIGFuZCB6aW5jKSB0byBpbXByb3ZlIGd1dCBoZWFsdGggYW5kIHpv
b3RlY2huaWNhbCBwYXJhbWV0ZXJzIGluIHBpZ2xldHM6IEEgcmV2aWV3PC9zaG9ydC10aXRsZT48
L3RpdGxlcz48cGVyaW9kaWNhbD48ZnVsbC10aXRsZT5BbmltYWwgRmVlZCBTY2llbmNlIGFuZCBU
ZWNobm9sb2d5PC9mdWxsLXRpdGxlPjwvcGVyaW9kaWNhbD48YWx0LXBlcmlvZGljYWw+PGZ1bGwt
dGl0bGU+QW5pbWFsIEZlZWQgU2NpZW5jZSBhbmQgVGVjaG5vbG9neTwvZnVsbC10aXRsZT48YWJi
ci0xPkFuaW0uIEZlZWQgU2NpLiBUZWNobm9sLjwvYWJici0xPjwvYWx0LXBlcmlvZGljYWw+PHBh
Z2VzPjI4PC9wYWdlcz48dm9sdW1lPjI3MTwvdm9sdW1lPjxrZXl3b3Jkcz48a2V5d29yZD5BbHRl
cm5hdGl2ZXMgdG8gYW50aWJpb3RpY3M8L2tleXdvcmQ+PGtleXdvcmQ+Q29wcGVyPC9rZXl3b3Jk
PjxrZXl3b3JkPlppbmM8L2tleXdvcmQ+PGtleXdvcmQ+UGlnbGV0czwva2V5d29yZD48a2V5d29y
ZD5XZWFuaW5nIHBlcmlvZDwva2V5d29yZD48a2V5d29yZD5HdXQ8L2tleXdvcmQ+PGtleXdvcmQ+
aGVhbHRoPC9rZXl3b3JkPjxrZXl3b3JkPlBvc3Qgd2VhbmluZyBkaWFycmhvZWE8L2tleXdvcmQ+
PGtleXdvcmQ+Y2hhaW4gZmF0dHktYWNpZHM8L2tleXdvcmQ+PGtleXdvcmQ+ZW50ZXJvdG94aWdl
bmljIGVzY2hlcmljaGlhLWNvbGk8L2tleXdvcmQ+PGtleXdvcmQ+aW4tZmVlZDwva2V5d29yZD48
a2V5d29yZD5hbnRpYmlvdGljczwva2V5d29yZD48a2V5d29yZD5leG9nZW5vdXMgbGlwb2x5dGlj
IGVuenltZXM8L2tleXdvcmQ+PGtleXdvcmQ+aW50ZXN0aW5hbCBiYXJyaWVyIGZ1bmN0aW9uPC9r
ZXl3b3JkPjxrZXl3b3JkPnN3aW5lIGZlY2FsIG1pY3JvYmlvdGE8L2tleXdvcmQ+PGtleXdvcmQ+
bm94aW91cyBnYXMgZW1pc3Npb248L2tleXdvcmQ+PGtleXdvcmQ+cGlncyBmZWQgZGlldHM8L2tl
eXdvcmQ+PGtleXdvcmQ+bGFjdG9iYWNpbGx1cy1hY2lkb3BoaWx1cyBzdXBwbGVtZW50YXRpb248
L2tleXdvcmQ+PGtleXdvcmQ+ZmVybWVudGVkIGxpcXVpZCBmZWVkPC9rZXl3b3JkPjxrZXl3b3Jk
PkFncmljdWx0dXJlPC9rZXl3b3JkPjwva2V5d29yZHM+PGRhdGVzPjx5ZWFyPjIwMjE8L3llYXI+
PHB1Yi1kYXRlcz48ZGF0ZT5KYW48L2RhdGU+PC9wdWItZGF0ZXM+PC9kYXRlcz48aXNibj4wMzc3
LTg0MDE8L2lzYm4+PGFjY2Vzc2lvbi1udW0+V09TOjAwMDYxMjE2MjcwMDAxOTwvYWNjZXNzaW9u
LW51bT48d29yay10eXBlPlJldmlldzwvd29yay10eXBlPjx1cmxzPjxyZWxhdGVkLXVybHM+PHVy
bD4mbHQ7R28gdG8gSVNJJmd0OzovL1dPUzowMDA2MTIxNjI3MDAwMTk8L3VybD48L3JlbGF0ZWQt
dXJscz48L3VybHM+PGN1c3RvbTc+MTE0NzI3PC9jdXN0b203PjxlbGVjdHJvbmljLXJlc291cmNl
LW51bT4xMC4xMDE2L2ouYW5pZmVlZHNjaS4yMDIwLjExNDcyNzwvZWxlY3Ryb25pYy1yZXNvdXJj
ZS1udW0+PGxhbmd1YWdlPkVuZ2xpc2g8L2xhbmd1YWdlPjwvcmVjb3JkPjwvQ2l0ZT48L0VuZE5v
dGU+AG==
</w:fldData>
        </w:fldChar>
      </w:r>
      <w:r w:rsidR="0026586A">
        <w:instrText xml:space="preserve"> ADDIN EN.CITE.DATA </w:instrText>
      </w:r>
      <w:r w:rsidR="0026586A">
        <w:fldChar w:fldCharType="end"/>
      </w:r>
      <w:r w:rsidR="00924CCD">
        <w:fldChar w:fldCharType="separate"/>
      </w:r>
      <w:r w:rsidR="00924CCD">
        <w:rPr>
          <w:noProof/>
        </w:rPr>
        <w:t>(</w:t>
      </w:r>
      <w:hyperlink w:anchor="_ENREF_87" w:tooltip="Lopez-Galvez, 2021 #686" w:history="1">
        <w:r w:rsidR="005F0597">
          <w:rPr>
            <w:noProof/>
          </w:rPr>
          <w:t>Lopez-Galvez et al., 2021</w:t>
        </w:r>
      </w:hyperlink>
      <w:r w:rsidR="00924CCD">
        <w:rPr>
          <w:noProof/>
        </w:rPr>
        <w:t>)</w:t>
      </w:r>
      <w:r w:rsidR="00924CCD">
        <w:fldChar w:fldCharType="end"/>
      </w:r>
      <w:r>
        <w:t>. Dietary fibres can affect gut health, growth performance, digestibility of nutrients, and prevent diarrhoea in weaning piglets</w:t>
      </w:r>
      <w:r w:rsidR="00DD6AD9">
        <w:t>,</w:t>
      </w:r>
      <w:r>
        <w:t xml:space="preserve"> as discussed below </w:t>
      </w:r>
      <w:r w:rsidR="00924CCD">
        <w:fldChar w:fldCharType="begin"/>
      </w:r>
      <w:r w:rsidR="0026586A">
        <w:instrText xml:space="preserve"> ADDIN EN.CITE &lt;EndNote&gt;&lt;Cite&gt;&lt;Author&gt;Lallès&lt;/Author&gt;&lt;Year&gt;2021&lt;/Year&gt;&lt;RecNum&gt;682&lt;/RecNum&gt;&lt;DisplayText&gt;(Lallès &amp;amp; Montoya, 2021)&lt;/DisplayText&gt;&lt;record&gt;&lt;rec-number&gt;682&lt;/rec-number&gt;&lt;foreign-keys&gt;&lt;key app="EN" db-id="99spxtxajxsasbefr95pf00rfrs00ep9ve2a" timestamp="1664736584"&gt;682&lt;/key&gt;&lt;/foreign-keys&gt;&lt;ref-type name="Journal Article"&gt;17&lt;/ref-type&gt;&lt;contributors&gt;&lt;authors&gt;&lt;author&gt;Lallès, J. P.&lt;/author&gt;&lt;author&gt;Montoya, C. A.&lt;/author&gt;&lt;/authors&gt;&lt;/contributors&gt;&lt;titles&gt;&lt;title&gt;Dietary alternatives to in-feed antibiotics, gut barrier function and inflammation in piglets post-weaning: Where are we now?&lt;/title&gt;&lt;secondary-title&gt;Animal Feed Science and Technology&lt;/secondary-title&gt;&lt;short-title&gt;Dietary alternatives to in-feed antibiotics, gut barrier function and inflammation in piglets post-weaning: Where are we now?&lt;/short-title&gt;&lt;/titles&gt;&lt;periodical&gt;&lt;full-title&gt;Animal Feed Science and Technology&lt;/full-title&gt;&lt;/periodical&gt;&lt;volume&gt;274&lt;/volume&gt;&lt;keywords&gt;&lt;keyword&gt;In-feed antibiotics&lt;/keyword&gt;&lt;keyword&gt;Inflammation&lt;/keyword&gt;&lt;keyword&gt;Intestine&lt;/keyword&gt;&lt;keyword&gt;Permeability&lt;/keyword&gt;&lt;keyword&gt;Weaned piglet&lt;/keyword&gt;&lt;/keywords&gt;&lt;dates&gt;&lt;year&gt;2021&lt;/year&gt;&lt;/dates&gt;&lt;work-type&gt;Review&lt;/work-type&gt;&lt;urls&gt;&lt;related-urls&gt;&lt;url&gt;https://www.scopus.com/inward/record.uri?eid=2-s2.0-85100446255&amp;amp;doi=10.1016%2fj.anifeedsci.2021.114836&amp;amp;partnerID=40&amp;amp;md5=73331df80699569a0f9e23373da7b004&lt;/url&gt;&lt;/related-urls&gt;&lt;/urls&gt;&lt;custom7&gt;114836&lt;/custom7&gt;&lt;electronic-resource-num&gt;10.1016/j.anifeedsci.2021.114836&lt;/electronic-resource-num&gt;&lt;remote-database-name&gt;Scopus&lt;/remote-database-name&gt;&lt;language&gt;English&lt;/language&gt;&lt;/record&gt;&lt;/Cite&gt;&lt;/EndNote&gt;</w:instrText>
      </w:r>
      <w:r w:rsidR="00924CCD">
        <w:fldChar w:fldCharType="separate"/>
      </w:r>
      <w:r w:rsidR="00924CCD">
        <w:rPr>
          <w:noProof/>
        </w:rPr>
        <w:t>(</w:t>
      </w:r>
      <w:hyperlink w:anchor="_ENREF_76" w:tooltip="Lallès, 2021 #682" w:history="1">
        <w:r w:rsidR="005F0597">
          <w:rPr>
            <w:noProof/>
          </w:rPr>
          <w:t>Lallès &amp; Montoya, 2021</w:t>
        </w:r>
      </w:hyperlink>
      <w:r w:rsidR="00924CCD">
        <w:rPr>
          <w:noProof/>
        </w:rPr>
        <w:t>)</w:t>
      </w:r>
      <w:r w:rsidR="00924CCD">
        <w:fldChar w:fldCharType="end"/>
      </w:r>
      <w:r>
        <w:t xml:space="preserve">. </w:t>
      </w:r>
    </w:p>
    <w:p w14:paraId="3767FC36" w14:textId="55F680C1" w:rsidR="0072038D" w:rsidRDefault="0072038D" w:rsidP="00B4537B">
      <w:pPr>
        <w:spacing w:line="276" w:lineRule="auto"/>
      </w:pPr>
      <w:r>
        <w:t xml:space="preserve">Insoluble dietary fibres can act as prebiotics and can elevate mucosal integrity by increasing the villus length, reduce adhesion of pathogenic bacteria (such as </w:t>
      </w:r>
      <w:r w:rsidR="00520C77" w:rsidRPr="00520C77">
        <w:rPr>
          <w:i/>
          <w:iCs/>
        </w:rPr>
        <w:t>E. coli</w:t>
      </w:r>
      <w:r>
        <w:t xml:space="preserve"> F4) to epithelial cells and their retention in the gut </w:t>
      </w:r>
      <w:r w:rsidR="003E3951">
        <w:fldChar w:fldCharType="begin">
          <w:fldData xml:space="preserve">PEVuZE5vdGU+PENpdGU+PEF1dGhvcj5Cb25ldHRpPC9BdXRob3I+PFllYXI+MjAyMTwvWWVhcj48
UmVjTnVtPjEwMzwvUmVjTnVtPjxEaXNwbGF5VGV4dD4oR2FvIGV0IGFsLiwgMjAxOTsgQm9uZXR0
aSBldCBhbC4sIDIwMjEpPC9EaXNwbGF5VGV4dD48cmVjb3JkPjxyZWMtbnVtYmVyPjEwMzwvcmVj
LW51bWJlcj48Zm9yZWlnbi1rZXlzPjxrZXkgYXBwPSJFTiIgZGItaWQ9Ijk5c3B4dHhhanhzYXNi
ZWZyOTVwZjAwcmZyczAwZXA5dmUyYSIgdGltZXN0YW1wPSIxNjU3MjMxNzg1Ij4xMDM8L2tleT48
L2ZvcmVpZ24ta2V5cz48cmVmLXR5cGUgbmFtZT0iSm91cm5hbCBBcnRpY2xlIj4xNzwvcmVmLXR5
cGU+PGNvbnRyaWJ1dG9ycz48YXV0aG9ycz48YXV0aG9yPkJvbmV0dGksIEEuPC9hdXRob3I+PGF1
dGhvcj5UdWdub2xpLCBCLjwvYXV0aG9yPjxhdXRob3I+UGl2YSwgQS48L2F1dGhvcj48YXV0aG9y
PkdyaWxsaSwgRS48L2F1dGhvcj48L2F1dGhvcnM+PC9jb250cmlidXRvcnM+PGF1dGgtYWRkcmVz
cz5bQm9uZXR0aSwgQW5kcmVhOyBQaXZhLCBBbmRyZWE7IEdyaWxsaSwgRXN0ZXJdIFVuaXYgQm9s
b2duYSwgRGlwYXJ0aW1lbnRvIFNjaSBNZWQgVmV0IERJTUVWRVQsIFZpYSBUb2xhcmEgNTAsIEkt
NDAwNjQgT3p6YW5vIERlbGxlbWlsaWEsIEJPLCBJdGFseS4gW1R1Z25vbGksIEJlbmVkZXR0YTsg
UGl2YSwgQW5kcmVhXSBWZXRhZ3JvIFNwQSwgVmlhIFBvcnJvIDIsIEktNDIxMjQgUmVnZ2lvIEVt
aWxpYSwgSXRhbHkuIFtHcmlsbGksIEVzdGVyXSBWZXRhZ3JvIEluYywgMTE2IFcgSmFja3NvbiBC
bHZkLFN1aXRlIDMyMCwgQ2hpY2FnbywgSUwgNjA2MDQgVVNBLiYjeEQ7R3JpbGxpLCBFIChjb3Jy
ZXNwb25kaW5nIGF1dGhvciksIFVuaXYgQm9sb2duYSwgRGlwYXJ0aW1lbnRvIFNjaSBNZWQgVmV0
IERJTUVWRVQsIFZpYSBUb2xhcmEgNTAsIEktNDAwNjQgT3p6YW5vIERlbGxlbWlsaWEsIEJPLCBJ
dGFseS47IEdyaWxsaSwgRSAoY29ycmVzcG9uZGluZyBhdXRob3IpLCBWZXRhZ3JvIEluYywgMTE2
IFcgSmFja3NvbiBCbHZkLFN1aXRlIDMyMCwgQ2hpY2FnbywgSUwgNjA2MDQgVVNBLiYjeEQ7YW5k
cmVhLmJvbmV0dGkxNUB1bmliby5pdDsgYmVuZWRldHRhLnR1Z25vbGlAdmV0YWdyby5jb207IGFu
ZHJlYS5waXZhQHVuaWJvLml0OyBlc3Rlci5ncmlsbGlAdW5pYm8uaXQ8L2F1dGgtYWRkcmVzcz48
dGl0bGVzPjx0aXRsZT5Ub3dhcmRzIFplcm8gWmluYyBPeGlkZTogRmVlZGluZyBTdHJhdGVnaWVz
IHRvIE1hbmFnZSBQb3N0LVdlYW5pbmcgRGlhcnJoZWEgaW4gUGlnbGV0czwvdGl0bGU+PHNlY29u
ZGFyeS10aXRsZT5BbmltYWxzPC9zZWNvbmRhcnktdGl0bGU+PGFsdC10aXRsZT5BbmltYWxzPC9h
bHQtdGl0bGU+PHNob3J0LXRpdGxlPlRvd2FyZHMgWmVybyBaaW5jIE94aWRlOiBGZWVkaW5nIFN0
cmF0ZWdpZXMgdG8gTWFuYWdlIFBvc3QtV2VhbmluZyBEaWFycmhlYSBpbiBQaWdsZXRzPC9zaG9y
dC10aXRsZT48L3RpdGxlcz48cGVyaW9kaWNhbD48ZnVsbC10aXRsZT5BbmltYWxzPC9mdWxsLXRp
dGxlPjwvcGVyaW9kaWNhbD48YWx0LXBlcmlvZGljYWw+PGZ1bGwtdGl0bGU+QW5pbWFsczwvZnVs
bC10aXRsZT48L2FsdC1wZXJpb2RpY2FsPjxwYWdlcz4yNDwvcGFnZXM+PHZvbHVtZT4xMTwvdm9s
dW1lPjxudW1iZXI+MzwvbnVtYmVyPjxrZXl3b3Jkcz48a2V5d29yZD56aW5jIG94aWRlPC9rZXl3
b3JkPjxrZXl3b3JkPnBvc3Qtd2VhbmluZyBkaWFycmhlYTwva2V5d29yZD48a2V5d29yZD5Fc2No
ZXJpY2hpYSBjb2xpIEY0PC9rZXl3b3JkPjxrZXl3b3JkPks4ODwva2V5d29yZD48a2V5d29yZD5F
VEVDPC9rZXl3b3JkPjxrZXl3b3JkPnBpZ2xldDwva2V5d29yZD48a2V5d29yZD5waWcgbnV0cml0
aW9uPC9rZXl3b3JkPjxrZXl3b3JkPndlYW5pbmc8L2tleXdvcmQ+PGtleXdvcmQ+ZW50ZXJvdG94
aWdlbmljIGVzY2hlcmljaGlhLWNvbGk8L2tleXdvcmQ+PGtleXdvcmQ+c3ByYXktZHJpZWQgcGxh
c21hPC9rZXl3b3JkPjxrZXl3b3JkPmVhcmx5LXdlYW5lZCBwaWdzPC9rZXl3b3JkPjxrZXl3b3Jk
PmltcHJvdmVzIGdyb3d0aC1wZXJmb3JtYW5jZTwva2V5d29yZD48a2V5d29yZD5zbWFsbC1pbnRl
c3RpbmFsIG1vcnBob2xvZ3k8L2tleXdvcmQ+PGtleXdvcmQ+ZmVkPC9rZXl3b3JkPjxrZXl3b3Jk
PnBoYXJtYWNvbG9naWNhbCBsZXZlbHM8L2tleXdvcmQ+PGtleXdvcmQ+bmF0dXJlLWlkZW50aWNh
bCBjb21wb3VuZHM8L2tleXdvcmQ+PGtleXdvcmQ+ZWdnLXlvbGsgYW50aWJvZGllczwva2V5d29y
ZD48a2V5d29yZD5sb3ctcHJvdGVpbiBkaWV0czwva2V5d29yZD48a2V5d29yZD5vcmdhbmljLWFj
aWRzPC9rZXl3b3JkPjxrZXl3b3JkPkFncmljdWx0dXJlPC9rZXl3b3JkPjxrZXl3b3JkPlZldGVy
aW5hcnkgU2NpZW5jZXM8L2tleXdvcmQ+PGtleXdvcmQ+Wm9vbG9neTwva2V5d29yZD48L2tleXdv
cmRzPjxkYXRlcz48eWVhcj4yMDIxPC95ZWFyPjxwdWItZGF0ZXM+PGRhdGU+TWFyPC9kYXRlPjwv
cHViLWRhdGVzPjwvZGF0ZXM+PGlzYm4+MjA3Ni0yNjE1PC9pc2JuPjxhY2Nlc3Npb24tbnVtPldP
UzowMDA2MzMxODQ3MDAwMDE8L2FjY2Vzc2lvbi1udW0+PHdvcmstdHlwZT5SZXZpZXc8L3dvcmst
dHlwZT48dXJscz48cmVsYXRlZC11cmxzPjx1cmw+PHN0eWxlIGZhY2U9InVuZGVybGluZSIgZm9u
dD0iZGVmYXVsdCIgc2l6ZT0iMTAwJSI+Jmx0O0dvIHRvIElTSSZndDs6Ly9XT1M6MDAwNjMzMTg0
NzAwMDAxPC9zdHlsZT48L3VybD48dXJsPmh0dHBzOi8vbWRwaS1yZXMuY29tL2RfYXR0YWNobWVu
dC9hbmltYWxzL2FuaW1hbHMtMTEtMDA2NDIvYXJ0aWNsZV9kZXBsb3kvYW5pbWFscy0xMS0wMDY0
Mi12Mi5wZGY/dmVyc2lvbj0xNjE0ODQwNTQzPC91cmw+PC9yZWxhdGVkLXVybHM+PC91cmxzPjxj
dXN0b203PjY0MjwvY3VzdG9tNz48ZWxlY3Ryb25pYy1yZXNvdXJjZS1udW0+MTAuMzM5MC9hbmkx
MTAzMDY0MjwvZWxlY3Ryb25pYy1yZXNvdXJjZS1udW0+PGxhbmd1YWdlPkVuZ2xpc2g8L2xhbmd1
YWdlPjwvcmVjb3JkPjwvQ2l0ZT48Q2l0ZT48QXV0aG9yPkdhbzwvQXV0aG9yPjxZZWFyPjIwMTk8
L1llYXI+PFJlY051bT42NDI8L1JlY051bT48cmVjb3JkPjxyZWMtbnVtYmVyPjY0MjwvcmVjLW51
bWJlcj48Zm9yZWlnbi1rZXlzPjxrZXkgYXBwPSJFTiIgZGItaWQ9Ijk5c3B4dHhhanhzYXNiZWZy
OTVwZjAwcmZyczAwZXA5dmUyYSIgdGltZXN0YW1wPSIxNjY0NzM2NTgzIj42NDI8L2tleT48L2Zv
cmVpZ24ta2V5cz48cmVmLXR5cGUgbmFtZT0iSm91cm5hbCBBcnRpY2xlIj4xNzwvcmVmLXR5cGU+
PGNvbnRyaWJ1dG9ycz48YXV0aG9ycz48YXV0aG9yPkdhbywgSi48L2F1dGhvcj48YXV0aG9yPllp
biwgSi48L2F1dGhvcj48YXV0aG9yPlh1LCBLLjwvYXV0aG9yPjxhdXRob3I+TGksIFQuPC9hdXRo
b3I+PGF1dGhvcj5ZaW4sIFkuPC9hdXRob3I+PC9hdXRob3JzPjwvY29udHJpYnV0b3JzPjx0aXRs
ZXM+PHRpdGxlPldoYXQgSXMgdGhlIEltcGFjdCBvZiBEaWV0IG9uIE51dHJpdGlvbmFsIERpYXJy
aGVhIEFzc29jaWF0ZWQgd2l0aCBHdXQgTWljcm9iaW90YSBpbiBXZWFuaW5nIFBpZ2xldHM6IEEg
U3lzdGVtIFJldmlldzwvdGl0bGU+PHNlY29uZGFyeS10aXRsZT5CaW9NZWQgUmVzZWFyY2ggSW50
ZXJuYXRpb25hbDwvc2Vjb25kYXJ5LXRpdGxlPjxzaG9ydC10aXRsZT5XaGF0IElzIHRoZSBJbXBh
Y3Qgb2YgRGlldCBvbiBOdXRyaXRpb25hbCBEaWFycmhlYSBBc3NvY2lhdGVkIHdpdGggR3V0IE1p
Y3JvYmlvdGEgaW4gV2VhbmluZyBQaWdsZXRzOiBBIFN5c3RlbSBSZXZpZXc8L3Nob3J0LXRpdGxl
PjwvdGl0bGVzPjxwZXJpb2RpY2FsPjxmdWxsLXRpdGxlPkJpb01lZCBSZXNlYXJjaCBJbnRlcm5h
dGlvbmFsPC9mdWxsLXRpdGxlPjwvcGVyaW9kaWNhbD48dm9sdW1lPjIwMTk8L3ZvbHVtZT48a2V5
d29yZHM+PGtleXdvcmQ+ZWxlY3Ryb2x5dGU8L2tleXdvcmQ+PGtleXdvcmQ+c3RhcmNoPC9rZXl3
b3JkPjxrZXl3b3JkPmRpYXJyaGVhPC9rZXl3b3JkPjxrZXl3b3JkPmRpZXRhcnkgZmliZXI8L2tl
eXdvcmQ+PGtleXdvcmQ+ZGlldGFyeSBpbnRha2U8L2tleXdvcmQ+PGtleXdvcmQ+ZGlnZXN0aW9u
PC9rZXl3b3JkPjxrZXl3b3JkPmVsZWN0cm9seXRlIGJhbGFuY2U8L2tleXdvcmQ+PGtleXdvcmQ+
ZWxlY3Ryb2x5dGUgZGlzdHVyYmFuY2U8L2tleXdvcmQ+PGtleXdvcmQ+Z3Jvd3RoPC9rZXl3b3Jk
PjxrZXl3b3JkPmluY2lkZW5jZTwva2V5d29yZD48a2V5d29yZD5pbnRlc3RpbmUgYWJzb3JwdGlv
bjwva2V5d29yZD48a2V5d29yZD5pbnRlc3RpbmUgZmxvcmE8L2tleXdvcmQ+PGtleXdvcmQ+bm9u
aHVtYW48L2tleXdvcmQ+PGtleXdvcmQ+bnV0cml0aW9uPC9rZXl3b3JkPjxrZXl3b3JkPnBpZ2xl
dDwva2V5d29yZD48a2V5d29yZD5wcm90ZWluIGludGFrZTwva2V5d29yZD48a2V5d29yZD5SZXZp
ZXc8L2tleXdvcmQ+PGtleXdvcmQ+d2VhbmluZzwva2V5d29yZD48a2V5d29yZD5hbmltYWw8L2tl
eXdvcmQ+PGtleXdvcmQ+YW5pbWFsIGZvb2Q8L2tleXdvcmQ+PGtleXdvcmQ+ZGlldDwva2V5d29y
ZD48a2V5d29yZD5kaXNlYXNlIG1vZGVsPC9rZXl3b3JkPjxrZXl3b3JkPm1pY3JvYmlvbG9neTwv
a2V5d29yZD48a2V5d29yZD5waHlzaW9sb2d5PC9rZXl3b3JkPjxrZXl3b3JkPnBpZzwva2V5d29y
ZD48a2V5d29yZD5BbmltYWwgRmVlZDwva2V5d29yZD48a2V5d29yZD5BbmltYWwgTnV0cml0aW9u
YWwgUGh5c2lvbG9naWNhbCBQaGVub21lbmE8L2tleXdvcmQ+PGtleXdvcmQ+QW5pbWFsczwva2V5
d29yZD48a2V5d29yZD5EaWV0YXJ5IFByb3RlaW5zPC9rZXl3b3JkPjxrZXl3b3JkPkRpc2Vhc2Ug
TW9kZWxzLCBBbmltYWw8L2tleXdvcmQ+PGtleXdvcmQ+R2FzdHJvaW50ZXN0aW5hbCBNaWNyb2Jp
b21lPC9rZXl3b3JkPjxrZXl3b3JkPlN3aW5lPC9rZXl3b3JkPjwva2V5d29yZHM+PGRhdGVzPjx5
ZWFyPjIwMTk8L3llYXI+PC9kYXRlcz48d29yay10eXBlPlJldmlldzwvd29yay10eXBlPjx1cmxz
PjxyZWxhdGVkLXVybHM+PHVybD5odHRwczovL3d3dy5zY29wdXMuY29tL2lud2FyZC9yZWNvcmQu
dXJpP2VpZD0yLXMyLjAtODUwNzc3NDQxNDAmYW1wO2RvaT0xMC4xMTU1JTJmMjAxOSUyZjY5MTYx
ODkmYW1wO3BhcnRuZXJJRD00MCZhbXA7bWQ1PWY2Nzc5YTlmNzE0MTY5NmJjMzQzODJmYzQ3NDAw
Njk5aHR0cHM6Ly9kb3dubG9hZHMuaGluZGF3aS5jb20vam91cm5hbHMvYm1yaS8yMDE5LzY5MTYx
ODkucGRmPC91cmw+PC9yZWxhdGVkLXVybHM+PC91cmxzPjxjdXN0b203PjY5MTYxODk8L2N1c3Rv
bTc+PGVsZWN0cm9uaWMtcmVzb3VyY2UtbnVtPjEwLjExNTUvMjAxOS82OTE2MTg5PC9lbGVjdHJv
bmljLXJlc291cmNlLW51bT48cmVtb3RlLWRhdGFiYXNlLW5hbWU+U2NvcHVzPC9yZW1vdGUtZGF0
YWJhc2UtbmFtZT48bGFuZ3VhZ2U+RW5nbGlzaDwvbGFuZ3VhZ2U+PC9yZWNvcmQ+PC9DaXRlPjwv
RW5kTm90ZT5=
</w:fldData>
        </w:fldChar>
      </w:r>
      <w:r w:rsidR="0026586A">
        <w:instrText xml:space="preserve"> ADDIN EN.CITE </w:instrText>
      </w:r>
      <w:r w:rsidR="0026586A">
        <w:fldChar w:fldCharType="begin">
          <w:fldData xml:space="preserve">PEVuZE5vdGU+PENpdGU+PEF1dGhvcj5Cb25ldHRpPC9BdXRob3I+PFllYXI+MjAyMTwvWWVhcj48
UmVjTnVtPjEwMzwvUmVjTnVtPjxEaXNwbGF5VGV4dD4oR2FvIGV0IGFsLiwgMjAxOTsgQm9uZXR0
aSBldCBhbC4sIDIwMjEpPC9EaXNwbGF5VGV4dD48cmVjb3JkPjxyZWMtbnVtYmVyPjEwMzwvcmVj
LW51bWJlcj48Zm9yZWlnbi1rZXlzPjxrZXkgYXBwPSJFTiIgZGItaWQ9Ijk5c3B4dHhhanhzYXNi
ZWZyOTVwZjAwcmZyczAwZXA5dmUyYSIgdGltZXN0YW1wPSIxNjU3MjMxNzg1Ij4xMDM8L2tleT48
L2ZvcmVpZ24ta2V5cz48cmVmLXR5cGUgbmFtZT0iSm91cm5hbCBBcnRpY2xlIj4xNzwvcmVmLXR5
cGU+PGNvbnRyaWJ1dG9ycz48YXV0aG9ycz48YXV0aG9yPkJvbmV0dGksIEEuPC9hdXRob3I+PGF1
dGhvcj5UdWdub2xpLCBCLjwvYXV0aG9yPjxhdXRob3I+UGl2YSwgQS48L2F1dGhvcj48YXV0aG9y
PkdyaWxsaSwgRS48L2F1dGhvcj48L2F1dGhvcnM+PC9jb250cmlidXRvcnM+PGF1dGgtYWRkcmVz
cz5bQm9uZXR0aSwgQW5kcmVhOyBQaXZhLCBBbmRyZWE7IEdyaWxsaSwgRXN0ZXJdIFVuaXYgQm9s
b2duYSwgRGlwYXJ0aW1lbnRvIFNjaSBNZWQgVmV0IERJTUVWRVQsIFZpYSBUb2xhcmEgNTAsIEkt
NDAwNjQgT3p6YW5vIERlbGxlbWlsaWEsIEJPLCBJdGFseS4gW1R1Z25vbGksIEJlbmVkZXR0YTsg
UGl2YSwgQW5kcmVhXSBWZXRhZ3JvIFNwQSwgVmlhIFBvcnJvIDIsIEktNDIxMjQgUmVnZ2lvIEVt
aWxpYSwgSXRhbHkuIFtHcmlsbGksIEVzdGVyXSBWZXRhZ3JvIEluYywgMTE2IFcgSmFja3NvbiBC
bHZkLFN1aXRlIDMyMCwgQ2hpY2FnbywgSUwgNjA2MDQgVVNBLiYjeEQ7R3JpbGxpLCBFIChjb3Jy
ZXNwb25kaW5nIGF1dGhvciksIFVuaXYgQm9sb2duYSwgRGlwYXJ0aW1lbnRvIFNjaSBNZWQgVmV0
IERJTUVWRVQsIFZpYSBUb2xhcmEgNTAsIEktNDAwNjQgT3p6YW5vIERlbGxlbWlsaWEsIEJPLCBJ
dGFseS47IEdyaWxsaSwgRSAoY29ycmVzcG9uZGluZyBhdXRob3IpLCBWZXRhZ3JvIEluYywgMTE2
IFcgSmFja3NvbiBCbHZkLFN1aXRlIDMyMCwgQ2hpY2FnbywgSUwgNjA2MDQgVVNBLiYjeEQ7YW5k
cmVhLmJvbmV0dGkxNUB1bmliby5pdDsgYmVuZWRldHRhLnR1Z25vbGlAdmV0YWdyby5jb207IGFu
ZHJlYS5waXZhQHVuaWJvLml0OyBlc3Rlci5ncmlsbGlAdW5pYm8uaXQ8L2F1dGgtYWRkcmVzcz48
dGl0bGVzPjx0aXRsZT5Ub3dhcmRzIFplcm8gWmluYyBPeGlkZTogRmVlZGluZyBTdHJhdGVnaWVz
IHRvIE1hbmFnZSBQb3N0LVdlYW5pbmcgRGlhcnJoZWEgaW4gUGlnbGV0czwvdGl0bGU+PHNlY29u
ZGFyeS10aXRsZT5BbmltYWxzPC9zZWNvbmRhcnktdGl0bGU+PGFsdC10aXRsZT5BbmltYWxzPC9h
bHQtdGl0bGU+PHNob3J0LXRpdGxlPlRvd2FyZHMgWmVybyBaaW5jIE94aWRlOiBGZWVkaW5nIFN0
cmF0ZWdpZXMgdG8gTWFuYWdlIFBvc3QtV2VhbmluZyBEaWFycmhlYSBpbiBQaWdsZXRzPC9zaG9y
dC10aXRsZT48L3RpdGxlcz48cGVyaW9kaWNhbD48ZnVsbC10aXRsZT5BbmltYWxzPC9mdWxsLXRp
dGxlPjwvcGVyaW9kaWNhbD48YWx0LXBlcmlvZGljYWw+PGZ1bGwtdGl0bGU+QW5pbWFsczwvZnVs
bC10aXRsZT48L2FsdC1wZXJpb2RpY2FsPjxwYWdlcz4yNDwvcGFnZXM+PHZvbHVtZT4xMTwvdm9s
dW1lPjxudW1iZXI+MzwvbnVtYmVyPjxrZXl3b3Jkcz48a2V5d29yZD56aW5jIG94aWRlPC9rZXl3
b3JkPjxrZXl3b3JkPnBvc3Qtd2VhbmluZyBkaWFycmhlYTwva2V5d29yZD48a2V5d29yZD5Fc2No
ZXJpY2hpYSBjb2xpIEY0PC9rZXl3b3JkPjxrZXl3b3JkPks4ODwva2V5d29yZD48a2V5d29yZD5F
VEVDPC9rZXl3b3JkPjxrZXl3b3JkPnBpZ2xldDwva2V5d29yZD48a2V5d29yZD5waWcgbnV0cml0
aW9uPC9rZXl3b3JkPjxrZXl3b3JkPndlYW5pbmc8L2tleXdvcmQ+PGtleXdvcmQ+ZW50ZXJvdG94
aWdlbmljIGVzY2hlcmljaGlhLWNvbGk8L2tleXdvcmQ+PGtleXdvcmQ+c3ByYXktZHJpZWQgcGxh
c21hPC9rZXl3b3JkPjxrZXl3b3JkPmVhcmx5LXdlYW5lZCBwaWdzPC9rZXl3b3JkPjxrZXl3b3Jk
PmltcHJvdmVzIGdyb3d0aC1wZXJmb3JtYW5jZTwva2V5d29yZD48a2V5d29yZD5zbWFsbC1pbnRl
c3RpbmFsIG1vcnBob2xvZ3k8L2tleXdvcmQ+PGtleXdvcmQ+ZmVkPC9rZXl3b3JkPjxrZXl3b3Jk
PnBoYXJtYWNvbG9naWNhbCBsZXZlbHM8L2tleXdvcmQ+PGtleXdvcmQ+bmF0dXJlLWlkZW50aWNh
bCBjb21wb3VuZHM8L2tleXdvcmQ+PGtleXdvcmQ+ZWdnLXlvbGsgYW50aWJvZGllczwva2V5d29y
ZD48a2V5d29yZD5sb3ctcHJvdGVpbiBkaWV0czwva2V5d29yZD48a2V5d29yZD5vcmdhbmljLWFj
aWRzPC9rZXl3b3JkPjxrZXl3b3JkPkFncmljdWx0dXJlPC9rZXl3b3JkPjxrZXl3b3JkPlZldGVy
aW5hcnkgU2NpZW5jZXM8L2tleXdvcmQ+PGtleXdvcmQ+Wm9vbG9neTwva2V5d29yZD48L2tleXdv
cmRzPjxkYXRlcz48eWVhcj4yMDIxPC95ZWFyPjxwdWItZGF0ZXM+PGRhdGU+TWFyPC9kYXRlPjwv
cHViLWRhdGVzPjwvZGF0ZXM+PGlzYm4+MjA3Ni0yNjE1PC9pc2JuPjxhY2Nlc3Npb24tbnVtPldP
UzowMDA2MzMxODQ3MDAwMDE8L2FjY2Vzc2lvbi1udW0+PHdvcmstdHlwZT5SZXZpZXc8L3dvcmst
dHlwZT48dXJscz48cmVsYXRlZC11cmxzPjx1cmw+PHN0eWxlIGZhY2U9InVuZGVybGluZSIgZm9u
dD0iZGVmYXVsdCIgc2l6ZT0iMTAwJSI+Jmx0O0dvIHRvIElTSSZndDs6Ly9XT1M6MDAwNjMzMTg0
NzAwMDAxPC9zdHlsZT48L3VybD48dXJsPmh0dHBzOi8vbWRwaS1yZXMuY29tL2RfYXR0YWNobWVu
dC9hbmltYWxzL2FuaW1hbHMtMTEtMDA2NDIvYXJ0aWNsZV9kZXBsb3kvYW5pbWFscy0xMS0wMDY0
Mi12Mi5wZGY/dmVyc2lvbj0xNjE0ODQwNTQzPC91cmw+PC9yZWxhdGVkLXVybHM+PC91cmxzPjxj
dXN0b203PjY0MjwvY3VzdG9tNz48ZWxlY3Ryb25pYy1yZXNvdXJjZS1udW0+MTAuMzM5MC9hbmkx
MTAzMDY0MjwvZWxlY3Ryb25pYy1yZXNvdXJjZS1udW0+PGxhbmd1YWdlPkVuZ2xpc2g8L2xhbmd1
YWdlPjwvcmVjb3JkPjwvQ2l0ZT48Q2l0ZT48QXV0aG9yPkdhbzwvQXV0aG9yPjxZZWFyPjIwMTk8
L1llYXI+PFJlY051bT42NDI8L1JlY051bT48cmVjb3JkPjxyZWMtbnVtYmVyPjY0MjwvcmVjLW51
bWJlcj48Zm9yZWlnbi1rZXlzPjxrZXkgYXBwPSJFTiIgZGItaWQ9Ijk5c3B4dHhhanhzYXNiZWZy
OTVwZjAwcmZyczAwZXA5dmUyYSIgdGltZXN0YW1wPSIxNjY0NzM2NTgzIj42NDI8L2tleT48L2Zv
cmVpZ24ta2V5cz48cmVmLXR5cGUgbmFtZT0iSm91cm5hbCBBcnRpY2xlIj4xNzwvcmVmLXR5cGU+
PGNvbnRyaWJ1dG9ycz48YXV0aG9ycz48YXV0aG9yPkdhbywgSi48L2F1dGhvcj48YXV0aG9yPllp
biwgSi48L2F1dGhvcj48YXV0aG9yPlh1LCBLLjwvYXV0aG9yPjxhdXRob3I+TGksIFQuPC9hdXRo
b3I+PGF1dGhvcj5ZaW4sIFkuPC9hdXRob3I+PC9hdXRob3JzPjwvY29udHJpYnV0b3JzPjx0aXRs
ZXM+PHRpdGxlPldoYXQgSXMgdGhlIEltcGFjdCBvZiBEaWV0IG9uIE51dHJpdGlvbmFsIERpYXJy
aGVhIEFzc29jaWF0ZWQgd2l0aCBHdXQgTWljcm9iaW90YSBpbiBXZWFuaW5nIFBpZ2xldHM6IEEg
U3lzdGVtIFJldmlldzwvdGl0bGU+PHNlY29uZGFyeS10aXRsZT5CaW9NZWQgUmVzZWFyY2ggSW50
ZXJuYXRpb25hbDwvc2Vjb25kYXJ5LXRpdGxlPjxzaG9ydC10aXRsZT5XaGF0IElzIHRoZSBJbXBh
Y3Qgb2YgRGlldCBvbiBOdXRyaXRpb25hbCBEaWFycmhlYSBBc3NvY2lhdGVkIHdpdGggR3V0IE1p
Y3JvYmlvdGEgaW4gV2VhbmluZyBQaWdsZXRzOiBBIFN5c3RlbSBSZXZpZXc8L3Nob3J0LXRpdGxl
PjwvdGl0bGVzPjxwZXJpb2RpY2FsPjxmdWxsLXRpdGxlPkJpb01lZCBSZXNlYXJjaCBJbnRlcm5h
dGlvbmFsPC9mdWxsLXRpdGxlPjwvcGVyaW9kaWNhbD48dm9sdW1lPjIwMTk8L3ZvbHVtZT48a2V5
d29yZHM+PGtleXdvcmQ+ZWxlY3Ryb2x5dGU8L2tleXdvcmQ+PGtleXdvcmQ+c3RhcmNoPC9rZXl3
b3JkPjxrZXl3b3JkPmRpYXJyaGVhPC9rZXl3b3JkPjxrZXl3b3JkPmRpZXRhcnkgZmliZXI8L2tl
eXdvcmQ+PGtleXdvcmQ+ZGlldGFyeSBpbnRha2U8L2tleXdvcmQ+PGtleXdvcmQ+ZGlnZXN0aW9u
PC9rZXl3b3JkPjxrZXl3b3JkPmVsZWN0cm9seXRlIGJhbGFuY2U8L2tleXdvcmQ+PGtleXdvcmQ+
ZWxlY3Ryb2x5dGUgZGlzdHVyYmFuY2U8L2tleXdvcmQ+PGtleXdvcmQ+Z3Jvd3RoPC9rZXl3b3Jk
PjxrZXl3b3JkPmluY2lkZW5jZTwva2V5d29yZD48a2V5d29yZD5pbnRlc3RpbmUgYWJzb3JwdGlv
bjwva2V5d29yZD48a2V5d29yZD5pbnRlc3RpbmUgZmxvcmE8L2tleXdvcmQ+PGtleXdvcmQ+bm9u
aHVtYW48L2tleXdvcmQ+PGtleXdvcmQ+bnV0cml0aW9uPC9rZXl3b3JkPjxrZXl3b3JkPnBpZ2xl
dDwva2V5d29yZD48a2V5d29yZD5wcm90ZWluIGludGFrZTwva2V5d29yZD48a2V5d29yZD5SZXZp
ZXc8L2tleXdvcmQ+PGtleXdvcmQ+d2VhbmluZzwva2V5d29yZD48a2V5d29yZD5hbmltYWw8L2tl
eXdvcmQ+PGtleXdvcmQ+YW5pbWFsIGZvb2Q8L2tleXdvcmQ+PGtleXdvcmQ+ZGlldDwva2V5d29y
ZD48a2V5d29yZD5kaXNlYXNlIG1vZGVsPC9rZXl3b3JkPjxrZXl3b3JkPm1pY3JvYmlvbG9neTwv
a2V5d29yZD48a2V5d29yZD5waHlzaW9sb2d5PC9rZXl3b3JkPjxrZXl3b3JkPnBpZzwva2V5d29y
ZD48a2V5d29yZD5BbmltYWwgRmVlZDwva2V5d29yZD48a2V5d29yZD5BbmltYWwgTnV0cml0aW9u
YWwgUGh5c2lvbG9naWNhbCBQaGVub21lbmE8L2tleXdvcmQ+PGtleXdvcmQ+QW5pbWFsczwva2V5
d29yZD48a2V5d29yZD5EaWV0YXJ5IFByb3RlaW5zPC9rZXl3b3JkPjxrZXl3b3JkPkRpc2Vhc2Ug
TW9kZWxzLCBBbmltYWw8L2tleXdvcmQ+PGtleXdvcmQ+R2FzdHJvaW50ZXN0aW5hbCBNaWNyb2Jp
b21lPC9rZXl3b3JkPjxrZXl3b3JkPlN3aW5lPC9rZXl3b3JkPjwva2V5d29yZHM+PGRhdGVzPjx5
ZWFyPjIwMTk8L3llYXI+PC9kYXRlcz48d29yay10eXBlPlJldmlldzwvd29yay10eXBlPjx1cmxz
PjxyZWxhdGVkLXVybHM+PHVybD5odHRwczovL3d3dy5zY29wdXMuY29tL2lud2FyZC9yZWNvcmQu
dXJpP2VpZD0yLXMyLjAtODUwNzc3NDQxNDAmYW1wO2RvaT0xMC4xMTU1JTJmMjAxOSUyZjY5MTYx
ODkmYW1wO3BhcnRuZXJJRD00MCZhbXA7bWQ1PWY2Nzc5YTlmNzE0MTY5NmJjMzQzODJmYzQ3NDAw
Njk5aHR0cHM6Ly9kb3dubG9hZHMuaGluZGF3aS5jb20vam91cm5hbHMvYm1yaS8yMDE5LzY5MTYx
ODkucGRmPC91cmw+PC9yZWxhdGVkLXVybHM+PC91cmxzPjxjdXN0b203PjY5MTYxODk8L2N1c3Rv
bTc+PGVsZWN0cm9uaWMtcmVzb3VyY2UtbnVtPjEwLjExNTUvMjAxOS82OTE2MTg5PC9lbGVjdHJv
bmljLXJlc291cmNlLW51bT48cmVtb3RlLWRhdGFiYXNlLW5hbWU+U2NvcHVzPC9yZW1vdGUtZGF0
YWJhc2UtbmFtZT48bGFuZ3VhZ2U+RW5nbGlzaDwvbGFuZ3VhZ2U+PC9yZWNvcmQ+PC9DaXRlPjwv
RW5kTm90ZT5=
</w:fldData>
        </w:fldChar>
      </w:r>
      <w:r w:rsidR="0026586A">
        <w:instrText xml:space="preserve"> ADDIN EN.CITE.DATA </w:instrText>
      </w:r>
      <w:r w:rsidR="0026586A">
        <w:fldChar w:fldCharType="end"/>
      </w:r>
      <w:r w:rsidR="003E3951">
        <w:fldChar w:fldCharType="separate"/>
      </w:r>
      <w:r w:rsidR="00FD4A26">
        <w:rPr>
          <w:noProof/>
        </w:rPr>
        <w:t>(</w:t>
      </w:r>
      <w:hyperlink w:anchor="_ENREF_44" w:tooltip="Gao, 2019 #642" w:history="1">
        <w:r w:rsidR="005F0597">
          <w:rPr>
            <w:noProof/>
          </w:rPr>
          <w:t>Gao et al., 2019</w:t>
        </w:r>
      </w:hyperlink>
      <w:r w:rsidR="00FD4A26">
        <w:rPr>
          <w:noProof/>
        </w:rPr>
        <w:t xml:space="preserve">; </w:t>
      </w:r>
      <w:hyperlink w:anchor="_ENREF_18" w:tooltip="Bonetti, 2021 #103" w:history="1">
        <w:r w:rsidR="005F0597">
          <w:rPr>
            <w:noProof/>
          </w:rPr>
          <w:t>Bonetti et al., 2021</w:t>
        </w:r>
      </w:hyperlink>
      <w:r w:rsidR="00FD4A26">
        <w:rPr>
          <w:noProof/>
        </w:rPr>
        <w:t>)</w:t>
      </w:r>
      <w:r w:rsidR="003E3951">
        <w:fldChar w:fldCharType="end"/>
      </w:r>
      <w:r>
        <w:t>, reducing the incidence of diarrhoea. Lowering the level of pathogenic bacteria also reduce</w:t>
      </w:r>
      <w:r w:rsidR="361BB501">
        <w:t>s</w:t>
      </w:r>
      <w:r>
        <w:t xml:space="preserve"> competition for nutrients and space and could promote the proliferation of good bacteria in the gut, preventing diarrhoea in </w:t>
      </w:r>
      <w:r w:rsidR="00014B62">
        <w:t>post-wea</w:t>
      </w:r>
      <w:r>
        <w:t>ning pigs</w:t>
      </w:r>
      <w:r w:rsidRPr="1C9240D0">
        <w:rPr>
          <w:rFonts w:eastAsia="Arial" w:cs="Arial"/>
        </w:rPr>
        <w:t xml:space="preserve"> </w:t>
      </w:r>
      <w:r w:rsidR="003E3951">
        <w:rPr>
          <w:rFonts w:eastAsia="Arial" w:cs="Arial"/>
        </w:rPr>
        <w:fldChar w:fldCharType="begin">
          <w:fldData xml:space="preserve">PEVuZE5vdGU+PENpdGU+PEF1dGhvcj5Cb25ldHRpPC9BdXRob3I+PFllYXI+MjAyMTwvWWVhcj48
UmVjTnVtPjEwMzwvUmVjTnVtPjxEaXNwbGF5VGV4dD4oQm9uZXR0aSBldCBhbC4sIDIwMjEpPC9E
aXNwbGF5VGV4dD48cmVjb3JkPjxyZWMtbnVtYmVyPjEwMzwvcmVjLW51bWJlcj48Zm9yZWlnbi1r
ZXlzPjxrZXkgYXBwPSJFTiIgZGItaWQ9Ijk5c3B4dHhhanhzYXNiZWZyOTVwZjAwcmZyczAwZXA5
dmUyYSIgdGltZXN0YW1wPSIxNjU3MjMxNzg1Ij4xMDM8L2tleT48L2ZvcmVpZ24ta2V5cz48cmVm
LXR5cGUgbmFtZT0iSm91cm5hbCBBcnRpY2xlIj4xNzwvcmVmLXR5cGU+PGNvbnRyaWJ1dG9ycz48
YXV0aG9ycz48YXV0aG9yPkJvbmV0dGksIEEuPC9hdXRob3I+PGF1dGhvcj5UdWdub2xpLCBCLjwv
YXV0aG9yPjxhdXRob3I+UGl2YSwgQS48L2F1dGhvcj48YXV0aG9yPkdyaWxsaSwgRS48L2F1dGhv
cj48L2F1dGhvcnM+PC9jb250cmlidXRvcnM+PGF1dGgtYWRkcmVzcz5bQm9uZXR0aSwgQW5kcmVh
OyBQaXZhLCBBbmRyZWE7IEdyaWxsaSwgRXN0ZXJdIFVuaXYgQm9sb2duYSwgRGlwYXJ0aW1lbnRv
IFNjaSBNZWQgVmV0IERJTUVWRVQsIFZpYSBUb2xhcmEgNTAsIEktNDAwNjQgT3p6YW5vIERlbGxl
bWlsaWEsIEJPLCBJdGFseS4gW1R1Z25vbGksIEJlbmVkZXR0YTsgUGl2YSwgQW5kcmVhXSBWZXRh
Z3JvIFNwQSwgVmlhIFBvcnJvIDIsIEktNDIxMjQgUmVnZ2lvIEVtaWxpYSwgSXRhbHkuIFtHcmls
bGksIEVzdGVyXSBWZXRhZ3JvIEluYywgMTE2IFcgSmFja3NvbiBCbHZkLFN1aXRlIDMyMCwgQ2hp
Y2FnbywgSUwgNjA2MDQgVVNBLiYjeEQ7R3JpbGxpLCBFIChjb3JyZXNwb25kaW5nIGF1dGhvciks
IFVuaXYgQm9sb2duYSwgRGlwYXJ0aW1lbnRvIFNjaSBNZWQgVmV0IERJTUVWRVQsIFZpYSBUb2xh
cmEgNTAsIEktNDAwNjQgT3p6YW5vIERlbGxlbWlsaWEsIEJPLCBJdGFseS47IEdyaWxsaSwgRSAo
Y29ycmVzcG9uZGluZyBhdXRob3IpLCBWZXRhZ3JvIEluYywgMTE2IFcgSmFja3NvbiBCbHZkLFN1
aXRlIDMyMCwgQ2hpY2FnbywgSUwgNjA2MDQgVVNBLiYjeEQ7YW5kcmVhLmJvbmV0dGkxNUB1bmli
by5pdDsgYmVuZWRldHRhLnR1Z25vbGlAdmV0YWdyby5jb207IGFuZHJlYS5waXZhQHVuaWJvLml0
OyBlc3Rlci5ncmlsbGlAdW5pYm8uaXQ8L2F1dGgtYWRkcmVzcz48dGl0bGVzPjx0aXRsZT5Ub3dh
cmRzIFplcm8gWmluYyBPeGlkZTogRmVlZGluZyBTdHJhdGVnaWVzIHRvIE1hbmFnZSBQb3N0LVdl
YW5pbmcgRGlhcnJoZWEgaW4gUGlnbGV0czwvdGl0bGU+PHNlY29uZGFyeS10aXRsZT5BbmltYWxz
PC9zZWNvbmRhcnktdGl0bGU+PGFsdC10aXRsZT5BbmltYWxzPC9hbHQtdGl0bGU+PHNob3J0LXRp
dGxlPlRvd2FyZHMgWmVybyBaaW5jIE94aWRlOiBGZWVkaW5nIFN0cmF0ZWdpZXMgdG8gTWFuYWdl
IFBvc3QtV2VhbmluZyBEaWFycmhlYSBpbiBQaWdsZXRzPC9zaG9ydC10aXRsZT48L3RpdGxlcz48
cGVyaW9kaWNhbD48ZnVsbC10aXRsZT5BbmltYWxzPC9mdWxsLXRpdGxlPjwvcGVyaW9kaWNhbD48
YWx0LXBlcmlvZGljYWw+PGZ1bGwtdGl0bGU+QW5pbWFsczwvZnVsbC10aXRsZT48L2FsdC1wZXJp
b2RpY2FsPjxwYWdlcz4yNDwvcGFnZXM+PHZvbHVtZT4xMTwvdm9sdW1lPjxudW1iZXI+MzwvbnVt
YmVyPjxrZXl3b3Jkcz48a2V5d29yZD56aW5jIG94aWRlPC9rZXl3b3JkPjxrZXl3b3JkPnBvc3Qt
d2VhbmluZyBkaWFycmhlYTwva2V5d29yZD48a2V5d29yZD5Fc2NoZXJpY2hpYSBjb2xpIEY0PC9r
ZXl3b3JkPjxrZXl3b3JkPks4ODwva2V5d29yZD48a2V5d29yZD5FVEVDPC9rZXl3b3JkPjxrZXl3
b3JkPnBpZ2xldDwva2V5d29yZD48a2V5d29yZD5waWcgbnV0cml0aW9uPC9rZXl3b3JkPjxrZXl3
b3JkPndlYW5pbmc8L2tleXdvcmQ+PGtleXdvcmQ+ZW50ZXJvdG94aWdlbmljIGVzY2hlcmljaGlh
LWNvbGk8L2tleXdvcmQ+PGtleXdvcmQ+c3ByYXktZHJpZWQgcGxhc21hPC9rZXl3b3JkPjxrZXl3
b3JkPmVhcmx5LXdlYW5lZCBwaWdzPC9rZXl3b3JkPjxrZXl3b3JkPmltcHJvdmVzIGdyb3d0aC1w
ZXJmb3JtYW5jZTwva2V5d29yZD48a2V5d29yZD5zbWFsbC1pbnRlc3RpbmFsIG1vcnBob2xvZ3k8
L2tleXdvcmQ+PGtleXdvcmQ+ZmVkPC9rZXl3b3JkPjxrZXl3b3JkPnBoYXJtYWNvbG9naWNhbCBs
ZXZlbHM8L2tleXdvcmQ+PGtleXdvcmQ+bmF0dXJlLWlkZW50aWNhbCBjb21wb3VuZHM8L2tleXdv
cmQ+PGtleXdvcmQ+ZWdnLXlvbGsgYW50aWJvZGllczwva2V5d29yZD48a2V5d29yZD5sb3ctcHJv
dGVpbiBkaWV0czwva2V5d29yZD48a2V5d29yZD5vcmdhbmljLWFjaWRzPC9rZXl3b3JkPjxrZXl3
b3JkPkFncmljdWx0dXJlPC9rZXl3b3JkPjxrZXl3b3JkPlZldGVyaW5hcnkgU2NpZW5jZXM8L2tl
eXdvcmQ+PGtleXdvcmQ+Wm9vbG9neTwva2V5d29yZD48L2tleXdvcmRzPjxkYXRlcz48eWVhcj4y
MDIxPC95ZWFyPjxwdWItZGF0ZXM+PGRhdGU+TWFyPC9kYXRlPjwvcHViLWRhdGVzPjwvZGF0ZXM+
PGlzYm4+MjA3Ni0yNjE1PC9pc2JuPjxhY2Nlc3Npb24tbnVtPldPUzowMDA2MzMxODQ3MDAwMDE8
L2FjY2Vzc2lvbi1udW0+PHdvcmstdHlwZT5SZXZpZXc8L3dvcmstdHlwZT48dXJscz48cmVsYXRl
ZC11cmxzPjx1cmw+PHN0eWxlIGZhY2U9InVuZGVybGluZSIgZm9udD0iZGVmYXVsdCIgc2l6ZT0i
MTAwJSI+Jmx0O0dvIHRvIElTSSZndDs6Ly9XT1M6MDAwNjMzMTg0NzAwMDAxPC9zdHlsZT48L3Vy
bD48dXJsPmh0dHBzOi8vbWRwaS1yZXMuY29tL2RfYXR0YWNobWVudC9hbmltYWxzL2FuaW1hbHMt
MTEtMDA2NDIvYXJ0aWNsZV9kZXBsb3kvYW5pbWFscy0xMS0wMDY0Mi12Mi5wZGY/dmVyc2lvbj0x
NjE0ODQwNTQzPC91cmw+PC9yZWxhdGVkLXVybHM+PC91cmxzPjxjdXN0b203PjY0MjwvY3VzdG9t
Nz48ZWxlY3Ryb25pYy1yZXNvdXJjZS1udW0+MTAuMzM5MC9hbmkxMTAzMDY0MjwvZWxlY3Ryb25p
Yy1yZXNvdXJjZS1udW0+PGxhbmd1YWdlPkVuZ2xpc2g8L2xhbmd1YWdlPjwvcmVjb3JkPjwvQ2l0
ZT48L0VuZE5vdGU+AG==
</w:fldData>
        </w:fldChar>
      </w:r>
      <w:r w:rsidR="0026586A">
        <w:rPr>
          <w:rFonts w:eastAsia="Arial" w:cs="Arial"/>
        </w:rPr>
        <w:instrText xml:space="preserve"> ADDIN EN.CITE </w:instrText>
      </w:r>
      <w:r w:rsidR="0026586A">
        <w:rPr>
          <w:rFonts w:eastAsia="Arial" w:cs="Arial"/>
        </w:rPr>
        <w:fldChar w:fldCharType="begin">
          <w:fldData xml:space="preserve">PEVuZE5vdGU+PENpdGU+PEF1dGhvcj5Cb25ldHRpPC9BdXRob3I+PFllYXI+MjAyMTwvWWVhcj48
UmVjTnVtPjEwMzwvUmVjTnVtPjxEaXNwbGF5VGV4dD4oQm9uZXR0aSBldCBhbC4sIDIwMjEpPC9E
aXNwbGF5VGV4dD48cmVjb3JkPjxyZWMtbnVtYmVyPjEwMzwvcmVjLW51bWJlcj48Zm9yZWlnbi1r
ZXlzPjxrZXkgYXBwPSJFTiIgZGItaWQ9Ijk5c3B4dHhhanhzYXNiZWZyOTVwZjAwcmZyczAwZXA5
dmUyYSIgdGltZXN0YW1wPSIxNjU3MjMxNzg1Ij4xMDM8L2tleT48L2ZvcmVpZ24ta2V5cz48cmVm
LXR5cGUgbmFtZT0iSm91cm5hbCBBcnRpY2xlIj4xNzwvcmVmLXR5cGU+PGNvbnRyaWJ1dG9ycz48
YXV0aG9ycz48YXV0aG9yPkJvbmV0dGksIEEuPC9hdXRob3I+PGF1dGhvcj5UdWdub2xpLCBCLjwv
YXV0aG9yPjxhdXRob3I+UGl2YSwgQS48L2F1dGhvcj48YXV0aG9yPkdyaWxsaSwgRS48L2F1dGhv
cj48L2F1dGhvcnM+PC9jb250cmlidXRvcnM+PGF1dGgtYWRkcmVzcz5bQm9uZXR0aSwgQW5kcmVh
OyBQaXZhLCBBbmRyZWE7IEdyaWxsaSwgRXN0ZXJdIFVuaXYgQm9sb2duYSwgRGlwYXJ0aW1lbnRv
IFNjaSBNZWQgVmV0IERJTUVWRVQsIFZpYSBUb2xhcmEgNTAsIEktNDAwNjQgT3p6YW5vIERlbGxl
bWlsaWEsIEJPLCBJdGFseS4gW1R1Z25vbGksIEJlbmVkZXR0YTsgUGl2YSwgQW5kcmVhXSBWZXRh
Z3JvIFNwQSwgVmlhIFBvcnJvIDIsIEktNDIxMjQgUmVnZ2lvIEVtaWxpYSwgSXRhbHkuIFtHcmls
bGksIEVzdGVyXSBWZXRhZ3JvIEluYywgMTE2IFcgSmFja3NvbiBCbHZkLFN1aXRlIDMyMCwgQ2hp
Y2FnbywgSUwgNjA2MDQgVVNBLiYjeEQ7R3JpbGxpLCBFIChjb3JyZXNwb25kaW5nIGF1dGhvciks
IFVuaXYgQm9sb2duYSwgRGlwYXJ0aW1lbnRvIFNjaSBNZWQgVmV0IERJTUVWRVQsIFZpYSBUb2xh
cmEgNTAsIEktNDAwNjQgT3p6YW5vIERlbGxlbWlsaWEsIEJPLCBJdGFseS47IEdyaWxsaSwgRSAo
Y29ycmVzcG9uZGluZyBhdXRob3IpLCBWZXRhZ3JvIEluYywgMTE2IFcgSmFja3NvbiBCbHZkLFN1
aXRlIDMyMCwgQ2hpY2FnbywgSUwgNjA2MDQgVVNBLiYjeEQ7YW5kcmVhLmJvbmV0dGkxNUB1bmli
by5pdDsgYmVuZWRldHRhLnR1Z25vbGlAdmV0YWdyby5jb207IGFuZHJlYS5waXZhQHVuaWJvLml0
OyBlc3Rlci5ncmlsbGlAdW5pYm8uaXQ8L2F1dGgtYWRkcmVzcz48dGl0bGVzPjx0aXRsZT5Ub3dh
cmRzIFplcm8gWmluYyBPeGlkZTogRmVlZGluZyBTdHJhdGVnaWVzIHRvIE1hbmFnZSBQb3N0LVdl
YW5pbmcgRGlhcnJoZWEgaW4gUGlnbGV0czwvdGl0bGU+PHNlY29uZGFyeS10aXRsZT5BbmltYWxz
PC9zZWNvbmRhcnktdGl0bGU+PGFsdC10aXRsZT5BbmltYWxzPC9hbHQtdGl0bGU+PHNob3J0LXRp
dGxlPlRvd2FyZHMgWmVybyBaaW5jIE94aWRlOiBGZWVkaW5nIFN0cmF0ZWdpZXMgdG8gTWFuYWdl
IFBvc3QtV2VhbmluZyBEaWFycmhlYSBpbiBQaWdsZXRzPC9zaG9ydC10aXRsZT48L3RpdGxlcz48
cGVyaW9kaWNhbD48ZnVsbC10aXRsZT5BbmltYWxzPC9mdWxsLXRpdGxlPjwvcGVyaW9kaWNhbD48
YWx0LXBlcmlvZGljYWw+PGZ1bGwtdGl0bGU+QW5pbWFsczwvZnVsbC10aXRsZT48L2FsdC1wZXJp
b2RpY2FsPjxwYWdlcz4yNDwvcGFnZXM+PHZvbHVtZT4xMTwvdm9sdW1lPjxudW1iZXI+MzwvbnVt
YmVyPjxrZXl3b3Jkcz48a2V5d29yZD56aW5jIG94aWRlPC9rZXl3b3JkPjxrZXl3b3JkPnBvc3Qt
d2VhbmluZyBkaWFycmhlYTwva2V5d29yZD48a2V5d29yZD5Fc2NoZXJpY2hpYSBjb2xpIEY0PC9r
ZXl3b3JkPjxrZXl3b3JkPks4ODwva2V5d29yZD48a2V5d29yZD5FVEVDPC9rZXl3b3JkPjxrZXl3
b3JkPnBpZ2xldDwva2V5d29yZD48a2V5d29yZD5waWcgbnV0cml0aW9uPC9rZXl3b3JkPjxrZXl3
b3JkPndlYW5pbmc8L2tleXdvcmQ+PGtleXdvcmQ+ZW50ZXJvdG94aWdlbmljIGVzY2hlcmljaGlh
LWNvbGk8L2tleXdvcmQ+PGtleXdvcmQ+c3ByYXktZHJpZWQgcGxhc21hPC9rZXl3b3JkPjxrZXl3
b3JkPmVhcmx5LXdlYW5lZCBwaWdzPC9rZXl3b3JkPjxrZXl3b3JkPmltcHJvdmVzIGdyb3d0aC1w
ZXJmb3JtYW5jZTwva2V5d29yZD48a2V5d29yZD5zbWFsbC1pbnRlc3RpbmFsIG1vcnBob2xvZ3k8
L2tleXdvcmQ+PGtleXdvcmQ+ZmVkPC9rZXl3b3JkPjxrZXl3b3JkPnBoYXJtYWNvbG9naWNhbCBs
ZXZlbHM8L2tleXdvcmQ+PGtleXdvcmQ+bmF0dXJlLWlkZW50aWNhbCBjb21wb3VuZHM8L2tleXdv
cmQ+PGtleXdvcmQ+ZWdnLXlvbGsgYW50aWJvZGllczwva2V5d29yZD48a2V5d29yZD5sb3ctcHJv
dGVpbiBkaWV0czwva2V5d29yZD48a2V5d29yZD5vcmdhbmljLWFjaWRzPC9rZXl3b3JkPjxrZXl3
b3JkPkFncmljdWx0dXJlPC9rZXl3b3JkPjxrZXl3b3JkPlZldGVyaW5hcnkgU2NpZW5jZXM8L2tl
eXdvcmQ+PGtleXdvcmQ+Wm9vbG9neTwva2V5d29yZD48L2tleXdvcmRzPjxkYXRlcz48eWVhcj4y
MDIxPC95ZWFyPjxwdWItZGF0ZXM+PGRhdGU+TWFyPC9kYXRlPjwvcHViLWRhdGVzPjwvZGF0ZXM+
PGlzYm4+MjA3Ni0yNjE1PC9pc2JuPjxhY2Nlc3Npb24tbnVtPldPUzowMDA2MzMxODQ3MDAwMDE8
L2FjY2Vzc2lvbi1udW0+PHdvcmstdHlwZT5SZXZpZXc8L3dvcmstdHlwZT48dXJscz48cmVsYXRl
ZC11cmxzPjx1cmw+PHN0eWxlIGZhY2U9InVuZGVybGluZSIgZm9udD0iZGVmYXVsdCIgc2l6ZT0i
MTAwJSI+Jmx0O0dvIHRvIElTSSZndDs6Ly9XT1M6MDAwNjMzMTg0NzAwMDAxPC9zdHlsZT48L3Vy
bD48dXJsPmh0dHBzOi8vbWRwaS1yZXMuY29tL2RfYXR0YWNobWVudC9hbmltYWxzL2FuaW1hbHMt
MTEtMDA2NDIvYXJ0aWNsZV9kZXBsb3kvYW5pbWFscy0xMS0wMDY0Mi12Mi5wZGY/dmVyc2lvbj0x
NjE0ODQwNTQzPC91cmw+PC9yZWxhdGVkLXVybHM+PC91cmxzPjxjdXN0b203PjY0MjwvY3VzdG9t
Nz48ZWxlY3Ryb25pYy1yZXNvdXJjZS1udW0+MTAuMzM5MC9hbmkxMTAzMDY0MjwvZWxlY3Ryb25p
Yy1yZXNvdXJjZS1udW0+PGxhbmd1YWdlPkVuZ2xpc2g8L2xhbmd1YWdlPjwvcmVjb3JkPjwvQ2l0
ZT48L0VuZE5vdGU+AG==
</w:fldData>
        </w:fldChar>
      </w:r>
      <w:r w:rsidR="0026586A">
        <w:rPr>
          <w:rFonts w:eastAsia="Arial" w:cs="Arial"/>
        </w:rPr>
        <w:instrText xml:space="preserve"> ADDIN EN.CITE.DATA </w:instrText>
      </w:r>
      <w:r w:rsidR="0026586A">
        <w:rPr>
          <w:rFonts w:eastAsia="Arial" w:cs="Arial"/>
        </w:rPr>
      </w:r>
      <w:r w:rsidR="0026586A">
        <w:rPr>
          <w:rFonts w:eastAsia="Arial" w:cs="Arial"/>
        </w:rPr>
        <w:fldChar w:fldCharType="end"/>
      </w:r>
      <w:r w:rsidR="003E3951">
        <w:rPr>
          <w:rFonts w:eastAsia="Arial" w:cs="Arial"/>
        </w:rPr>
      </w:r>
      <w:r w:rsidR="003E3951">
        <w:rPr>
          <w:rFonts w:eastAsia="Arial" w:cs="Arial"/>
        </w:rPr>
        <w:fldChar w:fldCharType="separate"/>
      </w:r>
      <w:r w:rsidR="003E3951">
        <w:rPr>
          <w:rFonts w:eastAsia="Arial" w:cs="Arial"/>
          <w:noProof/>
        </w:rPr>
        <w:t>(</w:t>
      </w:r>
      <w:hyperlink w:anchor="_ENREF_18" w:tooltip="Bonetti, 2021 #103" w:history="1">
        <w:r w:rsidR="005F0597">
          <w:rPr>
            <w:rFonts w:eastAsia="Arial" w:cs="Arial"/>
            <w:noProof/>
          </w:rPr>
          <w:t>Bonetti et al., 2021</w:t>
        </w:r>
      </w:hyperlink>
      <w:r w:rsidR="003E3951">
        <w:rPr>
          <w:rFonts w:eastAsia="Arial" w:cs="Arial"/>
          <w:noProof/>
        </w:rPr>
        <w:t>)</w:t>
      </w:r>
      <w:r w:rsidR="003E3951">
        <w:rPr>
          <w:rFonts w:eastAsia="Arial" w:cs="Arial"/>
        </w:rPr>
        <w:fldChar w:fldCharType="end"/>
      </w:r>
      <w:r>
        <w:t xml:space="preserve">. </w:t>
      </w:r>
    </w:p>
    <w:p w14:paraId="2B4369C0" w14:textId="2AC71A07" w:rsidR="0072038D" w:rsidRDefault="0072038D" w:rsidP="00B4537B">
      <w:pPr>
        <w:spacing w:line="276" w:lineRule="auto"/>
      </w:pPr>
      <w:r>
        <w:t xml:space="preserve">Dietary fibres also increase </w:t>
      </w:r>
      <w:r w:rsidR="00F15DD7">
        <w:t xml:space="preserve">the </w:t>
      </w:r>
      <w:r>
        <w:t>bulk of diets</w:t>
      </w:r>
      <w:r w:rsidR="00F15DD7">
        <w:t>,</w:t>
      </w:r>
      <w:r>
        <w:t xml:space="preserve"> which help to promote intestinal development and integrity, gut movement and alleviate constipation, promoting intestinal health and function </w:t>
      </w:r>
      <w:r w:rsidR="003E3951">
        <w:fldChar w:fldCharType="begin">
          <w:fldData xml:space="preserve">PEVuZE5vdGU+PENpdGU+PEF1dGhvcj5MaTwvQXV0aG9yPjxZZWFyPjIwMjE8L1llYXI+PFJlY051
bT42ODQ8L1JlY051bT48RGlzcGxheVRleHQ+KEdhbyBldCBhbC4sIDIwMTk7IEh1c3NlaW4gZXQg
YWwuLCAyMDIxOyBIdXRpbmcgZXQgYWwuLCAyMDIxOyBILiBMaSBldCBhbC4sIDIwMjEpPC9EaXNw
bGF5VGV4dD48cmVjb3JkPjxyZWMtbnVtYmVyPjY4NDwvcmVjLW51bWJlcj48Zm9yZWlnbi1rZXlz
PjxrZXkgYXBwPSJFTiIgZGItaWQ9Ijk5c3B4dHhhanhzYXNiZWZyOTVwZjAwcmZyczAwZXA5dmUy
YSIgdGltZXN0YW1wPSIxNjY0NzM2NTg1Ij42ODQ8L2tleT48L2ZvcmVpZ24ta2V5cz48cmVmLXR5
cGUgbmFtZT0iSm91cm5hbCBBcnRpY2xlIj4xNzwvcmVmLXR5cGU+PGNvbnRyaWJ1dG9ycz48YXV0
aG9ycz48YXV0aG9yPkxpLCBILjwvYXV0aG9yPjxhdXRob3I+WWluLCBKLjwvYXV0aG9yPjxhdXRo
b3I+VGFuLCBCLjwvYXV0aG9yPjxhdXRob3I+Q2hlbiwgSi48L2F1dGhvcj48YXV0aG9yPlpoYW5n
LCBILjwvYXV0aG9yPjxhdXRob3I+TGksIFouPC9hdXRob3I+PGF1dGhvcj5NYSwgWC48L2F1dGhv
cj48L2F1dGhvcnM+PC9jb250cmlidXRvcnM+PHRpdGxlcz48dGl0bGU+UGh5c2lvbG9naWNhbCBm
dW5jdGlvbiBhbmQgYXBwbGljYXRpb24gb2YgZGlldGFyeSBmaWJlciBpbiBwaWcgbnV0cml0aW9u
OiBBIHJldmlldzwvdGl0bGU+PHNlY29uZGFyeS10aXRsZT5BbmltYWwgTnV0cml0aW9uPC9zZWNv
bmRhcnktdGl0bGU+PHNob3J0LXRpdGxlPlBoeXNpb2xvZ2ljYWwgZnVuY3Rpb24gYW5kIGFwcGxp
Y2F0aW9uIG9mIGRpZXRhcnkgZmliZXIgaW4gcGlnIG51dHJpdGlvbjogQSByZXZpZXc8L3Nob3J0
LXRpdGxlPjwvdGl0bGVzPjxwZXJpb2RpY2FsPjxmdWxsLXRpdGxlPkFuaW1hbCBOdXRyaXRpb248
L2Z1bGwtdGl0bGU+PC9wZXJpb2RpY2FsPjxwYWdlcz4yNTktMjY3PC9wYWdlcz48dm9sdW1lPjc8
L3ZvbHVtZT48bnVtYmVyPjI8L251bWJlcj48a2V5d29yZHM+PGtleXdvcmQ+QXBwbGljYXRpb248
L2tleXdvcmQ+PGtleXdvcmQ+RGlldGFyeSBmaWJlcjwva2V5d29yZD48a2V5d29yZD5QaHlzaW9s
b2dpY2FsIGZ1bmN0aW9uPC9rZXl3b3JkPjxrZXl3b3JkPlBpZ3M8L2tleXdvcmQ+PGtleXdvcmQ+
c2hvcnQgY2hhaW4gZmF0dHkgYWNpZDwva2V5d29yZD48a2V5d29yZD5hZGFwdGF0aW9uPC9rZXl3
b3JkPjxrZXl3b3JkPmJyZWVkaW5nPC9rZXl3b3JkPjxrZXl3b3JkPmRpZ2VzdGlvbjwva2V5d29y
ZD48a2V5d29yZD5lbmVyZ3kgbWV0YWJvbGlzbTwva2V5d29yZD48a2V5d29yZD5mZXJtZW50YXRp
b248L2tleXdvcmQ+PGtleXdvcmQ+Z3Jvd3RoIGN1cnZlPC9rZXl3b3JkPjxrZXl3b3JkPmludGVz
dGluZSBmbG9yYTwva2V5d29yZD48a2V5d29yZD5ub25odW1hbjwva2V5d29yZD48a2V5d29yZD5u
dXRyaXRpb248L2tleXdvcmQ+PGtleXdvcmQ+bnV0cml0aW9uYWwgdmFsdWU8L2tleXdvcmQ+PGtl
eXdvcmQ+cGh5c2lvbG9neTwva2V5d29yZD48a2V5d29yZD5waWc8L2tleXdvcmQ+PGtleXdvcmQ+
cmVwcm9kdWN0aW9uPC9rZXl3b3JkPjxrZXl3b3JkPlJldmlldzwva2V5d29yZD48a2V5d29yZD5z
b3cgKHN3aW5lKTwva2V5d29yZD48L2tleXdvcmRzPjxkYXRlcz48eWVhcj4yMDIxPC95ZWFyPjwv
ZGF0ZXM+PHdvcmstdHlwZT5SZXZpZXc8L3dvcmstdHlwZT48dXJscz48cmVsYXRlZC11cmxzPjx1
cmw+aHR0cHM6Ly93d3cuc2NvcHVzLmNvbS9pbndhcmQvcmVjb3JkLnVyaT9laWQ9Mi1zMi4wLTg1
MTA2MjM1MzU4JmFtcDtkb2k9MTAuMTAxNiUyZmouYW5pbnUuMjAyMC4xMS4wMTEmYW1wO3BhcnRu
ZXJJRD00MCZhbXA7bWQ1PTJhZTk3MjNjZTVjY2Y2NTJmN2QzODJlMDBiMmE3ZGM4aHR0cHM6Ly93
d3cubmNiaS5ubG0ubmloLmdvdi9wbWMvYXJ0aWNsZXMvUE1DODI0NTc5MC9wZGYvbWFpbi5wZGY8
L3VybD48L3JlbGF0ZWQtdXJscz48L3VybHM+PGVsZWN0cm9uaWMtcmVzb3VyY2UtbnVtPjEwLjEw
MTYvai5hbmludS4yMDIwLjExLjAxMTwvZWxlY3Ryb25pYy1yZXNvdXJjZS1udW0+PHJlbW90ZS1k
YXRhYmFzZS1uYW1lPlNjb3B1czwvcmVtb3RlLWRhdGFiYXNlLW5hbWU+PGxhbmd1YWdlPkVuZ2xp
c2g8L2xhbmd1YWdlPjwvcmVjb3JkPjwvQ2l0ZT48Q2l0ZT48QXV0aG9yPkh1c3NlaW48L0F1dGhv
cj48WWVhcj4yMDIxPC9ZZWFyPjxSZWNOdW0+Njc2PC9SZWNOdW0+PHJlY29yZD48cmVjLW51bWJl
cj42NzY8L3JlYy1udW1iZXI+PGZvcmVpZ24ta2V5cz48a2V5IGFwcD0iRU4iIGRiLWlkPSI5OXNw
eHR4YWp4c2FzYmVmcjk1cGYwMHJmcnMwMGVwOXZlMmEiIHRpbWVzdGFtcD0iMTY2NDczNjU4NCI+
Njc2PC9rZXk+PC9mb3JlaWduLWtleXM+PHJlZi10eXBlIG5hbWU9IkpvdXJuYWwgQXJ0aWNsZSI+
MTc8L3JlZi10eXBlPjxjb250cmlidXRvcnM+PGF1dGhvcnM+PGF1dGhvcj5IdXNzZWluLCBTLjwv
YXV0aG9yPjxhdXRob3I+WGlhb3lpbmcsIFkuPC9hdXRob3I+PGF1dGhvcj5GYXJvdWssIE0uIEgu
PC9hdXRob3I+PGF1dGhvcj5BYmRlZW4sIEEuPC9hdXRob3I+PGF1dGhvcj5IdXNzZWluLCBBLjwv
YXV0aG9yPjxhdXRob3I+SGFpbG9uZywgSi48L2F1dGhvcj48L2F1dGhvcnM+PC9jb250cmlidXRv
cnM+PHRpdGxlcz48dGl0bGU+VGhlIHJvbGUgZWZmZWN0cyBvZiBkaWV0YXJ5IGZpYmVyIG9uIGlu
dGVzdGluYWwgbWljcm9iaWFsIGNvbXBvc2l0aW9uIGFuZCBkaWdlc3RpdmUgcGh5c2lvbG9naWNh
bCBmdW5jdGlvbnMgb2YgcGlnczogQSByZXZpZXc8L3RpdGxlPjxzZWNvbmRhcnktdGl0bGU+SW5k
aWFuIEpvdXJuYWwgb2YgQW5pbWFsIFJlc2VhcmNoPC9zZWNvbmRhcnktdGl0bGU+PHNob3J0LXRp
dGxlPlRoZSByb2xlIGVmZmVjdHMgb2YgZGlldGFyeSBmaWJlciBvbiBpbnRlc3RpbmFsIG1pY3Jv
YmlhbCBjb21wb3NpdGlvbiBhbmQgZGlnZXN0aXZlIHBoeXNpb2xvZ2ljYWwgZnVuY3Rpb25zIG9m
IHBpZ3M6IEEgcmV2aWV3PC9zaG9ydC10aXRsZT48L3RpdGxlcz48cGVyaW9kaWNhbD48ZnVsbC10
aXRsZT5JbmRpYW4gSm91cm5hbCBvZiBBbmltYWwgUmVzZWFyY2g8L2Z1bGwtdGl0bGU+PC9wZXJp
b2RpY2FsPjxwYWdlcz43MzctNzQzPC9wYWdlcz48dm9sdW1lPjU1PC92b2x1bWU+PG51bWJlcj43
PC9udW1iZXI+PGtleXdvcmRzPjxrZXl3b3JkPkRpZXRhcnkgZmliZXI8L2tleXdvcmQ+PGtleXdv
cmQ+RGlnZXN0aXZlIGVuenltZXM8L2tleXdvcmQ+PGtleXdvcmQ+RGlnZXN0aXZlIGZsdWlkczwv
a2V5d29yZD48a2V5d29yZD5JbnRlc3RpbmFsIG1pY3JvIGJpb21lPC9rZXl3b3JkPjxrZXl3b3Jk
PlBpZzwva2V5d29yZD48a2V5d29yZD5hbmltYWwgZXhwZXJpbWVudDwva2V5d29yZD48a2V5d29y
ZD5kcnVnIGVmZmljYWN5PC9rZXl3b3JkPjxrZXl3b3JkPmVuenltZSBhY3Rpdml0eTwva2V5d29y
ZD48a2V5d29yZD5mZXJtZW50YXRpb248L2tleXdvcmQ+PGtleXdvcmQ+aW50ZXN0aW5lIGZsb3Jh
PC9rZXl3b3JkPjxrZXl3b3JkPm5vbmh1bWFuPC9rZXl3b3JkPjxrZXl3b3JkPm51dHJpZW50PC9r
ZXl3b3JkPjxrZXl3b3JkPnBoeXNpb2xvZ3k8L2tleXdvcmQ+PGtleXdvcmQ+cGlnIGZhcm1pbmc8
L2tleXdvcmQ+PGtleXdvcmQ+cmV2aWV3PC9rZXl3b3JkPjxrZXl3b3JkPnRoZW9yZXRpY2FsIHN0
dWR5PC9rZXl3b3JkPjwva2V5d29yZHM+PGRhdGVzPjx5ZWFyPjIwMjE8L3llYXI+PC9kYXRlcz48
d29yay10eXBlPlJldmlldzwvd29yay10eXBlPjx1cmxzPjxyZWxhdGVkLXVybHM+PHVybD5odHRw
czovL3d3dy5zY29wdXMuY29tL2lud2FyZC9yZWNvcmQudXJpP2VpZD0yLXMyLjAtODUxMTE2MDQ4
OTYmYW1wO2RvaT0xMC4xODgwNSUyZklKQVIuQi0xMzQ1JmFtcDtwYXJ0bmVySUQ9NDAmYW1wO21k
NT00ZGU1Y2JkOTAyNzczYzhmNDVhMWRlZDc2MDQwYWQ2YWh0dHBzOi8vYXJjY2FydGljbGVzLnMz
LmFtYXpvbmF3cy5jb20vUHVibGlzaGVkQXJ0aWNsZS9GaW5hbC1hdHRhY2htZW50LXB1Ymxpc2hl
ZC1CLTEzNDUtNjA4OTYwM2U5MDg3MzQwYjliZGNiYmIxLnBkZjwvdXJsPjwvcmVsYXRlZC11cmxz
PjwvdXJscz48ZWxlY3Ryb25pYy1yZXNvdXJjZS1udW0+MTAuMTg4MDUvaWphci5iLTEzNDU8L2Vs
ZWN0cm9uaWMtcmVzb3VyY2UtbnVtPjxyZW1vdGUtZGF0YWJhc2UtbmFtZT5TY29wdXM8L3JlbW90
ZS1kYXRhYmFzZS1uYW1lPjxsYW5ndWFnZT5FbmdsaXNoPC9sYW5ndWFnZT48L3JlY29yZD48L0Np
dGU+PENpdGU+PEF1dGhvcj5IdXRpbmc8L0F1dGhvcj48WWVhcj4yMDIxPC9ZZWFyPjxSZWNOdW0+
Njc3PC9SZWNOdW0+PHJlY29yZD48cmVjLW51bWJlcj42Nzc8L3JlYy1udW1iZXI+PGZvcmVpZ24t
a2V5cz48a2V5IGFwcD0iRU4iIGRiLWlkPSI5OXNweHR4YWp4c2FzYmVmcjk1cGYwMHJmcnMwMGVw
OXZlMmEiIHRpbWVzdGFtcD0iMTY2NDczNjU4NCI+Njc3PC9rZXk+PC9mb3JlaWduLWtleXM+PHJl
Zi10eXBlIG5hbWU9IkpvdXJuYWwgQXJ0aWNsZSI+MTc8L3JlZi10eXBlPjxjb250cmlidXRvcnM+
PGF1dGhvcnM+PGF1dGhvcj5IdXRpbmcsIEEuIE0uIFMuPC9hdXRob3I+PGF1dGhvcj5NaWRkZWxr
b29wLCBBLjwvYXV0aG9yPjxhdXRob3I+R3VhbiwgWC4gTi48L2F1dGhvcj48YXV0aG9yPk1vbGlz
dCwgRi48L2F1dGhvcj48L2F1dGhvcnM+PC9jb250cmlidXRvcnM+PGF1dGgtYWRkcmVzcz5bSHV0
aW5nLCBBbm5lIE0uIFMufE1pZGRlbGtvb3AsIEFub3VzY2hrYXxHdWFuLCBYaWFvbmFufE1vbGlz
dCwgRnJhbmNlc2NdIFNjaG90aG9yc3QgRmVlZCBSZXMgQlYsIFJlcyAmYW1wOyBEZXYsIE5MLTgy
MTggTkEgTGVseXN0YWQsIE5ldGhlcmxhbmRzLiBNb2xpc3QsIEYgKGNvcnJlc3BvbmRpbmcgYXV0
aG9yKSwgU2Nob3Rob3JzdCBGZWVkIFJlcyBCViwgUmVzICZhbXA7IERldiwgTkwtODIxOCBOQSBM
ZWx5c3RhZCwgTmV0aGVybGFuZHMuIEFIdXRpbmdAc2Nob3Rob3JzdC5ubHxBTWlkZGVsa29vcEBz
Y2hvdGhvcnN0Lm5sfFhHdWFuQHNjaG90aG9yc3Qubmx8Rk1vbGlzdEBzY2hvdGhvcnN0Lm5sPC9h
dXRoLWFkZHJlc3M+PHRpdGxlcz48dGl0bGU+VXNpbmcgTnV0cml0aW9uYWwgU3RyYXRlZ2llcyB0
byBTaGFwZSB0aGUgR2FzdHJvLUludGVzdGluYWwgVHJhY3RzIG9mIFN1Y2tsaW5nIGFuZCBXZWFu
ZWQgUGlnbGV0czwvdGl0bGU+PHNlY29uZGFyeS10aXRsZT5BbmltYWxzPC9zZWNvbmRhcnktdGl0
bGU+PGFsdC10aXRsZT5BbmltYWxzPC9hbHQtdGl0bGU+PHNob3J0LXRpdGxlPlVzaW5nIE51dHJp
dGlvbmFsIFN0cmF0ZWdpZXMgdG8gU2hhcGUgdGhlIEdhc3Ryby1JbnRlc3RpbmFsIFRyYWN0cyBv
ZiBTdWNrbGluZyBhbmQgV2VhbmVkIFBpZ2xldHM8L3Nob3J0LXRpdGxlPjwvdGl0bGVzPjxwZXJp
b2RpY2FsPjxmdWxsLXRpdGxlPkFuaW1hbHM8L2Z1bGwtdGl0bGU+PC9wZXJpb2RpY2FsPjxhbHQt
cGVyaW9kaWNhbD48ZnVsbC10aXRsZT5BbmltYWxzPC9mdWxsLXRpdGxlPjwvYWx0LXBlcmlvZGlj
YWw+PHBhZ2VzPjM2PC9wYWdlcz48dm9sdW1lPjExPC92b2x1bWU+PG51bWJlcj4yPC9udW1iZXI+
PGtleXdvcmRzPjxrZXl3b3JkPmNyZWVwIGZlZWQ8L2tleXdvcmQ+PGtleXdvcmQ+ZWFybHkgbGlm
ZTwva2V5d29yZD48a2V5d29yZD5mZWVkIGludGFrZTwva2V5d29yZD48a2V5d29yZD5ndXQgZnVu
Y3Rpb248L2tleXdvcmQ+PGtleXdvcmQ+aGVhbHRoPC9rZXl3b3JkPjxrZXl3b3JkPm51dHJpdGlv
bjwva2V5d29yZD48a2V5d29yZD5waWc8L2tleXdvcmQ+PGtleXdvcmQ+cHJlLXdlYW5pbmc8L2tl
eXdvcmQ+PGtleXdvcmQ+cG9zdC13ZWFuaW5nPC9rZXl3b3JkPjxrZXl3b3JkPnN1cHBsZW1lbnRh
bCBtaWxrPC9rZXl3b3JkPjxrZXl3b3JkPnBvc3Qtd2VhbmluZyBkaWFycmhlYTwva2V5d29yZD48
a2V5d29yZD5jcmVlcCBmZWVkLWludGFrZTwva2V5d29yZD48a2V5d29yZD5lbnRlcm90b3hpZ2Vu
aWM8L2tleXdvcmQ+PGtleXdvcmQ+ZXNjaGVyaWNoaWEtY29saTwva2V5d29yZD48a2V5d29yZD5n
cm93dGggcmVzdHJpY3RlZCBwaWdsZXRzPC9rZXl3b3JkPjxrZXl3b3JkPmxhcmdlIGxpdHRlciBz
aXplPC9rZXl3b3JkPjxrZXl3b3JkPnBhcnRpY2xlLXNpemU8L2tleXdvcmQ+PGtleXdvcmQ+bWls
ayByZXBsYWNlcjwva2V5d29yZD48a2V5d29yZD5jb2xvc3RydW0gaW50YWtlPC9rZXl3b3JkPjxr
ZXl3b3JkPmRpZXRhcnkgZmliZXI8L2tleXdvcmQ+PGtleXdvcmQ+YmlydGgtd2VpZ2h0PC9rZXl3
b3JkPjxrZXl3b3JkPkFncmljdWx0dXJlPC9rZXl3b3JkPjxrZXl3b3JkPlZldGVyaW5hcnkgU2Np
ZW5jZXM8L2tleXdvcmQ+PGtleXdvcmQ+Wm9vbG9neTwva2V5d29yZD48L2tleXdvcmRzPjxkYXRl
cz48eWVhcj4yMDIxPC95ZWFyPjxwdWItZGF0ZXM+PGRhdGU+RmViPC9kYXRlPjwvcHViLWRhdGVz
PjwvZGF0ZXM+PGlzYm4+MjA3Ni0yNjE1PC9pc2JuPjxhY2Nlc3Npb24tbnVtPldPUzowMDA2MjIw
Mzg4MDAwMDE8L2FjY2Vzc2lvbi1udW0+PHdvcmstdHlwZT5SZXZpZXc8L3dvcmstdHlwZT48dXJs
cz48cmVsYXRlZC11cmxzPjx1cmw+Jmx0O0dvIHRvIElTSSZndDs6Ly9XT1M6MDAwNjIyMDM4ODAw
MDAxaHR0cHM6Ly9tZHBpLXJlcy5jb20vZF9hdHRhY2htZW50L2FuaW1hbHMvYW5pbWFscy0xMS0w
MDQwMi9hcnRpY2xlX2RlcGxveS9hbmltYWxzLTExLTAwNDAyLXYyLnBkZj92ZXJzaW9uPTE2MTI3
NTc2NjY8L3VybD48L3JlbGF0ZWQtdXJscz48L3VybHM+PGN1c3RvbTc+NDAyPC9jdXN0b203Pjxl
bGVjdHJvbmljLXJlc291cmNlLW51bT4xMC4zMzkwL2FuaTExMDIwNDAyPC9lbGVjdHJvbmljLXJl
c291cmNlLW51bT48bGFuZ3VhZ2U+RW5nbGlzaDwvbGFuZ3VhZ2U+PC9yZWNvcmQ+PC9DaXRlPjxD
aXRlPjxBdXRob3I+R2FvPC9BdXRob3I+PFllYXI+MjAxOTwvWWVhcj48UmVjTnVtPjY0MjwvUmVj
TnVtPjxyZWNvcmQ+PHJlYy1udW1iZXI+NjQyPC9yZWMtbnVtYmVyPjxmb3JlaWduLWtleXM+PGtl
eSBhcHA9IkVOIiBkYi1pZD0iOTlzcHh0eGFqeHNhc2JlZnI5NXBmMDByZnJzMDBlcDl2ZTJhIiB0
aW1lc3RhbXA9IjE2NjQ3MzY1ODMiPjY0Mjwva2V5PjwvZm9yZWlnbi1rZXlzPjxyZWYtdHlwZSBu
YW1lPSJKb3VybmFsIEFydGljbGUiPjE3PC9yZWYtdHlwZT48Y29udHJpYnV0b3JzPjxhdXRob3Jz
PjxhdXRob3I+R2FvLCBKLjwvYXV0aG9yPjxhdXRob3I+WWluLCBKLjwvYXV0aG9yPjxhdXRob3I+
WHUsIEsuPC9hdXRob3I+PGF1dGhvcj5MaSwgVC48L2F1dGhvcj48YXV0aG9yPllpbiwgWS48L2F1
dGhvcj48L2F1dGhvcnM+PC9jb250cmlidXRvcnM+PHRpdGxlcz48dGl0bGU+V2hhdCBJcyB0aGUg
SW1wYWN0IG9mIERpZXQgb24gTnV0cml0aW9uYWwgRGlhcnJoZWEgQXNzb2NpYXRlZCB3aXRoIEd1
dCBNaWNyb2Jpb3RhIGluIFdlYW5pbmcgUGlnbGV0czogQSBTeXN0ZW0gUmV2aWV3PC90aXRsZT48
c2Vjb25kYXJ5LXRpdGxlPkJpb01lZCBSZXNlYXJjaCBJbnRlcm5hdGlvbmFsPC9zZWNvbmRhcnkt
dGl0bGU+PHNob3J0LXRpdGxlPldoYXQgSXMgdGhlIEltcGFjdCBvZiBEaWV0IG9uIE51dHJpdGlv
bmFsIERpYXJyaGVhIEFzc29jaWF0ZWQgd2l0aCBHdXQgTWljcm9iaW90YSBpbiBXZWFuaW5nIFBp
Z2xldHM6IEEgU3lzdGVtIFJldmlldzwvc2hvcnQtdGl0bGU+PC90aXRsZXM+PHBlcmlvZGljYWw+
PGZ1bGwtdGl0bGU+QmlvTWVkIFJlc2VhcmNoIEludGVybmF0aW9uYWw8L2Z1bGwtdGl0bGU+PC9w
ZXJpb2RpY2FsPjx2b2x1bWU+MjAxOTwvdm9sdW1lPjxrZXl3b3Jkcz48a2V5d29yZD5lbGVjdHJv
bHl0ZTwva2V5d29yZD48a2V5d29yZD5zdGFyY2g8L2tleXdvcmQ+PGtleXdvcmQ+ZGlhcnJoZWE8
L2tleXdvcmQ+PGtleXdvcmQ+ZGlldGFyeSBmaWJlcjwva2V5d29yZD48a2V5d29yZD5kaWV0YXJ5
IGludGFrZTwva2V5d29yZD48a2V5d29yZD5kaWdlc3Rpb248L2tleXdvcmQ+PGtleXdvcmQ+ZWxl
Y3Ryb2x5dGUgYmFsYW5jZTwva2V5d29yZD48a2V5d29yZD5lbGVjdHJvbHl0ZSBkaXN0dXJiYW5j
ZTwva2V5d29yZD48a2V5d29yZD5ncm93dGg8L2tleXdvcmQ+PGtleXdvcmQ+aW5jaWRlbmNlPC9r
ZXl3b3JkPjxrZXl3b3JkPmludGVzdGluZSBhYnNvcnB0aW9uPC9rZXl3b3JkPjxrZXl3b3JkPmlu
dGVzdGluZSBmbG9yYTwva2V5d29yZD48a2V5d29yZD5ub25odW1hbjwva2V5d29yZD48a2V5d29y
ZD5udXRyaXRpb248L2tleXdvcmQ+PGtleXdvcmQ+cGlnbGV0PC9rZXl3b3JkPjxrZXl3b3JkPnBy
b3RlaW4gaW50YWtlPC9rZXl3b3JkPjxrZXl3b3JkPlJldmlldzwva2V5d29yZD48a2V5d29yZD53
ZWFuaW5nPC9rZXl3b3JkPjxrZXl3b3JkPmFuaW1hbDwva2V5d29yZD48a2V5d29yZD5hbmltYWwg
Zm9vZDwva2V5d29yZD48a2V5d29yZD5kaWV0PC9rZXl3b3JkPjxrZXl3b3JkPmRpc2Vhc2UgbW9k
ZWw8L2tleXdvcmQ+PGtleXdvcmQ+bWljcm9iaW9sb2d5PC9rZXl3b3JkPjxrZXl3b3JkPnBoeXNp
b2xvZ3k8L2tleXdvcmQ+PGtleXdvcmQ+cGlnPC9rZXl3b3JkPjxrZXl3b3JkPkFuaW1hbCBGZWVk
PC9rZXl3b3JkPjxrZXl3b3JkPkFuaW1hbCBOdXRyaXRpb25hbCBQaHlzaW9sb2dpY2FsIFBoZW5v
bWVuYTwva2V5d29yZD48a2V5d29yZD5BbmltYWxzPC9rZXl3b3JkPjxrZXl3b3JkPkRpZXRhcnkg
UHJvdGVpbnM8L2tleXdvcmQ+PGtleXdvcmQ+RGlzZWFzZSBNb2RlbHMsIEFuaW1hbDwva2V5d29y
ZD48a2V5d29yZD5HYXN0cm9pbnRlc3RpbmFsIE1pY3JvYmlvbWU8L2tleXdvcmQ+PGtleXdvcmQ+
U3dpbmU8L2tleXdvcmQ+PC9rZXl3b3Jkcz48ZGF0ZXM+PHllYXI+MjAxOTwveWVhcj48L2RhdGVz
Pjx3b3JrLXR5cGU+UmV2aWV3PC93b3JrLXR5cGU+PHVybHM+PHJlbGF0ZWQtdXJscz48dXJsPmh0
dHBzOi8vd3d3LnNjb3B1cy5jb20vaW53YXJkL3JlY29yZC51cmk/ZWlkPTItczIuMC04NTA3Nzc0
NDE0MCZhbXA7ZG9pPTEwLjExNTUlMmYyMDE5JTJmNjkxNjE4OSZhbXA7cGFydG5lcklEPTQwJmFt
cDttZDU9ZjY3NzlhOWY3MTQxNjk2YmMzNDM4MmZjNDc0MDA2OTlodHRwczovL2Rvd25sb2Fkcy5o
aW5kYXdpLmNvbS9qb3VybmFscy9ibXJpLzIwMTkvNjkxNjE4OS5wZGY8L3VybD48L3JlbGF0ZWQt
dXJscz48L3VybHM+PGN1c3RvbTc+NjkxNjE4OTwvY3VzdG9tNz48ZWxlY3Ryb25pYy1yZXNvdXJj
ZS1udW0+MTAuMTE1NS8yMDE5LzY5MTYxODk8L2VsZWN0cm9uaWMtcmVzb3VyY2UtbnVtPjxyZW1v
dGUtZGF0YWJhc2UtbmFtZT5TY29wdXM8L3JlbW90ZS1kYXRhYmFzZS1uYW1lPjxsYW5ndWFnZT5F
bmdsaXNoPC9sYW5ndWFnZT48L3JlY29yZD48L0NpdGU+PC9FbmROb3RlPgB=
</w:fldData>
        </w:fldChar>
      </w:r>
      <w:r w:rsidR="0026586A">
        <w:instrText xml:space="preserve"> ADDIN EN.CITE </w:instrText>
      </w:r>
      <w:r w:rsidR="0026586A">
        <w:fldChar w:fldCharType="begin">
          <w:fldData xml:space="preserve">PEVuZE5vdGU+PENpdGU+PEF1dGhvcj5MaTwvQXV0aG9yPjxZZWFyPjIwMjE8L1llYXI+PFJlY051
bT42ODQ8L1JlY051bT48RGlzcGxheVRleHQ+KEdhbyBldCBhbC4sIDIwMTk7IEh1c3NlaW4gZXQg
YWwuLCAyMDIxOyBIdXRpbmcgZXQgYWwuLCAyMDIxOyBILiBMaSBldCBhbC4sIDIwMjEpPC9EaXNw
bGF5VGV4dD48cmVjb3JkPjxyZWMtbnVtYmVyPjY4NDwvcmVjLW51bWJlcj48Zm9yZWlnbi1rZXlz
PjxrZXkgYXBwPSJFTiIgZGItaWQ9Ijk5c3B4dHhhanhzYXNiZWZyOTVwZjAwcmZyczAwZXA5dmUy
YSIgdGltZXN0YW1wPSIxNjY0NzM2NTg1Ij42ODQ8L2tleT48L2ZvcmVpZ24ta2V5cz48cmVmLXR5
cGUgbmFtZT0iSm91cm5hbCBBcnRpY2xlIj4xNzwvcmVmLXR5cGU+PGNvbnRyaWJ1dG9ycz48YXV0
aG9ycz48YXV0aG9yPkxpLCBILjwvYXV0aG9yPjxhdXRob3I+WWluLCBKLjwvYXV0aG9yPjxhdXRo
b3I+VGFuLCBCLjwvYXV0aG9yPjxhdXRob3I+Q2hlbiwgSi48L2F1dGhvcj48YXV0aG9yPlpoYW5n
LCBILjwvYXV0aG9yPjxhdXRob3I+TGksIFouPC9hdXRob3I+PGF1dGhvcj5NYSwgWC48L2F1dGhv
cj48L2F1dGhvcnM+PC9jb250cmlidXRvcnM+PHRpdGxlcz48dGl0bGU+UGh5c2lvbG9naWNhbCBm
dW5jdGlvbiBhbmQgYXBwbGljYXRpb24gb2YgZGlldGFyeSBmaWJlciBpbiBwaWcgbnV0cml0aW9u
OiBBIHJldmlldzwvdGl0bGU+PHNlY29uZGFyeS10aXRsZT5BbmltYWwgTnV0cml0aW9uPC9zZWNv
bmRhcnktdGl0bGU+PHNob3J0LXRpdGxlPlBoeXNpb2xvZ2ljYWwgZnVuY3Rpb24gYW5kIGFwcGxp
Y2F0aW9uIG9mIGRpZXRhcnkgZmliZXIgaW4gcGlnIG51dHJpdGlvbjogQSByZXZpZXc8L3Nob3J0
LXRpdGxlPjwvdGl0bGVzPjxwZXJpb2RpY2FsPjxmdWxsLXRpdGxlPkFuaW1hbCBOdXRyaXRpb248
L2Z1bGwtdGl0bGU+PC9wZXJpb2RpY2FsPjxwYWdlcz4yNTktMjY3PC9wYWdlcz48dm9sdW1lPjc8
L3ZvbHVtZT48bnVtYmVyPjI8L251bWJlcj48a2V5d29yZHM+PGtleXdvcmQ+QXBwbGljYXRpb248
L2tleXdvcmQ+PGtleXdvcmQ+RGlldGFyeSBmaWJlcjwva2V5d29yZD48a2V5d29yZD5QaHlzaW9s
b2dpY2FsIGZ1bmN0aW9uPC9rZXl3b3JkPjxrZXl3b3JkPlBpZ3M8L2tleXdvcmQ+PGtleXdvcmQ+
c2hvcnQgY2hhaW4gZmF0dHkgYWNpZDwva2V5d29yZD48a2V5d29yZD5hZGFwdGF0aW9uPC9rZXl3
b3JkPjxrZXl3b3JkPmJyZWVkaW5nPC9rZXl3b3JkPjxrZXl3b3JkPmRpZ2VzdGlvbjwva2V5d29y
ZD48a2V5d29yZD5lbmVyZ3kgbWV0YWJvbGlzbTwva2V5d29yZD48a2V5d29yZD5mZXJtZW50YXRp
b248L2tleXdvcmQ+PGtleXdvcmQ+Z3Jvd3RoIGN1cnZlPC9rZXl3b3JkPjxrZXl3b3JkPmludGVz
dGluZSBmbG9yYTwva2V5d29yZD48a2V5d29yZD5ub25odW1hbjwva2V5d29yZD48a2V5d29yZD5u
dXRyaXRpb248L2tleXdvcmQ+PGtleXdvcmQ+bnV0cml0aW9uYWwgdmFsdWU8L2tleXdvcmQ+PGtl
eXdvcmQ+cGh5c2lvbG9neTwva2V5d29yZD48a2V5d29yZD5waWc8L2tleXdvcmQ+PGtleXdvcmQ+
cmVwcm9kdWN0aW9uPC9rZXl3b3JkPjxrZXl3b3JkPlJldmlldzwva2V5d29yZD48a2V5d29yZD5z
b3cgKHN3aW5lKTwva2V5d29yZD48L2tleXdvcmRzPjxkYXRlcz48eWVhcj4yMDIxPC95ZWFyPjwv
ZGF0ZXM+PHdvcmstdHlwZT5SZXZpZXc8L3dvcmstdHlwZT48dXJscz48cmVsYXRlZC11cmxzPjx1
cmw+aHR0cHM6Ly93d3cuc2NvcHVzLmNvbS9pbndhcmQvcmVjb3JkLnVyaT9laWQ9Mi1zMi4wLTg1
MTA2MjM1MzU4JmFtcDtkb2k9MTAuMTAxNiUyZmouYW5pbnUuMjAyMC4xMS4wMTEmYW1wO3BhcnRu
ZXJJRD00MCZhbXA7bWQ1PTJhZTk3MjNjZTVjY2Y2NTJmN2QzODJlMDBiMmE3ZGM4aHR0cHM6Ly93
d3cubmNiaS5ubG0ubmloLmdvdi9wbWMvYXJ0aWNsZXMvUE1DODI0NTc5MC9wZGYvbWFpbi5wZGY8
L3VybD48L3JlbGF0ZWQtdXJscz48L3VybHM+PGVsZWN0cm9uaWMtcmVzb3VyY2UtbnVtPjEwLjEw
MTYvai5hbmludS4yMDIwLjExLjAxMTwvZWxlY3Ryb25pYy1yZXNvdXJjZS1udW0+PHJlbW90ZS1k
YXRhYmFzZS1uYW1lPlNjb3B1czwvcmVtb3RlLWRhdGFiYXNlLW5hbWU+PGxhbmd1YWdlPkVuZ2xp
c2g8L2xhbmd1YWdlPjwvcmVjb3JkPjwvQ2l0ZT48Q2l0ZT48QXV0aG9yPkh1c3NlaW48L0F1dGhv
cj48WWVhcj4yMDIxPC9ZZWFyPjxSZWNOdW0+Njc2PC9SZWNOdW0+PHJlY29yZD48cmVjLW51bWJl
cj42NzY8L3JlYy1udW1iZXI+PGZvcmVpZ24ta2V5cz48a2V5IGFwcD0iRU4iIGRiLWlkPSI5OXNw
eHR4YWp4c2FzYmVmcjk1cGYwMHJmcnMwMGVwOXZlMmEiIHRpbWVzdGFtcD0iMTY2NDczNjU4NCI+
Njc2PC9rZXk+PC9mb3JlaWduLWtleXM+PHJlZi10eXBlIG5hbWU9IkpvdXJuYWwgQXJ0aWNsZSI+
MTc8L3JlZi10eXBlPjxjb250cmlidXRvcnM+PGF1dGhvcnM+PGF1dGhvcj5IdXNzZWluLCBTLjwv
YXV0aG9yPjxhdXRob3I+WGlhb3lpbmcsIFkuPC9hdXRob3I+PGF1dGhvcj5GYXJvdWssIE0uIEgu
PC9hdXRob3I+PGF1dGhvcj5BYmRlZW4sIEEuPC9hdXRob3I+PGF1dGhvcj5IdXNzZWluLCBBLjwv
YXV0aG9yPjxhdXRob3I+SGFpbG9uZywgSi48L2F1dGhvcj48L2F1dGhvcnM+PC9jb250cmlidXRv
cnM+PHRpdGxlcz48dGl0bGU+VGhlIHJvbGUgZWZmZWN0cyBvZiBkaWV0YXJ5IGZpYmVyIG9uIGlu
dGVzdGluYWwgbWljcm9iaWFsIGNvbXBvc2l0aW9uIGFuZCBkaWdlc3RpdmUgcGh5c2lvbG9naWNh
bCBmdW5jdGlvbnMgb2YgcGlnczogQSByZXZpZXc8L3RpdGxlPjxzZWNvbmRhcnktdGl0bGU+SW5k
aWFuIEpvdXJuYWwgb2YgQW5pbWFsIFJlc2VhcmNoPC9zZWNvbmRhcnktdGl0bGU+PHNob3J0LXRp
dGxlPlRoZSByb2xlIGVmZmVjdHMgb2YgZGlldGFyeSBmaWJlciBvbiBpbnRlc3RpbmFsIG1pY3Jv
YmlhbCBjb21wb3NpdGlvbiBhbmQgZGlnZXN0aXZlIHBoeXNpb2xvZ2ljYWwgZnVuY3Rpb25zIG9m
IHBpZ3M6IEEgcmV2aWV3PC9zaG9ydC10aXRsZT48L3RpdGxlcz48cGVyaW9kaWNhbD48ZnVsbC10
aXRsZT5JbmRpYW4gSm91cm5hbCBvZiBBbmltYWwgUmVzZWFyY2g8L2Z1bGwtdGl0bGU+PC9wZXJp
b2RpY2FsPjxwYWdlcz43MzctNzQzPC9wYWdlcz48dm9sdW1lPjU1PC92b2x1bWU+PG51bWJlcj43
PC9udW1iZXI+PGtleXdvcmRzPjxrZXl3b3JkPkRpZXRhcnkgZmliZXI8L2tleXdvcmQ+PGtleXdv
cmQ+RGlnZXN0aXZlIGVuenltZXM8L2tleXdvcmQ+PGtleXdvcmQ+RGlnZXN0aXZlIGZsdWlkczwv
a2V5d29yZD48a2V5d29yZD5JbnRlc3RpbmFsIG1pY3JvIGJpb21lPC9rZXl3b3JkPjxrZXl3b3Jk
PlBpZzwva2V5d29yZD48a2V5d29yZD5hbmltYWwgZXhwZXJpbWVudDwva2V5d29yZD48a2V5d29y
ZD5kcnVnIGVmZmljYWN5PC9rZXl3b3JkPjxrZXl3b3JkPmVuenltZSBhY3Rpdml0eTwva2V5d29y
ZD48a2V5d29yZD5mZXJtZW50YXRpb248L2tleXdvcmQ+PGtleXdvcmQ+aW50ZXN0aW5lIGZsb3Jh
PC9rZXl3b3JkPjxrZXl3b3JkPm5vbmh1bWFuPC9rZXl3b3JkPjxrZXl3b3JkPm51dHJpZW50PC9r
ZXl3b3JkPjxrZXl3b3JkPnBoeXNpb2xvZ3k8L2tleXdvcmQ+PGtleXdvcmQ+cGlnIGZhcm1pbmc8
L2tleXdvcmQ+PGtleXdvcmQ+cmV2aWV3PC9rZXl3b3JkPjxrZXl3b3JkPnRoZW9yZXRpY2FsIHN0
dWR5PC9rZXl3b3JkPjwva2V5d29yZHM+PGRhdGVzPjx5ZWFyPjIwMjE8L3llYXI+PC9kYXRlcz48
d29yay10eXBlPlJldmlldzwvd29yay10eXBlPjx1cmxzPjxyZWxhdGVkLXVybHM+PHVybD5odHRw
czovL3d3dy5zY29wdXMuY29tL2lud2FyZC9yZWNvcmQudXJpP2VpZD0yLXMyLjAtODUxMTE2MDQ4
OTYmYW1wO2RvaT0xMC4xODgwNSUyZklKQVIuQi0xMzQ1JmFtcDtwYXJ0bmVySUQ9NDAmYW1wO21k
NT00ZGU1Y2JkOTAyNzczYzhmNDVhMWRlZDc2MDQwYWQ2YWh0dHBzOi8vYXJjY2FydGljbGVzLnMz
LmFtYXpvbmF3cy5jb20vUHVibGlzaGVkQXJ0aWNsZS9GaW5hbC1hdHRhY2htZW50LXB1Ymxpc2hl
ZC1CLTEzNDUtNjA4OTYwM2U5MDg3MzQwYjliZGNiYmIxLnBkZjwvdXJsPjwvcmVsYXRlZC11cmxz
PjwvdXJscz48ZWxlY3Ryb25pYy1yZXNvdXJjZS1udW0+MTAuMTg4MDUvaWphci5iLTEzNDU8L2Vs
ZWN0cm9uaWMtcmVzb3VyY2UtbnVtPjxyZW1vdGUtZGF0YWJhc2UtbmFtZT5TY29wdXM8L3JlbW90
ZS1kYXRhYmFzZS1uYW1lPjxsYW5ndWFnZT5FbmdsaXNoPC9sYW5ndWFnZT48L3JlY29yZD48L0Np
dGU+PENpdGU+PEF1dGhvcj5IdXRpbmc8L0F1dGhvcj48WWVhcj4yMDIxPC9ZZWFyPjxSZWNOdW0+
Njc3PC9SZWNOdW0+PHJlY29yZD48cmVjLW51bWJlcj42Nzc8L3JlYy1udW1iZXI+PGZvcmVpZ24t
a2V5cz48a2V5IGFwcD0iRU4iIGRiLWlkPSI5OXNweHR4YWp4c2FzYmVmcjk1cGYwMHJmcnMwMGVw
OXZlMmEiIHRpbWVzdGFtcD0iMTY2NDczNjU4NCI+Njc3PC9rZXk+PC9mb3JlaWduLWtleXM+PHJl
Zi10eXBlIG5hbWU9IkpvdXJuYWwgQXJ0aWNsZSI+MTc8L3JlZi10eXBlPjxjb250cmlidXRvcnM+
PGF1dGhvcnM+PGF1dGhvcj5IdXRpbmcsIEEuIE0uIFMuPC9hdXRob3I+PGF1dGhvcj5NaWRkZWxr
b29wLCBBLjwvYXV0aG9yPjxhdXRob3I+R3VhbiwgWC4gTi48L2F1dGhvcj48YXV0aG9yPk1vbGlz
dCwgRi48L2F1dGhvcj48L2F1dGhvcnM+PC9jb250cmlidXRvcnM+PGF1dGgtYWRkcmVzcz5bSHV0
aW5nLCBBbm5lIE0uIFMufE1pZGRlbGtvb3AsIEFub3VzY2hrYXxHdWFuLCBYaWFvbmFufE1vbGlz
dCwgRnJhbmNlc2NdIFNjaG90aG9yc3QgRmVlZCBSZXMgQlYsIFJlcyAmYW1wOyBEZXYsIE5MLTgy
MTggTkEgTGVseXN0YWQsIE5ldGhlcmxhbmRzLiBNb2xpc3QsIEYgKGNvcnJlc3BvbmRpbmcgYXV0
aG9yKSwgU2Nob3Rob3JzdCBGZWVkIFJlcyBCViwgUmVzICZhbXA7IERldiwgTkwtODIxOCBOQSBM
ZWx5c3RhZCwgTmV0aGVybGFuZHMuIEFIdXRpbmdAc2Nob3Rob3JzdC5ubHxBTWlkZGVsa29vcEBz
Y2hvdGhvcnN0Lm5sfFhHdWFuQHNjaG90aG9yc3Qubmx8Rk1vbGlzdEBzY2hvdGhvcnN0Lm5sPC9h
dXRoLWFkZHJlc3M+PHRpdGxlcz48dGl0bGU+VXNpbmcgTnV0cml0aW9uYWwgU3RyYXRlZ2llcyB0
byBTaGFwZSB0aGUgR2FzdHJvLUludGVzdGluYWwgVHJhY3RzIG9mIFN1Y2tsaW5nIGFuZCBXZWFu
ZWQgUGlnbGV0czwvdGl0bGU+PHNlY29uZGFyeS10aXRsZT5BbmltYWxzPC9zZWNvbmRhcnktdGl0
bGU+PGFsdC10aXRsZT5BbmltYWxzPC9hbHQtdGl0bGU+PHNob3J0LXRpdGxlPlVzaW5nIE51dHJp
dGlvbmFsIFN0cmF0ZWdpZXMgdG8gU2hhcGUgdGhlIEdhc3Ryby1JbnRlc3RpbmFsIFRyYWN0cyBv
ZiBTdWNrbGluZyBhbmQgV2VhbmVkIFBpZ2xldHM8L3Nob3J0LXRpdGxlPjwvdGl0bGVzPjxwZXJp
b2RpY2FsPjxmdWxsLXRpdGxlPkFuaW1hbHM8L2Z1bGwtdGl0bGU+PC9wZXJpb2RpY2FsPjxhbHQt
cGVyaW9kaWNhbD48ZnVsbC10aXRsZT5BbmltYWxzPC9mdWxsLXRpdGxlPjwvYWx0LXBlcmlvZGlj
YWw+PHBhZ2VzPjM2PC9wYWdlcz48dm9sdW1lPjExPC92b2x1bWU+PG51bWJlcj4yPC9udW1iZXI+
PGtleXdvcmRzPjxrZXl3b3JkPmNyZWVwIGZlZWQ8L2tleXdvcmQ+PGtleXdvcmQ+ZWFybHkgbGlm
ZTwva2V5d29yZD48a2V5d29yZD5mZWVkIGludGFrZTwva2V5d29yZD48a2V5d29yZD5ndXQgZnVu
Y3Rpb248L2tleXdvcmQ+PGtleXdvcmQ+aGVhbHRoPC9rZXl3b3JkPjxrZXl3b3JkPm51dHJpdGlv
bjwva2V5d29yZD48a2V5d29yZD5waWc8L2tleXdvcmQ+PGtleXdvcmQ+cHJlLXdlYW5pbmc8L2tl
eXdvcmQ+PGtleXdvcmQ+cG9zdC13ZWFuaW5nPC9rZXl3b3JkPjxrZXl3b3JkPnN1cHBsZW1lbnRh
bCBtaWxrPC9rZXl3b3JkPjxrZXl3b3JkPnBvc3Qtd2VhbmluZyBkaWFycmhlYTwva2V5d29yZD48
a2V5d29yZD5jcmVlcCBmZWVkLWludGFrZTwva2V5d29yZD48a2V5d29yZD5lbnRlcm90b3hpZ2Vu
aWM8L2tleXdvcmQ+PGtleXdvcmQ+ZXNjaGVyaWNoaWEtY29saTwva2V5d29yZD48a2V5d29yZD5n
cm93dGggcmVzdHJpY3RlZCBwaWdsZXRzPC9rZXl3b3JkPjxrZXl3b3JkPmxhcmdlIGxpdHRlciBz
aXplPC9rZXl3b3JkPjxrZXl3b3JkPnBhcnRpY2xlLXNpemU8L2tleXdvcmQ+PGtleXdvcmQ+bWls
ayByZXBsYWNlcjwva2V5d29yZD48a2V5d29yZD5jb2xvc3RydW0gaW50YWtlPC9rZXl3b3JkPjxr
ZXl3b3JkPmRpZXRhcnkgZmliZXI8L2tleXdvcmQ+PGtleXdvcmQ+YmlydGgtd2VpZ2h0PC9rZXl3
b3JkPjxrZXl3b3JkPkFncmljdWx0dXJlPC9rZXl3b3JkPjxrZXl3b3JkPlZldGVyaW5hcnkgU2Np
ZW5jZXM8L2tleXdvcmQ+PGtleXdvcmQ+Wm9vbG9neTwva2V5d29yZD48L2tleXdvcmRzPjxkYXRl
cz48eWVhcj4yMDIxPC95ZWFyPjxwdWItZGF0ZXM+PGRhdGU+RmViPC9kYXRlPjwvcHViLWRhdGVz
PjwvZGF0ZXM+PGlzYm4+MjA3Ni0yNjE1PC9pc2JuPjxhY2Nlc3Npb24tbnVtPldPUzowMDA2MjIw
Mzg4MDAwMDE8L2FjY2Vzc2lvbi1udW0+PHdvcmstdHlwZT5SZXZpZXc8L3dvcmstdHlwZT48dXJs
cz48cmVsYXRlZC11cmxzPjx1cmw+Jmx0O0dvIHRvIElTSSZndDs6Ly9XT1M6MDAwNjIyMDM4ODAw
MDAxaHR0cHM6Ly9tZHBpLXJlcy5jb20vZF9hdHRhY2htZW50L2FuaW1hbHMvYW5pbWFscy0xMS0w
MDQwMi9hcnRpY2xlX2RlcGxveS9hbmltYWxzLTExLTAwNDAyLXYyLnBkZj92ZXJzaW9uPTE2MTI3
NTc2NjY8L3VybD48L3JlbGF0ZWQtdXJscz48L3VybHM+PGN1c3RvbTc+NDAyPC9jdXN0b203Pjxl
bGVjdHJvbmljLXJlc291cmNlLW51bT4xMC4zMzkwL2FuaTExMDIwNDAyPC9lbGVjdHJvbmljLXJl
c291cmNlLW51bT48bGFuZ3VhZ2U+RW5nbGlzaDwvbGFuZ3VhZ2U+PC9yZWNvcmQ+PC9DaXRlPjxD
aXRlPjxBdXRob3I+R2FvPC9BdXRob3I+PFllYXI+MjAxOTwvWWVhcj48UmVjTnVtPjY0MjwvUmVj
TnVtPjxyZWNvcmQ+PHJlYy1udW1iZXI+NjQyPC9yZWMtbnVtYmVyPjxmb3JlaWduLWtleXM+PGtl
eSBhcHA9IkVOIiBkYi1pZD0iOTlzcHh0eGFqeHNhc2JlZnI5NXBmMDByZnJzMDBlcDl2ZTJhIiB0
aW1lc3RhbXA9IjE2NjQ3MzY1ODMiPjY0Mjwva2V5PjwvZm9yZWlnbi1rZXlzPjxyZWYtdHlwZSBu
YW1lPSJKb3VybmFsIEFydGljbGUiPjE3PC9yZWYtdHlwZT48Y29udHJpYnV0b3JzPjxhdXRob3Jz
PjxhdXRob3I+R2FvLCBKLjwvYXV0aG9yPjxhdXRob3I+WWluLCBKLjwvYXV0aG9yPjxhdXRob3I+
WHUsIEsuPC9hdXRob3I+PGF1dGhvcj5MaSwgVC48L2F1dGhvcj48YXV0aG9yPllpbiwgWS48L2F1
dGhvcj48L2F1dGhvcnM+PC9jb250cmlidXRvcnM+PHRpdGxlcz48dGl0bGU+V2hhdCBJcyB0aGUg
SW1wYWN0IG9mIERpZXQgb24gTnV0cml0aW9uYWwgRGlhcnJoZWEgQXNzb2NpYXRlZCB3aXRoIEd1
dCBNaWNyb2Jpb3RhIGluIFdlYW5pbmcgUGlnbGV0czogQSBTeXN0ZW0gUmV2aWV3PC90aXRsZT48
c2Vjb25kYXJ5LXRpdGxlPkJpb01lZCBSZXNlYXJjaCBJbnRlcm5hdGlvbmFsPC9zZWNvbmRhcnkt
dGl0bGU+PHNob3J0LXRpdGxlPldoYXQgSXMgdGhlIEltcGFjdCBvZiBEaWV0IG9uIE51dHJpdGlv
bmFsIERpYXJyaGVhIEFzc29jaWF0ZWQgd2l0aCBHdXQgTWljcm9iaW90YSBpbiBXZWFuaW5nIFBp
Z2xldHM6IEEgU3lzdGVtIFJldmlldzwvc2hvcnQtdGl0bGU+PC90aXRsZXM+PHBlcmlvZGljYWw+
PGZ1bGwtdGl0bGU+QmlvTWVkIFJlc2VhcmNoIEludGVybmF0aW9uYWw8L2Z1bGwtdGl0bGU+PC9w
ZXJpb2RpY2FsPjx2b2x1bWU+MjAxOTwvdm9sdW1lPjxrZXl3b3Jkcz48a2V5d29yZD5lbGVjdHJv
bHl0ZTwva2V5d29yZD48a2V5d29yZD5zdGFyY2g8L2tleXdvcmQ+PGtleXdvcmQ+ZGlhcnJoZWE8
L2tleXdvcmQ+PGtleXdvcmQ+ZGlldGFyeSBmaWJlcjwva2V5d29yZD48a2V5d29yZD5kaWV0YXJ5
IGludGFrZTwva2V5d29yZD48a2V5d29yZD5kaWdlc3Rpb248L2tleXdvcmQ+PGtleXdvcmQ+ZWxl
Y3Ryb2x5dGUgYmFsYW5jZTwva2V5d29yZD48a2V5d29yZD5lbGVjdHJvbHl0ZSBkaXN0dXJiYW5j
ZTwva2V5d29yZD48a2V5d29yZD5ncm93dGg8L2tleXdvcmQ+PGtleXdvcmQ+aW5jaWRlbmNlPC9r
ZXl3b3JkPjxrZXl3b3JkPmludGVzdGluZSBhYnNvcnB0aW9uPC9rZXl3b3JkPjxrZXl3b3JkPmlu
dGVzdGluZSBmbG9yYTwva2V5d29yZD48a2V5d29yZD5ub25odW1hbjwva2V5d29yZD48a2V5d29y
ZD5udXRyaXRpb248L2tleXdvcmQ+PGtleXdvcmQ+cGlnbGV0PC9rZXl3b3JkPjxrZXl3b3JkPnBy
b3RlaW4gaW50YWtlPC9rZXl3b3JkPjxrZXl3b3JkPlJldmlldzwva2V5d29yZD48a2V5d29yZD53
ZWFuaW5nPC9rZXl3b3JkPjxrZXl3b3JkPmFuaW1hbDwva2V5d29yZD48a2V5d29yZD5hbmltYWwg
Zm9vZDwva2V5d29yZD48a2V5d29yZD5kaWV0PC9rZXl3b3JkPjxrZXl3b3JkPmRpc2Vhc2UgbW9k
ZWw8L2tleXdvcmQ+PGtleXdvcmQ+bWljcm9iaW9sb2d5PC9rZXl3b3JkPjxrZXl3b3JkPnBoeXNp
b2xvZ3k8L2tleXdvcmQ+PGtleXdvcmQ+cGlnPC9rZXl3b3JkPjxrZXl3b3JkPkFuaW1hbCBGZWVk
PC9rZXl3b3JkPjxrZXl3b3JkPkFuaW1hbCBOdXRyaXRpb25hbCBQaHlzaW9sb2dpY2FsIFBoZW5v
bWVuYTwva2V5d29yZD48a2V5d29yZD5BbmltYWxzPC9rZXl3b3JkPjxrZXl3b3JkPkRpZXRhcnkg
UHJvdGVpbnM8L2tleXdvcmQ+PGtleXdvcmQ+RGlzZWFzZSBNb2RlbHMsIEFuaW1hbDwva2V5d29y
ZD48a2V5d29yZD5HYXN0cm9pbnRlc3RpbmFsIE1pY3JvYmlvbWU8L2tleXdvcmQ+PGtleXdvcmQ+
U3dpbmU8L2tleXdvcmQ+PC9rZXl3b3Jkcz48ZGF0ZXM+PHllYXI+MjAxOTwveWVhcj48L2RhdGVz
Pjx3b3JrLXR5cGU+UmV2aWV3PC93b3JrLXR5cGU+PHVybHM+PHJlbGF0ZWQtdXJscz48dXJsPmh0
dHBzOi8vd3d3LnNjb3B1cy5jb20vaW53YXJkL3JlY29yZC51cmk/ZWlkPTItczIuMC04NTA3Nzc0
NDE0MCZhbXA7ZG9pPTEwLjExNTUlMmYyMDE5JTJmNjkxNjE4OSZhbXA7cGFydG5lcklEPTQwJmFt
cDttZDU9ZjY3NzlhOWY3MTQxNjk2YmMzNDM4MmZjNDc0MDA2OTlodHRwczovL2Rvd25sb2Fkcy5o
aW5kYXdpLmNvbS9qb3VybmFscy9ibXJpLzIwMTkvNjkxNjE4OS5wZGY8L3VybD48L3JlbGF0ZWQt
dXJscz48L3VybHM+PGN1c3RvbTc+NjkxNjE4OTwvY3VzdG9tNz48ZWxlY3Ryb25pYy1yZXNvdXJj
ZS1udW0+MTAuMTE1NS8yMDE5LzY5MTYxODk8L2VsZWN0cm9uaWMtcmVzb3VyY2UtbnVtPjxyZW1v
dGUtZGF0YWJhc2UtbmFtZT5TY29wdXM8L3JlbW90ZS1kYXRhYmFzZS1uYW1lPjxsYW5ndWFnZT5F
bmdsaXNoPC9sYW5ndWFnZT48L3JlY29yZD48L0NpdGU+PC9FbmROb3RlPgB=
</w:fldData>
        </w:fldChar>
      </w:r>
      <w:r w:rsidR="0026586A">
        <w:instrText xml:space="preserve"> ADDIN EN.CITE.DATA </w:instrText>
      </w:r>
      <w:r w:rsidR="0026586A">
        <w:fldChar w:fldCharType="end"/>
      </w:r>
      <w:r w:rsidR="003E3951">
        <w:fldChar w:fldCharType="separate"/>
      </w:r>
      <w:r w:rsidR="00FF2641">
        <w:rPr>
          <w:noProof/>
        </w:rPr>
        <w:t>(</w:t>
      </w:r>
      <w:hyperlink w:anchor="_ENREF_44" w:tooltip="Gao, 2019 #642" w:history="1">
        <w:r w:rsidR="005F0597">
          <w:rPr>
            <w:noProof/>
          </w:rPr>
          <w:t>Gao et al., 2019</w:t>
        </w:r>
      </w:hyperlink>
      <w:r w:rsidR="00FF2641">
        <w:rPr>
          <w:noProof/>
        </w:rPr>
        <w:t xml:space="preserve">; </w:t>
      </w:r>
      <w:hyperlink w:anchor="_ENREF_60" w:tooltip="Hussein, 2021 #676" w:history="1">
        <w:r w:rsidR="005F0597">
          <w:rPr>
            <w:noProof/>
          </w:rPr>
          <w:t>Hussein et al., 2021</w:t>
        </w:r>
      </w:hyperlink>
      <w:r w:rsidR="00FF2641">
        <w:rPr>
          <w:noProof/>
        </w:rPr>
        <w:t xml:space="preserve">; </w:t>
      </w:r>
      <w:hyperlink w:anchor="_ENREF_61" w:tooltip="Huting, 2021 #677" w:history="1">
        <w:r w:rsidR="005F0597">
          <w:rPr>
            <w:noProof/>
          </w:rPr>
          <w:t>Huting et al., 2021</w:t>
        </w:r>
      </w:hyperlink>
      <w:r w:rsidR="00FF2641">
        <w:rPr>
          <w:noProof/>
        </w:rPr>
        <w:t xml:space="preserve">; </w:t>
      </w:r>
      <w:hyperlink w:anchor="_ENREF_79" w:tooltip="Li, 2021 #684" w:history="1">
        <w:r w:rsidR="005F0597">
          <w:rPr>
            <w:noProof/>
          </w:rPr>
          <w:t>H. Li et al., 2021</w:t>
        </w:r>
      </w:hyperlink>
      <w:r w:rsidR="00FF2641">
        <w:rPr>
          <w:noProof/>
        </w:rPr>
        <w:t>)</w:t>
      </w:r>
      <w:r w:rsidR="003E3951">
        <w:fldChar w:fldCharType="end"/>
      </w:r>
      <w:r>
        <w:t>. Dietary fibres also provide energy in the form of volatile fatty acids and increas</w:t>
      </w:r>
      <w:r w:rsidR="0023561A">
        <w:t>e</w:t>
      </w:r>
      <w:r>
        <w:t xml:space="preserve"> dietary fibre intake, balance low</w:t>
      </w:r>
      <w:r w:rsidR="00C10D96">
        <w:t>-</w:t>
      </w:r>
      <w:r>
        <w:t xml:space="preserve">protein diets and reduce protein fermentation metabolites </w:t>
      </w:r>
      <w:r w:rsidR="009A55E4">
        <w:fldChar w:fldCharType="begin">
          <w:fldData xml:space="preserve">PEVuZE5vdGU+PENpdGU+PEF1dGhvcj5IdXRpbmc8L0F1dGhvcj48WWVhcj4yMDIxPC9ZZWFyPjxS
ZWNOdW0+Njc3PC9SZWNOdW0+PERpc3BsYXlUZXh0PihHYW8gZXQgYWwuLCAyMDE5OyBIdXRpbmcg
ZXQgYWwuLCAyMDIxKTwvRGlzcGxheVRleHQ+PHJlY29yZD48cmVjLW51bWJlcj42Nzc8L3JlYy1u
dW1iZXI+PGZvcmVpZ24ta2V5cz48a2V5IGFwcD0iRU4iIGRiLWlkPSI5OXNweHR4YWp4c2FzYmVm
cjk1cGYwMHJmcnMwMGVwOXZlMmEiIHRpbWVzdGFtcD0iMTY2NDczNjU4NCI+Njc3PC9rZXk+PC9m
b3JlaWduLWtleXM+PHJlZi10eXBlIG5hbWU9IkpvdXJuYWwgQXJ0aWNsZSI+MTc8L3JlZi10eXBl
Pjxjb250cmlidXRvcnM+PGF1dGhvcnM+PGF1dGhvcj5IdXRpbmcsIEEuIE0uIFMuPC9hdXRob3I+
PGF1dGhvcj5NaWRkZWxrb29wLCBBLjwvYXV0aG9yPjxhdXRob3I+R3VhbiwgWC4gTi48L2F1dGhv
cj48YXV0aG9yPk1vbGlzdCwgRi48L2F1dGhvcj48L2F1dGhvcnM+PC9jb250cmlidXRvcnM+PGF1
dGgtYWRkcmVzcz5bSHV0aW5nLCBBbm5lIE0uIFMufE1pZGRlbGtvb3AsIEFub3VzY2hrYXxHdWFu
LCBYaWFvbmFufE1vbGlzdCwgRnJhbmNlc2NdIFNjaG90aG9yc3QgRmVlZCBSZXMgQlYsIFJlcyAm
YW1wOyBEZXYsIE5MLTgyMTggTkEgTGVseXN0YWQsIE5ldGhlcmxhbmRzLiBNb2xpc3QsIEYgKGNv
cnJlc3BvbmRpbmcgYXV0aG9yKSwgU2Nob3Rob3JzdCBGZWVkIFJlcyBCViwgUmVzICZhbXA7IERl
diwgTkwtODIxOCBOQSBMZWx5c3RhZCwgTmV0aGVybGFuZHMuIEFIdXRpbmdAc2Nob3Rob3JzdC5u
bHxBTWlkZGVsa29vcEBzY2hvdGhvcnN0Lm5sfFhHdWFuQHNjaG90aG9yc3Qubmx8Rk1vbGlzdEBz
Y2hvdGhvcnN0Lm5sPC9hdXRoLWFkZHJlc3M+PHRpdGxlcz48dGl0bGU+VXNpbmcgTnV0cml0aW9u
YWwgU3RyYXRlZ2llcyB0byBTaGFwZSB0aGUgR2FzdHJvLUludGVzdGluYWwgVHJhY3RzIG9mIFN1
Y2tsaW5nIGFuZCBXZWFuZWQgUGlnbGV0czwvdGl0bGU+PHNlY29uZGFyeS10aXRsZT5BbmltYWxz
PC9zZWNvbmRhcnktdGl0bGU+PGFsdC10aXRsZT5BbmltYWxzPC9hbHQtdGl0bGU+PHNob3J0LXRp
dGxlPlVzaW5nIE51dHJpdGlvbmFsIFN0cmF0ZWdpZXMgdG8gU2hhcGUgdGhlIEdhc3Ryby1JbnRl
c3RpbmFsIFRyYWN0cyBvZiBTdWNrbGluZyBhbmQgV2VhbmVkIFBpZ2xldHM8L3Nob3J0LXRpdGxl
PjwvdGl0bGVzPjxwZXJpb2RpY2FsPjxmdWxsLXRpdGxlPkFuaW1hbHM8L2Z1bGwtdGl0bGU+PC9w
ZXJpb2RpY2FsPjxhbHQtcGVyaW9kaWNhbD48ZnVsbC10aXRsZT5BbmltYWxzPC9mdWxsLXRpdGxl
PjwvYWx0LXBlcmlvZGljYWw+PHBhZ2VzPjM2PC9wYWdlcz48dm9sdW1lPjExPC92b2x1bWU+PG51
bWJlcj4yPC9udW1iZXI+PGtleXdvcmRzPjxrZXl3b3JkPmNyZWVwIGZlZWQ8L2tleXdvcmQ+PGtl
eXdvcmQ+ZWFybHkgbGlmZTwva2V5d29yZD48a2V5d29yZD5mZWVkIGludGFrZTwva2V5d29yZD48
a2V5d29yZD5ndXQgZnVuY3Rpb248L2tleXdvcmQ+PGtleXdvcmQ+aGVhbHRoPC9rZXl3b3JkPjxr
ZXl3b3JkPm51dHJpdGlvbjwva2V5d29yZD48a2V5d29yZD5waWc8L2tleXdvcmQ+PGtleXdvcmQ+
cHJlLXdlYW5pbmc8L2tleXdvcmQ+PGtleXdvcmQ+cG9zdC13ZWFuaW5nPC9rZXl3b3JkPjxrZXl3
b3JkPnN1cHBsZW1lbnRhbCBtaWxrPC9rZXl3b3JkPjxrZXl3b3JkPnBvc3Qtd2VhbmluZyBkaWFy
cmhlYTwva2V5d29yZD48a2V5d29yZD5jcmVlcCBmZWVkLWludGFrZTwva2V5d29yZD48a2V5d29y
ZD5lbnRlcm90b3hpZ2VuaWM8L2tleXdvcmQ+PGtleXdvcmQ+ZXNjaGVyaWNoaWEtY29saTwva2V5
d29yZD48a2V5d29yZD5ncm93dGggcmVzdHJpY3RlZCBwaWdsZXRzPC9rZXl3b3JkPjxrZXl3b3Jk
PmxhcmdlIGxpdHRlciBzaXplPC9rZXl3b3JkPjxrZXl3b3JkPnBhcnRpY2xlLXNpemU8L2tleXdv
cmQ+PGtleXdvcmQ+bWlsayByZXBsYWNlcjwva2V5d29yZD48a2V5d29yZD5jb2xvc3RydW0gaW50
YWtlPC9rZXl3b3JkPjxrZXl3b3JkPmRpZXRhcnkgZmliZXI8L2tleXdvcmQ+PGtleXdvcmQ+Ymly
dGgtd2VpZ2h0PC9rZXl3b3JkPjxrZXl3b3JkPkFncmljdWx0dXJlPC9rZXl3b3JkPjxrZXl3b3Jk
PlZldGVyaW5hcnkgU2NpZW5jZXM8L2tleXdvcmQ+PGtleXdvcmQ+Wm9vbG9neTwva2V5d29yZD48
L2tleXdvcmRzPjxkYXRlcz48eWVhcj4yMDIxPC95ZWFyPjxwdWItZGF0ZXM+PGRhdGU+RmViPC9k
YXRlPjwvcHViLWRhdGVzPjwvZGF0ZXM+PGlzYm4+MjA3Ni0yNjE1PC9pc2JuPjxhY2Nlc3Npb24t
bnVtPldPUzowMDA2MjIwMzg4MDAwMDE8L2FjY2Vzc2lvbi1udW0+PHdvcmstdHlwZT5SZXZpZXc8
L3dvcmstdHlwZT48dXJscz48cmVsYXRlZC11cmxzPjx1cmw+Jmx0O0dvIHRvIElTSSZndDs6Ly9X
T1M6MDAwNjIyMDM4ODAwMDAxaHR0cHM6Ly9tZHBpLXJlcy5jb20vZF9hdHRhY2htZW50L2FuaW1h
bHMvYW5pbWFscy0xMS0wMDQwMi9hcnRpY2xlX2RlcGxveS9hbmltYWxzLTExLTAwNDAyLXYyLnBk
Zj92ZXJzaW9uPTE2MTI3NTc2NjY8L3VybD48L3JlbGF0ZWQtdXJscz48L3VybHM+PGN1c3RvbTc+
NDAyPC9jdXN0b203PjxlbGVjdHJvbmljLXJlc291cmNlLW51bT4xMC4zMzkwL2FuaTExMDIwNDAy
PC9lbGVjdHJvbmljLXJlc291cmNlLW51bT48bGFuZ3VhZ2U+RW5nbGlzaDwvbGFuZ3VhZ2U+PC9y
ZWNvcmQ+PC9DaXRlPjxDaXRlPjxBdXRob3I+R2FvPC9BdXRob3I+PFllYXI+MjAxOTwvWWVhcj48
UmVjTnVtPjY0MjwvUmVjTnVtPjxyZWNvcmQ+PHJlYy1udW1iZXI+NjQyPC9yZWMtbnVtYmVyPjxm
b3JlaWduLWtleXM+PGtleSBhcHA9IkVOIiBkYi1pZD0iOTlzcHh0eGFqeHNhc2JlZnI5NXBmMDBy
ZnJzMDBlcDl2ZTJhIiB0aW1lc3RhbXA9IjE2NjQ3MzY1ODMiPjY0Mjwva2V5PjwvZm9yZWlnbi1r
ZXlzPjxyZWYtdHlwZSBuYW1lPSJKb3VybmFsIEFydGljbGUiPjE3PC9yZWYtdHlwZT48Y29udHJp
YnV0b3JzPjxhdXRob3JzPjxhdXRob3I+R2FvLCBKLjwvYXV0aG9yPjxhdXRob3I+WWluLCBKLjwv
YXV0aG9yPjxhdXRob3I+WHUsIEsuPC9hdXRob3I+PGF1dGhvcj5MaSwgVC48L2F1dGhvcj48YXV0
aG9yPllpbiwgWS48L2F1dGhvcj48L2F1dGhvcnM+PC9jb250cmlidXRvcnM+PHRpdGxlcz48dGl0
bGU+V2hhdCBJcyB0aGUgSW1wYWN0IG9mIERpZXQgb24gTnV0cml0aW9uYWwgRGlhcnJoZWEgQXNz
b2NpYXRlZCB3aXRoIEd1dCBNaWNyb2Jpb3RhIGluIFdlYW5pbmcgUGlnbGV0czogQSBTeXN0ZW0g
UmV2aWV3PC90aXRsZT48c2Vjb25kYXJ5LXRpdGxlPkJpb01lZCBSZXNlYXJjaCBJbnRlcm5hdGlv
bmFsPC9zZWNvbmRhcnktdGl0bGU+PHNob3J0LXRpdGxlPldoYXQgSXMgdGhlIEltcGFjdCBvZiBE
aWV0IG9uIE51dHJpdGlvbmFsIERpYXJyaGVhIEFzc29jaWF0ZWQgd2l0aCBHdXQgTWljcm9iaW90
YSBpbiBXZWFuaW5nIFBpZ2xldHM6IEEgU3lzdGVtIFJldmlldzwvc2hvcnQtdGl0bGU+PC90aXRs
ZXM+PHBlcmlvZGljYWw+PGZ1bGwtdGl0bGU+QmlvTWVkIFJlc2VhcmNoIEludGVybmF0aW9uYWw8
L2Z1bGwtdGl0bGU+PC9wZXJpb2RpY2FsPjx2b2x1bWU+MjAxOTwvdm9sdW1lPjxrZXl3b3Jkcz48
a2V5d29yZD5lbGVjdHJvbHl0ZTwva2V5d29yZD48a2V5d29yZD5zdGFyY2g8L2tleXdvcmQ+PGtl
eXdvcmQ+ZGlhcnJoZWE8L2tleXdvcmQ+PGtleXdvcmQ+ZGlldGFyeSBmaWJlcjwva2V5d29yZD48
a2V5d29yZD5kaWV0YXJ5IGludGFrZTwva2V5d29yZD48a2V5d29yZD5kaWdlc3Rpb248L2tleXdv
cmQ+PGtleXdvcmQ+ZWxlY3Ryb2x5dGUgYmFsYW5jZTwva2V5d29yZD48a2V5d29yZD5lbGVjdHJv
bHl0ZSBkaXN0dXJiYW5jZTwva2V5d29yZD48a2V5d29yZD5ncm93dGg8L2tleXdvcmQ+PGtleXdv
cmQ+aW5jaWRlbmNlPC9rZXl3b3JkPjxrZXl3b3JkPmludGVzdGluZSBhYnNvcnB0aW9uPC9rZXl3
b3JkPjxrZXl3b3JkPmludGVzdGluZSBmbG9yYTwva2V5d29yZD48a2V5d29yZD5ub25odW1hbjwv
a2V5d29yZD48a2V5d29yZD5udXRyaXRpb248L2tleXdvcmQ+PGtleXdvcmQ+cGlnbGV0PC9rZXl3
b3JkPjxrZXl3b3JkPnByb3RlaW4gaW50YWtlPC9rZXl3b3JkPjxrZXl3b3JkPlJldmlldzwva2V5
d29yZD48a2V5d29yZD53ZWFuaW5nPC9rZXl3b3JkPjxrZXl3b3JkPmFuaW1hbDwva2V5d29yZD48
a2V5d29yZD5hbmltYWwgZm9vZDwva2V5d29yZD48a2V5d29yZD5kaWV0PC9rZXl3b3JkPjxrZXl3
b3JkPmRpc2Vhc2UgbW9kZWw8L2tleXdvcmQ+PGtleXdvcmQ+bWljcm9iaW9sb2d5PC9rZXl3b3Jk
PjxrZXl3b3JkPnBoeXNpb2xvZ3k8L2tleXdvcmQ+PGtleXdvcmQ+cGlnPC9rZXl3b3JkPjxrZXl3
b3JkPkFuaW1hbCBGZWVkPC9rZXl3b3JkPjxrZXl3b3JkPkFuaW1hbCBOdXRyaXRpb25hbCBQaHlz
aW9sb2dpY2FsIFBoZW5vbWVuYTwva2V5d29yZD48a2V5d29yZD5BbmltYWxzPC9rZXl3b3JkPjxr
ZXl3b3JkPkRpZXRhcnkgUHJvdGVpbnM8L2tleXdvcmQ+PGtleXdvcmQ+RGlzZWFzZSBNb2RlbHMs
IEFuaW1hbDwva2V5d29yZD48a2V5d29yZD5HYXN0cm9pbnRlc3RpbmFsIE1pY3JvYmlvbWU8L2tl
eXdvcmQ+PGtleXdvcmQ+U3dpbmU8L2tleXdvcmQ+PC9rZXl3b3Jkcz48ZGF0ZXM+PHllYXI+MjAx
OTwveWVhcj48L2RhdGVzPjx3b3JrLXR5cGU+UmV2aWV3PC93b3JrLXR5cGU+PHVybHM+PHJlbGF0
ZWQtdXJscz48dXJsPmh0dHBzOi8vd3d3LnNjb3B1cy5jb20vaW53YXJkL3JlY29yZC51cmk/ZWlk
PTItczIuMC04NTA3Nzc0NDE0MCZhbXA7ZG9pPTEwLjExNTUlMmYyMDE5JTJmNjkxNjE4OSZhbXA7
cGFydG5lcklEPTQwJmFtcDttZDU9ZjY3NzlhOWY3MTQxNjk2YmMzNDM4MmZjNDc0MDA2OTlodHRw
czovL2Rvd25sb2Fkcy5oaW5kYXdpLmNvbS9qb3VybmFscy9ibXJpLzIwMTkvNjkxNjE4OS5wZGY8
L3VybD48L3JlbGF0ZWQtdXJscz48L3VybHM+PGN1c3RvbTc+NjkxNjE4OTwvY3VzdG9tNz48ZWxl
Y3Ryb25pYy1yZXNvdXJjZS1udW0+MTAuMTE1NS8yMDE5LzY5MTYxODk8L2VsZWN0cm9uaWMtcmVz
b3VyY2UtbnVtPjxyZW1vdGUtZGF0YWJhc2UtbmFtZT5TY29wdXM8L3JlbW90ZS1kYXRhYmFzZS1u
YW1lPjxsYW5ndWFnZT5FbmdsaXNoPC9sYW5ndWFnZT48L3JlY29yZD48L0NpdGU+PC9FbmROb3Rl
PgB=
</w:fldData>
        </w:fldChar>
      </w:r>
      <w:r w:rsidR="0026586A">
        <w:instrText xml:space="preserve"> ADDIN EN.CITE </w:instrText>
      </w:r>
      <w:r w:rsidR="0026586A">
        <w:fldChar w:fldCharType="begin">
          <w:fldData xml:space="preserve">PEVuZE5vdGU+PENpdGU+PEF1dGhvcj5IdXRpbmc8L0F1dGhvcj48WWVhcj4yMDIxPC9ZZWFyPjxS
ZWNOdW0+Njc3PC9SZWNOdW0+PERpc3BsYXlUZXh0PihHYW8gZXQgYWwuLCAyMDE5OyBIdXRpbmcg
ZXQgYWwuLCAyMDIxKTwvRGlzcGxheVRleHQ+PHJlY29yZD48cmVjLW51bWJlcj42Nzc8L3JlYy1u
dW1iZXI+PGZvcmVpZ24ta2V5cz48a2V5IGFwcD0iRU4iIGRiLWlkPSI5OXNweHR4YWp4c2FzYmVm
cjk1cGYwMHJmcnMwMGVwOXZlMmEiIHRpbWVzdGFtcD0iMTY2NDczNjU4NCI+Njc3PC9rZXk+PC9m
b3JlaWduLWtleXM+PHJlZi10eXBlIG5hbWU9IkpvdXJuYWwgQXJ0aWNsZSI+MTc8L3JlZi10eXBl
Pjxjb250cmlidXRvcnM+PGF1dGhvcnM+PGF1dGhvcj5IdXRpbmcsIEEuIE0uIFMuPC9hdXRob3I+
PGF1dGhvcj5NaWRkZWxrb29wLCBBLjwvYXV0aG9yPjxhdXRob3I+R3VhbiwgWC4gTi48L2F1dGhv
cj48YXV0aG9yPk1vbGlzdCwgRi48L2F1dGhvcj48L2F1dGhvcnM+PC9jb250cmlidXRvcnM+PGF1
dGgtYWRkcmVzcz5bSHV0aW5nLCBBbm5lIE0uIFMufE1pZGRlbGtvb3AsIEFub3VzY2hrYXxHdWFu
LCBYaWFvbmFufE1vbGlzdCwgRnJhbmNlc2NdIFNjaG90aG9yc3QgRmVlZCBSZXMgQlYsIFJlcyAm
YW1wOyBEZXYsIE5MLTgyMTggTkEgTGVseXN0YWQsIE5ldGhlcmxhbmRzLiBNb2xpc3QsIEYgKGNv
cnJlc3BvbmRpbmcgYXV0aG9yKSwgU2Nob3Rob3JzdCBGZWVkIFJlcyBCViwgUmVzICZhbXA7IERl
diwgTkwtODIxOCBOQSBMZWx5c3RhZCwgTmV0aGVybGFuZHMuIEFIdXRpbmdAc2Nob3Rob3JzdC5u
bHxBTWlkZGVsa29vcEBzY2hvdGhvcnN0Lm5sfFhHdWFuQHNjaG90aG9yc3Qubmx8Rk1vbGlzdEBz
Y2hvdGhvcnN0Lm5sPC9hdXRoLWFkZHJlc3M+PHRpdGxlcz48dGl0bGU+VXNpbmcgTnV0cml0aW9u
YWwgU3RyYXRlZ2llcyB0byBTaGFwZSB0aGUgR2FzdHJvLUludGVzdGluYWwgVHJhY3RzIG9mIFN1
Y2tsaW5nIGFuZCBXZWFuZWQgUGlnbGV0czwvdGl0bGU+PHNlY29uZGFyeS10aXRsZT5BbmltYWxz
PC9zZWNvbmRhcnktdGl0bGU+PGFsdC10aXRsZT5BbmltYWxzPC9hbHQtdGl0bGU+PHNob3J0LXRp
dGxlPlVzaW5nIE51dHJpdGlvbmFsIFN0cmF0ZWdpZXMgdG8gU2hhcGUgdGhlIEdhc3Ryby1JbnRl
c3RpbmFsIFRyYWN0cyBvZiBTdWNrbGluZyBhbmQgV2VhbmVkIFBpZ2xldHM8L3Nob3J0LXRpdGxl
PjwvdGl0bGVzPjxwZXJpb2RpY2FsPjxmdWxsLXRpdGxlPkFuaW1hbHM8L2Z1bGwtdGl0bGU+PC9w
ZXJpb2RpY2FsPjxhbHQtcGVyaW9kaWNhbD48ZnVsbC10aXRsZT5BbmltYWxzPC9mdWxsLXRpdGxl
PjwvYWx0LXBlcmlvZGljYWw+PHBhZ2VzPjM2PC9wYWdlcz48dm9sdW1lPjExPC92b2x1bWU+PG51
bWJlcj4yPC9udW1iZXI+PGtleXdvcmRzPjxrZXl3b3JkPmNyZWVwIGZlZWQ8L2tleXdvcmQ+PGtl
eXdvcmQ+ZWFybHkgbGlmZTwva2V5d29yZD48a2V5d29yZD5mZWVkIGludGFrZTwva2V5d29yZD48
a2V5d29yZD5ndXQgZnVuY3Rpb248L2tleXdvcmQ+PGtleXdvcmQ+aGVhbHRoPC9rZXl3b3JkPjxr
ZXl3b3JkPm51dHJpdGlvbjwva2V5d29yZD48a2V5d29yZD5waWc8L2tleXdvcmQ+PGtleXdvcmQ+
cHJlLXdlYW5pbmc8L2tleXdvcmQ+PGtleXdvcmQ+cG9zdC13ZWFuaW5nPC9rZXl3b3JkPjxrZXl3
b3JkPnN1cHBsZW1lbnRhbCBtaWxrPC9rZXl3b3JkPjxrZXl3b3JkPnBvc3Qtd2VhbmluZyBkaWFy
cmhlYTwva2V5d29yZD48a2V5d29yZD5jcmVlcCBmZWVkLWludGFrZTwva2V5d29yZD48a2V5d29y
ZD5lbnRlcm90b3hpZ2VuaWM8L2tleXdvcmQ+PGtleXdvcmQ+ZXNjaGVyaWNoaWEtY29saTwva2V5
d29yZD48a2V5d29yZD5ncm93dGggcmVzdHJpY3RlZCBwaWdsZXRzPC9rZXl3b3JkPjxrZXl3b3Jk
PmxhcmdlIGxpdHRlciBzaXplPC9rZXl3b3JkPjxrZXl3b3JkPnBhcnRpY2xlLXNpemU8L2tleXdv
cmQ+PGtleXdvcmQ+bWlsayByZXBsYWNlcjwva2V5d29yZD48a2V5d29yZD5jb2xvc3RydW0gaW50
YWtlPC9rZXl3b3JkPjxrZXl3b3JkPmRpZXRhcnkgZmliZXI8L2tleXdvcmQ+PGtleXdvcmQ+Ymly
dGgtd2VpZ2h0PC9rZXl3b3JkPjxrZXl3b3JkPkFncmljdWx0dXJlPC9rZXl3b3JkPjxrZXl3b3Jk
PlZldGVyaW5hcnkgU2NpZW5jZXM8L2tleXdvcmQ+PGtleXdvcmQ+Wm9vbG9neTwva2V5d29yZD48
L2tleXdvcmRzPjxkYXRlcz48eWVhcj4yMDIxPC95ZWFyPjxwdWItZGF0ZXM+PGRhdGU+RmViPC9k
YXRlPjwvcHViLWRhdGVzPjwvZGF0ZXM+PGlzYm4+MjA3Ni0yNjE1PC9pc2JuPjxhY2Nlc3Npb24t
bnVtPldPUzowMDA2MjIwMzg4MDAwMDE8L2FjY2Vzc2lvbi1udW0+PHdvcmstdHlwZT5SZXZpZXc8
L3dvcmstdHlwZT48dXJscz48cmVsYXRlZC11cmxzPjx1cmw+Jmx0O0dvIHRvIElTSSZndDs6Ly9X
T1M6MDAwNjIyMDM4ODAwMDAxaHR0cHM6Ly9tZHBpLXJlcy5jb20vZF9hdHRhY2htZW50L2FuaW1h
bHMvYW5pbWFscy0xMS0wMDQwMi9hcnRpY2xlX2RlcGxveS9hbmltYWxzLTExLTAwNDAyLXYyLnBk
Zj92ZXJzaW9uPTE2MTI3NTc2NjY8L3VybD48L3JlbGF0ZWQtdXJscz48L3VybHM+PGN1c3RvbTc+
NDAyPC9jdXN0b203PjxlbGVjdHJvbmljLXJlc291cmNlLW51bT4xMC4zMzkwL2FuaTExMDIwNDAy
PC9lbGVjdHJvbmljLXJlc291cmNlLW51bT48bGFuZ3VhZ2U+RW5nbGlzaDwvbGFuZ3VhZ2U+PC9y
ZWNvcmQ+PC9DaXRlPjxDaXRlPjxBdXRob3I+R2FvPC9BdXRob3I+PFllYXI+MjAxOTwvWWVhcj48
UmVjTnVtPjY0MjwvUmVjTnVtPjxyZWNvcmQ+PHJlYy1udW1iZXI+NjQyPC9yZWMtbnVtYmVyPjxm
b3JlaWduLWtleXM+PGtleSBhcHA9IkVOIiBkYi1pZD0iOTlzcHh0eGFqeHNhc2JlZnI5NXBmMDBy
ZnJzMDBlcDl2ZTJhIiB0aW1lc3RhbXA9IjE2NjQ3MzY1ODMiPjY0Mjwva2V5PjwvZm9yZWlnbi1r
ZXlzPjxyZWYtdHlwZSBuYW1lPSJKb3VybmFsIEFydGljbGUiPjE3PC9yZWYtdHlwZT48Y29udHJp
YnV0b3JzPjxhdXRob3JzPjxhdXRob3I+R2FvLCBKLjwvYXV0aG9yPjxhdXRob3I+WWluLCBKLjwv
YXV0aG9yPjxhdXRob3I+WHUsIEsuPC9hdXRob3I+PGF1dGhvcj5MaSwgVC48L2F1dGhvcj48YXV0
aG9yPllpbiwgWS48L2F1dGhvcj48L2F1dGhvcnM+PC9jb250cmlidXRvcnM+PHRpdGxlcz48dGl0
bGU+V2hhdCBJcyB0aGUgSW1wYWN0IG9mIERpZXQgb24gTnV0cml0aW9uYWwgRGlhcnJoZWEgQXNz
b2NpYXRlZCB3aXRoIEd1dCBNaWNyb2Jpb3RhIGluIFdlYW5pbmcgUGlnbGV0czogQSBTeXN0ZW0g
UmV2aWV3PC90aXRsZT48c2Vjb25kYXJ5LXRpdGxlPkJpb01lZCBSZXNlYXJjaCBJbnRlcm5hdGlv
bmFsPC9zZWNvbmRhcnktdGl0bGU+PHNob3J0LXRpdGxlPldoYXQgSXMgdGhlIEltcGFjdCBvZiBE
aWV0IG9uIE51dHJpdGlvbmFsIERpYXJyaGVhIEFzc29jaWF0ZWQgd2l0aCBHdXQgTWljcm9iaW90
YSBpbiBXZWFuaW5nIFBpZ2xldHM6IEEgU3lzdGVtIFJldmlldzwvc2hvcnQtdGl0bGU+PC90aXRs
ZXM+PHBlcmlvZGljYWw+PGZ1bGwtdGl0bGU+QmlvTWVkIFJlc2VhcmNoIEludGVybmF0aW9uYWw8
L2Z1bGwtdGl0bGU+PC9wZXJpb2RpY2FsPjx2b2x1bWU+MjAxOTwvdm9sdW1lPjxrZXl3b3Jkcz48
a2V5d29yZD5lbGVjdHJvbHl0ZTwva2V5d29yZD48a2V5d29yZD5zdGFyY2g8L2tleXdvcmQ+PGtl
eXdvcmQ+ZGlhcnJoZWE8L2tleXdvcmQ+PGtleXdvcmQ+ZGlldGFyeSBmaWJlcjwva2V5d29yZD48
a2V5d29yZD5kaWV0YXJ5IGludGFrZTwva2V5d29yZD48a2V5d29yZD5kaWdlc3Rpb248L2tleXdv
cmQ+PGtleXdvcmQ+ZWxlY3Ryb2x5dGUgYmFsYW5jZTwva2V5d29yZD48a2V5d29yZD5lbGVjdHJv
bHl0ZSBkaXN0dXJiYW5jZTwva2V5d29yZD48a2V5d29yZD5ncm93dGg8L2tleXdvcmQ+PGtleXdv
cmQ+aW5jaWRlbmNlPC9rZXl3b3JkPjxrZXl3b3JkPmludGVzdGluZSBhYnNvcnB0aW9uPC9rZXl3
b3JkPjxrZXl3b3JkPmludGVzdGluZSBmbG9yYTwva2V5d29yZD48a2V5d29yZD5ub25odW1hbjwv
a2V5d29yZD48a2V5d29yZD5udXRyaXRpb248L2tleXdvcmQ+PGtleXdvcmQ+cGlnbGV0PC9rZXl3
b3JkPjxrZXl3b3JkPnByb3RlaW4gaW50YWtlPC9rZXl3b3JkPjxrZXl3b3JkPlJldmlldzwva2V5
d29yZD48a2V5d29yZD53ZWFuaW5nPC9rZXl3b3JkPjxrZXl3b3JkPmFuaW1hbDwva2V5d29yZD48
a2V5d29yZD5hbmltYWwgZm9vZDwva2V5d29yZD48a2V5d29yZD5kaWV0PC9rZXl3b3JkPjxrZXl3
b3JkPmRpc2Vhc2UgbW9kZWw8L2tleXdvcmQ+PGtleXdvcmQ+bWljcm9iaW9sb2d5PC9rZXl3b3Jk
PjxrZXl3b3JkPnBoeXNpb2xvZ3k8L2tleXdvcmQ+PGtleXdvcmQ+cGlnPC9rZXl3b3JkPjxrZXl3
b3JkPkFuaW1hbCBGZWVkPC9rZXl3b3JkPjxrZXl3b3JkPkFuaW1hbCBOdXRyaXRpb25hbCBQaHlz
aW9sb2dpY2FsIFBoZW5vbWVuYTwva2V5d29yZD48a2V5d29yZD5BbmltYWxzPC9rZXl3b3JkPjxr
ZXl3b3JkPkRpZXRhcnkgUHJvdGVpbnM8L2tleXdvcmQ+PGtleXdvcmQ+RGlzZWFzZSBNb2RlbHMs
IEFuaW1hbDwva2V5d29yZD48a2V5d29yZD5HYXN0cm9pbnRlc3RpbmFsIE1pY3JvYmlvbWU8L2tl
eXdvcmQ+PGtleXdvcmQ+U3dpbmU8L2tleXdvcmQ+PC9rZXl3b3Jkcz48ZGF0ZXM+PHllYXI+MjAx
OTwveWVhcj48L2RhdGVzPjx3b3JrLXR5cGU+UmV2aWV3PC93b3JrLXR5cGU+PHVybHM+PHJlbGF0
ZWQtdXJscz48dXJsPmh0dHBzOi8vd3d3LnNjb3B1cy5jb20vaW53YXJkL3JlY29yZC51cmk/ZWlk
PTItczIuMC04NTA3Nzc0NDE0MCZhbXA7ZG9pPTEwLjExNTUlMmYyMDE5JTJmNjkxNjE4OSZhbXA7
cGFydG5lcklEPTQwJmFtcDttZDU9ZjY3NzlhOWY3MTQxNjk2YmMzNDM4MmZjNDc0MDA2OTlodHRw
czovL2Rvd25sb2Fkcy5oaW5kYXdpLmNvbS9qb3VybmFscy9ibXJpLzIwMTkvNjkxNjE4OS5wZGY8
L3VybD48L3JlbGF0ZWQtdXJscz48L3VybHM+PGN1c3RvbTc+NjkxNjE4OTwvY3VzdG9tNz48ZWxl
Y3Ryb25pYy1yZXNvdXJjZS1udW0+MTAuMTE1NS8yMDE5LzY5MTYxODk8L2VsZWN0cm9uaWMtcmVz
b3VyY2UtbnVtPjxyZW1vdGUtZGF0YWJhc2UtbmFtZT5TY29wdXM8L3JlbW90ZS1kYXRhYmFzZS1u
YW1lPjxsYW5ndWFnZT5FbmdsaXNoPC9sYW5ndWFnZT48L3JlY29yZD48L0NpdGU+PC9FbmROb3Rl
PgB=
</w:fldData>
        </w:fldChar>
      </w:r>
      <w:r w:rsidR="0026586A">
        <w:instrText xml:space="preserve"> ADDIN EN.CITE.DATA </w:instrText>
      </w:r>
      <w:r w:rsidR="0026586A">
        <w:fldChar w:fldCharType="end"/>
      </w:r>
      <w:r w:rsidR="009A55E4">
        <w:fldChar w:fldCharType="separate"/>
      </w:r>
      <w:r w:rsidR="009A55E4">
        <w:rPr>
          <w:noProof/>
        </w:rPr>
        <w:t>(</w:t>
      </w:r>
      <w:hyperlink w:anchor="_ENREF_44" w:tooltip="Gao, 2019 #642" w:history="1">
        <w:r w:rsidR="005F0597">
          <w:rPr>
            <w:noProof/>
          </w:rPr>
          <w:t>Gao et al., 2019</w:t>
        </w:r>
      </w:hyperlink>
      <w:r w:rsidR="009A55E4">
        <w:rPr>
          <w:noProof/>
        </w:rPr>
        <w:t xml:space="preserve">; </w:t>
      </w:r>
      <w:hyperlink w:anchor="_ENREF_61" w:tooltip="Huting, 2021 #677" w:history="1">
        <w:r w:rsidR="005F0597">
          <w:rPr>
            <w:noProof/>
          </w:rPr>
          <w:t>Huting et al., 2021</w:t>
        </w:r>
      </w:hyperlink>
      <w:r w:rsidR="009A55E4">
        <w:rPr>
          <w:noProof/>
        </w:rPr>
        <w:t>)</w:t>
      </w:r>
      <w:r w:rsidR="009A55E4">
        <w:fldChar w:fldCharType="end"/>
      </w:r>
      <w:r>
        <w:t xml:space="preserve">. </w:t>
      </w:r>
    </w:p>
    <w:p w14:paraId="543CC530" w14:textId="76F3B053" w:rsidR="0072038D" w:rsidRDefault="0072038D" w:rsidP="00B4537B">
      <w:pPr>
        <w:spacing w:line="276" w:lineRule="auto"/>
      </w:pPr>
      <w:r>
        <w:t>The</w:t>
      </w:r>
      <w:r w:rsidRPr="000120CE">
        <w:t xml:space="preserve"> viscosity</w:t>
      </w:r>
      <w:r>
        <w:t xml:space="preserve"> of dietary fibre</w:t>
      </w:r>
      <w:r w:rsidRPr="000120CE">
        <w:t xml:space="preserve"> affects</w:t>
      </w:r>
      <w:r w:rsidR="00146E49">
        <w:t xml:space="preserve"> the</w:t>
      </w:r>
      <w:r w:rsidRPr="000120CE">
        <w:t xml:space="preserve"> ileal digestibility of nutrients and could aid nutrient absorption and</w:t>
      </w:r>
      <w:r w:rsidR="00146E49">
        <w:t>,</w:t>
      </w:r>
      <w:r w:rsidRPr="000120CE">
        <w:t xml:space="preserve"> consequently, weight gain and growth</w:t>
      </w:r>
      <w:r>
        <w:t xml:space="preserve"> </w:t>
      </w:r>
      <w:r w:rsidR="009A55E4">
        <w:fldChar w:fldCharType="begin">
          <w:fldData xml:space="preserve">PEVuZE5vdGU+PENpdGU+PEF1dGhvcj5GbGlzPC9BdXRob3I+PFllYXI+MjAxNzwvWWVhcj48UmVj
TnVtPjYyMDwvUmVjTnVtPjxEaXNwbGF5VGV4dD4oSmhhICZhbXA7IEJlcnJvY29zbywgMjAxNjsg
RmxpcyBldCBhbC4sIDIwMTcpPC9EaXNwbGF5VGV4dD48cmVjb3JkPjxyZWMtbnVtYmVyPjYyMDwv
cmVjLW51bWJlcj48Zm9yZWlnbi1rZXlzPjxrZXkgYXBwPSJFTiIgZGItaWQ9Ijk5c3B4dHhhanhz
YXNiZWZyOTVwZjAwcmZyczAwZXA5dmUyYSIgdGltZXN0YW1wPSIxNjY0NzM2NTgyIj42MjA8L2tl
eT48L2ZvcmVpZ24ta2V5cz48cmVmLXR5cGUgbmFtZT0iSm91cm5hbCBBcnRpY2xlIj4xNzwvcmVm
LXR5cGU+PGNvbnRyaWJ1dG9ycz48YXV0aG9ycz48YXV0aG9yPkZsaXMsIE0uPC9hdXRob3I+PGF1
dGhvcj5Tb2JvdGthLCBXLjwvYXV0aG9yPjxhdXRob3I+QW50b3N6a2lld2ljeiwgWi48L2F1dGhv
cj48L2F1dGhvcnM+PC9jb250cmlidXRvcnM+PHRpdGxlcz48dGl0bGU+RmliZXIgc3Vic3RyYXRl
cyBpbiB0aGUgbnV0cml0aW9uIG9mIHdlYW5lZCBwaWdsZXRzIC0gQSByZXZpZXc8L3RpdGxlPjxz
ZWNvbmRhcnktdGl0bGU+QW5uYWxzIG9mIEFuaW1hbCBTY2llbmNlPC9zZWNvbmRhcnktdGl0bGU+
PHNob3J0LXRpdGxlPkZpYmVyIHN1YnN0cmF0ZXMgaW4gdGhlIG51dHJpdGlvbiBvZiB3ZWFuZWQg
cGlnbGV0cyAtIEEgcmV2aWV3PC9zaG9ydC10aXRsZT48L3RpdGxlcz48cGVyaW9kaWNhbD48ZnVs
bC10aXRsZT5Bbm5hbHMgb2YgQW5pbWFsIFNjaWVuY2U8L2Z1bGwtdGl0bGU+PC9wZXJpb2RpY2Fs
PjxwYWdlcz42MjctNjQzPC9wYWdlcz48dm9sdW1lPjE3PC92b2x1bWU+PG51bWJlcj4zPC9udW1i
ZXI+PGtleXdvcmRzPjxrZXl3b3JkPmRpYXJyaGVhPC9rZXl3b3JkPjxrZXl3b3JkPmRpZ2VzdGli
aWxpdHk8L2tleXdvcmQ+PGtleXdvcmQ+Zmlicm91cyBmZWVkczwva2V5d29yZD48a2V5d29yZD5n
dXQgaGVhbHRoPC9rZXl3b3JkPjxrZXl3b3JkPnBlcmZvcm1hbmNlPC9rZXl3b3JkPjxrZXl3b3Jk
PndlYW5lZCBwaWdsZXRzPC9rZXl3b3JkPjwva2V5d29yZHM+PGRhdGVzPjx5ZWFyPjIwMTc8L3ll
YXI+PC9kYXRlcz48d29yay10eXBlPlJldmlldzwvd29yay10eXBlPjx1cmxzPjxyZWxhdGVkLXVy
bHM+PHVybD5odHRwczovL3d3dy5zY29wdXMuY29tL2lud2FyZC9yZWNvcmQudXJpP2VpZD0yLXMy
LjAtODUwMjcxNDk4MTcmYW1wO2RvaT0xMC4xNTE1JTJmYW9hcy0yMDE2LTAwNzcmYW1wO3BhcnRu
ZXJJRD00MCZhbXA7bWQ1PWY0ZDIzYWNhMmQxMmRhZmYyYzE0YjM0YzVjNzg0OTcyaHR0cHM6Ly93
d3cuc2NpZW5kby5jb20vYXJ0aWNsZS8xMC4xNTE1L2FvYXMtMjAxNi0wMDc3PC91cmw+PC9yZWxh
dGVkLXVybHM+PC91cmxzPjxlbGVjdHJvbmljLXJlc291cmNlLW51bT4xMC4xNTE1L2FvYXMtMjAx
Ni0wMDc3PC9lbGVjdHJvbmljLXJlc291cmNlLW51bT48cmVtb3RlLWRhdGFiYXNlLW5hbWU+U2Nv
cHVzPC9yZW1vdGUtZGF0YWJhc2UtbmFtZT48bGFuZ3VhZ2U+RW5nbGlzaDwvbGFuZ3VhZ2U+PC9y
ZWNvcmQ+PC9DaXRlPjxDaXRlPjxBdXRob3I+SmhhPC9BdXRob3I+PFllYXI+MjAxNjwvWWVhcj48
UmVjTnVtPjYxMzwvUmVjTnVtPjxyZWNvcmQ+PHJlYy1udW1iZXI+NjEzPC9yZWMtbnVtYmVyPjxm
b3JlaWduLWtleXM+PGtleSBhcHA9IkVOIiBkYi1pZD0iOTlzcHh0eGFqeHNhc2JlZnI5NXBmMDBy
ZnJzMDBlcDl2ZTJhIiB0aW1lc3RhbXA9IjE2NjQ3MzY1ODIiPjYxMzwva2V5PjwvZm9yZWlnbi1r
ZXlzPjxyZWYtdHlwZSBuYW1lPSJKb3VybmFsIEFydGljbGUiPjE3PC9yZWYtdHlwZT48Y29udHJp
YnV0b3JzPjxhdXRob3JzPjxhdXRob3I+SmhhLCBSLjwvYXV0aG9yPjxhdXRob3I+QmVycm9jb3Nv
LCBKLiBGLiBELjwvYXV0aG9yPjwvYXV0aG9ycz48L2NvbnRyaWJ1dG9ycz48dGl0bGVzPjx0aXRs
ZT5EaWV0YXJ5IGZpYmVyIGFuZCBwcm90ZWluIGZlcm1lbnRhdGlvbiBpbiB0aGUgaW50ZXN0aW5l
IG9mIHN3aW5lIGFuZCB0aGVpciBpbnRlcmFjdGl2ZSBlZmZlY3RzIG9uIGd1dCBoZWFsdGggYW5k
IG9uIHRoZSBlbnZpcm9ubWVudDogQSByZXZpZXc8L3RpdGxlPjxzZWNvbmRhcnktdGl0bGU+QW5p
bWFsIEZlZWQgU2NpZW5jZSBhbmQgVGVjaG5vbG9neTwvc2Vjb25kYXJ5LXRpdGxlPjxzaG9ydC10
aXRsZT5EaWV0YXJ5IGZpYmVyIGFuZCBwcm90ZWluIGZlcm1lbnRhdGlvbiBpbiB0aGUgaW50ZXN0
aW5lIG9mIHN3aW5lIGFuZCB0aGVpciBpbnRlcmFjdGl2ZSBlZmZlY3RzIG9uIGd1dCBoZWFsdGgg
YW5kIG9uIHRoZSBlbnZpcm9ubWVudDogQSByZXZpZXc8L3Nob3J0LXRpdGxlPjwvdGl0bGVzPjxw
ZXJpb2RpY2FsPjxmdWxsLXRpdGxlPkFuaW1hbCBGZWVkIFNjaWVuY2UgYW5kIFRlY2hub2xvZ3k8
L2Z1bGwtdGl0bGU+PC9wZXJpb2RpY2FsPjxwYWdlcz4xOC0yNjwvcGFnZXM+PHZvbHVtZT4yMTI8
L3ZvbHVtZT48a2V5d29yZHM+PGtleXdvcmQ+QmFjdGVyaWFsIHByb3RlaW4gc3ludGhlc2lzPC9r
ZXl3b3JkPjxrZXl3b3JkPkNydWRlIHByb3RlaW48L2tleXdvcmQ+PGtleXdvcmQ+RGlldGFyeSBm
aWJlcjwva2V5d29yZD48a2V5d29yZD5HdXQgaGVhbHRoPC9rZXl3b3JkPjxrZXl3b3JkPk5pdHJv
Z2VuIGV4Y3JldGlvbjwva2V5d29yZD48a2V5d29yZD5QaWc8L2tleXdvcmQ+PC9rZXl3b3Jkcz48
ZGF0ZXM+PHllYXI+MjAxNjwveWVhcj48L2RhdGVzPjx3b3JrLXR5cGU+UmV2aWV3PC93b3JrLXR5
cGU+PHVybHM+PHJlbGF0ZWQtdXJscz48dXJsPmh0dHBzOi8vd3d3LnNjb3B1cy5jb20vaW53YXJk
L3JlY29yZC51cmk/ZWlkPTItczIuMC04NDk1NTIxNTA5NyZhbXA7ZG9pPTEwLjEwMTYlMmZqLmFu
aWZlZWRzY2kuMjAxNS4xMi4wMDImYW1wO3BhcnRuZXJJRD00MCZhbXA7bWQ1PTE4YzhjNzM1YmM1
Y2Q3MmM1MjhlNGEyNjAwOGY1ZGU2aHR0cHM6Ly93d3cuc2NpZW5jZWRpcmVjdC5jb20vc2NpZW5j
ZS9hcnRpY2xlL3BpaS9TMDM3Nzg0MDExNTMwMDc2Nj92aWElM0RpaHViPC91cmw+PC9yZWxhdGVk
LXVybHM+PC91cmxzPjxlbGVjdHJvbmljLXJlc291cmNlLW51bT4xMC4xMDE2L2ouYW5pZmVlZHNj
aS4yMDE1LjEyLjAwMjwvZWxlY3Ryb25pYy1yZXNvdXJjZS1udW0+PHJlbW90ZS1kYXRhYmFzZS1u
YW1lPlNjb3B1czwvcmVtb3RlLWRhdGFiYXNlLW5hbWU+PGxhbmd1YWdlPkVuZ2xpc2g8L2xhbmd1
YWdlPjwvcmVjb3JkPjwvQ2l0ZT48L0VuZE5vdGU+
</w:fldData>
        </w:fldChar>
      </w:r>
      <w:r w:rsidR="0026586A">
        <w:instrText xml:space="preserve"> ADDIN EN.CITE </w:instrText>
      </w:r>
      <w:r w:rsidR="0026586A">
        <w:fldChar w:fldCharType="begin">
          <w:fldData xml:space="preserve">PEVuZE5vdGU+PENpdGU+PEF1dGhvcj5GbGlzPC9BdXRob3I+PFllYXI+MjAxNzwvWWVhcj48UmVj
TnVtPjYyMDwvUmVjTnVtPjxEaXNwbGF5VGV4dD4oSmhhICZhbXA7IEJlcnJvY29zbywgMjAxNjsg
RmxpcyBldCBhbC4sIDIwMTcpPC9EaXNwbGF5VGV4dD48cmVjb3JkPjxyZWMtbnVtYmVyPjYyMDwv
cmVjLW51bWJlcj48Zm9yZWlnbi1rZXlzPjxrZXkgYXBwPSJFTiIgZGItaWQ9Ijk5c3B4dHhhanhz
YXNiZWZyOTVwZjAwcmZyczAwZXA5dmUyYSIgdGltZXN0YW1wPSIxNjY0NzM2NTgyIj42MjA8L2tl
eT48L2ZvcmVpZ24ta2V5cz48cmVmLXR5cGUgbmFtZT0iSm91cm5hbCBBcnRpY2xlIj4xNzwvcmVm
LXR5cGU+PGNvbnRyaWJ1dG9ycz48YXV0aG9ycz48YXV0aG9yPkZsaXMsIE0uPC9hdXRob3I+PGF1
dGhvcj5Tb2JvdGthLCBXLjwvYXV0aG9yPjxhdXRob3I+QW50b3N6a2lld2ljeiwgWi48L2F1dGhv
cj48L2F1dGhvcnM+PC9jb250cmlidXRvcnM+PHRpdGxlcz48dGl0bGU+RmliZXIgc3Vic3RyYXRl
cyBpbiB0aGUgbnV0cml0aW9uIG9mIHdlYW5lZCBwaWdsZXRzIC0gQSByZXZpZXc8L3RpdGxlPjxz
ZWNvbmRhcnktdGl0bGU+QW5uYWxzIG9mIEFuaW1hbCBTY2llbmNlPC9zZWNvbmRhcnktdGl0bGU+
PHNob3J0LXRpdGxlPkZpYmVyIHN1YnN0cmF0ZXMgaW4gdGhlIG51dHJpdGlvbiBvZiB3ZWFuZWQg
cGlnbGV0cyAtIEEgcmV2aWV3PC9zaG9ydC10aXRsZT48L3RpdGxlcz48cGVyaW9kaWNhbD48ZnVs
bC10aXRsZT5Bbm5hbHMgb2YgQW5pbWFsIFNjaWVuY2U8L2Z1bGwtdGl0bGU+PC9wZXJpb2RpY2Fs
PjxwYWdlcz42MjctNjQzPC9wYWdlcz48dm9sdW1lPjE3PC92b2x1bWU+PG51bWJlcj4zPC9udW1i
ZXI+PGtleXdvcmRzPjxrZXl3b3JkPmRpYXJyaGVhPC9rZXl3b3JkPjxrZXl3b3JkPmRpZ2VzdGli
aWxpdHk8L2tleXdvcmQ+PGtleXdvcmQ+Zmlicm91cyBmZWVkczwva2V5d29yZD48a2V5d29yZD5n
dXQgaGVhbHRoPC9rZXl3b3JkPjxrZXl3b3JkPnBlcmZvcm1hbmNlPC9rZXl3b3JkPjxrZXl3b3Jk
PndlYW5lZCBwaWdsZXRzPC9rZXl3b3JkPjwva2V5d29yZHM+PGRhdGVzPjx5ZWFyPjIwMTc8L3ll
YXI+PC9kYXRlcz48d29yay10eXBlPlJldmlldzwvd29yay10eXBlPjx1cmxzPjxyZWxhdGVkLXVy
bHM+PHVybD5odHRwczovL3d3dy5zY29wdXMuY29tL2lud2FyZC9yZWNvcmQudXJpP2VpZD0yLXMy
LjAtODUwMjcxNDk4MTcmYW1wO2RvaT0xMC4xNTE1JTJmYW9hcy0yMDE2LTAwNzcmYW1wO3BhcnRu
ZXJJRD00MCZhbXA7bWQ1PWY0ZDIzYWNhMmQxMmRhZmYyYzE0YjM0YzVjNzg0OTcyaHR0cHM6Ly93
d3cuc2NpZW5kby5jb20vYXJ0aWNsZS8xMC4xNTE1L2FvYXMtMjAxNi0wMDc3PC91cmw+PC9yZWxh
dGVkLXVybHM+PC91cmxzPjxlbGVjdHJvbmljLXJlc291cmNlLW51bT4xMC4xNTE1L2FvYXMtMjAx
Ni0wMDc3PC9lbGVjdHJvbmljLXJlc291cmNlLW51bT48cmVtb3RlLWRhdGFiYXNlLW5hbWU+U2Nv
cHVzPC9yZW1vdGUtZGF0YWJhc2UtbmFtZT48bGFuZ3VhZ2U+RW5nbGlzaDwvbGFuZ3VhZ2U+PC9y
ZWNvcmQ+PC9DaXRlPjxDaXRlPjxBdXRob3I+SmhhPC9BdXRob3I+PFllYXI+MjAxNjwvWWVhcj48
UmVjTnVtPjYxMzwvUmVjTnVtPjxyZWNvcmQ+PHJlYy1udW1iZXI+NjEzPC9yZWMtbnVtYmVyPjxm
b3JlaWduLWtleXM+PGtleSBhcHA9IkVOIiBkYi1pZD0iOTlzcHh0eGFqeHNhc2JlZnI5NXBmMDBy
ZnJzMDBlcDl2ZTJhIiB0aW1lc3RhbXA9IjE2NjQ3MzY1ODIiPjYxMzwva2V5PjwvZm9yZWlnbi1r
ZXlzPjxyZWYtdHlwZSBuYW1lPSJKb3VybmFsIEFydGljbGUiPjE3PC9yZWYtdHlwZT48Y29udHJp
YnV0b3JzPjxhdXRob3JzPjxhdXRob3I+SmhhLCBSLjwvYXV0aG9yPjxhdXRob3I+QmVycm9jb3Nv
LCBKLiBGLiBELjwvYXV0aG9yPjwvYXV0aG9ycz48L2NvbnRyaWJ1dG9ycz48dGl0bGVzPjx0aXRs
ZT5EaWV0YXJ5IGZpYmVyIGFuZCBwcm90ZWluIGZlcm1lbnRhdGlvbiBpbiB0aGUgaW50ZXN0aW5l
IG9mIHN3aW5lIGFuZCB0aGVpciBpbnRlcmFjdGl2ZSBlZmZlY3RzIG9uIGd1dCBoZWFsdGggYW5k
IG9uIHRoZSBlbnZpcm9ubWVudDogQSByZXZpZXc8L3RpdGxlPjxzZWNvbmRhcnktdGl0bGU+QW5p
bWFsIEZlZWQgU2NpZW5jZSBhbmQgVGVjaG5vbG9neTwvc2Vjb25kYXJ5LXRpdGxlPjxzaG9ydC10
aXRsZT5EaWV0YXJ5IGZpYmVyIGFuZCBwcm90ZWluIGZlcm1lbnRhdGlvbiBpbiB0aGUgaW50ZXN0
aW5lIG9mIHN3aW5lIGFuZCB0aGVpciBpbnRlcmFjdGl2ZSBlZmZlY3RzIG9uIGd1dCBoZWFsdGgg
YW5kIG9uIHRoZSBlbnZpcm9ubWVudDogQSByZXZpZXc8L3Nob3J0LXRpdGxlPjwvdGl0bGVzPjxw
ZXJpb2RpY2FsPjxmdWxsLXRpdGxlPkFuaW1hbCBGZWVkIFNjaWVuY2UgYW5kIFRlY2hub2xvZ3k8
L2Z1bGwtdGl0bGU+PC9wZXJpb2RpY2FsPjxwYWdlcz4xOC0yNjwvcGFnZXM+PHZvbHVtZT4yMTI8
L3ZvbHVtZT48a2V5d29yZHM+PGtleXdvcmQ+QmFjdGVyaWFsIHByb3RlaW4gc3ludGhlc2lzPC9r
ZXl3b3JkPjxrZXl3b3JkPkNydWRlIHByb3RlaW48L2tleXdvcmQ+PGtleXdvcmQ+RGlldGFyeSBm
aWJlcjwva2V5d29yZD48a2V5d29yZD5HdXQgaGVhbHRoPC9rZXl3b3JkPjxrZXl3b3JkPk5pdHJv
Z2VuIGV4Y3JldGlvbjwva2V5d29yZD48a2V5d29yZD5QaWc8L2tleXdvcmQ+PC9rZXl3b3Jkcz48
ZGF0ZXM+PHllYXI+MjAxNjwveWVhcj48L2RhdGVzPjx3b3JrLXR5cGU+UmV2aWV3PC93b3JrLXR5
cGU+PHVybHM+PHJlbGF0ZWQtdXJscz48dXJsPmh0dHBzOi8vd3d3LnNjb3B1cy5jb20vaW53YXJk
L3JlY29yZC51cmk/ZWlkPTItczIuMC04NDk1NTIxNTA5NyZhbXA7ZG9pPTEwLjEwMTYlMmZqLmFu
aWZlZWRzY2kuMjAxNS4xMi4wMDImYW1wO3BhcnRuZXJJRD00MCZhbXA7bWQ1PTE4YzhjNzM1YmM1
Y2Q3MmM1MjhlNGEyNjAwOGY1ZGU2aHR0cHM6Ly93d3cuc2NpZW5jZWRpcmVjdC5jb20vc2NpZW5j
ZS9hcnRpY2xlL3BpaS9TMDM3Nzg0MDExNTMwMDc2Nj92aWElM0RpaHViPC91cmw+PC9yZWxhdGVk
LXVybHM+PC91cmxzPjxlbGVjdHJvbmljLXJlc291cmNlLW51bT4xMC4xMDE2L2ouYW5pZmVlZHNj
aS4yMDE1LjEyLjAwMjwvZWxlY3Ryb25pYy1yZXNvdXJjZS1udW0+PHJlbW90ZS1kYXRhYmFzZS1u
YW1lPlNjb3B1czwvcmVtb3RlLWRhdGFiYXNlLW5hbWU+PGxhbmd1YWdlPkVuZ2xpc2g8L2xhbmd1
YWdlPjwvcmVjb3JkPjwvQ2l0ZT48L0VuZE5vdGU+
</w:fldData>
        </w:fldChar>
      </w:r>
      <w:r w:rsidR="0026586A">
        <w:instrText xml:space="preserve"> ADDIN EN.CITE.DATA </w:instrText>
      </w:r>
      <w:r w:rsidR="0026586A">
        <w:fldChar w:fldCharType="end"/>
      </w:r>
      <w:r w:rsidR="009A55E4">
        <w:fldChar w:fldCharType="separate"/>
      </w:r>
      <w:r w:rsidR="00FD4A26">
        <w:rPr>
          <w:noProof/>
        </w:rPr>
        <w:t>(</w:t>
      </w:r>
      <w:hyperlink w:anchor="_ENREF_69" w:tooltip="Jha, 2016 #613" w:history="1">
        <w:r w:rsidR="005F0597">
          <w:rPr>
            <w:noProof/>
          </w:rPr>
          <w:t>Jha &amp; Berrocoso, 2016</w:t>
        </w:r>
      </w:hyperlink>
      <w:r w:rsidR="00FD4A26">
        <w:rPr>
          <w:noProof/>
        </w:rPr>
        <w:t xml:space="preserve">; </w:t>
      </w:r>
      <w:hyperlink w:anchor="_ENREF_43" w:tooltip="Flis, 2017 #620" w:history="1">
        <w:r w:rsidR="005F0597">
          <w:rPr>
            <w:noProof/>
          </w:rPr>
          <w:t>Flis et al., 2017</w:t>
        </w:r>
      </w:hyperlink>
      <w:r w:rsidR="00FD4A26">
        <w:rPr>
          <w:noProof/>
        </w:rPr>
        <w:t>)</w:t>
      </w:r>
      <w:r w:rsidR="009A55E4">
        <w:fldChar w:fldCharType="end"/>
      </w:r>
      <w:r w:rsidRPr="000120CE">
        <w:t xml:space="preserve">. </w:t>
      </w:r>
      <w:r>
        <w:t>Also, fibre</w:t>
      </w:r>
      <w:r w:rsidR="00146E49">
        <w:t>-</w:t>
      </w:r>
      <w:r w:rsidRPr="000120CE">
        <w:t xml:space="preserve">degrading enzymes and microbes produce energy metabolites which prevent tissue breakdown and balance the anti-nutritional effects of </w:t>
      </w:r>
      <w:r>
        <w:t>fibre</w:t>
      </w:r>
      <w:r w:rsidRPr="000120CE">
        <w:t>s</w:t>
      </w:r>
      <w:r>
        <w:t xml:space="preserve"> </w:t>
      </w:r>
      <w:r w:rsidR="009A55E4">
        <w:fldChar w:fldCharType="begin"/>
      </w:r>
      <w:r w:rsidR="0026586A">
        <w:instrText xml:space="preserve"> ADDIN EN.CITE &lt;EndNote&gt;&lt;Cite&gt;&lt;Author&gt;Flis&lt;/Author&gt;&lt;Year&gt;2017&lt;/Year&gt;&lt;RecNum&gt;620&lt;/RecNum&gt;&lt;DisplayText&gt;(Flis et al., 2017)&lt;/DisplayText&gt;&lt;record&gt;&lt;rec-number&gt;620&lt;/rec-number&gt;&lt;foreign-keys&gt;&lt;key app="EN" db-id="99spxtxajxsasbefr95pf00rfrs00ep9ve2a" timestamp="1664736582"&gt;620&lt;/key&gt;&lt;/foreign-keys&gt;&lt;ref-type name="Journal Article"&gt;17&lt;/ref-type&gt;&lt;contributors&gt;&lt;authors&gt;&lt;author&gt;Flis, M.&lt;/author&gt;&lt;author&gt;Sobotka, W.&lt;/author&gt;&lt;author&gt;Antoszkiewicz, Z.&lt;/author&gt;&lt;/authors&gt;&lt;/contributors&gt;&lt;titles&gt;&lt;title&gt;Fiber substrates in the nutrition of weaned piglets - A review&lt;/title&gt;&lt;secondary-title&gt;Annals of Animal Science&lt;/secondary-title&gt;&lt;short-title&gt;Fiber substrates in the nutrition of weaned piglets - A review&lt;/short-title&gt;&lt;/titles&gt;&lt;periodical&gt;&lt;full-title&gt;Annals of Animal Science&lt;/full-title&gt;&lt;/periodical&gt;&lt;pages&gt;627-643&lt;/pages&gt;&lt;volume&gt;17&lt;/volume&gt;&lt;number&gt;3&lt;/number&gt;&lt;keywords&gt;&lt;keyword&gt;diarrhea&lt;/keyword&gt;&lt;keyword&gt;digestibility&lt;/keyword&gt;&lt;keyword&gt;fibrous feeds&lt;/keyword&gt;&lt;keyword&gt;gut health&lt;/keyword&gt;&lt;keyword&gt;performance&lt;/keyword&gt;&lt;keyword&gt;weaned piglets&lt;/keyword&gt;&lt;/keywords&gt;&lt;dates&gt;&lt;year&gt;2017&lt;/year&gt;&lt;/dates&gt;&lt;work-type&gt;Review&lt;/work-type&gt;&lt;urls&gt;&lt;related-urls&gt;&lt;url&gt;https://www.scopus.com/inward/record.uri?eid=2-s2.0-85027149817&amp;amp;doi=10.1515%2faoas-2016-0077&amp;amp;partnerID=40&amp;amp;md5=f4d23aca2d12daff2c14b34c5c784972https://www.sciendo.com/article/10.1515/aoas-2016-0077&lt;/url&gt;&lt;/related-urls&gt;&lt;/urls&gt;&lt;electronic-resource-num&gt;10.1515/aoas-2016-0077&lt;/electronic-resource-num&gt;&lt;remote-database-name&gt;Scopus&lt;/remote-database-name&gt;&lt;language&gt;English&lt;/language&gt;&lt;/record&gt;&lt;/Cite&gt;&lt;/EndNote&gt;</w:instrText>
      </w:r>
      <w:r w:rsidR="009A55E4">
        <w:fldChar w:fldCharType="separate"/>
      </w:r>
      <w:r w:rsidR="009A55E4">
        <w:rPr>
          <w:noProof/>
        </w:rPr>
        <w:t>(</w:t>
      </w:r>
      <w:hyperlink w:anchor="_ENREF_43" w:tooltip="Flis, 2017 #620" w:history="1">
        <w:r w:rsidR="005F0597">
          <w:rPr>
            <w:noProof/>
          </w:rPr>
          <w:t>Flis et al., 2017</w:t>
        </w:r>
      </w:hyperlink>
      <w:r w:rsidR="009A55E4">
        <w:rPr>
          <w:noProof/>
        </w:rPr>
        <w:t>)</w:t>
      </w:r>
      <w:r w:rsidR="009A55E4">
        <w:fldChar w:fldCharType="end"/>
      </w:r>
      <w:r w:rsidRPr="000120CE">
        <w:t>.</w:t>
      </w:r>
      <w:r>
        <w:t xml:space="preserve"> Excessively h</w:t>
      </w:r>
      <w:r w:rsidRPr="000120CE">
        <w:t>igh</w:t>
      </w:r>
      <w:r w:rsidR="00BC5FE7">
        <w:t>-</w:t>
      </w:r>
      <w:r>
        <w:t>fibre</w:t>
      </w:r>
      <w:r w:rsidRPr="000120CE">
        <w:t xml:space="preserve"> diets may have </w:t>
      </w:r>
      <w:r w:rsidR="00BC5FE7">
        <w:t xml:space="preserve">a </w:t>
      </w:r>
      <w:r w:rsidRPr="000120CE">
        <w:t xml:space="preserve">conflicting impact </w:t>
      </w:r>
      <w:r>
        <w:t xml:space="preserve">by reducing </w:t>
      </w:r>
      <w:r w:rsidRPr="000120CE">
        <w:t xml:space="preserve">growth </w:t>
      </w:r>
      <w:r>
        <w:t xml:space="preserve">and productivity associated with weaning </w:t>
      </w:r>
      <w:r w:rsidRPr="000120CE">
        <w:t>but balancing with protein ha</w:t>
      </w:r>
      <w:r w:rsidR="030490AA" w:rsidRPr="000120CE">
        <w:t>s</w:t>
      </w:r>
      <w:r w:rsidRPr="000120CE">
        <w:t xml:space="preserve"> been shown to improve</w:t>
      </w:r>
      <w:r w:rsidR="3DC993DF" w:rsidRPr="000120CE">
        <w:t xml:space="preserve"> the</w:t>
      </w:r>
      <w:r w:rsidRPr="000120CE">
        <w:t xml:space="preserve"> health of weaner</w:t>
      </w:r>
      <w:r>
        <w:t xml:space="preserve">s </w:t>
      </w:r>
      <w:r w:rsidR="000A6D67">
        <w:fldChar w:fldCharType="begin"/>
      </w:r>
      <w:r w:rsidR="0026586A">
        <w:instrText xml:space="preserve"> ADDIN EN.CITE &lt;EndNote&gt;&lt;Cite&gt;&lt;Author&gt;Flis&lt;/Author&gt;&lt;Year&gt;2017&lt;/Year&gt;&lt;RecNum&gt;620&lt;/RecNum&gt;&lt;DisplayText&gt;(Flis et al., 2017)&lt;/DisplayText&gt;&lt;record&gt;&lt;rec-number&gt;620&lt;/rec-number&gt;&lt;foreign-keys&gt;&lt;key app="EN" db-id="99spxtxajxsasbefr95pf00rfrs00ep9ve2a" timestamp="1664736582"&gt;620&lt;/key&gt;&lt;/foreign-keys&gt;&lt;ref-type name="Journal Article"&gt;17&lt;/ref-type&gt;&lt;contributors&gt;&lt;authors&gt;&lt;author&gt;Flis, M.&lt;/author&gt;&lt;author&gt;Sobotka, W.&lt;/author&gt;&lt;author&gt;Antoszkiewicz, Z.&lt;/author&gt;&lt;/authors&gt;&lt;/contributors&gt;&lt;titles&gt;&lt;title&gt;Fiber substrates in the nutrition of weaned piglets - A review&lt;/title&gt;&lt;secondary-title&gt;Annals of Animal Science&lt;/secondary-title&gt;&lt;short-title&gt;Fiber substrates in the nutrition of weaned piglets - A review&lt;/short-title&gt;&lt;/titles&gt;&lt;periodical&gt;&lt;full-title&gt;Annals of Animal Science&lt;/full-title&gt;&lt;/periodical&gt;&lt;pages&gt;627-643&lt;/pages&gt;&lt;volume&gt;17&lt;/volume&gt;&lt;number&gt;3&lt;/number&gt;&lt;keywords&gt;&lt;keyword&gt;diarrhea&lt;/keyword&gt;&lt;keyword&gt;digestibility&lt;/keyword&gt;&lt;keyword&gt;fibrous feeds&lt;/keyword&gt;&lt;keyword&gt;gut health&lt;/keyword&gt;&lt;keyword&gt;performance&lt;/keyword&gt;&lt;keyword&gt;weaned piglets&lt;/keyword&gt;&lt;/keywords&gt;&lt;dates&gt;&lt;year&gt;2017&lt;/year&gt;&lt;/dates&gt;&lt;work-type&gt;Review&lt;/work-type&gt;&lt;urls&gt;&lt;related-urls&gt;&lt;url&gt;https://www.scopus.com/inward/record.uri?eid=2-s2.0-85027149817&amp;amp;doi=10.1515%2faoas-2016-0077&amp;amp;partnerID=40&amp;amp;md5=f4d23aca2d12daff2c14b34c5c784972https://www.sciendo.com/article/10.1515/aoas-2016-0077&lt;/url&gt;&lt;/related-urls&gt;&lt;/urls&gt;&lt;electronic-resource-num&gt;10.1515/aoas-2016-0077&lt;/electronic-resource-num&gt;&lt;remote-database-name&gt;Scopus&lt;/remote-database-name&gt;&lt;language&gt;English&lt;/language&gt;&lt;/record&gt;&lt;/Cite&gt;&lt;/EndNote&gt;</w:instrText>
      </w:r>
      <w:r w:rsidR="000A6D67">
        <w:fldChar w:fldCharType="separate"/>
      </w:r>
      <w:r w:rsidR="000A6D67">
        <w:rPr>
          <w:noProof/>
        </w:rPr>
        <w:t>(</w:t>
      </w:r>
      <w:hyperlink w:anchor="_ENREF_43" w:tooltip="Flis, 2017 #620" w:history="1">
        <w:r w:rsidR="005F0597">
          <w:rPr>
            <w:noProof/>
          </w:rPr>
          <w:t>Flis et al., 2017</w:t>
        </w:r>
      </w:hyperlink>
      <w:r w:rsidR="000A6D67">
        <w:rPr>
          <w:noProof/>
        </w:rPr>
        <w:t>)</w:t>
      </w:r>
      <w:r w:rsidR="000A6D67">
        <w:fldChar w:fldCharType="end"/>
      </w:r>
      <w:r w:rsidRPr="000120CE">
        <w:t>.   </w:t>
      </w:r>
    </w:p>
    <w:p w14:paraId="3A65A57E" w14:textId="7FDDCFF9" w:rsidR="0072038D" w:rsidRDefault="0072038D" w:rsidP="00280D6B">
      <w:pPr>
        <w:pStyle w:val="Heading2"/>
      </w:pPr>
      <w:bookmarkStart w:id="45" w:name="_Toc113219397"/>
      <w:bookmarkStart w:id="46" w:name="_Ref122087148"/>
      <w:bookmarkStart w:id="47" w:name="_Ref122087153"/>
      <w:bookmarkStart w:id="48" w:name="_Toc124787494"/>
      <w:r w:rsidRPr="19BDD2F3">
        <w:t>Acidification o</w:t>
      </w:r>
      <w:r w:rsidR="17FD7774" w:rsidRPr="19BDD2F3">
        <w:t>f</w:t>
      </w:r>
      <w:r w:rsidRPr="19BDD2F3">
        <w:t xml:space="preserve"> feed and water, including </w:t>
      </w:r>
      <w:r w:rsidR="00280D6B">
        <w:t>o</w:t>
      </w:r>
      <w:r w:rsidRPr="19BDD2F3">
        <w:t xml:space="preserve">rganic </w:t>
      </w:r>
      <w:r w:rsidR="00280D6B">
        <w:t>a</w:t>
      </w:r>
      <w:r w:rsidRPr="19BDD2F3">
        <w:t>cids</w:t>
      </w:r>
      <w:bookmarkEnd w:id="45"/>
      <w:bookmarkEnd w:id="46"/>
      <w:bookmarkEnd w:id="47"/>
      <w:bookmarkEnd w:id="48"/>
      <w:r w:rsidRPr="19BDD2F3">
        <w:t xml:space="preserve"> </w:t>
      </w:r>
    </w:p>
    <w:p w14:paraId="688AB18E" w14:textId="25CC71EC" w:rsidR="0072038D" w:rsidRDefault="0072038D" w:rsidP="00B4537B">
      <w:pPr>
        <w:spacing w:line="276" w:lineRule="auto"/>
      </w:pPr>
      <w:r>
        <w:t>Many classes and composition</w:t>
      </w:r>
      <w:r w:rsidR="00F959F1">
        <w:t>s</w:t>
      </w:r>
      <w:r>
        <w:t xml:space="preserve"> of organic and inorganic acids have been studied</w:t>
      </w:r>
      <w:r w:rsidR="00823701">
        <w:t>,</w:t>
      </w:r>
      <w:r>
        <w:t xml:space="preserve"> and their main activity in weaning piglets is associated with lowering the gastric pH</w:t>
      </w:r>
      <w:r w:rsidR="00823701">
        <w:t>,</w:t>
      </w:r>
      <w:r>
        <w:t xml:space="preserve"> which has antimicrobial or disease</w:t>
      </w:r>
      <w:r w:rsidR="00823701">
        <w:t>-</w:t>
      </w:r>
      <w:r>
        <w:t xml:space="preserve">preventing abilities </w:t>
      </w:r>
      <w:r w:rsidR="000A6D67">
        <w:fldChar w:fldCharType="begin">
          <w:fldData xml:space="preserve">PEVuZE5vdGU+PENpdGU+PEF1dGhvcj5OZ3V5ZW48L0F1dGhvcj48WWVhcj4yMDIwPC9ZZWFyPjxS
ZWNOdW0+NjYwPC9SZWNOdW0+PERpc3BsYXlUZXh0PihIZW8gZXQgYWwuLCAyMDEzOyBZLiBMaXUg
ZXQgYWwuLCAyMDE4OyBOZ3V5ZW4gZXQgYWwuLCAyMDIwKTwvRGlzcGxheVRleHQ+PHJlY29yZD48
cmVjLW51bWJlcj42NjA8L3JlYy1udW1iZXI+PGZvcmVpZ24ta2V5cz48a2V5IGFwcD0iRU4iIGRi
LWlkPSI5OXNweHR4YWp4c2FzYmVmcjk1cGYwMHJmcnMwMGVwOXZlMmEiIHRpbWVzdGFtcD0iMTY2
NDczNjU4MyI+NjYwPC9rZXk+PC9mb3JlaWduLWtleXM+PHJlZi10eXBlIG5hbWU9IkpvdXJuYWwg
QXJ0aWNsZSI+MTc8L3JlZi10eXBlPjxjb250cmlidXRvcnM+PGF1dGhvcnM+PGF1dGhvcj5OZ3V5
ZW4sIEQuIEguPC9hdXRob3I+PGF1dGhvcj5TZW9rLCBXLiBKLjwvYXV0aG9yPjxhdXRob3I+S2lt
LCBJLiBILjwvYXV0aG9yPjwvYXV0aG9ycz48L2NvbnRyaWJ1dG9ycz48dGl0bGVzPjx0aXRsZT5P
cmdhbmljIGFjaWRzIG1peHR1cmUgYXMgYSBkaWV0YXJ5IGFkZGl0aXZlIGZvciBwaWdz4oCUYSBy
ZXZpZXc8L3RpdGxlPjxzZWNvbmRhcnktdGl0bGU+QW5pbWFsczwvc2Vjb25kYXJ5LXRpdGxlPjxz
aG9ydC10aXRsZT5PcmdhbmljIGFjaWRzIG1peHR1cmUgYXMgYSBkaWV0YXJ5IGFkZGl0aXZlIGZv
ciBwaWdz4oCUYSByZXZpZXc8L3Nob3J0LXRpdGxlPjwvdGl0bGVzPjxwZXJpb2RpY2FsPjxmdWxs
LXRpdGxlPkFuaW1hbHM8L2Z1bGwtdGl0bGU+PC9wZXJpb2RpY2FsPjx2b2x1bWU+MTA8L3ZvbHVt
ZT48bnVtYmVyPjY8L251bWJlcj48a2V5d29yZHM+PGtleXdvcmQ+R2FzdHJvaW50ZXN0aW5hbCB0
cmFjdDwva2V5d29yZD48a2V5d29yZD5NaWNyb2JpYWwgaW50ZXJhY3Rpb25zPC9rZXl3b3JkPjxr
ZXl3b3JkPk9yZ2FuaWMgYWNpZHM8L2tleXdvcmQ+PGtleXdvcmQ+UGlnczwva2V5d29yZD48a2V5
d29yZD5jYXJib3h5bGljIGFjaWQ8L2tleXdvcmQ+PGtleXdvcmQ+Zm9vZCBhZGRpdGl2ZTwva2V5
d29yZD48a2V5d29yZD5hbmltYWwgZm9vZDwva2V5d29yZD48a2V5d29yZD5hbnRpbWljcm9iaWFs
IGFjdGl2aXR5PC9rZXl3b3JkPjxrZXl3b3JkPmJhY3Rlcml1bTwva2V5d29yZD48a2V5d29yZD5j
YXJib24gZm9vdHByaW50PC9rZXl3b3JkPjxrZXl3b3JkPmRpZ2VzdGlvbjwva2V5d29yZD48a2V5
d29yZD5mZWNlczwva2V5d29yZD48a2V5d29yZD5ncm93dGggcmF0ZTwva2V5d29yZD48a2V5d29y
ZD5pbW11bmUgc3lzdGVtPC9rZXl3b3JkPjxrZXl3b3JkPmluZmVjdGlvdXMgYWdlbnQ8L2tleXdv
cmQ+PGtleXdvcmQ+aW50ZXN0aW5lIGZsb3JhPC9rZXl3b3JkPjxrZXl3b3JkPm1pY3JvYmlhbCBp
bnRlcmFjdGlvbjwva2V5d29yZD48a2V5d29yZD5ub25odW1hbjwva2V5d29yZD48a2V5d29yZD5u
dXRyaWVudDwva2V5d29yZD48a2V5d29yZD5wSDwva2V5d29yZD48a2V5d29yZD5waWc8L2tleXdv
cmQ+PGtleXdvcmQ+UmV2aWV3PC9rZXl3b3JkPjwva2V5d29yZHM+PGRhdGVzPjx5ZWFyPjIwMjA8
L3llYXI+PC9kYXRlcz48d29yay10eXBlPlJldmlldzwvd29yay10eXBlPjx1cmxzPjxyZWxhdGVk
LXVybHM+PHVybD5odHRwczovL3d3dy5zY29wdXMuY29tL2lud2FyZC9yZWNvcmQudXJpP2VpZD0y
LXMyLjAtODUwODU5MDE2MjAmYW1wO2RvaT0xMC4zMzkwJTJmYW5pMTAwNjA5NTImYW1wO3BhcnRu
ZXJJRD00MCZhbXA7bWQ1PTc4NmVhZmViZDQzZmY2NTJlNTU1NWIxYmNjNmVmNzg5aHR0cHM6Ly9t
ZHBpLXJlcy5jb20vZF9hdHRhY2htZW50L2FuaW1hbHMvYW5pbWFscy0xMC0wMDk1Mi9hcnRpY2xl
X2RlcGxveS9hbmltYWxzLTEwLTAwOTUyLnBkZj92ZXJzaW9uPTE1OTA4MzYzMDY8L3VybD48L3Jl
bGF0ZWQtdXJscz48L3VybHM+PGN1c3RvbTc+OTUyPC9jdXN0b203PjxlbGVjdHJvbmljLXJlc291
cmNlLW51bT4xMC4zMzkwL2FuaTEwMDYwOTUyPC9lbGVjdHJvbmljLXJlc291cmNlLW51bT48cmVt
b3RlLWRhdGFiYXNlLW5hbWU+U2NvcHVzPC9yZW1vdGUtZGF0YWJhc2UtbmFtZT48bGFuZ3VhZ2U+
RW5nbGlzaDwvbGFuZ3VhZ2U+PC9yZWNvcmQ+PC9DaXRlPjxDaXRlPjxBdXRob3I+SGVvPC9BdXRo
b3I+PFllYXI+MjAxMzwvWWVhcj48UmVjTnVtPjYwMjwvUmVjTnVtPjxyZWNvcmQ+PHJlYy1udW1i
ZXI+NjAyPC9yZWMtbnVtYmVyPjxmb3JlaWduLWtleXM+PGtleSBhcHA9IkVOIiBkYi1pZD0iOTlz
cHh0eGFqeHNhc2JlZnI5NXBmMDByZnJzMDBlcDl2ZTJhIiB0aW1lc3RhbXA9IjE2NjQ3MzY1ODEi
PjYwMjwva2V5PjwvZm9yZWlnbi1rZXlzPjxyZWYtdHlwZSBuYW1lPSJKb3VybmFsIEFydGljbGUi
PjE3PC9yZWYtdHlwZT48Y29udHJpYnV0b3JzPjxhdXRob3JzPjxhdXRob3I+SGVvLCBKLiBNLjwv
YXV0aG9yPjxhdXRob3I+T3BhcGVqdSwgRi4gTy48L2F1dGhvcj48YXV0aG9yPlBsdXNrZSwgSi4g
Ui48L2F1dGhvcj48YXV0aG9yPktpbSwgSi4gQy48L2F1dGhvcj48YXV0aG9yPkhhbXBzb24sIEQu
IEouPC9hdXRob3I+PGF1dGhvcj5OeWFjaG90aSwgQy4gTS48L2F1dGhvcj48L2F1dGhvcnM+PC9j
b250cmlidXRvcnM+PHRpdGxlcz48dGl0bGU+R2FzdHJvaW50ZXN0aW5hbCBoZWFsdGggYW5kIGZ1
bmN0aW9uIGluIHdlYW5lZCBwaWdzOiBBIHJldmlldyBvZiBmZWVkaW5nIHN0cmF0ZWdpZXMgdG8g
Y29udHJvbCBwb3N0LXdlYW5pbmcgZGlhcnJob2VhIHdpdGhvdXQgdXNpbmcgaW4tZmVlZCBhbnRp
bWljcm9iaWFsIGNvbXBvdW5kczwvdGl0bGU+PHNlY29uZGFyeS10aXRsZT5Kb3VybmFsIG9mIEFu
aW1hbCBQaHlzaW9sb2d5IGFuZCBBbmltYWwgTnV0cml0aW9uPC9zZWNvbmRhcnktdGl0bGU+PHNo
b3J0LXRpdGxlPkdhc3Ryb2ludGVzdGluYWwgaGVhbHRoIGFuZCBmdW5jdGlvbiBpbiB3ZWFuZWQg
cGlnczogQSByZXZpZXcgb2YgZmVlZGluZyBzdHJhdGVnaWVzIHRvIGNvbnRyb2wgcG9zdC13ZWFu
aW5nIGRpYXJyaG9lYSB3aXRob3V0IHVzaW5nIGluLWZlZWQgYW50aW1pY3JvYmlhbCBjb21wb3Vu
ZHM8L3Nob3J0LXRpdGxlPjwvdGl0bGVzPjxwZXJpb2RpY2FsPjxmdWxsLXRpdGxlPkpvdXJuYWwg
b2YgQW5pbWFsIFBoeXNpb2xvZ3kgYW5kIEFuaW1hbCBOdXRyaXRpb248L2Z1bGwtdGl0bGU+PC9w
ZXJpb2RpY2FsPjxwYWdlcz4yMDctMjM3PC9wYWdlcz48dm9sdW1lPjk3PC92b2x1bWU+PG51bWJl
cj4yPC9udW1iZXI+PGtleXdvcmRzPjxrZXl3b3JkPkFudGltaWNyb2JpYWwgZ3Jvd3RoIHByb21v
dGVyczwva2V5d29yZD48a2V5d29yZD5EaWV0YXJ5IHByb3RlaW4gbGV2ZWw8L2tleXdvcmQ+PGtl
eXdvcmQ+RGlldGFyeSBwcm90ZWluIHNvdXJjZTwva2V5d29yZD48a2V5d29yZD5PcmdhbmljIGFj
aWRzPC9rZXl3b3JkPjxrZXl3b3JkPlBpZ3M8L2tleXdvcmQ+PGtleXdvcmQ+UG9zdC13ZWFuaW5n
IGRpYXJyaG9lYTwva2V5d29yZD48a2V5d29yZD5QcmViaW90aWNzPC9rZXl3b3JkPjxrZXl3b3Jk
PlByb2Jpb3RpY3M8L2tleXdvcmQ+PGtleXdvcmQ+VHJhY2UgbWluZXJhbHM8L2tleXdvcmQ+PGtl
eXdvcmQ+YW50aWluZmVjdGl2ZSBhZ2VudDwva2V5d29yZD48a2V5d29yZD5hbmltYWw8L2tleXdv
cmQ+PGtleXdvcmQ+YW5pbWFsIGRpc2Vhc2U8L2tleXdvcmQ+PGtleXdvcmQ+YW5pbWFsIGZvb2Q8
L2tleXdvcmQ+PGtleXdvcmQ+ZGlhcnJoZWE8L2tleXdvcmQ+PGtleXdvcmQ+Z2FzdHJvaW50ZXN0
aW5hbCB0cmFjdDwva2V5d29yZD48a2V5d29yZD5waHlzaW9sb2d5PC9rZXl3b3JkPjxrZXl3b3Jk
PnJldmlldzwva2V5d29yZD48a2V5d29yZD5zd2luZTwva2V5d29yZD48a2V5d29yZD5zd2luZSBk
aXNlYXNlPC9rZXl3b3JkPjxrZXl3b3JkPkFuaW1hbCBGZWVkPC9rZXl3b3JkPjxrZXl3b3JkPkFu
aW1hbHM8L2tleXdvcmQ+PGtleXdvcmQ+QW50aS1CYWN0ZXJpYWwgQWdlbnRzPC9rZXl3b3JkPjxr
ZXl3b3JkPlN3aW5lIERpc2Vhc2VzPC9rZXl3b3JkPjxrZXl3b3JkPkJhY3RlcmlhIChtaWNyb29y
Z2FuaXNtcyk8L2tleXdvcmQ+PGtleXdvcmQ+U3VpZGFlPC9rZXl3b3JkPjwva2V5d29yZHM+PGRh
dGVzPjx5ZWFyPjIwMTM8L3llYXI+PC9kYXRlcz48d29yay10eXBlPlJldmlldzwvd29yay10eXBl
Pjx1cmxzPjxyZWxhdGVkLXVybHM+PHVybD5odHRwczovL3d3dy5zY29wdXMuY29tL2lud2FyZC9y
ZWNvcmQudXJpP2VpZD0yLXMyLjAtODQ4NzU1MjgwNDAmYW1wO2RvaT0xMC4xMTExJTJmai4xNDM5
LTAzOTYuMjAxMi4wMTI4NC54JmFtcDtwYXJ0bmVySUQ9NDAmYW1wO21kNT1hNWEzOWYwN2IxNzNl
ZTkwZjJjMTJjZGZiMDJmMDFmMGh0dHBzOi8vb25saW5lbGlicmFyeS53aWxleS5jb20vZG9pL3Bk
ZmRpcmVjdC8xMC4xMTExL2ouMTQzOS0wMzk2LjIwMTIuMDEyODQueD9kb3dubG9hZD10cnVlPC91
cmw+PC9yZWxhdGVkLXVybHM+PC91cmxzPjxlbGVjdHJvbmljLXJlc291cmNlLW51bT4xMC4xMTEx
L2ouMTQzOS0wMzk2LjIwMTIuMDEyODQueDwvZWxlY3Ryb25pYy1yZXNvdXJjZS1udW0+PHJlbW90
ZS1kYXRhYmFzZS1uYW1lPlNjb3B1czwvcmVtb3RlLWRhdGFiYXNlLW5hbWU+PGxhbmd1YWdlPkVu
Z2xpc2g8L2xhbmd1YWdlPjwvcmVjb3JkPjwvQ2l0ZT48Q2l0ZT48QXV0aG9yPkxpdTwvQXV0aG9y
PjxZZWFyPjIwMTg8L1llYXI+PFJlY051bT42MzU8L1JlY051bT48cmVjb3JkPjxyZWMtbnVtYmVy
PjYzNTwvcmVjLW51bWJlcj48Zm9yZWlnbi1rZXlzPjxrZXkgYXBwPSJFTiIgZGItaWQ9Ijk5c3B4
dHhhanhzYXNiZWZyOTVwZjAwcmZyczAwZXA5dmUyYSIgdGltZXN0YW1wPSIxNjY0NzM2NTgyIj42
MzU8L2tleT48L2ZvcmVpZ24ta2V5cz48cmVmLXR5cGUgbmFtZT0iSm91cm5hbCBBcnRpY2xlIj4x
NzwvcmVmLXR5cGU+PGNvbnRyaWJ1dG9ycz48YXV0aG9ycz48YXV0aG9yPkxpdSwgWS48L2F1dGhv
cj48YXV0aG9yPkVzcGlub3NhLCBDLiBELjwvYXV0aG9yPjxhdXRob3I+QWJlbGlsbGEsIEouIEou
PC9hdXRob3I+PGF1dGhvcj5DYXNhcywgRy4gQS48L2F1dGhvcj48YXV0aG9yPkxhZ29zLCBMLiBW
LjwvYXV0aG9yPjxhdXRob3I+TGVlLCBTLiBBLjwvYXV0aG9yPjxhdXRob3I+S3dvbiwgVy4gQi48
L2F1dGhvcj48YXV0aG9yPk1hdGhhaSwgSi4gSy48L2F1dGhvcj48YXV0aG9yPk5hdmFycm8sIEQu
IE0uIEQuIEwuPC9hdXRob3I+PGF1dGhvcj5KYXdvcnNraSwgTi4gVy48L2F1dGhvcj48YXV0aG9y
PlN0ZWluLCBILiBILjwvYXV0aG9yPjwvYXV0aG9ycz48L2NvbnRyaWJ1dG9ycz48dGl0bGVzPjx0
aXRsZT5Ob24tYW50aWJpb3RpYyBmZWVkIGFkZGl0aXZlcyBpbiBkaWV0cyBmb3IgcGlnczogQSBy
ZXZpZXc8L3RpdGxlPjxzZWNvbmRhcnktdGl0bGU+QW5pbWFsIE51dHJpdGlvbjwvc2Vjb25kYXJ5
LXRpdGxlPjxzaG9ydC10aXRsZT5Ob24tYW50aWJpb3RpYyBmZWVkIGFkZGl0aXZlcyBpbiBkaWV0
cyBmb3IgcGlnczogQSByZXZpZXc8L3Nob3J0LXRpdGxlPjwvdGl0bGVzPjxwZXJpb2RpY2FsPjxm
dWxsLXRpdGxlPkFuaW1hbCBOdXRyaXRpb248L2Z1bGwtdGl0bGU+PC9wZXJpb2RpY2FsPjxwYWdl
cz4xMTMtMTI1PC9wYWdlcz48dm9sdW1lPjQ8L3ZvbHVtZT48bnVtYmVyPjI8L251bWJlcj48a2V5
d29yZHM+PGtleXdvcmQ+QWNpZGlmaWVyczwva2V5d29yZD48a2V5d29yZD5EaXJlY3QtZmVkIG1p
Y3JvYmlhbHM8L2tleXdvcmQ+PGtleXdvcmQ+TWluZXJhbHM8L2tleXdvcmQ+PGtleXdvcmQ+UGln
czwva2V5d29yZD48a2V5d29yZD5QbGFudCBleHRyYWN0czwva2V5d29yZD48a2V5d29yZD5QcmVi
aW90aWNzPC9rZXl3b3JkPjwva2V5d29yZHM+PGRhdGVzPjx5ZWFyPjIwMTg8L3llYXI+PC9kYXRl
cz48d29yay10eXBlPlJldmlldzwvd29yay10eXBlPjx1cmxzPjxyZWxhdGVkLXVybHM+PHVybD5o
dHRwczovL3d3dy5zY29wdXMuY29tL2lud2FyZC9yZWNvcmQudXJpP2VpZD0yLXMyLjAtODUwNDQw
MDc4NzAmYW1wO2RvaT0xMC4xMDE2JTJmai5hbmludS4yMDE4LjAxLjAwNyZhbXA7cGFydG5lcklE
PTQwJmFtcDttZDU9YTBlNDY1ZDM0NDE4MzYwMzYzZWRhYjFkMzA2NjFkOWRodHRwczovL3d3dy5u
Y2JpLm5sbS5uaWguZ292L3BtYy9hcnRpY2xlcy9QTUM2MTAzNDY5L3BkZi9tYWluLnBkZjwvdXJs
PjwvcmVsYXRlZC11cmxzPjwvdXJscz48ZWxlY3Ryb25pYy1yZXNvdXJjZS1udW0+MTAuMTAxNi9q
LmFuaW51LjIwMTguMDEuMDA3PC9lbGVjdHJvbmljLXJlc291cmNlLW51bT48cmVtb3RlLWRhdGFi
YXNlLW5hbWU+U2NvcHVzPC9yZW1vdGUtZGF0YWJhc2UtbmFtZT48bGFuZ3VhZ2U+RW5nbGlzaDwv
bGFuZ3VhZ2U+PC9yZWNvcmQ+PC9DaXRlPjwvRW5kTm90ZT4A
</w:fldData>
        </w:fldChar>
      </w:r>
      <w:r w:rsidR="0026586A">
        <w:instrText xml:space="preserve"> ADDIN EN.CITE </w:instrText>
      </w:r>
      <w:r w:rsidR="0026586A">
        <w:fldChar w:fldCharType="begin">
          <w:fldData xml:space="preserve">PEVuZE5vdGU+PENpdGU+PEF1dGhvcj5OZ3V5ZW48L0F1dGhvcj48WWVhcj4yMDIwPC9ZZWFyPjxS
ZWNOdW0+NjYwPC9SZWNOdW0+PERpc3BsYXlUZXh0PihIZW8gZXQgYWwuLCAyMDEzOyBZLiBMaXUg
ZXQgYWwuLCAyMDE4OyBOZ3V5ZW4gZXQgYWwuLCAyMDIwKTwvRGlzcGxheVRleHQ+PHJlY29yZD48
cmVjLW51bWJlcj42NjA8L3JlYy1udW1iZXI+PGZvcmVpZ24ta2V5cz48a2V5IGFwcD0iRU4iIGRi
LWlkPSI5OXNweHR4YWp4c2FzYmVmcjk1cGYwMHJmcnMwMGVwOXZlMmEiIHRpbWVzdGFtcD0iMTY2
NDczNjU4MyI+NjYwPC9rZXk+PC9mb3JlaWduLWtleXM+PHJlZi10eXBlIG5hbWU9IkpvdXJuYWwg
QXJ0aWNsZSI+MTc8L3JlZi10eXBlPjxjb250cmlidXRvcnM+PGF1dGhvcnM+PGF1dGhvcj5OZ3V5
ZW4sIEQuIEguPC9hdXRob3I+PGF1dGhvcj5TZW9rLCBXLiBKLjwvYXV0aG9yPjxhdXRob3I+S2lt
LCBJLiBILjwvYXV0aG9yPjwvYXV0aG9ycz48L2NvbnRyaWJ1dG9ycz48dGl0bGVzPjx0aXRsZT5P
cmdhbmljIGFjaWRzIG1peHR1cmUgYXMgYSBkaWV0YXJ5IGFkZGl0aXZlIGZvciBwaWdz4oCUYSBy
ZXZpZXc8L3RpdGxlPjxzZWNvbmRhcnktdGl0bGU+QW5pbWFsczwvc2Vjb25kYXJ5LXRpdGxlPjxz
aG9ydC10aXRsZT5PcmdhbmljIGFjaWRzIG1peHR1cmUgYXMgYSBkaWV0YXJ5IGFkZGl0aXZlIGZv
ciBwaWdz4oCUYSByZXZpZXc8L3Nob3J0LXRpdGxlPjwvdGl0bGVzPjxwZXJpb2RpY2FsPjxmdWxs
LXRpdGxlPkFuaW1hbHM8L2Z1bGwtdGl0bGU+PC9wZXJpb2RpY2FsPjx2b2x1bWU+MTA8L3ZvbHVt
ZT48bnVtYmVyPjY8L251bWJlcj48a2V5d29yZHM+PGtleXdvcmQ+R2FzdHJvaW50ZXN0aW5hbCB0
cmFjdDwva2V5d29yZD48a2V5d29yZD5NaWNyb2JpYWwgaW50ZXJhY3Rpb25zPC9rZXl3b3JkPjxr
ZXl3b3JkPk9yZ2FuaWMgYWNpZHM8L2tleXdvcmQ+PGtleXdvcmQ+UGlnczwva2V5d29yZD48a2V5
d29yZD5jYXJib3h5bGljIGFjaWQ8L2tleXdvcmQ+PGtleXdvcmQ+Zm9vZCBhZGRpdGl2ZTwva2V5
d29yZD48a2V5d29yZD5hbmltYWwgZm9vZDwva2V5d29yZD48a2V5d29yZD5hbnRpbWljcm9iaWFs
IGFjdGl2aXR5PC9rZXl3b3JkPjxrZXl3b3JkPmJhY3Rlcml1bTwva2V5d29yZD48a2V5d29yZD5j
YXJib24gZm9vdHByaW50PC9rZXl3b3JkPjxrZXl3b3JkPmRpZ2VzdGlvbjwva2V5d29yZD48a2V5
d29yZD5mZWNlczwva2V5d29yZD48a2V5d29yZD5ncm93dGggcmF0ZTwva2V5d29yZD48a2V5d29y
ZD5pbW11bmUgc3lzdGVtPC9rZXl3b3JkPjxrZXl3b3JkPmluZmVjdGlvdXMgYWdlbnQ8L2tleXdv
cmQ+PGtleXdvcmQ+aW50ZXN0aW5lIGZsb3JhPC9rZXl3b3JkPjxrZXl3b3JkPm1pY3JvYmlhbCBp
bnRlcmFjdGlvbjwva2V5d29yZD48a2V5d29yZD5ub25odW1hbjwva2V5d29yZD48a2V5d29yZD5u
dXRyaWVudDwva2V5d29yZD48a2V5d29yZD5wSDwva2V5d29yZD48a2V5d29yZD5waWc8L2tleXdv
cmQ+PGtleXdvcmQ+UmV2aWV3PC9rZXl3b3JkPjwva2V5d29yZHM+PGRhdGVzPjx5ZWFyPjIwMjA8
L3llYXI+PC9kYXRlcz48d29yay10eXBlPlJldmlldzwvd29yay10eXBlPjx1cmxzPjxyZWxhdGVk
LXVybHM+PHVybD5odHRwczovL3d3dy5zY29wdXMuY29tL2lud2FyZC9yZWNvcmQudXJpP2VpZD0y
LXMyLjAtODUwODU5MDE2MjAmYW1wO2RvaT0xMC4zMzkwJTJmYW5pMTAwNjA5NTImYW1wO3BhcnRu
ZXJJRD00MCZhbXA7bWQ1PTc4NmVhZmViZDQzZmY2NTJlNTU1NWIxYmNjNmVmNzg5aHR0cHM6Ly9t
ZHBpLXJlcy5jb20vZF9hdHRhY2htZW50L2FuaW1hbHMvYW5pbWFscy0xMC0wMDk1Mi9hcnRpY2xl
X2RlcGxveS9hbmltYWxzLTEwLTAwOTUyLnBkZj92ZXJzaW9uPTE1OTA4MzYzMDY8L3VybD48L3Jl
bGF0ZWQtdXJscz48L3VybHM+PGN1c3RvbTc+OTUyPC9jdXN0b203PjxlbGVjdHJvbmljLXJlc291
cmNlLW51bT4xMC4zMzkwL2FuaTEwMDYwOTUyPC9lbGVjdHJvbmljLXJlc291cmNlLW51bT48cmVt
b3RlLWRhdGFiYXNlLW5hbWU+U2NvcHVzPC9yZW1vdGUtZGF0YWJhc2UtbmFtZT48bGFuZ3VhZ2U+
RW5nbGlzaDwvbGFuZ3VhZ2U+PC9yZWNvcmQ+PC9DaXRlPjxDaXRlPjxBdXRob3I+SGVvPC9BdXRo
b3I+PFllYXI+MjAxMzwvWWVhcj48UmVjTnVtPjYwMjwvUmVjTnVtPjxyZWNvcmQ+PHJlYy1udW1i
ZXI+NjAyPC9yZWMtbnVtYmVyPjxmb3JlaWduLWtleXM+PGtleSBhcHA9IkVOIiBkYi1pZD0iOTlz
cHh0eGFqeHNhc2JlZnI5NXBmMDByZnJzMDBlcDl2ZTJhIiB0aW1lc3RhbXA9IjE2NjQ3MzY1ODEi
PjYwMjwva2V5PjwvZm9yZWlnbi1rZXlzPjxyZWYtdHlwZSBuYW1lPSJKb3VybmFsIEFydGljbGUi
PjE3PC9yZWYtdHlwZT48Y29udHJpYnV0b3JzPjxhdXRob3JzPjxhdXRob3I+SGVvLCBKLiBNLjwv
YXV0aG9yPjxhdXRob3I+T3BhcGVqdSwgRi4gTy48L2F1dGhvcj48YXV0aG9yPlBsdXNrZSwgSi4g
Ui48L2F1dGhvcj48YXV0aG9yPktpbSwgSi4gQy48L2F1dGhvcj48YXV0aG9yPkhhbXBzb24sIEQu
IEouPC9hdXRob3I+PGF1dGhvcj5OeWFjaG90aSwgQy4gTS48L2F1dGhvcj48L2F1dGhvcnM+PC9j
b250cmlidXRvcnM+PHRpdGxlcz48dGl0bGU+R2FzdHJvaW50ZXN0aW5hbCBoZWFsdGggYW5kIGZ1
bmN0aW9uIGluIHdlYW5lZCBwaWdzOiBBIHJldmlldyBvZiBmZWVkaW5nIHN0cmF0ZWdpZXMgdG8g
Y29udHJvbCBwb3N0LXdlYW5pbmcgZGlhcnJob2VhIHdpdGhvdXQgdXNpbmcgaW4tZmVlZCBhbnRp
bWljcm9iaWFsIGNvbXBvdW5kczwvdGl0bGU+PHNlY29uZGFyeS10aXRsZT5Kb3VybmFsIG9mIEFu
aW1hbCBQaHlzaW9sb2d5IGFuZCBBbmltYWwgTnV0cml0aW9uPC9zZWNvbmRhcnktdGl0bGU+PHNo
b3J0LXRpdGxlPkdhc3Ryb2ludGVzdGluYWwgaGVhbHRoIGFuZCBmdW5jdGlvbiBpbiB3ZWFuZWQg
cGlnczogQSByZXZpZXcgb2YgZmVlZGluZyBzdHJhdGVnaWVzIHRvIGNvbnRyb2wgcG9zdC13ZWFu
aW5nIGRpYXJyaG9lYSB3aXRob3V0IHVzaW5nIGluLWZlZWQgYW50aW1pY3JvYmlhbCBjb21wb3Vu
ZHM8L3Nob3J0LXRpdGxlPjwvdGl0bGVzPjxwZXJpb2RpY2FsPjxmdWxsLXRpdGxlPkpvdXJuYWwg
b2YgQW5pbWFsIFBoeXNpb2xvZ3kgYW5kIEFuaW1hbCBOdXRyaXRpb248L2Z1bGwtdGl0bGU+PC9w
ZXJpb2RpY2FsPjxwYWdlcz4yMDctMjM3PC9wYWdlcz48dm9sdW1lPjk3PC92b2x1bWU+PG51bWJl
cj4yPC9udW1iZXI+PGtleXdvcmRzPjxrZXl3b3JkPkFudGltaWNyb2JpYWwgZ3Jvd3RoIHByb21v
dGVyczwva2V5d29yZD48a2V5d29yZD5EaWV0YXJ5IHByb3RlaW4gbGV2ZWw8L2tleXdvcmQ+PGtl
eXdvcmQ+RGlldGFyeSBwcm90ZWluIHNvdXJjZTwva2V5d29yZD48a2V5d29yZD5PcmdhbmljIGFj
aWRzPC9rZXl3b3JkPjxrZXl3b3JkPlBpZ3M8L2tleXdvcmQ+PGtleXdvcmQ+UG9zdC13ZWFuaW5n
IGRpYXJyaG9lYTwva2V5d29yZD48a2V5d29yZD5QcmViaW90aWNzPC9rZXl3b3JkPjxrZXl3b3Jk
PlByb2Jpb3RpY3M8L2tleXdvcmQ+PGtleXdvcmQ+VHJhY2UgbWluZXJhbHM8L2tleXdvcmQ+PGtl
eXdvcmQ+YW50aWluZmVjdGl2ZSBhZ2VudDwva2V5d29yZD48a2V5d29yZD5hbmltYWw8L2tleXdv
cmQ+PGtleXdvcmQ+YW5pbWFsIGRpc2Vhc2U8L2tleXdvcmQ+PGtleXdvcmQ+YW5pbWFsIGZvb2Q8
L2tleXdvcmQ+PGtleXdvcmQ+ZGlhcnJoZWE8L2tleXdvcmQ+PGtleXdvcmQ+Z2FzdHJvaW50ZXN0
aW5hbCB0cmFjdDwva2V5d29yZD48a2V5d29yZD5waHlzaW9sb2d5PC9rZXl3b3JkPjxrZXl3b3Jk
PnJldmlldzwva2V5d29yZD48a2V5d29yZD5zd2luZTwva2V5d29yZD48a2V5d29yZD5zd2luZSBk
aXNlYXNlPC9rZXl3b3JkPjxrZXl3b3JkPkFuaW1hbCBGZWVkPC9rZXl3b3JkPjxrZXl3b3JkPkFu
aW1hbHM8L2tleXdvcmQ+PGtleXdvcmQ+QW50aS1CYWN0ZXJpYWwgQWdlbnRzPC9rZXl3b3JkPjxr
ZXl3b3JkPlN3aW5lIERpc2Vhc2VzPC9rZXl3b3JkPjxrZXl3b3JkPkJhY3RlcmlhIChtaWNyb29y
Z2FuaXNtcyk8L2tleXdvcmQ+PGtleXdvcmQ+U3VpZGFlPC9rZXl3b3JkPjwva2V5d29yZHM+PGRh
dGVzPjx5ZWFyPjIwMTM8L3llYXI+PC9kYXRlcz48d29yay10eXBlPlJldmlldzwvd29yay10eXBl
Pjx1cmxzPjxyZWxhdGVkLXVybHM+PHVybD5odHRwczovL3d3dy5zY29wdXMuY29tL2lud2FyZC9y
ZWNvcmQudXJpP2VpZD0yLXMyLjAtODQ4NzU1MjgwNDAmYW1wO2RvaT0xMC4xMTExJTJmai4xNDM5
LTAzOTYuMjAxMi4wMTI4NC54JmFtcDtwYXJ0bmVySUQ9NDAmYW1wO21kNT1hNWEzOWYwN2IxNzNl
ZTkwZjJjMTJjZGZiMDJmMDFmMGh0dHBzOi8vb25saW5lbGlicmFyeS53aWxleS5jb20vZG9pL3Bk
ZmRpcmVjdC8xMC4xMTExL2ouMTQzOS0wMzk2LjIwMTIuMDEyODQueD9kb3dubG9hZD10cnVlPC91
cmw+PC9yZWxhdGVkLXVybHM+PC91cmxzPjxlbGVjdHJvbmljLXJlc291cmNlLW51bT4xMC4xMTEx
L2ouMTQzOS0wMzk2LjIwMTIuMDEyODQueDwvZWxlY3Ryb25pYy1yZXNvdXJjZS1udW0+PHJlbW90
ZS1kYXRhYmFzZS1uYW1lPlNjb3B1czwvcmVtb3RlLWRhdGFiYXNlLW5hbWU+PGxhbmd1YWdlPkVu
Z2xpc2g8L2xhbmd1YWdlPjwvcmVjb3JkPjwvQ2l0ZT48Q2l0ZT48QXV0aG9yPkxpdTwvQXV0aG9y
PjxZZWFyPjIwMTg8L1llYXI+PFJlY051bT42MzU8L1JlY051bT48cmVjb3JkPjxyZWMtbnVtYmVy
PjYzNTwvcmVjLW51bWJlcj48Zm9yZWlnbi1rZXlzPjxrZXkgYXBwPSJFTiIgZGItaWQ9Ijk5c3B4
dHhhanhzYXNiZWZyOTVwZjAwcmZyczAwZXA5dmUyYSIgdGltZXN0YW1wPSIxNjY0NzM2NTgyIj42
MzU8L2tleT48L2ZvcmVpZ24ta2V5cz48cmVmLXR5cGUgbmFtZT0iSm91cm5hbCBBcnRpY2xlIj4x
NzwvcmVmLXR5cGU+PGNvbnRyaWJ1dG9ycz48YXV0aG9ycz48YXV0aG9yPkxpdSwgWS48L2F1dGhv
cj48YXV0aG9yPkVzcGlub3NhLCBDLiBELjwvYXV0aG9yPjxhdXRob3I+QWJlbGlsbGEsIEouIEou
PC9hdXRob3I+PGF1dGhvcj5DYXNhcywgRy4gQS48L2F1dGhvcj48YXV0aG9yPkxhZ29zLCBMLiBW
LjwvYXV0aG9yPjxhdXRob3I+TGVlLCBTLiBBLjwvYXV0aG9yPjxhdXRob3I+S3dvbiwgVy4gQi48
L2F1dGhvcj48YXV0aG9yPk1hdGhhaSwgSi4gSy48L2F1dGhvcj48YXV0aG9yPk5hdmFycm8sIEQu
IE0uIEQuIEwuPC9hdXRob3I+PGF1dGhvcj5KYXdvcnNraSwgTi4gVy48L2F1dGhvcj48YXV0aG9y
PlN0ZWluLCBILiBILjwvYXV0aG9yPjwvYXV0aG9ycz48L2NvbnRyaWJ1dG9ycz48dGl0bGVzPjx0
aXRsZT5Ob24tYW50aWJpb3RpYyBmZWVkIGFkZGl0aXZlcyBpbiBkaWV0cyBmb3IgcGlnczogQSBy
ZXZpZXc8L3RpdGxlPjxzZWNvbmRhcnktdGl0bGU+QW5pbWFsIE51dHJpdGlvbjwvc2Vjb25kYXJ5
LXRpdGxlPjxzaG9ydC10aXRsZT5Ob24tYW50aWJpb3RpYyBmZWVkIGFkZGl0aXZlcyBpbiBkaWV0
cyBmb3IgcGlnczogQSByZXZpZXc8L3Nob3J0LXRpdGxlPjwvdGl0bGVzPjxwZXJpb2RpY2FsPjxm
dWxsLXRpdGxlPkFuaW1hbCBOdXRyaXRpb248L2Z1bGwtdGl0bGU+PC9wZXJpb2RpY2FsPjxwYWdl
cz4xMTMtMTI1PC9wYWdlcz48dm9sdW1lPjQ8L3ZvbHVtZT48bnVtYmVyPjI8L251bWJlcj48a2V5
d29yZHM+PGtleXdvcmQ+QWNpZGlmaWVyczwva2V5d29yZD48a2V5d29yZD5EaXJlY3QtZmVkIG1p
Y3JvYmlhbHM8L2tleXdvcmQ+PGtleXdvcmQ+TWluZXJhbHM8L2tleXdvcmQ+PGtleXdvcmQ+UGln
czwva2V5d29yZD48a2V5d29yZD5QbGFudCBleHRyYWN0czwva2V5d29yZD48a2V5d29yZD5QcmVi
aW90aWNzPC9rZXl3b3JkPjwva2V5d29yZHM+PGRhdGVzPjx5ZWFyPjIwMTg8L3llYXI+PC9kYXRl
cz48d29yay10eXBlPlJldmlldzwvd29yay10eXBlPjx1cmxzPjxyZWxhdGVkLXVybHM+PHVybD5o
dHRwczovL3d3dy5zY29wdXMuY29tL2lud2FyZC9yZWNvcmQudXJpP2VpZD0yLXMyLjAtODUwNDQw
MDc4NzAmYW1wO2RvaT0xMC4xMDE2JTJmai5hbmludS4yMDE4LjAxLjAwNyZhbXA7cGFydG5lcklE
PTQwJmFtcDttZDU9YTBlNDY1ZDM0NDE4MzYwMzYzZWRhYjFkMzA2NjFkOWRodHRwczovL3d3dy5u
Y2JpLm5sbS5uaWguZ292L3BtYy9hcnRpY2xlcy9QTUM2MTAzNDY5L3BkZi9tYWluLnBkZjwvdXJs
PjwvcmVsYXRlZC11cmxzPjwvdXJscz48ZWxlY3Ryb25pYy1yZXNvdXJjZS1udW0+MTAuMTAxNi9q
LmFuaW51LjIwMTguMDEuMDA3PC9lbGVjdHJvbmljLXJlc291cmNlLW51bT48cmVtb3RlLWRhdGFi
YXNlLW5hbWU+U2NvcHVzPC9yZW1vdGUtZGF0YWJhc2UtbmFtZT48bGFuZ3VhZ2U+RW5nbGlzaDwv
bGFuZ3VhZ2U+PC9yZWNvcmQ+PC9DaXRlPjwvRW5kTm90ZT4A
</w:fldData>
        </w:fldChar>
      </w:r>
      <w:r w:rsidR="0026586A">
        <w:instrText xml:space="preserve"> ADDIN EN.CITE.DATA </w:instrText>
      </w:r>
      <w:r w:rsidR="0026586A">
        <w:fldChar w:fldCharType="end"/>
      </w:r>
      <w:r w:rsidR="000A6D67">
        <w:fldChar w:fldCharType="separate"/>
      </w:r>
      <w:r w:rsidR="00626DFB">
        <w:rPr>
          <w:noProof/>
        </w:rPr>
        <w:t>(</w:t>
      </w:r>
      <w:hyperlink w:anchor="_ENREF_56" w:tooltip="Heo, 2013 #602" w:history="1">
        <w:r w:rsidR="005F0597">
          <w:rPr>
            <w:noProof/>
          </w:rPr>
          <w:t>Heo et al., 2013</w:t>
        </w:r>
      </w:hyperlink>
      <w:r w:rsidR="00626DFB">
        <w:rPr>
          <w:noProof/>
        </w:rPr>
        <w:t xml:space="preserve">; </w:t>
      </w:r>
      <w:hyperlink w:anchor="_ENREF_83" w:tooltip="Liu, 2018 #635" w:history="1">
        <w:r w:rsidR="005F0597">
          <w:rPr>
            <w:noProof/>
          </w:rPr>
          <w:t>Y. Liu et al., 2018</w:t>
        </w:r>
      </w:hyperlink>
      <w:r w:rsidR="00626DFB">
        <w:rPr>
          <w:noProof/>
        </w:rPr>
        <w:t xml:space="preserve">; </w:t>
      </w:r>
      <w:hyperlink w:anchor="_ENREF_101" w:tooltip="Nguyen, 2020 #660" w:history="1">
        <w:r w:rsidR="005F0597">
          <w:rPr>
            <w:noProof/>
          </w:rPr>
          <w:t>Nguyen et al., 2020</w:t>
        </w:r>
      </w:hyperlink>
      <w:r w:rsidR="00626DFB">
        <w:rPr>
          <w:noProof/>
        </w:rPr>
        <w:t>)</w:t>
      </w:r>
      <w:r w:rsidR="000A6D67">
        <w:fldChar w:fldCharType="end"/>
      </w:r>
      <w:r>
        <w:t xml:space="preserve">. </w:t>
      </w:r>
      <w:r w:rsidR="00B97386">
        <w:t>For reference, the</w:t>
      </w:r>
      <w:r w:rsidR="009136A3">
        <w:t xml:space="preserve"> g</w:t>
      </w:r>
      <w:r w:rsidR="009136A3" w:rsidRPr="009136A3">
        <w:t>astric pH in weaned pigs ranges between 2.</w:t>
      </w:r>
      <w:r w:rsidR="00FA183A">
        <w:t>0</w:t>
      </w:r>
      <w:r w:rsidR="009136A3" w:rsidRPr="009136A3">
        <w:t xml:space="preserve"> and 5.0</w:t>
      </w:r>
      <w:r w:rsidR="009136A3">
        <w:t>.</w:t>
      </w:r>
      <w:r w:rsidR="00B97386">
        <w:t xml:space="preserve"> </w:t>
      </w:r>
      <w:r w:rsidR="00FA183A" w:rsidRPr="00FA183A">
        <w:t xml:space="preserve">During the </w:t>
      </w:r>
      <w:r w:rsidR="00FA183A">
        <w:t>few</w:t>
      </w:r>
      <w:r w:rsidR="00FA183A" w:rsidRPr="00FA183A">
        <w:t xml:space="preserve"> weeks of life</w:t>
      </w:r>
      <w:r w:rsidR="00EC37EC">
        <w:t xml:space="preserve"> of piglets</w:t>
      </w:r>
      <w:r w:rsidR="00FA183A" w:rsidRPr="00FA183A">
        <w:t>, the production</w:t>
      </w:r>
      <w:r w:rsidR="00FA183A">
        <w:t xml:space="preserve"> of </w:t>
      </w:r>
      <w:r w:rsidR="00EC37EC">
        <w:t>hydrochloric</w:t>
      </w:r>
      <w:r w:rsidR="00FA183A">
        <w:t xml:space="preserve"> acid</w:t>
      </w:r>
      <w:r w:rsidR="00FA183A" w:rsidRPr="00FA183A">
        <w:t xml:space="preserve"> is not yet sufficient</w:t>
      </w:r>
      <w:r w:rsidR="007B6A71">
        <w:t>,</w:t>
      </w:r>
      <w:r w:rsidR="00EC37EC">
        <w:t xml:space="preserve"> </w:t>
      </w:r>
      <w:r w:rsidR="00731EDD">
        <w:t xml:space="preserve">and </w:t>
      </w:r>
      <w:r w:rsidR="00EC37EC">
        <w:t>enzyme (</w:t>
      </w:r>
      <w:r w:rsidR="00FA183A" w:rsidRPr="00FA183A">
        <w:t>pepsin</w:t>
      </w:r>
      <w:r w:rsidR="00EC37EC">
        <w:t>)</w:t>
      </w:r>
      <w:r w:rsidR="00FA183A" w:rsidRPr="00FA183A">
        <w:t xml:space="preserve"> activity only increases from </w:t>
      </w:r>
      <w:r w:rsidR="00012134">
        <w:t>five</w:t>
      </w:r>
      <w:r w:rsidR="00FA183A" w:rsidRPr="00FA183A">
        <w:t xml:space="preserve"> to </w:t>
      </w:r>
      <w:r w:rsidR="00012134">
        <w:t>six</w:t>
      </w:r>
      <w:r w:rsidR="00FA183A" w:rsidRPr="00FA183A">
        <w:t xml:space="preserve"> weeks (</w:t>
      </w:r>
      <w:r w:rsidR="00012134">
        <w:t>one</w:t>
      </w:r>
      <w:r w:rsidR="00FA183A" w:rsidRPr="00FA183A">
        <w:t xml:space="preserve"> to </w:t>
      </w:r>
      <w:r w:rsidR="00012134">
        <w:t>two</w:t>
      </w:r>
      <w:r w:rsidR="00FA183A" w:rsidRPr="00FA183A">
        <w:t xml:space="preserve"> weeks post-weaning). Therefore, extra support </w:t>
      </w:r>
      <w:r w:rsidR="002D2D87">
        <w:t xml:space="preserve">to reduce stomach pH </w:t>
      </w:r>
      <w:r w:rsidR="00FA183A" w:rsidRPr="00FA183A">
        <w:t xml:space="preserve">is </w:t>
      </w:r>
      <w:r w:rsidR="00F758AE">
        <w:t>likely to be beneficial</w:t>
      </w:r>
      <w:r w:rsidR="00FA183A" w:rsidRPr="00FA183A">
        <w:t xml:space="preserve"> during the first weeks following weaning to achieve adequate stomach acidification to support protein digestion</w:t>
      </w:r>
      <w:r w:rsidR="00F758AE">
        <w:t xml:space="preserve"> </w:t>
      </w:r>
      <w:r w:rsidR="00E24ED3">
        <w:fldChar w:fldCharType="begin"/>
      </w:r>
      <w:r w:rsidR="00E24ED3">
        <w:instrText xml:space="preserve"> ADDIN EN.CITE &lt;EndNote&gt;&lt;Cite&gt;&lt;Author&gt;van Leeuwen&lt;/Author&gt;&lt;Year&gt;2021&lt;/Year&gt;&lt;RecNum&gt;924&lt;/RecNum&gt;&lt;DisplayText&gt;(van Leeuwen, 2021)&lt;/DisplayText&gt;&lt;record&gt;&lt;rec-number&gt;924&lt;/rec-number&gt;&lt;foreign-keys&gt;&lt;key app="EN" db-id="99spxtxajxsasbefr95pf00rfrs00ep9ve2a" timestamp="1667824039"&gt;924&lt;/key&gt;&lt;/foreign-keys&gt;&lt;ref-type name="Web Page"&gt;12&lt;/ref-type&gt;&lt;contributors&gt;&lt;authors&gt;&lt;author&gt;van Leeuwen, J.&lt;/author&gt;&lt;/authors&gt;&lt;/contributors&gt;&lt;titles&gt;&lt;title&gt;Does a lower stomach pH improve performance?&lt;/title&gt;&lt;/titles&gt;&lt;volume&gt;2022&lt;/volume&gt;&lt;number&gt;November 4th&lt;/number&gt;&lt;dates&gt;&lt;year&gt;2021&lt;/year&gt;&lt;/dates&gt;&lt;urls&gt;&lt;related-urls&gt;&lt;url&gt;https://www.pigprogress.net/health-nutrition/does-a-lower-stomach-ph-improve-performance/&lt;/url&gt;&lt;/related-urls&gt;&lt;/urls&gt;&lt;/record&gt;&lt;/Cite&gt;&lt;/EndNote&gt;</w:instrText>
      </w:r>
      <w:r w:rsidR="00E24ED3">
        <w:fldChar w:fldCharType="separate"/>
      </w:r>
      <w:r w:rsidR="00E24ED3">
        <w:rPr>
          <w:noProof/>
        </w:rPr>
        <w:t>(</w:t>
      </w:r>
      <w:hyperlink w:anchor="_ENREF_141" w:tooltip="van Leeuwen, 2021 #924" w:history="1">
        <w:r w:rsidR="005F0597">
          <w:rPr>
            <w:noProof/>
          </w:rPr>
          <w:t>van Leeuwen, 2021</w:t>
        </w:r>
      </w:hyperlink>
      <w:r w:rsidR="00E24ED3">
        <w:rPr>
          <w:noProof/>
        </w:rPr>
        <w:t>)</w:t>
      </w:r>
      <w:r w:rsidR="00E24ED3">
        <w:fldChar w:fldCharType="end"/>
      </w:r>
      <w:r w:rsidR="00FA183A" w:rsidRPr="00FA183A">
        <w:t>.</w:t>
      </w:r>
      <w:r>
        <w:t xml:space="preserve"> Low gastric pH prevents </w:t>
      </w:r>
      <w:r w:rsidR="00012134">
        <w:t xml:space="preserve">the </w:t>
      </w:r>
      <w:r>
        <w:t>multiplication of gut pathogenic bacteria responsible for diarrhoea</w:t>
      </w:r>
      <w:r w:rsidR="00DA7BCD">
        <w:t>,</w:t>
      </w:r>
      <w:r>
        <w:t xml:space="preserve"> such as </w:t>
      </w:r>
      <w:r w:rsidR="00DA7BCD">
        <w:t>c</w:t>
      </w:r>
      <w:r>
        <w:t xml:space="preserve">oliforms, </w:t>
      </w:r>
      <w:r w:rsidRPr="1C9240D0">
        <w:rPr>
          <w:i/>
          <w:iCs/>
        </w:rPr>
        <w:t>Salmonella</w:t>
      </w:r>
      <w:r>
        <w:t xml:space="preserve"> and </w:t>
      </w:r>
      <w:r w:rsidRPr="1C9240D0">
        <w:rPr>
          <w:i/>
          <w:iCs/>
        </w:rPr>
        <w:t>Clostridia</w:t>
      </w:r>
      <w:r>
        <w:t xml:space="preserve"> and improves immune response in weaners </w:t>
      </w:r>
      <w:r w:rsidR="000A6D67">
        <w:fldChar w:fldCharType="begin">
          <w:fldData xml:space="preserve">PEVuZE5vdGU+PENpdGU+PEF1dGhvcj5Cb25ldHRpPC9BdXRob3I+PFllYXI+MjAyMTwvWWVhcj48
UmVjTnVtPjEwMzwvUmVjTnVtPjxEaXNwbGF5VGV4dD4oTmd1eWVuIGV0IGFsLiwgMjAyMDsgQm9u
ZXR0aSBldCBhbC4sIDIwMjEpPC9EaXNwbGF5VGV4dD48cmVjb3JkPjxyZWMtbnVtYmVyPjEwMzwv
cmVjLW51bWJlcj48Zm9yZWlnbi1rZXlzPjxrZXkgYXBwPSJFTiIgZGItaWQ9Ijk5c3B4dHhhanhz
YXNiZWZyOTVwZjAwcmZyczAwZXA5dmUyYSIgdGltZXN0YW1wPSIxNjU3MjMxNzg1Ij4xMDM8L2tl
eT48L2ZvcmVpZ24ta2V5cz48cmVmLXR5cGUgbmFtZT0iSm91cm5hbCBBcnRpY2xlIj4xNzwvcmVm
LXR5cGU+PGNvbnRyaWJ1dG9ycz48YXV0aG9ycz48YXV0aG9yPkJvbmV0dGksIEEuPC9hdXRob3I+
PGF1dGhvcj5UdWdub2xpLCBCLjwvYXV0aG9yPjxhdXRob3I+UGl2YSwgQS48L2F1dGhvcj48YXV0
aG9yPkdyaWxsaSwgRS48L2F1dGhvcj48L2F1dGhvcnM+PC9jb250cmlidXRvcnM+PGF1dGgtYWRk
cmVzcz5bQm9uZXR0aSwgQW5kcmVhOyBQaXZhLCBBbmRyZWE7IEdyaWxsaSwgRXN0ZXJdIFVuaXYg
Qm9sb2duYSwgRGlwYXJ0aW1lbnRvIFNjaSBNZWQgVmV0IERJTUVWRVQsIFZpYSBUb2xhcmEgNTAs
IEktNDAwNjQgT3p6YW5vIERlbGxlbWlsaWEsIEJPLCBJdGFseS4gW1R1Z25vbGksIEJlbmVkZXR0
YTsgUGl2YSwgQW5kcmVhXSBWZXRhZ3JvIFNwQSwgVmlhIFBvcnJvIDIsIEktNDIxMjQgUmVnZ2lv
IEVtaWxpYSwgSXRhbHkuIFtHcmlsbGksIEVzdGVyXSBWZXRhZ3JvIEluYywgMTE2IFcgSmFja3Nv
biBCbHZkLFN1aXRlIDMyMCwgQ2hpY2FnbywgSUwgNjA2MDQgVVNBLiYjeEQ7R3JpbGxpLCBFIChj
b3JyZXNwb25kaW5nIGF1dGhvciksIFVuaXYgQm9sb2duYSwgRGlwYXJ0aW1lbnRvIFNjaSBNZWQg
VmV0IERJTUVWRVQsIFZpYSBUb2xhcmEgNTAsIEktNDAwNjQgT3p6YW5vIERlbGxlbWlsaWEsIEJP
LCBJdGFseS47IEdyaWxsaSwgRSAoY29ycmVzcG9uZGluZyBhdXRob3IpLCBWZXRhZ3JvIEluYywg
MTE2IFcgSmFja3NvbiBCbHZkLFN1aXRlIDMyMCwgQ2hpY2FnbywgSUwgNjA2MDQgVVNBLiYjeEQ7
YW5kcmVhLmJvbmV0dGkxNUB1bmliby5pdDsgYmVuZWRldHRhLnR1Z25vbGlAdmV0YWdyby5jb207
IGFuZHJlYS5waXZhQHVuaWJvLml0OyBlc3Rlci5ncmlsbGlAdW5pYm8uaXQ8L2F1dGgtYWRkcmVz
cz48dGl0bGVzPjx0aXRsZT5Ub3dhcmRzIFplcm8gWmluYyBPeGlkZTogRmVlZGluZyBTdHJhdGVn
aWVzIHRvIE1hbmFnZSBQb3N0LVdlYW5pbmcgRGlhcnJoZWEgaW4gUGlnbGV0czwvdGl0bGU+PHNl
Y29uZGFyeS10aXRsZT5BbmltYWxzPC9zZWNvbmRhcnktdGl0bGU+PGFsdC10aXRsZT5BbmltYWxz
PC9hbHQtdGl0bGU+PHNob3J0LXRpdGxlPlRvd2FyZHMgWmVybyBaaW5jIE94aWRlOiBGZWVkaW5n
IFN0cmF0ZWdpZXMgdG8gTWFuYWdlIFBvc3QtV2VhbmluZyBEaWFycmhlYSBpbiBQaWdsZXRzPC9z
aG9ydC10aXRsZT48L3RpdGxlcz48cGVyaW9kaWNhbD48ZnVsbC10aXRsZT5BbmltYWxzPC9mdWxs
LXRpdGxlPjwvcGVyaW9kaWNhbD48YWx0LXBlcmlvZGljYWw+PGZ1bGwtdGl0bGU+QW5pbWFsczwv
ZnVsbC10aXRsZT48L2FsdC1wZXJpb2RpY2FsPjxwYWdlcz4yNDwvcGFnZXM+PHZvbHVtZT4xMTwv
dm9sdW1lPjxudW1iZXI+MzwvbnVtYmVyPjxrZXl3b3Jkcz48a2V5d29yZD56aW5jIG94aWRlPC9r
ZXl3b3JkPjxrZXl3b3JkPnBvc3Qtd2VhbmluZyBkaWFycmhlYTwva2V5d29yZD48a2V5d29yZD5F
c2NoZXJpY2hpYSBjb2xpIEY0PC9rZXl3b3JkPjxrZXl3b3JkPks4ODwva2V5d29yZD48a2V5d29y
ZD5FVEVDPC9rZXl3b3JkPjxrZXl3b3JkPnBpZ2xldDwva2V5d29yZD48a2V5d29yZD5waWcgbnV0
cml0aW9uPC9rZXl3b3JkPjxrZXl3b3JkPndlYW5pbmc8L2tleXdvcmQ+PGtleXdvcmQ+ZW50ZXJv
dG94aWdlbmljIGVzY2hlcmljaGlhLWNvbGk8L2tleXdvcmQ+PGtleXdvcmQ+c3ByYXktZHJpZWQg
cGxhc21hPC9rZXl3b3JkPjxrZXl3b3JkPmVhcmx5LXdlYW5lZCBwaWdzPC9rZXl3b3JkPjxrZXl3
b3JkPmltcHJvdmVzIGdyb3d0aC1wZXJmb3JtYW5jZTwva2V5d29yZD48a2V5d29yZD5zbWFsbC1p
bnRlc3RpbmFsIG1vcnBob2xvZ3k8L2tleXdvcmQ+PGtleXdvcmQ+ZmVkPC9rZXl3b3JkPjxrZXl3
b3JkPnBoYXJtYWNvbG9naWNhbCBsZXZlbHM8L2tleXdvcmQ+PGtleXdvcmQ+bmF0dXJlLWlkZW50
aWNhbCBjb21wb3VuZHM8L2tleXdvcmQ+PGtleXdvcmQ+ZWdnLXlvbGsgYW50aWJvZGllczwva2V5
d29yZD48a2V5d29yZD5sb3ctcHJvdGVpbiBkaWV0czwva2V5d29yZD48a2V5d29yZD5vcmdhbmlj
LWFjaWRzPC9rZXl3b3JkPjxrZXl3b3JkPkFncmljdWx0dXJlPC9rZXl3b3JkPjxrZXl3b3JkPlZl
dGVyaW5hcnkgU2NpZW5jZXM8L2tleXdvcmQ+PGtleXdvcmQ+Wm9vbG9neTwva2V5d29yZD48L2tl
eXdvcmRzPjxkYXRlcz48eWVhcj4yMDIxPC95ZWFyPjxwdWItZGF0ZXM+PGRhdGU+TWFyPC9kYXRl
PjwvcHViLWRhdGVzPjwvZGF0ZXM+PGlzYm4+MjA3Ni0yNjE1PC9pc2JuPjxhY2Nlc3Npb24tbnVt
PldPUzowMDA2MzMxODQ3MDAwMDE8L2FjY2Vzc2lvbi1udW0+PHdvcmstdHlwZT5SZXZpZXc8L3dv
cmstdHlwZT48dXJscz48cmVsYXRlZC11cmxzPjx1cmw+PHN0eWxlIGZhY2U9InVuZGVybGluZSIg
Zm9udD0iZGVmYXVsdCIgc2l6ZT0iMTAwJSI+Jmx0O0dvIHRvIElTSSZndDs6Ly9XT1M6MDAwNjMz
MTg0NzAwMDAxPC9zdHlsZT48L3VybD48dXJsPmh0dHBzOi8vbWRwaS1yZXMuY29tL2RfYXR0YWNo
bWVudC9hbmltYWxzL2FuaW1hbHMtMTEtMDA2NDIvYXJ0aWNsZV9kZXBsb3kvYW5pbWFscy0xMS0w
MDY0Mi12Mi5wZGY/dmVyc2lvbj0xNjE0ODQwNTQzPC91cmw+PC9yZWxhdGVkLXVybHM+PC91cmxz
PjxjdXN0b203PjY0MjwvY3VzdG9tNz48ZWxlY3Ryb25pYy1yZXNvdXJjZS1udW0+MTAuMzM5MC9h
bmkxMTAzMDY0MjwvZWxlY3Ryb25pYy1yZXNvdXJjZS1udW0+PGxhbmd1YWdlPkVuZ2xpc2g8L2xh
bmd1YWdlPjwvcmVjb3JkPjwvQ2l0ZT48Q2l0ZT48QXV0aG9yPk5ndXllbjwvQXV0aG9yPjxZZWFy
PjIwMjA8L1llYXI+PFJlY051bT42NjA8L1JlY051bT48cmVjb3JkPjxyZWMtbnVtYmVyPjY2MDwv
cmVjLW51bWJlcj48Zm9yZWlnbi1rZXlzPjxrZXkgYXBwPSJFTiIgZGItaWQ9Ijk5c3B4dHhhanhz
YXNiZWZyOTVwZjAwcmZyczAwZXA5dmUyYSIgdGltZXN0YW1wPSIxNjY0NzM2NTgzIj42NjA8L2tl
eT48L2ZvcmVpZ24ta2V5cz48cmVmLXR5cGUgbmFtZT0iSm91cm5hbCBBcnRpY2xlIj4xNzwvcmVm
LXR5cGU+PGNvbnRyaWJ1dG9ycz48YXV0aG9ycz48YXV0aG9yPk5ndXllbiwgRC4gSC48L2F1dGhv
cj48YXV0aG9yPlNlb2ssIFcuIEouPC9hdXRob3I+PGF1dGhvcj5LaW0sIEkuIEguPC9hdXRob3I+
PC9hdXRob3JzPjwvY29udHJpYnV0b3JzPjx0aXRsZXM+PHRpdGxlPk9yZ2FuaWMgYWNpZHMgbWl4
dHVyZSBhcyBhIGRpZXRhcnkgYWRkaXRpdmUgZm9yIHBpZ3PigJRhIHJldmlldzwvdGl0bGU+PHNl
Y29uZGFyeS10aXRsZT5BbmltYWxzPC9zZWNvbmRhcnktdGl0bGU+PHNob3J0LXRpdGxlPk9yZ2Fu
aWMgYWNpZHMgbWl4dHVyZSBhcyBhIGRpZXRhcnkgYWRkaXRpdmUgZm9yIHBpZ3PigJRhIHJldmll
dzwvc2hvcnQtdGl0bGU+PC90aXRsZXM+PHBlcmlvZGljYWw+PGZ1bGwtdGl0bGU+QW5pbWFsczwv
ZnVsbC10aXRsZT48L3BlcmlvZGljYWw+PHZvbHVtZT4xMDwvdm9sdW1lPjxudW1iZXI+NjwvbnVt
YmVyPjxrZXl3b3Jkcz48a2V5d29yZD5HYXN0cm9pbnRlc3RpbmFsIHRyYWN0PC9rZXl3b3JkPjxr
ZXl3b3JkPk1pY3JvYmlhbCBpbnRlcmFjdGlvbnM8L2tleXdvcmQ+PGtleXdvcmQ+T3JnYW5pYyBh
Y2lkczwva2V5d29yZD48a2V5d29yZD5QaWdzPC9rZXl3b3JkPjxrZXl3b3JkPmNhcmJveHlsaWMg
YWNpZDwva2V5d29yZD48a2V5d29yZD5mb29kIGFkZGl0aXZlPC9rZXl3b3JkPjxrZXl3b3JkPmFu
aW1hbCBmb29kPC9rZXl3b3JkPjxrZXl3b3JkPmFudGltaWNyb2JpYWwgYWN0aXZpdHk8L2tleXdv
cmQ+PGtleXdvcmQ+YmFjdGVyaXVtPC9rZXl3b3JkPjxrZXl3b3JkPmNhcmJvbiBmb290cHJpbnQ8
L2tleXdvcmQ+PGtleXdvcmQ+ZGlnZXN0aW9uPC9rZXl3b3JkPjxrZXl3b3JkPmZlY2VzPC9rZXl3
b3JkPjxrZXl3b3JkPmdyb3d0aCByYXRlPC9rZXl3b3JkPjxrZXl3b3JkPmltbXVuZSBzeXN0ZW08
L2tleXdvcmQ+PGtleXdvcmQ+aW5mZWN0aW91cyBhZ2VudDwva2V5d29yZD48a2V5d29yZD5pbnRl
c3RpbmUgZmxvcmE8L2tleXdvcmQ+PGtleXdvcmQ+bWljcm9iaWFsIGludGVyYWN0aW9uPC9rZXl3
b3JkPjxrZXl3b3JkPm5vbmh1bWFuPC9rZXl3b3JkPjxrZXl3b3JkPm51dHJpZW50PC9rZXl3b3Jk
PjxrZXl3b3JkPnBIPC9rZXl3b3JkPjxrZXl3b3JkPnBpZzwva2V5d29yZD48a2V5d29yZD5SZXZp
ZXc8L2tleXdvcmQ+PC9rZXl3b3Jkcz48ZGF0ZXM+PHllYXI+MjAyMDwveWVhcj48L2RhdGVzPjx3
b3JrLXR5cGU+UmV2aWV3PC93b3JrLXR5cGU+PHVybHM+PHJlbGF0ZWQtdXJscz48dXJsPmh0dHBz
Oi8vd3d3LnNjb3B1cy5jb20vaW53YXJkL3JlY29yZC51cmk/ZWlkPTItczIuMC04NTA4NTkwMTYy
MCZhbXA7ZG9pPTEwLjMzOTAlMmZhbmkxMDA2MDk1MiZhbXA7cGFydG5lcklEPTQwJmFtcDttZDU9
Nzg2ZWFmZWJkNDNmZjY1MmU1NTU1YjFiY2M2ZWY3ODlodHRwczovL21kcGktcmVzLmNvbS9kX2F0
dGFjaG1lbnQvYW5pbWFscy9hbmltYWxzLTEwLTAwOTUyL2FydGljbGVfZGVwbG95L2FuaW1hbHMt
MTAtMDA5NTIucGRmP3ZlcnNpb249MTU5MDgzNjMwNjwvdXJsPjwvcmVsYXRlZC11cmxzPjwvdXJs
cz48Y3VzdG9tNz45NTI8L2N1c3RvbTc+PGVsZWN0cm9uaWMtcmVzb3VyY2UtbnVtPjEwLjMzOTAv
YW5pMTAwNjA5NTI8L2VsZWN0cm9uaWMtcmVzb3VyY2UtbnVtPjxyZW1vdGUtZGF0YWJhc2UtbmFt
ZT5TY29wdXM8L3JlbW90ZS1kYXRhYmFzZS1uYW1lPjxsYW5ndWFnZT5FbmdsaXNoPC9sYW5ndWFn
ZT48L3JlY29yZD48L0NpdGU+PC9FbmROb3RlPn==
</w:fldData>
        </w:fldChar>
      </w:r>
      <w:r w:rsidR="0026586A">
        <w:instrText xml:space="preserve"> ADDIN EN.CITE </w:instrText>
      </w:r>
      <w:r w:rsidR="0026586A">
        <w:fldChar w:fldCharType="begin">
          <w:fldData xml:space="preserve">PEVuZE5vdGU+PENpdGU+PEF1dGhvcj5Cb25ldHRpPC9BdXRob3I+PFllYXI+MjAyMTwvWWVhcj48
UmVjTnVtPjEwMzwvUmVjTnVtPjxEaXNwbGF5VGV4dD4oTmd1eWVuIGV0IGFsLiwgMjAyMDsgQm9u
ZXR0aSBldCBhbC4sIDIwMjEpPC9EaXNwbGF5VGV4dD48cmVjb3JkPjxyZWMtbnVtYmVyPjEwMzwv
cmVjLW51bWJlcj48Zm9yZWlnbi1rZXlzPjxrZXkgYXBwPSJFTiIgZGItaWQ9Ijk5c3B4dHhhanhz
YXNiZWZyOTVwZjAwcmZyczAwZXA5dmUyYSIgdGltZXN0YW1wPSIxNjU3MjMxNzg1Ij4xMDM8L2tl
eT48L2ZvcmVpZ24ta2V5cz48cmVmLXR5cGUgbmFtZT0iSm91cm5hbCBBcnRpY2xlIj4xNzwvcmVm
LXR5cGU+PGNvbnRyaWJ1dG9ycz48YXV0aG9ycz48YXV0aG9yPkJvbmV0dGksIEEuPC9hdXRob3I+
PGF1dGhvcj5UdWdub2xpLCBCLjwvYXV0aG9yPjxhdXRob3I+UGl2YSwgQS48L2F1dGhvcj48YXV0
aG9yPkdyaWxsaSwgRS48L2F1dGhvcj48L2F1dGhvcnM+PC9jb250cmlidXRvcnM+PGF1dGgtYWRk
cmVzcz5bQm9uZXR0aSwgQW5kcmVhOyBQaXZhLCBBbmRyZWE7IEdyaWxsaSwgRXN0ZXJdIFVuaXYg
Qm9sb2duYSwgRGlwYXJ0aW1lbnRvIFNjaSBNZWQgVmV0IERJTUVWRVQsIFZpYSBUb2xhcmEgNTAs
IEktNDAwNjQgT3p6YW5vIERlbGxlbWlsaWEsIEJPLCBJdGFseS4gW1R1Z25vbGksIEJlbmVkZXR0
YTsgUGl2YSwgQW5kcmVhXSBWZXRhZ3JvIFNwQSwgVmlhIFBvcnJvIDIsIEktNDIxMjQgUmVnZ2lv
IEVtaWxpYSwgSXRhbHkuIFtHcmlsbGksIEVzdGVyXSBWZXRhZ3JvIEluYywgMTE2IFcgSmFja3Nv
biBCbHZkLFN1aXRlIDMyMCwgQ2hpY2FnbywgSUwgNjA2MDQgVVNBLiYjeEQ7R3JpbGxpLCBFIChj
b3JyZXNwb25kaW5nIGF1dGhvciksIFVuaXYgQm9sb2duYSwgRGlwYXJ0aW1lbnRvIFNjaSBNZWQg
VmV0IERJTUVWRVQsIFZpYSBUb2xhcmEgNTAsIEktNDAwNjQgT3p6YW5vIERlbGxlbWlsaWEsIEJP
LCBJdGFseS47IEdyaWxsaSwgRSAoY29ycmVzcG9uZGluZyBhdXRob3IpLCBWZXRhZ3JvIEluYywg
MTE2IFcgSmFja3NvbiBCbHZkLFN1aXRlIDMyMCwgQ2hpY2FnbywgSUwgNjA2MDQgVVNBLiYjeEQ7
YW5kcmVhLmJvbmV0dGkxNUB1bmliby5pdDsgYmVuZWRldHRhLnR1Z25vbGlAdmV0YWdyby5jb207
IGFuZHJlYS5waXZhQHVuaWJvLml0OyBlc3Rlci5ncmlsbGlAdW5pYm8uaXQ8L2F1dGgtYWRkcmVz
cz48dGl0bGVzPjx0aXRsZT5Ub3dhcmRzIFplcm8gWmluYyBPeGlkZTogRmVlZGluZyBTdHJhdGVn
aWVzIHRvIE1hbmFnZSBQb3N0LVdlYW5pbmcgRGlhcnJoZWEgaW4gUGlnbGV0czwvdGl0bGU+PHNl
Y29uZGFyeS10aXRsZT5BbmltYWxzPC9zZWNvbmRhcnktdGl0bGU+PGFsdC10aXRsZT5BbmltYWxz
PC9hbHQtdGl0bGU+PHNob3J0LXRpdGxlPlRvd2FyZHMgWmVybyBaaW5jIE94aWRlOiBGZWVkaW5n
IFN0cmF0ZWdpZXMgdG8gTWFuYWdlIFBvc3QtV2VhbmluZyBEaWFycmhlYSBpbiBQaWdsZXRzPC9z
aG9ydC10aXRsZT48L3RpdGxlcz48cGVyaW9kaWNhbD48ZnVsbC10aXRsZT5BbmltYWxzPC9mdWxs
LXRpdGxlPjwvcGVyaW9kaWNhbD48YWx0LXBlcmlvZGljYWw+PGZ1bGwtdGl0bGU+QW5pbWFsczwv
ZnVsbC10aXRsZT48L2FsdC1wZXJpb2RpY2FsPjxwYWdlcz4yNDwvcGFnZXM+PHZvbHVtZT4xMTwv
dm9sdW1lPjxudW1iZXI+MzwvbnVtYmVyPjxrZXl3b3Jkcz48a2V5d29yZD56aW5jIG94aWRlPC9r
ZXl3b3JkPjxrZXl3b3JkPnBvc3Qtd2VhbmluZyBkaWFycmhlYTwva2V5d29yZD48a2V5d29yZD5F
c2NoZXJpY2hpYSBjb2xpIEY0PC9rZXl3b3JkPjxrZXl3b3JkPks4ODwva2V5d29yZD48a2V5d29y
ZD5FVEVDPC9rZXl3b3JkPjxrZXl3b3JkPnBpZ2xldDwva2V5d29yZD48a2V5d29yZD5waWcgbnV0
cml0aW9uPC9rZXl3b3JkPjxrZXl3b3JkPndlYW5pbmc8L2tleXdvcmQ+PGtleXdvcmQ+ZW50ZXJv
dG94aWdlbmljIGVzY2hlcmljaGlhLWNvbGk8L2tleXdvcmQ+PGtleXdvcmQ+c3ByYXktZHJpZWQg
cGxhc21hPC9rZXl3b3JkPjxrZXl3b3JkPmVhcmx5LXdlYW5lZCBwaWdzPC9rZXl3b3JkPjxrZXl3
b3JkPmltcHJvdmVzIGdyb3d0aC1wZXJmb3JtYW5jZTwva2V5d29yZD48a2V5d29yZD5zbWFsbC1p
bnRlc3RpbmFsIG1vcnBob2xvZ3k8L2tleXdvcmQ+PGtleXdvcmQ+ZmVkPC9rZXl3b3JkPjxrZXl3
b3JkPnBoYXJtYWNvbG9naWNhbCBsZXZlbHM8L2tleXdvcmQ+PGtleXdvcmQ+bmF0dXJlLWlkZW50
aWNhbCBjb21wb3VuZHM8L2tleXdvcmQ+PGtleXdvcmQ+ZWdnLXlvbGsgYW50aWJvZGllczwva2V5
d29yZD48a2V5d29yZD5sb3ctcHJvdGVpbiBkaWV0czwva2V5d29yZD48a2V5d29yZD5vcmdhbmlj
LWFjaWRzPC9rZXl3b3JkPjxrZXl3b3JkPkFncmljdWx0dXJlPC9rZXl3b3JkPjxrZXl3b3JkPlZl
dGVyaW5hcnkgU2NpZW5jZXM8L2tleXdvcmQ+PGtleXdvcmQ+Wm9vbG9neTwva2V5d29yZD48L2tl
eXdvcmRzPjxkYXRlcz48eWVhcj4yMDIxPC95ZWFyPjxwdWItZGF0ZXM+PGRhdGU+TWFyPC9kYXRl
PjwvcHViLWRhdGVzPjwvZGF0ZXM+PGlzYm4+MjA3Ni0yNjE1PC9pc2JuPjxhY2Nlc3Npb24tbnVt
PldPUzowMDA2MzMxODQ3MDAwMDE8L2FjY2Vzc2lvbi1udW0+PHdvcmstdHlwZT5SZXZpZXc8L3dv
cmstdHlwZT48dXJscz48cmVsYXRlZC11cmxzPjx1cmw+PHN0eWxlIGZhY2U9InVuZGVybGluZSIg
Zm9udD0iZGVmYXVsdCIgc2l6ZT0iMTAwJSI+Jmx0O0dvIHRvIElTSSZndDs6Ly9XT1M6MDAwNjMz
MTg0NzAwMDAxPC9zdHlsZT48L3VybD48dXJsPmh0dHBzOi8vbWRwaS1yZXMuY29tL2RfYXR0YWNo
bWVudC9hbmltYWxzL2FuaW1hbHMtMTEtMDA2NDIvYXJ0aWNsZV9kZXBsb3kvYW5pbWFscy0xMS0w
MDY0Mi12Mi5wZGY/dmVyc2lvbj0xNjE0ODQwNTQzPC91cmw+PC9yZWxhdGVkLXVybHM+PC91cmxz
PjxjdXN0b203PjY0MjwvY3VzdG9tNz48ZWxlY3Ryb25pYy1yZXNvdXJjZS1udW0+MTAuMzM5MC9h
bmkxMTAzMDY0MjwvZWxlY3Ryb25pYy1yZXNvdXJjZS1udW0+PGxhbmd1YWdlPkVuZ2xpc2g8L2xh
bmd1YWdlPjwvcmVjb3JkPjwvQ2l0ZT48Q2l0ZT48QXV0aG9yPk5ndXllbjwvQXV0aG9yPjxZZWFy
PjIwMjA8L1llYXI+PFJlY051bT42NjA8L1JlY051bT48cmVjb3JkPjxyZWMtbnVtYmVyPjY2MDwv
cmVjLW51bWJlcj48Zm9yZWlnbi1rZXlzPjxrZXkgYXBwPSJFTiIgZGItaWQ9Ijk5c3B4dHhhanhz
YXNiZWZyOTVwZjAwcmZyczAwZXA5dmUyYSIgdGltZXN0YW1wPSIxNjY0NzM2NTgzIj42NjA8L2tl
eT48L2ZvcmVpZ24ta2V5cz48cmVmLXR5cGUgbmFtZT0iSm91cm5hbCBBcnRpY2xlIj4xNzwvcmVm
LXR5cGU+PGNvbnRyaWJ1dG9ycz48YXV0aG9ycz48YXV0aG9yPk5ndXllbiwgRC4gSC48L2F1dGhv
cj48YXV0aG9yPlNlb2ssIFcuIEouPC9hdXRob3I+PGF1dGhvcj5LaW0sIEkuIEguPC9hdXRob3I+
PC9hdXRob3JzPjwvY29udHJpYnV0b3JzPjx0aXRsZXM+PHRpdGxlPk9yZ2FuaWMgYWNpZHMgbWl4
dHVyZSBhcyBhIGRpZXRhcnkgYWRkaXRpdmUgZm9yIHBpZ3PigJRhIHJldmlldzwvdGl0bGU+PHNl
Y29uZGFyeS10aXRsZT5BbmltYWxzPC9zZWNvbmRhcnktdGl0bGU+PHNob3J0LXRpdGxlPk9yZ2Fu
aWMgYWNpZHMgbWl4dHVyZSBhcyBhIGRpZXRhcnkgYWRkaXRpdmUgZm9yIHBpZ3PigJRhIHJldmll
dzwvc2hvcnQtdGl0bGU+PC90aXRsZXM+PHBlcmlvZGljYWw+PGZ1bGwtdGl0bGU+QW5pbWFsczwv
ZnVsbC10aXRsZT48L3BlcmlvZGljYWw+PHZvbHVtZT4xMDwvdm9sdW1lPjxudW1iZXI+NjwvbnVt
YmVyPjxrZXl3b3Jkcz48a2V5d29yZD5HYXN0cm9pbnRlc3RpbmFsIHRyYWN0PC9rZXl3b3JkPjxr
ZXl3b3JkPk1pY3JvYmlhbCBpbnRlcmFjdGlvbnM8L2tleXdvcmQ+PGtleXdvcmQ+T3JnYW5pYyBh
Y2lkczwva2V5d29yZD48a2V5d29yZD5QaWdzPC9rZXl3b3JkPjxrZXl3b3JkPmNhcmJveHlsaWMg
YWNpZDwva2V5d29yZD48a2V5d29yZD5mb29kIGFkZGl0aXZlPC9rZXl3b3JkPjxrZXl3b3JkPmFu
aW1hbCBmb29kPC9rZXl3b3JkPjxrZXl3b3JkPmFudGltaWNyb2JpYWwgYWN0aXZpdHk8L2tleXdv
cmQ+PGtleXdvcmQ+YmFjdGVyaXVtPC9rZXl3b3JkPjxrZXl3b3JkPmNhcmJvbiBmb290cHJpbnQ8
L2tleXdvcmQ+PGtleXdvcmQ+ZGlnZXN0aW9uPC9rZXl3b3JkPjxrZXl3b3JkPmZlY2VzPC9rZXl3
b3JkPjxrZXl3b3JkPmdyb3d0aCByYXRlPC9rZXl3b3JkPjxrZXl3b3JkPmltbXVuZSBzeXN0ZW08
L2tleXdvcmQ+PGtleXdvcmQ+aW5mZWN0aW91cyBhZ2VudDwva2V5d29yZD48a2V5d29yZD5pbnRl
c3RpbmUgZmxvcmE8L2tleXdvcmQ+PGtleXdvcmQ+bWljcm9iaWFsIGludGVyYWN0aW9uPC9rZXl3
b3JkPjxrZXl3b3JkPm5vbmh1bWFuPC9rZXl3b3JkPjxrZXl3b3JkPm51dHJpZW50PC9rZXl3b3Jk
PjxrZXl3b3JkPnBIPC9rZXl3b3JkPjxrZXl3b3JkPnBpZzwva2V5d29yZD48a2V5d29yZD5SZXZp
ZXc8L2tleXdvcmQ+PC9rZXl3b3Jkcz48ZGF0ZXM+PHllYXI+MjAyMDwveWVhcj48L2RhdGVzPjx3
b3JrLXR5cGU+UmV2aWV3PC93b3JrLXR5cGU+PHVybHM+PHJlbGF0ZWQtdXJscz48dXJsPmh0dHBz
Oi8vd3d3LnNjb3B1cy5jb20vaW53YXJkL3JlY29yZC51cmk/ZWlkPTItczIuMC04NTA4NTkwMTYy
MCZhbXA7ZG9pPTEwLjMzOTAlMmZhbmkxMDA2MDk1MiZhbXA7cGFydG5lcklEPTQwJmFtcDttZDU9
Nzg2ZWFmZWJkNDNmZjY1MmU1NTU1YjFiY2M2ZWY3ODlodHRwczovL21kcGktcmVzLmNvbS9kX2F0
dGFjaG1lbnQvYW5pbWFscy9hbmltYWxzLTEwLTAwOTUyL2FydGljbGVfZGVwbG95L2FuaW1hbHMt
MTAtMDA5NTIucGRmP3ZlcnNpb249MTU5MDgzNjMwNjwvdXJsPjwvcmVsYXRlZC11cmxzPjwvdXJs
cz48Y3VzdG9tNz45NTI8L2N1c3RvbTc+PGVsZWN0cm9uaWMtcmVzb3VyY2UtbnVtPjEwLjMzOTAv
YW5pMTAwNjA5NTI8L2VsZWN0cm9uaWMtcmVzb3VyY2UtbnVtPjxyZW1vdGUtZGF0YWJhc2UtbmFt
ZT5TY29wdXM8L3JlbW90ZS1kYXRhYmFzZS1uYW1lPjxsYW5ndWFnZT5FbmdsaXNoPC9sYW5ndWFn
ZT48L3JlY29yZD48L0NpdGU+PC9FbmROb3RlPn==
</w:fldData>
        </w:fldChar>
      </w:r>
      <w:r w:rsidR="0026586A">
        <w:instrText xml:space="preserve"> ADDIN EN.CITE.DATA </w:instrText>
      </w:r>
      <w:r w:rsidR="0026586A">
        <w:fldChar w:fldCharType="end"/>
      </w:r>
      <w:r w:rsidR="000A6D67">
        <w:fldChar w:fldCharType="separate"/>
      </w:r>
      <w:r w:rsidR="00FD4A26">
        <w:rPr>
          <w:noProof/>
        </w:rPr>
        <w:t>(</w:t>
      </w:r>
      <w:hyperlink w:anchor="_ENREF_101" w:tooltip="Nguyen, 2020 #660" w:history="1">
        <w:r w:rsidR="005F0597">
          <w:rPr>
            <w:noProof/>
          </w:rPr>
          <w:t>Nguyen et al., 2020</w:t>
        </w:r>
      </w:hyperlink>
      <w:r w:rsidR="00FD4A26">
        <w:rPr>
          <w:noProof/>
        </w:rPr>
        <w:t xml:space="preserve">; </w:t>
      </w:r>
      <w:hyperlink w:anchor="_ENREF_18" w:tooltip="Bonetti, 2021 #103" w:history="1">
        <w:r w:rsidR="005F0597">
          <w:rPr>
            <w:noProof/>
          </w:rPr>
          <w:t>Bonetti et al., 2021</w:t>
        </w:r>
      </w:hyperlink>
      <w:r w:rsidR="00FD4A26">
        <w:rPr>
          <w:noProof/>
        </w:rPr>
        <w:t>)</w:t>
      </w:r>
      <w:r w:rsidR="000A6D67">
        <w:fldChar w:fldCharType="end"/>
      </w:r>
      <w:r>
        <w:t xml:space="preserve">. Dietary supplementation of diets with lactic acid and citric acid prevents </w:t>
      </w:r>
      <w:r w:rsidR="00731EDD">
        <w:t>PWD</w:t>
      </w:r>
      <w:r>
        <w:t xml:space="preserve"> in pigs </w:t>
      </w:r>
      <w:r w:rsidR="000A6D67">
        <w:fldChar w:fldCharType="begin">
          <w:fldData xml:space="preserve">PEVuZE5vdGU+PENpdGU+PEF1dGhvcj5TdW48L0F1dGhvcj48WWVhcj4yMDE3PC9ZZWFyPjxSZWNO
dW0+NjI5PC9SZWNOdW0+PERpc3BsYXlUZXh0PihTdW4gJmFtcDsgS2ltLCAyMDE3KTwvRGlzcGxh
eVRleHQ+PHJlY29yZD48cmVjLW51bWJlcj42Mjk8L3JlYy1udW1iZXI+PGZvcmVpZ24ta2V5cz48
a2V5IGFwcD0iRU4iIGRiLWlkPSI5OXNweHR4YWp4c2FzYmVmcjk1cGYwMHJmcnMwMGVwOXZlMmEi
IHRpbWVzdGFtcD0iMTY2NDczNjU4MiI+NjI5PC9rZXk+PC9mb3JlaWduLWtleXM+PHJlZi10eXBl
IG5hbWU9IkpvdXJuYWwgQXJ0aWNsZSI+MTc8L3JlZi10eXBlPjxjb250cmlidXRvcnM+PGF1dGhv
cnM+PGF1dGhvcj5TdW4sIFkuPC9hdXRob3I+PGF1dGhvcj5LaW0sIFMuIFcuPC9hdXRob3I+PC9h
dXRob3JzPjwvY29udHJpYnV0b3JzPjxhdXRoLWFkZHJlc3M+RGVwYXJ0bWVudCBvZiBBbmltYWwg
U2NpZW5jZSwgTm9ydGggQ2Fyb2xpbmEgU3RhdGUgVW5pdmVyc2l0eSwgUmFsZWlnaCwgTkMgMjc2
OTUsIFVTQS4gQ29sbGVnZSBvZiBBbmltYWwgU2NpZW5jZSBhbmQgVGVjaG5vbG9neSwgU291dGh3
ZXN0IFVuaXZlcnNpdHksIENob25ncWluZyA0MDA3MTUsIENoaW5hLjwvYXV0aC1hZGRyZXNzPjx0
aXRsZXM+PHRpdGxlPkludGVzdGluYWwgY2hhbGxlbmdlIHdpdGggZW50ZXJvdG94aWdlbmljIEVz
Y2hlcmljaGlhIGNvbGkgaW4gcGlncywgYW5kIG51dHJpdGlvbmFsIGludGVydmVudGlvbiB0byBw
cmV2ZW50IHBvc3R3ZWFuaW5nIGRpYXJyaGVhPC90aXRsZT48c2Vjb25kYXJ5LXRpdGxlPkFuaW0g
TnV0cjwvc2Vjb25kYXJ5LXRpdGxlPjxhbHQtdGl0bGU+QW5pbWFsIG51dHJpdGlvbiAoWmhvbmdn
dW8geHUgbXUgc2hvdSB5aSB4dWUgaHVpKTwvYWx0LXRpdGxlPjxzaG9ydC10aXRsZT5JbnRlc3Rp
bmFsIGNoYWxsZW5nZSB3aXRoIGVudGVyb3RveGlnZW5pYyBFc2NoZXJpY2hpYSBjb2xpIGluIHBp
Z3MsIGFuZCBudXRyaXRpb25hbCBpbnRlcnZlbnRpb24gdG8gcHJldmVudCBwb3N0d2VhbmluZyBk
aWFycmhlYTwvc2hvcnQtdGl0bGU+PC90aXRsZXM+PHBlcmlvZGljYWw+PGZ1bGwtdGl0bGU+QW5p
bSBOdXRyPC9mdWxsLXRpdGxlPjxhYmJyLTE+QW5pbWFsIG51dHJpdGlvbiAoWmhvbmdndW8geHUg
bXUgc2hvdSB5aSB4dWUgaHVpKTwvYWJici0xPjwvcGVyaW9kaWNhbD48YWx0LXBlcmlvZGljYWw+
PGZ1bGwtdGl0bGU+QW5pbSBOdXRyPC9mdWxsLXRpdGxlPjxhYmJyLTE+QW5pbWFsIG51dHJpdGlv
biAoWmhvbmdndW8geHUgbXUgc2hvdSB5aSB4dWUgaHVpKTwvYWJici0xPjwvYWx0LXBlcmlvZGlj
YWw+PHBhZ2VzPjMyMi0zMzA8L3BhZ2VzPjx2b2x1bWU+Mzwvdm9sdW1lPjxudW1iZXI+NDwvbnVt
YmVyPjxlZGl0aW9uPjIwMTgvMDUvMTc8L2VkaXRpb24+PGtleXdvcmRzPjxrZXl3b3JkPkVudGVy
b3RveGlnZW5pYyBFc2NoZXJpY2hpYSBjb2xpPC9rZXl3b3JkPjxrZXl3b3JkPkZlZWQgYWRkaXRp
dmVzPC9rZXl3b3JkPjxrZXl3b3JkPkltbXVub3Byb3B5bGF4aXM8L2tleXdvcmQ+PGtleXdvcmQ+
TnV0cml0aW9uYWwgaW50ZXJ2ZW50aW9uPC9rZXl3b3JkPjxrZXl3b3JkPlBpZ3M8L2tleXdvcmQ+
PGtleXdvcmQ+UG9zdHdlYW5pbmcgZGlhcnJoZWE8L2tleXdvcmQ+PC9rZXl3b3Jkcz48ZGF0ZXM+
PHllYXI+MjAxNzwveWVhcj48cHViLWRhdGVzPjxkYXRlPkRlYzwvZGF0ZT48L3B1Yi1kYXRlcz48
L2RhdGVzPjxpc2JuPjI0MDUtNjU0NSAoUHJpbnQpIDI0MDUtNjM4MzwvaXNibj48YWNjZXNzaW9u
LW51bT4yOTc2NzEzMzwvYWNjZXNzaW9uLW51bT48dXJscz48cmVsYXRlZC11cmxzPjx1cmw+aHR0
cHM6Ly93d3cubmNiaS5ubG0ubmloLmdvdi9wbWMvYXJ0aWNsZXMvUE1DNTk0MTI2Ny9wZGYvbWFp
bi5wZGY8L3VybD48L3JlbGF0ZWQtdXJscz48L3VybHM+PGN1c3RvbTI+UE1DNTk0MTI2NzwvY3Vz
dG9tMj48ZWxlY3Ryb25pYy1yZXNvdXJjZS1udW0+MTAuMTAxNi9qLmFuaW51LjIwMTcuMTAuMDAx
PC9lbGVjdHJvbmljLXJlc291cmNlLW51bT48cmVtb3RlLWRhdGFiYXNlLXByb3ZpZGVyPk5sbTwv
cmVtb3RlLWRhdGFiYXNlLXByb3ZpZGVyPjxsYW5ndWFnZT5lbmc8L2xhbmd1YWdlPjwvcmVjb3Jk
PjwvQ2l0ZT48L0VuZE5vdGU+AG==
</w:fldData>
        </w:fldChar>
      </w:r>
      <w:r w:rsidR="0026586A">
        <w:instrText xml:space="preserve"> ADDIN EN.CITE </w:instrText>
      </w:r>
      <w:r w:rsidR="0026586A">
        <w:fldChar w:fldCharType="begin">
          <w:fldData xml:space="preserve">PEVuZE5vdGU+PENpdGU+PEF1dGhvcj5TdW48L0F1dGhvcj48WWVhcj4yMDE3PC9ZZWFyPjxSZWNO
dW0+NjI5PC9SZWNOdW0+PERpc3BsYXlUZXh0PihTdW4gJmFtcDsgS2ltLCAyMDE3KTwvRGlzcGxh
eVRleHQ+PHJlY29yZD48cmVjLW51bWJlcj42Mjk8L3JlYy1udW1iZXI+PGZvcmVpZ24ta2V5cz48
a2V5IGFwcD0iRU4iIGRiLWlkPSI5OXNweHR4YWp4c2FzYmVmcjk1cGYwMHJmcnMwMGVwOXZlMmEi
IHRpbWVzdGFtcD0iMTY2NDczNjU4MiI+NjI5PC9rZXk+PC9mb3JlaWduLWtleXM+PHJlZi10eXBl
IG5hbWU9IkpvdXJuYWwgQXJ0aWNsZSI+MTc8L3JlZi10eXBlPjxjb250cmlidXRvcnM+PGF1dGhv
cnM+PGF1dGhvcj5TdW4sIFkuPC9hdXRob3I+PGF1dGhvcj5LaW0sIFMuIFcuPC9hdXRob3I+PC9h
dXRob3JzPjwvY29udHJpYnV0b3JzPjxhdXRoLWFkZHJlc3M+RGVwYXJ0bWVudCBvZiBBbmltYWwg
U2NpZW5jZSwgTm9ydGggQ2Fyb2xpbmEgU3RhdGUgVW5pdmVyc2l0eSwgUmFsZWlnaCwgTkMgMjc2
OTUsIFVTQS4gQ29sbGVnZSBvZiBBbmltYWwgU2NpZW5jZSBhbmQgVGVjaG5vbG9neSwgU291dGh3
ZXN0IFVuaXZlcnNpdHksIENob25ncWluZyA0MDA3MTUsIENoaW5hLjwvYXV0aC1hZGRyZXNzPjx0
aXRsZXM+PHRpdGxlPkludGVzdGluYWwgY2hhbGxlbmdlIHdpdGggZW50ZXJvdG94aWdlbmljIEVz
Y2hlcmljaGlhIGNvbGkgaW4gcGlncywgYW5kIG51dHJpdGlvbmFsIGludGVydmVudGlvbiB0byBw
cmV2ZW50IHBvc3R3ZWFuaW5nIGRpYXJyaGVhPC90aXRsZT48c2Vjb25kYXJ5LXRpdGxlPkFuaW0g
TnV0cjwvc2Vjb25kYXJ5LXRpdGxlPjxhbHQtdGl0bGU+QW5pbWFsIG51dHJpdGlvbiAoWmhvbmdn
dW8geHUgbXUgc2hvdSB5aSB4dWUgaHVpKTwvYWx0LXRpdGxlPjxzaG9ydC10aXRsZT5JbnRlc3Rp
bmFsIGNoYWxsZW5nZSB3aXRoIGVudGVyb3RveGlnZW5pYyBFc2NoZXJpY2hpYSBjb2xpIGluIHBp
Z3MsIGFuZCBudXRyaXRpb25hbCBpbnRlcnZlbnRpb24gdG8gcHJldmVudCBwb3N0d2VhbmluZyBk
aWFycmhlYTwvc2hvcnQtdGl0bGU+PC90aXRsZXM+PHBlcmlvZGljYWw+PGZ1bGwtdGl0bGU+QW5p
bSBOdXRyPC9mdWxsLXRpdGxlPjxhYmJyLTE+QW5pbWFsIG51dHJpdGlvbiAoWmhvbmdndW8geHUg
bXUgc2hvdSB5aSB4dWUgaHVpKTwvYWJici0xPjwvcGVyaW9kaWNhbD48YWx0LXBlcmlvZGljYWw+
PGZ1bGwtdGl0bGU+QW5pbSBOdXRyPC9mdWxsLXRpdGxlPjxhYmJyLTE+QW5pbWFsIG51dHJpdGlv
biAoWmhvbmdndW8geHUgbXUgc2hvdSB5aSB4dWUgaHVpKTwvYWJici0xPjwvYWx0LXBlcmlvZGlj
YWw+PHBhZ2VzPjMyMi0zMzA8L3BhZ2VzPjx2b2x1bWU+Mzwvdm9sdW1lPjxudW1iZXI+NDwvbnVt
YmVyPjxlZGl0aW9uPjIwMTgvMDUvMTc8L2VkaXRpb24+PGtleXdvcmRzPjxrZXl3b3JkPkVudGVy
b3RveGlnZW5pYyBFc2NoZXJpY2hpYSBjb2xpPC9rZXl3b3JkPjxrZXl3b3JkPkZlZWQgYWRkaXRp
dmVzPC9rZXl3b3JkPjxrZXl3b3JkPkltbXVub3Byb3B5bGF4aXM8L2tleXdvcmQ+PGtleXdvcmQ+
TnV0cml0aW9uYWwgaW50ZXJ2ZW50aW9uPC9rZXl3b3JkPjxrZXl3b3JkPlBpZ3M8L2tleXdvcmQ+
PGtleXdvcmQ+UG9zdHdlYW5pbmcgZGlhcnJoZWE8L2tleXdvcmQ+PC9rZXl3b3Jkcz48ZGF0ZXM+
PHllYXI+MjAxNzwveWVhcj48cHViLWRhdGVzPjxkYXRlPkRlYzwvZGF0ZT48L3B1Yi1kYXRlcz48
L2RhdGVzPjxpc2JuPjI0MDUtNjU0NSAoUHJpbnQpIDI0MDUtNjM4MzwvaXNibj48YWNjZXNzaW9u
LW51bT4yOTc2NzEzMzwvYWNjZXNzaW9uLW51bT48dXJscz48cmVsYXRlZC11cmxzPjx1cmw+aHR0
cHM6Ly93d3cubmNiaS5ubG0ubmloLmdvdi9wbWMvYXJ0aWNsZXMvUE1DNTk0MTI2Ny9wZGYvbWFp
bi5wZGY8L3VybD48L3JlbGF0ZWQtdXJscz48L3VybHM+PGN1c3RvbTI+UE1DNTk0MTI2NzwvY3Vz
dG9tMj48ZWxlY3Ryb25pYy1yZXNvdXJjZS1udW0+MTAuMTAxNi9qLmFuaW51LjIwMTcuMTAuMDAx
PC9lbGVjdHJvbmljLXJlc291cmNlLW51bT48cmVtb3RlLWRhdGFiYXNlLXByb3ZpZGVyPk5sbTwv
cmVtb3RlLWRhdGFiYXNlLXByb3ZpZGVyPjxsYW5ndWFnZT5lbmc8L2xhbmd1YWdlPjwvcmVjb3Jk
PjwvQ2l0ZT48L0VuZE5vdGU+AG==
</w:fldData>
        </w:fldChar>
      </w:r>
      <w:r w:rsidR="0026586A">
        <w:instrText xml:space="preserve"> ADDIN EN.CITE.DATA </w:instrText>
      </w:r>
      <w:r w:rsidR="0026586A">
        <w:fldChar w:fldCharType="end"/>
      </w:r>
      <w:r w:rsidR="000A6D67">
        <w:fldChar w:fldCharType="separate"/>
      </w:r>
      <w:r w:rsidR="000A6D67">
        <w:rPr>
          <w:noProof/>
        </w:rPr>
        <w:t>(</w:t>
      </w:r>
      <w:hyperlink w:anchor="_ENREF_133" w:tooltip="Sun, 2017 #629" w:history="1">
        <w:r w:rsidR="005F0597">
          <w:rPr>
            <w:noProof/>
          </w:rPr>
          <w:t>Sun &amp; Kim, 2017</w:t>
        </w:r>
      </w:hyperlink>
      <w:r w:rsidR="000A6D67">
        <w:rPr>
          <w:noProof/>
        </w:rPr>
        <w:t>)</w:t>
      </w:r>
      <w:r w:rsidR="000A6D67">
        <w:fldChar w:fldCharType="end"/>
      </w:r>
      <w:r>
        <w:t>.</w:t>
      </w:r>
    </w:p>
    <w:p w14:paraId="2BCA8C2C" w14:textId="76585945" w:rsidR="0072038D" w:rsidRDefault="0072038D" w:rsidP="00B4537B">
      <w:pPr>
        <w:spacing w:line="276" w:lineRule="auto"/>
      </w:pPr>
      <w:r>
        <w:t xml:space="preserve">In addition to bactericidal and bacteriostatic abilities, gastric acidification also </w:t>
      </w:r>
      <w:r w:rsidR="001E029C">
        <w:t xml:space="preserve">helps </w:t>
      </w:r>
      <w:r w:rsidR="004429F3">
        <w:t>digest</w:t>
      </w:r>
      <w:r>
        <w:t xml:space="preserve"> nutrient</w:t>
      </w:r>
      <w:r w:rsidR="59C455D8">
        <w:t>s</w:t>
      </w:r>
      <w:r>
        <w:t xml:space="preserve"> such as dietary proteins and ensure</w:t>
      </w:r>
      <w:r w:rsidR="3727E6E0">
        <w:t>s</w:t>
      </w:r>
      <w:r>
        <w:t xml:space="preserve"> </w:t>
      </w:r>
      <w:r w:rsidRPr="00F42F48">
        <w:t>feed efficiency</w:t>
      </w:r>
      <w:r>
        <w:t>,</w:t>
      </w:r>
      <w:r w:rsidRPr="00F42F48">
        <w:t xml:space="preserve"> </w:t>
      </w:r>
      <w:r>
        <w:t xml:space="preserve">better </w:t>
      </w:r>
      <w:r w:rsidRPr="00F42F48">
        <w:t>growth performance</w:t>
      </w:r>
      <w:r w:rsidRPr="00224873">
        <w:t xml:space="preserve"> </w:t>
      </w:r>
      <w:r>
        <w:t xml:space="preserve">and overall </w:t>
      </w:r>
      <w:r w:rsidRPr="00F42F48">
        <w:t xml:space="preserve">gut health </w:t>
      </w:r>
      <w:r>
        <w:t xml:space="preserve">of weaning piglets </w:t>
      </w:r>
      <w:r w:rsidR="000A6D67">
        <w:fldChar w:fldCharType="begin">
          <w:fldData xml:space="preserve">PEVuZE5vdGU+PENpdGU+PEF1dGhvcj5SaG91bWE8L0F1dGhvcj48WWVhcj4yMDE3PC9ZZWFyPjxS
ZWNOdW0+NjI3PC9SZWNOdW0+PERpc3BsYXlUZXh0PihSaG91bWEgZXQgYWwuLCAyMDE3OyBTdW4g
JmFtcDsgS2ltLCAyMDE3KTwvRGlzcGxheVRleHQ+PHJlY29yZD48cmVjLW51bWJlcj42Mjc8L3Jl
Yy1udW1iZXI+PGZvcmVpZ24ta2V5cz48a2V5IGFwcD0iRU4iIGRiLWlkPSI5OXNweHR4YWp4c2Fz
YmVmcjk1cGYwMHJmcnMwMGVwOXZlMmEiIHRpbWVzdGFtcD0iMTY2NDczNjU4MiI+NjI3PC9rZXk+
PC9mb3JlaWduLWtleXM+PHJlZi10eXBlIG5hbWU9IkpvdXJuYWwgQXJ0aWNsZSI+MTc8L3JlZi10
eXBlPjxjb250cmlidXRvcnM+PGF1dGhvcnM+PGF1dGhvcj5SaG91bWEsIE0uPC9hdXRob3I+PGF1
dGhvcj5GYWlyYnJvdGhlciwgSi4gTS48L2F1dGhvcj48YXV0aG9yPkJlYXVkcnksIEYuPC9hdXRo
b3I+PGF1dGhvcj5MZXRlbGxpZXIsIEEuPC9hdXRob3I+PC9hdXRob3JzPjwvY29udHJpYnV0b3Jz
Pjx0aXRsZXM+PHRpdGxlPlBvc3Qgd2VhbmluZyBkaWFycmhlYSBpbiBwaWdzOiBSaXNrIGZhY3Rv
cnMgYW5kIG5vbi1jb2xpc3Rpbi1iYXNlZCBjb250cm9sIHN0cmF0ZWdpZXM8L3RpdGxlPjxzZWNv
bmRhcnktdGl0bGU+QWN0YSBWZXRlcmluYXJpYSBTY2FuZGluYXZpY2E8L3NlY29uZGFyeS10aXRs
ZT48c2hvcnQtdGl0bGU+UG9zdCB3ZWFuaW5nIGRpYXJyaGVhIGluIHBpZ3M6IFJpc2sgZmFjdG9y
cyBhbmQgbm9uLWNvbGlzdGluLWJhc2VkIGNvbnRyb2wgc3RyYXRlZ2llczwvc2hvcnQtdGl0bGU+
PC90aXRsZXM+PHBlcmlvZGljYWw+PGZ1bGwtdGl0bGU+QWN0YSBWZXRlcmluYXJpYSBTY2FuZGlu
YXZpY2E8L2Z1bGwtdGl0bGU+PC9wZXJpb2RpY2FsPjx2b2x1bWU+NTk8L3ZvbHVtZT48bnVtYmVy
PjE8L251bWJlcj48a2V5d29yZHM+PGtleXdvcmQ+QWx0ZXJuYXRpdmVzPC9rZXl3b3JkPjxrZXl3
b3JkPkNvbGlzdGluPC9rZXl3b3JkPjxrZXl3b3JkPkUuIGNvbGk8L2tleXdvcmQ+PGtleXdvcmQ+
UGlnczwva2V5d29yZD48a2V5d29yZD5Qb3N0LXdlYW5pbmcgZGlhcnJoZWE8L2tleXdvcmQ+PGtl
eXdvcmQ+UmVzaXN0YW5jZTwva2V5d29yZD48a2V5d29yZD5hbnRpaW5mZWN0aXZlIGFnZW50PC9r
ZXl3b3JkPjxrZXl3b3JkPmFuaW1hbDwva2V5d29yZD48a2V5d29yZD5kaWFycmhlYTwva2V5d29y
ZD48a2V5d29yZD5taWNyb2Jpb2xvZ3k8L2tleXdvcmQ+PGtleXdvcmQ+cGlnPC9rZXl3b3JkPjxr
ZXl3b3JkPlN3aW5lIERpc2Vhc2VzPC9rZXl3b3JkPjxrZXl3b3JkPnZldGVyaW5hcnk8L2tleXdv
cmQ+PGtleXdvcmQ+d2VhbmluZzwva2V5d29yZD48a2V5d29yZD5BbmltYWxzPC9rZXl3b3JkPjxr
ZXl3b3JkPkFudGktQmFjdGVyaWFsIEFnZW50czwva2V5d29yZD48a2V5d29yZD5Td2luZTwva2V5
d29yZD48L2tleXdvcmRzPjxkYXRlcz48eWVhcj4yMDE3PC95ZWFyPjwvZGF0ZXM+PHdvcmstdHlw
ZT5SZXZpZXc8L3dvcmstdHlwZT48dXJscz48cmVsYXRlZC11cmxzPjx1cmw+aHR0cHM6Ly93d3cu
c2NvcHVzLmNvbS9pbndhcmQvcmVjb3JkLnVyaT9laWQ9Mi1zMi4wLTg1MDE5MzY3NTY2JmFtcDtk
b2k9MTAuMTE4NiUyZnMxMzAyOC0wMTctMDI5OS03JmFtcDtwYXJ0bmVySUQ9NDAmYW1wO21kNT0y
ODZkYjAxMTgzNTJlNTBjYmZhYTg1ODBlZDhlYWQ4NWh0dHBzOi8vYWN0YXZldHNjYW5kLmJpb21l
ZGNlbnRyYWwuY29tL3RyYWNrL3BkZi8xMC4xMTg2L3MxMzAyOC0wMTctMDI5OS03LnBkZjwvdXJs
PjwvcmVsYXRlZC11cmxzPjwvdXJscz48Y3VzdG9tNz4zMTwvY3VzdG9tNz48ZWxlY3Ryb25pYy1y
ZXNvdXJjZS1udW0+MTAuMTE4Ni9zMTMwMjgtMDE3LTAyOTktNzwvZWxlY3Ryb25pYy1yZXNvdXJj
ZS1udW0+PHJlbW90ZS1kYXRhYmFzZS1uYW1lPlNjb3B1czwvcmVtb3RlLWRhdGFiYXNlLW5hbWU+
PGxhbmd1YWdlPkVuZ2xpc2g8L2xhbmd1YWdlPjwvcmVjb3JkPjwvQ2l0ZT48Q2l0ZT48QXV0aG9y
PlN1bjwvQXV0aG9yPjxZZWFyPjIwMTc8L1llYXI+PFJlY051bT42Mjk8L1JlY051bT48cmVjb3Jk
PjxyZWMtbnVtYmVyPjYyOTwvcmVjLW51bWJlcj48Zm9yZWlnbi1rZXlzPjxrZXkgYXBwPSJFTiIg
ZGItaWQ9Ijk5c3B4dHhhanhzYXNiZWZyOTVwZjAwcmZyczAwZXA5dmUyYSIgdGltZXN0YW1wPSIx
NjY0NzM2NTgyIj42Mjk8L2tleT48L2ZvcmVpZ24ta2V5cz48cmVmLXR5cGUgbmFtZT0iSm91cm5h
bCBBcnRpY2xlIj4xNzwvcmVmLXR5cGU+PGNvbnRyaWJ1dG9ycz48YXV0aG9ycz48YXV0aG9yPlN1
biwgWS48L2F1dGhvcj48YXV0aG9yPktpbSwgUy4gVy48L2F1dGhvcj48L2F1dGhvcnM+PC9jb250
cmlidXRvcnM+PGF1dGgtYWRkcmVzcz5EZXBhcnRtZW50IG9mIEFuaW1hbCBTY2llbmNlLCBOb3J0
aCBDYXJvbGluYSBTdGF0ZSBVbml2ZXJzaXR5LCBSYWxlaWdoLCBOQyAyNzY5NSwgVVNBLiBDb2xs
ZWdlIG9mIEFuaW1hbCBTY2llbmNlIGFuZCBUZWNobm9sb2d5LCBTb3V0aHdlc3QgVW5pdmVyc2l0
eSwgQ2hvbmdxaW5nIDQwMDcxNSwgQ2hpbmEuPC9hdXRoLWFkZHJlc3M+PHRpdGxlcz48dGl0bGU+
SW50ZXN0aW5hbCBjaGFsbGVuZ2Ugd2l0aCBlbnRlcm90b3hpZ2VuaWMgRXNjaGVyaWNoaWEgY29s
aSBpbiBwaWdzLCBhbmQgbnV0cml0aW9uYWwgaW50ZXJ2ZW50aW9uIHRvIHByZXZlbnQgcG9zdHdl
YW5pbmcgZGlhcnJoZWE8L3RpdGxlPjxzZWNvbmRhcnktdGl0bGU+QW5pbSBOdXRyPC9zZWNvbmRh
cnktdGl0bGU+PGFsdC10aXRsZT5BbmltYWwgbnV0cml0aW9uIChaaG9uZ2d1byB4dSBtdSBzaG91
IHlpIHh1ZSBodWkpPC9hbHQtdGl0bGU+PHNob3J0LXRpdGxlPkludGVzdGluYWwgY2hhbGxlbmdl
IHdpdGggZW50ZXJvdG94aWdlbmljIEVzY2hlcmljaGlhIGNvbGkgaW4gcGlncywgYW5kIG51dHJp
dGlvbmFsIGludGVydmVudGlvbiB0byBwcmV2ZW50IHBvc3R3ZWFuaW5nIGRpYXJyaGVhPC9zaG9y
dC10aXRsZT48L3RpdGxlcz48cGVyaW9kaWNhbD48ZnVsbC10aXRsZT5BbmltIE51dHI8L2Z1bGwt
dGl0bGU+PGFiYnItMT5BbmltYWwgbnV0cml0aW9uIChaaG9uZ2d1byB4dSBtdSBzaG91IHlpIHh1
ZSBodWkpPC9hYmJyLTE+PC9wZXJpb2RpY2FsPjxhbHQtcGVyaW9kaWNhbD48ZnVsbC10aXRsZT5B
bmltIE51dHI8L2Z1bGwtdGl0bGU+PGFiYnItMT5BbmltYWwgbnV0cml0aW9uIChaaG9uZ2d1byB4
dSBtdSBzaG91IHlpIHh1ZSBodWkpPC9hYmJyLTE+PC9hbHQtcGVyaW9kaWNhbD48cGFnZXM+MzIy
LTMzMDwvcGFnZXM+PHZvbHVtZT4zPC92b2x1bWU+PG51bWJlcj40PC9udW1iZXI+PGVkaXRpb24+
MjAxOC8wNS8xNzwvZWRpdGlvbj48a2V5d29yZHM+PGtleXdvcmQ+RW50ZXJvdG94aWdlbmljIEVz
Y2hlcmljaGlhIGNvbGk8L2tleXdvcmQ+PGtleXdvcmQ+RmVlZCBhZGRpdGl2ZXM8L2tleXdvcmQ+
PGtleXdvcmQ+SW1tdW5vcHJvcHlsYXhpczwva2V5d29yZD48a2V5d29yZD5OdXRyaXRpb25hbCBp
bnRlcnZlbnRpb248L2tleXdvcmQ+PGtleXdvcmQ+UGlnczwva2V5d29yZD48a2V5d29yZD5Qb3N0
d2VhbmluZyBkaWFycmhlYTwva2V5d29yZD48L2tleXdvcmRzPjxkYXRlcz48eWVhcj4yMDE3PC95
ZWFyPjxwdWItZGF0ZXM+PGRhdGU+RGVjPC9kYXRlPjwvcHViLWRhdGVzPjwvZGF0ZXM+PGlzYm4+
MjQwNS02NTQ1IChQcmludCkgMjQwNS02MzgzPC9pc2JuPjxhY2Nlc3Npb24tbnVtPjI5NzY3MTMz
PC9hY2Nlc3Npb24tbnVtPjx1cmxzPjxyZWxhdGVkLXVybHM+PHVybD5odHRwczovL3d3dy5uY2Jp
Lm5sbS5uaWguZ292L3BtYy9hcnRpY2xlcy9QTUM1OTQxMjY3L3BkZi9tYWluLnBkZjwvdXJsPjwv
cmVsYXRlZC11cmxzPjwvdXJscz48Y3VzdG9tMj5QTUM1OTQxMjY3PC9jdXN0b20yPjxlbGVjdHJv
bmljLXJlc291cmNlLW51bT4xMC4xMDE2L2ouYW5pbnUuMjAxNy4xMC4wMDE8L2VsZWN0cm9uaWMt
cmVzb3VyY2UtbnVtPjxyZW1vdGUtZGF0YWJhc2UtcHJvdmlkZXI+TmxtPC9yZW1vdGUtZGF0YWJh
c2UtcHJvdmlkZXI+PGxhbmd1YWdlPmVuZzwvbGFuZ3VhZ2U+PC9yZWNvcmQ+PC9DaXRlPjwvRW5k
Tm90ZT5=
</w:fldData>
        </w:fldChar>
      </w:r>
      <w:r w:rsidR="0026586A">
        <w:instrText xml:space="preserve"> ADDIN EN.CITE </w:instrText>
      </w:r>
      <w:r w:rsidR="0026586A">
        <w:fldChar w:fldCharType="begin">
          <w:fldData xml:space="preserve">PEVuZE5vdGU+PENpdGU+PEF1dGhvcj5SaG91bWE8L0F1dGhvcj48WWVhcj4yMDE3PC9ZZWFyPjxS
ZWNOdW0+NjI3PC9SZWNOdW0+PERpc3BsYXlUZXh0PihSaG91bWEgZXQgYWwuLCAyMDE3OyBTdW4g
JmFtcDsgS2ltLCAyMDE3KTwvRGlzcGxheVRleHQ+PHJlY29yZD48cmVjLW51bWJlcj42Mjc8L3Jl
Yy1udW1iZXI+PGZvcmVpZ24ta2V5cz48a2V5IGFwcD0iRU4iIGRiLWlkPSI5OXNweHR4YWp4c2Fz
YmVmcjk1cGYwMHJmcnMwMGVwOXZlMmEiIHRpbWVzdGFtcD0iMTY2NDczNjU4MiI+NjI3PC9rZXk+
PC9mb3JlaWduLWtleXM+PHJlZi10eXBlIG5hbWU9IkpvdXJuYWwgQXJ0aWNsZSI+MTc8L3JlZi10
eXBlPjxjb250cmlidXRvcnM+PGF1dGhvcnM+PGF1dGhvcj5SaG91bWEsIE0uPC9hdXRob3I+PGF1
dGhvcj5GYWlyYnJvdGhlciwgSi4gTS48L2F1dGhvcj48YXV0aG9yPkJlYXVkcnksIEYuPC9hdXRo
b3I+PGF1dGhvcj5MZXRlbGxpZXIsIEEuPC9hdXRob3I+PC9hdXRob3JzPjwvY29udHJpYnV0b3Jz
Pjx0aXRsZXM+PHRpdGxlPlBvc3Qgd2VhbmluZyBkaWFycmhlYSBpbiBwaWdzOiBSaXNrIGZhY3Rv
cnMgYW5kIG5vbi1jb2xpc3Rpbi1iYXNlZCBjb250cm9sIHN0cmF0ZWdpZXM8L3RpdGxlPjxzZWNv
bmRhcnktdGl0bGU+QWN0YSBWZXRlcmluYXJpYSBTY2FuZGluYXZpY2E8L3NlY29uZGFyeS10aXRs
ZT48c2hvcnQtdGl0bGU+UG9zdCB3ZWFuaW5nIGRpYXJyaGVhIGluIHBpZ3M6IFJpc2sgZmFjdG9y
cyBhbmQgbm9uLWNvbGlzdGluLWJhc2VkIGNvbnRyb2wgc3RyYXRlZ2llczwvc2hvcnQtdGl0bGU+
PC90aXRsZXM+PHBlcmlvZGljYWw+PGZ1bGwtdGl0bGU+QWN0YSBWZXRlcmluYXJpYSBTY2FuZGlu
YXZpY2E8L2Z1bGwtdGl0bGU+PC9wZXJpb2RpY2FsPjx2b2x1bWU+NTk8L3ZvbHVtZT48bnVtYmVy
PjE8L251bWJlcj48a2V5d29yZHM+PGtleXdvcmQ+QWx0ZXJuYXRpdmVzPC9rZXl3b3JkPjxrZXl3
b3JkPkNvbGlzdGluPC9rZXl3b3JkPjxrZXl3b3JkPkUuIGNvbGk8L2tleXdvcmQ+PGtleXdvcmQ+
UGlnczwva2V5d29yZD48a2V5d29yZD5Qb3N0LXdlYW5pbmcgZGlhcnJoZWE8L2tleXdvcmQ+PGtl
eXdvcmQ+UmVzaXN0YW5jZTwva2V5d29yZD48a2V5d29yZD5hbnRpaW5mZWN0aXZlIGFnZW50PC9r
ZXl3b3JkPjxrZXl3b3JkPmFuaW1hbDwva2V5d29yZD48a2V5d29yZD5kaWFycmhlYTwva2V5d29y
ZD48a2V5d29yZD5taWNyb2Jpb2xvZ3k8L2tleXdvcmQ+PGtleXdvcmQ+cGlnPC9rZXl3b3JkPjxr
ZXl3b3JkPlN3aW5lIERpc2Vhc2VzPC9rZXl3b3JkPjxrZXl3b3JkPnZldGVyaW5hcnk8L2tleXdv
cmQ+PGtleXdvcmQ+d2VhbmluZzwva2V5d29yZD48a2V5d29yZD5BbmltYWxzPC9rZXl3b3JkPjxr
ZXl3b3JkPkFudGktQmFjdGVyaWFsIEFnZW50czwva2V5d29yZD48a2V5d29yZD5Td2luZTwva2V5
d29yZD48L2tleXdvcmRzPjxkYXRlcz48eWVhcj4yMDE3PC95ZWFyPjwvZGF0ZXM+PHdvcmstdHlw
ZT5SZXZpZXc8L3dvcmstdHlwZT48dXJscz48cmVsYXRlZC11cmxzPjx1cmw+aHR0cHM6Ly93d3cu
c2NvcHVzLmNvbS9pbndhcmQvcmVjb3JkLnVyaT9laWQ9Mi1zMi4wLTg1MDE5MzY3NTY2JmFtcDtk
b2k9MTAuMTE4NiUyZnMxMzAyOC0wMTctMDI5OS03JmFtcDtwYXJ0bmVySUQ9NDAmYW1wO21kNT0y
ODZkYjAxMTgzNTJlNTBjYmZhYTg1ODBlZDhlYWQ4NWh0dHBzOi8vYWN0YXZldHNjYW5kLmJpb21l
ZGNlbnRyYWwuY29tL3RyYWNrL3BkZi8xMC4xMTg2L3MxMzAyOC0wMTctMDI5OS03LnBkZjwvdXJs
PjwvcmVsYXRlZC11cmxzPjwvdXJscz48Y3VzdG9tNz4zMTwvY3VzdG9tNz48ZWxlY3Ryb25pYy1y
ZXNvdXJjZS1udW0+MTAuMTE4Ni9zMTMwMjgtMDE3LTAyOTktNzwvZWxlY3Ryb25pYy1yZXNvdXJj
ZS1udW0+PHJlbW90ZS1kYXRhYmFzZS1uYW1lPlNjb3B1czwvcmVtb3RlLWRhdGFiYXNlLW5hbWU+
PGxhbmd1YWdlPkVuZ2xpc2g8L2xhbmd1YWdlPjwvcmVjb3JkPjwvQ2l0ZT48Q2l0ZT48QXV0aG9y
PlN1bjwvQXV0aG9yPjxZZWFyPjIwMTc8L1llYXI+PFJlY051bT42Mjk8L1JlY051bT48cmVjb3Jk
PjxyZWMtbnVtYmVyPjYyOTwvcmVjLW51bWJlcj48Zm9yZWlnbi1rZXlzPjxrZXkgYXBwPSJFTiIg
ZGItaWQ9Ijk5c3B4dHhhanhzYXNiZWZyOTVwZjAwcmZyczAwZXA5dmUyYSIgdGltZXN0YW1wPSIx
NjY0NzM2NTgyIj42Mjk8L2tleT48L2ZvcmVpZ24ta2V5cz48cmVmLXR5cGUgbmFtZT0iSm91cm5h
bCBBcnRpY2xlIj4xNzwvcmVmLXR5cGU+PGNvbnRyaWJ1dG9ycz48YXV0aG9ycz48YXV0aG9yPlN1
biwgWS48L2F1dGhvcj48YXV0aG9yPktpbSwgUy4gVy48L2F1dGhvcj48L2F1dGhvcnM+PC9jb250
cmlidXRvcnM+PGF1dGgtYWRkcmVzcz5EZXBhcnRtZW50IG9mIEFuaW1hbCBTY2llbmNlLCBOb3J0
aCBDYXJvbGluYSBTdGF0ZSBVbml2ZXJzaXR5LCBSYWxlaWdoLCBOQyAyNzY5NSwgVVNBLiBDb2xs
ZWdlIG9mIEFuaW1hbCBTY2llbmNlIGFuZCBUZWNobm9sb2d5LCBTb3V0aHdlc3QgVW5pdmVyc2l0
eSwgQ2hvbmdxaW5nIDQwMDcxNSwgQ2hpbmEuPC9hdXRoLWFkZHJlc3M+PHRpdGxlcz48dGl0bGU+
SW50ZXN0aW5hbCBjaGFsbGVuZ2Ugd2l0aCBlbnRlcm90b3hpZ2VuaWMgRXNjaGVyaWNoaWEgY29s
aSBpbiBwaWdzLCBhbmQgbnV0cml0aW9uYWwgaW50ZXJ2ZW50aW9uIHRvIHByZXZlbnQgcG9zdHdl
YW5pbmcgZGlhcnJoZWE8L3RpdGxlPjxzZWNvbmRhcnktdGl0bGU+QW5pbSBOdXRyPC9zZWNvbmRh
cnktdGl0bGU+PGFsdC10aXRsZT5BbmltYWwgbnV0cml0aW9uIChaaG9uZ2d1byB4dSBtdSBzaG91
IHlpIHh1ZSBodWkpPC9hbHQtdGl0bGU+PHNob3J0LXRpdGxlPkludGVzdGluYWwgY2hhbGxlbmdl
IHdpdGggZW50ZXJvdG94aWdlbmljIEVzY2hlcmljaGlhIGNvbGkgaW4gcGlncywgYW5kIG51dHJp
dGlvbmFsIGludGVydmVudGlvbiB0byBwcmV2ZW50IHBvc3R3ZWFuaW5nIGRpYXJyaGVhPC9zaG9y
dC10aXRsZT48L3RpdGxlcz48cGVyaW9kaWNhbD48ZnVsbC10aXRsZT5BbmltIE51dHI8L2Z1bGwt
dGl0bGU+PGFiYnItMT5BbmltYWwgbnV0cml0aW9uIChaaG9uZ2d1byB4dSBtdSBzaG91IHlpIHh1
ZSBodWkpPC9hYmJyLTE+PC9wZXJpb2RpY2FsPjxhbHQtcGVyaW9kaWNhbD48ZnVsbC10aXRsZT5B
bmltIE51dHI8L2Z1bGwtdGl0bGU+PGFiYnItMT5BbmltYWwgbnV0cml0aW9uIChaaG9uZ2d1byB4
dSBtdSBzaG91IHlpIHh1ZSBodWkpPC9hYmJyLTE+PC9hbHQtcGVyaW9kaWNhbD48cGFnZXM+MzIy
LTMzMDwvcGFnZXM+PHZvbHVtZT4zPC92b2x1bWU+PG51bWJlcj40PC9udW1iZXI+PGVkaXRpb24+
MjAxOC8wNS8xNzwvZWRpdGlvbj48a2V5d29yZHM+PGtleXdvcmQ+RW50ZXJvdG94aWdlbmljIEVz
Y2hlcmljaGlhIGNvbGk8L2tleXdvcmQ+PGtleXdvcmQ+RmVlZCBhZGRpdGl2ZXM8L2tleXdvcmQ+
PGtleXdvcmQ+SW1tdW5vcHJvcHlsYXhpczwva2V5d29yZD48a2V5d29yZD5OdXRyaXRpb25hbCBp
bnRlcnZlbnRpb248L2tleXdvcmQ+PGtleXdvcmQ+UGlnczwva2V5d29yZD48a2V5d29yZD5Qb3N0
d2VhbmluZyBkaWFycmhlYTwva2V5d29yZD48L2tleXdvcmRzPjxkYXRlcz48eWVhcj4yMDE3PC95
ZWFyPjxwdWItZGF0ZXM+PGRhdGU+RGVjPC9kYXRlPjwvcHViLWRhdGVzPjwvZGF0ZXM+PGlzYm4+
MjQwNS02NTQ1IChQcmludCkgMjQwNS02MzgzPC9pc2JuPjxhY2Nlc3Npb24tbnVtPjI5NzY3MTMz
PC9hY2Nlc3Npb24tbnVtPjx1cmxzPjxyZWxhdGVkLXVybHM+PHVybD5odHRwczovL3d3dy5uY2Jp
Lm5sbS5uaWguZ292L3BtYy9hcnRpY2xlcy9QTUM1OTQxMjY3L3BkZi9tYWluLnBkZjwvdXJsPjwv
cmVsYXRlZC11cmxzPjwvdXJscz48Y3VzdG9tMj5QTUM1OTQxMjY3PC9jdXN0b20yPjxlbGVjdHJv
bmljLXJlc291cmNlLW51bT4xMC4xMDE2L2ouYW5pbnUuMjAxNy4xMC4wMDE8L2VsZWN0cm9uaWMt
cmVzb3VyY2UtbnVtPjxyZW1vdGUtZGF0YWJhc2UtcHJvdmlkZXI+TmxtPC9yZW1vdGUtZGF0YWJh
c2UtcHJvdmlkZXI+PGxhbmd1YWdlPmVuZzwvbGFuZ3VhZ2U+PC9yZWNvcmQ+PC9DaXRlPjwvRW5k
Tm90ZT5=
</w:fldData>
        </w:fldChar>
      </w:r>
      <w:r w:rsidR="0026586A">
        <w:instrText xml:space="preserve"> ADDIN EN.CITE.DATA </w:instrText>
      </w:r>
      <w:r w:rsidR="0026586A">
        <w:fldChar w:fldCharType="end"/>
      </w:r>
      <w:r w:rsidR="000A6D67">
        <w:fldChar w:fldCharType="separate"/>
      </w:r>
      <w:r w:rsidR="000A6D67">
        <w:rPr>
          <w:noProof/>
        </w:rPr>
        <w:t>(</w:t>
      </w:r>
      <w:hyperlink w:anchor="_ENREF_118" w:tooltip="Rhouma, 2017 #627" w:history="1">
        <w:r w:rsidR="005F0597">
          <w:rPr>
            <w:noProof/>
          </w:rPr>
          <w:t>Rhouma et al., 2017</w:t>
        </w:r>
      </w:hyperlink>
      <w:r w:rsidR="000A6D67">
        <w:rPr>
          <w:noProof/>
        </w:rPr>
        <w:t xml:space="preserve">; </w:t>
      </w:r>
      <w:hyperlink w:anchor="_ENREF_133" w:tooltip="Sun, 2017 #629" w:history="1">
        <w:r w:rsidR="005F0597">
          <w:rPr>
            <w:noProof/>
          </w:rPr>
          <w:t>Sun &amp; Kim, 2017</w:t>
        </w:r>
      </w:hyperlink>
      <w:r w:rsidR="000A6D67">
        <w:rPr>
          <w:noProof/>
        </w:rPr>
        <w:t>)</w:t>
      </w:r>
      <w:r w:rsidR="000A6D67">
        <w:fldChar w:fldCharType="end"/>
      </w:r>
      <w:r>
        <w:t xml:space="preserve">. </w:t>
      </w:r>
      <w:r w:rsidRPr="00F42F48">
        <w:tab/>
      </w:r>
    </w:p>
    <w:p w14:paraId="147049EE" w14:textId="31E8C3B2" w:rsidR="0072038D" w:rsidRDefault="0072038D" w:rsidP="00B4537B">
      <w:pPr>
        <w:spacing w:line="276" w:lineRule="auto"/>
      </w:pPr>
      <w:r>
        <w:t>Low pH increases mineral utilisation and stimulate</w:t>
      </w:r>
      <w:r w:rsidR="50D09404">
        <w:t>s</w:t>
      </w:r>
      <w:r>
        <w:t xml:space="preserve"> both endocrine and exocrine pancreatic secretions</w:t>
      </w:r>
      <w:r w:rsidR="001E029C">
        <w:t>,</w:t>
      </w:r>
      <w:r>
        <w:t xml:space="preserve"> which increases the proliferation of epithelial cells </w:t>
      </w:r>
      <w:r w:rsidR="000A6D67">
        <w:fldChar w:fldCharType="begin">
          <w:fldData xml:space="preserve">PEVuZE5vdGU+PENpdGU+PEF1dGhvcj5MaXU8L0F1dGhvcj48WWVhcj4yMDE4PC9ZZWFyPjxSZWNO
dW0+NjM1PC9SZWNOdW0+PERpc3BsYXlUZXh0PihZLiBMaXUgZXQgYWwuLCAyMDE4OyBKYWhhbiBl
dCBhbC4sIDIwMjEpPC9EaXNwbGF5VGV4dD48cmVjb3JkPjxyZWMtbnVtYmVyPjYzNTwvcmVjLW51
bWJlcj48Zm9yZWlnbi1rZXlzPjxrZXkgYXBwPSJFTiIgZGItaWQ9Ijk5c3B4dHhhanhzYXNiZWZy
OTVwZjAwcmZyczAwZXA5dmUyYSIgdGltZXN0YW1wPSIxNjY0NzM2NTgyIj42MzU8L2tleT48L2Zv
cmVpZ24ta2V5cz48cmVmLXR5cGUgbmFtZT0iSm91cm5hbCBBcnRpY2xlIj4xNzwvcmVmLXR5cGU+
PGNvbnRyaWJ1dG9ycz48YXV0aG9ycz48YXV0aG9yPkxpdSwgWS48L2F1dGhvcj48YXV0aG9yPkVz
cGlub3NhLCBDLiBELjwvYXV0aG9yPjxhdXRob3I+QWJlbGlsbGEsIEouIEouPC9hdXRob3I+PGF1
dGhvcj5DYXNhcywgRy4gQS48L2F1dGhvcj48YXV0aG9yPkxhZ29zLCBMLiBWLjwvYXV0aG9yPjxh
dXRob3I+TGVlLCBTLiBBLjwvYXV0aG9yPjxhdXRob3I+S3dvbiwgVy4gQi48L2F1dGhvcj48YXV0
aG9yPk1hdGhhaSwgSi4gSy48L2F1dGhvcj48YXV0aG9yPk5hdmFycm8sIEQuIE0uIEQuIEwuPC9h
dXRob3I+PGF1dGhvcj5KYXdvcnNraSwgTi4gVy48L2F1dGhvcj48YXV0aG9yPlN0ZWluLCBILiBI
LjwvYXV0aG9yPjwvYXV0aG9ycz48L2NvbnRyaWJ1dG9ycz48dGl0bGVzPjx0aXRsZT5Ob24tYW50
aWJpb3RpYyBmZWVkIGFkZGl0aXZlcyBpbiBkaWV0cyBmb3IgcGlnczogQSByZXZpZXc8L3RpdGxl
PjxzZWNvbmRhcnktdGl0bGU+QW5pbWFsIE51dHJpdGlvbjwvc2Vjb25kYXJ5LXRpdGxlPjxzaG9y
dC10aXRsZT5Ob24tYW50aWJpb3RpYyBmZWVkIGFkZGl0aXZlcyBpbiBkaWV0cyBmb3IgcGlnczog
QSByZXZpZXc8L3Nob3J0LXRpdGxlPjwvdGl0bGVzPjxwZXJpb2RpY2FsPjxmdWxsLXRpdGxlPkFu
aW1hbCBOdXRyaXRpb248L2Z1bGwtdGl0bGU+PC9wZXJpb2RpY2FsPjxwYWdlcz4xMTMtMTI1PC9w
YWdlcz48dm9sdW1lPjQ8L3ZvbHVtZT48bnVtYmVyPjI8L251bWJlcj48a2V5d29yZHM+PGtleXdv
cmQ+QWNpZGlmaWVyczwva2V5d29yZD48a2V5d29yZD5EaXJlY3QtZmVkIG1pY3JvYmlhbHM8L2tl
eXdvcmQ+PGtleXdvcmQ+TWluZXJhbHM8L2tleXdvcmQ+PGtleXdvcmQ+UGlnczwva2V5d29yZD48
a2V5d29yZD5QbGFudCBleHRyYWN0czwva2V5d29yZD48a2V5d29yZD5QcmViaW90aWNzPC9rZXl3
b3JkPjwva2V5d29yZHM+PGRhdGVzPjx5ZWFyPjIwMTg8L3llYXI+PC9kYXRlcz48d29yay10eXBl
PlJldmlldzwvd29yay10eXBlPjx1cmxzPjxyZWxhdGVkLXVybHM+PHVybD5odHRwczovL3d3dy5z
Y29wdXMuY29tL2lud2FyZC9yZWNvcmQudXJpP2VpZD0yLXMyLjAtODUwNDQwMDc4NzAmYW1wO2Rv
aT0xMC4xMDE2JTJmai5hbmludS4yMDE4LjAxLjAwNyZhbXA7cGFydG5lcklEPTQwJmFtcDttZDU9
YTBlNDY1ZDM0NDE4MzYwMzYzZWRhYjFkMzA2NjFkOWRodHRwczovL3d3dy5uY2JpLm5sbS5uaWgu
Z292L3BtYy9hcnRpY2xlcy9QTUM2MTAzNDY5L3BkZi9tYWluLnBkZjwvdXJsPjwvcmVsYXRlZC11
cmxzPjwvdXJscz48ZWxlY3Ryb25pYy1yZXNvdXJjZS1udW0+MTAuMTAxNi9qLmFuaW51LjIwMTgu
MDEuMDA3PC9lbGVjdHJvbmljLXJlc291cmNlLW51bT48cmVtb3RlLWRhdGFiYXNlLW5hbWU+U2Nv
cHVzPC9yZW1vdGUtZGF0YWJhc2UtbmFtZT48bGFuZ3VhZ2U+RW5nbGlzaDwvbGFuZ3VhZ2U+PC9y
ZWNvcmQ+PC9DaXRlPjxDaXRlPjxBdXRob3I+SmFoYW48L0F1dGhvcj48WWVhcj4yMDIxPC9ZZWFy
PjxSZWNOdW0+Njc4PC9SZWNOdW0+PHJlY29yZD48cmVjLW51bWJlcj42Nzg8L3JlYy1udW1iZXI+
PGZvcmVpZ24ta2V5cz48a2V5IGFwcD0iRU4iIGRiLWlkPSI5OXNweHR4YWp4c2FzYmVmcjk1cGYw
MHJmcnMwMGVwOXZlMmEiIHRpbWVzdGFtcD0iMTY2NDczNjU4NCI+Njc4PC9rZXk+PC9mb3JlaWdu
LWtleXM+PHJlZi10eXBlIG5hbWU9IkpvdXJuYWwgQXJ0aWNsZSI+MTc8L3JlZi10eXBlPjxjb250
cmlidXRvcnM+PGF1dGhvcnM+PGF1dGhvcj5KYWhhbiwgTS48L2F1dGhvcj48YXV0aG9yPkZyYW5j
aXMsIE4uPC9hdXRob3I+PGF1dGhvcj5XeW5uLCBQLjwvYXV0aG9yPjxhdXRob3I+V2FuZywgQi48
L2F1dGhvcj48L2F1dGhvcnM+PC9jb250cmlidXRvcnM+PHRpdGxlcz48dGl0bGU+VGhlIHBvdGVu
dGlhbCBmb3Igc2lhbGljIGFjaWQgYW5kIHNpYWx5bGF0ZWQgZ2x5Y29jb25qdWdhdGVzIGFzIGZl
ZWQgYWRkaXRpdmVzIHRvIGVuaGFuY2UgcGlnIGhlYWx0aCBhbmQgcHJvZHVjdGlvbjwvdGl0bGU+
PHNlY29uZGFyeS10aXRsZT5BbmltYWxzPC9zZWNvbmRhcnktdGl0bGU+PHNob3J0LXRpdGxlPlRo
ZSBwb3RlbnRpYWwgZm9yIHNpYWxpYyBhY2lkIGFuZCBzaWFseWxhdGVkIGdseWNvY29uanVnYXRl
cyBhcyBmZWVkIGFkZGl0aXZlcyB0byBlbmhhbmNlIHBpZyBoZWFsdGggYW5kIHByb2R1Y3Rpb248
L3Nob3J0LXRpdGxlPjwvdGl0bGVzPjxwZXJpb2RpY2FsPjxmdWxsLXRpdGxlPkFuaW1hbHM8L2Z1
bGwtdGl0bGU+PC9wZXJpb2RpY2FsPjx2b2x1bWU+MTE8L3ZvbHVtZT48bnVtYmVyPjg8L251bWJl
cj48a2V5d29yZHM+PGtleXdvcmQ+R2FuZ2xpb3NpZGU8L2tleXdvcmQ+PGtleXdvcmQ+SGVhbHRo
PC9rZXl3b3JkPjxrZXl3b3JkPkxhY3RvZmVycmluPC9rZXl3b3JkPjxrZXl3b3JkPk9saWdvc2Fj
Y2hhcmlkZTwva2V5d29yZD48a2V5d29yZD5QaWc8L2tleXdvcmQ+PGtleXdvcmQ+UHJvZHVjdGlv
bjwva2V5d29yZD48a2V5d29yZD5TaWFsaWMgYWNpZHM8L2tleXdvcmQ+PC9rZXl3b3Jkcz48ZGF0
ZXM+PHllYXI+MjAyMTwveWVhcj48L2RhdGVzPjx3b3JrLXR5cGU+UmV2aWV3PC93b3JrLXR5cGU+
PHVybHM+PHJlbGF0ZWQtdXJscz48dXJsPmh0dHBzOi8vd3d3LnNjb3B1cy5jb20vaW53YXJkL3Jl
Y29yZC51cmk/ZWlkPTItczIuMC04NTExMTcyMzc2NCZhbXA7ZG9pPTEwLjMzOTAlMmZhbmkxMTA4
MjMxOCZhbXA7cGFydG5lcklEPTQwJmFtcDttZDU9MzYyNzkyMjA4NjZhMTY0OWM3MTFkYmY4MDJi
YTJkOGFodHRwczovL21kcGktcmVzLmNvbS9kX2F0dGFjaG1lbnQvYW5pbWFscy9hbmltYWxzLTEx
LTAyMzE4L2FydGljbGVfZGVwbG95L2FuaW1hbHMtMTEtMDIzMTgucGRmP3ZlcnNpb249MTYyODE2
OTUxMzwvdXJsPjwvcmVsYXRlZC11cmxzPjwvdXJscz48Y3VzdG9tNz4yMzE4PC9jdXN0b203Pjxl
bGVjdHJvbmljLXJlc291cmNlLW51bT4xMC4zMzkwL2FuaTExMDgyMzE4PC9lbGVjdHJvbmljLXJl
c291cmNlLW51bT48cmVtb3RlLWRhdGFiYXNlLW5hbWU+U2NvcHVzPC9yZW1vdGUtZGF0YWJhc2Ut
bmFtZT48bGFuZ3VhZ2U+RW5nbGlzaDwvbGFuZ3VhZ2U+PC9yZWNvcmQ+PC9DaXRlPjwvRW5kTm90
ZT5=
</w:fldData>
        </w:fldChar>
      </w:r>
      <w:r w:rsidR="0026586A">
        <w:instrText xml:space="preserve"> ADDIN EN.CITE </w:instrText>
      </w:r>
      <w:r w:rsidR="0026586A">
        <w:fldChar w:fldCharType="begin">
          <w:fldData xml:space="preserve">PEVuZE5vdGU+PENpdGU+PEF1dGhvcj5MaXU8L0F1dGhvcj48WWVhcj4yMDE4PC9ZZWFyPjxSZWNO
dW0+NjM1PC9SZWNOdW0+PERpc3BsYXlUZXh0PihZLiBMaXUgZXQgYWwuLCAyMDE4OyBKYWhhbiBl
dCBhbC4sIDIwMjEpPC9EaXNwbGF5VGV4dD48cmVjb3JkPjxyZWMtbnVtYmVyPjYzNTwvcmVjLW51
bWJlcj48Zm9yZWlnbi1rZXlzPjxrZXkgYXBwPSJFTiIgZGItaWQ9Ijk5c3B4dHhhanhzYXNiZWZy
OTVwZjAwcmZyczAwZXA5dmUyYSIgdGltZXN0YW1wPSIxNjY0NzM2NTgyIj42MzU8L2tleT48L2Zv
cmVpZ24ta2V5cz48cmVmLXR5cGUgbmFtZT0iSm91cm5hbCBBcnRpY2xlIj4xNzwvcmVmLXR5cGU+
PGNvbnRyaWJ1dG9ycz48YXV0aG9ycz48YXV0aG9yPkxpdSwgWS48L2F1dGhvcj48YXV0aG9yPkVz
cGlub3NhLCBDLiBELjwvYXV0aG9yPjxhdXRob3I+QWJlbGlsbGEsIEouIEouPC9hdXRob3I+PGF1
dGhvcj5DYXNhcywgRy4gQS48L2F1dGhvcj48YXV0aG9yPkxhZ29zLCBMLiBWLjwvYXV0aG9yPjxh
dXRob3I+TGVlLCBTLiBBLjwvYXV0aG9yPjxhdXRob3I+S3dvbiwgVy4gQi48L2F1dGhvcj48YXV0
aG9yPk1hdGhhaSwgSi4gSy48L2F1dGhvcj48YXV0aG9yPk5hdmFycm8sIEQuIE0uIEQuIEwuPC9h
dXRob3I+PGF1dGhvcj5KYXdvcnNraSwgTi4gVy48L2F1dGhvcj48YXV0aG9yPlN0ZWluLCBILiBI
LjwvYXV0aG9yPjwvYXV0aG9ycz48L2NvbnRyaWJ1dG9ycz48dGl0bGVzPjx0aXRsZT5Ob24tYW50
aWJpb3RpYyBmZWVkIGFkZGl0aXZlcyBpbiBkaWV0cyBmb3IgcGlnczogQSByZXZpZXc8L3RpdGxl
PjxzZWNvbmRhcnktdGl0bGU+QW5pbWFsIE51dHJpdGlvbjwvc2Vjb25kYXJ5LXRpdGxlPjxzaG9y
dC10aXRsZT5Ob24tYW50aWJpb3RpYyBmZWVkIGFkZGl0aXZlcyBpbiBkaWV0cyBmb3IgcGlnczog
QSByZXZpZXc8L3Nob3J0LXRpdGxlPjwvdGl0bGVzPjxwZXJpb2RpY2FsPjxmdWxsLXRpdGxlPkFu
aW1hbCBOdXRyaXRpb248L2Z1bGwtdGl0bGU+PC9wZXJpb2RpY2FsPjxwYWdlcz4xMTMtMTI1PC9w
YWdlcz48dm9sdW1lPjQ8L3ZvbHVtZT48bnVtYmVyPjI8L251bWJlcj48a2V5d29yZHM+PGtleXdv
cmQ+QWNpZGlmaWVyczwva2V5d29yZD48a2V5d29yZD5EaXJlY3QtZmVkIG1pY3JvYmlhbHM8L2tl
eXdvcmQ+PGtleXdvcmQ+TWluZXJhbHM8L2tleXdvcmQ+PGtleXdvcmQ+UGlnczwva2V5d29yZD48
a2V5d29yZD5QbGFudCBleHRyYWN0czwva2V5d29yZD48a2V5d29yZD5QcmViaW90aWNzPC9rZXl3
b3JkPjwva2V5d29yZHM+PGRhdGVzPjx5ZWFyPjIwMTg8L3llYXI+PC9kYXRlcz48d29yay10eXBl
PlJldmlldzwvd29yay10eXBlPjx1cmxzPjxyZWxhdGVkLXVybHM+PHVybD5odHRwczovL3d3dy5z
Y29wdXMuY29tL2lud2FyZC9yZWNvcmQudXJpP2VpZD0yLXMyLjAtODUwNDQwMDc4NzAmYW1wO2Rv
aT0xMC4xMDE2JTJmai5hbmludS4yMDE4LjAxLjAwNyZhbXA7cGFydG5lcklEPTQwJmFtcDttZDU9
YTBlNDY1ZDM0NDE4MzYwMzYzZWRhYjFkMzA2NjFkOWRodHRwczovL3d3dy5uY2JpLm5sbS5uaWgu
Z292L3BtYy9hcnRpY2xlcy9QTUM2MTAzNDY5L3BkZi9tYWluLnBkZjwvdXJsPjwvcmVsYXRlZC11
cmxzPjwvdXJscz48ZWxlY3Ryb25pYy1yZXNvdXJjZS1udW0+MTAuMTAxNi9qLmFuaW51LjIwMTgu
MDEuMDA3PC9lbGVjdHJvbmljLXJlc291cmNlLW51bT48cmVtb3RlLWRhdGFiYXNlLW5hbWU+U2Nv
cHVzPC9yZW1vdGUtZGF0YWJhc2UtbmFtZT48bGFuZ3VhZ2U+RW5nbGlzaDwvbGFuZ3VhZ2U+PC9y
ZWNvcmQ+PC9DaXRlPjxDaXRlPjxBdXRob3I+SmFoYW48L0F1dGhvcj48WWVhcj4yMDIxPC9ZZWFy
PjxSZWNOdW0+Njc4PC9SZWNOdW0+PHJlY29yZD48cmVjLW51bWJlcj42Nzg8L3JlYy1udW1iZXI+
PGZvcmVpZ24ta2V5cz48a2V5IGFwcD0iRU4iIGRiLWlkPSI5OXNweHR4YWp4c2FzYmVmcjk1cGYw
MHJmcnMwMGVwOXZlMmEiIHRpbWVzdGFtcD0iMTY2NDczNjU4NCI+Njc4PC9rZXk+PC9mb3JlaWdu
LWtleXM+PHJlZi10eXBlIG5hbWU9IkpvdXJuYWwgQXJ0aWNsZSI+MTc8L3JlZi10eXBlPjxjb250
cmlidXRvcnM+PGF1dGhvcnM+PGF1dGhvcj5KYWhhbiwgTS48L2F1dGhvcj48YXV0aG9yPkZyYW5j
aXMsIE4uPC9hdXRob3I+PGF1dGhvcj5XeW5uLCBQLjwvYXV0aG9yPjxhdXRob3I+V2FuZywgQi48
L2F1dGhvcj48L2F1dGhvcnM+PC9jb250cmlidXRvcnM+PHRpdGxlcz48dGl0bGU+VGhlIHBvdGVu
dGlhbCBmb3Igc2lhbGljIGFjaWQgYW5kIHNpYWx5bGF0ZWQgZ2x5Y29jb25qdWdhdGVzIGFzIGZl
ZWQgYWRkaXRpdmVzIHRvIGVuaGFuY2UgcGlnIGhlYWx0aCBhbmQgcHJvZHVjdGlvbjwvdGl0bGU+
PHNlY29uZGFyeS10aXRsZT5BbmltYWxzPC9zZWNvbmRhcnktdGl0bGU+PHNob3J0LXRpdGxlPlRo
ZSBwb3RlbnRpYWwgZm9yIHNpYWxpYyBhY2lkIGFuZCBzaWFseWxhdGVkIGdseWNvY29uanVnYXRl
cyBhcyBmZWVkIGFkZGl0aXZlcyB0byBlbmhhbmNlIHBpZyBoZWFsdGggYW5kIHByb2R1Y3Rpb248
L3Nob3J0LXRpdGxlPjwvdGl0bGVzPjxwZXJpb2RpY2FsPjxmdWxsLXRpdGxlPkFuaW1hbHM8L2Z1
bGwtdGl0bGU+PC9wZXJpb2RpY2FsPjx2b2x1bWU+MTE8L3ZvbHVtZT48bnVtYmVyPjg8L251bWJl
cj48a2V5d29yZHM+PGtleXdvcmQ+R2FuZ2xpb3NpZGU8L2tleXdvcmQ+PGtleXdvcmQ+SGVhbHRo
PC9rZXl3b3JkPjxrZXl3b3JkPkxhY3RvZmVycmluPC9rZXl3b3JkPjxrZXl3b3JkPk9saWdvc2Fj
Y2hhcmlkZTwva2V5d29yZD48a2V5d29yZD5QaWc8L2tleXdvcmQ+PGtleXdvcmQ+UHJvZHVjdGlv
bjwva2V5d29yZD48a2V5d29yZD5TaWFsaWMgYWNpZHM8L2tleXdvcmQ+PC9rZXl3b3Jkcz48ZGF0
ZXM+PHllYXI+MjAyMTwveWVhcj48L2RhdGVzPjx3b3JrLXR5cGU+UmV2aWV3PC93b3JrLXR5cGU+
PHVybHM+PHJlbGF0ZWQtdXJscz48dXJsPmh0dHBzOi8vd3d3LnNjb3B1cy5jb20vaW53YXJkL3Jl
Y29yZC51cmk/ZWlkPTItczIuMC04NTExMTcyMzc2NCZhbXA7ZG9pPTEwLjMzOTAlMmZhbmkxMTA4
MjMxOCZhbXA7cGFydG5lcklEPTQwJmFtcDttZDU9MzYyNzkyMjA4NjZhMTY0OWM3MTFkYmY4MDJi
YTJkOGFodHRwczovL21kcGktcmVzLmNvbS9kX2F0dGFjaG1lbnQvYW5pbWFscy9hbmltYWxzLTEx
LTAyMzE4L2FydGljbGVfZGVwbG95L2FuaW1hbHMtMTEtMDIzMTgucGRmP3ZlcnNpb249MTYyODE2
OTUxMzwvdXJsPjwvcmVsYXRlZC11cmxzPjwvdXJscz48Y3VzdG9tNz4yMzE4PC9jdXN0b203Pjxl
bGVjdHJvbmljLXJlc291cmNlLW51bT4xMC4zMzkwL2FuaTExMDgyMzE4PC9lbGVjdHJvbmljLXJl
c291cmNlLW51bT48cmVtb3RlLWRhdGFiYXNlLW5hbWU+U2NvcHVzPC9yZW1vdGUtZGF0YWJhc2Ut
bmFtZT48bGFuZ3VhZ2U+RW5nbGlzaDwvbGFuZ3VhZ2U+PC9yZWNvcmQ+PC9DaXRlPjwvRW5kTm90
ZT5=
</w:fldData>
        </w:fldChar>
      </w:r>
      <w:r w:rsidR="0026586A">
        <w:instrText xml:space="preserve"> ADDIN EN.CITE.DATA </w:instrText>
      </w:r>
      <w:r w:rsidR="0026586A">
        <w:fldChar w:fldCharType="end"/>
      </w:r>
      <w:r w:rsidR="000A6D67">
        <w:fldChar w:fldCharType="separate"/>
      </w:r>
      <w:r w:rsidR="00FD4A26">
        <w:rPr>
          <w:noProof/>
        </w:rPr>
        <w:t>(</w:t>
      </w:r>
      <w:hyperlink w:anchor="_ENREF_83" w:tooltip="Liu, 2018 #635" w:history="1">
        <w:r w:rsidR="005F0597">
          <w:rPr>
            <w:noProof/>
          </w:rPr>
          <w:t>Y. Liu et al., 2018</w:t>
        </w:r>
      </w:hyperlink>
      <w:r w:rsidR="00FD4A26">
        <w:rPr>
          <w:noProof/>
        </w:rPr>
        <w:t xml:space="preserve">; </w:t>
      </w:r>
      <w:hyperlink w:anchor="_ENREF_66" w:tooltip="Jahan, 2021 #678" w:history="1">
        <w:r w:rsidR="005F0597">
          <w:rPr>
            <w:noProof/>
          </w:rPr>
          <w:t>Jahan et al., 2021</w:t>
        </w:r>
      </w:hyperlink>
      <w:r w:rsidR="00FD4A26">
        <w:rPr>
          <w:noProof/>
        </w:rPr>
        <w:t>)</w:t>
      </w:r>
      <w:r w:rsidR="000A6D67">
        <w:fldChar w:fldCharType="end"/>
      </w:r>
      <w:r>
        <w:t xml:space="preserve">. Organic acids help with the formation of intermediary metabolic products which act as </w:t>
      </w:r>
      <w:r w:rsidR="34D2260B">
        <w:t xml:space="preserve">an </w:t>
      </w:r>
      <w:r>
        <w:t xml:space="preserve">energy source to be utilised, prevent tissue breakdown and enhance apparent total tract digestibility thus, improving growth performance </w:t>
      </w:r>
      <w:r w:rsidR="00F3321D">
        <w:fldChar w:fldCharType="begin">
          <w:fldData xml:space="preserve">PEVuZE5vdGU+PENpdGU+PEF1dGhvcj5TdW48L0F1dGhvcj48WWVhcj4yMDE3PC9ZZWFyPjxSZWNO
dW0+NjI5PC9SZWNOdW0+PERpc3BsYXlUZXh0PihTdW4gJmFtcDsgS2ltLCAyMDE3OyBZLiBMaXUg
ZXQgYWwuLCAyMDE4OyBUdWdub2xpIGV0IGFsLiwgMjAyMCk8L0Rpc3BsYXlUZXh0PjxyZWNvcmQ+
PHJlYy1udW1iZXI+NjI5PC9yZWMtbnVtYmVyPjxmb3JlaWduLWtleXM+PGtleSBhcHA9IkVOIiBk
Yi1pZD0iOTlzcHh0eGFqeHNhc2JlZnI5NXBmMDByZnJzMDBlcDl2ZTJhIiB0aW1lc3RhbXA9IjE2
NjQ3MzY1ODIiPjYyOTwva2V5PjwvZm9yZWlnbi1rZXlzPjxyZWYtdHlwZSBuYW1lPSJKb3VybmFs
IEFydGljbGUiPjE3PC9yZWYtdHlwZT48Y29udHJpYnV0b3JzPjxhdXRob3JzPjxhdXRob3I+U3Vu
LCBZLjwvYXV0aG9yPjxhdXRob3I+S2ltLCBTLiBXLjwvYXV0aG9yPjwvYXV0aG9ycz48L2NvbnRy
aWJ1dG9ycz48YXV0aC1hZGRyZXNzPkRlcGFydG1lbnQgb2YgQW5pbWFsIFNjaWVuY2UsIE5vcnRo
IENhcm9saW5hIFN0YXRlIFVuaXZlcnNpdHksIFJhbGVpZ2gsIE5DIDI3Njk1LCBVU0EuIENvbGxl
Z2Ugb2YgQW5pbWFsIFNjaWVuY2UgYW5kIFRlY2hub2xvZ3ksIFNvdXRod2VzdCBVbml2ZXJzaXR5
LCBDaG9uZ3FpbmcgNDAwNzE1LCBDaGluYS48L2F1dGgtYWRkcmVzcz48dGl0bGVzPjx0aXRsZT5J
bnRlc3RpbmFsIGNoYWxsZW5nZSB3aXRoIGVudGVyb3RveGlnZW5pYyBFc2NoZXJpY2hpYSBjb2xp
IGluIHBpZ3MsIGFuZCBudXRyaXRpb25hbCBpbnRlcnZlbnRpb24gdG8gcHJldmVudCBwb3N0d2Vh
bmluZyBkaWFycmhlYTwvdGl0bGU+PHNlY29uZGFyeS10aXRsZT5BbmltIE51dHI8L3NlY29uZGFy
eS10aXRsZT48YWx0LXRpdGxlPkFuaW1hbCBudXRyaXRpb24gKFpob25nZ3VvIHh1IG11IHNob3Ug
eWkgeHVlIGh1aSk8L2FsdC10aXRsZT48c2hvcnQtdGl0bGU+SW50ZXN0aW5hbCBjaGFsbGVuZ2Ug
d2l0aCBlbnRlcm90b3hpZ2VuaWMgRXNjaGVyaWNoaWEgY29saSBpbiBwaWdzLCBhbmQgbnV0cml0
aW9uYWwgaW50ZXJ2ZW50aW9uIHRvIHByZXZlbnQgcG9zdHdlYW5pbmcgZGlhcnJoZWE8L3Nob3J0
LXRpdGxlPjwvdGl0bGVzPjxwZXJpb2RpY2FsPjxmdWxsLXRpdGxlPkFuaW0gTnV0cjwvZnVsbC10
aXRsZT48YWJici0xPkFuaW1hbCBudXRyaXRpb24gKFpob25nZ3VvIHh1IG11IHNob3UgeWkgeHVl
IGh1aSk8L2FiYnItMT48L3BlcmlvZGljYWw+PGFsdC1wZXJpb2RpY2FsPjxmdWxsLXRpdGxlPkFu
aW0gTnV0cjwvZnVsbC10aXRsZT48YWJici0xPkFuaW1hbCBudXRyaXRpb24gKFpob25nZ3VvIHh1
IG11IHNob3UgeWkgeHVlIGh1aSk8L2FiYnItMT48L2FsdC1wZXJpb2RpY2FsPjxwYWdlcz4zMjIt
MzMwPC9wYWdlcz48dm9sdW1lPjM8L3ZvbHVtZT48bnVtYmVyPjQ8L251bWJlcj48ZWRpdGlvbj4y
MDE4LzA1LzE3PC9lZGl0aW9uPjxrZXl3b3Jkcz48a2V5d29yZD5FbnRlcm90b3hpZ2VuaWMgRXNj
aGVyaWNoaWEgY29saTwva2V5d29yZD48a2V5d29yZD5GZWVkIGFkZGl0aXZlczwva2V5d29yZD48
a2V5d29yZD5JbW11bm9wcm9weWxheGlzPC9rZXl3b3JkPjxrZXl3b3JkPk51dHJpdGlvbmFsIGlu
dGVydmVudGlvbjwva2V5d29yZD48a2V5d29yZD5QaWdzPC9rZXl3b3JkPjxrZXl3b3JkPlBvc3R3
ZWFuaW5nIGRpYXJyaGVhPC9rZXl3b3JkPjwva2V5d29yZHM+PGRhdGVzPjx5ZWFyPjIwMTc8L3ll
YXI+PHB1Yi1kYXRlcz48ZGF0ZT5EZWM8L2RhdGU+PC9wdWItZGF0ZXM+PC9kYXRlcz48aXNibj4y
NDA1LTY1NDUgKFByaW50KSAyNDA1LTYzODM8L2lzYm4+PGFjY2Vzc2lvbi1udW0+Mjk3NjcxMzM8
L2FjY2Vzc2lvbi1udW0+PHVybHM+PHJlbGF0ZWQtdXJscz48dXJsPmh0dHBzOi8vd3d3Lm5jYmku
bmxtLm5paC5nb3YvcG1jL2FydGljbGVzL1BNQzU5NDEyNjcvcGRmL21haW4ucGRmPC91cmw+PC9y
ZWxhdGVkLXVybHM+PC91cmxzPjxjdXN0b20yPlBNQzU5NDEyNjc8L2N1c3RvbTI+PGVsZWN0cm9u
aWMtcmVzb3VyY2UtbnVtPjEwLjEwMTYvai5hbmludS4yMDE3LjEwLjAwMTwvZWxlY3Ryb25pYy1y
ZXNvdXJjZS1udW0+PHJlbW90ZS1kYXRhYmFzZS1wcm92aWRlcj5ObG08L3JlbW90ZS1kYXRhYmFz
ZS1wcm92aWRlcj48bGFuZ3VhZ2U+ZW5nPC9sYW5ndWFnZT48L3JlY29yZD48L0NpdGU+PENpdGU+
PEF1dGhvcj5MaXU8L0F1dGhvcj48WWVhcj4yMDE4PC9ZZWFyPjxSZWNOdW0+NjM1PC9SZWNOdW0+
PHJlY29yZD48cmVjLW51bWJlcj42MzU8L3JlYy1udW1iZXI+PGZvcmVpZ24ta2V5cz48a2V5IGFw
cD0iRU4iIGRiLWlkPSI5OXNweHR4YWp4c2FzYmVmcjk1cGYwMHJmcnMwMGVwOXZlMmEiIHRpbWVz
dGFtcD0iMTY2NDczNjU4MiI+NjM1PC9rZXk+PC9mb3JlaWduLWtleXM+PHJlZi10eXBlIG5hbWU9
IkpvdXJuYWwgQXJ0aWNsZSI+MTc8L3JlZi10eXBlPjxjb250cmlidXRvcnM+PGF1dGhvcnM+PGF1
dGhvcj5MaXUsIFkuPC9hdXRob3I+PGF1dGhvcj5Fc3Bpbm9zYSwgQy4gRC48L2F1dGhvcj48YXV0
aG9yPkFiZWxpbGxhLCBKLiBKLjwvYXV0aG9yPjxhdXRob3I+Q2FzYXMsIEcuIEEuPC9hdXRob3I+
PGF1dGhvcj5MYWdvcywgTC4gVi48L2F1dGhvcj48YXV0aG9yPkxlZSwgUy4gQS48L2F1dGhvcj48
YXV0aG9yPkt3b24sIFcuIEIuPC9hdXRob3I+PGF1dGhvcj5NYXRoYWksIEouIEsuPC9hdXRob3I+
PGF1dGhvcj5OYXZhcnJvLCBELiBNLiBELiBMLjwvYXV0aG9yPjxhdXRob3I+SmF3b3Jza2ksIE4u
IFcuPC9hdXRob3I+PGF1dGhvcj5TdGVpbiwgSC4gSC48L2F1dGhvcj48L2F1dGhvcnM+PC9jb250
cmlidXRvcnM+PHRpdGxlcz48dGl0bGU+Tm9uLWFudGliaW90aWMgZmVlZCBhZGRpdGl2ZXMgaW4g
ZGlldHMgZm9yIHBpZ3M6IEEgcmV2aWV3PC90aXRsZT48c2Vjb25kYXJ5LXRpdGxlPkFuaW1hbCBO
dXRyaXRpb248L3NlY29uZGFyeS10aXRsZT48c2hvcnQtdGl0bGU+Tm9uLWFudGliaW90aWMgZmVl
ZCBhZGRpdGl2ZXMgaW4gZGlldHMgZm9yIHBpZ3M6IEEgcmV2aWV3PC9zaG9ydC10aXRsZT48L3Rp
dGxlcz48cGVyaW9kaWNhbD48ZnVsbC10aXRsZT5BbmltYWwgTnV0cml0aW9uPC9mdWxsLXRpdGxl
PjwvcGVyaW9kaWNhbD48cGFnZXM+MTEzLTEyNTwvcGFnZXM+PHZvbHVtZT40PC92b2x1bWU+PG51
bWJlcj4yPC9udW1iZXI+PGtleXdvcmRzPjxrZXl3b3JkPkFjaWRpZmllcnM8L2tleXdvcmQ+PGtl
eXdvcmQ+RGlyZWN0LWZlZCBtaWNyb2JpYWxzPC9rZXl3b3JkPjxrZXl3b3JkPk1pbmVyYWxzPC9r
ZXl3b3JkPjxrZXl3b3JkPlBpZ3M8L2tleXdvcmQ+PGtleXdvcmQ+UGxhbnQgZXh0cmFjdHM8L2tl
eXdvcmQ+PGtleXdvcmQ+UHJlYmlvdGljczwva2V5d29yZD48L2tleXdvcmRzPjxkYXRlcz48eWVh
cj4yMDE4PC95ZWFyPjwvZGF0ZXM+PHdvcmstdHlwZT5SZXZpZXc8L3dvcmstdHlwZT48dXJscz48
cmVsYXRlZC11cmxzPjx1cmw+aHR0cHM6Ly93d3cuc2NvcHVzLmNvbS9pbndhcmQvcmVjb3JkLnVy
aT9laWQ9Mi1zMi4wLTg1MDQ0MDA3ODcwJmFtcDtkb2k9MTAuMTAxNiUyZmouYW5pbnUuMjAxOC4w
MS4wMDcmYW1wO3BhcnRuZXJJRD00MCZhbXA7bWQ1PWEwZTQ2NWQzNDQxODM2MDM2M2VkYWIxZDMw
NjYxZDlkaHR0cHM6Ly93d3cubmNiaS5ubG0ubmloLmdvdi9wbWMvYXJ0aWNsZXMvUE1DNjEwMzQ2
OS9wZGYvbWFpbi5wZGY8L3VybD48L3JlbGF0ZWQtdXJscz48L3VybHM+PGVsZWN0cm9uaWMtcmVz
b3VyY2UtbnVtPjEwLjEwMTYvai5hbmludS4yMDE4LjAxLjAwNzwvZWxlY3Ryb25pYy1yZXNvdXJj
ZS1udW0+PHJlbW90ZS1kYXRhYmFzZS1uYW1lPlNjb3B1czwvcmVtb3RlLWRhdGFiYXNlLW5hbWU+
PGxhbmd1YWdlPkVuZ2xpc2g8L2xhbmd1YWdlPjwvcmVjb3JkPjwvQ2l0ZT48Q2l0ZT48QXV0aG9y
PlR1Z25vbGk8L0F1dGhvcj48WWVhcj4yMDIwPC9ZZWFyPjxSZWNOdW0+NjYzPC9SZWNOdW0+PHJl
Y29yZD48cmVjLW51bWJlcj42NjM8L3JlYy1udW1iZXI+PGZvcmVpZ24ta2V5cz48a2V5IGFwcD0i
RU4iIGRiLWlkPSI5OXNweHR4YWp4c2FzYmVmcjk1cGYwMHJmcnMwMGVwOXZlMmEiIHRpbWVzdGFt
cD0iMTY2NDczNjU4MyI+NjYzPC9rZXk+PC9mb3JlaWduLWtleXM+PHJlZi10eXBlIG5hbWU9Ikpv
dXJuYWwgQXJ0aWNsZSI+MTc8L3JlZi10eXBlPjxjb250cmlidXRvcnM+PGF1dGhvcnM+PGF1dGhv
cj5UdWdub2xpLCBCLjwvYXV0aG9yPjxhdXRob3I+R2lvdmFnbm9uaSwgRy48L2F1dGhvcj48YXV0
aG9yPlBpdmEsIEEuPC9hdXRob3I+PGF1dGhvcj5HcmlsbGksIEUuPC9hdXRob3I+PC9hdXRob3Jz
PjwvY29udHJpYnV0b3JzPjx0aXRsZXM+PHRpdGxlPkZyb20gYWNpZGlmaWVycyB0byBpbnRlc3Rp
bmFsIGhlYWx0aCBlbmhhbmNlcnM6IEhvdyBvcmdhbmljIGFjaWRzIGNhbiBpbXByb3ZlIGdyb3d0
aCBlZmZpY2llbmN5IG9mIHBpZ3M8L3RpdGxlPjxzZWNvbmRhcnktdGl0bGU+QW5pbWFsczwvc2Vj
b25kYXJ5LXRpdGxlPjxzaG9ydC10aXRsZT5Gcm9tIGFjaWRpZmllcnMgdG8gaW50ZXN0aW5hbCBo
ZWFsdGggZW5oYW5jZXJzOiBIb3cgb3JnYW5pYyBhY2lkcyBjYW4gaW1wcm92ZSBncm93dGggZWZm
aWNpZW5jeSBvZiBwaWdzPC9zaG9ydC10aXRsZT48L3RpdGxlcz48cGVyaW9kaWNhbD48ZnVsbC10
aXRsZT5BbmltYWxzPC9mdWxsLXRpdGxlPjwvcGVyaW9kaWNhbD48dm9sdW1lPjEwPC92b2x1bWU+
PG51bWJlcj4xPC9udW1iZXI+PGtleXdvcmRzPjxrZXl3b3JkPkFjaWRpZmllcnM8L2tleXdvcmQ+
PGtleXdvcmQ+TWV0YWJvbGljIGVmZmVjdDwva2V5d29yZD48a2V5d29yZD5NaWNyb2VuY2Fwc3Vs
YXRpb248L2tleXdvcmQ+PGtleXdvcmQ+T3JnYW5pYyBhY2lkczwva2V5d29yZD48a2V5d29yZD5Q
aWc8L2tleXdvcmQ+PGtleXdvcmQ+MiBveG9nbHV0YXJpYyBhY2lkPC9rZXl3b3JkPjxrZXl3b3Jk
PmFjZXRpYyBhY2lkPC9rZXl3b3JkPjxrZXl3b3JkPmJlbnpvaWMgYWNpZDwva2V5d29yZD48a2V5
d29yZD5idXR5cmljIGFjaWQ8L2tleXdvcmQ+PGtleXdvcmQ+Y2FyYm94eWxpYyBhY2lkPC9rZXl3
b3JkPjxrZXl3b3JkPmNpdHJpYyBhY2lkPC9rZXl3b3JkPjxrZXl3b3JkPmRlY2Fub2ljIGFjaWQ8
L2tleXdvcmQ+PGtleXdvcmQ+Zm9ybWljIGFjaWQ8L2tleXdvcmQ+PGtleXdvcmQ+ZnVtYXJpYyBh
Y2lkPC9rZXl3b3JkPjxrZXl3b3JkPmhleGFub2ljIGFjaWQ8L2tleXdvcmQ+PGtleXdvcmQ+bGFj
dGljIGFjaWQ8L2tleXdvcmQ+PGtleXdvcmQ+bGF1cmljIGFjaWQ8L2tleXdvcmQ+PGtleXdvcmQ+
bWFsaWMgYWNpZDwva2V5d29yZD48a2V5d29yZD5vY3Rhbm9pYyBhY2lkPC9rZXl3b3JkPjxrZXl3
b3JkPnByb3Bpb25pYyBhY2lkPC9rZXl3b3JkPjxrZXl3b3JkPnNvcmJpYyBhY2lkPC9rZXl3b3Jk
PjxrZXl3b3JkPmFjaWRpZmljYXRpb248L2tleXdvcmQ+PGtleXdvcmQ+YW50aW1pY3JvYmlhbCBh
Y3Rpdml0eTwva2V5d29yZD48a2V5d29yZD5jaXRyaWMgYWNpZCBjeWNsZTwva2V5d29yZD48a2V5
d29yZD5kaWV0IGNvbXBvc2l0aW9uPC9rZXl3b3JkPjxrZXl3b3JkPmVuZXJneSBtZXRhYm9saXNt
PC9rZXl3b3JkPjxrZXl3b3JkPmZvb2QgcXVhbGl0eTwva2V5d29yZD48a2V5d29yZD5ncm93dGgg
c3RpbXVsYXRpb248L2tleXdvcmQ+PGtleXdvcmQ+bGlwaWQgbWV0YWJvbGlzbTwva2V5d29yZD48
a2V5d29yZD5tZWF0IGluZHVzdHJ5PC9rZXl3b3JkPjxrZXl3b3JkPm1pY3JvYmlhbCBjb250YW1p
bmF0aW9uPC9rZXl3b3JkPjxrZXl3b3JkPm1pY3JvZmxvcmE8L2tleXdvcmQ+PGtleXdvcmQ+bm9u
aHVtYW48L2tleXdvcmQ+PGtleXdvcmQ+UmV2aWV3PC9rZXl3b3JkPjxrZXl3b3JkPnN0b21hY2gg
ZW1wdHlpbmc8L2tleXdvcmQ+PGtleXdvcmQ+c3RvbWFjaCBwSDwva2V5d29yZD48L2tleXdvcmRz
PjxkYXRlcz48eWVhcj4yMDIwPC95ZWFyPjwvZGF0ZXM+PHdvcmstdHlwZT5SZXZpZXc8L3dvcmst
dHlwZT48dXJscz48cmVsYXRlZC11cmxzPjx1cmw+aHR0cHM6Ly93d3cuc2NvcHVzLmNvbS9pbndh
cmQvcmVjb3JkLnVyaT9laWQ9Mi1zMi4wLTg1MDc4OTgxNDAzJmFtcDtkb2k9MTAuMzM5MCUyZmFu
aTEwMDEwMTM0JmFtcDtwYXJ0bmVySUQ9NDAmYW1wO21kNT1hOWNiNWFhNmMzZTU4Y2JiODY5NmYz
NDA5MTI2OWU4N2h0dHBzOi8vbWRwaS1yZXMuY29tL2RfYXR0YWNobWVudC9hbmltYWxzL2FuaW1h
bHMtMTAtMDAxMzQvYXJ0aWNsZV9kZXBsb3kvYW5pbWFscy0xMC0wMDEzNC12Mi5wZGY/dmVyc2lv
bj0xNTc5NDMwMjM4PC91cmw+PC9yZWxhdGVkLXVybHM+PC91cmxzPjxjdXN0b203PjEzNDwvY3Vz
dG9tNz48ZWxlY3Ryb25pYy1yZXNvdXJjZS1udW0+MTAuMzM5MC9hbmkxMDAxMDEzNDwvZWxlY3Ry
b25pYy1yZXNvdXJjZS1udW0+PHJlbW90ZS1kYXRhYmFzZS1uYW1lPlNjb3B1czwvcmVtb3RlLWRh
dGFiYXNlLW5hbWU+PGxhbmd1YWdlPkVuZ2xpc2g8L2xhbmd1YWdlPjwvcmVjb3JkPjwvQ2l0ZT48
L0VuZE5vdGU+
</w:fldData>
        </w:fldChar>
      </w:r>
      <w:r w:rsidR="0026586A">
        <w:instrText xml:space="preserve"> ADDIN EN.CITE </w:instrText>
      </w:r>
      <w:r w:rsidR="0026586A">
        <w:fldChar w:fldCharType="begin">
          <w:fldData xml:space="preserve">PEVuZE5vdGU+PENpdGU+PEF1dGhvcj5TdW48L0F1dGhvcj48WWVhcj4yMDE3PC9ZZWFyPjxSZWNO
dW0+NjI5PC9SZWNOdW0+PERpc3BsYXlUZXh0PihTdW4gJmFtcDsgS2ltLCAyMDE3OyBZLiBMaXUg
ZXQgYWwuLCAyMDE4OyBUdWdub2xpIGV0IGFsLiwgMjAyMCk8L0Rpc3BsYXlUZXh0PjxyZWNvcmQ+
PHJlYy1udW1iZXI+NjI5PC9yZWMtbnVtYmVyPjxmb3JlaWduLWtleXM+PGtleSBhcHA9IkVOIiBk
Yi1pZD0iOTlzcHh0eGFqeHNhc2JlZnI5NXBmMDByZnJzMDBlcDl2ZTJhIiB0aW1lc3RhbXA9IjE2
NjQ3MzY1ODIiPjYyOTwva2V5PjwvZm9yZWlnbi1rZXlzPjxyZWYtdHlwZSBuYW1lPSJKb3VybmFs
IEFydGljbGUiPjE3PC9yZWYtdHlwZT48Y29udHJpYnV0b3JzPjxhdXRob3JzPjxhdXRob3I+U3Vu
LCBZLjwvYXV0aG9yPjxhdXRob3I+S2ltLCBTLiBXLjwvYXV0aG9yPjwvYXV0aG9ycz48L2NvbnRy
aWJ1dG9ycz48YXV0aC1hZGRyZXNzPkRlcGFydG1lbnQgb2YgQW5pbWFsIFNjaWVuY2UsIE5vcnRo
IENhcm9saW5hIFN0YXRlIFVuaXZlcnNpdHksIFJhbGVpZ2gsIE5DIDI3Njk1LCBVU0EuIENvbGxl
Z2Ugb2YgQW5pbWFsIFNjaWVuY2UgYW5kIFRlY2hub2xvZ3ksIFNvdXRod2VzdCBVbml2ZXJzaXR5
LCBDaG9uZ3FpbmcgNDAwNzE1LCBDaGluYS48L2F1dGgtYWRkcmVzcz48dGl0bGVzPjx0aXRsZT5J
bnRlc3RpbmFsIGNoYWxsZW5nZSB3aXRoIGVudGVyb3RveGlnZW5pYyBFc2NoZXJpY2hpYSBjb2xp
IGluIHBpZ3MsIGFuZCBudXRyaXRpb25hbCBpbnRlcnZlbnRpb24gdG8gcHJldmVudCBwb3N0d2Vh
bmluZyBkaWFycmhlYTwvdGl0bGU+PHNlY29uZGFyeS10aXRsZT5BbmltIE51dHI8L3NlY29uZGFy
eS10aXRsZT48YWx0LXRpdGxlPkFuaW1hbCBudXRyaXRpb24gKFpob25nZ3VvIHh1IG11IHNob3Ug
eWkgeHVlIGh1aSk8L2FsdC10aXRsZT48c2hvcnQtdGl0bGU+SW50ZXN0aW5hbCBjaGFsbGVuZ2Ug
d2l0aCBlbnRlcm90b3hpZ2VuaWMgRXNjaGVyaWNoaWEgY29saSBpbiBwaWdzLCBhbmQgbnV0cml0
aW9uYWwgaW50ZXJ2ZW50aW9uIHRvIHByZXZlbnQgcG9zdHdlYW5pbmcgZGlhcnJoZWE8L3Nob3J0
LXRpdGxlPjwvdGl0bGVzPjxwZXJpb2RpY2FsPjxmdWxsLXRpdGxlPkFuaW0gTnV0cjwvZnVsbC10
aXRsZT48YWJici0xPkFuaW1hbCBudXRyaXRpb24gKFpob25nZ3VvIHh1IG11IHNob3UgeWkgeHVl
IGh1aSk8L2FiYnItMT48L3BlcmlvZGljYWw+PGFsdC1wZXJpb2RpY2FsPjxmdWxsLXRpdGxlPkFu
aW0gTnV0cjwvZnVsbC10aXRsZT48YWJici0xPkFuaW1hbCBudXRyaXRpb24gKFpob25nZ3VvIHh1
IG11IHNob3UgeWkgeHVlIGh1aSk8L2FiYnItMT48L2FsdC1wZXJpb2RpY2FsPjxwYWdlcz4zMjIt
MzMwPC9wYWdlcz48dm9sdW1lPjM8L3ZvbHVtZT48bnVtYmVyPjQ8L251bWJlcj48ZWRpdGlvbj4y
MDE4LzA1LzE3PC9lZGl0aW9uPjxrZXl3b3Jkcz48a2V5d29yZD5FbnRlcm90b3hpZ2VuaWMgRXNj
aGVyaWNoaWEgY29saTwva2V5d29yZD48a2V5d29yZD5GZWVkIGFkZGl0aXZlczwva2V5d29yZD48
a2V5d29yZD5JbW11bm9wcm9weWxheGlzPC9rZXl3b3JkPjxrZXl3b3JkPk51dHJpdGlvbmFsIGlu
dGVydmVudGlvbjwva2V5d29yZD48a2V5d29yZD5QaWdzPC9rZXl3b3JkPjxrZXl3b3JkPlBvc3R3
ZWFuaW5nIGRpYXJyaGVhPC9rZXl3b3JkPjwva2V5d29yZHM+PGRhdGVzPjx5ZWFyPjIwMTc8L3ll
YXI+PHB1Yi1kYXRlcz48ZGF0ZT5EZWM8L2RhdGU+PC9wdWItZGF0ZXM+PC9kYXRlcz48aXNibj4y
NDA1LTY1NDUgKFByaW50KSAyNDA1LTYzODM8L2lzYm4+PGFjY2Vzc2lvbi1udW0+Mjk3NjcxMzM8
L2FjY2Vzc2lvbi1udW0+PHVybHM+PHJlbGF0ZWQtdXJscz48dXJsPmh0dHBzOi8vd3d3Lm5jYmku
bmxtLm5paC5nb3YvcG1jL2FydGljbGVzL1BNQzU5NDEyNjcvcGRmL21haW4ucGRmPC91cmw+PC9y
ZWxhdGVkLXVybHM+PC91cmxzPjxjdXN0b20yPlBNQzU5NDEyNjc8L2N1c3RvbTI+PGVsZWN0cm9u
aWMtcmVzb3VyY2UtbnVtPjEwLjEwMTYvai5hbmludS4yMDE3LjEwLjAwMTwvZWxlY3Ryb25pYy1y
ZXNvdXJjZS1udW0+PHJlbW90ZS1kYXRhYmFzZS1wcm92aWRlcj5ObG08L3JlbW90ZS1kYXRhYmFz
ZS1wcm92aWRlcj48bGFuZ3VhZ2U+ZW5nPC9sYW5ndWFnZT48L3JlY29yZD48L0NpdGU+PENpdGU+
PEF1dGhvcj5MaXU8L0F1dGhvcj48WWVhcj4yMDE4PC9ZZWFyPjxSZWNOdW0+NjM1PC9SZWNOdW0+
PHJlY29yZD48cmVjLW51bWJlcj42MzU8L3JlYy1udW1iZXI+PGZvcmVpZ24ta2V5cz48a2V5IGFw
cD0iRU4iIGRiLWlkPSI5OXNweHR4YWp4c2FzYmVmcjk1cGYwMHJmcnMwMGVwOXZlMmEiIHRpbWVz
dGFtcD0iMTY2NDczNjU4MiI+NjM1PC9rZXk+PC9mb3JlaWduLWtleXM+PHJlZi10eXBlIG5hbWU9
IkpvdXJuYWwgQXJ0aWNsZSI+MTc8L3JlZi10eXBlPjxjb250cmlidXRvcnM+PGF1dGhvcnM+PGF1
dGhvcj5MaXUsIFkuPC9hdXRob3I+PGF1dGhvcj5Fc3Bpbm9zYSwgQy4gRC48L2F1dGhvcj48YXV0
aG9yPkFiZWxpbGxhLCBKLiBKLjwvYXV0aG9yPjxhdXRob3I+Q2FzYXMsIEcuIEEuPC9hdXRob3I+
PGF1dGhvcj5MYWdvcywgTC4gVi48L2F1dGhvcj48YXV0aG9yPkxlZSwgUy4gQS48L2F1dGhvcj48
YXV0aG9yPkt3b24sIFcuIEIuPC9hdXRob3I+PGF1dGhvcj5NYXRoYWksIEouIEsuPC9hdXRob3I+
PGF1dGhvcj5OYXZhcnJvLCBELiBNLiBELiBMLjwvYXV0aG9yPjxhdXRob3I+SmF3b3Jza2ksIE4u
IFcuPC9hdXRob3I+PGF1dGhvcj5TdGVpbiwgSC4gSC48L2F1dGhvcj48L2F1dGhvcnM+PC9jb250
cmlidXRvcnM+PHRpdGxlcz48dGl0bGU+Tm9uLWFudGliaW90aWMgZmVlZCBhZGRpdGl2ZXMgaW4g
ZGlldHMgZm9yIHBpZ3M6IEEgcmV2aWV3PC90aXRsZT48c2Vjb25kYXJ5LXRpdGxlPkFuaW1hbCBO
dXRyaXRpb248L3NlY29uZGFyeS10aXRsZT48c2hvcnQtdGl0bGU+Tm9uLWFudGliaW90aWMgZmVl
ZCBhZGRpdGl2ZXMgaW4gZGlldHMgZm9yIHBpZ3M6IEEgcmV2aWV3PC9zaG9ydC10aXRsZT48L3Rp
dGxlcz48cGVyaW9kaWNhbD48ZnVsbC10aXRsZT5BbmltYWwgTnV0cml0aW9uPC9mdWxsLXRpdGxl
PjwvcGVyaW9kaWNhbD48cGFnZXM+MTEzLTEyNTwvcGFnZXM+PHZvbHVtZT40PC92b2x1bWU+PG51
bWJlcj4yPC9udW1iZXI+PGtleXdvcmRzPjxrZXl3b3JkPkFjaWRpZmllcnM8L2tleXdvcmQ+PGtl
eXdvcmQ+RGlyZWN0LWZlZCBtaWNyb2JpYWxzPC9rZXl3b3JkPjxrZXl3b3JkPk1pbmVyYWxzPC9r
ZXl3b3JkPjxrZXl3b3JkPlBpZ3M8L2tleXdvcmQ+PGtleXdvcmQ+UGxhbnQgZXh0cmFjdHM8L2tl
eXdvcmQ+PGtleXdvcmQ+UHJlYmlvdGljczwva2V5d29yZD48L2tleXdvcmRzPjxkYXRlcz48eWVh
cj4yMDE4PC95ZWFyPjwvZGF0ZXM+PHdvcmstdHlwZT5SZXZpZXc8L3dvcmstdHlwZT48dXJscz48
cmVsYXRlZC11cmxzPjx1cmw+aHR0cHM6Ly93d3cuc2NvcHVzLmNvbS9pbndhcmQvcmVjb3JkLnVy
aT9laWQ9Mi1zMi4wLTg1MDQ0MDA3ODcwJmFtcDtkb2k9MTAuMTAxNiUyZmouYW5pbnUuMjAxOC4w
MS4wMDcmYW1wO3BhcnRuZXJJRD00MCZhbXA7bWQ1PWEwZTQ2NWQzNDQxODM2MDM2M2VkYWIxZDMw
NjYxZDlkaHR0cHM6Ly93d3cubmNiaS5ubG0ubmloLmdvdi9wbWMvYXJ0aWNsZXMvUE1DNjEwMzQ2
OS9wZGYvbWFpbi5wZGY8L3VybD48L3JlbGF0ZWQtdXJscz48L3VybHM+PGVsZWN0cm9uaWMtcmVz
b3VyY2UtbnVtPjEwLjEwMTYvai5hbmludS4yMDE4LjAxLjAwNzwvZWxlY3Ryb25pYy1yZXNvdXJj
ZS1udW0+PHJlbW90ZS1kYXRhYmFzZS1uYW1lPlNjb3B1czwvcmVtb3RlLWRhdGFiYXNlLW5hbWU+
PGxhbmd1YWdlPkVuZ2xpc2g8L2xhbmd1YWdlPjwvcmVjb3JkPjwvQ2l0ZT48Q2l0ZT48QXV0aG9y
PlR1Z25vbGk8L0F1dGhvcj48WWVhcj4yMDIwPC9ZZWFyPjxSZWNOdW0+NjYzPC9SZWNOdW0+PHJl
Y29yZD48cmVjLW51bWJlcj42NjM8L3JlYy1udW1iZXI+PGZvcmVpZ24ta2V5cz48a2V5IGFwcD0i
RU4iIGRiLWlkPSI5OXNweHR4YWp4c2FzYmVmcjk1cGYwMHJmcnMwMGVwOXZlMmEiIHRpbWVzdGFt
cD0iMTY2NDczNjU4MyI+NjYzPC9rZXk+PC9mb3JlaWduLWtleXM+PHJlZi10eXBlIG5hbWU9Ikpv
dXJuYWwgQXJ0aWNsZSI+MTc8L3JlZi10eXBlPjxjb250cmlidXRvcnM+PGF1dGhvcnM+PGF1dGhv
cj5UdWdub2xpLCBCLjwvYXV0aG9yPjxhdXRob3I+R2lvdmFnbm9uaSwgRy48L2F1dGhvcj48YXV0
aG9yPlBpdmEsIEEuPC9hdXRob3I+PGF1dGhvcj5HcmlsbGksIEUuPC9hdXRob3I+PC9hdXRob3Jz
PjwvY29udHJpYnV0b3JzPjx0aXRsZXM+PHRpdGxlPkZyb20gYWNpZGlmaWVycyB0byBpbnRlc3Rp
bmFsIGhlYWx0aCBlbmhhbmNlcnM6IEhvdyBvcmdhbmljIGFjaWRzIGNhbiBpbXByb3ZlIGdyb3d0
aCBlZmZpY2llbmN5IG9mIHBpZ3M8L3RpdGxlPjxzZWNvbmRhcnktdGl0bGU+QW5pbWFsczwvc2Vj
b25kYXJ5LXRpdGxlPjxzaG9ydC10aXRsZT5Gcm9tIGFjaWRpZmllcnMgdG8gaW50ZXN0aW5hbCBo
ZWFsdGggZW5oYW5jZXJzOiBIb3cgb3JnYW5pYyBhY2lkcyBjYW4gaW1wcm92ZSBncm93dGggZWZm
aWNpZW5jeSBvZiBwaWdzPC9zaG9ydC10aXRsZT48L3RpdGxlcz48cGVyaW9kaWNhbD48ZnVsbC10
aXRsZT5BbmltYWxzPC9mdWxsLXRpdGxlPjwvcGVyaW9kaWNhbD48dm9sdW1lPjEwPC92b2x1bWU+
PG51bWJlcj4xPC9udW1iZXI+PGtleXdvcmRzPjxrZXl3b3JkPkFjaWRpZmllcnM8L2tleXdvcmQ+
PGtleXdvcmQ+TWV0YWJvbGljIGVmZmVjdDwva2V5d29yZD48a2V5d29yZD5NaWNyb2VuY2Fwc3Vs
YXRpb248L2tleXdvcmQ+PGtleXdvcmQ+T3JnYW5pYyBhY2lkczwva2V5d29yZD48a2V5d29yZD5Q
aWc8L2tleXdvcmQ+PGtleXdvcmQ+MiBveG9nbHV0YXJpYyBhY2lkPC9rZXl3b3JkPjxrZXl3b3Jk
PmFjZXRpYyBhY2lkPC9rZXl3b3JkPjxrZXl3b3JkPmJlbnpvaWMgYWNpZDwva2V5d29yZD48a2V5
d29yZD5idXR5cmljIGFjaWQ8L2tleXdvcmQ+PGtleXdvcmQ+Y2FyYm94eWxpYyBhY2lkPC9rZXl3
b3JkPjxrZXl3b3JkPmNpdHJpYyBhY2lkPC9rZXl3b3JkPjxrZXl3b3JkPmRlY2Fub2ljIGFjaWQ8
L2tleXdvcmQ+PGtleXdvcmQ+Zm9ybWljIGFjaWQ8L2tleXdvcmQ+PGtleXdvcmQ+ZnVtYXJpYyBh
Y2lkPC9rZXl3b3JkPjxrZXl3b3JkPmhleGFub2ljIGFjaWQ8L2tleXdvcmQ+PGtleXdvcmQ+bGFj
dGljIGFjaWQ8L2tleXdvcmQ+PGtleXdvcmQ+bGF1cmljIGFjaWQ8L2tleXdvcmQ+PGtleXdvcmQ+
bWFsaWMgYWNpZDwva2V5d29yZD48a2V5d29yZD5vY3Rhbm9pYyBhY2lkPC9rZXl3b3JkPjxrZXl3
b3JkPnByb3Bpb25pYyBhY2lkPC9rZXl3b3JkPjxrZXl3b3JkPnNvcmJpYyBhY2lkPC9rZXl3b3Jk
PjxrZXl3b3JkPmFjaWRpZmljYXRpb248L2tleXdvcmQ+PGtleXdvcmQ+YW50aW1pY3JvYmlhbCBh
Y3Rpdml0eTwva2V5d29yZD48a2V5d29yZD5jaXRyaWMgYWNpZCBjeWNsZTwva2V5d29yZD48a2V5
d29yZD5kaWV0IGNvbXBvc2l0aW9uPC9rZXl3b3JkPjxrZXl3b3JkPmVuZXJneSBtZXRhYm9saXNt
PC9rZXl3b3JkPjxrZXl3b3JkPmZvb2QgcXVhbGl0eTwva2V5d29yZD48a2V5d29yZD5ncm93dGgg
c3RpbXVsYXRpb248L2tleXdvcmQ+PGtleXdvcmQ+bGlwaWQgbWV0YWJvbGlzbTwva2V5d29yZD48
a2V5d29yZD5tZWF0IGluZHVzdHJ5PC9rZXl3b3JkPjxrZXl3b3JkPm1pY3JvYmlhbCBjb250YW1p
bmF0aW9uPC9rZXl3b3JkPjxrZXl3b3JkPm1pY3JvZmxvcmE8L2tleXdvcmQ+PGtleXdvcmQ+bm9u
aHVtYW48L2tleXdvcmQ+PGtleXdvcmQ+UmV2aWV3PC9rZXl3b3JkPjxrZXl3b3JkPnN0b21hY2gg
ZW1wdHlpbmc8L2tleXdvcmQ+PGtleXdvcmQ+c3RvbWFjaCBwSDwva2V5d29yZD48L2tleXdvcmRz
PjxkYXRlcz48eWVhcj4yMDIwPC95ZWFyPjwvZGF0ZXM+PHdvcmstdHlwZT5SZXZpZXc8L3dvcmst
dHlwZT48dXJscz48cmVsYXRlZC11cmxzPjx1cmw+aHR0cHM6Ly93d3cuc2NvcHVzLmNvbS9pbndh
cmQvcmVjb3JkLnVyaT9laWQ9Mi1zMi4wLTg1MDc4OTgxNDAzJmFtcDtkb2k9MTAuMzM5MCUyZmFu
aTEwMDEwMTM0JmFtcDtwYXJ0bmVySUQ9NDAmYW1wO21kNT1hOWNiNWFhNmMzZTU4Y2JiODY5NmYz
NDA5MTI2OWU4N2h0dHBzOi8vbWRwaS1yZXMuY29tL2RfYXR0YWNobWVudC9hbmltYWxzL2FuaW1h
bHMtMTAtMDAxMzQvYXJ0aWNsZV9kZXBsb3kvYW5pbWFscy0xMC0wMDEzNC12Mi5wZGY/dmVyc2lv
bj0xNTc5NDMwMjM4PC91cmw+PC9yZWxhdGVkLXVybHM+PC91cmxzPjxjdXN0b203PjEzNDwvY3Vz
dG9tNz48ZWxlY3Ryb25pYy1yZXNvdXJjZS1udW0+MTAuMzM5MC9hbmkxMDAxMDEzNDwvZWxlY3Ry
b25pYy1yZXNvdXJjZS1udW0+PHJlbW90ZS1kYXRhYmFzZS1uYW1lPlNjb3B1czwvcmVtb3RlLWRh
dGFiYXNlLW5hbWU+PGxhbmd1YWdlPkVuZ2xpc2g8L2xhbmd1YWdlPjwvcmVjb3JkPjwvQ2l0ZT48
L0VuZE5vdGU+
</w:fldData>
        </w:fldChar>
      </w:r>
      <w:r w:rsidR="0026586A">
        <w:instrText xml:space="preserve"> ADDIN EN.CITE.DATA </w:instrText>
      </w:r>
      <w:r w:rsidR="0026586A">
        <w:fldChar w:fldCharType="end"/>
      </w:r>
      <w:r w:rsidR="00F3321D">
        <w:fldChar w:fldCharType="separate"/>
      </w:r>
      <w:r w:rsidR="00FD4A26">
        <w:rPr>
          <w:noProof/>
        </w:rPr>
        <w:t>(</w:t>
      </w:r>
      <w:hyperlink w:anchor="_ENREF_133" w:tooltip="Sun, 2017 #629" w:history="1">
        <w:r w:rsidR="005F0597">
          <w:rPr>
            <w:noProof/>
          </w:rPr>
          <w:t>Sun &amp; Kim, 2017</w:t>
        </w:r>
      </w:hyperlink>
      <w:r w:rsidR="00FD4A26">
        <w:rPr>
          <w:noProof/>
        </w:rPr>
        <w:t xml:space="preserve">; </w:t>
      </w:r>
      <w:hyperlink w:anchor="_ENREF_83" w:tooltip="Liu, 2018 #635" w:history="1">
        <w:r w:rsidR="005F0597">
          <w:rPr>
            <w:noProof/>
          </w:rPr>
          <w:t>Y. Liu et al., 2018</w:t>
        </w:r>
      </w:hyperlink>
      <w:r w:rsidR="00FD4A26">
        <w:rPr>
          <w:noProof/>
        </w:rPr>
        <w:t xml:space="preserve">; </w:t>
      </w:r>
      <w:hyperlink w:anchor="_ENREF_139" w:tooltip="Tugnoli, 2020 #663" w:history="1">
        <w:r w:rsidR="005F0597">
          <w:rPr>
            <w:noProof/>
          </w:rPr>
          <w:t>Tugnoli et al., 2020</w:t>
        </w:r>
      </w:hyperlink>
      <w:r w:rsidR="00FD4A26">
        <w:rPr>
          <w:noProof/>
        </w:rPr>
        <w:t>)</w:t>
      </w:r>
      <w:r w:rsidR="00F3321D">
        <w:fldChar w:fldCharType="end"/>
      </w:r>
      <w:r>
        <w:t>. Their salts increase protein utili</w:t>
      </w:r>
      <w:r w:rsidR="00435777">
        <w:t>s</w:t>
      </w:r>
      <w:r>
        <w:t>ation</w:t>
      </w:r>
      <w:r w:rsidR="00920CEF">
        <w:t>,</w:t>
      </w:r>
      <w:r>
        <w:t xml:space="preserve"> especially in weaner pigs and improve production indices. While utilising organic acids, several factors such as types, dosage, feed formula and age of piglets play </w:t>
      </w:r>
      <w:r w:rsidR="26571B10">
        <w:t xml:space="preserve">a </w:t>
      </w:r>
      <w:r w:rsidR="3DB29D41">
        <w:t>critical</w:t>
      </w:r>
      <w:r>
        <w:t xml:space="preserve"> role in </w:t>
      </w:r>
      <w:r w:rsidR="00875688">
        <w:t xml:space="preserve">the </w:t>
      </w:r>
      <w:r>
        <w:t xml:space="preserve">outcome of activity </w:t>
      </w:r>
      <w:r w:rsidR="00F3321D">
        <w:fldChar w:fldCharType="begin">
          <w:fldData xml:space="preserve">PEVuZE5vdGU+PENpdGU+PEF1dGhvcj5MaXU8L0F1dGhvcj48WWVhcj4yMDE4PC9ZZWFyPjxSZWNO
dW0+NjM1PC9SZWNOdW0+PERpc3BsYXlUZXh0PihZLiBMaXUgZXQgYWwuLCAyMDE4OyBKYWhhbiBl
dCBhbC4sIDIwMjEpPC9EaXNwbGF5VGV4dD48cmVjb3JkPjxyZWMtbnVtYmVyPjYzNTwvcmVjLW51
bWJlcj48Zm9yZWlnbi1rZXlzPjxrZXkgYXBwPSJFTiIgZGItaWQ9Ijk5c3B4dHhhanhzYXNiZWZy
OTVwZjAwcmZyczAwZXA5dmUyYSIgdGltZXN0YW1wPSIxNjY0NzM2NTgyIj42MzU8L2tleT48L2Zv
cmVpZ24ta2V5cz48cmVmLXR5cGUgbmFtZT0iSm91cm5hbCBBcnRpY2xlIj4xNzwvcmVmLXR5cGU+
PGNvbnRyaWJ1dG9ycz48YXV0aG9ycz48YXV0aG9yPkxpdSwgWS48L2F1dGhvcj48YXV0aG9yPkVz
cGlub3NhLCBDLiBELjwvYXV0aG9yPjxhdXRob3I+QWJlbGlsbGEsIEouIEouPC9hdXRob3I+PGF1
dGhvcj5DYXNhcywgRy4gQS48L2F1dGhvcj48YXV0aG9yPkxhZ29zLCBMLiBWLjwvYXV0aG9yPjxh
dXRob3I+TGVlLCBTLiBBLjwvYXV0aG9yPjxhdXRob3I+S3dvbiwgVy4gQi48L2F1dGhvcj48YXV0
aG9yPk1hdGhhaSwgSi4gSy48L2F1dGhvcj48YXV0aG9yPk5hdmFycm8sIEQuIE0uIEQuIEwuPC9h
dXRob3I+PGF1dGhvcj5KYXdvcnNraSwgTi4gVy48L2F1dGhvcj48YXV0aG9yPlN0ZWluLCBILiBI
LjwvYXV0aG9yPjwvYXV0aG9ycz48L2NvbnRyaWJ1dG9ycz48dGl0bGVzPjx0aXRsZT5Ob24tYW50
aWJpb3RpYyBmZWVkIGFkZGl0aXZlcyBpbiBkaWV0cyBmb3IgcGlnczogQSByZXZpZXc8L3RpdGxl
PjxzZWNvbmRhcnktdGl0bGU+QW5pbWFsIE51dHJpdGlvbjwvc2Vjb25kYXJ5LXRpdGxlPjxzaG9y
dC10aXRsZT5Ob24tYW50aWJpb3RpYyBmZWVkIGFkZGl0aXZlcyBpbiBkaWV0cyBmb3IgcGlnczog
QSByZXZpZXc8L3Nob3J0LXRpdGxlPjwvdGl0bGVzPjxwZXJpb2RpY2FsPjxmdWxsLXRpdGxlPkFu
aW1hbCBOdXRyaXRpb248L2Z1bGwtdGl0bGU+PC9wZXJpb2RpY2FsPjxwYWdlcz4xMTMtMTI1PC9w
YWdlcz48dm9sdW1lPjQ8L3ZvbHVtZT48bnVtYmVyPjI8L251bWJlcj48a2V5d29yZHM+PGtleXdv
cmQ+QWNpZGlmaWVyczwva2V5d29yZD48a2V5d29yZD5EaXJlY3QtZmVkIG1pY3JvYmlhbHM8L2tl
eXdvcmQ+PGtleXdvcmQ+TWluZXJhbHM8L2tleXdvcmQ+PGtleXdvcmQ+UGlnczwva2V5d29yZD48
a2V5d29yZD5QbGFudCBleHRyYWN0czwva2V5d29yZD48a2V5d29yZD5QcmViaW90aWNzPC9rZXl3
b3JkPjwva2V5d29yZHM+PGRhdGVzPjx5ZWFyPjIwMTg8L3llYXI+PC9kYXRlcz48d29yay10eXBl
PlJldmlldzwvd29yay10eXBlPjx1cmxzPjxyZWxhdGVkLXVybHM+PHVybD5odHRwczovL3d3dy5z
Y29wdXMuY29tL2lud2FyZC9yZWNvcmQudXJpP2VpZD0yLXMyLjAtODUwNDQwMDc4NzAmYW1wO2Rv
aT0xMC4xMDE2JTJmai5hbmludS4yMDE4LjAxLjAwNyZhbXA7cGFydG5lcklEPTQwJmFtcDttZDU9
YTBlNDY1ZDM0NDE4MzYwMzYzZWRhYjFkMzA2NjFkOWRodHRwczovL3d3dy5uY2JpLm5sbS5uaWgu
Z292L3BtYy9hcnRpY2xlcy9QTUM2MTAzNDY5L3BkZi9tYWluLnBkZjwvdXJsPjwvcmVsYXRlZC11
cmxzPjwvdXJscz48ZWxlY3Ryb25pYy1yZXNvdXJjZS1udW0+MTAuMTAxNi9qLmFuaW51LjIwMTgu
MDEuMDA3PC9lbGVjdHJvbmljLXJlc291cmNlLW51bT48cmVtb3RlLWRhdGFiYXNlLW5hbWU+U2Nv
cHVzPC9yZW1vdGUtZGF0YWJhc2UtbmFtZT48bGFuZ3VhZ2U+RW5nbGlzaDwvbGFuZ3VhZ2U+PC9y
ZWNvcmQ+PC9DaXRlPjxDaXRlPjxBdXRob3I+SmFoYW48L0F1dGhvcj48WWVhcj4yMDIxPC9ZZWFy
PjxSZWNOdW0+Njc4PC9SZWNOdW0+PHJlY29yZD48cmVjLW51bWJlcj42Nzg8L3JlYy1udW1iZXI+
PGZvcmVpZ24ta2V5cz48a2V5IGFwcD0iRU4iIGRiLWlkPSI5OXNweHR4YWp4c2FzYmVmcjk1cGYw
MHJmcnMwMGVwOXZlMmEiIHRpbWVzdGFtcD0iMTY2NDczNjU4NCI+Njc4PC9rZXk+PC9mb3JlaWdu
LWtleXM+PHJlZi10eXBlIG5hbWU9IkpvdXJuYWwgQXJ0aWNsZSI+MTc8L3JlZi10eXBlPjxjb250
cmlidXRvcnM+PGF1dGhvcnM+PGF1dGhvcj5KYWhhbiwgTS48L2F1dGhvcj48YXV0aG9yPkZyYW5j
aXMsIE4uPC9hdXRob3I+PGF1dGhvcj5XeW5uLCBQLjwvYXV0aG9yPjxhdXRob3I+V2FuZywgQi48
L2F1dGhvcj48L2F1dGhvcnM+PC9jb250cmlidXRvcnM+PHRpdGxlcz48dGl0bGU+VGhlIHBvdGVu
dGlhbCBmb3Igc2lhbGljIGFjaWQgYW5kIHNpYWx5bGF0ZWQgZ2x5Y29jb25qdWdhdGVzIGFzIGZl
ZWQgYWRkaXRpdmVzIHRvIGVuaGFuY2UgcGlnIGhlYWx0aCBhbmQgcHJvZHVjdGlvbjwvdGl0bGU+
PHNlY29uZGFyeS10aXRsZT5BbmltYWxzPC9zZWNvbmRhcnktdGl0bGU+PHNob3J0LXRpdGxlPlRo
ZSBwb3RlbnRpYWwgZm9yIHNpYWxpYyBhY2lkIGFuZCBzaWFseWxhdGVkIGdseWNvY29uanVnYXRl
cyBhcyBmZWVkIGFkZGl0aXZlcyB0byBlbmhhbmNlIHBpZyBoZWFsdGggYW5kIHByb2R1Y3Rpb248
L3Nob3J0LXRpdGxlPjwvdGl0bGVzPjxwZXJpb2RpY2FsPjxmdWxsLXRpdGxlPkFuaW1hbHM8L2Z1
bGwtdGl0bGU+PC9wZXJpb2RpY2FsPjx2b2x1bWU+MTE8L3ZvbHVtZT48bnVtYmVyPjg8L251bWJl
cj48a2V5d29yZHM+PGtleXdvcmQ+R2FuZ2xpb3NpZGU8L2tleXdvcmQ+PGtleXdvcmQ+SGVhbHRo
PC9rZXl3b3JkPjxrZXl3b3JkPkxhY3RvZmVycmluPC9rZXl3b3JkPjxrZXl3b3JkPk9saWdvc2Fj
Y2hhcmlkZTwva2V5d29yZD48a2V5d29yZD5QaWc8L2tleXdvcmQ+PGtleXdvcmQ+UHJvZHVjdGlv
bjwva2V5d29yZD48a2V5d29yZD5TaWFsaWMgYWNpZHM8L2tleXdvcmQ+PC9rZXl3b3Jkcz48ZGF0
ZXM+PHllYXI+MjAyMTwveWVhcj48L2RhdGVzPjx3b3JrLXR5cGU+UmV2aWV3PC93b3JrLXR5cGU+
PHVybHM+PHJlbGF0ZWQtdXJscz48dXJsPmh0dHBzOi8vd3d3LnNjb3B1cy5jb20vaW53YXJkL3Jl
Y29yZC51cmk/ZWlkPTItczIuMC04NTExMTcyMzc2NCZhbXA7ZG9pPTEwLjMzOTAlMmZhbmkxMTA4
MjMxOCZhbXA7cGFydG5lcklEPTQwJmFtcDttZDU9MzYyNzkyMjA4NjZhMTY0OWM3MTFkYmY4MDJi
YTJkOGFodHRwczovL21kcGktcmVzLmNvbS9kX2F0dGFjaG1lbnQvYW5pbWFscy9hbmltYWxzLTEx
LTAyMzE4L2FydGljbGVfZGVwbG95L2FuaW1hbHMtMTEtMDIzMTgucGRmP3ZlcnNpb249MTYyODE2
OTUxMzwvdXJsPjwvcmVsYXRlZC11cmxzPjwvdXJscz48Y3VzdG9tNz4yMzE4PC9jdXN0b203Pjxl
bGVjdHJvbmljLXJlc291cmNlLW51bT4xMC4zMzkwL2FuaTExMDgyMzE4PC9lbGVjdHJvbmljLXJl
c291cmNlLW51bT48cmVtb3RlLWRhdGFiYXNlLW5hbWU+U2NvcHVzPC9yZW1vdGUtZGF0YWJhc2Ut
bmFtZT48bGFuZ3VhZ2U+RW5nbGlzaDwvbGFuZ3VhZ2U+PC9yZWNvcmQ+PC9DaXRlPjwvRW5kTm90
ZT5=
</w:fldData>
        </w:fldChar>
      </w:r>
      <w:r w:rsidR="0026586A">
        <w:instrText xml:space="preserve"> ADDIN EN.CITE </w:instrText>
      </w:r>
      <w:r w:rsidR="0026586A">
        <w:fldChar w:fldCharType="begin">
          <w:fldData xml:space="preserve">PEVuZE5vdGU+PENpdGU+PEF1dGhvcj5MaXU8L0F1dGhvcj48WWVhcj4yMDE4PC9ZZWFyPjxSZWNO
dW0+NjM1PC9SZWNOdW0+PERpc3BsYXlUZXh0PihZLiBMaXUgZXQgYWwuLCAyMDE4OyBKYWhhbiBl
dCBhbC4sIDIwMjEpPC9EaXNwbGF5VGV4dD48cmVjb3JkPjxyZWMtbnVtYmVyPjYzNTwvcmVjLW51
bWJlcj48Zm9yZWlnbi1rZXlzPjxrZXkgYXBwPSJFTiIgZGItaWQ9Ijk5c3B4dHhhanhzYXNiZWZy
OTVwZjAwcmZyczAwZXA5dmUyYSIgdGltZXN0YW1wPSIxNjY0NzM2NTgyIj42MzU8L2tleT48L2Zv
cmVpZ24ta2V5cz48cmVmLXR5cGUgbmFtZT0iSm91cm5hbCBBcnRpY2xlIj4xNzwvcmVmLXR5cGU+
PGNvbnRyaWJ1dG9ycz48YXV0aG9ycz48YXV0aG9yPkxpdSwgWS48L2F1dGhvcj48YXV0aG9yPkVz
cGlub3NhLCBDLiBELjwvYXV0aG9yPjxhdXRob3I+QWJlbGlsbGEsIEouIEouPC9hdXRob3I+PGF1
dGhvcj5DYXNhcywgRy4gQS48L2F1dGhvcj48YXV0aG9yPkxhZ29zLCBMLiBWLjwvYXV0aG9yPjxh
dXRob3I+TGVlLCBTLiBBLjwvYXV0aG9yPjxhdXRob3I+S3dvbiwgVy4gQi48L2F1dGhvcj48YXV0
aG9yPk1hdGhhaSwgSi4gSy48L2F1dGhvcj48YXV0aG9yPk5hdmFycm8sIEQuIE0uIEQuIEwuPC9h
dXRob3I+PGF1dGhvcj5KYXdvcnNraSwgTi4gVy48L2F1dGhvcj48YXV0aG9yPlN0ZWluLCBILiBI
LjwvYXV0aG9yPjwvYXV0aG9ycz48L2NvbnRyaWJ1dG9ycz48dGl0bGVzPjx0aXRsZT5Ob24tYW50
aWJpb3RpYyBmZWVkIGFkZGl0aXZlcyBpbiBkaWV0cyBmb3IgcGlnczogQSByZXZpZXc8L3RpdGxl
PjxzZWNvbmRhcnktdGl0bGU+QW5pbWFsIE51dHJpdGlvbjwvc2Vjb25kYXJ5LXRpdGxlPjxzaG9y
dC10aXRsZT5Ob24tYW50aWJpb3RpYyBmZWVkIGFkZGl0aXZlcyBpbiBkaWV0cyBmb3IgcGlnczog
QSByZXZpZXc8L3Nob3J0LXRpdGxlPjwvdGl0bGVzPjxwZXJpb2RpY2FsPjxmdWxsLXRpdGxlPkFu
aW1hbCBOdXRyaXRpb248L2Z1bGwtdGl0bGU+PC9wZXJpb2RpY2FsPjxwYWdlcz4xMTMtMTI1PC9w
YWdlcz48dm9sdW1lPjQ8L3ZvbHVtZT48bnVtYmVyPjI8L251bWJlcj48a2V5d29yZHM+PGtleXdv
cmQ+QWNpZGlmaWVyczwva2V5d29yZD48a2V5d29yZD5EaXJlY3QtZmVkIG1pY3JvYmlhbHM8L2tl
eXdvcmQ+PGtleXdvcmQ+TWluZXJhbHM8L2tleXdvcmQ+PGtleXdvcmQ+UGlnczwva2V5d29yZD48
a2V5d29yZD5QbGFudCBleHRyYWN0czwva2V5d29yZD48a2V5d29yZD5QcmViaW90aWNzPC9rZXl3
b3JkPjwva2V5d29yZHM+PGRhdGVzPjx5ZWFyPjIwMTg8L3llYXI+PC9kYXRlcz48d29yay10eXBl
PlJldmlldzwvd29yay10eXBlPjx1cmxzPjxyZWxhdGVkLXVybHM+PHVybD5odHRwczovL3d3dy5z
Y29wdXMuY29tL2lud2FyZC9yZWNvcmQudXJpP2VpZD0yLXMyLjAtODUwNDQwMDc4NzAmYW1wO2Rv
aT0xMC4xMDE2JTJmai5hbmludS4yMDE4LjAxLjAwNyZhbXA7cGFydG5lcklEPTQwJmFtcDttZDU9
YTBlNDY1ZDM0NDE4MzYwMzYzZWRhYjFkMzA2NjFkOWRodHRwczovL3d3dy5uY2JpLm5sbS5uaWgu
Z292L3BtYy9hcnRpY2xlcy9QTUM2MTAzNDY5L3BkZi9tYWluLnBkZjwvdXJsPjwvcmVsYXRlZC11
cmxzPjwvdXJscz48ZWxlY3Ryb25pYy1yZXNvdXJjZS1udW0+MTAuMTAxNi9qLmFuaW51LjIwMTgu
MDEuMDA3PC9lbGVjdHJvbmljLXJlc291cmNlLW51bT48cmVtb3RlLWRhdGFiYXNlLW5hbWU+U2Nv
cHVzPC9yZW1vdGUtZGF0YWJhc2UtbmFtZT48bGFuZ3VhZ2U+RW5nbGlzaDwvbGFuZ3VhZ2U+PC9y
ZWNvcmQ+PC9DaXRlPjxDaXRlPjxBdXRob3I+SmFoYW48L0F1dGhvcj48WWVhcj4yMDIxPC9ZZWFy
PjxSZWNOdW0+Njc4PC9SZWNOdW0+PHJlY29yZD48cmVjLW51bWJlcj42Nzg8L3JlYy1udW1iZXI+
PGZvcmVpZ24ta2V5cz48a2V5IGFwcD0iRU4iIGRiLWlkPSI5OXNweHR4YWp4c2FzYmVmcjk1cGYw
MHJmcnMwMGVwOXZlMmEiIHRpbWVzdGFtcD0iMTY2NDczNjU4NCI+Njc4PC9rZXk+PC9mb3JlaWdu
LWtleXM+PHJlZi10eXBlIG5hbWU9IkpvdXJuYWwgQXJ0aWNsZSI+MTc8L3JlZi10eXBlPjxjb250
cmlidXRvcnM+PGF1dGhvcnM+PGF1dGhvcj5KYWhhbiwgTS48L2F1dGhvcj48YXV0aG9yPkZyYW5j
aXMsIE4uPC9hdXRob3I+PGF1dGhvcj5XeW5uLCBQLjwvYXV0aG9yPjxhdXRob3I+V2FuZywgQi48
L2F1dGhvcj48L2F1dGhvcnM+PC9jb250cmlidXRvcnM+PHRpdGxlcz48dGl0bGU+VGhlIHBvdGVu
dGlhbCBmb3Igc2lhbGljIGFjaWQgYW5kIHNpYWx5bGF0ZWQgZ2x5Y29jb25qdWdhdGVzIGFzIGZl
ZWQgYWRkaXRpdmVzIHRvIGVuaGFuY2UgcGlnIGhlYWx0aCBhbmQgcHJvZHVjdGlvbjwvdGl0bGU+
PHNlY29uZGFyeS10aXRsZT5BbmltYWxzPC9zZWNvbmRhcnktdGl0bGU+PHNob3J0LXRpdGxlPlRo
ZSBwb3RlbnRpYWwgZm9yIHNpYWxpYyBhY2lkIGFuZCBzaWFseWxhdGVkIGdseWNvY29uanVnYXRl
cyBhcyBmZWVkIGFkZGl0aXZlcyB0byBlbmhhbmNlIHBpZyBoZWFsdGggYW5kIHByb2R1Y3Rpb248
L3Nob3J0LXRpdGxlPjwvdGl0bGVzPjxwZXJpb2RpY2FsPjxmdWxsLXRpdGxlPkFuaW1hbHM8L2Z1
bGwtdGl0bGU+PC9wZXJpb2RpY2FsPjx2b2x1bWU+MTE8L3ZvbHVtZT48bnVtYmVyPjg8L251bWJl
cj48a2V5d29yZHM+PGtleXdvcmQ+R2FuZ2xpb3NpZGU8L2tleXdvcmQ+PGtleXdvcmQ+SGVhbHRo
PC9rZXl3b3JkPjxrZXl3b3JkPkxhY3RvZmVycmluPC9rZXl3b3JkPjxrZXl3b3JkPk9saWdvc2Fj
Y2hhcmlkZTwva2V5d29yZD48a2V5d29yZD5QaWc8L2tleXdvcmQ+PGtleXdvcmQ+UHJvZHVjdGlv
bjwva2V5d29yZD48a2V5d29yZD5TaWFsaWMgYWNpZHM8L2tleXdvcmQ+PC9rZXl3b3Jkcz48ZGF0
ZXM+PHllYXI+MjAyMTwveWVhcj48L2RhdGVzPjx3b3JrLXR5cGU+UmV2aWV3PC93b3JrLXR5cGU+
PHVybHM+PHJlbGF0ZWQtdXJscz48dXJsPmh0dHBzOi8vd3d3LnNjb3B1cy5jb20vaW53YXJkL3Jl
Y29yZC51cmk/ZWlkPTItczIuMC04NTExMTcyMzc2NCZhbXA7ZG9pPTEwLjMzOTAlMmZhbmkxMTA4
MjMxOCZhbXA7cGFydG5lcklEPTQwJmFtcDttZDU9MzYyNzkyMjA4NjZhMTY0OWM3MTFkYmY4MDJi
YTJkOGFodHRwczovL21kcGktcmVzLmNvbS9kX2F0dGFjaG1lbnQvYW5pbWFscy9hbmltYWxzLTEx
LTAyMzE4L2FydGljbGVfZGVwbG95L2FuaW1hbHMtMTEtMDIzMTgucGRmP3ZlcnNpb249MTYyODE2
OTUxMzwvdXJsPjwvcmVsYXRlZC11cmxzPjwvdXJscz48Y3VzdG9tNz4yMzE4PC9jdXN0b203Pjxl
bGVjdHJvbmljLXJlc291cmNlLW51bT4xMC4zMzkwL2FuaTExMDgyMzE4PC9lbGVjdHJvbmljLXJl
c291cmNlLW51bT48cmVtb3RlLWRhdGFiYXNlLW5hbWU+U2NvcHVzPC9yZW1vdGUtZGF0YWJhc2Ut
bmFtZT48bGFuZ3VhZ2U+RW5nbGlzaDwvbGFuZ3VhZ2U+PC9yZWNvcmQ+PC9DaXRlPjwvRW5kTm90
ZT5=
</w:fldData>
        </w:fldChar>
      </w:r>
      <w:r w:rsidR="0026586A">
        <w:instrText xml:space="preserve"> ADDIN EN.CITE.DATA </w:instrText>
      </w:r>
      <w:r w:rsidR="0026586A">
        <w:fldChar w:fldCharType="end"/>
      </w:r>
      <w:r w:rsidR="00F3321D">
        <w:fldChar w:fldCharType="separate"/>
      </w:r>
      <w:r w:rsidR="00FD4A26">
        <w:rPr>
          <w:noProof/>
        </w:rPr>
        <w:t>(</w:t>
      </w:r>
      <w:hyperlink w:anchor="_ENREF_83" w:tooltip="Liu, 2018 #635" w:history="1">
        <w:r w:rsidR="005F0597">
          <w:rPr>
            <w:noProof/>
          </w:rPr>
          <w:t>Y. Liu et al., 2018</w:t>
        </w:r>
      </w:hyperlink>
      <w:r w:rsidR="00FD4A26">
        <w:rPr>
          <w:noProof/>
        </w:rPr>
        <w:t xml:space="preserve">; </w:t>
      </w:r>
      <w:hyperlink w:anchor="_ENREF_66" w:tooltip="Jahan, 2021 #678" w:history="1">
        <w:r w:rsidR="005F0597">
          <w:rPr>
            <w:noProof/>
          </w:rPr>
          <w:t>Jahan et al., 2021</w:t>
        </w:r>
      </w:hyperlink>
      <w:r w:rsidR="00FD4A26">
        <w:rPr>
          <w:noProof/>
        </w:rPr>
        <w:t>)</w:t>
      </w:r>
      <w:r w:rsidR="00F3321D">
        <w:fldChar w:fldCharType="end"/>
      </w:r>
      <w:r>
        <w:t xml:space="preserve">. </w:t>
      </w:r>
    </w:p>
    <w:p w14:paraId="2AC116C8" w14:textId="6D39D198" w:rsidR="008C7A05" w:rsidRPr="00F42F48" w:rsidRDefault="008C7A05" w:rsidP="00B4537B">
      <w:pPr>
        <w:spacing w:line="276" w:lineRule="auto"/>
      </w:pPr>
      <w:r>
        <w:t xml:space="preserve">One of the constraints of this practice is </w:t>
      </w:r>
      <w:r w:rsidRPr="008C7A05">
        <w:t>the lack of infrastructure on some farms to deliver water</w:t>
      </w:r>
      <w:r w:rsidR="00875688">
        <w:t>-</w:t>
      </w:r>
      <w:r w:rsidRPr="008C7A05">
        <w:t xml:space="preserve">soluble acids and also the impact </w:t>
      </w:r>
      <w:r>
        <w:t xml:space="preserve">of such additions </w:t>
      </w:r>
      <w:r w:rsidRPr="008C7A05">
        <w:t>on existing infrastructure</w:t>
      </w:r>
      <w:r>
        <w:t>,</w:t>
      </w:r>
      <w:r w:rsidRPr="008C7A05">
        <w:t xml:space="preserve"> resulting in </w:t>
      </w:r>
      <w:r>
        <w:t xml:space="preserve">possible </w:t>
      </w:r>
      <w:r w:rsidRPr="008C7A05">
        <w:t>water leaks</w:t>
      </w:r>
      <w:r>
        <w:t>. Acidification of feed, on the other hand, is more common in liquid</w:t>
      </w:r>
      <w:r w:rsidR="00875688">
        <w:t>-</w:t>
      </w:r>
      <w:r>
        <w:t xml:space="preserve">fed pigs and </w:t>
      </w:r>
      <w:r w:rsidR="00725058">
        <w:t xml:space="preserve">more </w:t>
      </w:r>
      <w:r>
        <w:t>easily implemented in such feed delivery systems.</w:t>
      </w:r>
    </w:p>
    <w:p w14:paraId="32D0F00D" w14:textId="77777777" w:rsidR="0072038D" w:rsidRPr="00041B09" w:rsidRDefault="0072038D" w:rsidP="00280D6B">
      <w:pPr>
        <w:pStyle w:val="Heading2"/>
      </w:pPr>
      <w:bookmarkStart w:id="49" w:name="_Toc113219398"/>
      <w:bookmarkStart w:id="50" w:name="_Toc124787495"/>
      <w:r w:rsidRPr="63AB644D">
        <w:t>Feed additives</w:t>
      </w:r>
      <w:bookmarkEnd w:id="49"/>
      <w:bookmarkEnd w:id="50"/>
      <w:r w:rsidRPr="63AB644D">
        <w:t xml:space="preserve"> </w:t>
      </w:r>
    </w:p>
    <w:p w14:paraId="2F6A79E5" w14:textId="309ED23A" w:rsidR="007C509E" w:rsidRDefault="007C509E" w:rsidP="00B4537B">
      <w:pPr>
        <w:spacing w:line="276" w:lineRule="auto"/>
      </w:pPr>
      <w:r>
        <w:t xml:space="preserve">Feed additives are products used in animal </w:t>
      </w:r>
      <w:r w:rsidR="00886B9F">
        <w:t>feed</w:t>
      </w:r>
      <w:r>
        <w:t xml:space="preserve"> to achieve an effect </w:t>
      </w:r>
      <w:r w:rsidR="00886B9F">
        <w:t xml:space="preserve">either </w:t>
      </w:r>
      <w:r>
        <w:t xml:space="preserve">on the feed itself </w:t>
      </w:r>
      <w:r w:rsidR="00886B9F">
        <w:t xml:space="preserve">or </w:t>
      </w:r>
      <w:r>
        <w:t>on the animals</w:t>
      </w:r>
      <w:r w:rsidR="00886B9F">
        <w:t>. Additives may also be used to obtain an effect</w:t>
      </w:r>
      <w:r>
        <w:t xml:space="preserve"> on</w:t>
      </w:r>
      <w:r w:rsidR="00886B9F">
        <w:t xml:space="preserve"> meat or milk (animal products)</w:t>
      </w:r>
      <w:r>
        <w:t xml:space="preserve">, or on the environment. </w:t>
      </w:r>
      <w:r w:rsidR="00886B9F">
        <w:t>In the scope of this work, feed additive</w:t>
      </w:r>
      <w:r w:rsidR="72795BB4">
        <w:t>s</w:t>
      </w:r>
      <w:r w:rsidR="00886B9F">
        <w:t xml:space="preserve"> will be substances enhancing the digestion of feed or with antimicrobial properties </w:t>
      </w:r>
      <w:r w:rsidR="00076A9D">
        <w:fldChar w:fldCharType="begin"/>
      </w:r>
      <w:r w:rsidR="00A872BD">
        <w:instrText xml:space="preserve"> ADDIN EN.CITE &lt;EndNote&gt;&lt;Cite&gt;&lt;Author&gt;EFSA&lt;/Author&gt;&lt;RecNum&gt;877&lt;/RecNum&gt;&lt;Prefix&gt;European Food Safety Authority:&lt;/Prefix&gt;&lt;Suffix&gt;`, access year: 2022&lt;/Suffix&gt;&lt;DisplayText&gt;(European Food Safety Authority:EFSA, n.d., access year: 2022)&lt;/DisplayText&gt;&lt;record&gt;&lt;rec-number&gt;877&lt;/rec-number&gt;&lt;foreign-keys&gt;&lt;key app="EN" db-id="99spxtxajxsasbefr95pf00rfrs00ep9ve2a" timestamp="1666643975"&gt;877&lt;/key&gt;&lt;/foreign-keys&gt;&lt;ref-type name="Web Page"&gt;12&lt;/ref-type&gt;&lt;contributors&gt;&lt;authors&gt;&lt;author&gt;EFSA,&lt;/author&gt;&lt;/authors&gt;&lt;/contributors&gt;&lt;titles&gt;&lt;title&gt;Feed additives&lt;/title&gt;&lt;/titles&gt;&lt;volume&gt;2022&lt;/volume&gt;&lt;number&gt;October 20th&lt;/number&gt;&lt;dates&gt;&lt;year&gt;n.d.&lt;/year&gt;&lt;/dates&gt;&lt;urls&gt;&lt;related-urls&gt;&lt;url&gt;https://www.efsa.europa.eu/en/topics/topic/feed-additives&lt;/url&gt;&lt;/related-urls&gt;&lt;/urls&gt;&lt;/record&gt;&lt;/Cite&gt;&lt;/EndNote&gt;</w:instrText>
      </w:r>
      <w:r w:rsidR="00076A9D">
        <w:fldChar w:fldCharType="separate"/>
      </w:r>
      <w:r w:rsidR="00A872BD">
        <w:rPr>
          <w:noProof/>
        </w:rPr>
        <w:t>(</w:t>
      </w:r>
      <w:hyperlink w:anchor="_ENREF_38" w:tooltip="EFSA, n.d. #877" w:history="1">
        <w:r w:rsidR="005F0597">
          <w:rPr>
            <w:noProof/>
          </w:rPr>
          <w:t>European Food Safety Authority:EFSA, n.d., access year: 2022</w:t>
        </w:r>
      </w:hyperlink>
      <w:r w:rsidR="00A872BD">
        <w:rPr>
          <w:noProof/>
        </w:rPr>
        <w:t>)</w:t>
      </w:r>
      <w:r w:rsidR="00076A9D">
        <w:fldChar w:fldCharType="end"/>
      </w:r>
      <w:r w:rsidR="00886B9F">
        <w:t>.</w:t>
      </w:r>
      <w:r w:rsidR="005E7E66">
        <w:t xml:space="preserve"> Thus, </w:t>
      </w:r>
      <w:r w:rsidR="005E7E66" w:rsidRPr="007C509E">
        <w:t xml:space="preserve">they may enhance production and profitability under the right circumstances. Many additives have </w:t>
      </w:r>
      <w:r w:rsidR="5448DD66">
        <w:t>a target</w:t>
      </w:r>
      <w:r w:rsidR="005E7E66" w:rsidRPr="007C509E">
        <w:t xml:space="preserve"> production phase, usage rate, and duration of use to be effective tools to enhance the production and profitability of the </w:t>
      </w:r>
      <w:r w:rsidR="005E7E66">
        <w:t xml:space="preserve">pig farm </w:t>
      </w:r>
      <w:r w:rsidR="000C7FB5">
        <w:fldChar w:fldCharType="begin"/>
      </w:r>
      <w:r w:rsidR="000C7FB5">
        <w:instrText xml:space="preserve"> ADDIN EN.CITE &lt;EndNote&gt;&lt;Cite&gt;&lt;Author&gt;Richert&lt;/Author&gt;&lt;Year&gt;2006&lt;/Year&gt;&lt;RecNum&gt;876&lt;/RecNum&gt;&lt;DisplayText&gt;(Richert, 2006)&lt;/DisplayText&gt;&lt;record&gt;&lt;rec-number&gt;876&lt;/rec-number&gt;&lt;foreign-keys&gt;&lt;key app="EN" db-id="99spxtxajxsasbefr95pf00rfrs00ep9ve2a" timestamp="1666643974"&gt;876&lt;/key&gt;&lt;/foreign-keys&gt;&lt;ref-type name="Web Page"&gt;12&lt;/ref-type&gt;&lt;contributors&gt;&lt;authors&gt;&lt;author&gt;Richert, B.T.&lt;/author&gt;&lt;/authors&gt;&lt;/contributors&gt;&lt;titles&gt;&lt;title&gt;Feed additives for swine&lt;/title&gt;&lt;/titles&gt;&lt;volume&gt;2022&lt;/volume&gt;&lt;number&gt;October 20th&lt;/number&gt;&lt;dates&gt;&lt;year&gt;2006&lt;/year&gt;&lt;/dates&gt;&lt;urls&gt;&lt;related-urls&gt;&lt;url&gt;Feed Additives for Swine - Pork Information Gateway (porkgateway.org)&lt;/url&gt;&lt;/related-urls&gt;&lt;/urls&gt;&lt;/record&gt;&lt;/Cite&gt;&lt;/EndNote&gt;</w:instrText>
      </w:r>
      <w:r w:rsidR="000C7FB5">
        <w:fldChar w:fldCharType="separate"/>
      </w:r>
      <w:r w:rsidR="000C7FB5">
        <w:rPr>
          <w:noProof/>
        </w:rPr>
        <w:t>(</w:t>
      </w:r>
      <w:hyperlink w:anchor="_ENREF_119" w:tooltip="Richert, 2006 #876" w:history="1">
        <w:r w:rsidR="005F0597">
          <w:rPr>
            <w:noProof/>
          </w:rPr>
          <w:t>Richert, 2006</w:t>
        </w:r>
      </w:hyperlink>
      <w:r w:rsidR="000C7FB5">
        <w:rPr>
          <w:noProof/>
        </w:rPr>
        <w:t>)</w:t>
      </w:r>
      <w:r w:rsidR="000C7FB5">
        <w:fldChar w:fldCharType="end"/>
      </w:r>
      <w:r w:rsidR="005E7E66">
        <w:t>.</w:t>
      </w:r>
      <w:r w:rsidR="00280414" w:rsidRPr="00280414">
        <w:t xml:space="preserve"> Correct application according to </w:t>
      </w:r>
      <w:r w:rsidR="00767149">
        <w:t xml:space="preserve">the </w:t>
      </w:r>
      <w:r w:rsidR="00280414" w:rsidRPr="00280414">
        <w:t>manufacturer’s instructions is key to success.</w:t>
      </w:r>
    </w:p>
    <w:p w14:paraId="3580CE7E" w14:textId="05D67F77" w:rsidR="007C509E" w:rsidRDefault="005E7E66" w:rsidP="00B4537B">
      <w:pPr>
        <w:spacing w:line="276" w:lineRule="auto"/>
      </w:pPr>
      <w:r>
        <w:t>There is very strict regulation around the use of f</w:t>
      </w:r>
      <w:r w:rsidR="007C509E">
        <w:t>eed additives</w:t>
      </w:r>
      <w:r>
        <w:t xml:space="preserve"> in the EU and in the UK. Feed additives</w:t>
      </w:r>
      <w:r w:rsidR="007C509E">
        <w:t xml:space="preserve"> </w:t>
      </w:r>
      <w:r>
        <w:t>cannot be commercialised</w:t>
      </w:r>
      <w:r w:rsidR="007C509E">
        <w:t xml:space="preserve"> unless they have been authorised following a </w:t>
      </w:r>
      <w:r>
        <w:t xml:space="preserve">careful </w:t>
      </w:r>
      <w:r w:rsidR="007C509E">
        <w:t xml:space="preserve">scientific evaluation carried out by </w:t>
      </w:r>
      <w:r>
        <w:t>EFSA</w:t>
      </w:r>
      <w:r w:rsidR="00280414">
        <w:t>/FSA</w:t>
      </w:r>
      <w:r w:rsidR="00A114CD">
        <w:t>,</w:t>
      </w:r>
      <w:r w:rsidR="007C509E">
        <w:t xml:space="preserve"> </w:t>
      </w:r>
      <w:r>
        <w:t xml:space="preserve">where it needs to be proven </w:t>
      </w:r>
      <w:r w:rsidR="007C509E">
        <w:t>the additive has no harmful effects on human and animal health</w:t>
      </w:r>
      <w:r>
        <w:t xml:space="preserve"> or </w:t>
      </w:r>
      <w:r w:rsidR="007C509E">
        <w:t>on the environment</w:t>
      </w:r>
      <w:r>
        <w:t xml:space="preserve"> </w:t>
      </w:r>
      <w:r w:rsidR="000C7FB5">
        <w:fldChar w:fldCharType="begin"/>
      </w:r>
      <w:r w:rsidR="009F2F38">
        <w:instrText xml:space="preserve"> ADDIN EN.CITE &lt;EndNote&gt;&lt;Cite&gt;&lt;Author&gt;EFSA&lt;/Author&gt;&lt;RecNum&gt;877&lt;/RecNum&gt;&lt;Suffix&gt;`, access year: 2022&lt;/Suffix&gt;&lt;DisplayText&gt;(EFSA, n.d., access year: 2022)&lt;/DisplayText&gt;&lt;record&gt;&lt;rec-number&gt;877&lt;/rec-number&gt;&lt;foreign-keys&gt;&lt;key app="EN" db-id="99spxtxajxsasbefr95pf00rfrs00ep9ve2a" timestamp="1666643975"&gt;877&lt;/key&gt;&lt;/foreign-keys&gt;&lt;ref-type name="Web Page"&gt;12&lt;/ref-type&gt;&lt;contributors&gt;&lt;authors&gt;&lt;author&gt;EFSA,&lt;/author&gt;&lt;/authors&gt;&lt;/contributors&gt;&lt;titles&gt;&lt;title&gt;Feed additives&lt;/title&gt;&lt;/titles&gt;&lt;volume&gt;2022&lt;/volume&gt;&lt;number&gt;October 20th&lt;/number&gt;&lt;dates&gt;&lt;year&gt;n.d.&lt;/year&gt;&lt;/dates&gt;&lt;urls&gt;&lt;related-urls&gt;&lt;url&gt;https://www.efsa.europa.eu/en/topics/topic/feed-additives&lt;/url&gt;&lt;/related-urls&gt;&lt;/urls&gt;&lt;/record&gt;&lt;/Cite&gt;&lt;/EndNote&gt;</w:instrText>
      </w:r>
      <w:r w:rsidR="000C7FB5">
        <w:fldChar w:fldCharType="separate"/>
      </w:r>
      <w:r w:rsidR="009F2F38">
        <w:rPr>
          <w:noProof/>
        </w:rPr>
        <w:t>(</w:t>
      </w:r>
      <w:hyperlink w:anchor="_ENREF_38" w:tooltip="EFSA, n.d. #877" w:history="1">
        <w:r w:rsidR="005F0597">
          <w:rPr>
            <w:noProof/>
          </w:rPr>
          <w:t>EFSA, n.d., access year: 2022</w:t>
        </w:r>
      </w:hyperlink>
      <w:r w:rsidR="009F2F38">
        <w:rPr>
          <w:noProof/>
        </w:rPr>
        <w:t>)</w:t>
      </w:r>
      <w:r w:rsidR="000C7FB5">
        <w:fldChar w:fldCharType="end"/>
      </w:r>
      <w:r w:rsidR="007C509E">
        <w:t>.</w:t>
      </w:r>
    </w:p>
    <w:p w14:paraId="1495EC3B" w14:textId="77777777" w:rsidR="0072038D" w:rsidRPr="002C339D" w:rsidRDefault="0072038D" w:rsidP="00B4537B">
      <w:pPr>
        <w:pStyle w:val="Heading3"/>
        <w:spacing w:line="276" w:lineRule="auto"/>
      </w:pPr>
      <w:bookmarkStart w:id="51" w:name="_Toc113219399"/>
      <w:bookmarkStart w:id="52" w:name="_Toc124787496"/>
      <w:r w:rsidRPr="002C339D">
        <w:t>Probiotics</w:t>
      </w:r>
      <w:bookmarkEnd w:id="51"/>
      <w:bookmarkEnd w:id="52"/>
      <w:r w:rsidRPr="002C339D">
        <w:t xml:space="preserve"> </w:t>
      </w:r>
    </w:p>
    <w:p w14:paraId="56944E2D" w14:textId="3CE1529B" w:rsidR="0072038D" w:rsidRPr="00F42F48" w:rsidRDefault="0072038D" w:rsidP="00B4537B">
      <w:pPr>
        <w:spacing w:line="276" w:lineRule="auto"/>
      </w:pPr>
      <w:r>
        <w:t>Probiotics are live microbial supplements which comprise of good or friendly bacteria which, when administered in optimal doses</w:t>
      </w:r>
      <w:r w:rsidR="00772180">
        <w:t>,</w:t>
      </w:r>
      <w:r>
        <w:t xml:space="preserve"> could exert health benefits by improving intestinal microbial balance </w:t>
      </w:r>
      <w:r w:rsidR="00F3321D">
        <w:fldChar w:fldCharType="begin">
          <w:fldData xml:space="preserve">PEVuZE5vdGU+PENpdGU+PEF1dGhvcj5Mb3Blei1HYWx2ZXo8L0F1dGhvcj48WWVhcj4yMDIxPC9Z
ZWFyPjxSZWNOdW0+Njg2PC9SZWNOdW0+PERpc3BsYXlUZXh0PihDaG8gZXQgYWwuLCAyMDExOyBI
ZW8gZXQgYWwuLCAyMDEzOyBCYXJiYS1WaWRhbCBldCBhbC4sIDIwMTk7IExvcGV6LUdhbHZleiBl
dCBhbC4sIDIwMjEpPC9EaXNwbGF5VGV4dD48cmVjb3JkPjxyZWMtbnVtYmVyPjY4NjwvcmVjLW51
bWJlcj48Zm9yZWlnbi1rZXlzPjxrZXkgYXBwPSJFTiIgZGItaWQ9Ijk5c3B4dHhhanhzYXNiZWZy
OTVwZjAwcmZyczAwZXA5dmUyYSIgdGltZXN0YW1wPSIxNjY0NzM2NTg1Ij42ODY8L2tleT48L2Zv
cmVpZ24ta2V5cz48cmVmLXR5cGUgbmFtZT0iSm91cm5hbCBBcnRpY2xlIj4xNzwvcmVmLXR5cGU+
PGNvbnRyaWJ1dG9ycz48YXV0aG9ycz48YXV0aG9yPkxvcGV6LUdhbHZleiwgRy48L2F1dGhvcj48
YXV0aG9yPkxvcGV6LUFsb25zbywgTS48L2F1dGhvcj48YXV0aG9yPlBlY2hvdmEsIEEuPC9hdXRo
b3I+PGF1dGhvcj5NYXlvLCBCLjwvYXV0aG9yPjxhdXRob3I+RGllcmljaywgTi48L2F1dGhvcj48
YXV0aG9yPkdyb3BwLCBKLjwvYXV0aG9yPjwvYXV0aG9ycz48L2NvbnRyaWJ1dG9ycz48YXV0aC1h
ZGRyZXNzPltMb3Blei1HYWx2ZXosIEdsb3JpYV0gRXVyb3BlYW4gRm9vZCBTYWZldHkgQXV0aG9y
IEVGU0EsIFZpYSBDYXJsbyBNYWdubyAxQSwgSS00MzEyNiBQYXJtYSwgSXRhbHkuIFtMb3Blei1B
bG9uc28sIE1hcnRhXSBVbml2IFNhbnRpYWdvIGRlIENvbXBvc3RlbGEsIFZldCBGYWMsIERlcHQg
QW5pbSBQYXRob2wsIEx1Z28gMjcwMDIsIFNwYWluLiBbUGVjaG92YSwgQWxlbmFdIFVuaXYgVmV0
ICZhbXA7IFBoYXJtYWNldXQgU2NpIEJybm8sIEZhYyBWZXQgSHlnICZhbXA7IEVjb2wsIERlcHQg
QW5pbSBCcmVlZGluZyBBbmltIE51dHIgJmFtcDsgQmlvY2hlbSwgUGFsYWNrZWhvIFRyIDEtMywg
QnJubywgQ3plY2ggUmVwdWJsaWMuIFtNYXlvLCBCYWx0YXNhcl0gQ1NJQywgSW5zdCBQcm9kIExh
Y3Rlb3MgQXN0dXJpYXMgSVBMQSwgRGVwdCBNaWNyb2Jpb2wgJmFtcDsgQmlvY2hlbSwgUGFzZW8g
UmlvIExpbmFyZXMgUy1OLCBWaWxsYXZpY2lvc2EgMzMzMDAsIFNwYWluLiBbRGllcmljaywgTm9l
bF0gVW5pdiBHaGVudCwgRmFjIEJpb3NjaSBFbmduLCBEZXB0IEFuaW0gU2NpICZhbXA7IEFxdWF0
IEVjb2wsIEItOTAwMCBHaGVudCwgQmVsZ2l1bS4gW0dyb3BwLCBKdWVyZ2VuXSBVbml2IExlaXB6
aWcsIEZhYyBWZXQgTWVkLCBJbnN0IEFuaW0gTnV0ciBOdXRyIERpcyAmYW1wOyBEaWV0ZXQsIFRp
ZXJrbGluaWtlbiA5LCBELTA0MTAzIExlaXB6aWcsIEdlcm1hbnkuIExvcGV6LUFsb25zbywgTSAo
Y29ycmVzcG9uZGluZyBhdXRob3IpLCBVbml2IFNhbnRpYWdvIGRlIENvbXBvc3RlbGEsIFZldCBG
YWMsIERlcHQgQW5pbSBQYXRob2wsIEx1Z28gMjcwMDIsIFNwYWluLiBtYXJ0YS5sb3Blei5hbG9u
c29AdXNjLmVzPC9hdXRoLWFkZHJlc3M+PHRpdGxlcz48dGl0bGU+QWx0ZXJuYXRpdmVzIHRvIGFu
dGliaW90aWNzIGFuZCB0cmFjZSBlbGVtZW50cyAoY29wcGVyIGFuZCB6aW5jKSB0byBpbXByb3Zl
IGd1dCBoZWFsdGggYW5kIHpvb3RlY2huaWNhbCBwYXJhbWV0ZXJzIGluIHBpZ2xldHM6IEEgcmV2
aWV3PC90aXRsZT48c2Vjb25kYXJ5LXRpdGxlPkFuaW1hbCBGZWVkIFNjaWVuY2UgYW5kIFRlY2hu
b2xvZ3k8L3NlY29uZGFyeS10aXRsZT48YWx0LXRpdGxlPkFuaW0uIEZlZWQgU2NpLiBUZWNobm9s
LjwvYWx0LXRpdGxlPjxzaG9ydC10aXRsZT5BbHRlcm5hdGl2ZXMgdG8gYW50aWJpb3RpY3MgYW5k
IHRyYWNlIGVsZW1lbnRzIChjb3BwZXIgYW5kIHppbmMpIHRvIGltcHJvdmUgZ3V0IGhlYWx0aCBh
bmQgem9vdGVjaG5pY2FsIHBhcmFtZXRlcnMgaW4gcGlnbGV0czogQSByZXZpZXc8L3Nob3J0LXRp
dGxlPjwvdGl0bGVzPjxwZXJpb2RpY2FsPjxmdWxsLXRpdGxlPkFuaW1hbCBGZWVkIFNjaWVuY2Ug
YW5kIFRlY2hub2xvZ3k8L2Z1bGwtdGl0bGU+PC9wZXJpb2RpY2FsPjxhbHQtcGVyaW9kaWNhbD48
ZnVsbC10aXRsZT5BbmltYWwgRmVlZCBTY2llbmNlIGFuZCBUZWNobm9sb2d5PC9mdWxsLXRpdGxl
PjxhYmJyLTE+QW5pbS4gRmVlZCBTY2kuIFRlY2hub2wuPC9hYmJyLTE+PC9hbHQtcGVyaW9kaWNh
bD48cGFnZXM+Mjg8L3BhZ2VzPjx2b2x1bWU+MjcxPC92b2x1bWU+PGtleXdvcmRzPjxrZXl3b3Jk
PkFsdGVybmF0aXZlcyB0byBhbnRpYmlvdGljczwva2V5d29yZD48a2V5d29yZD5Db3BwZXI8L2tl
eXdvcmQ+PGtleXdvcmQ+WmluYzwva2V5d29yZD48a2V5d29yZD5QaWdsZXRzPC9rZXl3b3JkPjxr
ZXl3b3JkPldlYW5pbmcgcGVyaW9kPC9rZXl3b3JkPjxrZXl3b3JkPkd1dDwva2V5d29yZD48a2V5
d29yZD5oZWFsdGg8L2tleXdvcmQ+PGtleXdvcmQ+UG9zdCB3ZWFuaW5nIGRpYXJyaG9lYTwva2V5
d29yZD48a2V5d29yZD5jaGFpbiBmYXR0eS1hY2lkczwva2V5d29yZD48a2V5d29yZD5lbnRlcm90
b3hpZ2VuaWMgZXNjaGVyaWNoaWEtY29saTwva2V5d29yZD48a2V5d29yZD5pbi1mZWVkPC9rZXl3
b3JkPjxrZXl3b3JkPmFudGliaW90aWNzPC9rZXl3b3JkPjxrZXl3b3JkPmV4b2dlbm91cyBsaXBv
bHl0aWMgZW56eW1lczwva2V5d29yZD48a2V5d29yZD5pbnRlc3RpbmFsIGJhcnJpZXIgZnVuY3Rp
b248L2tleXdvcmQ+PGtleXdvcmQ+c3dpbmUgZmVjYWwgbWljcm9iaW90YTwva2V5d29yZD48a2V5
d29yZD5ub3hpb3VzIGdhcyBlbWlzc2lvbjwva2V5d29yZD48a2V5d29yZD5waWdzIGZlZCBkaWV0
czwva2V5d29yZD48a2V5d29yZD5sYWN0b2JhY2lsbHVzLWFjaWRvcGhpbHVzIHN1cHBsZW1lbnRh
dGlvbjwva2V5d29yZD48a2V5d29yZD5mZXJtZW50ZWQgbGlxdWlkIGZlZWQ8L2tleXdvcmQ+PGtl
eXdvcmQ+QWdyaWN1bHR1cmU8L2tleXdvcmQ+PC9rZXl3b3Jkcz48ZGF0ZXM+PHllYXI+MjAyMTwv
eWVhcj48cHViLWRhdGVzPjxkYXRlPkphbjwvZGF0ZT48L3B1Yi1kYXRlcz48L2RhdGVzPjxpc2Ju
PjAzNzctODQwMTwvaXNibj48YWNjZXNzaW9uLW51bT5XT1M6MDAwNjEyMTYyNzAwMDE5PC9hY2Nl
c3Npb24tbnVtPjx3b3JrLXR5cGU+UmV2aWV3PC93b3JrLXR5cGU+PHVybHM+PHJlbGF0ZWQtdXJs
cz48dXJsPiZsdDtHbyB0byBJU0kmZ3Q7Oi8vV09TOjAwMDYxMjE2MjcwMDAxOTwvdXJsPjwvcmVs
YXRlZC11cmxzPjwvdXJscz48Y3VzdG9tNz4xMTQ3Mjc8L2N1c3RvbTc+PGVsZWN0cm9uaWMtcmVz
b3VyY2UtbnVtPjEwLjEwMTYvai5hbmlmZWVkc2NpLjIwMjAuMTE0NzI3PC9lbGVjdHJvbmljLXJl
c291cmNlLW51bT48bGFuZ3VhZ2U+RW5nbGlzaDwvbGFuZ3VhZ2U+PC9yZWNvcmQ+PC9DaXRlPjxD
aXRlPjxBdXRob3I+Q2hvPC9BdXRob3I+PFllYXI+MjAxMTwvWWVhcj48UmVjTnVtPjc3PC9SZWNO
dW0+PHJlY29yZD48cmVjLW51bWJlcj43NzwvcmVjLW51bWJlcj48Zm9yZWlnbi1rZXlzPjxrZXkg
YXBwPSJFTiIgZGItaWQ9Ijk5c3B4dHhhanhzYXNiZWZyOTVwZjAwcmZyczAwZXA5dmUyYSIgdGlt
ZXN0YW1wPSIxNjU3MjMxNzg1Ij43Nzwva2V5PjwvZm9yZWlnbi1rZXlzPjxyZWYtdHlwZSBuYW1l
PSJKb3VybmFsIEFydGljbGUiPjE3PC9yZWYtdHlwZT48Y29udHJpYnV0b3JzPjxhdXRob3JzPjxh
dXRob3I+Q2hvLCBKLiBILjwvYXV0aG9yPjxhdXRob3I+WmhhbywgUC4gWS48L2F1dGhvcj48YXV0
aG9yPktpbSwgSS4gSC48L2F1dGhvcj48L2F1dGhvcnM+PC9jb250cmlidXRvcnM+PHRpdGxlcz48
dGl0bGU+UHJvYmlvdGljcyBhcyBhIGRpZXRhcnkgYWRkaXRpdmUgZm9yIHBpZ3M6IEEgcmV2aWV3
PC90aXRsZT48c2Vjb25kYXJ5LXRpdGxlPkpvdXJuYWwgb2YgQW5pbWFsIGFuZCBWZXRlcmluYXJ5
IEFkdmFuY2VzPC9zZWNvbmRhcnktdGl0bGU+PHNob3J0LXRpdGxlPlByb2Jpb3RpY3MgYXMgYSBk
aWV0YXJ5IGFkZGl0aXZlIGZvciBwaWdzOiBBIHJldmlldzwvc2hvcnQtdGl0bGU+PC90aXRsZXM+
PHBlcmlvZGljYWw+PGZ1bGwtdGl0bGU+Sm91cm5hbCBvZiBBbmltYWwgYW5kIFZldGVyaW5hcnkg
QWR2YW5jZXM8L2Z1bGwtdGl0bGU+PC9wZXJpb2RpY2FsPjxwYWdlcz4yMTI3LTIxMzQ8L3BhZ2Vz
Pjx2b2x1bWU+MTA8L3ZvbHVtZT48bnVtYmVyPjE2PC9udW1iZXI+PGtleXdvcmRzPjxrZXl3b3Jk
PkZlZWQgYWRkaXRpdmU8L2tleXdvcmQ+PGtleXdvcmQ+SW1tdW5lIHN5c3RlbTwva2V5d29yZD48
a2V5d29yZD5MaXZlc3RvY2s8L2tleXdvcmQ+PGtleXdvcmQ+TWljcm9iaWFsIGJhbGFuY2U8L2tl
eXdvcmQ+PGtleXdvcmQ+UGlnczwva2V5d29yZD48a2V5d29yZD5Qcm9iaW90aWNzPC9rZXl3b3Jk
Pjwva2V5d29yZHM+PGRhdGVzPjx5ZWFyPjIwMTE8L3llYXI+PC9kYXRlcz48d29yay10eXBlPlJl
dmlldzwvd29yay10eXBlPjx1cmxzPjxyZWxhdGVkLXVybHM+PHVybD5odHRwczovL3d3dy5zY29w
dXMuY29tL2lud2FyZC9yZWNvcmQudXJpP2VpZD0yLXMyLjAtODQ4NzIxMjgyMjYmYW1wO2RvaT0x
MC4zOTIzJTJmamF2YWEuMjAxMS4yMTI3LjIxMzQmYW1wO3BhcnRuZXJJRD00MCZhbXA7bWQ1PWZm
YjMyM2NkYTUxN2VjNmM4ZmU5NjNhODQ1MTRkMTIwPC91cmw+PC9yZWxhdGVkLXVybHM+PC91cmxz
PjxlbGVjdHJvbmljLXJlc291cmNlLW51bT4xMC4zOTIzL2phdmFhLjIwMTEuMjEyNy4yMTM0PC9l
bGVjdHJvbmljLXJlc291cmNlLW51bT48cmVtb3RlLWRhdGFiYXNlLW5hbWU+U2NvcHVzPC9yZW1v
dGUtZGF0YWJhc2UtbmFtZT48bGFuZ3VhZ2U+RW5nbGlzaDwvbGFuZ3VhZ2U+PC9yZWNvcmQ+PC9D
aXRlPjxDaXRlPjxBdXRob3I+SGVvPC9BdXRob3I+PFllYXI+MjAxMzwvWWVhcj48UmVjTnVtPjYw
MjwvUmVjTnVtPjxyZWNvcmQ+PHJlYy1udW1iZXI+NjAyPC9yZWMtbnVtYmVyPjxmb3JlaWduLWtl
eXM+PGtleSBhcHA9IkVOIiBkYi1pZD0iOTlzcHh0eGFqeHNhc2JlZnI5NXBmMDByZnJzMDBlcDl2
ZTJhIiB0aW1lc3RhbXA9IjE2NjQ3MzY1ODEiPjYwMjwva2V5PjwvZm9yZWlnbi1rZXlzPjxyZWYt
dHlwZSBuYW1lPSJKb3VybmFsIEFydGljbGUiPjE3PC9yZWYtdHlwZT48Y29udHJpYnV0b3JzPjxh
dXRob3JzPjxhdXRob3I+SGVvLCBKLiBNLjwvYXV0aG9yPjxhdXRob3I+T3BhcGVqdSwgRi4gTy48
L2F1dGhvcj48YXV0aG9yPlBsdXNrZSwgSi4gUi48L2F1dGhvcj48YXV0aG9yPktpbSwgSi4gQy48
L2F1dGhvcj48YXV0aG9yPkhhbXBzb24sIEQuIEouPC9hdXRob3I+PGF1dGhvcj5OeWFjaG90aSwg
Qy4gTS48L2F1dGhvcj48L2F1dGhvcnM+PC9jb250cmlidXRvcnM+PHRpdGxlcz48dGl0bGU+R2Fz
dHJvaW50ZXN0aW5hbCBoZWFsdGggYW5kIGZ1bmN0aW9uIGluIHdlYW5lZCBwaWdzOiBBIHJldmll
dyBvZiBmZWVkaW5nIHN0cmF0ZWdpZXMgdG8gY29udHJvbCBwb3N0LXdlYW5pbmcgZGlhcnJob2Vh
IHdpdGhvdXQgdXNpbmcgaW4tZmVlZCBhbnRpbWljcm9iaWFsIGNvbXBvdW5kczwvdGl0bGU+PHNl
Y29uZGFyeS10aXRsZT5Kb3VybmFsIG9mIEFuaW1hbCBQaHlzaW9sb2d5IGFuZCBBbmltYWwgTnV0
cml0aW9uPC9zZWNvbmRhcnktdGl0bGU+PHNob3J0LXRpdGxlPkdhc3Ryb2ludGVzdGluYWwgaGVh
bHRoIGFuZCBmdW5jdGlvbiBpbiB3ZWFuZWQgcGlnczogQSByZXZpZXcgb2YgZmVlZGluZyBzdHJh
dGVnaWVzIHRvIGNvbnRyb2wgcG9zdC13ZWFuaW5nIGRpYXJyaG9lYSB3aXRob3V0IHVzaW5nIGlu
LWZlZWQgYW50aW1pY3JvYmlhbCBjb21wb3VuZHM8L3Nob3J0LXRpdGxlPjwvdGl0bGVzPjxwZXJp
b2RpY2FsPjxmdWxsLXRpdGxlPkpvdXJuYWwgb2YgQW5pbWFsIFBoeXNpb2xvZ3kgYW5kIEFuaW1h
bCBOdXRyaXRpb248L2Z1bGwtdGl0bGU+PC9wZXJpb2RpY2FsPjxwYWdlcz4yMDctMjM3PC9wYWdl
cz48dm9sdW1lPjk3PC92b2x1bWU+PG51bWJlcj4yPC9udW1iZXI+PGtleXdvcmRzPjxrZXl3b3Jk
PkFudGltaWNyb2JpYWwgZ3Jvd3RoIHByb21vdGVyczwva2V5d29yZD48a2V5d29yZD5EaWV0YXJ5
IHByb3RlaW4gbGV2ZWw8L2tleXdvcmQ+PGtleXdvcmQ+RGlldGFyeSBwcm90ZWluIHNvdXJjZTwv
a2V5d29yZD48a2V5d29yZD5PcmdhbmljIGFjaWRzPC9rZXl3b3JkPjxrZXl3b3JkPlBpZ3M8L2tl
eXdvcmQ+PGtleXdvcmQ+UG9zdC13ZWFuaW5nIGRpYXJyaG9lYTwva2V5d29yZD48a2V5d29yZD5Q
cmViaW90aWNzPC9rZXl3b3JkPjxrZXl3b3JkPlByb2Jpb3RpY3M8L2tleXdvcmQ+PGtleXdvcmQ+
VHJhY2UgbWluZXJhbHM8L2tleXdvcmQ+PGtleXdvcmQ+YW50aWluZmVjdGl2ZSBhZ2VudDwva2V5
d29yZD48a2V5d29yZD5hbmltYWw8L2tleXdvcmQ+PGtleXdvcmQ+YW5pbWFsIGRpc2Vhc2U8L2tl
eXdvcmQ+PGtleXdvcmQ+YW5pbWFsIGZvb2Q8L2tleXdvcmQ+PGtleXdvcmQ+ZGlhcnJoZWE8L2tl
eXdvcmQ+PGtleXdvcmQ+Z2FzdHJvaW50ZXN0aW5hbCB0cmFjdDwva2V5d29yZD48a2V5d29yZD5w
aHlzaW9sb2d5PC9rZXl3b3JkPjxrZXl3b3JkPnJldmlldzwva2V5d29yZD48a2V5d29yZD5zd2lu
ZTwva2V5d29yZD48a2V5d29yZD5zd2luZSBkaXNlYXNlPC9rZXl3b3JkPjxrZXl3b3JkPkFuaW1h
bCBGZWVkPC9rZXl3b3JkPjxrZXl3b3JkPkFuaW1hbHM8L2tleXdvcmQ+PGtleXdvcmQ+QW50aS1C
YWN0ZXJpYWwgQWdlbnRzPC9rZXl3b3JkPjxrZXl3b3JkPlN3aW5lIERpc2Vhc2VzPC9rZXl3b3Jk
PjxrZXl3b3JkPkJhY3RlcmlhIChtaWNyb29yZ2FuaXNtcyk8L2tleXdvcmQ+PGtleXdvcmQ+U3Vp
ZGFlPC9rZXl3b3JkPjwva2V5d29yZHM+PGRhdGVzPjx5ZWFyPjIwMTM8L3llYXI+PC9kYXRlcz48
d29yay10eXBlPlJldmlldzwvd29yay10eXBlPjx1cmxzPjxyZWxhdGVkLXVybHM+PHVybD5odHRw
czovL3d3dy5zY29wdXMuY29tL2lud2FyZC9yZWNvcmQudXJpP2VpZD0yLXMyLjAtODQ4NzU1Mjgw
NDAmYW1wO2RvaT0xMC4xMTExJTJmai4xNDM5LTAzOTYuMjAxMi4wMTI4NC54JmFtcDtwYXJ0bmVy
SUQ9NDAmYW1wO21kNT1hNWEzOWYwN2IxNzNlZTkwZjJjMTJjZGZiMDJmMDFmMGh0dHBzOi8vb25s
aW5lbGlicmFyeS53aWxleS5jb20vZG9pL3BkZmRpcmVjdC8xMC4xMTExL2ouMTQzOS0wMzk2LjIw
MTIuMDEyODQueD9kb3dubG9hZD10cnVlPC91cmw+PC9yZWxhdGVkLXVybHM+PC91cmxzPjxlbGVj
dHJvbmljLXJlc291cmNlLW51bT4xMC4xMTExL2ouMTQzOS0wMzk2LjIwMTIuMDEyODQueDwvZWxl
Y3Ryb25pYy1yZXNvdXJjZS1udW0+PHJlbW90ZS1kYXRhYmFzZS1uYW1lPlNjb3B1czwvcmVtb3Rl
LWRhdGFiYXNlLW5hbWU+PGxhbmd1YWdlPkVuZ2xpc2g8L2xhbmd1YWdlPjwvcmVjb3JkPjwvQ2l0
ZT48Q2l0ZT48QXV0aG9yPkJhcmJhLVZpZGFsPC9BdXRob3I+PFllYXI+MjAxOTwvWWVhcj48UmVj
TnVtPjcyPC9SZWNOdW0+PHJlY29yZD48cmVjLW51bWJlcj43MjwvcmVjLW51bWJlcj48Zm9yZWln
bi1rZXlzPjxrZXkgYXBwPSJFTiIgZGItaWQ9Ijk5c3B4dHhhanhzYXNiZWZyOTVwZjAwcmZyczAw
ZXA5dmUyYSIgdGltZXN0YW1wPSIxNjU3MjMxNzg1Ij43Mjwva2V5PjwvZm9yZWlnbi1rZXlzPjxy
ZWYtdHlwZSBuYW1lPSJKb3VybmFsIEFydGljbGUiPjE3PC9yZWYtdHlwZT48Y29udHJpYnV0b3Jz
PjxhdXRob3JzPjxhdXRob3I+QmFyYmEtVmlkYWwsIEUuPC9hdXRob3I+PGF1dGhvcj5NYXJ0w61u
LU9yw7plLCBTLiBNLjwvYXV0aG9yPjxhdXRob3I+Q2FzdGlsbGVqb3MsIEwuPC9hdXRob3I+PC9h
dXRob3JzPjwvY29udHJpYnV0b3JzPjx0aXRsZXM+PHRpdGxlPlByYWN0aWNhbCBhc3BlY3RzIG9m
IHRoZSB1c2Ugb2YgcHJvYmlvdGljcyBpbiBwaWcgcHJvZHVjdGlvbjogQSByZXZpZXc8L3RpdGxl
PjxzZWNvbmRhcnktdGl0bGU+TGl2ZXN0b2NrIFNjaWVuY2U8L3NlY29uZGFyeS10aXRsZT48c2hv
cnQtdGl0bGU+UHJhY3RpY2FsIGFzcGVjdHMgb2YgdGhlIHVzZSBvZiBwcm9iaW90aWNzIGluIHBp
ZyBwcm9kdWN0aW9uOiBBIHJldmlldzwvc2hvcnQtdGl0bGU+PC90aXRsZXM+PHBlcmlvZGljYWw+
PGZ1bGwtdGl0bGU+TGl2ZXN0b2NrIFNjaWVuY2U8L2Z1bGwtdGl0bGU+PC9wZXJpb2RpY2FsPjxw
YWdlcz44NC05NjwvcGFnZXM+PHZvbHVtZT4yMjM8L3ZvbHVtZT48a2V5d29yZHM+PGtleXdvcmQ+
QW5pbWFsIGZlZWRpbmc8L2tleXdvcmQ+PGtleXdvcmQ+QW50aWJpb3RpYyBhbHRlcm5hdGl2ZTwv
a2V5d29yZD48a2V5d29yZD5GZWVkIGFkZGl0aXZlPC9rZXl3b3JkPjxrZXl3b3JkPkd1dCBoZWFs
dGg8L2tleXdvcmQ+PGtleXdvcmQ+TWljcm9iaW90YTwva2V5d29yZD48a2V5d29yZD5Td2luZTwv
a2V5d29yZD48a2V5d29yZD5wcm9iaW90aWMgYWdlbnQ8L2tleXdvcmQ+PGtleXdvcmQ+YW5pbWFs
IGhlYWx0aDwva2V5d29yZD48a2V5d29yZD5hbmltYWwgcHJvZHVjdDwva2V5d29yZD48a2V5d29y
ZD5iYWN0ZXJpdW0gY3VsdHVyZTwva2V5d29yZD48a2V5d29yZD5ib2R5IGdyb3d0aDwva2V5d29y
ZD48a2V5d29yZD5kcnVnIHVzZTwva2V5d29yZD48a2V5d29yZD5oZXJkPC9rZXl3b3JkPjxrZXl3
b3JkPmluZHVzdHJ5PC9rZXl3b3JkPjxrZXl3b3JkPmxhdzwva2V5d29yZD48a2V5d29yZD5ub25o
dW1hbjwva2V5d29yZD48a2V5d29yZD5vdXRjb21lIGFzc2Vzc21lbnQ8L2tleXdvcmQ+PGtleXdv
cmQ+cGlnPC9rZXl3b3JkPjxrZXl3b3JkPnBpZyBpbmR1c3RyeTwva2V5d29yZD48a2V5d29yZD5w
b2xsdXRhbnQ8L2tleXdvcmQ+PGtleXdvcmQ+cHJvZHVjdCBxdWFsaXR5PC9rZXl3b3JkPjxrZXl3
b3JkPnJlcHJvZHVjdGlvbjwva2V5d29yZD48a2V5d29yZD5SZXZpZXc8L2tleXdvcmQ+PGtleXdv
cmQ+c293IChzd2luZSk8L2tleXdvcmQ+PGtleXdvcmQ+c3RyZW5ndGg8L2tleXdvcmQ+PGtleXdv
cmQ+d2Vha25lc3M8L2tleXdvcmQ+PC9rZXl3b3Jkcz48ZGF0ZXM+PHllYXI+MjAxOTwveWVhcj48
L2RhdGVzPjx3b3JrLXR5cGU+UmV2aWV3PC93b3JrLXR5cGU+PHVybHM+PHJlbGF0ZWQtdXJscz48
dXJsPmh0dHBzOi8vd3d3LnNjb3B1cy5jb20vaW53YXJkL3JlY29yZC51cmk/ZWlkPTItczIuMC04
NTA2Mjk4MDc2MiZhbXA7ZG9pPTEwLjEwMTYlMmZqLmxpdnNjaS4yMDE5LjAyLjAxNyZhbXA7cGFy
dG5lcklEPTQwJmFtcDttZDU9OGY5NTM4NjRmYWZjM2ZhZmIwNWMyNGE5OTEwYmFhNDg8L3VybD48
L3JlbGF0ZWQtdXJscz48L3VybHM+PGVsZWN0cm9uaWMtcmVzb3VyY2UtbnVtPjEwLjEwMTYvai5s
aXZzY2kuMjAxOS4wMi4wMTc8L2VsZWN0cm9uaWMtcmVzb3VyY2UtbnVtPjxyZW1vdGUtZGF0YWJh
c2UtbmFtZT5TY29wdXM8L3JlbW90ZS1kYXRhYmFzZS1uYW1lPjxsYW5ndWFnZT5FbmdsaXNoPC9s
YW5ndWFnZT48L3JlY29yZD48L0NpdGU+PC9FbmROb3RlPgB=
</w:fldData>
        </w:fldChar>
      </w:r>
      <w:r w:rsidR="0026586A">
        <w:instrText xml:space="preserve"> ADDIN EN.CITE </w:instrText>
      </w:r>
      <w:r w:rsidR="0026586A">
        <w:fldChar w:fldCharType="begin">
          <w:fldData xml:space="preserve">PEVuZE5vdGU+PENpdGU+PEF1dGhvcj5Mb3Blei1HYWx2ZXo8L0F1dGhvcj48WWVhcj4yMDIxPC9Z
ZWFyPjxSZWNOdW0+Njg2PC9SZWNOdW0+PERpc3BsYXlUZXh0PihDaG8gZXQgYWwuLCAyMDExOyBI
ZW8gZXQgYWwuLCAyMDEzOyBCYXJiYS1WaWRhbCBldCBhbC4sIDIwMTk7IExvcGV6LUdhbHZleiBl
dCBhbC4sIDIwMjEpPC9EaXNwbGF5VGV4dD48cmVjb3JkPjxyZWMtbnVtYmVyPjY4NjwvcmVjLW51
bWJlcj48Zm9yZWlnbi1rZXlzPjxrZXkgYXBwPSJFTiIgZGItaWQ9Ijk5c3B4dHhhanhzYXNiZWZy
OTVwZjAwcmZyczAwZXA5dmUyYSIgdGltZXN0YW1wPSIxNjY0NzM2NTg1Ij42ODY8L2tleT48L2Zv
cmVpZ24ta2V5cz48cmVmLXR5cGUgbmFtZT0iSm91cm5hbCBBcnRpY2xlIj4xNzwvcmVmLXR5cGU+
PGNvbnRyaWJ1dG9ycz48YXV0aG9ycz48YXV0aG9yPkxvcGV6LUdhbHZleiwgRy48L2F1dGhvcj48
YXV0aG9yPkxvcGV6LUFsb25zbywgTS48L2F1dGhvcj48YXV0aG9yPlBlY2hvdmEsIEEuPC9hdXRo
b3I+PGF1dGhvcj5NYXlvLCBCLjwvYXV0aG9yPjxhdXRob3I+RGllcmljaywgTi48L2F1dGhvcj48
YXV0aG9yPkdyb3BwLCBKLjwvYXV0aG9yPjwvYXV0aG9ycz48L2NvbnRyaWJ1dG9ycz48YXV0aC1h
ZGRyZXNzPltMb3Blei1HYWx2ZXosIEdsb3JpYV0gRXVyb3BlYW4gRm9vZCBTYWZldHkgQXV0aG9y
IEVGU0EsIFZpYSBDYXJsbyBNYWdubyAxQSwgSS00MzEyNiBQYXJtYSwgSXRhbHkuIFtMb3Blei1B
bG9uc28sIE1hcnRhXSBVbml2IFNhbnRpYWdvIGRlIENvbXBvc3RlbGEsIFZldCBGYWMsIERlcHQg
QW5pbSBQYXRob2wsIEx1Z28gMjcwMDIsIFNwYWluLiBbUGVjaG92YSwgQWxlbmFdIFVuaXYgVmV0
ICZhbXA7IFBoYXJtYWNldXQgU2NpIEJybm8sIEZhYyBWZXQgSHlnICZhbXA7IEVjb2wsIERlcHQg
QW5pbSBCcmVlZGluZyBBbmltIE51dHIgJmFtcDsgQmlvY2hlbSwgUGFsYWNrZWhvIFRyIDEtMywg
QnJubywgQ3plY2ggUmVwdWJsaWMuIFtNYXlvLCBCYWx0YXNhcl0gQ1NJQywgSW5zdCBQcm9kIExh
Y3Rlb3MgQXN0dXJpYXMgSVBMQSwgRGVwdCBNaWNyb2Jpb2wgJmFtcDsgQmlvY2hlbSwgUGFzZW8g
UmlvIExpbmFyZXMgUy1OLCBWaWxsYXZpY2lvc2EgMzMzMDAsIFNwYWluLiBbRGllcmljaywgTm9l
bF0gVW5pdiBHaGVudCwgRmFjIEJpb3NjaSBFbmduLCBEZXB0IEFuaW0gU2NpICZhbXA7IEFxdWF0
IEVjb2wsIEItOTAwMCBHaGVudCwgQmVsZ2l1bS4gW0dyb3BwLCBKdWVyZ2VuXSBVbml2IExlaXB6
aWcsIEZhYyBWZXQgTWVkLCBJbnN0IEFuaW0gTnV0ciBOdXRyIERpcyAmYW1wOyBEaWV0ZXQsIFRp
ZXJrbGluaWtlbiA5LCBELTA0MTAzIExlaXB6aWcsIEdlcm1hbnkuIExvcGV6LUFsb25zbywgTSAo
Y29ycmVzcG9uZGluZyBhdXRob3IpLCBVbml2IFNhbnRpYWdvIGRlIENvbXBvc3RlbGEsIFZldCBG
YWMsIERlcHQgQW5pbSBQYXRob2wsIEx1Z28gMjcwMDIsIFNwYWluLiBtYXJ0YS5sb3Blei5hbG9u
c29AdXNjLmVzPC9hdXRoLWFkZHJlc3M+PHRpdGxlcz48dGl0bGU+QWx0ZXJuYXRpdmVzIHRvIGFu
dGliaW90aWNzIGFuZCB0cmFjZSBlbGVtZW50cyAoY29wcGVyIGFuZCB6aW5jKSB0byBpbXByb3Zl
IGd1dCBoZWFsdGggYW5kIHpvb3RlY2huaWNhbCBwYXJhbWV0ZXJzIGluIHBpZ2xldHM6IEEgcmV2
aWV3PC90aXRsZT48c2Vjb25kYXJ5LXRpdGxlPkFuaW1hbCBGZWVkIFNjaWVuY2UgYW5kIFRlY2hu
b2xvZ3k8L3NlY29uZGFyeS10aXRsZT48YWx0LXRpdGxlPkFuaW0uIEZlZWQgU2NpLiBUZWNobm9s
LjwvYWx0LXRpdGxlPjxzaG9ydC10aXRsZT5BbHRlcm5hdGl2ZXMgdG8gYW50aWJpb3RpY3MgYW5k
IHRyYWNlIGVsZW1lbnRzIChjb3BwZXIgYW5kIHppbmMpIHRvIGltcHJvdmUgZ3V0IGhlYWx0aCBh
bmQgem9vdGVjaG5pY2FsIHBhcmFtZXRlcnMgaW4gcGlnbGV0czogQSByZXZpZXc8L3Nob3J0LXRp
dGxlPjwvdGl0bGVzPjxwZXJpb2RpY2FsPjxmdWxsLXRpdGxlPkFuaW1hbCBGZWVkIFNjaWVuY2Ug
YW5kIFRlY2hub2xvZ3k8L2Z1bGwtdGl0bGU+PC9wZXJpb2RpY2FsPjxhbHQtcGVyaW9kaWNhbD48
ZnVsbC10aXRsZT5BbmltYWwgRmVlZCBTY2llbmNlIGFuZCBUZWNobm9sb2d5PC9mdWxsLXRpdGxl
PjxhYmJyLTE+QW5pbS4gRmVlZCBTY2kuIFRlY2hub2wuPC9hYmJyLTE+PC9hbHQtcGVyaW9kaWNh
bD48cGFnZXM+Mjg8L3BhZ2VzPjx2b2x1bWU+MjcxPC92b2x1bWU+PGtleXdvcmRzPjxrZXl3b3Jk
PkFsdGVybmF0aXZlcyB0byBhbnRpYmlvdGljczwva2V5d29yZD48a2V5d29yZD5Db3BwZXI8L2tl
eXdvcmQ+PGtleXdvcmQ+WmluYzwva2V5d29yZD48a2V5d29yZD5QaWdsZXRzPC9rZXl3b3JkPjxr
ZXl3b3JkPldlYW5pbmcgcGVyaW9kPC9rZXl3b3JkPjxrZXl3b3JkPkd1dDwva2V5d29yZD48a2V5
d29yZD5oZWFsdGg8L2tleXdvcmQ+PGtleXdvcmQ+UG9zdCB3ZWFuaW5nIGRpYXJyaG9lYTwva2V5
d29yZD48a2V5d29yZD5jaGFpbiBmYXR0eS1hY2lkczwva2V5d29yZD48a2V5d29yZD5lbnRlcm90
b3hpZ2VuaWMgZXNjaGVyaWNoaWEtY29saTwva2V5d29yZD48a2V5d29yZD5pbi1mZWVkPC9rZXl3
b3JkPjxrZXl3b3JkPmFudGliaW90aWNzPC9rZXl3b3JkPjxrZXl3b3JkPmV4b2dlbm91cyBsaXBv
bHl0aWMgZW56eW1lczwva2V5d29yZD48a2V5d29yZD5pbnRlc3RpbmFsIGJhcnJpZXIgZnVuY3Rp
b248L2tleXdvcmQ+PGtleXdvcmQ+c3dpbmUgZmVjYWwgbWljcm9iaW90YTwva2V5d29yZD48a2V5
d29yZD5ub3hpb3VzIGdhcyBlbWlzc2lvbjwva2V5d29yZD48a2V5d29yZD5waWdzIGZlZCBkaWV0
czwva2V5d29yZD48a2V5d29yZD5sYWN0b2JhY2lsbHVzLWFjaWRvcGhpbHVzIHN1cHBsZW1lbnRh
dGlvbjwva2V5d29yZD48a2V5d29yZD5mZXJtZW50ZWQgbGlxdWlkIGZlZWQ8L2tleXdvcmQ+PGtl
eXdvcmQ+QWdyaWN1bHR1cmU8L2tleXdvcmQ+PC9rZXl3b3Jkcz48ZGF0ZXM+PHllYXI+MjAyMTwv
eWVhcj48cHViLWRhdGVzPjxkYXRlPkphbjwvZGF0ZT48L3B1Yi1kYXRlcz48L2RhdGVzPjxpc2Ju
PjAzNzctODQwMTwvaXNibj48YWNjZXNzaW9uLW51bT5XT1M6MDAwNjEyMTYyNzAwMDE5PC9hY2Nl
c3Npb24tbnVtPjx3b3JrLXR5cGU+UmV2aWV3PC93b3JrLXR5cGU+PHVybHM+PHJlbGF0ZWQtdXJs
cz48dXJsPiZsdDtHbyB0byBJU0kmZ3Q7Oi8vV09TOjAwMDYxMjE2MjcwMDAxOTwvdXJsPjwvcmVs
YXRlZC11cmxzPjwvdXJscz48Y3VzdG9tNz4xMTQ3Mjc8L2N1c3RvbTc+PGVsZWN0cm9uaWMtcmVz
b3VyY2UtbnVtPjEwLjEwMTYvai5hbmlmZWVkc2NpLjIwMjAuMTE0NzI3PC9lbGVjdHJvbmljLXJl
c291cmNlLW51bT48bGFuZ3VhZ2U+RW5nbGlzaDwvbGFuZ3VhZ2U+PC9yZWNvcmQ+PC9DaXRlPjxD
aXRlPjxBdXRob3I+Q2hvPC9BdXRob3I+PFllYXI+MjAxMTwvWWVhcj48UmVjTnVtPjc3PC9SZWNO
dW0+PHJlY29yZD48cmVjLW51bWJlcj43NzwvcmVjLW51bWJlcj48Zm9yZWlnbi1rZXlzPjxrZXkg
YXBwPSJFTiIgZGItaWQ9Ijk5c3B4dHhhanhzYXNiZWZyOTVwZjAwcmZyczAwZXA5dmUyYSIgdGlt
ZXN0YW1wPSIxNjU3MjMxNzg1Ij43Nzwva2V5PjwvZm9yZWlnbi1rZXlzPjxyZWYtdHlwZSBuYW1l
PSJKb3VybmFsIEFydGljbGUiPjE3PC9yZWYtdHlwZT48Y29udHJpYnV0b3JzPjxhdXRob3JzPjxh
dXRob3I+Q2hvLCBKLiBILjwvYXV0aG9yPjxhdXRob3I+WmhhbywgUC4gWS48L2F1dGhvcj48YXV0
aG9yPktpbSwgSS4gSC48L2F1dGhvcj48L2F1dGhvcnM+PC9jb250cmlidXRvcnM+PHRpdGxlcz48
dGl0bGU+UHJvYmlvdGljcyBhcyBhIGRpZXRhcnkgYWRkaXRpdmUgZm9yIHBpZ3M6IEEgcmV2aWV3
PC90aXRsZT48c2Vjb25kYXJ5LXRpdGxlPkpvdXJuYWwgb2YgQW5pbWFsIGFuZCBWZXRlcmluYXJ5
IEFkdmFuY2VzPC9zZWNvbmRhcnktdGl0bGU+PHNob3J0LXRpdGxlPlByb2Jpb3RpY3MgYXMgYSBk
aWV0YXJ5IGFkZGl0aXZlIGZvciBwaWdzOiBBIHJldmlldzwvc2hvcnQtdGl0bGU+PC90aXRsZXM+
PHBlcmlvZGljYWw+PGZ1bGwtdGl0bGU+Sm91cm5hbCBvZiBBbmltYWwgYW5kIFZldGVyaW5hcnkg
QWR2YW5jZXM8L2Z1bGwtdGl0bGU+PC9wZXJpb2RpY2FsPjxwYWdlcz4yMTI3LTIxMzQ8L3BhZ2Vz
Pjx2b2x1bWU+MTA8L3ZvbHVtZT48bnVtYmVyPjE2PC9udW1iZXI+PGtleXdvcmRzPjxrZXl3b3Jk
PkZlZWQgYWRkaXRpdmU8L2tleXdvcmQ+PGtleXdvcmQ+SW1tdW5lIHN5c3RlbTwva2V5d29yZD48
a2V5d29yZD5MaXZlc3RvY2s8L2tleXdvcmQ+PGtleXdvcmQ+TWljcm9iaWFsIGJhbGFuY2U8L2tl
eXdvcmQ+PGtleXdvcmQ+UGlnczwva2V5d29yZD48a2V5d29yZD5Qcm9iaW90aWNzPC9rZXl3b3Jk
Pjwva2V5d29yZHM+PGRhdGVzPjx5ZWFyPjIwMTE8L3llYXI+PC9kYXRlcz48d29yay10eXBlPlJl
dmlldzwvd29yay10eXBlPjx1cmxzPjxyZWxhdGVkLXVybHM+PHVybD5odHRwczovL3d3dy5zY29w
dXMuY29tL2lud2FyZC9yZWNvcmQudXJpP2VpZD0yLXMyLjAtODQ4NzIxMjgyMjYmYW1wO2RvaT0x
MC4zOTIzJTJmamF2YWEuMjAxMS4yMTI3LjIxMzQmYW1wO3BhcnRuZXJJRD00MCZhbXA7bWQ1PWZm
YjMyM2NkYTUxN2VjNmM4ZmU5NjNhODQ1MTRkMTIwPC91cmw+PC9yZWxhdGVkLXVybHM+PC91cmxz
PjxlbGVjdHJvbmljLXJlc291cmNlLW51bT4xMC4zOTIzL2phdmFhLjIwMTEuMjEyNy4yMTM0PC9l
bGVjdHJvbmljLXJlc291cmNlLW51bT48cmVtb3RlLWRhdGFiYXNlLW5hbWU+U2NvcHVzPC9yZW1v
dGUtZGF0YWJhc2UtbmFtZT48bGFuZ3VhZ2U+RW5nbGlzaDwvbGFuZ3VhZ2U+PC9yZWNvcmQ+PC9D
aXRlPjxDaXRlPjxBdXRob3I+SGVvPC9BdXRob3I+PFllYXI+MjAxMzwvWWVhcj48UmVjTnVtPjYw
MjwvUmVjTnVtPjxyZWNvcmQ+PHJlYy1udW1iZXI+NjAyPC9yZWMtbnVtYmVyPjxmb3JlaWduLWtl
eXM+PGtleSBhcHA9IkVOIiBkYi1pZD0iOTlzcHh0eGFqeHNhc2JlZnI5NXBmMDByZnJzMDBlcDl2
ZTJhIiB0aW1lc3RhbXA9IjE2NjQ3MzY1ODEiPjYwMjwva2V5PjwvZm9yZWlnbi1rZXlzPjxyZWYt
dHlwZSBuYW1lPSJKb3VybmFsIEFydGljbGUiPjE3PC9yZWYtdHlwZT48Y29udHJpYnV0b3JzPjxh
dXRob3JzPjxhdXRob3I+SGVvLCBKLiBNLjwvYXV0aG9yPjxhdXRob3I+T3BhcGVqdSwgRi4gTy48
L2F1dGhvcj48YXV0aG9yPlBsdXNrZSwgSi4gUi48L2F1dGhvcj48YXV0aG9yPktpbSwgSi4gQy48
L2F1dGhvcj48YXV0aG9yPkhhbXBzb24sIEQuIEouPC9hdXRob3I+PGF1dGhvcj5OeWFjaG90aSwg
Qy4gTS48L2F1dGhvcj48L2F1dGhvcnM+PC9jb250cmlidXRvcnM+PHRpdGxlcz48dGl0bGU+R2Fz
dHJvaW50ZXN0aW5hbCBoZWFsdGggYW5kIGZ1bmN0aW9uIGluIHdlYW5lZCBwaWdzOiBBIHJldmll
dyBvZiBmZWVkaW5nIHN0cmF0ZWdpZXMgdG8gY29udHJvbCBwb3N0LXdlYW5pbmcgZGlhcnJob2Vh
IHdpdGhvdXQgdXNpbmcgaW4tZmVlZCBhbnRpbWljcm9iaWFsIGNvbXBvdW5kczwvdGl0bGU+PHNl
Y29uZGFyeS10aXRsZT5Kb3VybmFsIG9mIEFuaW1hbCBQaHlzaW9sb2d5IGFuZCBBbmltYWwgTnV0
cml0aW9uPC9zZWNvbmRhcnktdGl0bGU+PHNob3J0LXRpdGxlPkdhc3Ryb2ludGVzdGluYWwgaGVh
bHRoIGFuZCBmdW5jdGlvbiBpbiB3ZWFuZWQgcGlnczogQSByZXZpZXcgb2YgZmVlZGluZyBzdHJh
dGVnaWVzIHRvIGNvbnRyb2wgcG9zdC13ZWFuaW5nIGRpYXJyaG9lYSB3aXRob3V0IHVzaW5nIGlu
LWZlZWQgYW50aW1pY3JvYmlhbCBjb21wb3VuZHM8L3Nob3J0LXRpdGxlPjwvdGl0bGVzPjxwZXJp
b2RpY2FsPjxmdWxsLXRpdGxlPkpvdXJuYWwgb2YgQW5pbWFsIFBoeXNpb2xvZ3kgYW5kIEFuaW1h
bCBOdXRyaXRpb248L2Z1bGwtdGl0bGU+PC9wZXJpb2RpY2FsPjxwYWdlcz4yMDctMjM3PC9wYWdl
cz48dm9sdW1lPjk3PC92b2x1bWU+PG51bWJlcj4yPC9udW1iZXI+PGtleXdvcmRzPjxrZXl3b3Jk
PkFudGltaWNyb2JpYWwgZ3Jvd3RoIHByb21vdGVyczwva2V5d29yZD48a2V5d29yZD5EaWV0YXJ5
IHByb3RlaW4gbGV2ZWw8L2tleXdvcmQ+PGtleXdvcmQ+RGlldGFyeSBwcm90ZWluIHNvdXJjZTwv
a2V5d29yZD48a2V5d29yZD5PcmdhbmljIGFjaWRzPC9rZXl3b3JkPjxrZXl3b3JkPlBpZ3M8L2tl
eXdvcmQ+PGtleXdvcmQ+UG9zdC13ZWFuaW5nIGRpYXJyaG9lYTwva2V5d29yZD48a2V5d29yZD5Q
cmViaW90aWNzPC9rZXl3b3JkPjxrZXl3b3JkPlByb2Jpb3RpY3M8L2tleXdvcmQ+PGtleXdvcmQ+
VHJhY2UgbWluZXJhbHM8L2tleXdvcmQ+PGtleXdvcmQ+YW50aWluZmVjdGl2ZSBhZ2VudDwva2V5
d29yZD48a2V5d29yZD5hbmltYWw8L2tleXdvcmQ+PGtleXdvcmQ+YW5pbWFsIGRpc2Vhc2U8L2tl
eXdvcmQ+PGtleXdvcmQ+YW5pbWFsIGZvb2Q8L2tleXdvcmQ+PGtleXdvcmQ+ZGlhcnJoZWE8L2tl
eXdvcmQ+PGtleXdvcmQ+Z2FzdHJvaW50ZXN0aW5hbCB0cmFjdDwva2V5d29yZD48a2V5d29yZD5w
aHlzaW9sb2d5PC9rZXl3b3JkPjxrZXl3b3JkPnJldmlldzwva2V5d29yZD48a2V5d29yZD5zd2lu
ZTwva2V5d29yZD48a2V5d29yZD5zd2luZSBkaXNlYXNlPC9rZXl3b3JkPjxrZXl3b3JkPkFuaW1h
bCBGZWVkPC9rZXl3b3JkPjxrZXl3b3JkPkFuaW1hbHM8L2tleXdvcmQ+PGtleXdvcmQ+QW50aS1C
YWN0ZXJpYWwgQWdlbnRzPC9rZXl3b3JkPjxrZXl3b3JkPlN3aW5lIERpc2Vhc2VzPC9rZXl3b3Jk
PjxrZXl3b3JkPkJhY3RlcmlhIChtaWNyb29yZ2FuaXNtcyk8L2tleXdvcmQ+PGtleXdvcmQ+U3Vp
ZGFlPC9rZXl3b3JkPjwva2V5d29yZHM+PGRhdGVzPjx5ZWFyPjIwMTM8L3llYXI+PC9kYXRlcz48
d29yay10eXBlPlJldmlldzwvd29yay10eXBlPjx1cmxzPjxyZWxhdGVkLXVybHM+PHVybD5odHRw
czovL3d3dy5zY29wdXMuY29tL2lud2FyZC9yZWNvcmQudXJpP2VpZD0yLXMyLjAtODQ4NzU1Mjgw
NDAmYW1wO2RvaT0xMC4xMTExJTJmai4xNDM5LTAzOTYuMjAxMi4wMTI4NC54JmFtcDtwYXJ0bmVy
SUQ9NDAmYW1wO21kNT1hNWEzOWYwN2IxNzNlZTkwZjJjMTJjZGZiMDJmMDFmMGh0dHBzOi8vb25s
aW5lbGlicmFyeS53aWxleS5jb20vZG9pL3BkZmRpcmVjdC8xMC4xMTExL2ouMTQzOS0wMzk2LjIw
MTIuMDEyODQueD9kb3dubG9hZD10cnVlPC91cmw+PC9yZWxhdGVkLXVybHM+PC91cmxzPjxlbGVj
dHJvbmljLXJlc291cmNlLW51bT4xMC4xMTExL2ouMTQzOS0wMzk2LjIwMTIuMDEyODQueDwvZWxl
Y3Ryb25pYy1yZXNvdXJjZS1udW0+PHJlbW90ZS1kYXRhYmFzZS1uYW1lPlNjb3B1czwvcmVtb3Rl
LWRhdGFiYXNlLW5hbWU+PGxhbmd1YWdlPkVuZ2xpc2g8L2xhbmd1YWdlPjwvcmVjb3JkPjwvQ2l0
ZT48Q2l0ZT48QXV0aG9yPkJhcmJhLVZpZGFsPC9BdXRob3I+PFllYXI+MjAxOTwvWWVhcj48UmVj
TnVtPjcyPC9SZWNOdW0+PHJlY29yZD48cmVjLW51bWJlcj43MjwvcmVjLW51bWJlcj48Zm9yZWln
bi1rZXlzPjxrZXkgYXBwPSJFTiIgZGItaWQ9Ijk5c3B4dHhhanhzYXNiZWZyOTVwZjAwcmZyczAw
ZXA5dmUyYSIgdGltZXN0YW1wPSIxNjU3MjMxNzg1Ij43Mjwva2V5PjwvZm9yZWlnbi1rZXlzPjxy
ZWYtdHlwZSBuYW1lPSJKb3VybmFsIEFydGljbGUiPjE3PC9yZWYtdHlwZT48Y29udHJpYnV0b3Jz
PjxhdXRob3JzPjxhdXRob3I+QmFyYmEtVmlkYWwsIEUuPC9hdXRob3I+PGF1dGhvcj5NYXJ0w61u
LU9yw7plLCBTLiBNLjwvYXV0aG9yPjxhdXRob3I+Q2FzdGlsbGVqb3MsIEwuPC9hdXRob3I+PC9h
dXRob3JzPjwvY29udHJpYnV0b3JzPjx0aXRsZXM+PHRpdGxlPlByYWN0aWNhbCBhc3BlY3RzIG9m
IHRoZSB1c2Ugb2YgcHJvYmlvdGljcyBpbiBwaWcgcHJvZHVjdGlvbjogQSByZXZpZXc8L3RpdGxl
PjxzZWNvbmRhcnktdGl0bGU+TGl2ZXN0b2NrIFNjaWVuY2U8L3NlY29uZGFyeS10aXRsZT48c2hv
cnQtdGl0bGU+UHJhY3RpY2FsIGFzcGVjdHMgb2YgdGhlIHVzZSBvZiBwcm9iaW90aWNzIGluIHBp
ZyBwcm9kdWN0aW9uOiBBIHJldmlldzwvc2hvcnQtdGl0bGU+PC90aXRsZXM+PHBlcmlvZGljYWw+
PGZ1bGwtdGl0bGU+TGl2ZXN0b2NrIFNjaWVuY2U8L2Z1bGwtdGl0bGU+PC9wZXJpb2RpY2FsPjxw
YWdlcz44NC05NjwvcGFnZXM+PHZvbHVtZT4yMjM8L3ZvbHVtZT48a2V5d29yZHM+PGtleXdvcmQ+
QW5pbWFsIGZlZWRpbmc8L2tleXdvcmQ+PGtleXdvcmQ+QW50aWJpb3RpYyBhbHRlcm5hdGl2ZTwv
a2V5d29yZD48a2V5d29yZD5GZWVkIGFkZGl0aXZlPC9rZXl3b3JkPjxrZXl3b3JkPkd1dCBoZWFs
dGg8L2tleXdvcmQ+PGtleXdvcmQ+TWljcm9iaW90YTwva2V5d29yZD48a2V5d29yZD5Td2luZTwv
a2V5d29yZD48a2V5d29yZD5wcm9iaW90aWMgYWdlbnQ8L2tleXdvcmQ+PGtleXdvcmQ+YW5pbWFs
IGhlYWx0aDwva2V5d29yZD48a2V5d29yZD5hbmltYWwgcHJvZHVjdDwva2V5d29yZD48a2V5d29y
ZD5iYWN0ZXJpdW0gY3VsdHVyZTwva2V5d29yZD48a2V5d29yZD5ib2R5IGdyb3d0aDwva2V5d29y
ZD48a2V5d29yZD5kcnVnIHVzZTwva2V5d29yZD48a2V5d29yZD5oZXJkPC9rZXl3b3JkPjxrZXl3
b3JkPmluZHVzdHJ5PC9rZXl3b3JkPjxrZXl3b3JkPmxhdzwva2V5d29yZD48a2V5d29yZD5ub25o
dW1hbjwva2V5d29yZD48a2V5d29yZD5vdXRjb21lIGFzc2Vzc21lbnQ8L2tleXdvcmQ+PGtleXdv
cmQ+cGlnPC9rZXl3b3JkPjxrZXl3b3JkPnBpZyBpbmR1c3RyeTwva2V5d29yZD48a2V5d29yZD5w
b2xsdXRhbnQ8L2tleXdvcmQ+PGtleXdvcmQ+cHJvZHVjdCBxdWFsaXR5PC9rZXl3b3JkPjxrZXl3
b3JkPnJlcHJvZHVjdGlvbjwva2V5d29yZD48a2V5d29yZD5SZXZpZXc8L2tleXdvcmQ+PGtleXdv
cmQ+c293IChzd2luZSk8L2tleXdvcmQ+PGtleXdvcmQ+c3RyZW5ndGg8L2tleXdvcmQ+PGtleXdv
cmQ+d2Vha25lc3M8L2tleXdvcmQ+PC9rZXl3b3Jkcz48ZGF0ZXM+PHllYXI+MjAxOTwveWVhcj48
L2RhdGVzPjx3b3JrLXR5cGU+UmV2aWV3PC93b3JrLXR5cGU+PHVybHM+PHJlbGF0ZWQtdXJscz48
dXJsPmh0dHBzOi8vd3d3LnNjb3B1cy5jb20vaW53YXJkL3JlY29yZC51cmk/ZWlkPTItczIuMC04
NTA2Mjk4MDc2MiZhbXA7ZG9pPTEwLjEwMTYlMmZqLmxpdnNjaS4yMDE5LjAyLjAxNyZhbXA7cGFy
dG5lcklEPTQwJmFtcDttZDU9OGY5NTM4NjRmYWZjM2ZhZmIwNWMyNGE5OTEwYmFhNDg8L3VybD48
L3JlbGF0ZWQtdXJscz48L3VybHM+PGVsZWN0cm9uaWMtcmVzb3VyY2UtbnVtPjEwLjEwMTYvai5s
aXZzY2kuMjAxOS4wMi4wMTc8L2VsZWN0cm9uaWMtcmVzb3VyY2UtbnVtPjxyZW1vdGUtZGF0YWJh
c2UtbmFtZT5TY29wdXM8L3JlbW90ZS1kYXRhYmFzZS1uYW1lPjxsYW5ndWFnZT5FbmdsaXNoPC9s
YW5ndWFnZT48L3JlY29yZD48L0NpdGU+PC9FbmROb3RlPgB=
</w:fldData>
        </w:fldChar>
      </w:r>
      <w:r w:rsidR="0026586A">
        <w:instrText xml:space="preserve"> ADDIN EN.CITE.DATA </w:instrText>
      </w:r>
      <w:r w:rsidR="0026586A">
        <w:fldChar w:fldCharType="end"/>
      </w:r>
      <w:r w:rsidR="00F3321D">
        <w:fldChar w:fldCharType="separate"/>
      </w:r>
      <w:r w:rsidR="00FD4A26">
        <w:rPr>
          <w:noProof/>
        </w:rPr>
        <w:t>(</w:t>
      </w:r>
      <w:hyperlink w:anchor="_ENREF_26" w:tooltip="Cho, 2011 #77" w:history="1">
        <w:r w:rsidR="005F0597">
          <w:rPr>
            <w:noProof/>
          </w:rPr>
          <w:t>Cho et al., 2011</w:t>
        </w:r>
      </w:hyperlink>
      <w:r w:rsidR="00FD4A26">
        <w:rPr>
          <w:noProof/>
        </w:rPr>
        <w:t xml:space="preserve">; </w:t>
      </w:r>
      <w:hyperlink w:anchor="_ENREF_56" w:tooltip="Heo, 2013 #602" w:history="1">
        <w:r w:rsidR="005F0597">
          <w:rPr>
            <w:noProof/>
          </w:rPr>
          <w:t>Heo et al., 2013</w:t>
        </w:r>
      </w:hyperlink>
      <w:r w:rsidR="00FD4A26">
        <w:rPr>
          <w:noProof/>
        </w:rPr>
        <w:t xml:space="preserve">; </w:t>
      </w:r>
      <w:hyperlink w:anchor="_ENREF_14" w:tooltip="Barba-Vidal, 2019 #72" w:history="1">
        <w:r w:rsidR="005F0597">
          <w:rPr>
            <w:noProof/>
          </w:rPr>
          <w:t>Barba-Vidal et al., 2019</w:t>
        </w:r>
      </w:hyperlink>
      <w:r w:rsidR="00FD4A26">
        <w:rPr>
          <w:noProof/>
        </w:rPr>
        <w:t xml:space="preserve">; </w:t>
      </w:r>
      <w:hyperlink w:anchor="_ENREF_87" w:tooltip="Lopez-Galvez, 2021 #686" w:history="1">
        <w:r w:rsidR="005F0597">
          <w:rPr>
            <w:noProof/>
          </w:rPr>
          <w:t>Lopez-Galvez et al., 2021</w:t>
        </w:r>
      </w:hyperlink>
      <w:r w:rsidR="00FD4A26">
        <w:rPr>
          <w:noProof/>
        </w:rPr>
        <w:t>)</w:t>
      </w:r>
      <w:r w:rsidR="00F3321D">
        <w:fldChar w:fldCharType="end"/>
      </w:r>
      <w:r>
        <w:t xml:space="preserve">. Many probiotic preparations containing varieties and doses of bacteria from genus </w:t>
      </w:r>
      <w:r w:rsidRPr="1C9240D0">
        <w:rPr>
          <w:i/>
          <w:iCs/>
        </w:rPr>
        <w:t>Lactobacillus</w:t>
      </w:r>
      <w:r>
        <w:t xml:space="preserve">, </w:t>
      </w:r>
      <w:r w:rsidRPr="1C9240D0">
        <w:rPr>
          <w:i/>
          <w:iCs/>
        </w:rPr>
        <w:t>Lactococcus</w:t>
      </w:r>
      <w:r>
        <w:t xml:space="preserve">, </w:t>
      </w:r>
      <w:r w:rsidRPr="1C9240D0">
        <w:rPr>
          <w:i/>
          <w:iCs/>
        </w:rPr>
        <w:t>Enterococcus</w:t>
      </w:r>
      <w:r>
        <w:t xml:space="preserve">, </w:t>
      </w:r>
      <w:r w:rsidRPr="1C9240D0">
        <w:rPr>
          <w:i/>
          <w:iCs/>
        </w:rPr>
        <w:t>Streptococcus</w:t>
      </w:r>
      <w:r>
        <w:t xml:space="preserve">, </w:t>
      </w:r>
      <w:r w:rsidRPr="1C9240D0">
        <w:rPr>
          <w:i/>
          <w:iCs/>
        </w:rPr>
        <w:t>Pediococcus</w:t>
      </w:r>
      <w:r>
        <w:t xml:space="preserve">, </w:t>
      </w:r>
      <w:r w:rsidRPr="1C9240D0">
        <w:rPr>
          <w:i/>
          <w:iCs/>
        </w:rPr>
        <w:t>Bacillus</w:t>
      </w:r>
      <w:r>
        <w:t xml:space="preserve">, </w:t>
      </w:r>
      <w:r w:rsidRPr="1C9240D0">
        <w:rPr>
          <w:i/>
          <w:iCs/>
        </w:rPr>
        <w:t>Bifidobacterium</w:t>
      </w:r>
      <w:r>
        <w:t xml:space="preserve">, </w:t>
      </w:r>
      <w:r w:rsidRPr="1C9240D0">
        <w:rPr>
          <w:i/>
          <w:iCs/>
        </w:rPr>
        <w:t>Saccharomyces</w:t>
      </w:r>
      <w:r>
        <w:t xml:space="preserve"> and avirulent </w:t>
      </w:r>
      <w:r w:rsidR="00520C77" w:rsidRPr="00520C77">
        <w:rPr>
          <w:i/>
          <w:iCs/>
        </w:rPr>
        <w:t>E. coli</w:t>
      </w:r>
      <w:r>
        <w:t xml:space="preserve"> have been published and serve as </w:t>
      </w:r>
      <w:r w:rsidR="00BE6C3E">
        <w:t xml:space="preserve">an </w:t>
      </w:r>
      <w:r>
        <w:t xml:space="preserve">alternative </w:t>
      </w:r>
      <w:r w:rsidR="00BE6C3E">
        <w:t>to the</w:t>
      </w:r>
      <w:r>
        <w:t xml:space="preserve"> use of antibiotics </w:t>
      </w:r>
      <w:r w:rsidR="00F3321D">
        <w:fldChar w:fldCharType="begin">
          <w:fldData xml:space="preserve">PEVuZE5vdGU+PENpdGU+PEF1dGhvcj5Wb25kcnVza292YTwvQXV0aG9yPjxZZWFyPjIwMTA8L1ll
YXI+PFJlY051bT41OTk8L1JlY051bT48RGlzcGxheVRleHQ+KFZvbmRydXNrb3ZhIGV0IGFsLiwg
MjAxMDsgQm9nZXJlIGV0IGFsLiwgMjAxOTsgQmxhdmkgZXQgYWwuLCAyMDIxOyBMYWlyZCBldCBh
bC4sIDIwMjEpPC9EaXNwbGF5VGV4dD48cmVjb3JkPjxyZWMtbnVtYmVyPjU5OTwvcmVjLW51bWJl
cj48Zm9yZWlnbi1rZXlzPjxrZXkgYXBwPSJFTiIgZGItaWQ9Ijk5c3B4dHhhanhzYXNiZWZyOTVw
ZjAwcmZyczAwZXA5dmUyYSIgdGltZXN0YW1wPSIxNjY0NzM2NTgxIj41OTk8L2tleT48L2ZvcmVp
Z24ta2V5cz48cmVmLXR5cGUgbmFtZT0iSm91cm5hbCBBcnRpY2xlIj4xNzwvcmVmLXR5cGU+PGNv
bnRyaWJ1dG9ycz48YXV0aG9ycz48YXV0aG9yPlZvbmRydXNrb3ZhLCBILjwvYXV0aG9yPjxhdXRo
b3I+U2xhbW92YSwgUi48L2F1dGhvcj48YXV0aG9yPlRyY2tvdmEsIE0uPC9hdXRob3I+PGF1dGhv
cj5acmFseSwgWi48L2F1dGhvcj48YXV0aG9yPlBhdmxpaywgSS48L2F1dGhvcj48L2F1dGhvcnM+
PC9jb250cmlidXRvcnM+PHRpdGxlcz48dGl0bGU+QWx0ZXJuYXRpdmVzIHRvIGFudGliaW90aWMg
Z3Jvd3RoIHByb21vdGVycyBpbiBwcmV2ZW50aW9uIG9mIGRpYXJyaG9lYSBpbiB3ZWFuZWQgcGln
bGV0czogQSByZXZpZXc8L3RpdGxlPjxzZWNvbmRhcnktdGl0bGU+VmV0ZXJpbmFybmkgTWVkaWNp
bmE8L3NlY29uZGFyeS10aXRsZT48c2hvcnQtdGl0bGU+QWx0ZXJuYXRpdmVzIHRvIGFudGliaW90
aWMgZ3Jvd3RoIHByb21vdGVycyBpbiBwcmV2ZW50aW9uIG9mIGRpYXJyaG9lYSBpbiB3ZWFuZWQg
cGlnbGV0czogQSByZXZpZXc8L3Nob3J0LXRpdGxlPjwvdGl0bGVzPjxwZXJpb2RpY2FsPjxmdWxs
LXRpdGxlPlZldGVyaW5hcm5pIE1lZGljaW5hPC9mdWxsLXRpdGxlPjwvcGVyaW9kaWNhbD48cGFn
ZXM+MTk5LTIyNDwvcGFnZXM+PHZvbHVtZT41NTwvdm9sdW1lPjxudW1iZXI+NTwvbnVtYmVyPjxr
ZXl3b3Jkcz48a2V5d29yZD5BbHVtaW5vc2lsaWNhdGU8L2tleXdvcmQ+PGtleXdvcmQ+QW50aWJp
b3RpY3M8L2tleXdvcmQ+PGtleXdvcmQ+SW5mZWN0aW9uPC9rZXl3b3JkPjxrZXl3b3JkPkludGVz
dGluYWwgbWljcm9mbG9yYTwva2V5d29yZD48a2V5d29yZD5QZXJmb3JtYW5jZTwva2V5d29yZD48
a2V5d29yZD5QaHl0b2Jpb3RpY3M8L2tleXdvcmQ+PGtleXdvcmQ+UHJlYmlvdGljcywgb3JnYW5p
YyBhY2lkczwva2V5d29yZD48a2V5d29yZD5Qcm9iaW90aWNzPC9rZXl3b3JkPjxrZXl3b3JkPlN3
aW5lPC9rZXl3b3JkPjxrZXl3b3JkPlppbmM8L2tleXdvcmQ+PGtleXdvcmQ+QW5pbWFsaWE8L2tl
eXdvcmQ+PGtleXdvcmQ+U3VpZGFlPC9rZXl3b3JkPjwva2V5d29yZHM+PGRhdGVzPjx5ZWFyPjIw
MTA8L3llYXI+PC9kYXRlcz48d29yay10eXBlPlJldmlldzwvd29yay10eXBlPjx1cmxzPjxyZWxh
dGVkLXVybHM+PHVybD5odHRwczovL3d3dy5zY29wdXMuY29tL2lud2FyZC9yZWNvcmQudXJpP2Vp
ZD0yLXMyLjAtNzc5NTUxNTM5OTEmYW1wO2RvaT0xMC4xNzIyMSUyZjI5OTgtVkVUTUVEJmFtcDtw
YXJ0bmVySUQ9NDAmYW1wO21kNT0yZTI0ZWUwMDNjYjk3YWNkMjZiMDA3ZGU0Njc0ZGM5NzwvdXJs
PjwvcmVsYXRlZC11cmxzPjwvdXJscz48ZWxlY3Ryb25pYy1yZXNvdXJjZS1udW0+MTAuMTcyMjEv
Mjk5OC12ZXRtZWQ8L2VsZWN0cm9uaWMtcmVzb3VyY2UtbnVtPjxyZW1vdGUtZGF0YWJhc2UtbmFt
ZT5TY29wdXM8L3JlbW90ZS1kYXRhYmFzZS1uYW1lPjxsYW5ndWFnZT5FbmdsaXNoPC9sYW5ndWFn
ZT48L3JlY29yZD48L0NpdGU+PENpdGU+PEF1dGhvcj5MYWlyZDwvQXV0aG9yPjxZZWFyPjIwMjE8
L1llYXI+PFJlY051bT42ODE8L1JlY051bT48cmVjb3JkPjxyZWMtbnVtYmVyPjY4MTwvcmVjLW51
bWJlcj48Zm9yZWlnbi1rZXlzPjxrZXkgYXBwPSJFTiIgZGItaWQ9Ijk5c3B4dHhhanhzYXNiZWZy
OTVwZjAwcmZyczAwZXA5dmUyYSIgdGltZXN0YW1wPSIxNjY0NzM2NTg0Ij42ODE8L2tleT48L2Zv
cmVpZ24ta2V5cz48cmVmLXR5cGUgbmFtZT0iSm91cm5hbCBBcnRpY2xlIj4xNzwvcmVmLXR5cGU+
PGNvbnRyaWJ1dG9ycz48YXV0aG9ycz48YXV0aG9yPkxhaXJkLCBULiBKLjwvYXV0aG9yPjxhdXRo
b3I+QWJyYWhhbSwgUy48L2F1dGhvcj48YXV0aG9yPkpvcmRhbiwgRC48L2F1dGhvcj48YXV0aG9y
PlBsdXNrZSwgSi4gUi48L2F1dGhvcj48YXV0aG9yPkhhbXBzb24sIEQuIEouPC9hdXRob3I+PGF1
dGhvcj5Ucm90dCwgRC4gSi48L2F1dGhvcj48YXV0aG9yPk8mYXBvcztEZWEsIE0uPC9hdXRob3I+
PC9hdXRob3JzPjwvY29udHJpYnV0b3JzPjx0aXRsZXM+PHRpdGxlPlBvcmNpbmUgZW50ZXJvdG94
aWdlbmljIEVzY2hlcmljaGlhIGNvbGk6IEFudGltaWNyb2JpYWwgcmVzaXN0YW5jZSBhbmQgZGV2
ZWxvcG1lbnQgb2YgbWljcm9iaWFsLWJhc2VkIGFsdGVybmF0aXZlIGNvbnRyb2wgc3RyYXRlZ2ll
czwvdGl0bGU+PHNlY29uZGFyeS10aXRsZT5WZXRlcmluYXJ5IE1pY3JvYmlvbG9neTwvc2Vjb25k
YXJ5LXRpdGxlPjxzaG9ydC10aXRsZT5Qb3JjaW5lIGVudGVyb3RveGlnZW5pYyBFc2NoZXJpY2hp
YSBjb2xpOiBBbnRpbWljcm9iaWFsIHJlc2lzdGFuY2UgYW5kIGRldmVsb3BtZW50IG9mIG1pY3Jv
YmlhbC1iYXNlZCBhbHRlcm5hdGl2ZSBjb250cm9sIHN0cmF0ZWdpZXM8L3Nob3J0LXRpdGxlPjwv
dGl0bGVzPjxwZXJpb2RpY2FsPjxmdWxsLXRpdGxlPlZldGVyaW5hcnkgTWljcm9iaW9sb2d5PC9m
dWxsLXRpdGxlPjwvcGVyaW9kaWNhbD48dm9sdW1lPjI1ODwvdm9sdW1lPjxrZXl3b3Jkcz48a2V5
d29yZD5BbnRpbWljcm9iaWFsIHJlc2lzdGFuY2U8L2tleXdvcmQ+PGtleXdvcmQ+QmFjdGVyaW9w
aGFnZXM8L2tleXdvcmQ+PGtleXdvcmQ+RW50ZXJvdG94aWdlbmljIEVzY2hlcmljaGlhIGNvbGk8
L2tleXdvcmQ+PGtleXdvcmQ+UGlnczwva2V5d29yZD48a2V5d29yZD5Qcm9iaW90aWNzPC9rZXl3
b3JkPjxrZXl3b3JkPlZhY2NpbmVzPC9rZXl3b3JkPjxrZXl3b3JkPmFudGlpbmZlY3RpdmUgYWdl
bnQ8L2tleXdvcmQ+PGtleXdvcmQ+Zm9vZCBhZGRpdGl2ZTwva2V5d29yZD48a2V5d29yZD5wcm9i
aW90aWMgYWdlbnQ8L2tleXdvcmQ+PGtleXdvcmQ+YW5pbWFsIGhlYWx0aDwva2V5d29yZD48a2V5
d29yZD5hbmltYWwgd2VsZmFyZTwva2V5d29yZD48a2V5d29yZD5hbnRpYmlvdGljIHJlc2lzdGFu
Y2U8L2tleXdvcmQ+PGtleXdvcmQ+Y29udHJvbCBzdHJhdGVneTwva2V5d29yZD48a2V5d29yZD5F
c2NoZXJpY2hpYSBjb2xpIGluZmVjdGlvbjwva2V5d29yZD48a2V5d29yZD5mZXJtZW50YXRpb248
L2tleXdvcmQ+PGtleXdvcmQ+Zm9vZCBjaGFpbjwva2V5d29yZD48a2V5d29yZD5pbmNpZGVuY2U8
L2tleXdvcmQ+PGtleXdvcmQ+bW9ydGFsaXR5IHJhdGU8L2tleXdvcmQ+PGtleXdvcmQ+bm9uaHVt
YW48L2tleXdvcmQ+PGtleXdvcmQ+T25lIEhlYWx0aDwva2V5d29yZD48a2V5d29yZD5waGFnZSB0
aGVyYXB5PC9rZXl3b3JkPjxrZXl3b3JkPnBpZzwva2V5d29yZD48a2V5d29yZD5wb3JrPC9rZXl3
b3JkPjxrZXl3b3JkPnB1YmxpYyBoZWFsdGg8L2tleXdvcmQ+PGtleXdvcmQ+UmV2aWV3PC9rZXl3
b3JkPjxrZXl3b3JkPnZldGVyaW5hcmlhbjwva2V5d29yZD48a2V5d29yZD5hbmltYWw8L2tleXdv
cmQ+PGtleXdvcmQ+ZHJ1ZyBlZmZlY3Q8L2tleXdvcmQ+PGtleXdvcmQ+bWljcm9iaW9sb2d5PC9r
ZXl3b3JkPjxrZXl3b3JkPm11bHRpZHJ1ZyByZXNpc3RhbmNlPC9rZXl3b3JkPjxrZXl3b3JkPnN3
aW5lIGRpc2Vhc2U8L2tleXdvcmQ+PGtleXdvcmQ+dmV0ZXJpbmFyeSBtZWRpY2luZTwva2V5d29y
ZD48a2V5d29yZD5BbmltYWxzPC9rZXl3b3JkPjxrZXl3b3JkPkFudGktQmFjdGVyaWFsIEFnZW50
czwva2V5d29yZD48a2V5d29yZD5EcnVnIFJlc2lzdGFuY2UsIE11bHRpcGxlLCBCYWN0ZXJpYWw8
L2tleXdvcmQ+PGtleXdvcmQ+RXNjaGVyaWNoaWEgY29saSBJbmZlY3Rpb25zPC9rZXl3b3JkPjxr
ZXl3b3JkPlN3aW5lPC9rZXl3b3JkPjxrZXl3b3JkPlN3aW5lIERpc2Vhc2VzPC9rZXl3b3JkPjwv
a2V5d29yZHM+PGRhdGVzPjx5ZWFyPjIwMjE8L3llYXI+PC9kYXRlcz48d29yay10eXBlPlJldmll
dzwvd29yay10eXBlPjx1cmxzPjxyZWxhdGVkLXVybHM+PHVybD5odHRwczovL3d3dy5zY29wdXMu
Y29tL2lud2FyZC9yZWNvcmQudXJpP2VpZD0yLXMyLjAtODUxMDY5NDkzNjcmYW1wO2RvaT0xMC4x
MDE2JTJmai52ZXRtaWMuMjAyMS4xMDkxMTcmYW1wO3BhcnRuZXJJRD00MCZhbXA7bWQ1PWUzZjE1
ZTgzMjE4ZTgwMDM5Y2VhNTZlMmI5NzFhMjViPC91cmw+PC9yZWxhdGVkLXVybHM+PC91cmxzPjxj
dXN0b203PjEwOTExNzwvY3VzdG9tNz48ZWxlY3Ryb25pYy1yZXNvdXJjZS1udW0+MTAuMTAxNi9q
LnZldG1pYy4yMDIxLjEwOTExNzwvZWxlY3Ryb25pYy1yZXNvdXJjZS1udW0+PHJlbW90ZS1kYXRh
YmFzZS1uYW1lPlNjb3B1czwvcmVtb3RlLWRhdGFiYXNlLW5hbWU+PGxhbmd1YWdlPkVuZ2xpc2g8
L2xhbmd1YWdlPjwvcmVjb3JkPjwvQ2l0ZT48Q2l0ZT48QXV0aG9yPkJvZ2VyZTwvQXV0aG9yPjxZ
ZWFyPjIwMTk8L1llYXI+PFJlY051bT43ODwvUmVjTnVtPjxyZWNvcmQ+PHJlYy1udW1iZXI+Nzg8
L3JlYy1udW1iZXI+PGZvcmVpZ24ta2V5cz48a2V5IGFwcD0iRU4iIGRiLWlkPSI5OXNweHR4YWp4
c2FzYmVmcjk1cGYwMHJmcnMwMGVwOXZlMmEiIHRpbWVzdGFtcD0iMTY1NzIzMTc4NSI+Nzg8L2tl
eT48L2ZvcmVpZ24ta2V5cz48cmVmLXR5cGUgbmFtZT0iSm91cm5hbCBBcnRpY2xlIj4xNzwvcmVm
LXR5cGU+PGNvbnRyaWJ1dG9ycz48YXV0aG9ycz48YXV0aG9yPkJvZ2VyZSwgUC48L2F1dGhvcj48
YXV0aG9yPkNob2ksIFkuIEouPC9hdXRob3I+PGF1dGhvcj5IZW8sIEouPC9hdXRob3I+PC9hdXRo
b3JzPjwvY29udHJpYnV0b3JzPjxhdXRoLWFkZHJlc3M+W0JvZ2VyZSwgUC5dIENob25idWsgTmF0
bCBVbml2LCBHcmFkIFNjaCBBZ3IgQ29udmVyZ2VuY2UgVGVjaG5vbCwgSmVvbmp1IDU0ODk2LCBT
b3V0aCBLb3JlYS4gW0Nob2ksIFkuIEouOyBIZW8sIEouXSBDaG9uYnVrIE5hdGwgVW5pdiwgSW50
IEFnciBEZXYgJmFtcDsgQ29vcGVyYXQgQ3RyLCBKZW9uanUgNTQ4OTYsIFNvdXRoIEtvcmVhLiYj
eEQ7SGVvLCBKIChjb3JyZXNwb25kaW5nIGF1dGhvciksIENob25idWsgTmF0bCBVbml2LCBJbnQg
QWdyIERldiAmYW1wOyBDb29wZXJhdCBDdHIsIEplb25qdSA1NDg5NiwgU291dGggS29yZWEuJiN4
RDtqeWhlb2Jpb0BnbWFpbC5jb208L2F1dGgtYWRkcmVzcz48dGl0bGVzPjx0aXRsZT5Qcm9iaW90
aWNzIGFzIGFsdGVybmF0aXZlcyB0byBhbnRpYmlvdGljcyBpbiB0cmVhdGluZyBwb3N0LXdlYW5p
bmcgZGlhcnJob2VhIGluIHBpZ3M6IFJldmlldyBwYXBlcjwvdGl0bGU+PHNlY29uZGFyeS10aXRs
ZT5Tb3V0aCBBZnJpY2FuIEpvdXJuYWwgb2YgQW5pbWFsIFNjaWVuY2U8L3NlY29uZGFyeS10aXRs
ZT48YWx0LXRpdGxlPlNvdXRoIEFmci4gSi4gQW5pbS4gU2NpLjwvYWx0LXRpdGxlPjxzaG9ydC10
aXRsZT5Qcm9iaW90aWNzIGFzIGFsdGVybmF0aXZlcyB0byBhbnRpYmlvdGljcyBpbiB0cmVhdGlu
ZyBwb3N0LXdlYW5pbmcgZGlhcnJob2VhIGluIHBpZ3M6IFJldmlldyBwYXBlcjwvc2hvcnQtdGl0
bGU+PC90aXRsZXM+PHBlcmlvZGljYWw+PGZ1bGwtdGl0bGU+U291dGggQWZyaWNhbiBKb3VybmFs
IG9mIEFuaW1hbCBTY2llbmNlPC9mdWxsLXRpdGxlPjxhYmJyLTE+U291dGggQWZyLiBKLiBBbmlt
LiBTY2kuPC9hYmJyLTE+PC9wZXJpb2RpY2FsPjxhbHQtcGVyaW9kaWNhbD48ZnVsbC10aXRsZT5T
b3V0aCBBZnJpY2FuIEpvdXJuYWwgb2YgQW5pbWFsIFNjaWVuY2U8L2Z1bGwtdGl0bGU+PGFiYnIt
MT5Tb3V0aCBBZnIuIEouIEFuaW0uIFNjaS48L2FiYnItMT48L2FsdC1wZXJpb2RpY2FsPjxwYWdl
cz40MDMtNDE2PC9wYWdlcz48dm9sdW1lPjQ5PC92b2x1bWU+PG51bWJlcj4zPC9udW1iZXI+PGtl
eXdvcmRzPjxrZXl3b3JkPmFudGltaWNyb2JpYWwgcmVzaXN0YW5jZTwva2V5d29yZD48a2V5d29y
ZD5kaXJlY3RseS1mZWQgbWljcm9vcmdhbmlzbXM8L2tleXdvcmQ+PGtleXdvcmQ+cG9zdC13ZWFu
aW5nPC9rZXl3b3JkPjxrZXl3b3JkPmRpYXJyaG9lYTwva2V5d29yZD48a2V5d29yZD5zd2luZSBk
aWV0czwva2V5d29yZD48a2V5d29yZD5lbnRlcm9jb2NjdXMtZmFlY2l1bSBzdHJhaW48L2tleXdv
cmQ+PGtleXdvcmQ+ZXNjaGVyaWNoaWEtY29saTwva2V5d29yZD48a2V5d29yZD5ncm93dGgtcGVy
Zm9ybWFuY2U8L2tleXdvcmQ+PGtleXdvcmQ+bGFjdG9iYWNpbGx1cy1wbGFudGFydW08L2tleXdv
cmQ+PGtleXdvcmQ+YmFjaWxsdXMtc3VidGlsaXM8L2tleXdvcmQ+PGtleXdvcmQ+d2VhbmVkIHBp
Z3M8L2tleXdvcmQ+PGtleXdvcmQ+Z3V0IGhlYWx0aDwva2V5d29yZD48a2V5d29yZD5kaWV0YXJ5
IHN1cHBsZW1lbnRhdGlvbjwva2V5d29yZD48a2V5d29yZD5wb3N0d2VhbmluZyBkaWFycmhlYTwv
a2V5d29yZD48a2V5d29yZD5pbW11bmUgZnVuY3Rpb248L2tleXdvcmQ+PGtleXdvcmQ+QWdyaWN1
bHR1cmU8L2tleXdvcmQ+PC9rZXl3b3Jkcz48ZGF0ZXM+PHllYXI+MjAxOTwveWVhcj48L2RhdGVz
Pjxpc2JuPjAzNzUtMTU4OTwvaXNibj48YWNjZXNzaW9uLW51bT5XT1M6MDAwNDcyNzQxODAwMDAx
PC9hY2Nlc3Npb24tbnVtPjx3b3JrLXR5cGU+UmV2aWV3PC93b3JrLXR5cGU+PHVybHM+PHJlbGF0
ZWQtdXJscz48dXJsPjxzdHlsZSBmYWNlPSJ1bmRlcmxpbmUiIGZvbnQ9ImRlZmF1bHQiIHNpemU9
IjEwMCUiPiZsdDtHbyB0byBJU0kmZ3Q7Oi8vV09TOjAwMDQ3Mjc0MTgwMDAwMTwvc3R5bGU+PC91
cmw+PHVybD5odHRwczovL3d3dy5ham9sLmluZm8vaW5kZXgucGhwL3NhamFzL2FydGljbGUvZG93
bmxvYWQvMTg3NjgxLzE3Njk1MjwvdXJsPjwvcmVsYXRlZC11cmxzPjwvdXJscz48ZWxlY3Ryb25p
Yy1yZXNvdXJjZS1udW0+MTAuNDMxNC9zYWphcy52NDlpMy4xPC9lbGVjdHJvbmljLXJlc291cmNl
LW51bT48bGFuZ3VhZ2U+RW5nbGlzaDwvbGFuZ3VhZ2U+PC9yZWNvcmQ+PC9DaXRlPjxDaXRlPjxB
dXRob3I+Qmxhdmk8L0F1dGhvcj48WWVhcj4yMDIxPC9ZZWFyPjxSZWNOdW0+NDc8L1JlY051bT48
cmVjb3JkPjxyZWMtbnVtYmVyPjQ3PC9yZWMtbnVtYmVyPjxmb3JlaWduLWtleXM+PGtleSBhcHA9
IkVOIiBkYi1pZD0iOTlzcHh0eGFqeHNhc2JlZnI5NXBmMDByZnJzMDBlcDl2ZTJhIiB0aW1lc3Rh
bXA9IjE2NTcyMzE3ODUiPjQ3PC9rZXk+PC9mb3JlaWduLWtleXM+PHJlZi10eXBlIG5hbWU9Ikpv
dXJuYWwgQXJ0aWNsZSI+MTc8L3JlZi10eXBlPjxjb250cmlidXRvcnM+PGF1dGhvcnM+PGF1dGhv
cj5CbGF2aSwgTC48L2F1dGhvcj48YXV0aG9yPlNvbMOgLU9yaW9sLCBELjwvYXV0aG9yPjxhdXRo
b3I+TGxvbmNoLCBQLjwvYXV0aG9yPjxhdXRob3I+TMOzcGV6LVZlcmfDqSwgUy48L2F1dGhvcj48
YXV0aG9yPk1hcnTDrW4tT3LDumUsIFMuIE0uPC9hdXRob3I+PGF1dGhvcj5Qw6lyZXosIEouIEYu
PC9hdXRob3I+PC9hdXRob3JzPjwvY29udHJpYnV0b3JzPjx0aXRsZXM+PHRpdGxlPk1hbmFnZW1l
bnQgYW5kIGZlZWRpbmcgc3RyYXRlZ2llcyBpbiBlYXJseSBsaWZlIHRvIGluY3JlYXNlIHBpZ2xl
dCBwZXJmb3JtYW5jZSBhbmQgd2VsZmFyZSBhcm91bmQgd2VhbmluZzogQSByZXZpZXc8L3RpdGxl
PjxzZWNvbmRhcnktdGl0bGU+QW5pbWFsczwvc2Vjb25kYXJ5LXRpdGxlPjxzaG9ydC10aXRsZT5N
YW5hZ2VtZW50IGFuZCBmZWVkaW5nIHN0cmF0ZWdpZXMgaW4gZWFybHkgbGlmZSB0byBpbmNyZWFz
ZSBwaWdsZXQgcGVyZm9ybWFuY2UgYW5kIHdlbGZhcmUgYXJvdW5kIHdlYW5pbmc6IEEgcmV2aWV3
PC9zaG9ydC10aXRsZT48L3RpdGxlcz48cGVyaW9kaWNhbD48ZnVsbC10aXRsZT5BbmltYWxzPC9m
dWxsLXRpdGxlPjwvcGVyaW9kaWNhbD48cGFnZXM+MS00OTwvcGFnZXM+PHZvbHVtZT4xMTwvdm9s
dW1lPjxudW1iZXI+MjwvbnVtYmVyPjxrZXl3b3Jkcz48a2V5d29yZD5GZWVkaW5nPC9rZXl3b3Jk
PjxrZXl3b3JkPk1hbmFnZW1lbnQ8L2tleXdvcmQ+PGtleXdvcmQ+UGlnczwva2V5d29yZD48a2V5
d29yZD5TdHJhdGVnaWVzPC9rZXl3b3JkPjxrZXl3b3JkPldlYW5pbmc8L2tleXdvcmQ+PGtleXdv
cmQ+YWxwaGEgdG9jb3BoZXJvbDwva2V5d29yZD48a2V5d29yZD5hcmdpbmluZTwva2V5d29yZD48
a2V5d29yZD5iZXRhaW5lPC9rZXl3b3JkPjxrZXl3b3JkPmNhcm5pdGluZTwva2V5d29yZD48a2V5
d29yZD5jaHJvbWl1bTwva2V5d29yZD48a2V5d29yZD5jeWFub2NvYmFsYW1pbjwva2V5d29yZD48
a2V5d29yZD5mb2xpYyBhY2lkPC9rZXl3b3JkPjxrZXl3b3JkPmdsdXRhbWljIGFjaWQ8L2tleXdv
cmQ+PGtleXdvcmQ+Z2x1dGFtaW5lPC9rZXl3b3JkPjxrZXl3b3JkPm51Y2xlb3RpZGU8L2tleXdv
cmQ+PGtleXdvcmQ+cHJvYmlvdGljIGFnZW50PC9rZXl3b3JkPjxrZXl3b3JkPnNlbGVuaXVtPC9r
ZXl3b3JkPjxrZXl3b3JkPnRocmVvbmluZTwva2V5d29yZD48a2V5d29yZD50cnlwdG9waGFuPC9r
ZXl3b3JkPjxrZXl3b3JkPnppbmM8L2tleXdvcmQ+PGtleXdvcmQ+YW1uaW9uIGZsdWlkPC9rZXl3
b3JkPjxrZXl3b3JkPmFuYWxnZXNpYTwva2V5d29yZD48a2V5d29yZD5hbmltYWwgd2VsZmFyZTwv
a2V5d29yZD48a2V5d29yZD5jYXJlIGJlaGF2aW9yPC9rZXl3b3JkPjxrZXl3b3JkPmNvbG9zdHJ1
bTwva2V5d29yZD48a2V5d29yZD5mZXR1cyBncm93dGg8L2tleXdvcmQ+PGtleXdvcmQ+Z2VzdGF0
aW9uYWwgYWdlPC9rZXl3b3JkPjxrZXl3b3JkPmdyb3d0aDwva2V5d29yZD48a2V5d29yZD5ob3Vz
aW5nPC9rZXl3b3JkPjxrZXl3b3JkPmluZmxhbW1hdGlvbjwva2V5d29yZD48a2V5d29yZD5pbnRl
c3RpbmUgZmxvcmE8L2tleXdvcmQ+PGtleXdvcmQ+aW50cmF1dGVyaW5lIGdyb3d0aCByZXRhcmRh
dGlvbjwva2V5d29yZD48a2V5d29yZD5sYWN0YXRpb248L2tleXdvcmQ+PGtleXdvcmQ+bWF0ZXJu
YWwgbnV0cml0aW9uPC9rZXl3b3JkPjxrZXl3b3JkPm1pY3JvYmlhbCBjb2xvbml6YXRpb248L2tl
eXdvcmQ+PGtleXdvcmQ+bWlsayBwcm9kdWN0aW9uPC9rZXl3b3JkPjxrZXl3b3JkPm5vbmh1bWFu
PC9rZXl3b3JkPjxrZXl3b3JkPnBpZ2xldDwva2V5d29yZD48a2V5d29yZD5wcmVnbmFuY3k8L2tl
eXdvcmQ+PGtleXdvcmQ+UmV2aWV3PC9rZXl3b3JkPjwva2V5d29yZHM+PGRhdGVzPjx5ZWFyPjIw
MjE8L3llYXI+PC9kYXRlcz48d29yay10eXBlPlJldmlldzwvd29yay10eXBlPjx1cmxzPjxyZWxh
dGVkLXVybHM+PHVybD5odHRwczovL3d3dy5zY29wdXMuY29tL2lud2FyZC9yZWNvcmQudXJpP2Vp
ZD0yLXMyLjAtODUwOTk5NTExMjcmYW1wO2RvaT0xMC4zMzkwJTJmYW5pMTEwMjAzMDImYW1wO3Bh
cnRuZXJJRD00MCZhbXA7bWQ1PTdmZmNjM2E1Mjc5YzJjNjgwNGIzNzRmYmJhNTFlMjQyPC91cmw+
PHVybD5odHRwczovL21kcGktcmVzLmNvbS9kX2F0dGFjaG1lbnQvYW5pbWFscy9hbmltYWxzLTEx
LTAwMzAyL2FydGljbGVfZGVwbG95L2FuaW1hbHMtMTEtMDAzMDItdjIucGRmP3ZlcnNpb249MTYx
MTczODA5NjwvdXJsPjwvcmVsYXRlZC11cmxzPjwvdXJscz48Y3VzdG9tNz4zMDI8L2N1c3RvbTc+
PGVsZWN0cm9uaWMtcmVzb3VyY2UtbnVtPjEwLjMzOTAvYW5pMTEwMjAzMDI8L2VsZWN0cm9uaWMt
cmVzb3VyY2UtbnVtPjxyZW1vdGUtZGF0YWJhc2UtbmFtZT5TY29wdXM8L3JlbW90ZS1kYXRhYmFz
ZS1uYW1lPjxsYW5ndWFnZT5FbmdsaXNoPC9sYW5ndWFnZT48L3JlY29yZD48L0NpdGU+PC9FbmRO
b3RlPgB=
</w:fldData>
        </w:fldChar>
      </w:r>
      <w:r w:rsidR="0026586A">
        <w:instrText xml:space="preserve"> ADDIN EN.CITE </w:instrText>
      </w:r>
      <w:r w:rsidR="0026586A">
        <w:fldChar w:fldCharType="begin">
          <w:fldData xml:space="preserve">PEVuZE5vdGU+PENpdGU+PEF1dGhvcj5Wb25kcnVza292YTwvQXV0aG9yPjxZZWFyPjIwMTA8L1ll
YXI+PFJlY051bT41OTk8L1JlY051bT48RGlzcGxheVRleHQ+KFZvbmRydXNrb3ZhIGV0IGFsLiwg
MjAxMDsgQm9nZXJlIGV0IGFsLiwgMjAxOTsgQmxhdmkgZXQgYWwuLCAyMDIxOyBMYWlyZCBldCBh
bC4sIDIwMjEpPC9EaXNwbGF5VGV4dD48cmVjb3JkPjxyZWMtbnVtYmVyPjU5OTwvcmVjLW51bWJl
cj48Zm9yZWlnbi1rZXlzPjxrZXkgYXBwPSJFTiIgZGItaWQ9Ijk5c3B4dHhhanhzYXNiZWZyOTVw
ZjAwcmZyczAwZXA5dmUyYSIgdGltZXN0YW1wPSIxNjY0NzM2NTgxIj41OTk8L2tleT48L2ZvcmVp
Z24ta2V5cz48cmVmLXR5cGUgbmFtZT0iSm91cm5hbCBBcnRpY2xlIj4xNzwvcmVmLXR5cGU+PGNv
bnRyaWJ1dG9ycz48YXV0aG9ycz48YXV0aG9yPlZvbmRydXNrb3ZhLCBILjwvYXV0aG9yPjxhdXRo
b3I+U2xhbW92YSwgUi48L2F1dGhvcj48YXV0aG9yPlRyY2tvdmEsIE0uPC9hdXRob3I+PGF1dGhv
cj5acmFseSwgWi48L2F1dGhvcj48YXV0aG9yPlBhdmxpaywgSS48L2F1dGhvcj48L2F1dGhvcnM+
PC9jb250cmlidXRvcnM+PHRpdGxlcz48dGl0bGU+QWx0ZXJuYXRpdmVzIHRvIGFudGliaW90aWMg
Z3Jvd3RoIHByb21vdGVycyBpbiBwcmV2ZW50aW9uIG9mIGRpYXJyaG9lYSBpbiB3ZWFuZWQgcGln
bGV0czogQSByZXZpZXc8L3RpdGxlPjxzZWNvbmRhcnktdGl0bGU+VmV0ZXJpbmFybmkgTWVkaWNp
bmE8L3NlY29uZGFyeS10aXRsZT48c2hvcnQtdGl0bGU+QWx0ZXJuYXRpdmVzIHRvIGFudGliaW90
aWMgZ3Jvd3RoIHByb21vdGVycyBpbiBwcmV2ZW50aW9uIG9mIGRpYXJyaG9lYSBpbiB3ZWFuZWQg
cGlnbGV0czogQSByZXZpZXc8L3Nob3J0LXRpdGxlPjwvdGl0bGVzPjxwZXJpb2RpY2FsPjxmdWxs
LXRpdGxlPlZldGVyaW5hcm5pIE1lZGljaW5hPC9mdWxsLXRpdGxlPjwvcGVyaW9kaWNhbD48cGFn
ZXM+MTk5LTIyNDwvcGFnZXM+PHZvbHVtZT41NTwvdm9sdW1lPjxudW1iZXI+NTwvbnVtYmVyPjxr
ZXl3b3Jkcz48a2V5d29yZD5BbHVtaW5vc2lsaWNhdGU8L2tleXdvcmQ+PGtleXdvcmQ+QW50aWJp
b3RpY3M8L2tleXdvcmQ+PGtleXdvcmQ+SW5mZWN0aW9uPC9rZXl3b3JkPjxrZXl3b3JkPkludGVz
dGluYWwgbWljcm9mbG9yYTwva2V5d29yZD48a2V5d29yZD5QZXJmb3JtYW5jZTwva2V5d29yZD48
a2V5d29yZD5QaHl0b2Jpb3RpY3M8L2tleXdvcmQ+PGtleXdvcmQ+UHJlYmlvdGljcywgb3JnYW5p
YyBhY2lkczwva2V5d29yZD48a2V5d29yZD5Qcm9iaW90aWNzPC9rZXl3b3JkPjxrZXl3b3JkPlN3
aW5lPC9rZXl3b3JkPjxrZXl3b3JkPlppbmM8L2tleXdvcmQ+PGtleXdvcmQ+QW5pbWFsaWE8L2tl
eXdvcmQ+PGtleXdvcmQ+U3VpZGFlPC9rZXl3b3JkPjwva2V5d29yZHM+PGRhdGVzPjx5ZWFyPjIw
MTA8L3llYXI+PC9kYXRlcz48d29yay10eXBlPlJldmlldzwvd29yay10eXBlPjx1cmxzPjxyZWxh
dGVkLXVybHM+PHVybD5odHRwczovL3d3dy5zY29wdXMuY29tL2lud2FyZC9yZWNvcmQudXJpP2Vp
ZD0yLXMyLjAtNzc5NTUxNTM5OTEmYW1wO2RvaT0xMC4xNzIyMSUyZjI5OTgtVkVUTUVEJmFtcDtw
YXJ0bmVySUQ9NDAmYW1wO21kNT0yZTI0ZWUwMDNjYjk3YWNkMjZiMDA3ZGU0Njc0ZGM5NzwvdXJs
PjwvcmVsYXRlZC11cmxzPjwvdXJscz48ZWxlY3Ryb25pYy1yZXNvdXJjZS1udW0+MTAuMTcyMjEv
Mjk5OC12ZXRtZWQ8L2VsZWN0cm9uaWMtcmVzb3VyY2UtbnVtPjxyZW1vdGUtZGF0YWJhc2UtbmFt
ZT5TY29wdXM8L3JlbW90ZS1kYXRhYmFzZS1uYW1lPjxsYW5ndWFnZT5FbmdsaXNoPC9sYW5ndWFn
ZT48L3JlY29yZD48L0NpdGU+PENpdGU+PEF1dGhvcj5MYWlyZDwvQXV0aG9yPjxZZWFyPjIwMjE8
L1llYXI+PFJlY051bT42ODE8L1JlY051bT48cmVjb3JkPjxyZWMtbnVtYmVyPjY4MTwvcmVjLW51
bWJlcj48Zm9yZWlnbi1rZXlzPjxrZXkgYXBwPSJFTiIgZGItaWQ9Ijk5c3B4dHhhanhzYXNiZWZy
OTVwZjAwcmZyczAwZXA5dmUyYSIgdGltZXN0YW1wPSIxNjY0NzM2NTg0Ij42ODE8L2tleT48L2Zv
cmVpZ24ta2V5cz48cmVmLXR5cGUgbmFtZT0iSm91cm5hbCBBcnRpY2xlIj4xNzwvcmVmLXR5cGU+
PGNvbnRyaWJ1dG9ycz48YXV0aG9ycz48YXV0aG9yPkxhaXJkLCBULiBKLjwvYXV0aG9yPjxhdXRo
b3I+QWJyYWhhbSwgUy48L2F1dGhvcj48YXV0aG9yPkpvcmRhbiwgRC48L2F1dGhvcj48YXV0aG9y
PlBsdXNrZSwgSi4gUi48L2F1dGhvcj48YXV0aG9yPkhhbXBzb24sIEQuIEouPC9hdXRob3I+PGF1
dGhvcj5Ucm90dCwgRC4gSi48L2F1dGhvcj48YXV0aG9yPk8mYXBvcztEZWEsIE0uPC9hdXRob3I+
PC9hdXRob3JzPjwvY29udHJpYnV0b3JzPjx0aXRsZXM+PHRpdGxlPlBvcmNpbmUgZW50ZXJvdG94
aWdlbmljIEVzY2hlcmljaGlhIGNvbGk6IEFudGltaWNyb2JpYWwgcmVzaXN0YW5jZSBhbmQgZGV2
ZWxvcG1lbnQgb2YgbWljcm9iaWFsLWJhc2VkIGFsdGVybmF0aXZlIGNvbnRyb2wgc3RyYXRlZ2ll
czwvdGl0bGU+PHNlY29uZGFyeS10aXRsZT5WZXRlcmluYXJ5IE1pY3JvYmlvbG9neTwvc2Vjb25k
YXJ5LXRpdGxlPjxzaG9ydC10aXRsZT5Qb3JjaW5lIGVudGVyb3RveGlnZW5pYyBFc2NoZXJpY2hp
YSBjb2xpOiBBbnRpbWljcm9iaWFsIHJlc2lzdGFuY2UgYW5kIGRldmVsb3BtZW50IG9mIG1pY3Jv
YmlhbC1iYXNlZCBhbHRlcm5hdGl2ZSBjb250cm9sIHN0cmF0ZWdpZXM8L3Nob3J0LXRpdGxlPjwv
dGl0bGVzPjxwZXJpb2RpY2FsPjxmdWxsLXRpdGxlPlZldGVyaW5hcnkgTWljcm9iaW9sb2d5PC9m
dWxsLXRpdGxlPjwvcGVyaW9kaWNhbD48dm9sdW1lPjI1ODwvdm9sdW1lPjxrZXl3b3Jkcz48a2V5
d29yZD5BbnRpbWljcm9iaWFsIHJlc2lzdGFuY2U8L2tleXdvcmQ+PGtleXdvcmQ+QmFjdGVyaW9w
aGFnZXM8L2tleXdvcmQ+PGtleXdvcmQ+RW50ZXJvdG94aWdlbmljIEVzY2hlcmljaGlhIGNvbGk8
L2tleXdvcmQ+PGtleXdvcmQ+UGlnczwva2V5d29yZD48a2V5d29yZD5Qcm9iaW90aWNzPC9rZXl3
b3JkPjxrZXl3b3JkPlZhY2NpbmVzPC9rZXl3b3JkPjxrZXl3b3JkPmFudGlpbmZlY3RpdmUgYWdl
bnQ8L2tleXdvcmQ+PGtleXdvcmQ+Zm9vZCBhZGRpdGl2ZTwva2V5d29yZD48a2V5d29yZD5wcm9i
aW90aWMgYWdlbnQ8L2tleXdvcmQ+PGtleXdvcmQ+YW5pbWFsIGhlYWx0aDwva2V5d29yZD48a2V5
d29yZD5hbmltYWwgd2VsZmFyZTwva2V5d29yZD48a2V5d29yZD5hbnRpYmlvdGljIHJlc2lzdGFu
Y2U8L2tleXdvcmQ+PGtleXdvcmQ+Y29udHJvbCBzdHJhdGVneTwva2V5d29yZD48a2V5d29yZD5F
c2NoZXJpY2hpYSBjb2xpIGluZmVjdGlvbjwva2V5d29yZD48a2V5d29yZD5mZXJtZW50YXRpb248
L2tleXdvcmQ+PGtleXdvcmQ+Zm9vZCBjaGFpbjwva2V5d29yZD48a2V5d29yZD5pbmNpZGVuY2U8
L2tleXdvcmQ+PGtleXdvcmQ+bW9ydGFsaXR5IHJhdGU8L2tleXdvcmQ+PGtleXdvcmQ+bm9uaHVt
YW48L2tleXdvcmQ+PGtleXdvcmQ+T25lIEhlYWx0aDwva2V5d29yZD48a2V5d29yZD5waGFnZSB0
aGVyYXB5PC9rZXl3b3JkPjxrZXl3b3JkPnBpZzwva2V5d29yZD48a2V5d29yZD5wb3JrPC9rZXl3
b3JkPjxrZXl3b3JkPnB1YmxpYyBoZWFsdGg8L2tleXdvcmQ+PGtleXdvcmQ+UmV2aWV3PC9rZXl3
b3JkPjxrZXl3b3JkPnZldGVyaW5hcmlhbjwva2V5d29yZD48a2V5d29yZD5hbmltYWw8L2tleXdv
cmQ+PGtleXdvcmQ+ZHJ1ZyBlZmZlY3Q8L2tleXdvcmQ+PGtleXdvcmQ+bWljcm9iaW9sb2d5PC9r
ZXl3b3JkPjxrZXl3b3JkPm11bHRpZHJ1ZyByZXNpc3RhbmNlPC9rZXl3b3JkPjxrZXl3b3JkPnN3
aW5lIGRpc2Vhc2U8L2tleXdvcmQ+PGtleXdvcmQ+dmV0ZXJpbmFyeSBtZWRpY2luZTwva2V5d29y
ZD48a2V5d29yZD5BbmltYWxzPC9rZXl3b3JkPjxrZXl3b3JkPkFudGktQmFjdGVyaWFsIEFnZW50
czwva2V5d29yZD48a2V5d29yZD5EcnVnIFJlc2lzdGFuY2UsIE11bHRpcGxlLCBCYWN0ZXJpYWw8
L2tleXdvcmQ+PGtleXdvcmQ+RXNjaGVyaWNoaWEgY29saSBJbmZlY3Rpb25zPC9rZXl3b3JkPjxr
ZXl3b3JkPlN3aW5lPC9rZXl3b3JkPjxrZXl3b3JkPlN3aW5lIERpc2Vhc2VzPC9rZXl3b3JkPjwv
a2V5d29yZHM+PGRhdGVzPjx5ZWFyPjIwMjE8L3llYXI+PC9kYXRlcz48d29yay10eXBlPlJldmll
dzwvd29yay10eXBlPjx1cmxzPjxyZWxhdGVkLXVybHM+PHVybD5odHRwczovL3d3dy5zY29wdXMu
Y29tL2lud2FyZC9yZWNvcmQudXJpP2VpZD0yLXMyLjAtODUxMDY5NDkzNjcmYW1wO2RvaT0xMC4x
MDE2JTJmai52ZXRtaWMuMjAyMS4xMDkxMTcmYW1wO3BhcnRuZXJJRD00MCZhbXA7bWQ1PWUzZjE1
ZTgzMjE4ZTgwMDM5Y2VhNTZlMmI5NzFhMjViPC91cmw+PC9yZWxhdGVkLXVybHM+PC91cmxzPjxj
dXN0b203PjEwOTExNzwvY3VzdG9tNz48ZWxlY3Ryb25pYy1yZXNvdXJjZS1udW0+MTAuMTAxNi9q
LnZldG1pYy4yMDIxLjEwOTExNzwvZWxlY3Ryb25pYy1yZXNvdXJjZS1udW0+PHJlbW90ZS1kYXRh
YmFzZS1uYW1lPlNjb3B1czwvcmVtb3RlLWRhdGFiYXNlLW5hbWU+PGxhbmd1YWdlPkVuZ2xpc2g8
L2xhbmd1YWdlPjwvcmVjb3JkPjwvQ2l0ZT48Q2l0ZT48QXV0aG9yPkJvZ2VyZTwvQXV0aG9yPjxZ
ZWFyPjIwMTk8L1llYXI+PFJlY051bT43ODwvUmVjTnVtPjxyZWNvcmQ+PHJlYy1udW1iZXI+Nzg8
L3JlYy1udW1iZXI+PGZvcmVpZ24ta2V5cz48a2V5IGFwcD0iRU4iIGRiLWlkPSI5OXNweHR4YWp4
c2FzYmVmcjk1cGYwMHJmcnMwMGVwOXZlMmEiIHRpbWVzdGFtcD0iMTY1NzIzMTc4NSI+Nzg8L2tl
eT48L2ZvcmVpZ24ta2V5cz48cmVmLXR5cGUgbmFtZT0iSm91cm5hbCBBcnRpY2xlIj4xNzwvcmVm
LXR5cGU+PGNvbnRyaWJ1dG9ycz48YXV0aG9ycz48YXV0aG9yPkJvZ2VyZSwgUC48L2F1dGhvcj48
YXV0aG9yPkNob2ksIFkuIEouPC9hdXRob3I+PGF1dGhvcj5IZW8sIEouPC9hdXRob3I+PC9hdXRo
b3JzPjwvY29udHJpYnV0b3JzPjxhdXRoLWFkZHJlc3M+W0JvZ2VyZSwgUC5dIENob25idWsgTmF0
bCBVbml2LCBHcmFkIFNjaCBBZ3IgQ29udmVyZ2VuY2UgVGVjaG5vbCwgSmVvbmp1IDU0ODk2LCBT
b3V0aCBLb3JlYS4gW0Nob2ksIFkuIEouOyBIZW8sIEouXSBDaG9uYnVrIE5hdGwgVW5pdiwgSW50
IEFnciBEZXYgJmFtcDsgQ29vcGVyYXQgQ3RyLCBKZW9uanUgNTQ4OTYsIFNvdXRoIEtvcmVhLiYj
eEQ7SGVvLCBKIChjb3JyZXNwb25kaW5nIGF1dGhvciksIENob25idWsgTmF0bCBVbml2LCBJbnQg
QWdyIERldiAmYW1wOyBDb29wZXJhdCBDdHIsIEplb25qdSA1NDg5NiwgU291dGggS29yZWEuJiN4
RDtqeWhlb2Jpb0BnbWFpbC5jb208L2F1dGgtYWRkcmVzcz48dGl0bGVzPjx0aXRsZT5Qcm9iaW90
aWNzIGFzIGFsdGVybmF0aXZlcyB0byBhbnRpYmlvdGljcyBpbiB0cmVhdGluZyBwb3N0LXdlYW5p
bmcgZGlhcnJob2VhIGluIHBpZ3M6IFJldmlldyBwYXBlcjwvdGl0bGU+PHNlY29uZGFyeS10aXRs
ZT5Tb3V0aCBBZnJpY2FuIEpvdXJuYWwgb2YgQW5pbWFsIFNjaWVuY2U8L3NlY29uZGFyeS10aXRs
ZT48YWx0LXRpdGxlPlNvdXRoIEFmci4gSi4gQW5pbS4gU2NpLjwvYWx0LXRpdGxlPjxzaG9ydC10
aXRsZT5Qcm9iaW90aWNzIGFzIGFsdGVybmF0aXZlcyB0byBhbnRpYmlvdGljcyBpbiB0cmVhdGlu
ZyBwb3N0LXdlYW5pbmcgZGlhcnJob2VhIGluIHBpZ3M6IFJldmlldyBwYXBlcjwvc2hvcnQtdGl0
bGU+PC90aXRsZXM+PHBlcmlvZGljYWw+PGZ1bGwtdGl0bGU+U291dGggQWZyaWNhbiBKb3VybmFs
IG9mIEFuaW1hbCBTY2llbmNlPC9mdWxsLXRpdGxlPjxhYmJyLTE+U291dGggQWZyLiBKLiBBbmlt
LiBTY2kuPC9hYmJyLTE+PC9wZXJpb2RpY2FsPjxhbHQtcGVyaW9kaWNhbD48ZnVsbC10aXRsZT5T
b3V0aCBBZnJpY2FuIEpvdXJuYWwgb2YgQW5pbWFsIFNjaWVuY2U8L2Z1bGwtdGl0bGU+PGFiYnIt
MT5Tb3V0aCBBZnIuIEouIEFuaW0uIFNjaS48L2FiYnItMT48L2FsdC1wZXJpb2RpY2FsPjxwYWdl
cz40MDMtNDE2PC9wYWdlcz48dm9sdW1lPjQ5PC92b2x1bWU+PG51bWJlcj4zPC9udW1iZXI+PGtl
eXdvcmRzPjxrZXl3b3JkPmFudGltaWNyb2JpYWwgcmVzaXN0YW5jZTwva2V5d29yZD48a2V5d29y
ZD5kaXJlY3RseS1mZWQgbWljcm9vcmdhbmlzbXM8L2tleXdvcmQ+PGtleXdvcmQ+cG9zdC13ZWFu
aW5nPC9rZXl3b3JkPjxrZXl3b3JkPmRpYXJyaG9lYTwva2V5d29yZD48a2V5d29yZD5zd2luZSBk
aWV0czwva2V5d29yZD48a2V5d29yZD5lbnRlcm9jb2NjdXMtZmFlY2l1bSBzdHJhaW48L2tleXdv
cmQ+PGtleXdvcmQ+ZXNjaGVyaWNoaWEtY29saTwva2V5d29yZD48a2V5d29yZD5ncm93dGgtcGVy
Zm9ybWFuY2U8L2tleXdvcmQ+PGtleXdvcmQ+bGFjdG9iYWNpbGx1cy1wbGFudGFydW08L2tleXdv
cmQ+PGtleXdvcmQ+YmFjaWxsdXMtc3VidGlsaXM8L2tleXdvcmQ+PGtleXdvcmQ+d2VhbmVkIHBp
Z3M8L2tleXdvcmQ+PGtleXdvcmQ+Z3V0IGhlYWx0aDwva2V5d29yZD48a2V5d29yZD5kaWV0YXJ5
IHN1cHBsZW1lbnRhdGlvbjwva2V5d29yZD48a2V5d29yZD5wb3N0d2VhbmluZyBkaWFycmhlYTwv
a2V5d29yZD48a2V5d29yZD5pbW11bmUgZnVuY3Rpb248L2tleXdvcmQ+PGtleXdvcmQ+QWdyaWN1
bHR1cmU8L2tleXdvcmQ+PC9rZXl3b3Jkcz48ZGF0ZXM+PHllYXI+MjAxOTwveWVhcj48L2RhdGVz
Pjxpc2JuPjAzNzUtMTU4OTwvaXNibj48YWNjZXNzaW9uLW51bT5XT1M6MDAwNDcyNzQxODAwMDAx
PC9hY2Nlc3Npb24tbnVtPjx3b3JrLXR5cGU+UmV2aWV3PC93b3JrLXR5cGU+PHVybHM+PHJlbGF0
ZWQtdXJscz48dXJsPjxzdHlsZSBmYWNlPSJ1bmRlcmxpbmUiIGZvbnQ9ImRlZmF1bHQiIHNpemU9
IjEwMCUiPiZsdDtHbyB0byBJU0kmZ3Q7Oi8vV09TOjAwMDQ3Mjc0MTgwMDAwMTwvc3R5bGU+PC91
cmw+PHVybD5odHRwczovL3d3dy5ham9sLmluZm8vaW5kZXgucGhwL3NhamFzL2FydGljbGUvZG93
bmxvYWQvMTg3NjgxLzE3Njk1MjwvdXJsPjwvcmVsYXRlZC11cmxzPjwvdXJscz48ZWxlY3Ryb25p
Yy1yZXNvdXJjZS1udW0+MTAuNDMxNC9zYWphcy52NDlpMy4xPC9lbGVjdHJvbmljLXJlc291cmNl
LW51bT48bGFuZ3VhZ2U+RW5nbGlzaDwvbGFuZ3VhZ2U+PC9yZWNvcmQ+PC9DaXRlPjxDaXRlPjxB
dXRob3I+Qmxhdmk8L0F1dGhvcj48WWVhcj4yMDIxPC9ZZWFyPjxSZWNOdW0+NDc8L1JlY051bT48
cmVjb3JkPjxyZWMtbnVtYmVyPjQ3PC9yZWMtbnVtYmVyPjxmb3JlaWduLWtleXM+PGtleSBhcHA9
IkVOIiBkYi1pZD0iOTlzcHh0eGFqeHNhc2JlZnI5NXBmMDByZnJzMDBlcDl2ZTJhIiB0aW1lc3Rh
bXA9IjE2NTcyMzE3ODUiPjQ3PC9rZXk+PC9mb3JlaWduLWtleXM+PHJlZi10eXBlIG5hbWU9Ikpv
dXJuYWwgQXJ0aWNsZSI+MTc8L3JlZi10eXBlPjxjb250cmlidXRvcnM+PGF1dGhvcnM+PGF1dGhv
cj5CbGF2aSwgTC48L2F1dGhvcj48YXV0aG9yPlNvbMOgLU9yaW9sLCBELjwvYXV0aG9yPjxhdXRo
b3I+TGxvbmNoLCBQLjwvYXV0aG9yPjxhdXRob3I+TMOzcGV6LVZlcmfDqSwgUy48L2F1dGhvcj48
YXV0aG9yPk1hcnTDrW4tT3LDumUsIFMuIE0uPC9hdXRob3I+PGF1dGhvcj5Qw6lyZXosIEouIEYu
PC9hdXRob3I+PC9hdXRob3JzPjwvY29udHJpYnV0b3JzPjx0aXRsZXM+PHRpdGxlPk1hbmFnZW1l
bnQgYW5kIGZlZWRpbmcgc3RyYXRlZ2llcyBpbiBlYXJseSBsaWZlIHRvIGluY3JlYXNlIHBpZ2xl
dCBwZXJmb3JtYW5jZSBhbmQgd2VsZmFyZSBhcm91bmQgd2VhbmluZzogQSByZXZpZXc8L3RpdGxl
PjxzZWNvbmRhcnktdGl0bGU+QW5pbWFsczwvc2Vjb25kYXJ5LXRpdGxlPjxzaG9ydC10aXRsZT5N
YW5hZ2VtZW50IGFuZCBmZWVkaW5nIHN0cmF0ZWdpZXMgaW4gZWFybHkgbGlmZSB0byBpbmNyZWFz
ZSBwaWdsZXQgcGVyZm9ybWFuY2UgYW5kIHdlbGZhcmUgYXJvdW5kIHdlYW5pbmc6IEEgcmV2aWV3
PC9zaG9ydC10aXRsZT48L3RpdGxlcz48cGVyaW9kaWNhbD48ZnVsbC10aXRsZT5BbmltYWxzPC9m
dWxsLXRpdGxlPjwvcGVyaW9kaWNhbD48cGFnZXM+MS00OTwvcGFnZXM+PHZvbHVtZT4xMTwvdm9s
dW1lPjxudW1iZXI+MjwvbnVtYmVyPjxrZXl3b3Jkcz48a2V5d29yZD5GZWVkaW5nPC9rZXl3b3Jk
PjxrZXl3b3JkPk1hbmFnZW1lbnQ8L2tleXdvcmQ+PGtleXdvcmQ+UGlnczwva2V5d29yZD48a2V5
d29yZD5TdHJhdGVnaWVzPC9rZXl3b3JkPjxrZXl3b3JkPldlYW5pbmc8L2tleXdvcmQ+PGtleXdv
cmQ+YWxwaGEgdG9jb3BoZXJvbDwva2V5d29yZD48a2V5d29yZD5hcmdpbmluZTwva2V5d29yZD48
a2V5d29yZD5iZXRhaW5lPC9rZXl3b3JkPjxrZXl3b3JkPmNhcm5pdGluZTwva2V5d29yZD48a2V5
d29yZD5jaHJvbWl1bTwva2V5d29yZD48a2V5d29yZD5jeWFub2NvYmFsYW1pbjwva2V5d29yZD48
a2V5d29yZD5mb2xpYyBhY2lkPC9rZXl3b3JkPjxrZXl3b3JkPmdsdXRhbWljIGFjaWQ8L2tleXdv
cmQ+PGtleXdvcmQ+Z2x1dGFtaW5lPC9rZXl3b3JkPjxrZXl3b3JkPm51Y2xlb3RpZGU8L2tleXdv
cmQ+PGtleXdvcmQ+cHJvYmlvdGljIGFnZW50PC9rZXl3b3JkPjxrZXl3b3JkPnNlbGVuaXVtPC9r
ZXl3b3JkPjxrZXl3b3JkPnRocmVvbmluZTwva2V5d29yZD48a2V5d29yZD50cnlwdG9waGFuPC9r
ZXl3b3JkPjxrZXl3b3JkPnppbmM8L2tleXdvcmQ+PGtleXdvcmQ+YW1uaW9uIGZsdWlkPC9rZXl3
b3JkPjxrZXl3b3JkPmFuYWxnZXNpYTwva2V5d29yZD48a2V5d29yZD5hbmltYWwgd2VsZmFyZTwv
a2V5d29yZD48a2V5d29yZD5jYXJlIGJlaGF2aW9yPC9rZXl3b3JkPjxrZXl3b3JkPmNvbG9zdHJ1
bTwva2V5d29yZD48a2V5d29yZD5mZXR1cyBncm93dGg8L2tleXdvcmQ+PGtleXdvcmQ+Z2VzdGF0
aW9uYWwgYWdlPC9rZXl3b3JkPjxrZXl3b3JkPmdyb3d0aDwva2V5d29yZD48a2V5d29yZD5ob3Vz
aW5nPC9rZXl3b3JkPjxrZXl3b3JkPmluZmxhbW1hdGlvbjwva2V5d29yZD48a2V5d29yZD5pbnRl
c3RpbmUgZmxvcmE8L2tleXdvcmQ+PGtleXdvcmQ+aW50cmF1dGVyaW5lIGdyb3d0aCByZXRhcmRh
dGlvbjwva2V5d29yZD48a2V5d29yZD5sYWN0YXRpb248L2tleXdvcmQ+PGtleXdvcmQ+bWF0ZXJu
YWwgbnV0cml0aW9uPC9rZXl3b3JkPjxrZXl3b3JkPm1pY3JvYmlhbCBjb2xvbml6YXRpb248L2tl
eXdvcmQ+PGtleXdvcmQ+bWlsayBwcm9kdWN0aW9uPC9rZXl3b3JkPjxrZXl3b3JkPm5vbmh1bWFu
PC9rZXl3b3JkPjxrZXl3b3JkPnBpZ2xldDwva2V5d29yZD48a2V5d29yZD5wcmVnbmFuY3k8L2tl
eXdvcmQ+PGtleXdvcmQ+UmV2aWV3PC9rZXl3b3JkPjwva2V5d29yZHM+PGRhdGVzPjx5ZWFyPjIw
MjE8L3llYXI+PC9kYXRlcz48d29yay10eXBlPlJldmlldzwvd29yay10eXBlPjx1cmxzPjxyZWxh
dGVkLXVybHM+PHVybD5odHRwczovL3d3dy5zY29wdXMuY29tL2lud2FyZC9yZWNvcmQudXJpP2Vp
ZD0yLXMyLjAtODUwOTk5NTExMjcmYW1wO2RvaT0xMC4zMzkwJTJmYW5pMTEwMjAzMDImYW1wO3Bh
cnRuZXJJRD00MCZhbXA7bWQ1PTdmZmNjM2E1Mjc5YzJjNjgwNGIzNzRmYmJhNTFlMjQyPC91cmw+
PHVybD5odHRwczovL21kcGktcmVzLmNvbS9kX2F0dGFjaG1lbnQvYW5pbWFscy9hbmltYWxzLTEx
LTAwMzAyL2FydGljbGVfZGVwbG95L2FuaW1hbHMtMTEtMDAzMDItdjIucGRmP3ZlcnNpb249MTYx
MTczODA5NjwvdXJsPjwvcmVsYXRlZC11cmxzPjwvdXJscz48Y3VzdG9tNz4zMDI8L2N1c3RvbTc+
PGVsZWN0cm9uaWMtcmVzb3VyY2UtbnVtPjEwLjMzOTAvYW5pMTEwMjAzMDI8L2VsZWN0cm9uaWMt
cmVzb3VyY2UtbnVtPjxyZW1vdGUtZGF0YWJhc2UtbmFtZT5TY29wdXM8L3JlbW90ZS1kYXRhYmFz
ZS1uYW1lPjxsYW5ndWFnZT5FbmdsaXNoPC9sYW5ndWFnZT48L3JlY29yZD48L0NpdGU+PC9FbmRO
b3RlPgB=
</w:fldData>
        </w:fldChar>
      </w:r>
      <w:r w:rsidR="0026586A">
        <w:instrText xml:space="preserve"> ADDIN EN.CITE.DATA </w:instrText>
      </w:r>
      <w:r w:rsidR="0026586A">
        <w:fldChar w:fldCharType="end"/>
      </w:r>
      <w:r w:rsidR="00F3321D">
        <w:fldChar w:fldCharType="separate"/>
      </w:r>
      <w:r w:rsidR="00FD4A26">
        <w:rPr>
          <w:noProof/>
        </w:rPr>
        <w:t>(</w:t>
      </w:r>
      <w:hyperlink w:anchor="_ENREF_146" w:tooltip="Vondruskova, 2010 #599" w:history="1">
        <w:r w:rsidR="005F0597">
          <w:rPr>
            <w:noProof/>
          </w:rPr>
          <w:t>Vondruskova et al., 2010</w:t>
        </w:r>
      </w:hyperlink>
      <w:r w:rsidR="00FD4A26">
        <w:rPr>
          <w:noProof/>
        </w:rPr>
        <w:t xml:space="preserve">; </w:t>
      </w:r>
      <w:hyperlink w:anchor="_ENREF_17" w:tooltip="Bogere, 2019 #78" w:history="1">
        <w:r w:rsidR="005F0597">
          <w:rPr>
            <w:noProof/>
          </w:rPr>
          <w:t>Bogere et al., 2019</w:t>
        </w:r>
      </w:hyperlink>
      <w:r w:rsidR="00FD4A26">
        <w:rPr>
          <w:noProof/>
        </w:rPr>
        <w:t xml:space="preserve">; </w:t>
      </w:r>
      <w:hyperlink w:anchor="_ENREF_16" w:tooltip="Blavi, 2021 #47" w:history="1">
        <w:r w:rsidR="005F0597">
          <w:rPr>
            <w:noProof/>
          </w:rPr>
          <w:t>Blavi et al., 2021</w:t>
        </w:r>
      </w:hyperlink>
      <w:r w:rsidR="00FD4A26">
        <w:rPr>
          <w:noProof/>
        </w:rPr>
        <w:t xml:space="preserve">; </w:t>
      </w:r>
      <w:hyperlink w:anchor="_ENREF_75" w:tooltip="Laird, 2021 #681" w:history="1">
        <w:r w:rsidR="005F0597">
          <w:rPr>
            <w:noProof/>
          </w:rPr>
          <w:t>Laird et al., 2021</w:t>
        </w:r>
      </w:hyperlink>
      <w:r w:rsidR="00FD4A26">
        <w:rPr>
          <w:noProof/>
        </w:rPr>
        <w:t>)</w:t>
      </w:r>
      <w:r w:rsidR="00F3321D">
        <w:fldChar w:fldCharType="end"/>
      </w:r>
      <w:r>
        <w:t xml:space="preserve">. During </w:t>
      </w:r>
      <w:r w:rsidR="00014B62">
        <w:t>post-wea</w:t>
      </w:r>
      <w:r>
        <w:t>ning transition, there is a shift in the microbiome status of the young pigs, and this potentially provide</w:t>
      </w:r>
      <w:r w:rsidR="3B7A15E4">
        <w:t>s an</w:t>
      </w:r>
      <w:r>
        <w:t xml:space="preserve"> opportunity for colonisation of </w:t>
      </w:r>
      <w:r w:rsidR="006107FF">
        <w:t xml:space="preserve">opportunistic </w:t>
      </w:r>
      <w:r>
        <w:t xml:space="preserve">pathogenic bacteria responsible for diarrhoea </w:t>
      </w:r>
      <w:r w:rsidR="00F3321D">
        <w:fldChar w:fldCharType="begin">
          <w:fldData xml:space="preserve">PEVuZE5vdGU+PENpdGU+PEF1dGhvcj5HcmVzc2U8L0F1dGhvcj48WWVhcj4yMDE3PC9ZZWFyPjxS
ZWNOdW0+NjIxPC9SZWNOdW0+PERpc3BsYXlUZXh0PihHcmVzc2UgZXQgYWwuLCAyMDE3OyBaYW1v
anNrYSBldCBhbC4sIDIwMjEpPC9EaXNwbGF5VGV4dD48cmVjb3JkPjxyZWMtbnVtYmVyPjYyMTwv
cmVjLW51bWJlcj48Zm9yZWlnbi1rZXlzPjxrZXkgYXBwPSJFTiIgZGItaWQ9Ijk5c3B4dHhhanhz
YXNiZWZyOTVwZjAwcmZyczAwZXA5dmUyYSIgdGltZXN0YW1wPSIxNjY0NzM2NTgyIj42MjE8L2tl
eT48L2ZvcmVpZ24ta2V5cz48cmVmLXR5cGUgbmFtZT0iSm91cm5hbCBBcnRpY2xlIj4xNzwvcmVm
LXR5cGU+PGNvbnRyaWJ1dG9ycz48YXV0aG9ycz48YXV0aG9yPkdyZXNzZSwgUi48L2F1dGhvcj48
YXV0aG9yPkNoYXVjaGV5cmFzLUR1cmFuZCwgRi48L2F1dGhvcj48YXV0aG9yPkZsZXVyeSwgTS4g
QS48L2F1dGhvcj48YXV0aG9yPlZhbiBkZSBXaWVsZSwgVC48L2F1dGhvcj48YXV0aG9yPkZvcmFu
bywgRS48L2F1dGhvcj48YXV0aG9yPkJsYW5xdWV0LURpb3QsIFMuPC9hdXRob3I+PC9hdXRob3Jz
PjwvY29udHJpYnV0b3JzPjxhdXRoLWFkZHJlc3M+VW5pdmVyc2l0w6kgQ2xlcm1vbnQgQXV2ZXJn
bmUsIFVNUiA0NTQgTUVESVMgVUNBLUlOUkEsIEYtNjMwMDAgQ2xlcm1vbnQtRmVycmFuZCwgRnJh
bmNlfExhbGxlbWFuZCBBbmltYWwgTnV0cml0aW9uLCBGLTMxNzAyIEJsYWduYWMgQ2VkZXgsIEZy
YW5jZS4gTGFsbGVtYW5kIEFuaW1hbCBOdXRyaXRpb24sIEYtMzE3MDIgQmxhZ25hYyBDZWRleCwg
RnJhbmNlLiBJbnN0aXR1dCBkZSBsJmFwb3M7w6lsZXZhZ2UgSURFTEUsIEYtMTQzMTAgVmlsbGVy
cyBCb2NhZ2UsIEZyYW5jZS4gR2hlbnQgVW5pdmVyc2l0eSwgQ2VudGVyIGZvciBNaWNyb2JpYWwg
RWNvbG9neSBhbmQgVGVjaG5vbG9neSwgQi05MDAwLCBHZW50LCBCZWxnaXVtLiBVbml2ZXJzaXTD
qSBDbGVybW9udCBBdXZlcmduZSwgVU1SIDQ1NCBNRURJUyBVQ0EtSU5SQSwgRi02MzAwMCBDbGVy
bW9udC1GZXJyYW5kLCBGcmFuY2UuIFVuaXZlcnNpdMOpIENsZXJtb250IEF1dmVyZ25lLCBVTVIg
NDU0IE1FRElTIFVDQS1JTlJBLCBGLTYzMDAwIENsZXJtb250LUZlcnJhbmQsIEZyYW5jZS4gRWxl
Y3Ryb25pYyBhZGRyZXNzOiBzdGVwaGFuaWUuYmxhbnF1ZXRAdWNhLmZyLjwvYXV0aC1hZGRyZXNz
Pjx0aXRsZXM+PHRpdGxlPkd1dCBNaWNyb2Jpb3RhIER5c2Jpb3NpcyBpbiBQb3N0d2VhbmluZyBQ
aWdsZXRzOiBVbmRlcnN0YW5kaW5nIHRoZSBLZXlzIHRvIEhlYWx0aDwvdGl0bGU+PHNlY29uZGFy
eS10aXRsZT5UcmVuZHMgTWljcm9iaW9sPC9zZWNvbmRhcnktdGl0bGU+PGFsdC10aXRsZT5UcmVu
ZHMgaW4gbWljcm9iaW9sb2d5PC9hbHQtdGl0bGU+PHNob3J0LXRpdGxlPkd1dCBNaWNyb2Jpb3Rh
IER5c2Jpb3NpcyBpbiBQb3N0d2VhbmluZyBQaWdsZXRzOiBVbmRlcnN0YW5kaW5nIHRoZSBLZXlz
IHRvIEhlYWx0aDwvc2hvcnQtdGl0bGU+PC90aXRsZXM+PHBlcmlvZGljYWw+PGZ1bGwtdGl0bGU+
VHJlbmRzIE1pY3JvYmlvbDwvZnVsbC10aXRsZT48YWJici0xPlRyZW5kcyBpbiBtaWNyb2Jpb2xv
Z3k8L2FiYnItMT48L3BlcmlvZGljYWw+PGFsdC1wZXJpb2RpY2FsPjxmdWxsLXRpdGxlPlRyZW5k
cyBNaWNyb2Jpb2w8L2Z1bGwtdGl0bGU+PGFiYnItMT5UcmVuZHMgaW4gbWljcm9iaW9sb2d5PC9h
YmJyLTE+PC9hbHQtcGVyaW9kaWNhbD48cGFnZXM+ODUxLTg3MzwvcGFnZXM+PHZvbHVtZT4yNTwv
dm9sdW1lPjxudW1iZXI+MTA8L251bWJlcj48ZWRpdGlvbj4yMDE3LzA2LzEzPC9lZGl0aW9uPjxr
ZXl3b3Jkcz48a2V5d29yZD5BbmltYWxzPC9rZXl3b3JkPjxrZXl3b3JkPkRpZXQvbWV0aG9kczwv
a2V5d29yZD48a2V5d29yZD5EeXNiaW9zaXMvKm1pY3JvYmlvbG9neS8qcGh5c2lvcGF0aG9sb2d5
PC9rZXl3b3JkPjxrZXl3b3JkPkdhc3Ryb2ludGVzdGluYWwgTWljcm9iaW9tZS8qcGh5c2lvbG9n
eTwva2V5d29yZD48a2V5d29yZD5JbnRlc3RpbmVzL21pY3JvYmlvbG9neS9waHlzaW9sb2d5PC9r
ZXl3b3JkPjxrZXl3b3JkPk1pY3JvYmlvdGEvcGh5c2lvbG9neTwva2V5d29yZD48a2V5d29yZD5Q
cm9iaW90aWNzL2FkbWluaXN0cmF0aW9uICZhbXA7IGRvc2FnZTwva2V5d29yZD48a2V5d29yZD5T
d2luZS8qbWljcm9iaW9sb2d5LypwaHlzaW9sb2d5PC9rZXl3b3JkPjxrZXl3b3JkPldlYW5pbmc8
L2tleXdvcmQ+PGtleXdvcmQ+KmR5c2Jpb3Npczwva2V5d29yZD48a2V5d29yZD4qZ3V0IG1pY3Jv
YmlvdGE8L2tleXdvcmQ+PGtleXdvcmQ+KmluIHZpdHJvIGRpZ2VzdGlvbiBtb2RlbHM8L2tleXdv
cmQ+PGtleXdvcmQ+Km5vbmFudGliaW90aWMgYWx0ZXJuYXRpdmVzPC9rZXl3b3JkPjxrZXl3b3Jk
PipwaWc8L2tleXdvcmQ+PGtleXdvcmQ+KnBvc3Qtd2VhbmluZyBkaWFycmhlYTwva2V5d29yZD48
L2tleXdvcmRzPjxkYXRlcz48eWVhcj4yMDE3PC95ZWFyPjxwdWItZGF0ZXM+PGRhdGU+T2N0PC9k
YXRlPjwvcHViLWRhdGVzPjwvZGF0ZXM+PGlzYm4+MDk2Ni04NDJ4PC9pc2JuPjxhY2Nlc3Npb24t
bnVtPjI4NjAyNTIxPC9hY2Nlc3Npb24tbnVtPjx1cmxzPjxyZWxhdGVkLXVybHM+PHVybD5odHRw
czovL3d3dy5jZWxsLmNvbS90cmVuZHMvbWljcm9iaW9sb2d5L2Z1bGx0ZXh0L1MwOTY2LTg0Mlgo
MTcpMzAxMTgtWD9fcmV0dXJuVVJMPWh0dHBzJTNBJTJGJTJGbGlua2luZ2h1Yi5lbHNldmllci5j
b20lMkZyZXRyaWV2ZSUyRnBpaSUyRlMwOTY2ODQyWDE3MzAxMThYJTNGc2hvd2FsbCUzRHRydWU8
L3VybD48L3JlbGF0ZWQtdXJscz48L3VybHM+PGVsZWN0cm9uaWMtcmVzb3VyY2UtbnVtPjEwLjEw
MTYvai50aW0uMjAxNy4wNS4wMDQ8L2VsZWN0cm9uaWMtcmVzb3VyY2UtbnVtPjxyZW1vdGUtZGF0
YWJhc2UtcHJvdmlkZXI+TmxtPC9yZW1vdGUtZGF0YWJhc2UtcHJvdmlkZXI+PGxhbmd1YWdlPmVu
ZzwvbGFuZ3VhZ2U+PC9yZWNvcmQ+PC9DaXRlPjxDaXRlPjxBdXRob3I+WmFtb2pza2E8L0F1dGhv
cj48WWVhcj4yMDIxPC9ZZWFyPjxSZWNOdW0+Njk1PC9SZWNOdW0+PHJlY29yZD48cmVjLW51bWJl
cj42OTU8L3JlYy1udW1iZXI+PGZvcmVpZ24ta2V5cz48a2V5IGFwcD0iRU4iIGRiLWlkPSI5OXNw
eHR4YWp4c2FzYmVmcjk1cGYwMHJmcnMwMGVwOXZlMmEiIHRpbWVzdGFtcD0iMTY2NDczNjU4NSI+
Njk1PC9rZXk+PC9mb3JlaWduLWtleXM+PHJlZi10eXBlIG5hbWU9IkpvdXJuYWwgQXJ0aWNsZSI+
MTc8L3JlZi10eXBlPjxjb250cmlidXRvcnM+PGF1dGhvcnM+PGF1dGhvcj5aYW1vanNrYSwgRC48
L2F1dGhvcj48YXV0aG9yPk5vd2FrLCBBLjwvYXV0aG9yPjxhdXRob3I+Tm93YWssIEkuPC9hdXRo
b3I+PGF1dGhvcj5NYWNpZXJ6ecWEc2thLVBpb3Ryb3dza2EsIEUuPC9hdXRob3I+PC9hdXRob3Jz
PjwvY29udHJpYnV0b3JzPjxhdXRoLWFkZHJlc3M+UG9sd2V0LUNlbnRyb3dldCBTcC4geiBvLm8u
LCBNLiBLb25vcG5pY2tpZWogMjEsIDk4LTEwMCBMYXNrLCBQb2xhbmQuIERlcGFydG1lbnQgb2Yg
RW52aXJvbm1lbnRhbCBCaW90ZWNobm9sb2d5LCBMb2R6IFVuaXZlcnNpdHkgb2YgVGVjaG5vbG9n
eSwgV29sY3phbnNrYSAxNzEvMTczLCA5MC01MzAgTG9keiwgUG9sYW5kLiBGYWN1bHR5IG9mIExh
dyBhbmQgQWRtaW5pc3RyYXRpb24sIFVuaXZlcnNpdHkgb2YgTG9keiwgS29wY2luc2tpZWdvIDgv
MTIsIDkwLTIzMiBMb2R6LCBQb2xhbmQuPC9hdXRoLWFkZHJlc3M+PHRpdGxlcz48dGl0bGU+UHJv
YmlvdGljcyBhbmQgUG9zdGJpb3RpY3MgYXMgU3Vic3RpdHV0ZXMgb2YgQW50aWJpb3RpY3MgaW4g
RmFybSBBbmltYWxzOiBBIFJldmlldzwvdGl0bGU+PHNlY29uZGFyeS10aXRsZT5BbmltYWxzIChC
YXNlbCk8L3NlY29uZGFyeS10aXRsZT48YWx0LXRpdGxlPkFuaW1hbHMgOiBhbiBvcGVuIGFjY2Vz
cyBqb3VybmFsIGZyb20gTURQSTwvYWx0LXRpdGxlPjxzaG9ydC10aXRsZT5Qcm9iaW90aWNzIGFu
ZCBQb3N0YmlvdGljcyBhcyBTdWJzdGl0dXRlcyBvZiBBbnRpYmlvdGljcyBpbiBGYXJtIEFuaW1h
bHM6IEEgUmV2aWV3PC9zaG9ydC10aXRsZT48L3RpdGxlcz48cGVyaW9kaWNhbD48ZnVsbC10aXRs
ZT5BbmltYWxzIChCYXNlbCk8L2Z1bGwtdGl0bGU+PGFiYnItMT5BbmltYWxzIDogYW4gb3BlbiBh
Y2Nlc3Mgam91cm5hbCBmcm9tIE1EUEk8L2FiYnItMT48L3BlcmlvZGljYWw+PGFsdC1wZXJpb2Rp
Y2FsPjxmdWxsLXRpdGxlPkFuaW1hbHMgKEJhc2VsKTwvZnVsbC10aXRsZT48YWJici0xPkFuaW1h
bHMgOiBhbiBvcGVuIGFjY2VzcyBqb3VybmFsIGZyb20gTURQSTwvYWJici0xPjwvYWx0LXBlcmlv
ZGljYWw+PHZvbHVtZT4xMTwvdm9sdW1lPjxudW1iZXI+MTI8L251bWJlcj48ZWRpdGlvbj4yMDIx
LzEyLzI1PC9lZGl0aW9uPjxrZXl3b3Jkcz48a2V5d29yZD5hbnRpYmlvdGljPC9rZXl3b3JkPjxr
ZXl3b3JkPmJvdmluZTwva2V5d29yZD48a2V5d29yZD5icm9pbGVyPC9rZXl3b3JkPjxrZXl3b3Jk
PmZhcm0gYW5pbWFsPC9rZXl3b3JkPjxrZXl3b3JkPmxhY3RpYyBhY2lkIGJhY3RlcmlhPC9rZXl3
b3JkPjxrZXl3b3JkPnBpZzwva2V5d29yZD48a2V5d29yZD5waWdsZXQ8L2tleXdvcmQ+PGtleXdv
cmQ+cG9zdGJpb3RpYzwva2V5d29yZD48a2V5d29yZD5wcm9iaW90aWM8L2tleXdvcmQ+PC9rZXl3
b3Jkcz48ZGF0ZXM+PHllYXI+MjAyMTwveWVhcj48cHViLWRhdGVzPjxkYXRlPkRlYyAxPC9kYXRl
PjwvcHViLWRhdGVzPjwvZGF0ZXM+PGlzYm4+MjA3Ni0yNjE1IChQcmludCkgMjA3Ni0yNjE1PC9p
c2JuPjxhY2Nlc3Npb24tbnVtPjM0OTQ0MjA4PC9hY2Nlc3Npb24tbnVtPjx1cmxzPjxyZWxhdGVk
LXVybHM+PHVybD5odHRwczovL21kcGktcmVzLmNvbS9kX2F0dGFjaG1lbnQvYW5pbWFscy9hbmlt
YWxzLTExLTAzNDMxL2FydGljbGVfZGVwbG95L2FuaW1hbHMtMTEtMDM0MzEtdjIucGRmP3ZlcnNp
b249MTYzODQxMjEwNDwvdXJsPjwvcmVsYXRlZC11cmxzPjwvdXJscz48Y3VzdG9tMj5QTUM4Njk3
ODc1PC9jdXN0b20yPjxlbGVjdHJvbmljLXJlc291cmNlLW51bT4xMC4zMzkwL2FuaTExMTIzNDMx
PC9lbGVjdHJvbmljLXJlc291cmNlLW51bT48cmVtb3RlLWRhdGFiYXNlLXByb3ZpZGVyPk5sbTwv
cmVtb3RlLWRhdGFiYXNlLXByb3ZpZGVyPjxsYW5ndWFnZT5lbmc8L2xhbmd1YWdlPjwvcmVjb3Jk
PjwvQ2l0ZT48L0VuZE5vdGU+AG==
</w:fldData>
        </w:fldChar>
      </w:r>
      <w:r w:rsidR="0026586A">
        <w:instrText xml:space="preserve"> ADDIN EN.CITE </w:instrText>
      </w:r>
      <w:r w:rsidR="0026586A">
        <w:fldChar w:fldCharType="begin">
          <w:fldData xml:space="preserve">PEVuZE5vdGU+PENpdGU+PEF1dGhvcj5HcmVzc2U8L0F1dGhvcj48WWVhcj4yMDE3PC9ZZWFyPjxS
ZWNOdW0+NjIxPC9SZWNOdW0+PERpc3BsYXlUZXh0PihHcmVzc2UgZXQgYWwuLCAyMDE3OyBaYW1v
anNrYSBldCBhbC4sIDIwMjEpPC9EaXNwbGF5VGV4dD48cmVjb3JkPjxyZWMtbnVtYmVyPjYyMTwv
cmVjLW51bWJlcj48Zm9yZWlnbi1rZXlzPjxrZXkgYXBwPSJFTiIgZGItaWQ9Ijk5c3B4dHhhanhz
YXNiZWZyOTVwZjAwcmZyczAwZXA5dmUyYSIgdGltZXN0YW1wPSIxNjY0NzM2NTgyIj42MjE8L2tl
eT48L2ZvcmVpZ24ta2V5cz48cmVmLXR5cGUgbmFtZT0iSm91cm5hbCBBcnRpY2xlIj4xNzwvcmVm
LXR5cGU+PGNvbnRyaWJ1dG9ycz48YXV0aG9ycz48YXV0aG9yPkdyZXNzZSwgUi48L2F1dGhvcj48
YXV0aG9yPkNoYXVjaGV5cmFzLUR1cmFuZCwgRi48L2F1dGhvcj48YXV0aG9yPkZsZXVyeSwgTS4g
QS48L2F1dGhvcj48YXV0aG9yPlZhbiBkZSBXaWVsZSwgVC48L2F1dGhvcj48YXV0aG9yPkZvcmFu
bywgRS48L2F1dGhvcj48YXV0aG9yPkJsYW5xdWV0LURpb3QsIFMuPC9hdXRob3I+PC9hdXRob3Jz
PjwvY29udHJpYnV0b3JzPjxhdXRoLWFkZHJlc3M+VW5pdmVyc2l0w6kgQ2xlcm1vbnQgQXV2ZXJn
bmUsIFVNUiA0NTQgTUVESVMgVUNBLUlOUkEsIEYtNjMwMDAgQ2xlcm1vbnQtRmVycmFuZCwgRnJh
bmNlfExhbGxlbWFuZCBBbmltYWwgTnV0cml0aW9uLCBGLTMxNzAyIEJsYWduYWMgQ2VkZXgsIEZy
YW5jZS4gTGFsbGVtYW5kIEFuaW1hbCBOdXRyaXRpb24sIEYtMzE3MDIgQmxhZ25hYyBDZWRleCwg
RnJhbmNlLiBJbnN0aXR1dCBkZSBsJmFwb3M7w6lsZXZhZ2UgSURFTEUsIEYtMTQzMTAgVmlsbGVy
cyBCb2NhZ2UsIEZyYW5jZS4gR2hlbnQgVW5pdmVyc2l0eSwgQ2VudGVyIGZvciBNaWNyb2JpYWwg
RWNvbG9neSBhbmQgVGVjaG5vbG9neSwgQi05MDAwLCBHZW50LCBCZWxnaXVtLiBVbml2ZXJzaXTD
qSBDbGVybW9udCBBdXZlcmduZSwgVU1SIDQ1NCBNRURJUyBVQ0EtSU5SQSwgRi02MzAwMCBDbGVy
bW9udC1GZXJyYW5kLCBGcmFuY2UuIFVuaXZlcnNpdMOpIENsZXJtb250IEF1dmVyZ25lLCBVTVIg
NDU0IE1FRElTIFVDQS1JTlJBLCBGLTYzMDAwIENsZXJtb250LUZlcnJhbmQsIEZyYW5jZS4gRWxl
Y3Ryb25pYyBhZGRyZXNzOiBzdGVwaGFuaWUuYmxhbnF1ZXRAdWNhLmZyLjwvYXV0aC1hZGRyZXNz
Pjx0aXRsZXM+PHRpdGxlPkd1dCBNaWNyb2Jpb3RhIER5c2Jpb3NpcyBpbiBQb3N0d2VhbmluZyBQ
aWdsZXRzOiBVbmRlcnN0YW5kaW5nIHRoZSBLZXlzIHRvIEhlYWx0aDwvdGl0bGU+PHNlY29uZGFy
eS10aXRsZT5UcmVuZHMgTWljcm9iaW9sPC9zZWNvbmRhcnktdGl0bGU+PGFsdC10aXRsZT5UcmVu
ZHMgaW4gbWljcm9iaW9sb2d5PC9hbHQtdGl0bGU+PHNob3J0LXRpdGxlPkd1dCBNaWNyb2Jpb3Rh
IER5c2Jpb3NpcyBpbiBQb3N0d2VhbmluZyBQaWdsZXRzOiBVbmRlcnN0YW5kaW5nIHRoZSBLZXlz
IHRvIEhlYWx0aDwvc2hvcnQtdGl0bGU+PC90aXRsZXM+PHBlcmlvZGljYWw+PGZ1bGwtdGl0bGU+
VHJlbmRzIE1pY3JvYmlvbDwvZnVsbC10aXRsZT48YWJici0xPlRyZW5kcyBpbiBtaWNyb2Jpb2xv
Z3k8L2FiYnItMT48L3BlcmlvZGljYWw+PGFsdC1wZXJpb2RpY2FsPjxmdWxsLXRpdGxlPlRyZW5k
cyBNaWNyb2Jpb2w8L2Z1bGwtdGl0bGU+PGFiYnItMT5UcmVuZHMgaW4gbWljcm9iaW9sb2d5PC9h
YmJyLTE+PC9hbHQtcGVyaW9kaWNhbD48cGFnZXM+ODUxLTg3MzwvcGFnZXM+PHZvbHVtZT4yNTwv
dm9sdW1lPjxudW1iZXI+MTA8L251bWJlcj48ZWRpdGlvbj4yMDE3LzA2LzEzPC9lZGl0aW9uPjxr
ZXl3b3Jkcz48a2V5d29yZD5BbmltYWxzPC9rZXl3b3JkPjxrZXl3b3JkPkRpZXQvbWV0aG9kczwv
a2V5d29yZD48a2V5d29yZD5EeXNiaW9zaXMvKm1pY3JvYmlvbG9neS8qcGh5c2lvcGF0aG9sb2d5
PC9rZXl3b3JkPjxrZXl3b3JkPkdhc3Ryb2ludGVzdGluYWwgTWljcm9iaW9tZS8qcGh5c2lvbG9n
eTwva2V5d29yZD48a2V5d29yZD5JbnRlc3RpbmVzL21pY3JvYmlvbG9neS9waHlzaW9sb2d5PC9r
ZXl3b3JkPjxrZXl3b3JkPk1pY3JvYmlvdGEvcGh5c2lvbG9neTwva2V5d29yZD48a2V5d29yZD5Q
cm9iaW90aWNzL2FkbWluaXN0cmF0aW9uICZhbXA7IGRvc2FnZTwva2V5d29yZD48a2V5d29yZD5T
d2luZS8qbWljcm9iaW9sb2d5LypwaHlzaW9sb2d5PC9rZXl3b3JkPjxrZXl3b3JkPldlYW5pbmc8
L2tleXdvcmQ+PGtleXdvcmQ+KmR5c2Jpb3Npczwva2V5d29yZD48a2V5d29yZD4qZ3V0IG1pY3Jv
YmlvdGE8L2tleXdvcmQ+PGtleXdvcmQ+KmluIHZpdHJvIGRpZ2VzdGlvbiBtb2RlbHM8L2tleXdv
cmQ+PGtleXdvcmQ+Km5vbmFudGliaW90aWMgYWx0ZXJuYXRpdmVzPC9rZXl3b3JkPjxrZXl3b3Jk
PipwaWc8L2tleXdvcmQ+PGtleXdvcmQ+KnBvc3Qtd2VhbmluZyBkaWFycmhlYTwva2V5d29yZD48
L2tleXdvcmRzPjxkYXRlcz48eWVhcj4yMDE3PC95ZWFyPjxwdWItZGF0ZXM+PGRhdGU+T2N0PC9k
YXRlPjwvcHViLWRhdGVzPjwvZGF0ZXM+PGlzYm4+MDk2Ni04NDJ4PC9pc2JuPjxhY2Nlc3Npb24t
bnVtPjI4NjAyNTIxPC9hY2Nlc3Npb24tbnVtPjx1cmxzPjxyZWxhdGVkLXVybHM+PHVybD5odHRw
czovL3d3dy5jZWxsLmNvbS90cmVuZHMvbWljcm9iaW9sb2d5L2Z1bGx0ZXh0L1MwOTY2LTg0Mlgo
MTcpMzAxMTgtWD9fcmV0dXJuVVJMPWh0dHBzJTNBJTJGJTJGbGlua2luZ2h1Yi5lbHNldmllci5j
b20lMkZyZXRyaWV2ZSUyRnBpaSUyRlMwOTY2ODQyWDE3MzAxMThYJTNGc2hvd2FsbCUzRHRydWU8
L3VybD48L3JlbGF0ZWQtdXJscz48L3VybHM+PGVsZWN0cm9uaWMtcmVzb3VyY2UtbnVtPjEwLjEw
MTYvai50aW0uMjAxNy4wNS4wMDQ8L2VsZWN0cm9uaWMtcmVzb3VyY2UtbnVtPjxyZW1vdGUtZGF0
YWJhc2UtcHJvdmlkZXI+TmxtPC9yZW1vdGUtZGF0YWJhc2UtcHJvdmlkZXI+PGxhbmd1YWdlPmVu
ZzwvbGFuZ3VhZ2U+PC9yZWNvcmQ+PC9DaXRlPjxDaXRlPjxBdXRob3I+WmFtb2pza2E8L0F1dGhv
cj48WWVhcj4yMDIxPC9ZZWFyPjxSZWNOdW0+Njk1PC9SZWNOdW0+PHJlY29yZD48cmVjLW51bWJl
cj42OTU8L3JlYy1udW1iZXI+PGZvcmVpZ24ta2V5cz48a2V5IGFwcD0iRU4iIGRiLWlkPSI5OXNw
eHR4YWp4c2FzYmVmcjk1cGYwMHJmcnMwMGVwOXZlMmEiIHRpbWVzdGFtcD0iMTY2NDczNjU4NSI+
Njk1PC9rZXk+PC9mb3JlaWduLWtleXM+PHJlZi10eXBlIG5hbWU9IkpvdXJuYWwgQXJ0aWNsZSI+
MTc8L3JlZi10eXBlPjxjb250cmlidXRvcnM+PGF1dGhvcnM+PGF1dGhvcj5aYW1vanNrYSwgRC48
L2F1dGhvcj48YXV0aG9yPk5vd2FrLCBBLjwvYXV0aG9yPjxhdXRob3I+Tm93YWssIEkuPC9hdXRo
b3I+PGF1dGhvcj5NYWNpZXJ6ecWEc2thLVBpb3Ryb3dza2EsIEUuPC9hdXRob3I+PC9hdXRob3Jz
PjwvY29udHJpYnV0b3JzPjxhdXRoLWFkZHJlc3M+UG9sd2V0LUNlbnRyb3dldCBTcC4geiBvLm8u
LCBNLiBLb25vcG5pY2tpZWogMjEsIDk4LTEwMCBMYXNrLCBQb2xhbmQuIERlcGFydG1lbnQgb2Yg
RW52aXJvbm1lbnRhbCBCaW90ZWNobm9sb2d5LCBMb2R6IFVuaXZlcnNpdHkgb2YgVGVjaG5vbG9n
eSwgV29sY3phbnNrYSAxNzEvMTczLCA5MC01MzAgTG9keiwgUG9sYW5kLiBGYWN1bHR5IG9mIExh
dyBhbmQgQWRtaW5pc3RyYXRpb24sIFVuaXZlcnNpdHkgb2YgTG9keiwgS29wY2luc2tpZWdvIDgv
MTIsIDkwLTIzMiBMb2R6LCBQb2xhbmQuPC9hdXRoLWFkZHJlc3M+PHRpdGxlcz48dGl0bGU+UHJv
YmlvdGljcyBhbmQgUG9zdGJpb3RpY3MgYXMgU3Vic3RpdHV0ZXMgb2YgQW50aWJpb3RpY3MgaW4g
RmFybSBBbmltYWxzOiBBIFJldmlldzwvdGl0bGU+PHNlY29uZGFyeS10aXRsZT5BbmltYWxzIChC
YXNlbCk8L3NlY29uZGFyeS10aXRsZT48YWx0LXRpdGxlPkFuaW1hbHMgOiBhbiBvcGVuIGFjY2Vz
cyBqb3VybmFsIGZyb20gTURQSTwvYWx0LXRpdGxlPjxzaG9ydC10aXRsZT5Qcm9iaW90aWNzIGFu
ZCBQb3N0YmlvdGljcyBhcyBTdWJzdGl0dXRlcyBvZiBBbnRpYmlvdGljcyBpbiBGYXJtIEFuaW1h
bHM6IEEgUmV2aWV3PC9zaG9ydC10aXRsZT48L3RpdGxlcz48cGVyaW9kaWNhbD48ZnVsbC10aXRs
ZT5BbmltYWxzIChCYXNlbCk8L2Z1bGwtdGl0bGU+PGFiYnItMT5BbmltYWxzIDogYW4gb3BlbiBh
Y2Nlc3Mgam91cm5hbCBmcm9tIE1EUEk8L2FiYnItMT48L3BlcmlvZGljYWw+PGFsdC1wZXJpb2Rp
Y2FsPjxmdWxsLXRpdGxlPkFuaW1hbHMgKEJhc2VsKTwvZnVsbC10aXRsZT48YWJici0xPkFuaW1h
bHMgOiBhbiBvcGVuIGFjY2VzcyBqb3VybmFsIGZyb20gTURQSTwvYWJici0xPjwvYWx0LXBlcmlv
ZGljYWw+PHZvbHVtZT4xMTwvdm9sdW1lPjxudW1iZXI+MTI8L251bWJlcj48ZWRpdGlvbj4yMDIx
LzEyLzI1PC9lZGl0aW9uPjxrZXl3b3Jkcz48a2V5d29yZD5hbnRpYmlvdGljPC9rZXl3b3JkPjxr
ZXl3b3JkPmJvdmluZTwva2V5d29yZD48a2V5d29yZD5icm9pbGVyPC9rZXl3b3JkPjxrZXl3b3Jk
PmZhcm0gYW5pbWFsPC9rZXl3b3JkPjxrZXl3b3JkPmxhY3RpYyBhY2lkIGJhY3RlcmlhPC9rZXl3
b3JkPjxrZXl3b3JkPnBpZzwva2V5d29yZD48a2V5d29yZD5waWdsZXQ8L2tleXdvcmQ+PGtleXdv
cmQ+cG9zdGJpb3RpYzwva2V5d29yZD48a2V5d29yZD5wcm9iaW90aWM8L2tleXdvcmQ+PC9rZXl3
b3Jkcz48ZGF0ZXM+PHllYXI+MjAyMTwveWVhcj48cHViLWRhdGVzPjxkYXRlPkRlYyAxPC9kYXRl
PjwvcHViLWRhdGVzPjwvZGF0ZXM+PGlzYm4+MjA3Ni0yNjE1IChQcmludCkgMjA3Ni0yNjE1PC9p
c2JuPjxhY2Nlc3Npb24tbnVtPjM0OTQ0MjA4PC9hY2Nlc3Npb24tbnVtPjx1cmxzPjxyZWxhdGVk
LXVybHM+PHVybD5odHRwczovL21kcGktcmVzLmNvbS9kX2F0dGFjaG1lbnQvYW5pbWFscy9hbmlt
YWxzLTExLTAzNDMxL2FydGljbGVfZGVwbG95L2FuaW1hbHMtMTEtMDM0MzEtdjIucGRmP3ZlcnNp
b249MTYzODQxMjEwNDwvdXJsPjwvcmVsYXRlZC11cmxzPjwvdXJscz48Y3VzdG9tMj5QTUM4Njk3
ODc1PC9jdXN0b20yPjxlbGVjdHJvbmljLXJlc291cmNlLW51bT4xMC4zMzkwL2FuaTExMTIzNDMx
PC9lbGVjdHJvbmljLXJlc291cmNlLW51bT48cmVtb3RlLWRhdGFiYXNlLXByb3ZpZGVyPk5sbTwv
cmVtb3RlLWRhdGFiYXNlLXByb3ZpZGVyPjxsYW5ndWFnZT5lbmc8L2xhbmd1YWdlPjwvcmVjb3Jk
PjwvQ2l0ZT48L0VuZE5vdGU+AG==
</w:fldData>
        </w:fldChar>
      </w:r>
      <w:r w:rsidR="0026586A">
        <w:instrText xml:space="preserve"> ADDIN EN.CITE.DATA </w:instrText>
      </w:r>
      <w:r w:rsidR="0026586A">
        <w:fldChar w:fldCharType="end"/>
      </w:r>
      <w:r w:rsidR="00F3321D">
        <w:fldChar w:fldCharType="separate"/>
      </w:r>
      <w:r w:rsidR="00F3321D">
        <w:rPr>
          <w:noProof/>
        </w:rPr>
        <w:t>(</w:t>
      </w:r>
      <w:hyperlink w:anchor="_ENREF_53" w:tooltip="Gresse, 2017 #621" w:history="1">
        <w:r w:rsidR="005F0597">
          <w:rPr>
            <w:noProof/>
          </w:rPr>
          <w:t>Gresse et al., 2017</w:t>
        </w:r>
      </w:hyperlink>
      <w:r w:rsidR="00F3321D">
        <w:rPr>
          <w:noProof/>
        </w:rPr>
        <w:t xml:space="preserve">; </w:t>
      </w:r>
      <w:hyperlink w:anchor="_ENREF_155" w:tooltip="Zamojska, 2021 #695" w:history="1">
        <w:r w:rsidR="005F0597">
          <w:rPr>
            <w:noProof/>
          </w:rPr>
          <w:t>Zamojska et al., 2021</w:t>
        </w:r>
      </w:hyperlink>
      <w:r w:rsidR="00F3321D">
        <w:rPr>
          <w:noProof/>
        </w:rPr>
        <w:t>)</w:t>
      </w:r>
      <w:r w:rsidR="00F3321D">
        <w:fldChar w:fldCharType="end"/>
      </w:r>
      <w:r>
        <w:t xml:space="preserve">. Probiotics modulate gut microbiota and suppress the colonisation of pathogenic bacteria by competing for binding sites on intestinal epithelium surfaces and nutrients for growth </w:t>
      </w:r>
      <w:r w:rsidR="0045006D">
        <w:fldChar w:fldCharType="begin">
          <w:fldData xml:space="preserve">PEVuZE5vdGU+PENpdGU+PEF1dGhvcj5HcmVzc2U8L0F1dGhvcj48WWVhcj4yMDE3PC9ZZWFyPjxS
ZWNOdW0+NjIxPC9SZWNOdW0+PERpc3BsYXlUZXh0PihHcmVzc2UgZXQgYWwuLCAyMDE3OyBMaWFv
ICZhbXA7IE55YWNob3RpLCAyMDE3OyBMYWlyZCBldCBhbC4sIDIwMjE7IFN1IGV0IGFsLiwgMjAy
Mik8L0Rpc3BsYXlUZXh0PjxyZWNvcmQ+PHJlYy1udW1iZXI+NjIxPC9yZWMtbnVtYmVyPjxmb3Jl
aWduLWtleXM+PGtleSBhcHA9IkVOIiBkYi1pZD0iOTlzcHh0eGFqeHNhc2JlZnI5NXBmMDByZnJz
MDBlcDl2ZTJhIiB0aW1lc3RhbXA9IjE2NjQ3MzY1ODIiPjYyMTwva2V5PjwvZm9yZWlnbi1rZXlz
PjxyZWYtdHlwZSBuYW1lPSJKb3VybmFsIEFydGljbGUiPjE3PC9yZWYtdHlwZT48Y29udHJpYnV0
b3JzPjxhdXRob3JzPjxhdXRob3I+R3Jlc3NlLCBSLjwvYXV0aG9yPjxhdXRob3I+Q2hhdWNoZXly
YXMtRHVyYW5kLCBGLjwvYXV0aG9yPjxhdXRob3I+RmxldXJ5LCBNLiBBLjwvYXV0aG9yPjxhdXRo
b3I+VmFuIGRlIFdpZWxlLCBULjwvYXV0aG9yPjxhdXRob3I+Rm9yYW5vLCBFLjwvYXV0aG9yPjxh
dXRob3I+QmxhbnF1ZXQtRGlvdCwgUy48L2F1dGhvcj48L2F1dGhvcnM+PC9jb250cmlidXRvcnM+
PGF1dGgtYWRkcmVzcz5Vbml2ZXJzaXTDqSBDbGVybW9udCBBdXZlcmduZSwgVU1SIDQ1NCBNRURJ
UyBVQ0EtSU5SQSwgRi02MzAwMCBDbGVybW9udC1GZXJyYW5kLCBGcmFuY2V8TGFsbGVtYW5kIEFu
aW1hbCBOdXRyaXRpb24sIEYtMzE3MDIgQmxhZ25hYyBDZWRleCwgRnJhbmNlLiBMYWxsZW1hbmQg
QW5pbWFsIE51dHJpdGlvbiwgRi0zMTcwMiBCbGFnbmFjIENlZGV4LCBGcmFuY2UuIEluc3RpdHV0
IGRlIGwmYXBvczvDqWxldmFnZSBJREVMRSwgRi0xNDMxMCBWaWxsZXJzIEJvY2FnZSwgRnJhbmNl
LiBHaGVudCBVbml2ZXJzaXR5LCBDZW50ZXIgZm9yIE1pY3JvYmlhbCBFY29sb2d5IGFuZCBUZWNo
bm9sb2d5LCBCLTkwMDAsIEdlbnQsIEJlbGdpdW0uIFVuaXZlcnNpdMOpIENsZXJtb250IEF1dmVy
Z25lLCBVTVIgNDU0IE1FRElTIFVDQS1JTlJBLCBGLTYzMDAwIENsZXJtb250LUZlcnJhbmQsIEZy
YW5jZS4gVW5pdmVyc2l0w6kgQ2xlcm1vbnQgQXV2ZXJnbmUsIFVNUiA0NTQgTUVESVMgVUNBLUlO
UkEsIEYtNjMwMDAgQ2xlcm1vbnQtRmVycmFuZCwgRnJhbmNlLiBFbGVjdHJvbmljIGFkZHJlc3M6
IHN0ZXBoYW5pZS5ibGFucXVldEB1Y2EuZnIuPC9hdXRoLWFkZHJlc3M+PHRpdGxlcz48dGl0bGU+
R3V0IE1pY3JvYmlvdGEgRHlzYmlvc2lzIGluIFBvc3R3ZWFuaW5nIFBpZ2xldHM6IFVuZGVyc3Rh
bmRpbmcgdGhlIEtleXMgdG8gSGVhbHRoPC90aXRsZT48c2Vjb25kYXJ5LXRpdGxlPlRyZW5kcyBN
aWNyb2Jpb2w8L3NlY29uZGFyeS10aXRsZT48YWx0LXRpdGxlPlRyZW5kcyBpbiBtaWNyb2Jpb2xv
Z3k8L2FsdC10aXRsZT48c2hvcnQtdGl0bGU+R3V0IE1pY3JvYmlvdGEgRHlzYmlvc2lzIGluIFBv
c3R3ZWFuaW5nIFBpZ2xldHM6IFVuZGVyc3RhbmRpbmcgdGhlIEtleXMgdG8gSGVhbHRoPC9zaG9y
dC10aXRsZT48L3RpdGxlcz48cGVyaW9kaWNhbD48ZnVsbC10aXRsZT5UcmVuZHMgTWljcm9iaW9s
PC9mdWxsLXRpdGxlPjxhYmJyLTE+VHJlbmRzIGluIG1pY3JvYmlvbG9neTwvYWJici0xPjwvcGVy
aW9kaWNhbD48YWx0LXBlcmlvZGljYWw+PGZ1bGwtdGl0bGU+VHJlbmRzIE1pY3JvYmlvbDwvZnVs
bC10aXRsZT48YWJici0xPlRyZW5kcyBpbiBtaWNyb2Jpb2xvZ3k8L2FiYnItMT48L2FsdC1wZXJp
b2RpY2FsPjxwYWdlcz44NTEtODczPC9wYWdlcz48dm9sdW1lPjI1PC92b2x1bWU+PG51bWJlcj4x
MDwvbnVtYmVyPjxlZGl0aW9uPjIwMTcvMDYvMTM8L2VkaXRpb24+PGtleXdvcmRzPjxrZXl3b3Jk
PkFuaW1hbHM8L2tleXdvcmQ+PGtleXdvcmQ+RGlldC9tZXRob2RzPC9rZXl3b3JkPjxrZXl3b3Jk
PkR5c2Jpb3Npcy8qbWljcm9iaW9sb2d5LypwaHlzaW9wYXRob2xvZ3k8L2tleXdvcmQ+PGtleXdv
cmQ+R2FzdHJvaW50ZXN0aW5hbCBNaWNyb2Jpb21lLypwaHlzaW9sb2d5PC9rZXl3b3JkPjxrZXl3
b3JkPkludGVzdGluZXMvbWljcm9iaW9sb2d5L3BoeXNpb2xvZ3k8L2tleXdvcmQ+PGtleXdvcmQ+
TWljcm9iaW90YS9waHlzaW9sb2d5PC9rZXl3b3JkPjxrZXl3b3JkPlByb2Jpb3RpY3MvYWRtaW5p
c3RyYXRpb24gJmFtcDsgZG9zYWdlPC9rZXl3b3JkPjxrZXl3b3JkPlN3aW5lLyptaWNyb2Jpb2xv
Z3kvKnBoeXNpb2xvZ3k8L2tleXdvcmQ+PGtleXdvcmQ+V2VhbmluZzwva2V5d29yZD48a2V5d29y
ZD4qZHlzYmlvc2lzPC9rZXl3b3JkPjxrZXl3b3JkPipndXQgbWljcm9iaW90YTwva2V5d29yZD48
a2V5d29yZD4qaW4gdml0cm8gZGlnZXN0aW9uIG1vZGVsczwva2V5d29yZD48a2V5d29yZD4qbm9u
YW50aWJpb3RpYyBhbHRlcm5hdGl2ZXM8L2tleXdvcmQ+PGtleXdvcmQ+KnBpZzwva2V5d29yZD48
a2V5d29yZD4qcG9zdC13ZWFuaW5nIGRpYXJyaGVhPC9rZXl3b3JkPjwva2V5d29yZHM+PGRhdGVz
Pjx5ZWFyPjIwMTc8L3llYXI+PHB1Yi1kYXRlcz48ZGF0ZT5PY3Q8L2RhdGU+PC9wdWItZGF0ZXM+
PC9kYXRlcz48aXNibj4wOTY2LTg0Mng8L2lzYm4+PGFjY2Vzc2lvbi1udW0+Mjg2MDI1MjE8L2Fj
Y2Vzc2lvbi1udW0+PHVybHM+PHJlbGF0ZWQtdXJscz48dXJsPmh0dHBzOi8vd3d3LmNlbGwuY29t
L3RyZW5kcy9taWNyb2Jpb2xvZ3kvZnVsbHRleHQvUzA5NjYtODQyWCgxNykzMDExOC1YP19yZXR1
cm5VUkw9aHR0cHMlM0ElMkYlMkZsaW5raW5naHViLmVsc2V2aWVyLmNvbSUyRnJldHJpZXZlJTJG
cGlpJTJGUzA5NjY4NDJYMTczMDExOFglM0ZzaG93YWxsJTNEdHJ1ZTwvdXJsPjwvcmVsYXRlZC11
cmxzPjwvdXJscz48ZWxlY3Ryb25pYy1yZXNvdXJjZS1udW0+MTAuMTAxNi9qLnRpbS4yMDE3LjA1
LjAwNDwvZWxlY3Ryb25pYy1yZXNvdXJjZS1udW0+PHJlbW90ZS1kYXRhYmFzZS1wcm92aWRlcj5O
bG08L3JlbW90ZS1kYXRhYmFzZS1wcm92aWRlcj48bGFuZ3VhZ2U+ZW5nPC9sYW5ndWFnZT48L3Jl
Y29yZD48L0NpdGU+PENpdGU+PEF1dGhvcj5MaWFvPC9BdXRob3I+PFllYXI+MjAxNzwvWWVhcj48
UmVjTnVtPjYyMzwvUmVjTnVtPjxyZWNvcmQ+PHJlYy1udW1iZXI+NjIzPC9yZWMtbnVtYmVyPjxm
b3JlaWduLWtleXM+PGtleSBhcHA9IkVOIiBkYi1pZD0iOTlzcHh0eGFqeHNhc2JlZnI5NXBmMDBy
ZnJzMDBlcDl2ZTJhIiB0aW1lc3RhbXA9IjE2NjQ3MzY1ODIiPjYyMzwva2V5PjwvZm9yZWlnbi1r
ZXlzPjxyZWYtdHlwZSBuYW1lPSJKb3VybmFsIEFydGljbGUiPjE3PC9yZWYtdHlwZT48Y29udHJp
YnV0b3JzPjxhdXRob3JzPjxhdXRob3I+TGlhbywgUy4gRi4gRi48L2F1dGhvcj48YXV0aG9yPk55
YWNob3RpLCBNLjwvYXV0aG9yPjwvYXV0aG9ycz48L2NvbnRyaWJ1dG9ycz48YXV0aC1hZGRyZXNz
PltMaWFvLCBTaGVuZ2ZhIEYuXSBNaXNzaXNzaXBwaSBTdGF0ZSBVbml2LCBEZXB0IEFuaW0gJmFt
cDsgRGFpcnkgU2NpLCBNaXNzaXNzaXBwaSBTdGF0ZSwgTVMgMzk3NjIgVVNBLiBbTnlhY2hvdGks
IE1hcnRpbl0gVW5pdiBNYW5pdG9iYSwgRGVwdCBBbmltIFNjaSwgV2lubmlwZWcsIE1CIFIzVCAy
TjIsIENhbmFkYS4gTGlhbywgU0ZGIChjb3JyZXNwb25kaW5nIGF1dGhvciksIE1pc3Npc3NpcHBp
IFN0YXRlIFVuaXYsIERlcHQgQW5pbSAmYW1wOyBEYWlyeSBTY2ksIE1pc3Npc3NpcHBpIFN0YXRl
LCBNUyAzOTc2MiBVU0EuIHMubGlhb0Btc3N0YXRlLmVkdTwvYXV0aC1hZGRyZXNzPjx0aXRsZXM+
PHRpdGxlPlVzaW5nIHByb2Jpb3RpY3MgdG8gaW1wcm92ZSBzd2luZSBndXQgaGVhbHRoIGFuZCBu
dXRyaWVudCB1dGlsaXphdGlvbjwvdGl0bGU+PHNlY29uZGFyeS10aXRsZT5BbmltYWwgTnV0cml0
aW9uPC9zZWNvbmRhcnktdGl0bGU+PGFsdC10aXRsZT5BbmltLiBOdXRyLjwvYWx0LXRpdGxlPjxz
aG9ydC10aXRsZT5Vc2luZyBwcm9iaW90aWNzIHRvIGltcHJvdmUgc3dpbmUgZ3V0IGhlYWx0aCBh
bmQgbnV0cmllbnQgdXRpbGl6YXRpb248L3Nob3J0LXRpdGxlPjwvdGl0bGVzPjxwZXJpb2RpY2Fs
PjxmdWxsLXRpdGxlPkFuaW1hbCBOdXRyaXRpb248L2Z1bGwtdGl0bGU+PC9wZXJpb2RpY2FsPjxh
bHQtcGVyaW9kaWNhbD48ZnVsbC10aXRsZT5BbmltYWwgTnV0cml0aW9uPC9mdWxsLXRpdGxlPjxh
YmJyLTE+QW5pbS4gTnV0ci48L2FiYnItMT48L2FsdC1wZXJpb2RpY2FsPjxwYWdlcz4zMzEtMzQz
PC9wYWdlcz48dm9sdW1lPjM8L3ZvbHVtZT48bnVtYmVyPjQ8L251bWJlcj48a2V5d29yZHM+PGtl
eXdvcmQ+UHJvYmlvdGljPC9rZXl3b3JkPjxrZXl3b3JkPkZlZWQgYWRkaXRpdmU8L2tleXdvcmQ+
PGtleXdvcmQ+R3V0IGhlYWx0aDwva2V5d29yZD48a2V5d29yZD5BbnRpYmlvdGljIGdyb3d0aCBw
cm9tb3Rlcjwva2V5d29yZD48a2V5d29yZD5OdXRyaXRpb248L2tleXdvcmQ+PGtleXdvcmQ+U3dp
bmU8L2tleXdvcmQ+PGtleXdvcmQ+c2VsZW5pdW0tZW5yaWNoZWQgcHJvYmlvdGljczwva2V5d29y
ZD48a2V5d29yZD5pbnRlc3RpbmFsIGVwaXRoZWxpYWwtY2VsbHM8L2tleXdvcmQ+PGtleXdvcmQ+
ZW50ZXJvdG94aWdlbmljIGVzY2hlcmljaGlhLWNvbGk8L2tleXdvcmQ+PGtleXdvcmQ+bGFjdGlj
LWFjaWQgYmFjdGVyaWE8L2tleXdvcmQ+PGtleXdvcmQ+Z3Jvd3RoLXBlcmZvcm1hbmNlPC9rZXl3
b3JkPjxrZXl3b3JkPmxhY3RvYmFjaWxsdXMtZmVybWVudHVtPC9rZXl3b3JkPjxrZXl3b3JkPmVu
dGVyb2NvY2N1cy1mYWVjaXVtPC9rZXl3b3JkPjxrZXl3b3JkPmJhY2lsbHVzLXN1YnRpbGlzPC9r
ZXl3b3JkPjxrZXl3b3JkPmdlbmUtZXhwcmVzc2lvbjwva2V5d29yZD48a2V5d29yZD5pbi12aXRy
bzwva2V5d29yZD48a2V5d29yZD5BZ3JpY3VsdHVyZTwva2V5d29yZD48a2V5d29yZD5WZXRlcmlu
YXJ5IFNjaWVuY2VzPC9rZXl3b3JkPjwva2V5d29yZHM+PGRhdGVzPjx5ZWFyPjIwMTc8L3llYXI+
PHB1Yi1kYXRlcz48ZGF0ZT5EZWM8L2RhdGU+PC9wdWItZGF0ZXM+PC9kYXRlcz48aXNibj4yNDA1
LTYzODM8L2lzYm4+PGFjY2Vzc2lvbi1udW0+V09TOjAwMDQzNDI2MTAwMDAwMzwvYWNjZXNzaW9u
LW51bT48d29yay10eXBlPlJldmlldzwvd29yay10eXBlPjx1cmxzPjxyZWxhdGVkLXVybHM+PHVy
bD4mbHQ7R28gdG8gSVNJJmd0OzovL1dPUzowMDA0MzQyNjEwMDAwMDNodHRwczovL3d3dy5uY2Jp
Lm5sbS5uaWguZ292L3BtYy9hcnRpY2xlcy9QTUM1OTQxMjY1L3BkZi9tYWluLnBkZjwvdXJsPjwv
cmVsYXRlZC11cmxzPjwvdXJscz48ZWxlY3Ryb25pYy1yZXNvdXJjZS1udW0+MTAuMTAxNi9qLmFu
aW51LjIwMTcuMDYuMDA3PC9lbGVjdHJvbmljLXJlc291cmNlLW51bT48bGFuZ3VhZ2U+RW5nbGlz
aDwvbGFuZ3VhZ2U+PC9yZWNvcmQ+PC9DaXRlPjxDaXRlPjxBdXRob3I+U3U8L0F1dGhvcj48WWVh
cj4yMDIyPC9ZZWFyPjxSZWNOdW0+NzAzPC9SZWNOdW0+PHJlY29yZD48cmVjLW51bWJlcj43MDM8
L3JlYy1udW1iZXI+PGZvcmVpZ24ta2V5cz48a2V5IGFwcD0iRU4iIGRiLWlkPSI5OXNweHR4YWp4
c2FzYmVmcjk1cGYwMHJmcnMwMGVwOXZlMmEiIHRpbWVzdGFtcD0iMTY2NDczNjU4NiI+NzAzPC9r
ZXk+PC9mb3JlaWduLWtleXM+PHJlZi10eXBlIG5hbWU9IkpvdXJuYWwgQXJ0aWNsZSI+MTc8L3Jl
Zi10eXBlPjxjb250cmlidXRvcnM+PGF1dGhvcnM+PGF1dGhvcj5TdSwgVy4gRi48L2F1dGhvcj48
YXV0aG9yPkdvbmcsIFQuPC9hdXRob3I+PGF1dGhvcj5KaWFuZywgWi4gUC48L2F1dGhvcj48YXV0
aG9yPkx1LCBaLiBRLjwvYXV0aG9yPjxhdXRob3I+V2FuZywgWS4gWi48L2F1dGhvcj48L2F1dGhv
cnM+PC9jb250cmlidXRvcnM+PGF1dGgtYWRkcmVzcz5bU3UsIFdlaWZhfEdvbmcsIFRhb3xKaWFu
ZywgWmlwZW5nfEx1LCBaZXFpbmd8V2FuZywgWWl6aGVuXSBaaGVqaWFuZyBVbml2LCBOYXRsIEVu
Z24gTGFiIEJpb2wgRmVlZCBTYWZldHkgJmFtcDsgUG9sbHV0IFByZXZlbnQgJmFtcDssIEhhbmd6
aG91LCBQZW9wbGVzIFIgQ2hpbmEuIFtTdSwgV2VpZmF8R29uZywgVGFvfEppYW5nLCBaaXBlbmd8
THUsIFplcWluZ3xXYW5nLCBZaXpoZW5dIFpoZWppYW5nIFVuaXYsIEtleSBMYWIgQW5pbSBOdXRy
ICZhbXA7IEZlZWQsIE1pbmlzdCBBZ3IsIEhhbmd6aG91LCBQZW9wbGVzIFIgQ2hpbmEuIFtTdSwg
V2VpZmF8R29uZywgVGFvfEppYW5nLCBaaXBlbmd8THUsIFplcWluZ3xXYW5nLCBZaXpoZW5dIFpo
ZWppYW5nIFVuaXYsIEtleSBMYWIgTW9sIEFuaW0gTnV0ciwgTWluaXN0IEVkdWMsIEhhbmd6aG91
LCBQZW9wbGVzIFIgQ2hpbmEuIFtTdSwgV2VpZmF8R29uZywgVGFvfEppYW5nLCBaaXBlbmd8THUs
IFplcWluZ3xXYW5nLCBZaXpoZW5dIFpoZWppYW5nIFVuaXYsIEluc3QgRmVlZCBTY2ksIEtleSBM
YWIgQW5pbSBOdXRyICZhbXA7IEZlZWQgU2NpIFpoZWppYW5nIFByb3YsIEhhbmd6aG91LCBQZW9w
bGVzIFIgQ2hpbmEuIFdhbmcsIFlaIChjb3JyZXNwb25kaW5nIGF1dGhvciksIFpoZWppYW5nIFVu
aXYsIE5hdGwgRW5nbiBMYWIgQmlvbCBGZWVkIFNhZmV0eSAmYW1wOyBQb2xsdXQgUHJldmVudCAm
YW1wOywgSGFuZ3pob3UsIFBlb3BsZXMgUiBDaGluYS58V2FuZywgWVogKGNvcnJlc3BvbmRpbmcg
YXV0aG9yKSwgWmhlamlhbmcgVW5pdiwgS2V5IExhYiBBbmltIE51dHIgJmFtcDsgRmVlZCwgTWlu
aXN0IEFnciwgSGFuZ3pob3UsIFBlb3BsZXMgUiBDaGluYS58V2FuZywgWVogKGNvcnJlc3BvbmRp
bmcgYXV0aG9yKSwgWmhlamlhbmcgVW5pdiwgS2V5IExhYiBNb2wgQW5pbSBOdXRyLCBNaW5pc3Qg
RWR1YywgSGFuZ3pob3UsIFBlb3BsZXMgUiBDaGluYS58V2FuZywgWVogKGNvcnJlc3BvbmRpbmcg
YXV0aG9yKSwgWmhlamlhbmcgVW5pdiwgSW5zdCBGZWVkIFNjaSwgS2V5IExhYiBBbmltIE51dHIg
JmFtcDsgRmVlZCBTY2kgWmhlamlhbmcgUHJvdiwgSGFuZ3pob3UsIFBlb3BsZXMgUiBDaGluYS4g
eXp3YW5nMzIxQHpqdS5lZHUuY248L2F1dGgtYWRkcmVzcz48dGl0bGVzPjx0aXRsZT5UaGUgUm9s
ZSBvZiBQcm9iaW90aWNzIGluIEFsbGV2aWF0aW5nIFBvc3R3ZWFuaW5nIERpYXJyaGVhIGluIFBp
Z2xldHMgRnJvbSB0aGUgUGVyc3BlY3RpdmUgb2YgSW50ZXN0aW5hbCBCYXJyaWVyczwvdGl0bGU+
PHNlY29uZGFyeS10aXRsZT5Gcm9udGllcnMgaW4gQ2VsbHVsYXIgYW5kIEluZmVjdGlvbiBNaWNy
b2Jpb2xvZ3k8L3NlY29uZGFyeS10aXRsZT48YWx0LXRpdGxlPkZyb250LiBDZWxsLiBJbmZlY3Qu
IE1pY3JvYmlvbC48L2FsdC10aXRsZT48c2hvcnQtdGl0bGU+VGhlIFJvbGUgb2YgUHJvYmlvdGlj
cyBpbiBBbGxldmlhdGluZyBQb3N0d2VhbmluZyBEaWFycmhlYSBpbiBQaWdsZXRzIEZyb20gdGhl
IFBlcnNwZWN0aXZlIG9mIEludGVzdGluYWwgQmFycmllcnM8L3Nob3J0LXRpdGxlPjwvdGl0bGVz
PjxwZXJpb2RpY2FsPjxmdWxsLXRpdGxlPkZyb250aWVycyBpbiBDZWxsdWxhciBhbmQgSW5mZWN0
aW9uIE1pY3JvYmlvbG9neTwvZnVsbC10aXRsZT48YWJici0xPkZyb250LiBDZWxsLiBJbmZlY3Qu
IE1pY3JvYmlvbC48L2FiYnItMT48L3BlcmlvZGljYWw+PGFsdC1wZXJpb2RpY2FsPjxmdWxsLXRp
dGxlPkZyb250aWVycyBpbiBDZWxsdWxhciBhbmQgSW5mZWN0aW9uIE1pY3JvYmlvbG9neTwvZnVs
bC10aXRsZT48YWJici0xPkZyb250LiBDZWxsLiBJbmZlY3QuIE1pY3JvYmlvbC48L2FiYnItMT48
L2FsdC1wZXJpb2RpY2FsPjxwYWdlcz4xMjwvcGFnZXM+PHZvbHVtZT4xMjwvdm9sdW1lPjxrZXl3
b3Jkcz48a2V5d29yZD5waWdsZXRzPC9rZXl3b3JkPjxrZXl3b3JkPnBvc3R3ZWFuaW5nIGRpYXJy
aGVhPC9rZXl3b3JkPjxrZXl3b3JkPmFudGliaW90aWNzPC9rZXl3b3JkPjxrZXl3b3JkPnByb2Jp
b3RpY3M8L2tleXdvcmQ+PGtleXdvcmQ+aW50ZXN0aW5hbDwva2V5d29yZD48a2V5d29yZD5iYXJy
aWVyczwva2V5d29yZD48a2V5d29yZD5lbnRlcm90b3hpZ2VuaWMgZXNjaGVyaWNoaWEtY29saTwv
a2V5d29yZD48a2V5d29yZD55ZWFzdCBzYWNjaGFyb215Y2VzLWNlcmV2aXNpYWU8L2tleXdvcmQ+
PGtleXdvcmQ+dGlnaHQ8L2tleXdvcmQ+PGtleXdvcmQ+anVuY3Rpb24gcHJvdGVpbnM8L2tleXdv
cmQ+PGtleXdvcmQ+Z3V0IG1pY3JvYmlvdGE8L2tleXdvcmQ+PGtleXdvcmQ+Z3Jvd3RoLXBlcmZv
cm1hbmNlPC9rZXl3b3JkPjxrZXl3b3JkPmxhY3RvYmFjaWxsdXMtcGxhbnRhcnVtPC9rZXl3b3Jk
PjxrZXl3b3JkPndlYW5lZCBwaWdzPC9rZXl3b3JkPjxrZXl3b3JkPmltbXVuZS1yZXNwb25zZTwv
a2V5d29yZD48a2V5d29yZD5wYW5ldGggY2VsbHM8L2tleXdvcmQ+PGtleXdvcmQ+aGVhbHRoPC9r
ZXl3b3JkPjxrZXl3b3JkPkltbXVub2xvZ3k8L2tleXdvcmQ+PGtleXdvcmQ+TWljcm9iaW9sb2d5
PC9rZXl3b3JkPjwva2V5d29yZHM+PGRhdGVzPjx5ZWFyPjIwMjI8L3llYXI+PHB1Yi1kYXRlcz48
ZGF0ZT5NYXk8L2RhdGU+PC9wdWItZGF0ZXM+PC9kYXRlcz48aXNibj4yMjM1LTI5ODg8L2lzYm4+
PGFjY2Vzc2lvbi1udW0+V09TOjAwMDgxMTMyOTgwMDAwMTwvYWNjZXNzaW9uLW51bT48d29yay10
eXBlPlJldmlldzwvd29yay10eXBlPjx1cmxzPjxyZWxhdGVkLXVybHM+PHVybD4mbHQ7R28gdG8g
SVNJJmd0OzovL1dPUzowMDA4MTEzMjk4MDAwMDE8L3VybD48L3JlbGF0ZWQtdXJscz48L3VybHM+
PGN1c3RvbTc+ODgzMTA3PC9jdXN0b203PjxlbGVjdHJvbmljLXJlc291cmNlLW51bT4xMC4zMzg5
L2ZjaW1iLjIwMjIuODgzMTA3PC9lbGVjdHJvbmljLXJlc291cmNlLW51bT48bGFuZ3VhZ2U+RW5n
bGlzaDwvbGFuZ3VhZ2U+PC9yZWNvcmQ+PC9DaXRlPjxDaXRlPjxBdXRob3I+TGFpcmQ8L0F1dGhv
cj48WWVhcj4yMDIxPC9ZZWFyPjxSZWNOdW0+NjgxPC9SZWNOdW0+PHJlY29yZD48cmVjLW51bWJl
cj42ODE8L3JlYy1udW1iZXI+PGZvcmVpZ24ta2V5cz48a2V5IGFwcD0iRU4iIGRiLWlkPSI5OXNw
eHR4YWp4c2FzYmVmcjk1cGYwMHJmcnMwMGVwOXZlMmEiIHRpbWVzdGFtcD0iMTY2NDczNjU4NCI+
NjgxPC9rZXk+PC9mb3JlaWduLWtleXM+PHJlZi10eXBlIG5hbWU9IkpvdXJuYWwgQXJ0aWNsZSI+
MTc8L3JlZi10eXBlPjxjb250cmlidXRvcnM+PGF1dGhvcnM+PGF1dGhvcj5MYWlyZCwgVC4gSi48
L2F1dGhvcj48YXV0aG9yPkFicmFoYW0sIFMuPC9hdXRob3I+PGF1dGhvcj5Kb3JkYW4sIEQuPC9h
dXRob3I+PGF1dGhvcj5QbHVza2UsIEouIFIuPC9hdXRob3I+PGF1dGhvcj5IYW1wc29uLCBELiBK
LjwvYXV0aG9yPjxhdXRob3I+VHJvdHQsIEQuIEouPC9hdXRob3I+PGF1dGhvcj5PJmFwb3M7RGVh
LCBNLjwvYXV0aG9yPjwvYXV0aG9ycz48L2NvbnRyaWJ1dG9ycz48dGl0bGVzPjx0aXRsZT5Qb3Jj
aW5lIGVudGVyb3RveGlnZW5pYyBFc2NoZXJpY2hpYSBjb2xpOiBBbnRpbWljcm9iaWFsIHJlc2lz
dGFuY2UgYW5kIGRldmVsb3BtZW50IG9mIG1pY3JvYmlhbC1iYXNlZCBhbHRlcm5hdGl2ZSBjb250
cm9sIHN0cmF0ZWdpZXM8L3RpdGxlPjxzZWNvbmRhcnktdGl0bGU+VmV0ZXJpbmFyeSBNaWNyb2Jp
b2xvZ3k8L3NlY29uZGFyeS10aXRsZT48c2hvcnQtdGl0bGU+UG9yY2luZSBlbnRlcm90b3hpZ2Vu
aWMgRXNjaGVyaWNoaWEgY29saTogQW50aW1pY3JvYmlhbCByZXNpc3RhbmNlIGFuZCBkZXZlbG9w
bWVudCBvZiBtaWNyb2JpYWwtYmFzZWQgYWx0ZXJuYXRpdmUgY29udHJvbCBzdHJhdGVnaWVzPC9z
aG9ydC10aXRsZT48L3RpdGxlcz48cGVyaW9kaWNhbD48ZnVsbC10aXRsZT5WZXRlcmluYXJ5IE1p
Y3JvYmlvbG9neTwvZnVsbC10aXRsZT48L3BlcmlvZGljYWw+PHZvbHVtZT4yNTg8L3ZvbHVtZT48
a2V5d29yZHM+PGtleXdvcmQ+QW50aW1pY3JvYmlhbCByZXNpc3RhbmNlPC9rZXl3b3JkPjxrZXl3
b3JkPkJhY3RlcmlvcGhhZ2VzPC9rZXl3b3JkPjxrZXl3b3JkPkVudGVyb3RveGlnZW5pYyBFc2No
ZXJpY2hpYSBjb2xpPC9rZXl3b3JkPjxrZXl3b3JkPlBpZ3M8L2tleXdvcmQ+PGtleXdvcmQ+UHJv
YmlvdGljczwva2V5d29yZD48a2V5d29yZD5WYWNjaW5lczwva2V5d29yZD48a2V5d29yZD5hbnRp
aW5mZWN0aXZlIGFnZW50PC9rZXl3b3JkPjxrZXl3b3JkPmZvb2QgYWRkaXRpdmU8L2tleXdvcmQ+
PGtleXdvcmQ+cHJvYmlvdGljIGFnZW50PC9rZXl3b3JkPjxrZXl3b3JkPmFuaW1hbCBoZWFsdGg8
L2tleXdvcmQ+PGtleXdvcmQ+YW5pbWFsIHdlbGZhcmU8L2tleXdvcmQ+PGtleXdvcmQ+YW50aWJp
b3RpYyByZXNpc3RhbmNlPC9rZXl3b3JkPjxrZXl3b3JkPmNvbnRyb2wgc3RyYXRlZ3k8L2tleXdv
cmQ+PGtleXdvcmQ+RXNjaGVyaWNoaWEgY29saSBpbmZlY3Rpb248L2tleXdvcmQ+PGtleXdvcmQ+
ZmVybWVudGF0aW9uPC9rZXl3b3JkPjxrZXl3b3JkPmZvb2QgY2hhaW48L2tleXdvcmQ+PGtleXdv
cmQ+aW5jaWRlbmNlPC9rZXl3b3JkPjxrZXl3b3JkPm1vcnRhbGl0eSByYXRlPC9rZXl3b3JkPjxr
ZXl3b3JkPm5vbmh1bWFuPC9rZXl3b3JkPjxrZXl3b3JkPk9uZSBIZWFsdGg8L2tleXdvcmQ+PGtl
eXdvcmQ+cGhhZ2UgdGhlcmFweTwva2V5d29yZD48a2V5d29yZD5waWc8L2tleXdvcmQ+PGtleXdv
cmQ+cG9yazwva2V5d29yZD48a2V5d29yZD5wdWJsaWMgaGVhbHRoPC9rZXl3b3JkPjxrZXl3b3Jk
PlJldmlldzwva2V5d29yZD48a2V5d29yZD52ZXRlcmluYXJpYW48L2tleXdvcmQ+PGtleXdvcmQ+
YW5pbWFsPC9rZXl3b3JkPjxrZXl3b3JkPmRydWcgZWZmZWN0PC9rZXl3b3JkPjxrZXl3b3JkPm1p
Y3JvYmlvbG9neTwva2V5d29yZD48a2V5d29yZD5tdWx0aWRydWcgcmVzaXN0YW5jZTwva2V5d29y
ZD48a2V5d29yZD5zd2luZSBkaXNlYXNlPC9rZXl3b3JkPjxrZXl3b3JkPnZldGVyaW5hcnkgbWVk
aWNpbmU8L2tleXdvcmQ+PGtleXdvcmQ+QW5pbWFsczwva2V5d29yZD48a2V5d29yZD5BbnRpLUJh
Y3RlcmlhbCBBZ2VudHM8L2tleXdvcmQ+PGtleXdvcmQ+RHJ1ZyBSZXNpc3RhbmNlLCBNdWx0aXBs
ZSwgQmFjdGVyaWFsPC9rZXl3b3JkPjxrZXl3b3JkPkVzY2hlcmljaGlhIGNvbGkgSW5mZWN0aW9u
czwva2V5d29yZD48a2V5d29yZD5Td2luZTwva2V5d29yZD48a2V5d29yZD5Td2luZSBEaXNlYXNl
czwva2V5d29yZD48L2tleXdvcmRzPjxkYXRlcz48eWVhcj4yMDIxPC95ZWFyPjwvZGF0ZXM+PHdv
cmstdHlwZT5SZXZpZXc8L3dvcmstdHlwZT48dXJscz48cmVsYXRlZC11cmxzPjx1cmw+aHR0cHM6
Ly93d3cuc2NvcHVzLmNvbS9pbndhcmQvcmVjb3JkLnVyaT9laWQ9Mi1zMi4wLTg1MTA2OTQ5MzY3
JmFtcDtkb2k9MTAuMTAxNiUyZmoudmV0bWljLjIwMjEuMTA5MTE3JmFtcDtwYXJ0bmVySUQ9NDAm
YW1wO21kNT1lM2YxNWU4MzIxOGU4MDAzOWNlYTU2ZTJiOTcxYTI1YjwvdXJsPjwvcmVsYXRlZC11
cmxzPjwvdXJscz48Y3VzdG9tNz4xMDkxMTc8L2N1c3RvbTc+PGVsZWN0cm9uaWMtcmVzb3VyY2Ut
bnVtPjEwLjEwMTYvai52ZXRtaWMuMjAyMS4xMDkxMTc8L2VsZWN0cm9uaWMtcmVzb3VyY2UtbnVt
PjxyZW1vdGUtZGF0YWJhc2UtbmFtZT5TY29wdXM8L3JlbW90ZS1kYXRhYmFzZS1uYW1lPjxsYW5n
dWFnZT5FbmdsaXNoPC9sYW5ndWFnZT48L3JlY29yZD48L0NpdGU+PC9FbmROb3RlPgB=
</w:fldData>
        </w:fldChar>
      </w:r>
      <w:r w:rsidR="0026586A">
        <w:instrText xml:space="preserve"> ADDIN EN.CITE </w:instrText>
      </w:r>
      <w:r w:rsidR="0026586A">
        <w:fldChar w:fldCharType="begin">
          <w:fldData xml:space="preserve">PEVuZE5vdGU+PENpdGU+PEF1dGhvcj5HcmVzc2U8L0F1dGhvcj48WWVhcj4yMDE3PC9ZZWFyPjxS
ZWNOdW0+NjIxPC9SZWNOdW0+PERpc3BsYXlUZXh0PihHcmVzc2UgZXQgYWwuLCAyMDE3OyBMaWFv
ICZhbXA7IE55YWNob3RpLCAyMDE3OyBMYWlyZCBldCBhbC4sIDIwMjE7IFN1IGV0IGFsLiwgMjAy
Mik8L0Rpc3BsYXlUZXh0PjxyZWNvcmQ+PHJlYy1udW1iZXI+NjIxPC9yZWMtbnVtYmVyPjxmb3Jl
aWduLWtleXM+PGtleSBhcHA9IkVOIiBkYi1pZD0iOTlzcHh0eGFqeHNhc2JlZnI5NXBmMDByZnJz
MDBlcDl2ZTJhIiB0aW1lc3RhbXA9IjE2NjQ3MzY1ODIiPjYyMTwva2V5PjwvZm9yZWlnbi1rZXlz
PjxyZWYtdHlwZSBuYW1lPSJKb3VybmFsIEFydGljbGUiPjE3PC9yZWYtdHlwZT48Y29udHJpYnV0
b3JzPjxhdXRob3JzPjxhdXRob3I+R3Jlc3NlLCBSLjwvYXV0aG9yPjxhdXRob3I+Q2hhdWNoZXly
YXMtRHVyYW5kLCBGLjwvYXV0aG9yPjxhdXRob3I+RmxldXJ5LCBNLiBBLjwvYXV0aG9yPjxhdXRo
b3I+VmFuIGRlIFdpZWxlLCBULjwvYXV0aG9yPjxhdXRob3I+Rm9yYW5vLCBFLjwvYXV0aG9yPjxh
dXRob3I+QmxhbnF1ZXQtRGlvdCwgUy48L2F1dGhvcj48L2F1dGhvcnM+PC9jb250cmlidXRvcnM+
PGF1dGgtYWRkcmVzcz5Vbml2ZXJzaXTDqSBDbGVybW9udCBBdXZlcmduZSwgVU1SIDQ1NCBNRURJ
UyBVQ0EtSU5SQSwgRi02MzAwMCBDbGVybW9udC1GZXJyYW5kLCBGcmFuY2V8TGFsbGVtYW5kIEFu
aW1hbCBOdXRyaXRpb24sIEYtMzE3MDIgQmxhZ25hYyBDZWRleCwgRnJhbmNlLiBMYWxsZW1hbmQg
QW5pbWFsIE51dHJpdGlvbiwgRi0zMTcwMiBCbGFnbmFjIENlZGV4LCBGcmFuY2UuIEluc3RpdHV0
IGRlIGwmYXBvczvDqWxldmFnZSBJREVMRSwgRi0xNDMxMCBWaWxsZXJzIEJvY2FnZSwgRnJhbmNl
LiBHaGVudCBVbml2ZXJzaXR5LCBDZW50ZXIgZm9yIE1pY3JvYmlhbCBFY29sb2d5IGFuZCBUZWNo
bm9sb2d5LCBCLTkwMDAsIEdlbnQsIEJlbGdpdW0uIFVuaXZlcnNpdMOpIENsZXJtb250IEF1dmVy
Z25lLCBVTVIgNDU0IE1FRElTIFVDQS1JTlJBLCBGLTYzMDAwIENsZXJtb250LUZlcnJhbmQsIEZy
YW5jZS4gVW5pdmVyc2l0w6kgQ2xlcm1vbnQgQXV2ZXJnbmUsIFVNUiA0NTQgTUVESVMgVUNBLUlO
UkEsIEYtNjMwMDAgQ2xlcm1vbnQtRmVycmFuZCwgRnJhbmNlLiBFbGVjdHJvbmljIGFkZHJlc3M6
IHN0ZXBoYW5pZS5ibGFucXVldEB1Y2EuZnIuPC9hdXRoLWFkZHJlc3M+PHRpdGxlcz48dGl0bGU+
R3V0IE1pY3JvYmlvdGEgRHlzYmlvc2lzIGluIFBvc3R3ZWFuaW5nIFBpZ2xldHM6IFVuZGVyc3Rh
bmRpbmcgdGhlIEtleXMgdG8gSGVhbHRoPC90aXRsZT48c2Vjb25kYXJ5LXRpdGxlPlRyZW5kcyBN
aWNyb2Jpb2w8L3NlY29uZGFyeS10aXRsZT48YWx0LXRpdGxlPlRyZW5kcyBpbiBtaWNyb2Jpb2xv
Z3k8L2FsdC10aXRsZT48c2hvcnQtdGl0bGU+R3V0IE1pY3JvYmlvdGEgRHlzYmlvc2lzIGluIFBv
c3R3ZWFuaW5nIFBpZ2xldHM6IFVuZGVyc3RhbmRpbmcgdGhlIEtleXMgdG8gSGVhbHRoPC9zaG9y
dC10aXRsZT48L3RpdGxlcz48cGVyaW9kaWNhbD48ZnVsbC10aXRsZT5UcmVuZHMgTWljcm9iaW9s
PC9mdWxsLXRpdGxlPjxhYmJyLTE+VHJlbmRzIGluIG1pY3JvYmlvbG9neTwvYWJici0xPjwvcGVy
aW9kaWNhbD48YWx0LXBlcmlvZGljYWw+PGZ1bGwtdGl0bGU+VHJlbmRzIE1pY3JvYmlvbDwvZnVs
bC10aXRsZT48YWJici0xPlRyZW5kcyBpbiBtaWNyb2Jpb2xvZ3k8L2FiYnItMT48L2FsdC1wZXJp
b2RpY2FsPjxwYWdlcz44NTEtODczPC9wYWdlcz48dm9sdW1lPjI1PC92b2x1bWU+PG51bWJlcj4x
MDwvbnVtYmVyPjxlZGl0aW9uPjIwMTcvMDYvMTM8L2VkaXRpb24+PGtleXdvcmRzPjxrZXl3b3Jk
PkFuaW1hbHM8L2tleXdvcmQ+PGtleXdvcmQ+RGlldC9tZXRob2RzPC9rZXl3b3JkPjxrZXl3b3Jk
PkR5c2Jpb3Npcy8qbWljcm9iaW9sb2d5LypwaHlzaW9wYXRob2xvZ3k8L2tleXdvcmQ+PGtleXdv
cmQ+R2FzdHJvaW50ZXN0aW5hbCBNaWNyb2Jpb21lLypwaHlzaW9sb2d5PC9rZXl3b3JkPjxrZXl3
b3JkPkludGVzdGluZXMvbWljcm9iaW9sb2d5L3BoeXNpb2xvZ3k8L2tleXdvcmQ+PGtleXdvcmQ+
TWljcm9iaW90YS9waHlzaW9sb2d5PC9rZXl3b3JkPjxrZXl3b3JkPlByb2Jpb3RpY3MvYWRtaW5p
c3RyYXRpb24gJmFtcDsgZG9zYWdlPC9rZXl3b3JkPjxrZXl3b3JkPlN3aW5lLyptaWNyb2Jpb2xv
Z3kvKnBoeXNpb2xvZ3k8L2tleXdvcmQ+PGtleXdvcmQ+V2VhbmluZzwva2V5d29yZD48a2V5d29y
ZD4qZHlzYmlvc2lzPC9rZXl3b3JkPjxrZXl3b3JkPipndXQgbWljcm9iaW90YTwva2V5d29yZD48
a2V5d29yZD4qaW4gdml0cm8gZGlnZXN0aW9uIG1vZGVsczwva2V5d29yZD48a2V5d29yZD4qbm9u
YW50aWJpb3RpYyBhbHRlcm5hdGl2ZXM8L2tleXdvcmQ+PGtleXdvcmQ+KnBpZzwva2V5d29yZD48
a2V5d29yZD4qcG9zdC13ZWFuaW5nIGRpYXJyaGVhPC9rZXl3b3JkPjwva2V5d29yZHM+PGRhdGVz
Pjx5ZWFyPjIwMTc8L3llYXI+PHB1Yi1kYXRlcz48ZGF0ZT5PY3Q8L2RhdGU+PC9wdWItZGF0ZXM+
PC9kYXRlcz48aXNibj4wOTY2LTg0Mng8L2lzYm4+PGFjY2Vzc2lvbi1udW0+Mjg2MDI1MjE8L2Fj
Y2Vzc2lvbi1udW0+PHVybHM+PHJlbGF0ZWQtdXJscz48dXJsPmh0dHBzOi8vd3d3LmNlbGwuY29t
L3RyZW5kcy9taWNyb2Jpb2xvZ3kvZnVsbHRleHQvUzA5NjYtODQyWCgxNykzMDExOC1YP19yZXR1
cm5VUkw9aHR0cHMlM0ElMkYlMkZsaW5raW5naHViLmVsc2V2aWVyLmNvbSUyRnJldHJpZXZlJTJG
cGlpJTJGUzA5NjY4NDJYMTczMDExOFglM0ZzaG93YWxsJTNEdHJ1ZTwvdXJsPjwvcmVsYXRlZC11
cmxzPjwvdXJscz48ZWxlY3Ryb25pYy1yZXNvdXJjZS1udW0+MTAuMTAxNi9qLnRpbS4yMDE3LjA1
LjAwNDwvZWxlY3Ryb25pYy1yZXNvdXJjZS1udW0+PHJlbW90ZS1kYXRhYmFzZS1wcm92aWRlcj5O
bG08L3JlbW90ZS1kYXRhYmFzZS1wcm92aWRlcj48bGFuZ3VhZ2U+ZW5nPC9sYW5ndWFnZT48L3Jl
Y29yZD48L0NpdGU+PENpdGU+PEF1dGhvcj5MaWFvPC9BdXRob3I+PFllYXI+MjAxNzwvWWVhcj48
UmVjTnVtPjYyMzwvUmVjTnVtPjxyZWNvcmQ+PHJlYy1udW1iZXI+NjIzPC9yZWMtbnVtYmVyPjxm
b3JlaWduLWtleXM+PGtleSBhcHA9IkVOIiBkYi1pZD0iOTlzcHh0eGFqeHNhc2JlZnI5NXBmMDBy
ZnJzMDBlcDl2ZTJhIiB0aW1lc3RhbXA9IjE2NjQ3MzY1ODIiPjYyMzwva2V5PjwvZm9yZWlnbi1r
ZXlzPjxyZWYtdHlwZSBuYW1lPSJKb3VybmFsIEFydGljbGUiPjE3PC9yZWYtdHlwZT48Y29udHJp
YnV0b3JzPjxhdXRob3JzPjxhdXRob3I+TGlhbywgUy4gRi4gRi48L2F1dGhvcj48YXV0aG9yPk55
YWNob3RpLCBNLjwvYXV0aG9yPjwvYXV0aG9ycz48L2NvbnRyaWJ1dG9ycz48YXV0aC1hZGRyZXNz
PltMaWFvLCBTaGVuZ2ZhIEYuXSBNaXNzaXNzaXBwaSBTdGF0ZSBVbml2LCBEZXB0IEFuaW0gJmFt
cDsgRGFpcnkgU2NpLCBNaXNzaXNzaXBwaSBTdGF0ZSwgTVMgMzk3NjIgVVNBLiBbTnlhY2hvdGks
IE1hcnRpbl0gVW5pdiBNYW5pdG9iYSwgRGVwdCBBbmltIFNjaSwgV2lubmlwZWcsIE1CIFIzVCAy
TjIsIENhbmFkYS4gTGlhbywgU0ZGIChjb3JyZXNwb25kaW5nIGF1dGhvciksIE1pc3Npc3NpcHBp
IFN0YXRlIFVuaXYsIERlcHQgQW5pbSAmYW1wOyBEYWlyeSBTY2ksIE1pc3Npc3NpcHBpIFN0YXRl
LCBNUyAzOTc2MiBVU0EuIHMubGlhb0Btc3N0YXRlLmVkdTwvYXV0aC1hZGRyZXNzPjx0aXRsZXM+
PHRpdGxlPlVzaW5nIHByb2Jpb3RpY3MgdG8gaW1wcm92ZSBzd2luZSBndXQgaGVhbHRoIGFuZCBu
dXRyaWVudCB1dGlsaXphdGlvbjwvdGl0bGU+PHNlY29uZGFyeS10aXRsZT5BbmltYWwgTnV0cml0
aW9uPC9zZWNvbmRhcnktdGl0bGU+PGFsdC10aXRsZT5BbmltLiBOdXRyLjwvYWx0LXRpdGxlPjxz
aG9ydC10aXRsZT5Vc2luZyBwcm9iaW90aWNzIHRvIGltcHJvdmUgc3dpbmUgZ3V0IGhlYWx0aCBh
bmQgbnV0cmllbnQgdXRpbGl6YXRpb248L3Nob3J0LXRpdGxlPjwvdGl0bGVzPjxwZXJpb2RpY2Fs
PjxmdWxsLXRpdGxlPkFuaW1hbCBOdXRyaXRpb248L2Z1bGwtdGl0bGU+PC9wZXJpb2RpY2FsPjxh
bHQtcGVyaW9kaWNhbD48ZnVsbC10aXRsZT5BbmltYWwgTnV0cml0aW9uPC9mdWxsLXRpdGxlPjxh
YmJyLTE+QW5pbS4gTnV0ci48L2FiYnItMT48L2FsdC1wZXJpb2RpY2FsPjxwYWdlcz4zMzEtMzQz
PC9wYWdlcz48dm9sdW1lPjM8L3ZvbHVtZT48bnVtYmVyPjQ8L251bWJlcj48a2V5d29yZHM+PGtl
eXdvcmQ+UHJvYmlvdGljPC9rZXl3b3JkPjxrZXl3b3JkPkZlZWQgYWRkaXRpdmU8L2tleXdvcmQ+
PGtleXdvcmQ+R3V0IGhlYWx0aDwva2V5d29yZD48a2V5d29yZD5BbnRpYmlvdGljIGdyb3d0aCBw
cm9tb3Rlcjwva2V5d29yZD48a2V5d29yZD5OdXRyaXRpb248L2tleXdvcmQ+PGtleXdvcmQ+U3dp
bmU8L2tleXdvcmQ+PGtleXdvcmQ+c2VsZW5pdW0tZW5yaWNoZWQgcHJvYmlvdGljczwva2V5d29y
ZD48a2V5d29yZD5pbnRlc3RpbmFsIGVwaXRoZWxpYWwtY2VsbHM8L2tleXdvcmQ+PGtleXdvcmQ+
ZW50ZXJvdG94aWdlbmljIGVzY2hlcmljaGlhLWNvbGk8L2tleXdvcmQ+PGtleXdvcmQ+bGFjdGlj
LWFjaWQgYmFjdGVyaWE8L2tleXdvcmQ+PGtleXdvcmQ+Z3Jvd3RoLXBlcmZvcm1hbmNlPC9rZXl3
b3JkPjxrZXl3b3JkPmxhY3RvYmFjaWxsdXMtZmVybWVudHVtPC9rZXl3b3JkPjxrZXl3b3JkPmVu
dGVyb2NvY2N1cy1mYWVjaXVtPC9rZXl3b3JkPjxrZXl3b3JkPmJhY2lsbHVzLXN1YnRpbGlzPC9r
ZXl3b3JkPjxrZXl3b3JkPmdlbmUtZXhwcmVzc2lvbjwva2V5d29yZD48a2V5d29yZD5pbi12aXRy
bzwva2V5d29yZD48a2V5d29yZD5BZ3JpY3VsdHVyZTwva2V5d29yZD48a2V5d29yZD5WZXRlcmlu
YXJ5IFNjaWVuY2VzPC9rZXl3b3JkPjwva2V5d29yZHM+PGRhdGVzPjx5ZWFyPjIwMTc8L3llYXI+
PHB1Yi1kYXRlcz48ZGF0ZT5EZWM8L2RhdGU+PC9wdWItZGF0ZXM+PC9kYXRlcz48aXNibj4yNDA1
LTYzODM8L2lzYm4+PGFjY2Vzc2lvbi1udW0+V09TOjAwMDQzNDI2MTAwMDAwMzwvYWNjZXNzaW9u
LW51bT48d29yay10eXBlPlJldmlldzwvd29yay10eXBlPjx1cmxzPjxyZWxhdGVkLXVybHM+PHVy
bD4mbHQ7R28gdG8gSVNJJmd0OzovL1dPUzowMDA0MzQyNjEwMDAwMDNodHRwczovL3d3dy5uY2Jp
Lm5sbS5uaWguZ292L3BtYy9hcnRpY2xlcy9QTUM1OTQxMjY1L3BkZi9tYWluLnBkZjwvdXJsPjwv
cmVsYXRlZC11cmxzPjwvdXJscz48ZWxlY3Ryb25pYy1yZXNvdXJjZS1udW0+MTAuMTAxNi9qLmFu
aW51LjIwMTcuMDYuMDA3PC9lbGVjdHJvbmljLXJlc291cmNlLW51bT48bGFuZ3VhZ2U+RW5nbGlz
aDwvbGFuZ3VhZ2U+PC9yZWNvcmQ+PC9DaXRlPjxDaXRlPjxBdXRob3I+U3U8L0F1dGhvcj48WWVh
cj4yMDIyPC9ZZWFyPjxSZWNOdW0+NzAzPC9SZWNOdW0+PHJlY29yZD48cmVjLW51bWJlcj43MDM8
L3JlYy1udW1iZXI+PGZvcmVpZ24ta2V5cz48a2V5IGFwcD0iRU4iIGRiLWlkPSI5OXNweHR4YWp4
c2FzYmVmcjk1cGYwMHJmcnMwMGVwOXZlMmEiIHRpbWVzdGFtcD0iMTY2NDczNjU4NiI+NzAzPC9r
ZXk+PC9mb3JlaWduLWtleXM+PHJlZi10eXBlIG5hbWU9IkpvdXJuYWwgQXJ0aWNsZSI+MTc8L3Jl
Zi10eXBlPjxjb250cmlidXRvcnM+PGF1dGhvcnM+PGF1dGhvcj5TdSwgVy4gRi48L2F1dGhvcj48
YXV0aG9yPkdvbmcsIFQuPC9hdXRob3I+PGF1dGhvcj5KaWFuZywgWi4gUC48L2F1dGhvcj48YXV0
aG9yPkx1LCBaLiBRLjwvYXV0aG9yPjxhdXRob3I+V2FuZywgWS4gWi48L2F1dGhvcj48L2F1dGhv
cnM+PC9jb250cmlidXRvcnM+PGF1dGgtYWRkcmVzcz5bU3UsIFdlaWZhfEdvbmcsIFRhb3xKaWFu
ZywgWmlwZW5nfEx1LCBaZXFpbmd8V2FuZywgWWl6aGVuXSBaaGVqaWFuZyBVbml2LCBOYXRsIEVu
Z24gTGFiIEJpb2wgRmVlZCBTYWZldHkgJmFtcDsgUG9sbHV0IFByZXZlbnQgJmFtcDssIEhhbmd6
aG91LCBQZW9wbGVzIFIgQ2hpbmEuIFtTdSwgV2VpZmF8R29uZywgVGFvfEppYW5nLCBaaXBlbmd8
THUsIFplcWluZ3xXYW5nLCBZaXpoZW5dIFpoZWppYW5nIFVuaXYsIEtleSBMYWIgQW5pbSBOdXRy
ICZhbXA7IEZlZWQsIE1pbmlzdCBBZ3IsIEhhbmd6aG91LCBQZW9wbGVzIFIgQ2hpbmEuIFtTdSwg
V2VpZmF8R29uZywgVGFvfEppYW5nLCBaaXBlbmd8THUsIFplcWluZ3xXYW5nLCBZaXpoZW5dIFpo
ZWppYW5nIFVuaXYsIEtleSBMYWIgTW9sIEFuaW0gTnV0ciwgTWluaXN0IEVkdWMsIEhhbmd6aG91
LCBQZW9wbGVzIFIgQ2hpbmEuIFtTdSwgV2VpZmF8R29uZywgVGFvfEppYW5nLCBaaXBlbmd8THUs
IFplcWluZ3xXYW5nLCBZaXpoZW5dIFpoZWppYW5nIFVuaXYsIEluc3QgRmVlZCBTY2ksIEtleSBM
YWIgQW5pbSBOdXRyICZhbXA7IEZlZWQgU2NpIFpoZWppYW5nIFByb3YsIEhhbmd6aG91LCBQZW9w
bGVzIFIgQ2hpbmEuIFdhbmcsIFlaIChjb3JyZXNwb25kaW5nIGF1dGhvciksIFpoZWppYW5nIFVu
aXYsIE5hdGwgRW5nbiBMYWIgQmlvbCBGZWVkIFNhZmV0eSAmYW1wOyBQb2xsdXQgUHJldmVudCAm
YW1wOywgSGFuZ3pob3UsIFBlb3BsZXMgUiBDaGluYS58V2FuZywgWVogKGNvcnJlc3BvbmRpbmcg
YXV0aG9yKSwgWmhlamlhbmcgVW5pdiwgS2V5IExhYiBBbmltIE51dHIgJmFtcDsgRmVlZCwgTWlu
aXN0IEFnciwgSGFuZ3pob3UsIFBlb3BsZXMgUiBDaGluYS58V2FuZywgWVogKGNvcnJlc3BvbmRp
bmcgYXV0aG9yKSwgWmhlamlhbmcgVW5pdiwgS2V5IExhYiBNb2wgQW5pbSBOdXRyLCBNaW5pc3Qg
RWR1YywgSGFuZ3pob3UsIFBlb3BsZXMgUiBDaGluYS58V2FuZywgWVogKGNvcnJlc3BvbmRpbmcg
YXV0aG9yKSwgWmhlamlhbmcgVW5pdiwgSW5zdCBGZWVkIFNjaSwgS2V5IExhYiBBbmltIE51dHIg
JmFtcDsgRmVlZCBTY2kgWmhlamlhbmcgUHJvdiwgSGFuZ3pob3UsIFBlb3BsZXMgUiBDaGluYS4g
eXp3YW5nMzIxQHpqdS5lZHUuY248L2F1dGgtYWRkcmVzcz48dGl0bGVzPjx0aXRsZT5UaGUgUm9s
ZSBvZiBQcm9iaW90aWNzIGluIEFsbGV2aWF0aW5nIFBvc3R3ZWFuaW5nIERpYXJyaGVhIGluIFBp
Z2xldHMgRnJvbSB0aGUgUGVyc3BlY3RpdmUgb2YgSW50ZXN0aW5hbCBCYXJyaWVyczwvdGl0bGU+
PHNlY29uZGFyeS10aXRsZT5Gcm9udGllcnMgaW4gQ2VsbHVsYXIgYW5kIEluZmVjdGlvbiBNaWNy
b2Jpb2xvZ3k8L3NlY29uZGFyeS10aXRsZT48YWx0LXRpdGxlPkZyb250LiBDZWxsLiBJbmZlY3Qu
IE1pY3JvYmlvbC48L2FsdC10aXRsZT48c2hvcnQtdGl0bGU+VGhlIFJvbGUgb2YgUHJvYmlvdGlj
cyBpbiBBbGxldmlhdGluZyBQb3N0d2VhbmluZyBEaWFycmhlYSBpbiBQaWdsZXRzIEZyb20gdGhl
IFBlcnNwZWN0aXZlIG9mIEludGVzdGluYWwgQmFycmllcnM8L3Nob3J0LXRpdGxlPjwvdGl0bGVz
PjxwZXJpb2RpY2FsPjxmdWxsLXRpdGxlPkZyb250aWVycyBpbiBDZWxsdWxhciBhbmQgSW5mZWN0
aW9uIE1pY3JvYmlvbG9neTwvZnVsbC10aXRsZT48YWJici0xPkZyb250LiBDZWxsLiBJbmZlY3Qu
IE1pY3JvYmlvbC48L2FiYnItMT48L3BlcmlvZGljYWw+PGFsdC1wZXJpb2RpY2FsPjxmdWxsLXRp
dGxlPkZyb250aWVycyBpbiBDZWxsdWxhciBhbmQgSW5mZWN0aW9uIE1pY3JvYmlvbG9neTwvZnVs
bC10aXRsZT48YWJici0xPkZyb250LiBDZWxsLiBJbmZlY3QuIE1pY3JvYmlvbC48L2FiYnItMT48
L2FsdC1wZXJpb2RpY2FsPjxwYWdlcz4xMjwvcGFnZXM+PHZvbHVtZT4xMjwvdm9sdW1lPjxrZXl3
b3Jkcz48a2V5d29yZD5waWdsZXRzPC9rZXl3b3JkPjxrZXl3b3JkPnBvc3R3ZWFuaW5nIGRpYXJy
aGVhPC9rZXl3b3JkPjxrZXl3b3JkPmFudGliaW90aWNzPC9rZXl3b3JkPjxrZXl3b3JkPnByb2Jp
b3RpY3M8L2tleXdvcmQ+PGtleXdvcmQ+aW50ZXN0aW5hbDwva2V5d29yZD48a2V5d29yZD5iYXJy
aWVyczwva2V5d29yZD48a2V5d29yZD5lbnRlcm90b3hpZ2VuaWMgZXNjaGVyaWNoaWEtY29saTwv
a2V5d29yZD48a2V5d29yZD55ZWFzdCBzYWNjaGFyb215Y2VzLWNlcmV2aXNpYWU8L2tleXdvcmQ+
PGtleXdvcmQ+dGlnaHQ8L2tleXdvcmQ+PGtleXdvcmQ+anVuY3Rpb24gcHJvdGVpbnM8L2tleXdv
cmQ+PGtleXdvcmQ+Z3V0IG1pY3JvYmlvdGE8L2tleXdvcmQ+PGtleXdvcmQ+Z3Jvd3RoLXBlcmZv
cm1hbmNlPC9rZXl3b3JkPjxrZXl3b3JkPmxhY3RvYmFjaWxsdXMtcGxhbnRhcnVtPC9rZXl3b3Jk
PjxrZXl3b3JkPndlYW5lZCBwaWdzPC9rZXl3b3JkPjxrZXl3b3JkPmltbXVuZS1yZXNwb25zZTwv
a2V5d29yZD48a2V5d29yZD5wYW5ldGggY2VsbHM8L2tleXdvcmQ+PGtleXdvcmQ+aGVhbHRoPC9r
ZXl3b3JkPjxrZXl3b3JkPkltbXVub2xvZ3k8L2tleXdvcmQ+PGtleXdvcmQ+TWljcm9iaW9sb2d5
PC9rZXl3b3JkPjwva2V5d29yZHM+PGRhdGVzPjx5ZWFyPjIwMjI8L3llYXI+PHB1Yi1kYXRlcz48
ZGF0ZT5NYXk8L2RhdGU+PC9wdWItZGF0ZXM+PC9kYXRlcz48aXNibj4yMjM1LTI5ODg8L2lzYm4+
PGFjY2Vzc2lvbi1udW0+V09TOjAwMDgxMTMyOTgwMDAwMTwvYWNjZXNzaW9uLW51bT48d29yay10
eXBlPlJldmlldzwvd29yay10eXBlPjx1cmxzPjxyZWxhdGVkLXVybHM+PHVybD4mbHQ7R28gdG8g
SVNJJmd0OzovL1dPUzowMDA4MTEzMjk4MDAwMDE8L3VybD48L3JlbGF0ZWQtdXJscz48L3VybHM+
PGN1c3RvbTc+ODgzMTA3PC9jdXN0b203PjxlbGVjdHJvbmljLXJlc291cmNlLW51bT4xMC4zMzg5
L2ZjaW1iLjIwMjIuODgzMTA3PC9lbGVjdHJvbmljLXJlc291cmNlLW51bT48bGFuZ3VhZ2U+RW5n
bGlzaDwvbGFuZ3VhZ2U+PC9yZWNvcmQ+PC9DaXRlPjxDaXRlPjxBdXRob3I+TGFpcmQ8L0F1dGhv
cj48WWVhcj4yMDIxPC9ZZWFyPjxSZWNOdW0+NjgxPC9SZWNOdW0+PHJlY29yZD48cmVjLW51bWJl
cj42ODE8L3JlYy1udW1iZXI+PGZvcmVpZ24ta2V5cz48a2V5IGFwcD0iRU4iIGRiLWlkPSI5OXNw
eHR4YWp4c2FzYmVmcjk1cGYwMHJmcnMwMGVwOXZlMmEiIHRpbWVzdGFtcD0iMTY2NDczNjU4NCI+
NjgxPC9rZXk+PC9mb3JlaWduLWtleXM+PHJlZi10eXBlIG5hbWU9IkpvdXJuYWwgQXJ0aWNsZSI+
MTc8L3JlZi10eXBlPjxjb250cmlidXRvcnM+PGF1dGhvcnM+PGF1dGhvcj5MYWlyZCwgVC4gSi48
L2F1dGhvcj48YXV0aG9yPkFicmFoYW0sIFMuPC9hdXRob3I+PGF1dGhvcj5Kb3JkYW4sIEQuPC9h
dXRob3I+PGF1dGhvcj5QbHVza2UsIEouIFIuPC9hdXRob3I+PGF1dGhvcj5IYW1wc29uLCBELiBK
LjwvYXV0aG9yPjxhdXRob3I+VHJvdHQsIEQuIEouPC9hdXRob3I+PGF1dGhvcj5PJmFwb3M7RGVh
LCBNLjwvYXV0aG9yPjwvYXV0aG9ycz48L2NvbnRyaWJ1dG9ycz48dGl0bGVzPjx0aXRsZT5Qb3Jj
aW5lIGVudGVyb3RveGlnZW5pYyBFc2NoZXJpY2hpYSBjb2xpOiBBbnRpbWljcm9iaWFsIHJlc2lz
dGFuY2UgYW5kIGRldmVsb3BtZW50IG9mIG1pY3JvYmlhbC1iYXNlZCBhbHRlcm5hdGl2ZSBjb250
cm9sIHN0cmF0ZWdpZXM8L3RpdGxlPjxzZWNvbmRhcnktdGl0bGU+VmV0ZXJpbmFyeSBNaWNyb2Jp
b2xvZ3k8L3NlY29uZGFyeS10aXRsZT48c2hvcnQtdGl0bGU+UG9yY2luZSBlbnRlcm90b3hpZ2Vu
aWMgRXNjaGVyaWNoaWEgY29saTogQW50aW1pY3JvYmlhbCByZXNpc3RhbmNlIGFuZCBkZXZlbG9w
bWVudCBvZiBtaWNyb2JpYWwtYmFzZWQgYWx0ZXJuYXRpdmUgY29udHJvbCBzdHJhdGVnaWVzPC9z
aG9ydC10aXRsZT48L3RpdGxlcz48cGVyaW9kaWNhbD48ZnVsbC10aXRsZT5WZXRlcmluYXJ5IE1p
Y3JvYmlvbG9neTwvZnVsbC10aXRsZT48L3BlcmlvZGljYWw+PHZvbHVtZT4yNTg8L3ZvbHVtZT48
a2V5d29yZHM+PGtleXdvcmQ+QW50aW1pY3JvYmlhbCByZXNpc3RhbmNlPC9rZXl3b3JkPjxrZXl3
b3JkPkJhY3RlcmlvcGhhZ2VzPC9rZXl3b3JkPjxrZXl3b3JkPkVudGVyb3RveGlnZW5pYyBFc2No
ZXJpY2hpYSBjb2xpPC9rZXl3b3JkPjxrZXl3b3JkPlBpZ3M8L2tleXdvcmQ+PGtleXdvcmQ+UHJv
YmlvdGljczwva2V5d29yZD48a2V5d29yZD5WYWNjaW5lczwva2V5d29yZD48a2V5d29yZD5hbnRp
aW5mZWN0aXZlIGFnZW50PC9rZXl3b3JkPjxrZXl3b3JkPmZvb2QgYWRkaXRpdmU8L2tleXdvcmQ+
PGtleXdvcmQ+cHJvYmlvdGljIGFnZW50PC9rZXl3b3JkPjxrZXl3b3JkPmFuaW1hbCBoZWFsdGg8
L2tleXdvcmQ+PGtleXdvcmQ+YW5pbWFsIHdlbGZhcmU8L2tleXdvcmQ+PGtleXdvcmQ+YW50aWJp
b3RpYyByZXNpc3RhbmNlPC9rZXl3b3JkPjxrZXl3b3JkPmNvbnRyb2wgc3RyYXRlZ3k8L2tleXdv
cmQ+PGtleXdvcmQ+RXNjaGVyaWNoaWEgY29saSBpbmZlY3Rpb248L2tleXdvcmQ+PGtleXdvcmQ+
ZmVybWVudGF0aW9uPC9rZXl3b3JkPjxrZXl3b3JkPmZvb2QgY2hhaW48L2tleXdvcmQ+PGtleXdv
cmQ+aW5jaWRlbmNlPC9rZXl3b3JkPjxrZXl3b3JkPm1vcnRhbGl0eSByYXRlPC9rZXl3b3JkPjxr
ZXl3b3JkPm5vbmh1bWFuPC9rZXl3b3JkPjxrZXl3b3JkPk9uZSBIZWFsdGg8L2tleXdvcmQ+PGtl
eXdvcmQ+cGhhZ2UgdGhlcmFweTwva2V5d29yZD48a2V5d29yZD5waWc8L2tleXdvcmQ+PGtleXdv
cmQ+cG9yazwva2V5d29yZD48a2V5d29yZD5wdWJsaWMgaGVhbHRoPC9rZXl3b3JkPjxrZXl3b3Jk
PlJldmlldzwva2V5d29yZD48a2V5d29yZD52ZXRlcmluYXJpYW48L2tleXdvcmQ+PGtleXdvcmQ+
YW5pbWFsPC9rZXl3b3JkPjxrZXl3b3JkPmRydWcgZWZmZWN0PC9rZXl3b3JkPjxrZXl3b3JkPm1p
Y3JvYmlvbG9neTwva2V5d29yZD48a2V5d29yZD5tdWx0aWRydWcgcmVzaXN0YW5jZTwva2V5d29y
ZD48a2V5d29yZD5zd2luZSBkaXNlYXNlPC9rZXl3b3JkPjxrZXl3b3JkPnZldGVyaW5hcnkgbWVk
aWNpbmU8L2tleXdvcmQ+PGtleXdvcmQ+QW5pbWFsczwva2V5d29yZD48a2V5d29yZD5BbnRpLUJh
Y3RlcmlhbCBBZ2VudHM8L2tleXdvcmQ+PGtleXdvcmQ+RHJ1ZyBSZXNpc3RhbmNlLCBNdWx0aXBs
ZSwgQmFjdGVyaWFsPC9rZXl3b3JkPjxrZXl3b3JkPkVzY2hlcmljaGlhIGNvbGkgSW5mZWN0aW9u
czwva2V5d29yZD48a2V5d29yZD5Td2luZTwva2V5d29yZD48a2V5d29yZD5Td2luZSBEaXNlYXNl
czwva2V5d29yZD48L2tleXdvcmRzPjxkYXRlcz48eWVhcj4yMDIxPC95ZWFyPjwvZGF0ZXM+PHdv
cmstdHlwZT5SZXZpZXc8L3dvcmstdHlwZT48dXJscz48cmVsYXRlZC11cmxzPjx1cmw+aHR0cHM6
Ly93d3cuc2NvcHVzLmNvbS9pbndhcmQvcmVjb3JkLnVyaT9laWQ9Mi1zMi4wLTg1MTA2OTQ5MzY3
JmFtcDtkb2k9MTAuMTAxNiUyZmoudmV0bWljLjIwMjEuMTA5MTE3JmFtcDtwYXJ0bmVySUQ9NDAm
YW1wO21kNT1lM2YxNWU4MzIxOGU4MDAzOWNlYTU2ZTJiOTcxYTI1YjwvdXJsPjwvcmVsYXRlZC11
cmxzPjwvdXJscz48Y3VzdG9tNz4xMDkxMTc8L2N1c3RvbTc+PGVsZWN0cm9uaWMtcmVzb3VyY2Ut
bnVtPjEwLjEwMTYvai52ZXRtaWMuMjAyMS4xMDkxMTc8L2VsZWN0cm9uaWMtcmVzb3VyY2UtbnVt
PjxyZW1vdGUtZGF0YWJhc2UtbmFtZT5TY29wdXM8L3JlbW90ZS1kYXRhYmFzZS1uYW1lPjxsYW5n
dWFnZT5FbmdsaXNoPC9sYW5ndWFnZT48L3JlY29yZD48L0NpdGU+PC9FbmROb3RlPgB=
</w:fldData>
        </w:fldChar>
      </w:r>
      <w:r w:rsidR="0026586A">
        <w:instrText xml:space="preserve"> ADDIN EN.CITE.DATA </w:instrText>
      </w:r>
      <w:r w:rsidR="0026586A">
        <w:fldChar w:fldCharType="end"/>
      </w:r>
      <w:r w:rsidR="0045006D">
        <w:fldChar w:fldCharType="separate"/>
      </w:r>
      <w:r w:rsidR="00FD4A26">
        <w:rPr>
          <w:noProof/>
        </w:rPr>
        <w:t>(</w:t>
      </w:r>
      <w:hyperlink w:anchor="_ENREF_53" w:tooltip="Gresse, 2017 #621" w:history="1">
        <w:r w:rsidR="005F0597">
          <w:rPr>
            <w:noProof/>
          </w:rPr>
          <w:t>Gresse et al., 2017</w:t>
        </w:r>
      </w:hyperlink>
      <w:r w:rsidR="00FD4A26">
        <w:rPr>
          <w:noProof/>
        </w:rPr>
        <w:t xml:space="preserve">; </w:t>
      </w:r>
      <w:hyperlink w:anchor="_ENREF_81" w:tooltip="Liao, 2017 #623" w:history="1">
        <w:r w:rsidR="005F0597">
          <w:rPr>
            <w:noProof/>
          </w:rPr>
          <w:t>Liao &amp; Nyachoti, 2017</w:t>
        </w:r>
      </w:hyperlink>
      <w:r w:rsidR="00FD4A26">
        <w:rPr>
          <w:noProof/>
        </w:rPr>
        <w:t xml:space="preserve">; </w:t>
      </w:r>
      <w:hyperlink w:anchor="_ENREF_75" w:tooltip="Laird, 2021 #681" w:history="1">
        <w:r w:rsidR="005F0597">
          <w:rPr>
            <w:noProof/>
          </w:rPr>
          <w:t>Laird et al., 2021</w:t>
        </w:r>
      </w:hyperlink>
      <w:r w:rsidR="00FD4A26">
        <w:rPr>
          <w:noProof/>
        </w:rPr>
        <w:t xml:space="preserve">; </w:t>
      </w:r>
      <w:hyperlink w:anchor="_ENREF_130" w:tooltip="Su, 2022 #703" w:history="1">
        <w:r w:rsidR="005F0597">
          <w:rPr>
            <w:noProof/>
          </w:rPr>
          <w:t>Su et al., 2022</w:t>
        </w:r>
      </w:hyperlink>
      <w:r w:rsidR="00FD4A26">
        <w:rPr>
          <w:noProof/>
        </w:rPr>
        <w:t>)</w:t>
      </w:r>
      <w:r w:rsidR="0045006D">
        <w:fldChar w:fldCharType="end"/>
      </w:r>
      <w:r>
        <w:t>. They also stimulate the immune system and produce antagonistic substances against growth and proliferation of pathogens and toxin</w:t>
      </w:r>
      <w:r w:rsidR="00130516">
        <w:t xml:space="preserve"> content</w:t>
      </w:r>
      <w:r>
        <w:t>s</w:t>
      </w:r>
      <w:r w:rsidR="00354F77">
        <w:t>,</w:t>
      </w:r>
      <w:r>
        <w:t xml:space="preserve"> reducing </w:t>
      </w:r>
      <w:r w:rsidR="0002736C">
        <w:t xml:space="preserve">the </w:t>
      </w:r>
      <w:r>
        <w:t xml:space="preserve">incidence of diarrhoea and mortality in </w:t>
      </w:r>
      <w:r w:rsidR="00014B62">
        <w:t>post-wea</w:t>
      </w:r>
      <w:r>
        <w:t xml:space="preserve">ning piglets </w:t>
      </w:r>
      <w:r w:rsidR="0045006D">
        <w:fldChar w:fldCharType="begin">
          <w:fldData xml:space="preserve">PEVuZE5vdGU+PENpdGU+PEF1dGhvcj5MaWFvPC9BdXRob3I+PFllYXI+MjAxNzwvWWVhcj48UmVj
TnVtPjYyMzwvUmVjTnVtPjxEaXNwbGF5VGV4dD4oTGlhbyAmYW1wOyBOeWFjaG90aSwgMjAxNzsg
Qm9nZXJlIGV0IGFsLiwgMjAxOTsgU3UgZXQgYWwuLCAyMDIyKTwvRGlzcGxheVRleHQ+PHJlY29y
ZD48cmVjLW51bWJlcj42MjM8L3JlYy1udW1iZXI+PGZvcmVpZ24ta2V5cz48a2V5IGFwcD0iRU4i
IGRiLWlkPSI5OXNweHR4YWp4c2FzYmVmcjk1cGYwMHJmcnMwMGVwOXZlMmEiIHRpbWVzdGFtcD0i
MTY2NDczNjU4MiI+NjIzPC9rZXk+PC9mb3JlaWduLWtleXM+PHJlZi10eXBlIG5hbWU9IkpvdXJu
YWwgQXJ0aWNsZSI+MTc8L3JlZi10eXBlPjxjb250cmlidXRvcnM+PGF1dGhvcnM+PGF1dGhvcj5M
aWFvLCBTLiBGLiBGLjwvYXV0aG9yPjxhdXRob3I+TnlhY2hvdGksIE0uPC9hdXRob3I+PC9hdXRo
b3JzPjwvY29udHJpYnV0b3JzPjxhdXRoLWFkZHJlc3M+W0xpYW8sIFNoZW5nZmEgRi5dIE1pc3Np
c3NpcHBpIFN0YXRlIFVuaXYsIERlcHQgQW5pbSAmYW1wOyBEYWlyeSBTY2ksIE1pc3Npc3NpcHBp
IFN0YXRlLCBNUyAzOTc2MiBVU0EuIFtOeWFjaG90aSwgTWFydGluXSBVbml2IE1hbml0b2JhLCBE
ZXB0IEFuaW0gU2NpLCBXaW5uaXBlZywgTUIgUjNUIDJOMiwgQ2FuYWRhLiBMaWFvLCBTRkYgKGNv
cnJlc3BvbmRpbmcgYXV0aG9yKSwgTWlzc2lzc2lwcGkgU3RhdGUgVW5pdiwgRGVwdCBBbmltICZh
bXA7IERhaXJ5IFNjaSwgTWlzc2lzc2lwcGkgU3RhdGUsIE1TIDM5NzYyIFVTQS4gcy5saWFvQG1z
c3RhdGUuZWR1PC9hdXRoLWFkZHJlc3M+PHRpdGxlcz48dGl0bGU+VXNpbmcgcHJvYmlvdGljcyB0
byBpbXByb3ZlIHN3aW5lIGd1dCBoZWFsdGggYW5kIG51dHJpZW50IHV0aWxpemF0aW9uPC90aXRs
ZT48c2Vjb25kYXJ5LXRpdGxlPkFuaW1hbCBOdXRyaXRpb248L3NlY29uZGFyeS10aXRsZT48YWx0
LXRpdGxlPkFuaW0uIE51dHIuPC9hbHQtdGl0bGU+PHNob3J0LXRpdGxlPlVzaW5nIHByb2Jpb3Rp
Y3MgdG8gaW1wcm92ZSBzd2luZSBndXQgaGVhbHRoIGFuZCBudXRyaWVudCB1dGlsaXphdGlvbjwv
c2hvcnQtdGl0bGU+PC90aXRsZXM+PHBlcmlvZGljYWw+PGZ1bGwtdGl0bGU+QW5pbWFsIE51dHJp
dGlvbjwvZnVsbC10aXRsZT48L3BlcmlvZGljYWw+PGFsdC1wZXJpb2RpY2FsPjxmdWxsLXRpdGxl
PkFuaW1hbCBOdXRyaXRpb248L2Z1bGwtdGl0bGU+PGFiYnItMT5BbmltLiBOdXRyLjwvYWJici0x
PjwvYWx0LXBlcmlvZGljYWw+PHBhZ2VzPjMzMS0zNDM8L3BhZ2VzPjx2b2x1bWU+Mzwvdm9sdW1l
PjxudW1iZXI+NDwvbnVtYmVyPjxrZXl3b3Jkcz48a2V5d29yZD5Qcm9iaW90aWM8L2tleXdvcmQ+
PGtleXdvcmQ+RmVlZCBhZGRpdGl2ZTwva2V5d29yZD48a2V5d29yZD5HdXQgaGVhbHRoPC9rZXl3
b3JkPjxrZXl3b3JkPkFudGliaW90aWMgZ3Jvd3RoIHByb21vdGVyPC9rZXl3b3JkPjxrZXl3b3Jk
Pk51dHJpdGlvbjwva2V5d29yZD48a2V5d29yZD5Td2luZTwva2V5d29yZD48a2V5d29yZD5zZWxl
bml1bS1lbnJpY2hlZCBwcm9iaW90aWNzPC9rZXl3b3JkPjxrZXl3b3JkPmludGVzdGluYWwgZXBp
dGhlbGlhbC1jZWxsczwva2V5d29yZD48a2V5d29yZD5lbnRlcm90b3hpZ2VuaWMgZXNjaGVyaWNo
aWEtY29saTwva2V5d29yZD48a2V5d29yZD5sYWN0aWMtYWNpZCBiYWN0ZXJpYTwva2V5d29yZD48
a2V5d29yZD5ncm93dGgtcGVyZm9ybWFuY2U8L2tleXdvcmQ+PGtleXdvcmQ+bGFjdG9iYWNpbGx1
cy1mZXJtZW50dW08L2tleXdvcmQ+PGtleXdvcmQ+ZW50ZXJvY29jY3VzLWZhZWNpdW08L2tleXdv
cmQ+PGtleXdvcmQ+YmFjaWxsdXMtc3VidGlsaXM8L2tleXdvcmQ+PGtleXdvcmQ+Z2VuZS1leHBy
ZXNzaW9uPC9rZXl3b3JkPjxrZXl3b3JkPmluLXZpdHJvPC9rZXl3b3JkPjxrZXl3b3JkPkFncmlj
dWx0dXJlPC9rZXl3b3JkPjxrZXl3b3JkPlZldGVyaW5hcnkgU2NpZW5jZXM8L2tleXdvcmQ+PC9r
ZXl3b3Jkcz48ZGF0ZXM+PHllYXI+MjAxNzwveWVhcj48cHViLWRhdGVzPjxkYXRlPkRlYzwvZGF0
ZT48L3B1Yi1kYXRlcz48L2RhdGVzPjxpc2JuPjI0MDUtNjM4MzwvaXNibj48YWNjZXNzaW9uLW51
bT5XT1M6MDAwNDM0MjYxMDAwMDAzPC9hY2Nlc3Npb24tbnVtPjx3b3JrLXR5cGU+UmV2aWV3PC93
b3JrLXR5cGU+PHVybHM+PHJlbGF0ZWQtdXJscz48dXJsPiZsdDtHbyB0byBJU0kmZ3Q7Oi8vV09T
OjAwMDQzNDI2MTAwMDAwM2h0dHBzOi8vd3d3Lm5jYmkubmxtLm5paC5nb3YvcG1jL2FydGljbGVz
L1BNQzU5NDEyNjUvcGRmL21haW4ucGRmPC91cmw+PC9yZWxhdGVkLXVybHM+PC91cmxzPjxlbGVj
dHJvbmljLXJlc291cmNlLW51bT4xMC4xMDE2L2ouYW5pbnUuMjAxNy4wNi4wMDc8L2VsZWN0cm9u
aWMtcmVzb3VyY2UtbnVtPjxsYW5ndWFnZT5FbmdsaXNoPC9sYW5ndWFnZT48L3JlY29yZD48L0Np
dGU+PENpdGU+PEF1dGhvcj5Cb2dlcmU8L0F1dGhvcj48WWVhcj4yMDE5PC9ZZWFyPjxSZWNOdW0+
Nzg8L1JlY051bT48cmVjb3JkPjxyZWMtbnVtYmVyPjc4PC9yZWMtbnVtYmVyPjxmb3JlaWduLWtl
eXM+PGtleSBhcHA9IkVOIiBkYi1pZD0iOTlzcHh0eGFqeHNhc2JlZnI5NXBmMDByZnJzMDBlcDl2
ZTJhIiB0aW1lc3RhbXA9IjE2NTcyMzE3ODUiPjc4PC9rZXk+PC9mb3JlaWduLWtleXM+PHJlZi10
eXBlIG5hbWU9IkpvdXJuYWwgQXJ0aWNsZSI+MTc8L3JlZi10eXBlPjxjb250cmlidXRvcnM+PGF1
dGhvcnM+PGF1dGhvcj5Cb2dlcmUsIFAuPC9hdXRob3I+PGF1dGhvcj5DaG9pLCBZLiBKLjwvYXV0
aG9yPjxhdXRob3I+SGVvLCBKLjwvYXV0aG9yPjwvYXV0aG9ycz48L2NvbnRyaWJ1dG9ycz48YXV0
aC1hZGRyZXNzPltCb2dlcmUsIFAuXSBDaG9uYnVrIE5hdGwgVW5pdiwgR3JhZCBTY2ggQWdyIENv
bnZlcmdlbmNlIFRlY2hub2wsIEplb25qdSA1NDg5NiwgU291dGggS29yZWEuIFtDaG9pLCBZLiBK
LjsgSGVvLCBKLl0gQ2hvbmJ1ayBOYXRsIFVuaXYsIEludCBBZ3IgRGV2ICZhbXA7IENvb3BlcmF0
IEN0ciwgSmVvbmp1IDU0ODk2LCBTb3V0aCBLb3JlYS4mI3hEO0hlbywgSiAoY29ycmVzcG9uZGlu
ZyBhdXRob3IpLCBDaG9uYnVrIE5hdGwgVW5pdiwgSW50IEFnciBEZXYgJmFtcDsgQ29vcGVyYXQg
Q3RyLCBKZW9uanUgNTQ4OTYsIFNvdXRoIEtvcmVhLiYjeEQ7anloZW9iaW9AZ21haWwuY29tPC9h
dXRoLWFkZHJlc3M+PHRpdGxlcz48dGl0bGU+UHJvYmlvdGljcyBhcyBhbHRlcm5hdGl2ZXMgdG8g
YW50aWJpb3RpY3MgaW4gdHJlYXRpbmcgcG9zdC13ZWFuaW5nIGRpYXJyaG9lYSBpbiBwaWdzOiBS
ZXZpZXcgcGFwZXI8L3RpdGxlPjxzZWNvbmRhcnktdGl0bGU+U291dGggQWZyaWNhbiBKb3VybmFs
IG9mIEFuaW1hbCBTY2llbmNlPC9zZWNvbmRhcnktdGl0bGU+PGFsdC10aXRsZT5Tb3V0aCBBZnIu
IEouIEFuaW0uIFNjaS48L2FsdC10aXRsZT48c2hvcnQtdGl0bGU+UHJvYmlvdGljcyBhcyBhbHRl
cm5hdGl2ZXMgdG8gYW50aWJpb3RpY3MgaW4gdHJlYXRpbmcgcG9zdC13ZWFuaW5nIGRpYXJyaG9l
YSBpbiBwaWdzOiBSZXZpZXcgcGFwZXI8L3Nob3J0LXRpdGxlPjwvdGl0bGVzPjxwZXJpb2RpY2Fs
PjxmdWxsLXRpdGxlPlNvdXRoIEFmcmljYW4gSm91cm5hbCBvZiBBbmltYWwgU2NpZW5jZTwvZnVs
bC10aXRsZT48YWJici0xPlNvdXRoIEFmci4gSi4gQW5pbS4gU2NpLjwvYWJici0xPjwvcGVyaW9k
aWNhbD48YWx0LXBlcmlvZGljYWw+PGZ1bGwtdGl0bGU+U291dGggQWZyaWNhbiBKb3VybmFsIG9m
IEFuaW1hbCBTY2llbmNlPC9mdWxsLXRpdGxlPjxhYmJyLTE+U291dGggQWZyLiBKLiBBbmltLiBT
Y2kuPC9hYmJyLTE+PC9hbHQtcGVyaW9kaWNhbD48cGFnZXM+NDAzLTQxNjwvcGFnZXM+PHZvbHVt
ZT40OTwvdm9sdW1lPjxudW1iZXI+MzwvbnVtYmVyPjxrZXl3b3Jkcz48a2V5d29yZD5hbnRpbWlj
cm9iaWFsIHJlc2lzdGFuY2U8L2tleXdvcmQ+PGtleXdvcmQ+ZGlyZWN0bHktZmVkIG1pY3Jvb3Jn
YW5pc21zPC9rZXl3b3JkPjxrZXl3b3JkPnBvc3Qtd2VhbmluZzwva2V5d29yZD48a2V5d29yZD5k
aWFycmhvZWE8L2tleXdvcmQ+PGtleXdvcmQ+c3dpbmUgZGlldHM8L2tleXdvcmQ+PGtleXdvcmQ+
ZW50ZXJvY29jY3VzLWZhZWNpdW0gc3RyYWluPC9rZXl3b3JkPjxrZXl3b3JkPmVzY2hlcmljaGlh
LWNvbGk8L2tleXdvcmQ+PGtleXdvcmQ+Z3Jvd3RoLXBlcmZvcm1hbmNlPC9rZXl3b3JkPjxrZXl3
b3JkPmxhY3RvYmFjaWxsdXMtcGxhbnRhcnVtPC9rZXl3b3JkPjxrZXl3b3JkPmJhY2lsbHVzLXN1
YnRpbGlzPC9rZXl3b3JkPjxrZXl3b3JkPndlYW5lZCBwaWdzPC9rZXl3b3JkPjxrZXl3b3JkPmd1
dCBoZWFsdGg8L2tleXdvcmQ+PGtleXdvcmQ+ZGlldGFyeSBzdXBwbGVtZW50YXRpb248L2tleXdv
cmQ+PGtleXdvcmQ+cG9zdHdlYW5pbmcgZGlhcnJoZWE8L2tleXdvcmQ+PGtleXdvcmQ+aW1tdW5l
IGZ1bmN0aW9uPC9rZXl3b3JkPjxrZXl3b3JkPkFncmljdWx0dXJlPC9rZXl3b3JkPjwva2V5d29y
ZHM+PGRhdGVzPjx5ZWFyPjIwMTk8L3llYXI+PC9kYXRlcz48aXNibj4wMzc1LTE1ODk8L2lzYm4+
PGFjY2Vzc2lvbi1udW0+V09TOjAwMDQ3Mjc0MTgwMDAwMTwvYWNjZXNzaW9uLW51bT48d29yay10
eXBlPlJldmlldzwvd29yay10eXBlPjx1cmxzPjxyZWxhdGVkLXVybHM+PHVybD48c3R5bGUgZmFj
ZT0idW5kZXJsaW5lIiBmb250PSJkZWZhdWx0IiBzaXplPSIxMDAlIj4mbHQ7R28gdG8gSVNJJmd0
OzovL1dPUzowMDA0NzI3NDE4MDAwMDE8L3N0eWxlPjwvdXJsPjx1cmw+aHR0cHM6Ly93d3cuYWpv
bC5pbmZvL2luZGV4LnBocC9zYWphcy9hcnRpY2xlL2Rvd25sb2FkLzE4NzY4MS8xNzY5NTI8L3Vy
bD48L3JlbGF0ZWQtdXJscz48L3VybHM+PGVsZWN0cm9uaWMtcmVzb3VyY2UtbnVtPjEwLjQzMTQv
c2FqYXMudjQ5aTMuMTwvZWxlY3Ryb25pYy1yZXNvdXJjZS1udW0+PGxhbmd1YWdlPkVuZ2xpc2g8
L2xhbmd1YWdlPjwvcmVjb3JkPjwvQ2l0ZT48Q2l0ZT48QXV0aG9yPlN1PC9BdXRob3I+PFllYXI+
MjAyMjwvWWVhcj48UmVjTnVtPjcwMzwvUmVjTnVtPjxyZWNvcmQ+PHJlYy1udW1iZXI+NzAzPC9y
ZWMtbnVtYmVyPjxmb3JlaWduLWtleXM+PGtleSBhcHA9IkVOIiBkYi1pZD0iOTlzcHh0eGFqeHNh
c2JlZnI5NXBmMDByZnJzMDBlcDl2ZTJhIiB0aW1lc3RhbXA9IjE2NjQ3MzY1ODYiPjcwMzwva2V5
PjwvZm9yZWlnbi1rZXlzPjxyZWYtdHlwZSBuYW1lPSJKb3VybmFsIEFydGljbGUiPjE3PC9yZWYt
dHlwZT48Y29udHJpYnV0b3JzPjxhdXRob3JzPjxhdXRob3I+U3UsIFcuIEYuPC9hdXRob3I+PGF1
dGhvcj5Hb25nLCBULjwvYXV0aG9yPjxhdXRob3I+SmlhbmcsIFouIFAuPC9hdXRob3I+PGF1dGhv
cj5MdSwgWi4gUS48L2F1dGhvcj48YXV0aG9yPldhbmcsIFkuIFouPC9hdXRob3I+PC9hdXRob3Jz
PjwvY29udHJpYnV0b3JzPjxhdXRoLWFkZHJlc3M+W1N1LCBXZWlmYXxHb25nLCBUYW98Smlhbmcs
IFppcGVuZ3xMdSwgWmVxaW5nfFdhbmcsIFlpemhlbl0gWmhlamlhbmcgVW5pdiwgTmF0bCBFbmdu
IExhYiBCaW9sIEZlZWQgU2FmZXR5ICZhbXA7IFBvbGx1dCBQcmV2ZW50ICZhbXA7LCBIYW5nemhv
dSwgUGVvcGxlcyBSIENoaW5hLiBbU3UsIFdlaWZhfEdvbmcsIFRhb3xKaWFuZywgWmlwZW5nfEx1
LCBaZXFpbmd8V2FuZywgWWl6aGVuXSBaaGVqaWFuZyBVbml2LCBLZXkgTGFiIEFuaW0gTnV0ciAm
YW1wOyBGZWVkLCBNaW5pc3QgQWdyLCBIYW5nemhvdSwgUGVvcGxlcyBSIENoaW5hLiBbU3UsIFdl
aWZhfEdvbmcsIFRhb3xKaWFuZywgWmlwZW5nfEx1LCBaZXFpbmd8V2FuZywgWWl6aGVuXSBaaGVq
aWFuZyBVbml2LCBLZXkgTGFiIE1vbCBBbmltIE51dHIsIE1pbmlzdCBFZHVjLCBIYW5nemhvdSwg
UGVvcGxlcyBSIENoaW5hLiBbU3UsIFdlaWZhfEdvbmcsIFRhb3xKaWFuZywgWmlwZW5nfEx1LCBa
ZXFpbmd8V2FuZywgWWl6aGVuXSBaaGVqaWFuZyBVbml2LCBJbnN0IEZlZWQgU2NpLCBLZXkgTGFi
IEFuaW0gTnV0ciAmYW1wOyBGZWVkIFNjaSBaaGVqaWFuZyBQcm92LCBIYW5nemhvdSwgUGVvcGxl
cyBSIENoaW5hLiBXYW5nLCBZWiAoY29ycmVzcG9uZGluZyBhdXRob3IpLCBaaGVqaWFuZyBVbml2
LCBOYXRsIEVuZ24gTGFiIEJpb2wgRmVlZCBTYWZldHkgJmFtcDsgUG9sbHV0IFByZXZlbnQgJmFt
cDssIEhhbmd6aG91LCBQZW9wbGVzIFIgQ2hpbmEufFdhbmcsIFlaIChjb3JyZXNwb25kaW5nIGF1
dGhvciksIFpoZWppYW5nIFVuaXYsIEtleSBMYWIgQW5pbSBOdXRyICZhbXA7IEZlZWQsIE1pbmlz
dCBBZ3IsIEhhbmd6aG91LCBQZW9wbGVzIFIgQ2hpbmEufFdhbmcsIFlaIChjb3JyZXNwb25kaW5n
IGF1dGhvciksIFpoZWppYW5nIFVuaXYsIEtleSBMYWIgTW9sIEFuaW0gTnV0ciwgTWluaXN0IEVk
dWMsIEhhbmd6aG91LCBQZW9wbGVzIFIgQ2hpbmEufFdhbmcsIFlaIChjb3JyZXNwb25kaW5nIGF1
dGhvciksIFpoZWppYW5nIFVuaXYsIEluc3QgRmVlZCBTY2ksIEtleSBMYWIgQW5pbSBOdXRyICZh
bXA7IEZlZWQgU2NpIFpoZWppYW5nIFByb3YsIEhhbmd6aG91LCBQZW9wbGVzIFIgQ2hpbmEuIHl6
d2FuZzMyMUB6anUuZWR1LmNuPC9hdXRoLWFkZHJlc3M+PHRpdGxlcz48dGl0bGU+VGhlIFJvbGUg
b2YgUHJvYmlvdGljcyBpbiBBbGxldmlhdGluZyBQb3N0d2VhbmluZyBEaWFycmhlYSBpbiBQaWds
ZXRzIEZyb20gdGhlIFBlcnNwZWN0aXZlIG9mIEludGVzdGluYWwgQmFycmllcnM8L3RpdGxlPjxz
ZWNvbmRhcnktdGl0bGU+RnJvbnRpZXJzIGluIENlbGx1bGFyIGFuZCBJbmZlY3Rpb24gTWljcm9i
aW9sb2d5PC9zZWNvbmRhcnktdGl0bGU+PGFsdC10aXRsZT5Gcm9udC4gQ2VsbC4gSW5mZWN0LiBN
aWNyb2Jpb2wuPC9hbHQtdGl0bGU+PHNob3J0LXRpdGxlPlRoZSBSb2xlIG9mIFByb2Jpb3RpY3Mg
aW4gQWxsZXZpYXRpbmcgUG9zdHdlYW5pbmcgRGlhcnJoZWEgaW4gUGlnbGV0cyBGcm9tIHRoZSBQ
ZXJzcGVjdGl2ZSBvZiBJbnRlc3RpbmFsIEJhcnJpZXJzPC9zaG9ydC10aXRsZT48L3RpdGxlcz48
cGVyaW9kaWNhbD48ZnVsbC10aXRsZT5Gcm9udGllcnMgaW4gQ2VsbHVsYXIgYW5kIEluZmVjdGlv
biBNaWNyb2Jpb2xvZ3k8L2Z1bGwtdGl0bGU+PGFiYnItMT5Gcm9udC4gQ2VsbC4gSW5mZWN0LiBN
aWNyb2Jpb2wuPC9hYmJyLTE+PC9wZXJpb2RpY2FsPjxhbHQtcGVyaW9kaWNhbD48ZnVsbC10aXRs
ZT5Gcm9udGllcnMgaW4gQ2VsbHVsYXIgYW5kIEluZmVjdGlvbiBNaWNyb2Jpb2xvZ3k8L2Z1bGwt
dGl0bGU+PGFiYnItMT5Gcm9udC4gQ2VsbC4gSW5mZWN0LiBNaWNyb2Jpb2wuPC9hYmJyLTE+PC9h
bHQtcGVyaW9kaWNhbD48cGFnZXM+MTI8L3BhZ2VzPjx2b2x1bWU+MTI8L3ZvbHVtZT48a2V5d29y
ZHM+PGtleXdvcmQ+cGlnbGV0czwva2V5d29yZD48a2V5d29yZD5wb3N0d2VhbmluZyBkaWFycmhl
YTwva2V5d29yZD48a2V5d29yZD5hbnRpYmlvdGljczwva2V5d29yZD48a2V5d29yZD5wcm9iaW90
aWNzPC9rZXl3b3JkPjxrZXl3b3JkPmludGVzdGluYWw8L2tleXdvcmQ+PGtleXdvcmQ+YmFycmll
cnM8L2tleXdvcmQ+PGtleXdvcmQ+ZW50ZXJvdG94aWdlbmljIGVzY2hlcmljaGlhLWNvbGk8L2tl
eXdvcmQ+PGtleXdvcmQ+eWVhc3Qgc2FjY2hhcm9teWNlcy1jZXJldmlzaWFlPC9rZXl3b3JkPjxr
ZXl3b3JkPnRpZ2h0PC9rZXl3b3JkPjxrZXl3b3JkPmp1bmN0aW9uIHByb3RlaW5zPC9rZXl3b3Jk
PjxrZXl3b3JkPmd1dCBtaWNyb2Jpb3RhPC9rZXl3b3JkPjxrZXl3b3JkPmdyb3d0aC1wZXJmb3Jt
YW5jZTwva2V5d29yZD48a2V5d29yZD5sYWN0b2JhY2lsbHVzLXBsYW50YXJ1bTwva2V5d29yZD48
a2V5d29yZD53ZWFuZWQgcGlnczwva2V5d29yZD48a2V5d29yZD5pbW11bmUtcmVzcG9uc2U8L2tl
eXdvcmQ+PGtleXdvcmQ+cGFuZXRoIGNlbGxzPC9rZXl3b3JkPjxrZXl3b3JkPmhlYWx0aDwva2V5
d29yZD48a2V5d29yZD5JbW11bm9sb2d5PC9rZXl3b3JkPjxrZXl3b3JkPk1pY3JvYmlvbG9neTwv
a2V5d29yZD48L2tleXdvcmRzPjxkYXRlcz48eWVhcj4yMDIyPC95ZWFyPjxwdWItZGF0ZXM+PGRh
dGU+TWF5PC9kYXRlPjwvcHViLWRhdGVzPjwvZGF0ZXM+PGlzYm4+MjIzNS0yOTg4PC9pc2JuPjxh
Y2Nlc3Npb24tbnVtPldPUzowMDA4MTEzMjk4MDAwMDE8L2FjY2Vzc2lvbi1udW0+PHdvcmstdHlw
ZT5SZXZpZXc8L3dvcmstdHlwZT48dXJscz48cmVsYXRlZC11cmxzPjx1cmw+Jmx0O0dvIHRvIElT
SSZndDs6Ly9XT1M6MDAwODExMzI5ODAwMDAxPC91cmw+PC9yZWxhdGVkLXVybHM+PC91cmxzPjxj
dXN0b203Pjg4MzEwNzwvY3VzdG9tNz48ZWxlY3Ryb25pYy1yZXNvdXJjZS1udW0+MTAuMzM4OS9m
Y2ltYi4yMDIyLjg4MzEwNzwvZWxlY3Ryb25pYy1yZXNvdXJjZS1udW0+PGxhbmd1YWdlPkVuZ2xp
c2g8L2xhbmd1YWdlPjwvcmVjb3JkPjwvQ2l0ZT48L0VuZE5vdGU+
</w:fldData>
        </w:fldChar>
      </w:r>
      <w:r w:rsidR="0026586A">
        <w:instrText xml:space="preserve"> ADDIN EN.CITE </w:instrText>
      </w:r>
      <w:r w:rsidR="0026586A">
        <w:fldChar w:fldCharType="begin">
          <w:fldData xml:space="preserve">PEVuZE5vdGU+PENpdGU+PEF1dGhvcj5MaWFvPC9BdXRob3I+PFllYXI+MjAxNzwvWWVhcj48UmVj
TnVtPjYyMzwvUmVjTnVtPjxEaXNwbGF5VGV4dD4oTGlhbyAmYW1wOyBOeWFjaG90aSwgMjAxNzsg
Qm9nZXJlIGV0IGFsLiwgMjAxOTsgU3UgZXQgYWwuLCAyMDIyKTwvRGlzcGxheVRleHQ+PHJlY29y
ZD48cmVjLW51bWJlcj42MjM8L3JlYy1udW1iZXI+PGZvcmVpZ24ta2V5cz48a2V5IGFwcD0iRU4i
IGRiLWlkPSI5OXNweHR4YWp4c2FzYmVmcjk1cGYwMHJmcnMwMGVwOXZlMmEiIHRpbWVzdGFtcD0i
MTY2NDczNjU4MiI+NjIzPC9rZXk+PC9mb3JlaWduLWtleXM+PHJlZi10eXBlIG5hbWU9IkpvdXJu
YWwgQXJ0aWNsZSI+MTc8L3JlZi10eXBlPjxjb250cmlidXRvcnM+PGF1dGhvcnM+PGF1dGhvcj5M
aWFvLCBTLiBGLiBGLjwvYXV0aG9yPjxhdXRob3I+TnlhY2hvdGksIE0uPC9hdXRob3I+PC9hdXRo
b3JzPjwvY29udHJpYnV0b3JzPjxhdXRoLWFkZHJlc3M+W0xpYW8sIFNoZW5nZmEgRi5dIE1pc3Np
c3NpcHBpIFN0YXRlIFVuaXYsIERlcHQgQW5pbSAmYW1wOyBEYWlyeSBTY2ksIE1pc3Npc3NpcHBp
IFN0YXRlLCBNUyAzOTc2MiBVU0EuIFtOeWFjaG90aSwgTWFydGluXSBVbml2IE1hbml0b2JhLCBE
ZXB0IEFuaW0gU2NpLCBXaW5uaXBlZywgTUIgUjNUIDJOMiwgQ2FuYWRhLiBMaWFvLCBTRkYgKGNv
cnJlc3BvbmRpbmcgYXV0aG9yKSwgTWlzc2lzc2lwcGkgU3RhdGUgVW5pdiwgRGVwdCBBbmltICZh
bXA7IERhaXJ5IFNjaSwgTWlzc2lzc2lwcGkgU3RhdGUsIE1TIDM5NzYyIFVTQS4gcy5saWFvQG1z
c3RhdGUuZWR1PC9hdXRoLWFkZHJlc3M+PHRpdGxlcz48dGl0bGU+VXNpbmcgcHJvYmlvdGljcyB0
byBpbXByb3ZlIHN3aW5lIGd1dCBoZWFsdGggYW5kIG51dHJpZW50IHV0aWxpemF0aW9uPC90aXRs
ZT48c2Vjb25kYXJ5LXRpdGxlPkFuaW1hbCBOdXRyaXRpb248L3NlY29uZGFyeS10aXRsZT48YWx0
LXRpdGxlPkFuaW0uIE51dHIuPC9hbHQtdGl0bGU+PHNob3J0LXRpdGxlPlVzaW5nIHByb2Jpb3Rp
Y3MgdG8gaW1wcm92ZSBzd2luZSBndXQgaGVhbHRoIGFuZCBudXRyaWVudCB1dGlsaXphdGlvbjwv
c2hvcnQtdGl0bGU+PC90aXRsZXM+PHBlcmlvZGljYWw+PGZ1bGwtdGl0bGU+QW5pbWFsIE51dHJp
dGlvbjwvZnVsbC10aXRsZT48L3BlcmlvZGljYWw+PGFsdC1wZXJpb2RpY2FsPjxmdWxsLXRpdGxl
PkFuaW1hbCBOdXRyaXRpb248L2Z1bGwtdGl0bGU+PGFiYnItMT5BbmltLiBOdXRyLjwvYWJici0x
PjwvYWx0LXBlcmlvZGljYWw+PHBhZ2VzPjMzMS0zNDM8L3BhZ2VzPjx2b2x1bWU+Mzwvdm9sdW1l
PjxudW1iZXI+NDwvbnVtYmVyPjxrZXl3b3Jkcz48a2V5d29yZD5Qcm9iaW90aWM8L2tleXdvcmQ+
PGtleXdvcmQ+RmVlZCBhZGRpdGl2ZTwva2V5d29yZD48a2V5d29yZD5HdXQgaGVhbHRoPC9rZXl3
b3JkPjxrZXl3b3JkPkFudGliaW90aWMgZ3Jvd3RoIHByb21vdGVyPC9rZXl3b3JkPjxrZXl3b3Jk
Pk51dHJpdGlvbjwva2V5d29yZD48a2V5d29yZD5Td2luZTwva2V5d29yZD48a2V5d29yZD5zZWxl
bml1bS1lbnJpY2hlZCBwcm9iaW90aWNzPC9rZXl3b3JkPjxrZXl3b3JkPmludGVzdGluYWwgZXBp
dGhlbGlhbC1jZWxsczwva2V5d29yZD48a2V5d29yZD5lbnRlcm90b3hpZ2VuaWMgZXNjaGVyaWNo
aWEtY29saTwva2V5d29yZD48a2V5d29yZD5sYWN0aWMtYWNpZCBiYWN0ZXJpYTwva2V5d29yZD48
a2V5d29yZD5ncm93dGgtcGVyZm9ybWFuY2U8L2tleXdvcmQ+PGtleXdvcmQ+bGFjdG9iYWNpbGx1
cy1mZXJtZW50dW08L2tleXdvcmQ+PGtleXdvcmQ+ZW50ZXJvY29jY3VzLWZhZWNpdW08L2tleXdv
cmQ+PGtleXdvcmQ+YmFjaWxsdXMtc3VidGlsaXM8L2tleXdvcmQ+PGtleXdvcmQ+Z2VuZS1leHBy
ZXNzaW9uPC9rZXl3b3JkPjxrZXl3b3JkPmluLXZpdHJvPC9rZXl3b3JkPjxrZXl3b3JkPkFncmlj
dWx0dXJlPC9rZXl3b3JkPjxrZXl3b3JkPlZldGVyaW5hcnkgU2NpZW5jZXM8L2tleXdvcmQ+PC9r
ZXl3b3Jkcz48ZGF0ZXM+PHllYXI+MjAxNzwveWVhcj48cHViLWRhdGVzPjxkYXRlPkRlYzwvZGF0
ZT48L3B1Yi1kYXRlcz48L2RhdGVzPjxpc2JuPjI0MDUtNjM4MzwvaXNibj48YWNjZXNzaW9uLW51
bT5XT1M6MDAwNDM0MjYxMDAwMDAzPC9hY2Nlc3Npb24tbnVtPjx3b3JrLXR5cGU+UmV2aWV3PC93
b3JrLXR5cGU+PHVybHM+PHJlbGF0ZWQtdXJscz48dXJsPiZsdDtHbyB0byBJU0kmZ3Q7Oi8vV09T
OjAwMDQzNDI2MTAwMDAwM2h0dHBzOi8vd3d3Lm5jYmkubmxtLm5paC5nb3YvcG1jL2FydGljbGVz
L1BNQzU5NDEyNjUvcGRmL21haW4ucGRmPC91cmw+PC9yZWxhdGVkLXVybHM+PC91cmxzPjxlbGVj
dHJvbmljLXJlc291cmNlLW51bT4xMC4xMDE2L2ouYW5pbnUuMjAxNy4wNi4wMDc8L2VsZWN0cm9u
aWMtcmVzb3VyY2UtbnVtPjxsYW5ndWFnZT5FbmdsaXNoPC9sYW5ndWFnZT48L3JlY29yZD48L0Np
dGU+PENpdGU+PEF1dGhvcj5Cb2dlcmU8L0F1dGhvcj48WWVhcj4yMDE5PC9ZZWFyPjxSZWNOdW0+
Nzg8L1JlY051bT48cmVjb3JkPjxyZWMtbnVtYmVyPjc4PC9yZWMtbnVtYmVyPjxmb3JlaWduLWtl
eXM+PGtleSBhcHA9IkVOIiBkYi1pZD0iOTlzcHh0eGFqeHNhc2JlZnI5NXBmMDByZnJzMDBlcDl2
ZTJhIiB0aW1lc3RhbXA9IjE2NTcyMzE3ODUiPjc4PC9rZXk+PC9mb3JlaWduLWtleXM+PHJlZi10
eXBlIG5hbWU9IkpvdXJuYWwgQXJ0aWNsZSI+MTc8L3JlZi10eXBlPjxjb250cmlidXRvcnM+PGF1
dGhvcnM+PGF1dGhvcj5Cb2dlcmUsIFAuPC9hdXRob3I+PGF1dGhvcj5DaG9pLCBZLiBKLjwvYXV0
aG9yPjxhdXRob3I+SGVvLCBKLjwvYXV0aG9yPjwvYXV0aG9ycz48L2NvbnRyaWJ1dG9ycz48YXV0
aC1hZGRyZXNzPltCb2dlcmUsIFAuXSBDaG9uYnVrIE5hdGwgVW5pdiwgR3JhZCBTY2ggQWdyIENv
bnZlcmdlbmNlIFRlY2hub2wsIEplb25qdSA1NDg5NiwgU291dGggS29yZWEuIFtDaG9pLCBZLiBK
LjsgSGVvLCBKLl0gQ2hvbmJ1ayBOYXRsIFVuaXYsIEludCBBZ3IgRGV2ICZhbXA7IENvb3BlcmF0
IEN0ciwgSmVvbmp1IDU0ODk2LCBTb3V0aCBLb3JlYS4mI3hEO0hlbywgSiAoY29ycmVzcG9uZGlu
ZyBhdXRob3IpLCBDaG9uYnVrIE5hdGwgVW5pdiwgSW50IEFnciBEZXYgJmFtcDsgQ29vcGVyYXQg
Q3RyLCBKZW9uanUgNTQ4OTYsIFNvdXRoIEtvcmVhLiYjeEQ7anloZW9iaW9AZ21haWwuY29tPC9h
dXRoLWFkZHJlc3M+PHRpdGxlcz48dGl0bGU+UHJvYmlvdGljcyBhcyBhbHRlcm5hdGl2ZXMgdG8g
YW50aWJpb3RpY3MgaW4gdHJlYXRpbmcgcG9zdC13ZWFuaW5nIGRpYXJyaG9lYSBpbiBwaWdzOiBS
ZXZpZXcgcGFwZXI8L3RpdGxlPjxzZWNvbmRhcnktdGl0bGU+U291dGggQWZyaWNhbiBKb3VybmFs
IG9mIEFuaW1hbCBTY2llbmNlPC9zZWNvbmRhcnktdGl0bGU+PGFsdC10aXRsZT5Tb3V0aCBBZnIu
IEouIEFuaW0uIFNjaS48L2FsdC10aXRsZT48c2hvcnQtdGl0bGU+UHJvYmlvdGljcyBhcyBhbHRl
cm5hdGl2ZXMgdG8gYW50aWJpb3RpY3MgaW4gdHJlYXRpbmcgcG9zdC13ZWFuaW5nIGRpYXJyaG9l
YSBpbiBwaWdzOiBSZXZpZXcgcGFwZXI8L3Nob3J0LXRpdGxlPjwvdGl0bGVzPjxwZXJpb2RpY2Fs
PjxmdWxsLXRpdGxlPlNvdXRoIEFmcmljYW4gSm91cm5hbCBvZiBBbmltYWwgU2NpZW5jZTwvZnVs
bC10aXRsZT48YWJici0xPlNvdXRoIEFmci4gSi4gQW5pbS4gU2NpLjwvYWJici0xPjwvcGVyaW9k
aWNhbD48YWx0LXBlcmlvZGljYWw+PGZ1bGwtdGl0bGU+U291dGggQWZyaWNhbiBKb3VybmFsIG9m
IEFuaW1hbCBTY2llbmNlPC9mdWxsLXRpdGxlPjxhYmJyLTE+U291dGggQWZyLiBKLiBBbmltLiBT
Y2kuPC9hYmJyLTE+PC9hbHQtcGVyaW9kaWNhbD48cGFnZXM+NDAzLTQxNjwvcGFnZXM+PHZvbHVt
ZT40OTwvdm9sdW1lPjxudW1iZXI+MzwvbnVtYmVyPjxrZXl3b3Jkcz48a2V5d29yZD5hbnRpbWlj
cm9iaWFsIHJlc2lzdGFuY2U8L2tleXdvcmQ+PGtleXdvcmQ+ZGlyZWN0bHktZmVkIG1pY3Jvb3Jn
YW5pc21zPC9rZXl3b3JkPjxrZXl3b3JkPnBvc3Qtd2VhbmluZzwva2V5d29yZD48a2V5d29yZD5k
aWFycmhvZWE8L2tleXdvcmQ+PGtleXdvcmQ+c3dpbmUgZGlldHM8L2tleXdvcmQ+PGtleXdvcmQ+
ZW50ZXJvY29jY3VzLWZhZWNpdW0gc3RyYWluPC9rZXl3b3JkPjxrZXl3b3JkPmVzY2hlcmljaGlh
LWNvbGk8L2tleXdvcmQ+PGtleXdvcmQ+Z3Jvd3RoLXBlcmZvcm1hbmNlPC9rZXl3b3JkPjxrZXl3
b3JkPmxhY3RvYmFjaWxsdXMtcGxhbnRhcnVtPC9rZXl3b3JkPjxrZXl3b3JkPmJhY2lsbHVzLXN1
YnRpbGlzPC9rZXl3b3JkPjxrZXl3b3JkPndlYW5lZCBwaWdzPC9rZXl3b3JkPjxrZXl3b3JkPmd1
dCBoZWFsdGg8L2tleXdvcmQ+PGtleXdvcmQ+ZGlldGFyeSBzdXBwbGVtZW50YXRpb248L2tleXdv
cmQ+PGtleXdvcmQ+cG9zdHdlYW5pbmcgZGlhcnJoZWE8L2tleXdvcmQ+PGtleXdvcmQ+aW1tdW5l
IGZ1bmN0aW9uPC9rZXl3b3JkPjxrZXl3b3JkPkFncmljdWx0dXJlPC9rZXl3b3JkPjwva2V5d29y
ZHM+PGRhdGVzPjx5ZWFyPjIwMTk8L3llYXI+PC9kYXRlcz48aXNibj4wMzc1LTE1ODk8L2lzYm4+
PGFjY2Vzc2lvbi1udW0+V09TOjAwMDQ3Mjc0MTgwMDAwMTwvYWNjZXNzaW9uLW51bT48d29yay10
eXBlPlJldmlldzwvd29yay10eXBlPjx1cmxzPjxyZWxhdGVkLXVybHM+PHVybD48c3R5bGUgZmFj
ZT0idW5kZXJsaW5lIiBmb250PSJkZWZhdWx0IiBzaXplPSIxMDAlIj4mbHQ7R28gdG8gSVNJJmd0
OzovL1dPUzowMDA0NzI3NDE4MDAwMDE8L3N0eWxlPjwvdXJsPjx1cmw+aHR0cHM6Ly93d3cuYWpv
bC5pbmZvL2luZGV4LnBocC9zYWphcy9hcnRpY2xlL2Rvd25sb2FkLzE4NzY4MS8xNzY5NTI8L3Vy
bD48L3JlbGF0ZWQtdXJscz48L3VybHM+PGVsZWN0cm9uaWMtcmVzb3VyY2UtbnVtPjEwLjQzMTQv
c2FqYXMudjQ5aTMuMTwvZWxlY3Ryb25pYy1yZXNvdXJjZS1udW0+PGxhbmd1YWdlPkVuZ2xpc2g8
L2xhbmd1YWdlPjwvcmVjb3JkPjwvQ2l0ZT48Q2l0ZT48QXV0aG9yPlN1PC9BdXRob3I+PFllYXI+
MjAyMjwvWWVhcj48UmVjTnVtPjcwMzwvUmVjTnVtPjxyZWNvcmQ+PHJlYy1udW1iZXI+NzAzPC9y
ZWMtbnVtYmVyPjxmb3JlaWduLWtleXM+PGtleSBhcHA9IkVOIiBkYi1pZD0iOTlzcHh0eGFqeHNh
c2JlZnI5NXBmMDByZnJzMDBlcDl2ZTJhIiB0aW1lc3RhbXA9IjE2NjQ3MzY1ODYiPjcwMzwva2V5
PjwvZm9yZWlnbi1rZXlzPjxyZWYtdHlwZSBuYW1lPSJKb3VybmFsIEFydGljbGUiPjE3PC9yZWYt
dHlwZT48Y29udHJpYnV0b3JzPjxhdXRob3JzPjxhdXRob3I+U3UsIFcuIEYuPC9hdXRob3I+PGF1
dGhvcj5Hb25nLCBULjwvYXV0aG9yPjxhdXRob3I+SmlhbmcsIFouIFAuPC9hdXRob3I+PGF1dGhv
cj5MdSwgWi4gUS48L2F1dGhvcj48YXV0aG9yPldhbmcsIFkuIFouPC9hdXRob3I+PC9hdXRob3Jz
PjwvY29udHJpYnV0b3JzPjxhdXRoLWFkZHJlc3M+W1N1LCBXZWlmYXxHb25nLCBUYW98Smlhbmcs
IFppcGVuZ3xMdSwgWmVxaW5nfFdhbmcsIFlpemhlbl0gWmhlamlhbmcgVW5pdiwgTmF0bCBFbmdu
IExhYiBCaW9sIEZlZWQgU2FmZXR5ICZhbXA7IFBvbGx1dCBQcmV2ZW50ICZhbXA7LCBIYW5nemhv
dSwgUGVvcGxlcyBSIENoaW5hLiBbU3UsIFdlaWZhfEdvbmcsIFRhb3xKaWFuZywgWmlwZW5nfEx1
LCBaZXFpbmd8V2FuZywgWWl6aGVuXSBaaGVqaWFuZyBVbml2LCBLZXkgTGFiIEFuaW0gTnV0ciAm
YW1wOyBGZWVkLCBNaW5pc3QgQWdyLCBIYW5nemhvdSwgUGVvcGxlcyBSIENoaW5hLiBbU3UsIFdl
aWZhfEdvbmcsIFRhb3xKaWFuZywgWmlwZW5nfEx1LCBaZXFpbmd8V2FuZywgWWl6aGVuXSBaaGVq
aWFuZyBVbml2LCBLZXkgTGFiIE1vbCBBbmltIE51dHIsIE1pbmlzdCBFZHVjLCBIYW5nemhvdSwg
UGVvcGxlcyBSIENoaW5hLiBbU3UsIFdlaWZhfEdvbmcsIFRhb3xKaWFuZywgWmlwZW5nfEx1LCBa
ZXFpbmd8V2FuZywgWWl6aGVuXSBaaGVqaWFuZyBVbml2LCBJbnN0IEZlZWQgU2NpLCBLZXkgTGFi
IEFuaW0gTnV0ciAmYW1wOyBGZWVkIFNjaSBaaGVqaWFuZyBQcm92LCBIYW5nemhvdSwgUGVvcGxl
cyBSIENoaW5hLiBXYW5nLCBZWiAoY29ycmVzcG9uZGluZyBhdXRob3IpLCBaaGVqaWFuZyBVbml2
LCBOYXRsIEVuZ24gTGFiIEJpb2wgRmVlZCBTYWZldHkgJmFtcDsgUG9sbHV0IFByZXZlbnQgJmFt
cDssIEhhbmd6aG91LCBQZW9wbGVzIFIgQ2hpbmEufFdhbmcsIFlaIChjb3JyZXNwb25kaW5nIGF1
dGhvciksIFpoZWppYW5nIFVuaXYsIEtleSBMYWIgQW5pbSBOdXRyICZhbXA7IEZlZWQsIE1pbmlz
dCBBZ3IsIEhhbmd6aG91LCBQZW9wbGVzIFIgQ2hpbmEufFdhbmcsIFlaIChjb3JyZXNwb25kaW5n
IGF1dGhvciksIFpoZWppYW5nIFVuaXYsIEtleSBMYWIgTW9sIEFuaW0gTnV0ciwgTWluaXN0IEVk
dWMsIEhhbmd6aG91LCBQZW9wbGVzIFIgQ2hpbmEufFdhbmcsIFlaIChjb3JyZXNwb25kaW5nIGF1
dGhvciksIFpoZWppYW5nIFVuaXYsIEluc3QgRmVlZCBTY2ksIEtleSBMYWIgQW5pbSBOdXRyICZh
bXA7IEZlZWQgU2NpIFpoZWppYW5nIFByb3YsIEhhbmd6aG91LCBQZW9wbGVzIFIgQ2hpbmEuIHl6
d2FuZzMyMUB6anUuZWR1LmNuPC9hdXRoLWFkZHJlc3M+PHRpdGxlcz48dGl0bGU+VGhlIFJvbGUg
b2YgUHJvYmlvdGljcyBpbiBBbGxldmlhdGluZyBQb3N0d2VhbmluZyBEaWFycmhlYSBpbiBQaWds
ZXRzIEZyb20gdGhlIFBlcnNwZWN0aXZlIG9mIEludGVzdGluYWwgQmFycmllcnM8L3RpdGxlPjxz
ZWNvbmRhcnktdGl0bGU+RnJvbnRpZXJzIGluIENlbGx1bGFyIGFuZCBJbmZlY3Rpb24gTWljcm9i
aW9sb2d5PC9zZWNvbmRhcnktdGl0bGU+PGFsdC10aXRsZT5Gcm9udC4gQ2VsbC4gSW5mZWN0LiBN
aWNyb2Jpb2wuPC9hbHQtdGl0bGU+PHNob3J0LXRpdGxlPlRoZSBSb2xlIG9mIFByb2Jpb3RpY3Mg
aW4gQWxsZXZpYXRpbmcgUG9zdHdlYW5pbmcgRGlhcnJoZWEgaW4gUGlnbGV0cyBGcm9tIHRoZSBQ
ZXJzcGVjdGl2ZSBvZiBJbnRlc3RpbmFsIEJhcnJpZXJzPC9zaG9ydC10aXRsZT48L3RpdGxlcz48
cGVyaW9kaWNhbD48ZnVsbC10aXRsZT5Gcm9udGllcnMgaW4gQ2VsbHVsYXIgYW5kIEluZmVjdGlv
biBNaWNyb2Jpb2xvZ3k8L2Z1bGwtdGl0bGU+PGFiYnItMT5Gcm9udC4gQ2VsbC4gSW5mZWN0LiBN
aWNyb2Jpb2wuPC9hYmJyLTE+PC9wZXJpb2RpY2FsPjxhbHQtcGVyaW9kaWNhbD48ZnVsbC10aXRs
ZT5Gcm9udGllcnMgaW4gQ2VsbHVsYXIgYW5kIEluZmVjdGlvbiBNaWNyb2Jpb2xvZ3k8L2Z1bGwt
dGl0bGU+PGFiYnItMT5Gcm9udC4gQ2VsbC4gSW5mZWN0LiBNaWNyb2Jpb2wuPC9hYmJyLTE+PC9h
bHQtcGVyaW9kaWNhbD48cGFnZXM+MTI8L3BhZ2VzPjx2b2x1bWU+MTI8L3ZvbHVtZT48a2V5d29y
ZHM+PGtleXdvcmQ+cGlnbGV0czwva2V5d29yZD48a2V5d29yZD5wb3N0d2VhbmluZyBkaWFycmhl
YTwva2V5d29yZD48a2V5d29yZD5hbnRpYmlvdGljczwva2V5d29yZD48a2V5d29yZD5wcm9iaW90
aWNzPC9rZXl3b3JkPjxrZXl3b3JkPmludGVzdGluYWw8L2tleXdvcmQ+PGtleXdvcmQ+YmFycmll
cnM8L2tleXdvcmQ+PGtleXdvcmQ+ZW50ZXJvdG94aWdlbmljIGVzY2hlcmljaGlhLWNvbGk8L2tl
eXdvcmQ+PGtleXdvcmQ+eWVhc3Qgc2FjY2hhcm9teWNlcy1jZXJldmlzaWFlPC9rZXl3b3JkPjxr
ZXl3b3JkPnRpZ2h0PC9rZXl3b3JkPjxrZXl3b3JkPmp1bmN0aW9uIHByb3RlaW5zPC9rZXl3b3Jk
PjxrZXl3b3JkPmd1dCBtaWNyb2Jpb3RhPC9rZXl3b3JkPjxrZXl3b3JkPmdyb3d0aC1wZXJmb3Jt
YW5jZTwva2V5d29yZD48a2V5d29yZD5sYWN0b2JhY2lsbHVzLXBsYW50YXJ1bTwva2V5d29yZD48
a2V5d29yZD53ZWFuZWQgcGlnczwva2V5d29yZD48a2V5d29yZD5pbW11bmUtcmVzcG9uc2U8L2tl
eXdvcmQ+PGtleXdvcmQ+cGFuZXRoIGNlbGxzPC9rZXl3b3JkPjxrZXl3b3JkPmhlYWx0aDwva2V5
d29yZD48a2V5d29yZD5JbW11bm9sb2d5PC9rZXl3b3JkPjxrZXl3b3JkPk1pY3JvYmlvbG9neTwv
a2V5d29yZD48L2tleXdvcmRzPjxkYXRlcz48eWVhcj4yMDIyPC95ZWFyPjxwdWItZGF0ZXM+PGRh
dGU+TWF5PC9kYXRlPjwvcHViLWRhdGVzPjwvZGF0ZXM+PGlzYm4+MjIzNS0yOTg4PC9pc2JuPjxh
Y2Nlc3Npb24tbnVtPldPUzowMDA4MTEzMjk4MDAwMDE8L2FjY2Vzc2lvbi1udW0+PHdvcmstdHlw
ZT5SZXZpZXc8L3dvcmstdHlwZT48dXJscz48cmVsYXRlZC11cmxzPjx1cmw+Jmx0O0dvIHRvIElT
SSZndDs6Ly9XT1M6MDAwODExMzI5ODAwMDAxPC91cmw+PC9yZWxhdGVkLXVybHM+PC91cmxzPjxj
dXN0b203Pjg4MzEwNzwvY3VzdG9tNz48ZWxlY3Ryb25pYy1yZXNvdXJjZS1udW0+MTAuMzM4OS9m
Y2ltYi4yMDIyLjg4MzEwNzwvZWxlY3Ryb25pYy1yZXNvdXJjZS1udW0+PGxhbmd1YWdlPkVuZ2xp
c2g8L2xhbmd1YWdlPjwvcmVjb3JkPjwvQ2l0ZT48L0VuZE5vdGU+
</w:fldData>
        </w:fldChar>
      </w:r>
      <w:r w:rsidR="0026586A">
        <w:instrText xml:space="preserve"> ADDIN EN.CITE.DATA </w:instrText>
      </w:r>
      <w:r w:rsidR="0026586A">
        <w:fldChar w:fldCharType="end"/>
      </w:r>
      <w:r w:rsidR="0045006D">
        <w:fldChar w:fldCharType="separate"/>
      </w:r>
      <w:r w:rsidR="00FD4A26">
        <w:rPr>
          <w:noProof/>
        </w:rPr>
        <w:t>(</w:t>
      </w:r>
      <w:hyperlink w:anchor="_ENREF_81" w:tooltip="Liao, 2017 #623" w:history="1">
        <w:r w:rsidR="005F0597">
          <w:rPr>
            <w:noProof/>
          </w:rPr>
          <w:t>Liao &amp; Nyachoti, 2017</w:t>
        </w:r>
      </w:hyperlink>
      <w:r w:rsidR="00FD4A26">
        <w:rPr>
          <w:noProof/>
        </w:rPr>
        <w:t xml:space="preserve">; </w:t>
      </w:r>
      <w:hyperlink w:anchor="_ENREF_17" w:tooltip="Bogere, 2019 #78" w:history="1">
        <w:r w:rsidR="005F0597">
          <w:rPr>
            <w:noProof/>
          </w:rPr>
          <w:t>Bogere et al., 2019</w:t>
        </w:r>
      </w:hyperlink>
      <w:r w:rsidR="00FD4A26">
        <w:rPr>
          <w:noProof/>
        </w:rPr>
        <w:t xml:space="preserve">; </w:t>
      </w:r>
      <w:hyperlink w:anchor="_ENREF_130" w:tooltip="Su, 2022 #703" w:history="1">
        <w:r w:rsidR="005F0597">
          <w:rPr>
            <w:noProof/>
          </w:rPr>
          <w:t>Su et al., 2022</w:t>
        </w:r>
      </w:hyperlink>
      <w:r w:rsidR="00FD4A26">
        <w:rPr>
          <w:noProof/>
        </w:rPr>
        <w:t>)</w:t>
      </w:r>
      <w:r w:rsidR="0045006D">
        <w:fldChar w:fldCharType="end"/>
      </w:r>
      <w:r>
        <w:t xml:space="preserve">. The overall intestinal health is also improved with probiotic usage leading to general health, better growth rate, feed efficiency and productivity </w:t>
      </w:r>
      <w:r w:rsidR="0045006D">
        <w:fldChar w:fldCharType="begin">
          <w:fldData xml:space="preserve">PEVuZE5vdGU+PENpdGU+PEF1dGhvcj5Cb2dlcmU8L0F1dGhvcj48WWVhcj4yMDE5PC9ZZWFyPjxS
ZWNOdW0+Nzg8L1JlY051bT48RGlzcGxheVRleHQ+KEdyZXNzZSBldCBhbC4sIDIwMTc7IEJvZ2Vy
ZSBldCBhbC4sIDIwMTkpPC9EaXNwbGF5VGV4dD48cmVjb3JkPjxyZWMtbnVtYmVyPjc4PC9yZWMt
bnVtYmVyPjxmb3JlaWduLWtleXM+PGtleSBhcHA9IkVOIiBkYi1pZD0iOTlzcHh0eGFqeHNhc2Jl
ZnI5NXBmMDByZnJzMDBlcDl2ZTJhIiB0aW1lc3RhbXA9IjE2NTcyMzE3ODUiPjc4PC9rZXk+PC9m
b3JlaWduLWtleXM+PHJlZi10eXBlIG5hbWU9IkpvdXJuYWwgQXJ0aWNsZSI+MTc8L3JlZi10eXBl
Pjxjb250cmlidXRvcnM+PGF1dGhvcnM+PGF1dGhvcj5Cb2dlcmUsIFAuPC9hdXRob3I+PGF1dGhv
cj5DaG9pLCBZLiBKLjwvYXV0aG9yPjxhdXRob3I+SGVvLCBKLjwvYXV0aG9yPjwvYXV0aG9ycz48
L2NvbnRyaWJ1dG9ycz48YXV0aC1hZGRyZXNzPltCb2dlcmUsIFAuXSBDaG9uYnVrIE5hdGwgVW5p
diwgR3JhZCBTY2ggQWdyIENvbnZlcmdlbmNlIFRlY2hub2wsIEplb25qdSA1NDg5NiwgU291dGgg
S29yZWEuIFtDaG9pLCBZLiBKLjsgSGVvLCBKLl0gQ2hvbmJ1ayBOYXRsIFVuaXYsIEludCBBZ3Ig
RGV2ICZhbXA7IENvb3BlcmF0IEN0ciwgSmVvbmp1IDU0ODk2LCBTb3V0aCBLb3JlYS4mI3hEO0hl
bywgSiAoY29ycmVzcG9uZGluZyBhdXRob3IpLCBDaG9uYnVrIE5hdGwgVW5pdiwgSW50IEFnciBE
ZXYgJmFtcDsgQ29vcGVyYXQgQ3RyLCBKZW9uanUgNTQ4OTYsIFNvdXRoIEtvcmVhLiYjeEQ7anlo
ZW9iaW9AZ21haWwuY29tPC9hdXRoLWFkZHJlc3M+PHRpdGxlcz48dGl0bGU+UHJvYmlvdGljcyBh
cyBhbHRlcm5hdGl2ZXMgdG8gYW50aWJpb3RpY3MgaW4gdHJlYXRpbmcgcG9zdC13ZWFuaW5nIGRp
YXJyaG9lYSBpbiBwaWdzOiBSZXZpZXcgcGFwZXI8L3RpdGxlPjxzZWNvbmRhcnktdGl0bGU+U291
dGggQWZyaWNhbiBKb3VybmFsIG9mIEFuaW1hbCBTY2llbmNlPC9zZWNvbmRhcnktdGl0bGU+PGFs
dC10aXRsZT5Tb3V0aCBBZnIuIEouIEFuaW0uIFNjaS48L2FsdC10aXRsZT48c2hvcnQtdGl0bGU+
UHJvYmlvdGljcyBhcyBhbHRlcm5hdGl2ZXMgdG8gYW50aWJpb3RpY3MgaW4gdHJlYXRpbmcgcG9z
dC13ZWFuaW5nIGRpYXJyaG9lYSBpbiBwaWdzOiBSZXZpZXcgcGFwZXI8L3Nob3J0LXRpdGxlPjwv
dGl0bGVzPjxwZXJpb2RpY2FsPjxmdWxsLXRpdGxlPlNvdXRoIEFmcmljYW4gSm91cm5hbCBvZiBB
bmltYWwgU2NpZW5jZTwvZnVsbC10aXRsZT48YWJici0xPlNvdXRoIEFmci4gSi4gQW5pbS4gU2Np
LjwvYWJici0xPjwvcGVyaW9kaWNhbD48YWx0LXBlcmlvZGljYWw+PGZ1bGwtdGl0bGU+U291dGgg
QWZyaWNhbiBKb3VybmFsIG9mIEFuaW1hbCBTY2llbmNlPC9mdWxsLXRpdGxlPjxhYmJyLTE+U291
dGggQWZyLiBKLiBBbmltLiBTY2kuPC9hYmJyLTE+PC9hbHQtcGVyaW9kaWNhbD48cGFnZXM+NDAz
LTQxNjwvcGFnZXM+PHZvbHVtZT40OTwvdm9sdW1lPjxudW1iZXI+MzwvbnVtYmVyPjxrZXl3b3Jk
cz48a2V5d29yZD5hbnRpbWljcm9iaWFsIHJlc2lzdGFuY2U8L2tleXdvcmQ+PGtleXdvcmQ+ZGly
ZWN0bHktZmVkIG1pY3Jvb3JnYW5pc21zPC9rZXl3b3JkPjxrZXl3b3JkPnBvc3Qtd2VhbmluZzwv
a2V5d29yZD48a2V5d29yZD5kaWFycmhvZWE8L2tleXdvcmQ+PGtleXdvcmQ+c3dpbmUgZGlldHM8
L2tleXdvcmQ+PGtleXdvcmQ+ZW50ZXJvY29jY3VzLWZhZWNpdW0gc3RyYWluPC9rZXl3b3JkPjxr
ZXl3b3JkPmVzY2hlcmljaGlhLWNvbGk8L2tleXdvcmQ+PGtleXdvcmQ+Z3Jvd3RoLXBlcmZvcm1h
bmNlPC9rZXl3b3JkPjxrZXl3b3JkPmxhY3RvYmFjaWxsdXMtcGxhbnRhcnVtPC9rZXl3b3JkPjxr
ZXl3b3JkPmJhY2lsbHVzLXN1YnRpbGlzPC9rZXl3b3JkPjxrZXl3b3JkPndlYW5lZCBwaWdzPC9r
ZXl3b3JkPjxrZXl3b3JkPmd1dCBoZWFsdGg8L2tleXdvcmQ+PGtleXdvcmQ+ZGlldGFyeSBzdXBw
bGVtZW50YXRpb248L2tleXdvcmQ+PGtleXdvcmQ+cG9zdHdlYW5pbmcgZGlhcnJoZWE8L2tleXdv
cmQ+PGtleXdvcmQ+aW1tdW5lIGZ1bmN0aW9uPC9rZXl3b3JkPjxrZXl3b3JkPkFncmljdWx0dXJl
PC9rZXl3b3JkPjwva2V5d29yZHM+PGRhdGVzPjx5ZWFyPjIwMTk8L3llYXI+PC9kYXRlcz48aXNi
bj4wMzc1LTE1ODk8L2lzYm4+PGFjY2Vzc2lvbi1udW0+V09TOjAwMDQ3Mjc0MTgwMDAwMTwvYWNj
ZXNzaW9uLW51bT48d29yay10eXBlPlJldmlldzwvd29yay10eXBlPjx1cmxzPjxyZWxhdGVkLXVy
bHM+PHVybD48c3R5bGUgZmFjZT0idW5kZXJsaW5lIiBmb250PSJkZWZhdWx0IiBzaXplPSIxMDAl
Ij4mbHQ7R28gdG8gSVNJJmd0OzovL1dPUzowMDA0NzI3NDE4MDAwMDE8L3N0eWxlPjwvdXJsPjx1
cmw+aHR0cHM6Ly93d3cuYWpvbC5pbmZvL2luZGV4LnBocC9zYWphcy9hcnRpY2xlL2Rvd25sb2Fk
LzE4NzY4MS8xNzY5NTI8L3VybD48L3JlbGF0ZWQtdXJscz48L3VybHM+PGVsZWN0cm9uaWMtcmVz
b3VyY2UtbnVtPjEwLjQzMTQvc2FqYXMudjQ5aTMuMTwvZWxlY3Ryb25pYy1yZXNvdXJjZS1udW0+
PGxhbmd1YWdlPkVuZ2xpc2g8L2xhbmd1YWdlPjwvcmVjb3JkPjwvQ2l0ZT48Q2l0ZT48QXV0aG9y
PkdyZXNzZTwvQXV0aG9yPjxZZWFyPjIwMTc8L1llYXI+PFJlY051bT42MjE8L1JlY051bT48cmVj
b3JkPjxyZWMtbnVtYmVyPjYyMTwvcmVjLW51bWJlcj48Zm9yZWlnbi1rZXlzPjxrZXkgYXBwPSJF
TiIgZGItaWQ9Ijk5c3B4dHhhanhzYXNiZWZyOTVwZjAwcmZyczAwZXA5dmUyYSIgdGltZXN0YW1w
PSIxNjY0NzM2NTgyIj42MjE8L2tleT48L2ZvcmVpZ24ta2V5cz48cmVmLXR5cGUgbmFtZT0iSm91
cm5hbCBBcnRpY2xlIj4xNzwvcmVmLXR5cGU+PGNvbnRyaWJ1dG9ycz48YXV0aG9ycz48YXV0aG9y
PkdyZXNzZSwgUi48L2F1dGhvcj48YXV0aG9yPkNoYXVjaGV5cmFzLUR1cmFuZCwgRi48L2F1dGhv
cj48YXV0aG9yPkZsZXVyeSwgTS4gQS48L2F1dGhvcj48YXV0aG9yPlZhbiBkZSBXaWVsZSwgVC48
L2F1dGhvcj48YXV0aG9yPkZvcmFubywgRS48L2F1dGhvcj48YXV0aG9yPkJsYW5xdWV0LURpb3Qs
IFMuPC9hdXRob3I+PC9hdXRob3JzPjwvY29udHJpYnV0b3JzPjxhdXRoLWFkZHJlc3M+VW5pdmVy
c2l0w6kgQ2xlcm1vbnQgQXV2ZXJnbmUsIFVNUiA0NTQgTUVESVMgVUNBLUlOUkEsIEYtNjMwMDAg
Q2xlcm1vbnQtRmVycmFuZCwgRnJhbmNlfExhbGxlbWFuZCBBbmltYWwgTnV0cml0aW9uLCBGLTMx
NzAyIEJsYWduYWMgQ2VkZXgsIEZyYW5jZS4gTGFsbGVtYW5kIEFuaW1hbCBOdXRyaXRpb24sIEYt
MzE3MDIgQmxhZ25hYyBDZWRleCwgRnJhbmNlLiBJbnN0aXR1dCBkZSBsJmFwb3M7w6lsZXZhZ2Ug
SURFTEUsIEYtMTQzMTAgVmlsbGVycyBCb2NhZ2UsIEZyYW5jZS4gR2hlbnQgVW5pdmVyc2l0eSwg
Q2VudGVyIGZvciBNaWNyb2JpYWwgRWNvbG9neSBhbmQgVGVjaG5vbG9neSwgQi05MDAwLCBHZW50
LCBCZWxnaXVtLiBVbml2ZXJzaXTDqSBDbGVybW9udCBBdXZlcmduZSwgVU1SIDQ1NCBNRURJUyBV
Q0EtSU5SQSwgRi02MzAwMCBDbGVybW9udC1GZXJyYW5kLCBGcmFuY2UuIFVuaXZlcnNpdMOpIENs
ZXJtb250IEF1dmVyZ25lLCBVTVIgNDU0IE1FRElTIFVDQS1JTlJBLCBGLTYzMDAwIENsZXJtb250
LUZlcnJhbmQsIEZyYW5jZS4gRWxlY3Ryb25pYyBhZGRyZXNzOiBzdGVwaGFuaWUuYmxhbnF1ZXRA
dWNhLmZyLjwvYXV0aC1hZGRyZXNzPjx0aXRsZXM+PHRpdGxlPkd1dCBNaWNyb2Jpb3RhIER5c2Jp
b3NpcyBpbiBQb3N0d2VhbmluZyBQaWdsZXRzOiBVbmRlcnN0YW5kaW5nIHRoZSBLZXlzIHRvIEhl
YWx0aDwvdGl0bGU+PHNlY29uZGFyeS10aXRsZT5UcmVuZHMgTWljcm9iaW9sPC9zZWNvbmRhcnkt
dGl0bGU+PGFsdC10aXRsZT5UcmVuZHMgaW4gbWljcm9iaW9sb2d5PC9hbHQtdGl0bGU+PHNob3J0
LXRpdGxlPkd1dCBNaWNyb2Jpb3RhIER5c2Jpb3NpcyBpbiBQb3N0d2VhbmluZyBQaWdsZXRzOiBV
bmRlcnN0YW5kaW5nIHRoZSBLZXlzIHRvIEhlYWx0aDwvc2hvcnQtdGl0bGU+PC90aXRsZXM+PHBl
cmlvZGljYWw+PGZ1bGwtdGl0bGU+VHJlbmRzIE1pY3JvYmlvbDwvZnVsbC10aXRsZT48YWJici0x
PlRyZW5kcyBpbiBtaWNyb2Jpb2xvZ3k8L2FiYnItMT48L3BlcmlvZGljYWw+PGFsdC1wZXJpb2Rp
Y2FsPjxmdWxsLXRpdGxlPlRyZW5kcyBNaWNyb2Jpb2w8L2Z1bGwtdGl0bGU+PGFiYnItMT5UcmVu
ZHMgaW4gbWljcm9iaW9sb2d5PC9hYmJyLTE+PC9hbHQtcGVyaW9kaWNhbD48cGFnZXM+ODUxLTg3
MzwvcGFnZXM+PHZvbHVtZT4yNTwvdm9sdW1lPjxudW1iZXI+MTA8L251bWJlcj48ZWRpdGlvbj4y
MDE3LzA2LzEzPC9lZGl0aW9uPjxrZXl3b3Jkcz48a2V5d29yZD5BbmltYWxzPC9rZXl3b3JkPjxr
ZXl3b3JkPkRpZXQvbWV0aG9kczwva2V5d29yZD48a2V5d29yZD5EeXNiaW9zaXMvKm1pY3JvYmlv
bG9neS8qcGh5c2lvcGF0aG9sb2d5PC9rZXl3b3JkPjxrZXl3b3JkPkdhc3Ryb2ludGVzdGluYWwg
TWljcm9iaW9tZS8qcGh5c2lvbG9neTwva2V5d29yZD48a2V5d29yZD5JbnRlc3RpbmVzL21pY3Jv
YmlvbG9neS9waHlzaW9sb2d5PC9rZXl3b3JkPjxrZXl3b3JkPk1pY3JvYmlvdGEvcGh5c2lvbG9n
eTwva2V5d29yZD48a2V5d29yZD5Qcm9iaW90aWNzL2FkbWluaXN0cmF0aW9uICZhbXA7IGRvc2Fn
ZTwva2V5d29yZD48a2V5d29yZD5Td2luZS8qbWljcm9iaW9sb2d5LypwaHlzaW9sb2d5PC9rZXl3
b3JkPjxrZXl3b3JkPldlYW5pbmc8L2tleXdvcmQ+PGtleXdvcmQ+KmR5c2Jpb3Npczwva2V5d29y
ZD48a2V5d29yZD4qZ3V0IG1pY3JvYmlvdGE8L2tleXdvcmQ+PGtleXdvcmQ+KmluIHZpdHJvIGRp
Z2VzdGlvbiBtb2RlbHM8L2tleXdvcmQ+PGtleXdvcmQ+Km5vbmFudGliaW90aWMgYWx0ZXJuYXRp
dmVzPC9rZXl3b3JkPjxrZXl3b3JkPipwaWc8L2tleXdvcmQ+PGtleXdvcmQ+KnBvc3Qtd2Vhbmlu
ZyBkaWFycmhlYTwva2V5d29yZD48L2tleXdvcmRzPjxkYXRlcz48eWVhcj4yMDE3PC95ZWFyPjxw
dWItZGF0ZXM+PGRhdGU+T2N0PC9kYXRlPjwvcHViLWRhdGVzPjwvZGF0ZXM+PGlzYm4+MDk2Ni04
NDJ4PC9pc2JuPjxhY2Nlc3Npb24tbnVtPjI4NjAyNTIxPC9hY2Nlc3Npb24tbnVtPjx1cmxzPjxy
ZWxhdGVkLXVybHM+PHVybD5odHRwczovL3d3dy5jZWxsLmNvbS90cmVuZHMvbWljcm9iaW9sb2d5
L2Z1bGx0ZXh0L1MwOTY2LTg0MlgoMTcpMzAxMTgtWD9fcmV0dXJuVVJMPWh0dHBzJTNBJTJGJTJG
bGlua2luZ2h1Yi5lbHNldmllci5jb20lMkZyZXRyaWV2ZSUyRnBpaSUyRlMwOTY2ODQyWDE3MzAx
MThYJTNGc2hvd2FsbCUzRHRydWU8L3VybD48L3JlbGF0ZWQtdXJscz48L3VybHM+PGVsZWN0cm9u
aWMtcmVzb3VyY2UtbnVtPjEwLjEwMTYvai50aW0uMjAxNy4wNS4wMDQ8L2VsZWN0cm9uaWMtcmVz
b3VyY2UtbnVtPjxyZW1vdGUtZGF0YWJhc2UtcHJvdmlkZXI+TmxtPC9yZW1vdGUtZGF0YWJhc2Ut
cHJvdmlkZXI+PGxhbmd1YWdlPmVuZzwvbGFuZ3VhZ2U+PC9yZWNvcmQ+PC9DaXRlPjwvRW5kTm90
ZT4A
</w:fldData>
        </w:fldChar>
      </w:r>
      <w:r w:rsidR="0026586A">
        <w:instrText xml:space="preserve"> ADDIN EN.CITE </w:instrText>
      </w:r>
      <w:r w:rsidR="0026586A">
        <w:fldChar w:fldCharType="begin">
          <w:fldData xml:space="preserve">PEVuZE5vdGU+PENpdGU+PEF1dGhvcj5Cb2dlcmU8L0F1dGhvcj48WWVhcj4yMDE5PC9ZZWFyPjxS
ZWNOdW0+Nzg8L1JlY051bT48RGlzcGxheVRleHQ+KEdyZXNzZSBldCBhbC4sIDIwMTc7IEJvZ2Vy
ZSBldCBhbC4sIDIwMTkpPC9EaXNwbGF5VGV4dD48cmVjb3JkPjxyZWMtbnVtYmVyPjc4PC9yZWMt
bnVtYmVyPjxmb3JlaWduLWtleXM+PGtleSBhcHA9IkVOIiBkYi1pZD0iOTlzcHh0eGFqeHNhc2Jl
ZnI5NXBmMDByZnJzMDBlcDl2ZTJhIiB0aW1lc3RhbXA9IjE2NTcyMzE3ODUiPjc4PC9rZXk+PC9m
b3JlaWduLWtleXM+PHJlZi10eXBlIG5hbWU9IkpvdXJuYWwgQXJ0aWNsZSI+MTc8L3JlZi10eXBl
Pjxjb250cmlidXRvcnM+PGF1dGhvcnM+PGF1dGhvcj5Cb2dlcmUsIFAuPC9hdXRob3I+PGF1dGhv
cj5DaG9pLCBZLiBKLjwvYXV0aG9yPjxhdXRob3I+SGVvLCBKLjwvYXV0aG9yPjwvYXV0aG9ycz48
L2NvbnRyaWJ1dG9ycz48YXV0aC1hZGRyZXNzPltCb2dlcmUsIFAuXSBDaG9uYnVrIE5hdGwgVW5p
diwgR3JhZCBTY2ggQWdyIENvbnZlcmdlbmNlIFRlY2hub2wsIEplb25qdSA1NDg5NiwgU291dGgg
S29yZWEuIFtDaG9pLCBZLiBKLjsgSGVvLCBKLl0gQ2hvbmJ1ayBOYXRsIFVuaXYsIEludCBBZ3Ig
RGV2ICZhbXA7IENvb3BlcmF0IEN0ciwgSmVvbmp1IDU0ODk2LCBTb3V0aCBLb3JlYS4mI3hEO0hl
bywgSiAoY29ycmVzcG9uZGluZyBhdXRob3IpLCBDaG9uYnVrIE5hdGwgVW5pdiwgSW50IEFnciBE
ZXYgJmFtcDsgQ29vcGVyYXQgQ3RyLCBKZW9uanUgNTQ4OTYsIFNvdXRoIEtvcmVhLiYjeEQ7anlo
ZW9iaW9AZ21haWwuY29tPC9hdXRoLWFkZHJlc3M+PHRpdGxlcz48dGl0bGU+UHJvYmlvdGljcyBh
cyBhbHRlcm5hdGl2ZXMgdG8gYW50aWJpb3RpY3MgaW4gdHJlYXRpbmcgcG9zdC13ZWFuaW5nIGRp
YXJyaG9lYSBpbiBwaWdzOiBSZXZpZXcgcGFwZXI8L3RpdGxlPjxzZWNvbmRhcnktdGl0bGU+U291
dGggQWZyaWNhbiBKb3VybmFsIG9mIEFuaW1hbCBTY2llbmNlPC9zZWNvbmRhcnktdGl0bGU+PGFs
dC10aXRsZT5Tb3V0aCBBZnIuIEouIEFuaW0uIFNjaS48L2FsdC10aXRsZT48c2hvcnQtdGl0bGU+
UHJvYmlvdGljcyBhcyBhbHRlcm5hdGl2ZXMgdG8gYW50aWJpb3RpY3MgaW4gdHJlYXRpbmcgcG9z
dC13ZWFuaW5nIGRpYXJyaG9lYSBpbiBwaWdzOiBSZXZpZXcgcGFwZXI8L3Nob3J0LXRpdGxlPjwv
dGl0bGVzPjxwZXJpb2RpY2FsPjxmdWxsLXRpdGxlPlNvdXRoIEFmcmljYW4gSm91cm5hbCBvZiBB
bmltYWwgU2NpZW5jZTwvZnVsbC10aXRsZT48YWJici0xPlNvdXRoIEFmci4gSi4gQW5pbS4gU2Np
LjwvYWJici0xPjwvcGVyaW9kaWNhbD48YWx0LXBlcmlvZGljYWw+PGZ1bGwtdGl0bGU+U291dGgg
QWZyaWNhbiBKb3VybmFsIG9mIEFuaW1hbCBTY2llbmNlPC9mdWxsLXRpdGxlPjxhYmJyLTE+U291
dGggQWZyLiBKLiBBbmltLiBTY2kuPC9hYmJyLTE+PC9hbHQtcGVyaW9kaWNhbD48cGFnZXM+NDAz
LTQxNjwvcGFnZXM+PHZvbHVtZT40OTwvdm9sdW1lPjxudW1iZXI+MzwvbnVtYmVyPjxrZXl3b3Jk
cz48a2V5d29yZD5hbnRpbWljcm9iaWFsIHJlc2lzdGFuY2U8L2tleXdvcmQ+PGtleXdvcmQ+ZGly
ZWN0bHktZmVkIG1pY3Jvb3JnYW5pc21zPC9rZXl3b3JkPjxrZXl3b3JkPnBvc3Qtd2VhbmluZzwv
a2V5d29yZD48a2V5d29yZD5kaWFycmhvZWE8L2tleXdvcmQ+PGtleXdvcmQ+c3dpbmUgZGlldHM8
L2tleXdvcmQ+PGtleXdvcmQ+ZW50ZXJvY29jY3VzLWZhZWNpdW0gc3RyYWluPC9rZXl3b3JkPjxr
ZXl3b3JkPmVzY2hlcmljaGlhLWNvbGk8L2tleXdvcmQ+PGtleXdvcmQ+Z3Jvd3RoLXBlcmZvcm1h
bmNlPC9rZXl3b3JkPjxrZXl3b3JkPmxhY3RvYmFjaWxsdXMtcGxhbnRhcnVtPC9rZXl3b3JkPjxr
ZXl3b3JkPmJhY2lsbHVzLXN1YnRpbGlzPC9rZXl3b3JkPjxrZXl3b3JkPndlYW5lZCBwaWdzPC9r
ZXl3b3JkPjxrZXl3b3JkPmd1dCBoZWFsdGg8L2tleXdvcmQ+PGtleXdvcmQ+ZGlldGFyeSBzdXBw
bGVtZW50YXRpb248L2tleXdvcmQ+PGtleXdvcmQ+cG9zdHdlYW5pbmcgZGlhcnJoZWE8L2tleXdv
cmQ+PGtleXdvcmQ+aW1tdW5lIGZ1bmN0aW9uPC9rZXl3b3JkPjxrZXl3b3JkPkFncmljdWx0dXJl
PC9rZXl3b3JkPjwva2V5d29yZHM+PGRhdGVzPjx5ZWFyPjIwMTk8L3llYXI+PC9kYXRlcz48aXNi
bj4wMzc1LTE1ODk8L2lzYm4+PGFjY2Vzc2lvbi1udW0+V09TOjAwMDQ3Mjc0MTgwMDAwMTwvYWNj
ZXNzaW9uLW51bT48d29yay10eXBlPlJldmlldzwvd29yay10eXBlPjx1cmxzPjxyZWxhdGVkLXVy
bHM+PHVybD48c3R5bGUgZmFjZT0idW5kZXJsaW5lIiBmb250PSJkZWZhdWx0IiBzaXplPSIxMDAl
Ij4mbHQ7R28gdG8gSVNJJmd0OzovL1dPUzowMDA0NzI3NDE4MDAwMDE8L3N0eWxlPjwvdXJsPjx1
cmw+aHR0cHM6Ly93d3cuYWpvbC5pbmZvL2luZGV4LnBocC9zYWphcy9hcnRpY2xlL2Rvd25sb2Fk
LzE4NzY4MS8xNzY5NTI8L3VybD48L3JlbGF0ZWQtdXJscz48L3VybHM+PGVsZWN0cm9uaWMtcmVz
b3VyY2UtbnVtPjEwLjQzMTQvc2FqYXMudjQ5aTMuMTwvZWxlY3Ryb25pYy1yZXNvdXJjZS1udW0+
PGxhbmd1YWdlPkVuZ2xpc2g8L2xhbmd1YWdlPjwvcmVjb3JkPjwvQ2l0ZT48Q2l0ZT48QXV0aG9y
PkdyZXNzZTwvQXV0aG9yPjxZZWFyPjIwMTc8L1llYXI+PFJlY051bT42MjE8L1JlY051bT48cmVj
b3JkPjxyZWMtbnVtYmVyPjYyMTwvcmVjLW51bWJlcj48Zm9yZWlnbi1rZXlzPjxrZXkgYXBwPSJF
TiIgZGItaWQ9Ijk5c3B4dHhhanhzYXNiZWZyOTVwZjAwcmZyczAwZXA5dmUyYSIgdGltZXN0YW1w
PSIxNjY0NzM2NTgyIj42MjE8L2tleT48L2ZvcmVpZ24ta2V5cz48cmVmLXR5cGUgbmFtZT0iSm91
cm5hbCBBcnRpY2xlIj4xNzwvcmVmLXR5cGU+PGNvbnRyaWJ1dG9ycz48YXV0aG9ycz48YXV0aG9y
PkdyZXNzZSwgUi48L2F1dGhvcj48YXV0aG9yPkNoYXVjaGV5cmFzLUR1cmFuZCwgRi48L2F1dGhv
cj48YXV0aG9yPkZsZXVyeSwgTS4gQS48L2F1dGhvcj48YXV0aG9yPlZhbiBkZSBXaWVsZSwgVC48
L2F1dGhvcj48YXV0aG9yPkZvcmFubywgRS48L2F1dGhvcj48YXV0aG9yPkJsYW5xdWV0LURpb3Qs
IFMuPC9hdXRob3I+PC9hdXRob3JzPjwvY29udHJpYnV0b3JzPjxhdXRoLWFkZHJlc3M+VW5pdmVy
c2l0w6kgQ2xlcm1vbnQgQXV2ZXJnbmUsIFVNUiA0NTQgTUVESVMgVUNBLUlOUkEsIEYtNjMwMDAg
Q2xlcm1vbnQtRmVycmFuZCwgRnJhbmNlfExhbGxlbWFuZCBBbmltYWwgTnV0cml0aW9uLCBGLTMx
NzAyIEJsYWduYWMgQ2VkZXgsIEZyYW5jZS4gTGFsbGVtYW5kIEFuaW1hbCBOdXRyaXRpb24sIEYt
MzE3MDIgQmxhZ25hYyBDZWRleCwgRnJhbmNlLiBJbnN0aXR1dCBkZSBsJmFwb3M7w6lsZXZhZ2Ug
SURFTEUsIEYtMTQzMTAgVmlsbGVycyBCb2NhZ2UsIEZyYW5jZS4gR2hlbnQgVW5pdmVyc2l0eSwg
Q2VudGVyIGZvciBNaWNyb2JpYWwgRWNvbG9neSBhbmQgVGVjaG5vbG9neSwgQi05MDAwLCBHZW50
LCBCZWxnaXVtLiBVbml2ZXJzaXTDqSBDbGVybW9udCBBdXZlcmduZSwgVU1SIDQ1NCBNRURJUyBV
Q0EtSU5SQSwgRi02MzAwMCBDbGVybW9udC1GZXJyYW5kLCBGcmFuY2UuIFVuaXZlcnNpdMOpIENs
ZXJtb250IEF1dmVyZ25lLCBVTVIgNDU0IE1FRElTIFVDQS1JTlJBLCBGLTYzMDAwIENsZXJtb250
LUZlcnJhbmQsIEZyYW5jZS4gRWxlY3Ryb25pYyBhZGRyZXNzOiBzdGVwaGFuaWUuYmxhbnF1ZXRA
dWNhLmZyLjwvYXV0aC1hZGRyZXNzPjx0aXRsZXM+PHRpdGxlPkd1dCBNaWNyb2Jpb3RhIER5c2Jp
b3NpcyBpbiBQb3N0d2VhbmluZyBQaWdsZXRzOiBVbmRlcnN0YW5kaW5nIHRoZSBLZXlzIHRvIEhl
YWx0aDwvdGl0bGU+PHNlY29uZGFyeS10aXRsZT5UcmVuZHMgTWljcm9iaW9sPC9zZWNvbmRhcnkt
dGl0bGU+PGFsdC10aXRsZT5UcmVuZHMgaW4gbWljcm9iaW9sb2d5PC9hbHQtdGl0bGU+PHNob3J0
LXRpdGxlPkd1dCBNaWNyb2Jpb3RhIER5c2Jpb3NpcyBpbiBQb3N0d2VhbmluZyBQaWdsZXRzOiBV
bmRlcnN0YW5kaW5nIHRoZSBLZXlzIHRvIEhlYWx0aDwvc2hvcnQtdGl0bGU+PC90aXRsZXM+PHBl
cmlvZGljYWw+PGZ1bGwtdGl0bGU+VHJlbmRzIE1pY3JvYmlvbDwvZnVsbC10aXRsZT48YWJici0x
PlRyZW5kcyBpbiBtaWNyb2Jpb2xvZ3k8L2FiYnItMT48L3BlcmlvZGljYWw+PGFsdC1wZXJpb2Rp
Y2FsPjxmdWxsLXRpdGxlPlRyZW5kcyBNaWNyb2Jpb2w8L2Z1bGwtdGl0bGU+PGFiYnItMT5UcmVu
ZHMgaW4gbWljcm9iaW9sb2d5PC9hYmJyLTE+PC9hbHQtcGVyaW9kaWNhbD48cGFnZXM+ODUxLTg3
MzwvcGFnZXM+PHZvbHVtZT4yNTwvdm9sdW1lPjxudW1iZXI+MTA8L251bWJlcj48ZWRpdGlvbj4y
MDE3LzA2LzEzPC9lZGl0aW9uPjxrZXl3b3Jkcz48a2V5d29yZD5BbmltYWxzPC9rZXl3b3JkPjxr
ZXl3b3JkPkRpZXQvbWV0aG9kczwva2V5d29yZD48a2V5d29yZD5EeXNiaW9zaXMvKm1pY3JvYmlv
bG9neS8qcGh5c2lvcGF0aG9sb2d5PC9rZXl3b3JkPjxrZXl3b3JkPkdhc3Ryb2ludGVzdGluYWwg
TWljcm9iaW9tZS8qcGh5c2lvbG9neTwva2V5d29yZD48a2V5d29yZD5JbnRlc3RpbmVzL21pY3Jv
YmlvbG9neS9waHlzaW9sb2d5PC9rZXl3b3JkPjxrZXl3b3JkPk1pY3JvYmlvdGEvcGh5c2lvbG9n
eTwva2V5d29yZD48a2V5d29yZD5Qcm9iaW90aWNzL2FkbWluaXN0cmF0aW9uICZhbXA7IGRvc2Fn
ZTwva2V5d29yZD48a2V5d29yZD5Td2luZS8qbWljcm9iaW9sb2d5LypwaHlzaW9sb2d5PC9rZXl3
b3JkPjxrZXl3b3JkPldlYW5pbmc8L2tleXdvcmQ+PGtleXdvcmQ+KmR5c2Jpb3Npczwva2V5d29y
ZD48a2V5d29yZD4qZ3V0IG1pY3JvYmlvdGE8L2tleXdvcmQ+PGtleXdvcmQ+KmluIHZpdHJvIGRp
Z2VzdGlvbiBtb2RlbHM8L2tleXdvcmQ+PGtleXdvcmQ+Km5vbmFudGliaW90aWMgYWx0ZXJuYXRp
dmVzPC9rZXl3b3JkPjxrZXl3b3JkPipwaWc8L2tleXdvcmQ+PGtleXdvcmQ+KnBvc3Qtd2Vhbmlu
ZyBkaWFycmhlYTwva2V5d29yZD48L2tleXdvcmRzPjxkYXRlcz48eWVhcj4yMDE3PC95ZWFyPjxw
dWItZGF0ZXM+PGRhdGU+T2N0PC9kYXRlPjwvcHViLWRhdGVzPjwvZGF0ZXM+PGlzYm4+MDk2Ni04
NDJ4PC9pc2JuPjxhY2Nlc3Npb24tbnVtPjI4NjAyNTIxPC9hY2Nlc3Npb24tbnVtPjx1cmxzPjxy
ZWxhdGVkLXVybHM+PHVybD5odHRwczovL3d3dy5jZWxsLmNvbS90cmVuZHMvbWljcm9iaW9sb2d5
L2Z1bGx0ZXh0L1MwOTY2LTg0MlgoMTcpMzAxMTgtWD9fcmV0dXJuVVJMPWh0dHBzJTNBJTJGJTJG
bGlua2luZ2h1Yi5lbHNldmllci5jb20lMkZyZXRyaWV2ZSUyRnBpaSUyRlMwOTY2ODQyWDE3MzAx
MThYJTNGc2hvd2FsbCUzRHRydWU8L3VybD48L3JlbGF0ZWQtdXJscz48L3VybHM+PGVsZWN0cm9u
aWMtcmVzb3VyY2UtbnVtPjEwLjEwMTYvai50aW0uMjAxNy4wNS4wMDQ8L2VsZWN0cm9uaWMtcmVz
b3VyY2UtbnVtPjxyZW1vdGUtZGF0YWJhc2UtcHJvdmlkZXI+TmxtPC9yZW1vdGUtZGF0YWJhc2Ut
cHJvdmlkZXI+PGxhbmd1YWdlPmVuZzwvbGFuZ3VhZ2U+PC9yZWNvcmQ+PC9DaXRlPjwvRW5kTm90
ZT4A
</w:fldData>
        </w:fldChar>
      </w:r>
      <w:r w:rsidR="0026586A">
        <w:instrText xml:space="preserve"> ADDIN EN.CITE.DATA </w:instrText>
      </w:r>
      <w:r w:rsidR="0026586A">
        <w:fldChar w:fldCharType="end"/>
      </w:r>
      <w:r w:rsidR="0045006D">
        <w:fldChar w:fldCharType="separate"/>
      </w:r>
      <w:r w:rsidR="00FD4A26">
        <w:rPr>
          <w:noProof/>
        </w:rPr>
        <w:t>(</w:t>
      </w:r>
      <w:hyperlink w:anchor="_ENREF_53" w:tooltip="Gresse, 2017 #621" w:history="1">
        <w:r w:rsidR="005F0597">
          <w:rPr>
            <w:noProof/>
          </w:rPr>
          <w:t>Gresse et al., 2017</w:t>
        </w:r>
      </w:hyperlink>
      <w:r w:rsidR="00FD4A26">
        <w:rPr>
          <w:noProof/>
        </w:rPr>
        <w:t xml:space="preserve">; </w:t>
      </w:r>
      <w:hyperlink w:anchor="_ENREF_17" w:tooltip="Bogere, 2019 #78" w:history="1">
        <w:r w:rsidR="005F0597">
          <w:rPr>
            <w:noProof/>
          </w:rPr>
          <w:t>Bogere et al., 2019</w:t>
        </w:r>
      </w:hyperlink>
      <w:r w:rsidR="00FD4A26">
        <w:rPr>
          <w:noProof/>
        </w:rPr>
        <w:t>)</w:t>
      </w:r>
      <w:r w:rsidR="0045006D">
        <w:fldChar w:fldCharType="end"/>
      </w:r>
      <w:r>
        <w:t xml:space="preserve">. Probiotics also have antioxidative activity by alleviating stress </w:t>
      </w:r>
      <w:r w:rsidR="0002736C">
        <w:t xml:space="preserve">and </w:t>
      </w:r>
      <w:r>
        <w:t xml:space="preserve">can produce some vitamins and enzymes which can aid nutrient fermentation, digestion and uptake </w:t>
      </w:r>
      <w:r w:rsidR="0045006D">
        <w:fldChar w:fldCharType="begin">
          <w:fldData xml:space="preserve">PEVuZE5vdGU+PENpdGU+PEF1dGhvcj5MaWFvPC9BdXRob3I+PFllYXI+MjAxNzwvWWVhcj48UmVj
TnVtPjYyMzwvUmVjTnVtPjxEaXNwbGF5VGV4dD4oTGlhbyAmYW1wOyBOeWFjaG90aSwgMjAxNyk8
L0Rpc3BsYXlUZXh0PjxyZWNvcmQ+PHJlYy1udW1iZXI+NjIzPC9yZWMtbnVtYmVyPjxmb3JlaWdu
LWtleXM+PGtleSBhcHA9IkVOIiBkYi1pZD0iOTlzcHh0eGFqeHNhc2JlZnI5NXBmMDByZnJzMDBl
cDl2ZTJhIiB0aW1lc3RhbXA9IjE2NjQ3MzY1ODIiPjYyMzwva2V5PjwvZm9yZWlnbi1rZXlzPjxy
ZWYtdHlwZSBuYW1lPSJKb3VybmFsIEFydGljbGUiPjE3PC9yZWYtdHlwZT48Y29udHJpYnV0b3Jz
PjxhdXRob3JzPjxhdXRob3I+TGlhbywgUy4gRi4gRi48L2F1dGhvcj48YXV0aG9yPk55YWNob3Rp
LCBNLjwvYXV0aG9yPjwvYXV0aG9ycz48L2NvbnRyaWJ1dG9ycz48YXV0aC1hZGRyZXNzPltMaWFv
LCBTaGVuZ2ZhIEYuXSBNaXNzaXNzaXBwaSBTdGF0ZSBVbml2LCBEZXB0IEFuaW0gJmFtcDsgRGFp
cnkgU2NpLCBNaXNzaXNzaXBwaSBTdGF0ZSwgTVMgMzk3NjIgVVNBLiBbTnlhY2hvdGksIE1hcnRp
bl0gVW5pdiBNYW5pdG9iYSwgRGVwdCBBbmltIFNjaSwgV2lubmlwZWcsIE1CIFIzVCAyTjIsIENh
bmFkYS4gTGlhbywgU0ZGIChjb3JyZXNwb25kaW5nIGF1dGhvciksIE1pc3Npc3NpcHBpIFN0YXRl
IFVuaXYsIERlcHQgQW5pbSAmYW1wOyBEYWlyeSBTY2ksIE1pc3Npc3NpcHBpIFN0YXRlLCBNUyAz
OTc2MiBVU0EuIHMubGlhb0Btc3N0YXRlLmVkdTwvYXV0aC1hZGRyZXNzPjx0aXRsZXM+PHRpdGxl
PlVzaW5nIHByb2Jpb3RpY3MgdG8gaW1wcm92ZSBzd2luZSBndXQgaGVhbHRoIGFuZCBudXRyaWVu
dCB1dGlsaXphdGlvbjwvdGl0bGU+PHNlY29uZGFyeS10aXRsZT5BbmltYWwgTnV0cml0aW9uPC9z
ZWNvbmRhcnktdGl0bGU+PGFsdC10aXRsZT5BbmltLiBOdXRyLjwvYWx0LXRpdGxlPjxzaG9ydC10
aXRsZT5Vc2luZyBwcm9iaW90aWNzIHRvIGltcHJvdmUgc3dpbmUgZ3V0IGhlYWx0aCBhbmQgbnV0
cmllbnQgdXRpbGl6YXRpb248L3Nob3J0LXRpdGxlPjwvdGl0bGVzPjxwZXJpb2RpY2FsPjxmdWxs
LXRpdGxlPkFuaW1hbCBOdXRyaXRpb248L2Z1bGwtdGl0bGU+PC9wZXJpb2RpY2FsPjxhbHQtcGVy
aW9kaWNhbD48ZnVsbC10aXRsZT5BbmltYWwgTnV0cml0aW9uPC9mdWxsLXRpdGxlPjxhYmJyLTE+
QW5pbS4gTnV0ci48L2FiYnItMT48L2FsdC1wZXJpb2RpY2FsPjxwYWdlcz4zMzEtMzQzPC9wYWdl
cz48dm9sdW1lPjM8L3ZvbHVtZT48bnVtYmVyPjQ8L251bWJlcj48a2V5d29yZHM+PGtleXdvcmQ+
UHJvYmlvdGljPC9rZXl3b3JkPjxrZXl3b3JkPkZlZWQgYWRkaXRpdmU8L2tleXdvcmQ+PGtleXdv
cmQ+R3V0IGhlYWx0aDwva2V5d29yZD48a2V5d29yZD5BbnRpYmlvdGljIGdyb3d0aCBwcm9tb3Rl
cjwva2V5d29yZD48a2V5d29yZD5OdXRyaXRpb248L2tleXdvcmQ+PGtleXdvcmQ+U3dpbmU8L2tl
eXdvcmQ+PGtleXdvcmQ+c2VsZW5pdW0tZW5yaWNoZWQgcHJvYmlvdGljczwva2V5d29yZD48a2V5
d29yZD5pbnRlc3RpbmFsIGVwaXRoZWxpYWwtY2VsbHM8L2tleXdvcmQ+PGtleXdvcmQ+ZW50ZXJv
dG94aWdlbmljIGVzY2hlcmljaGlhLWNvbGk8L2tleXdvcmQ+PGtleXdvcmQ+bGFjdGljLWFjaWQg
YmFjdGVyaWE8L2tleXdvcmQ+PGtleXdvcmQ+Z3Jvd3RoLXBlcmZvcm1hbmNlPC9rZXl3b3JkPjxr
ZXl3b3JkPmxhY3RvYmFjaWxsdXMtZmVybWVudHVtPC9rZXl3b3JkPjxrZXl3b3JkPmVudGVyb2Nv
Y2N1cy1mYWVjaXVtPC9rZXl3b3JkPjxrZXl3b3JkPmJhY2lsbHVzLXN1YnRpbGlzPC9rZXl3b3Jk
PjxrZXl3b3JkPmdlbmUtZXhwcmVzc2lvbjwva2V5d29yZD48a2V5d29yZD5pbi12aXRybzwva2V5
d29yZD48a2V5d29yZD5BZ3JpY3VsdHVyZTwva2V5d29yZD48a2V5d29yZD5WZXRlcmluYXJ5IFNj
aWVuY2VzPC9rZXl3b3JkPjwva2V5d29yZHM+PGRhdGVzPjx5ZWFyPjIwMTc8L3llYXI+PHB1Yi1k
YXRlcz48ZGF0ZT5EZWM8L2RhdGU+PC9wdWItZGF0ZXM+PC9kYXRlcz48aXNibj4yNDA1LTYzODM8
L2lzYm4+PGFjY2Vzc2lvbi1udW0+V09TOjAwMDQzNDI2MTAwMDAwMzwvYWNjZXNzaW9uLW51bT48
d29yay10eXBlPlJldmlldzwvd29yay10eXBlPjx1cmxzPjxyZWxhdGVkLXVybHM+PHVybD4mbHQ7
R28gdG8gSVNJJmd0OzovL1dPUzowMDA0MzQyNjEwMDAwMDNodHRwczovL3d3dy5uY2JpLm5sbS5u
aWguZ292L3BtYy9hcnRpY2xlcy9QTUM1OTQxMjY1L3BkZi9tYWluLnBkZjwvdXJsPjwvcmVsYXRl
ZC11cmxzPjwvdXJscz48ZWxlY3Ryb25pYy1yZXNvdXJjZS1udW0+MTAuMTAxNi9qLmFuaW51LjIw
MTcuMDYuMDA3PC9lbGVjdHJvbmljLXJlc291cmNlLW51bT48bGFuZ3VhZ2U+RW5nbGlzaDwvbGFu
Z3VhZ2U+PC9yZWNvcmQ+PC9DaXRlPjwvRW5kTm90ZT5=
</w:fldData>
        </w:fldChar>
      </w:r>
      <w:r w:rsidR="0045006D">
        <w:instrText xml:space="preserve"> ADDIN EN.CITE </w:instrText>
      </w:r>
      <w:r w:rsidR="0045006D">
        <w:fldChar w:fldCharType="begin">
          <w:fldData xml:space="preserve">PEVuZE5vdGU+PENpdGU+PEF1dGhvcj5MaWFvPC9BdXRob3I+PFllYXI+MjAxNzwvWWVhcj48UmVj
TnVtPjYyMzwvUmVjTnVtPjxEaXNwbGF5VGV4dD4oTGlhbyAmYW1wOyBOeWFjaG90aSwgMjAxNyk8
L0Rpc3BsYXlUZXh0PjxyZWNvcmQ+PHJlYy1udW1iZXI+NjIzPC9yZWMtbnVtYmVyPjxmb3JlaWdu
LWtleXM+PGtleSBhcHA9IkVOIiBkYi1pZD0iOTlzcHh0eGFqeHNhc2JlZnI5NXBmMDByZnJzMDBl
cDl2ZTJhIiB0aW1lc3RhbXA9IjE2NjQ3MzY1ODIiPjYyMzwva2V5PjwvZm9yZWlnbi1rZXlzPjxy
ZWYtdHlwZSBuYW1lPSJKb3VybmFsIEFydGljbGUiPjE3PC9yZWYtdHlwZT48Y29udHJpYnV0b3Jz
PjxhdXRob3JzPjxhdXRob3I+TGlhbywgUy4gRi4gRi48L2F1dGhvcj48YXV0aG9yPk55YWNob3Rp
LCBNLjwvYXV0aG9yPjwvYXV0aG9ycz48L2NvbnRyaWJ1dG9ycz48YXV0aC1hZGRyZXNzPltMaWFv
LCBTaGVuZ2ZhIEYuXSBNaXNzaXNzaXBwaSBTdGF0ZSBVbml2LCBEZXB0IEFuaW0gJmFtcDsgRGFp
cnkgU2NpLCBNaXNzaXNzaXBwaSBTdGF0ZSwgTVMgMzk3NjIgVVNBLiBbTnlhY2hvdGksIE1hcnRp
bl0gVW5pdiBNYW5pdG9iYSwgRGVwdCBBbmltIFNjaSwgV2lubmlwZWcsIE1CIFIzVCAyTjIsIENh
bmFkYS4gTGlhbywgU0ZGIChjb3JyZXNwb25kaW5nIGF1dGhvciksIE1pc3Npc3NpcHBpIFN0YXRl
IFVuaXYsIERlcHQgQW5pbSAmYW1wOyBEYWlyeSBTY2ksIE1pc3Npc3NpcHBpIFN0YXRlLCBNUyAz
OTc2MiBVU0EuIHMubGlhb0Btc3N0YXRlLmVkdTwvYXV0aC1hZGRyZXNzPjx0aXRsZXM+PHRpdGxl
PlVzaW5nIHByb2Jpb3RpY3MgdG8gaW1wcm92ZSBzd2luZSBndXQgaGVhbHRoIGFuZCBudXRyaWVu
dCB1dGlsaXphdGlvbjwvdGl0bGU+PHNlY29uZGFyeS10aXRsZT5BbmltYWwgTnV0cml0aW9uPC9z
ZWNvbmRhcnktdGl0bGU+PGFsdC10aXRsZT5BbmltLiBOdXRyLjwvYWx0LXRpdGxlPjxzaG9ydC10
aXRsZT5Vc2luZyBwcm9iaW90aWNzIHRvIGltcHJvdmUgc3dpbmUgZ3V0IGhlYWx0aCBhbmQgbnV0
cmllbnQgdXRpbGl6YXRpb248L3Nob3J0LXRpdGxlPjwvdGl0bGVzPjxwZXJpb2RpY2FsPjxmdWxs
LXRpdGxlPkFuaW1hbCBOdXRyaXRpb248L2Z1bGwtdGl0bGU+PC9wZXJpb2RpY2FsPjxhbHQtcGVy
aW9kaWNhbD48ZnVsbC10aXRsZT5BbmltYWwgTnV0cml0aW9uPC9mdWxsLXRpdGxlPjxhYmJyLTE+
QW5pbS4gTnV0ci48L2FiYnItMT48L2FsdC1wZXJpb2RpY2FsPjxwYWdlcz4zMzEtMzQzPC9wYWdl
cz48dm9sdW1lPjM8L3ZvbHVtZT48bnVtYmVyPjQ8L251bWJlcj48a2V5d29yZHM+PGtleXdvcmQ+
UHJvYmlvdGljPC9rZXl3b3JkPjxrZXl3b3JkPkZlZWQgYWRkaXRpdmU8L2tleXdvcmQ+PGtleXdv
cmQ+R3V0IGhlYWx0aDwva2V5d29yZD48a2V5d29yZD5BbnRpYmlvdGljIGdyb3d0aCBwcm9tb3Rl
cjwva2V5d29yZD48a2V5d29yZD5OdXRyaXRpb248L2tleXdvcmQ+PGtleXdvcmQ+U3dpbmU8L2tl
eXdvcmQ+PGtleXdvcmQ+c2VsZW5pdW0tZW5yaWNoZWQgcHJvYmlvdGljczwva2V5d29yZD48a2V5
d29yZD5pbnRlc3RpbmFsIGVwaXRoZWxpYWwtY2VsbHM8L2tleXdvcmQ+PGtleXdvcmQ+ZW50ZXJv
dG94aWdlbmljIGVzY2hlcmljaGlhLWNvbGk8L2tleXdvcmQ+PGtleXdvcmQ+bGFjdGljLWFjaWQg
YmFjdGVyaWE8L2tleXdvcmQ+PGtleXdvcmQ+Z3Jvd3RoLXBlcmZvcm1hbmNlPC9rZXl3b3JkPjxr
ZXl3b3JkPmxhY3RvYmFjaWxsdXMtZmVybWVudHVtPC9rZXl3b3JkPjxrZXl3b3JkPmVudGVyb2Nv
Y2N1cy1mYWVjaXVtPC9rZXl3b3JkPjxrZXl3b3JkPmJhY2lsbHVzLXN1YnRpbGlzPC9rZXl3b3Jk
PjxrZXl3b3JkPmdlbmUtZXhwcmVzc2lvbjwva2V5d29yZD48a2V5d29yZD5pbi12aXRybzwva2V5
d29yZD48a2V5d29yZD5BZ3JpY3VsdHVyZTwva2V5d29yZD48a2V5d29yZD5WZXRlcmluYXJ5IFNj
aWVuY2VzPC9rZXl3b3JkPjwva2V5d29yZHM+PGRhdGVzPjx5ZWFyPjIwMTc8L3llYXI+PHB1Yi1k
YXRlcz48ZGF0ZT5EZWM8L2RhdGU+PC9wdWItZGF0ZXM+PC9kYXRlcz48aXNibj4yNDA1LTYzODM8
L2lzYm4+PGFjY2Vzc2lvbi1udW0+V09TOjAwMDQzNDI2MTAwMDAwMzwvYWNjZXNzaW9uLW51bT48
d29yay10eXBlPlJldmlldzwvd29yay10eXBlPjx1cmxzPjxyZWxhdGVkLXVybHM+PHVybD4mbHQ7
R28gdG8gSVNJJmd0OzovL1dPUzowMDA0MzQyNjEwMDAwMDNodHRwczovL3d3dy5uY2JpLm5sbS5u
aWguZ292L3BtYy9hcnRpY2xlcy9QTUM1OTQxMjY1L3BkZi9tYWluLnBkZjwvdXJsPjwvcmVsYXRl
ZC11cmxzPjwvdXJscz48ZWxlY3Ryb25pYy1yZXNvdXJjZS1udW0+MTAuMTAxNi9qLmFuaW51LjIw
MTcuMDYuMDA3PC9lbGVjdHJvbmljLXJlc291cmNlLW51bT48bGFuZ3VhZ2U+RW5nbGlzaDwvbGFu
Z3VhZ2U+PC9yZWNvcmQ+PC9DaXRlPjwvRW5kTm90ZT5=
</w:fldData>
        </w:fldChar>
      </w:r>
      <w:r w:rsidR="0045006D">
        <w:instrText xml:space="preserve"> ADDIN EN.CITE.DATA </w:instrText>
      </w:r>
      <w:r w:rsidR="0045006D">
        <w:fldChar w:fldCharType="end"/>
      </w:r>
      <w:r w:rsidR="0045006D">
        <w:fldChar w:fldCharType="separate"/>
      </w:r>
      <w:r w:rsidR="0045006D">
        <w:rPr>
          <w:noProof/>
        </w:rPr>
        <w:t>(</w:t>
      </w:r>
      <w:hyperlink w:anchor="_ENREF_81" w:tooltip="Liao, 2017 #623" w:history="1">
        <w:r w:rsidR="005F0597">
          <w:rPr>
            <w:noProof/>
          </w:rPr>
          <w:t>Liao &amp; Nyachoti, 2017</w:t>
        </w:r>
      </w:hyperlink>
      <w:r w:rsidR="0045006D">
        <w:rPr>
          <w:noProof/>
        </w:rPr>
        <w:t>)</w:t>
      </w:r>
      <w:r w:rsidR="0045006D">
        <w:fldChar w:fldCharType="end"/>
      </w:r>
      <w:r>
        <w:t xml:space="preserve">.  </w:t>
      </w:r>
    </w:p>
    <w:p w14:paraId="1287FDC6" w14:textId="77777777" w:rsidR="0072038D" w:rsidRPr="00710E3C" w:rsidRDefault="0072038D" w:rsidP="00B4537B">
      <w:pPr>
        <w:pStyle w:val="Heading3"/>
        <w:spacing w:line="276" w:lineRule="auto"/>
      </w:pPr>
      <w:bookmarkStart w:id="53" w:name="_Toc113219400"/>
      <w:bookmarkStart w:id="54" w:name="_Toc124787497"/>
      <w:r w:rsidRPr="3036A6D3">
        <w:t>Prebiotics, including seaweed</w:t>
      </w:r>
      <w:bookmarkEnd w:id="53"/>
      <w:bookmarkEnd w:id="54"/>
      <w:r w:rsidRPr="3036A6D3">
        <w:t xml:space="preserve"> </w:t>
      </w:r>
    </w:p>
    <w:p w14:paraId="061F5E37" w14:textId="196A25A4" w:rsidR="0072038D" w:rsidRDefault="0072038D" w:rsidP="00B4537B">
      <w:pPr>
        <w:spacing w:line="276" w:lineRule="auto"/>
      </w:pPr>
      <w:r w:rsidRPr="0095305A">
        <w:t xml:space="preserve">Prebiotics </w:t>
      </w:r>
      <w:r>
        <w:t xml:space="preserve">are </w:t>
      </w:r>
      <w:r w:rsidRPr="0095305A">
        <w:t>selectively fermented components of feed</w:t>
      </w:r>
      <w:r>
        <w:t xml:space="preserve"> such as </w:t>
      </w:r>
      <w:r w:rsidRPr="0095305A">
        <w:t>seaweed extract</w:t>
      </w:r>
      <w:r w:rsidR="00DB253D">
        <w:t>,</w:t>
      </w:r>
      <w:r>
        <w:t xml:space="preserve"> which are </w:t>
      </w:r>
      <w:r w:rsidRPr="0095305A">
        <w:t>indigestible by pigs</w:t>
      </w:r>
      <w:r>
        <w:t xml:space="preserve"> but could help</w:t>
      </w:r>
      <w:r w:rsidRPr="0095305A">
        <w:t xml:space="preserve"> maintain gut microbial balance to add benefit to health</w:t>
      </w:r>
      <w:r>
        <w:t xml:space="preserve"> </w:t>
      </w:r>
      <w:r w:rsidR="0045006D">
        <w:fldChar w:fldCharType="begin">
          <w:fldData xml:space="preserve">PEVuZE5vdGU+PENpdGU+PEF1dGhvcj5Db3Jpbm88L0F1dGhvcj48WWVhcj4yMDIxPC9ZZWFyPjxS
ZWNOdW0+NzM8L1JlY051bT48RGlzcGxheVRleHQ+KEhlbyBldCBhbC4sIDIwMTM7IENvcmlubyBl
dCBhbC4sIDIwMjE7IExhaXJkIGV0IGFsLiwgMjAyMSk8L0Rpc3BsYXlUZXh0PjxyZWNvcmQ+PHJl
Yy1udW1iZXI+NzM8L3JlYy1udW1iZXI+PGZvcmVpZ24ta2V5cz48a2V5IGFwcD0iRU4iIGRiLWlk
PSI5OXNweHR4YWp4c2FzYmVmcjk1cGYwMHJmcnMwMGVwOXZlMmEiIHRpbWVzdGFtcD0iMTY1NzIz
MTc4NSI+NzM8L2tleT48L2ZvcmVpZ24ta2V5cz48cmVmLXR5cGUgbmFtZT0iSm91cm5hbCBBcnRp
Y2xlIj4xNzwvcmVmLXR5cGU+PGNvbnRyaWJ1dG9ycz48YXV0aG9ycz48YXV0aG9yPkNvcmlubywg
Qy48L2F1dGhvcj48YXV0aG9yPkRpIEdpYW5jYW1pbGxvLCBBLjwvYXV0aG9yPjxhdXRob3I+TW9k
aW5hLCBTLiBDLjwvYXV0aG9yPjxhdXRob3I+Um9zc2ksIFIuPC9hdXRob3I+PC9hdXRob3JzPjwv
Y29udHJpYnV0b3JzPjx0aXRsZXM+PHRpdGxlPlByZWJpb3RpYyBlZmZlY3RzIG9mIHNlYXdlZWQg
cG9seXNhY2NoYXJpZGVzIGluIHBpZ3M8L3RpdGxlPjxzZWNvbmRhcnktdGl0bGU+QW5pbWFsczwv
c2Vjb25kYXJ5LXRpdGxlPjxzaG9ydC10aXRsZT5QcmViaW90aWMgZWZmZWN0cyBvZiBzZWF3ZWVk
IHBvbHlzYWNjaGFyaWRlcyBpbiBwaWdzPC9zaG9ydC10aXRsZT48L3RpdGxlcz48cGVyaW9kaWNh
bD48ZnVsbC10aXRsZT5BbmltYWxzPC9mdWxsLXRpdGxlPjwvcGVyaW9kaWNhbD48dm9sdW1lPjEx
PC92b2x1bWU+PG51bWJlcj42PC9udW1iZXI+PGtleXdvcmRzPjxrZXl3b3JkPlBpZzwva2V5d29y
ZD48a2V5d29yZD5Qb2x5c2FjY2hhcmlkZXM8L2tleXdvcmQ+PGtleXdvcmQ+UHJlYmlvdGljczwv
a2V5d29yZD48a2V5d29yZD5TZWF3ZWVkPC9rZXl3b3JkPjxrZXl3b3JkPmFsZ2luaWMgYWNpZDwv
a2V5d29yZD48a2V5d29yZD5hbnRpaW5mZWN0aXZlIGFnZW50PC9rZXl3b3JkPjxrZXl3b3JkPmNh
cnJhZ2VlbmFuPC9rZXl3b3JkPjxrZXl3b3JkPmZ1Y29pZGluPC9rZXl3b3JkPjxrZXl3b3JkPmxh
bWluYXJhbjwva2V5d29yZD48a2V5d29yZD5wb2x5c2FjY2hhcmlkZTwva2V5d29yZD48a2V5d29y
ZD5wcmViaW90aWMgYWdlbnQ8L2tleXdvcmQ+PGtleXdvcmQ+YW5pbWFsIGZvb2Q8L2tleXdvcmQ+
PGtleXdvcmQ+YW5pbWFsIGhlYWx0aDwva2V5d29yZD48a2V5d29yZD5hbnRpbWljcm9iaWFsIGFj
dGl2aXR5PC9rZXl3b3JkPjxrZXl3b3JkPkFzY29waHlsbHVtPC9rZXl3b3JkPjxrZXl3b3JkPkJp
Zmlkb2JhY3Rlcml1bTwva2V5d29yZD48a2V5d29yZD5icm93biB3ZWVkPC9rZXl3b3JkPjxrZXl3
b3JkPkNob25kcnVzPC9rZXl3b3JkPjxrZXl3b3JkPkNsb3N0cmlkaWFjZWFlPC9rZXl3b3JkPjxr
ZXl3b3JkPmRpZXQgc3VwcGxlbWVudGF0aW9uPC9rZXl3b3JkPjxrZXl3b3JkPmRpZXRhcnkgc3Vw
cGxlbWVudDwva2V5d29yZD48a2V5d29yZD5FbnRlcm9iYWN0ZXJpYWNlYWU8L2tleXdvcmQ+PGtl
eXdvcmQ+ZW50ZXJvcGF0aHk8L2tleXdvcmQ+PGtleXdvcmQ+ZW50ZXJvdG94aWdlbmljIEVzY2hl
cmljaGlhIGNvbGk8L2tleXdvcmQ+PGtleXdvcmQ+ZW52aXJvbm1lbnRhbCBmYWN0b3I8L2tleXdv
cmQ+PGtleXdvcmQ+RXNjaGVyaWNoaWEgY29saTwva2V5d29yZD48a2V5d29yZD5leHRyYWNlbGx1
bGFyIG1hdHJpeDwva2V5d29yZD48a2V5d29yZD5GdWN1czwva2V5d29yZD48a2V5d29yZD5HZWxp
ZGl1bTwva2V5d29yZD48a2V5d29yZD5HcmFjaWxhcmlhPC9rZXl3b3JkPjxrZXl3b3JkPmdyZWVu
IHNlYXdlZWQ8L2tleXdvcmQ+PGtleXdvcmQ+SHlwbmVhPC9rZXl3b3JkPjxrZXl3b3JkPmludGVz
dGluZSBmbG9yYTwva2V5d29yZD48a2V5d29yZD5MYWN0b2JhY2lsbHVzPC9rZXl3b3JkPjxrZXl3
b3JkPkxhbWluYXJpYSBkaWdpdGF0YTwva2V5d29yZD48a2V5d29yZD5NYWNyb2N5c3RpcyBweXJp
ZmVyYTwva2V5d29yZD48a2V5d29yZD5tYXJpbmUgYWxnYTwva2V5d29yZD48a2V5d29yZD5ub25o
dW1hbjwva2V5d29yZD48a2V5d29yZD5Qb3JwaHlyYTwva2V5d29yZD48a2V5d29yZD5QcmV2b3Rl
bGxhY2VhZTwva2V5d29yZD48a2V5d29yZD5Qcm90ZW9iYWN0ZXJpYTwva2V5d29yZD48a2V5d29y
ZD5yZWQgc2Vhd2VlZDwva2V5d29yZD48a2V5d29yZD5SZXZpZXc8L2tleXdvcmQ+PGtleXdvcmQ+
c293IChzd2luZSk8L2tleXdvcmQ+PGtleXdvcmQ+VW5kYXJpYSBwaW5uYXRpZmlkYTwva2V5d29y
ZD48L2tleXdvcmRzPjxkYXRlcz48eWVhcj4yMDIxPC95ZWFyPjwvZGF0ZXM+PHdvcmstdHlwZT5S
ZXZpZXc8L3dvcmstdHlwZT48dXJscz48cmVsYXRlZC11cmxzPjx1cmw+aHR0cHM6Ly93d3cuc2Nv
cHVzLmNvbS9pbndhcmQvcmVjb3JkLnVyaT9laWQ9Mi1zMi4wLTg1MTA2NTc2OTIyJmFtcDtkb2k9
MTAuMzM5MCUyZmFuaTExMDYxNTczJmFtcDtwYXJ0bmVySUQ9NDAmYW1wO21kNT01MmJkYTQxNDgz
MzBhOWE2NGNjYTI4NmVlNDM2ZjVjNDwvdXJsPjx1cmw+aHR0cHM6Ly9tZHBpLXJlcy5jb20vZF9h
dHRhY2htZW50L2FuaW1hbHMvYW5pbWFscy0xMS0wMTU3My9hcnRpY2xlX2RlcGxveS9hbmltYWxz
LTExLTAxNTczLXYyLnBkZj92ZXJzaW9uPTE2MjIxODE1NDk8L3VybD48L3JlbGF0ZWQtdXJscz48
L3VybHM+PGN1c3RvbTc+MTU3MzwvY3VzdG9tNz48ZWxlY3Ryb25pYy1yZXNvdXJjZS1udW0+MTAu
MzM5MC9hbmkxMTA2MTU3MzwvZWxlY3Ryb25pYy1yZXNvdXJjZS1udW0+PHJlbW90ZS1kYXRhYmFz
ZS1uYW1lPlNjb3B1czwvcmVtb3RlLWRhdGFiYXNlLW5hbWU+PGxhbmd1YWdlPkVuZ2xpc2g8L2xh
bmd1YWdlPjwvcmVjb3JkPjwvQ2l0ZT48Q2l0ZT48QXV0aG9yPkhlbzwvQXV0aG9yPjxZZWFyPjIw
MTM8L1llYXI+PFJlY051bT42MDI8L1JlY051bT48cmVjb3JkPjxyZWMtbnVtYmVyPjYwMjwvcmVj
LW51bWJlcj48Zm9yZWlnbi1rZXlzPjxrZXkgYXBwPSJFTiIgZGItaWQ9Ijk5c3B4dHhhanhzYXNi
ZWZyOTVwZjAwcmZyczAwZXA5dmUyYSIgdGltZXN0YW1wPSIxNjY0NzM2NTgxIj42MDI8L2tleT48
L2ZvcmVpZ24ta2V5cz48cmVmLXR5cGUgbmFtZT0iSm91cm5hbCBBcnRpY2xlIj4xNzwvcmVmLXR5
cGU+PGNvbnRyaWJ1dG9ycz48YXV0aG9ycz48YXV0aG9yPkhlbywgSi4gTS48L2F1dGhvcj48YXV0
aG9yPk9wYXBlanUsIEYuIE8uPC9hdXRob3I+PGF1dGhvcj5QbHVza2UsIEouIFIuPC9hdXRob3I+
PGF1dGhvcj5LaW0sIEouIEMuPC9hdXRob3I+PGF1dGhvcj5IYW1wc29uLCBELiBKLjwvYXV0aG9y
PjxhdXRob3I+TnlhY2hvdGksIEMuIE0uPC9hdXRob3I+PC9hdXRob3JzPjwvY29udHJpYnV0b3Jz
Pjx0aXRsZXM+PHRpdGxlPkdhc3Ryb2ludGVzdGluYWwgaGVhbHRoIGFuZCBmdW5jdGlvbiBpbiB3
ZWFuZWQgcGlnczogQSByZXZpZXcgb2YgZmVlZGluZyBzdHJhdGVnaWVzIHRvIGNvbnRyb2wgcG9z
dC13ZWFuaW5nIGRpYXJyaG9lYSB3aXRob3V0IHVzaW5nIGluLWZlZWQgYW50aW1pY3JvYmlhbCBj
b21wb3VuZHM8L3RpdGxlPjxzZWNvbmRhcnktdGl0bGU+Sm91cm5hbCBvZiBBbmltYWwgUGh5c2lv
bG9neSBhbmQgQW5pbWFsIE51dHJpdGlvbjwvc2Vjb25kYXJ5LXRpdGxlPjxzaG9ydC10aXRsZT5H
YXN0cm9pbnRlc3RpbmFsIGhlYWx0aCBhbmQgZnVuY3Rpb24gaW4gd2VhbmVkIHBpZ3M6IEEgcmV2
aWV3IG9mIGZlZWRpbmcgc3RyYXRlZ2llcyB0byBjb250cm9sIHBvc3Qtd2VhbmluZyBkaWFycmhv
ZWEgd2l0aG91dCB1c2luZyBpbi1mZWVkIGFudGltaWNyb2JpYWwgY29tcG91bmRzPC9zaG9ydC10
aXRsZT48L3RpdGxlcz48cGVyaW9kaWNhbD48ZnVsbC10aXRsZT5Kb3VybmFsIG9mIEFuaW1hbCBQ
aHlzaW9sb2d5IGFuZCBBbmltYWwgTnV0cml0aW9uPC9mdWxsLXRpdGxlPjwvcGVyaW9kaWNhbD48
cGFnZXM+MjA3LTIzNzwvcGFnZXM+PHZvbHVtZT45Nzwvdm9sdW1lPjxudW1iZXI+MjwvbnVtYmVy
PjxrZXl3b3Jkcz48a2V5d29yZD5BbnRpbWljcm9iaWFsIGdyb3d0aCBwcm9tb3RlcnM8L2tleXdv
cmQ+PGtleXdvcmQ+RGlldGFyeSBwcm90ZWluIGxldmVsPC9rZXl3b3JkPjxrZXl3b3JkPkRpZXRh
cnkgcHJvdGVpbiBzb3VyY2U8L2tleXdvcmQ+PGtleXdvcmQ+T3JnYW5pYyBhY2lkczwva2V5d29y
ZD48a2V5d29yZD5QaWdzPC9rZXl3b3JkPjxrZXl3b3JkPlBvc3Qtd2VhbmluZyBkaWFycmhvZWE8
L2tleXdvcmQ+PGtleXdvcmQ+UHJlYmlvdGljczwva2V5d29yZD48a2V5d29yZD5Qcm9iaW90aWNz
PC9rZXl3b3JkPjxrZXl3b3JkPlRyYWNlIG1pbmVyYWxzPC9rZXl3b3JkPjxrZXl3b3JkPmFudGlp
bmZlY3RpdmUgYWdlbnQ8L2tleXdvcmQ+PGtleXdvcmQ+YW5pbWFsPC9rZXl3b3JkPjxrZXl3b3Jk
PmFuaW1hbCBkaXNlYXNlPC9rZXl3b3JkPjxrZXl3b3JkPmFuaW1hbCBmb29kPC9rZXl3b3JkPjxr
ZXl3b3JkPmRpYXJyaGVhPC9rZXl3b3JkPjxrZXl3b3JkPmdhc3Ryb2ludGVzdGluYWwgdHJhY3Q8
L2tleXdvcmQ+PGtleXdvcmQ+cGh5c2lvbG9neTwva2V5d29yZD48a2V5d29yZD5yZXZpZXc8L2tl
eXdvcmQ+PGtleXdvcmQ+c3dpbmU8L2tleXdvcmQ+PGtleXdvcmQ+c3dpbmUgZGlzZWFzZTwva2V5
d29yZD48a2V5d29yZD5BbmltYWwgRmVlZDwva2V5d29yZD48a2V5d29yZD5BbmltYWxzPC9rZXl3
b3JkPjxrZXl3b3JkPkFudGktQmFjdGVyaWFsIEFnZW50czwva2V5d29yZD48a2V5d29yZD5Td2lu
ZSBEaXNlYXNlczwva2V5d29yZD48a2V5d29yZD5CYWN0ZXJpYSAobWljcm9vcmdhbmlzbXMpPC9r
ZXl3b3JkPjxrZXl3b3JkPlN1aWRhZTwva2V5d29yZD48L2tleXdvcmRzPjxkYXRlcz48eWVhcj4y
MDEzPC95ZWFyPjwvZGF0ZXM+PHdvcmstdHlwZT5SZXZpZXc8L3dvcmstdHlwZT48dXJscz48cmVs
YXRlZC11cmxzPjx1cmw+aHR0cHM6Ly93d3cuc2NvcHVzLmNvbS9pbndhcmQvcmVjb3JkLnVyaT9l
aWQ9Mi1zMi4wLTg0ODc1NTI4MDQwJmFtcDtkb2k9MTAuMTExMSUyZmouMTQzOS0wMzk2LjIwMTIu
MDEyODQueCZhbXA7cGFydG5lcklEPTQwJmFtcDttZDU9YTVhMzlmMDdiMTczZWU5MGYyYzEyY2Rm
YjAyZjAxZjBodHRwczovL29ubGluZWxpYnJhcnkud2lsZXkuY29tL2RvaS9wZGZkaXJlY3QvMTAu
MTExMS9qLjE0MzktMDM5Ni4yMDEyLjAxMjg0Lng/ZG93bmxvYWQ9dHJ1ZTwvdXJsPjwvcmVsYXRl
ZC11cmxzPjwvdXJscz48ZWxlY3Ryb25pYy1yZXNvdXJjZS1udW0+MTAuMTExMS9qLjE0MzktMDM5
Ni4yMDEyLjAxMjg0Lng8L2VsZWN0cm9uaWMtcmVzb3VyY2UtbnVtPjxyZW1vdGUtZGF0YWJhc2Ut
bmFtZT5TY29wdXM8L3JlbW90ZS1kYXRhYmFzZS1uYW1lPjxsYW5ndWFnZT5FbmdsaXNoPC9sYW5n
dWFnZT48L3JlY29yZD48L0NpdGU+PENpdGU+PEF1dGhvcj5MYWlyZDwvQXV0aG9yPjxZZWFyPjIw
MjE8L1llYXI+PFJlY051bT42ODE8L1JlY051bT48cmVjb3JkPjxyZWMtbnVtYmVyPjY4MTwvcmVj
LW51bWJlcj48Zm9yZWlnbi1rZXlzPjxrZXkgYXBwPSJFTiIgZGItaWQ9Ijk5c3B4dHhhanhzYXNi
ZWZyOTVwZjAwcmZyczAwZXA5dmUyYSIgdGltZXN0YW1wPSIxNjY0NzM2NTg0Ij42ODE8L2tleT48
L2ZvcmVpZ24ta2V5cz48cmVmLXR5cGUgbmFtZT0iSm91cm5hbCBBcnRpY2xlIj4xNzwvcmVmLXR5
cGU+PGNvbnRyaWJ1dG9ycz48YXV0aG9ycz48YXV0aG9yPkxhaXJkLCBULiBKLjwvYXV0aG9yPjxh
dXRob3I+QWJyYWhhbSwgUy48L2F1dGhvcj48YXV0aG9yPkpvcmRhbiwgRC48L2F1dGhvcj48YXV0
aG9yPlBsdXNrZSwgSi4gUi48L2F1dGhvcj48YXV0aG9yPkhhbXBzb24sIEQuIEouPC9hdXRob3I+
PGF1dGhvcj5Ucm90dCwgRC4gSi48L2F1dGhvcj48YXV0aG9yPk8mYXBvcztEZWEsIE0uPC9hdXRo
b3I+PC9hdXRob3JzPjwvY29udHJpYnV0b3JzPjx0aXRsZXM+PHRpdGxlPlBvcmNpbmUgZW50ZXJv
dG94aWdlbmljIEVzY2hlcmljaGlhIGNvbGk6IEFudGltaWNyb2JpYWwgcmVzaXN0YW5jZSBhbmQg
ZGV2ZWxvcG1lbnQgb2YgbWljcm9iaWFsLWJhc2VkIGFsdGVybmF0aXZlIGNvbnRyb2wgc3RyYXRl
Z2llczwvdGl0bGU+PHNlY29uZGFyeS10aXRsZT5WZXRlcmluYXJ5IE1pY3JvYmlvbG9neTwvc2Vj
b25kYXJ5LXRpdGxlPjxzaG9ydC10aXRsZT5Qb3JjaW5lIGVudGVyb3RveGlnZW5pYyBFc2NoZXJp
Y2hpYSBjb2xpOiBBbnRpbWljcm9iaWFsIHJlc2lzdGFuY2UgYW5kIGRldmVsb3BtZW50IG9mIG1p
Y3JvYmlhbC1iYXNlZCBhbHRlcm5hdGl2ZSBjb250cm9sIHN0cmF0ZWdpZXM8L3Nob3J0LXRpdGxl
PjwvdGl0bGVzPjxwZXJpb2RpY2FsPjxmdWxsLXRpdGxlPlZldGVyaW5hcnkgTWljcm9iaW9sb2d5
PC9mdWxsLXRpdGxlPjwvcGVyaW9kaWNhbD48dm9sdW1lPjI1ODwvdm9sdW1lPjxrZXl3b3Jkcz48
a2V5d29yZD5BbnRpbWljcm9iaWFsIHJlc2lzdGFuY2U8L2tleXdvcmQ+PGtleXdvcmQ+QmFjdGVy
aW9waGFnZXM8L2tleXdvcmQ+PGtleXdvcmQ+RW50ZXJvdG94aWdlbmljIEVzY2hlcmljaGlhIGNv
bGk8L2tleXdvcmQ+PGtleXdvcmQ+UGlnczwva2V5d29yZD48a2V5d29yZD5Qcm9iaW90aWNzPC9r
ZXl3b3JkPjxrZXl3b3JkPlZhY2NpbmVzPC9rZXl3b3JkPjxrZXl3b3JkPmFudGlpbmZlY3RpdmUg
YWdlbnQ8L2tleXdvcmQ+PGtleXdvcmQ+Zm9vZCBhZGRpdGl2ZTwva2V5d29yZD48a2V5d29yZD5w
cm9iaW90aWMgYWdlbnQ8L2tleXdvcmQ+PGtleXdvcmQ+YW5pbWFsIGhlYWx0aDwva2V5d29yZD48
a2V5d29yZD5hbmltYWwgd2VsZmFyZTwva2V5d29yZD48a2V5d29yZD5hbnRpYmlvdGljIHJlc2lz
dGFuY2U8L2tleXdvcmQ+PGtleXdvcmQ+Y29udHJvbCBzdHJhdGVneTwva2V5d29yZD48a2V5d29y
ZD5Fc2NoZXJpY2hpYSBjb2xpIGluZmVjdGlvbjwva2V5d29yZD48a2V5d29yZD5mZXJtZW50YXRp
b248L2tleXdvcmQ+PGtleXdvcmQ+Zm9vZCBjaGFpbjwva2V5d29yZD48a2V5d29yZD5pbmNpZGVu
Y2U8L2tleXdvcmQ+PGtleXdvcmQ+bW9ydGFsaXR5IHJhdGU8L2tleXdvcmQ+PGtleXdvcmQ+bm9u
aHVtYW48L2tleXdvcmQ+PGtleXdvcmQ+T25lIEhlYWx0aDwva2V5d29yZD48a2V5d29yZD5waGFn
ZSB0aGVyYXB5PC9rZXl3b3JkPjxrZXl3b3JkPnBpZzwva2V5d29yZD48a2V5d29yZD5wb3JrPC9r
ZXl3b3JkPjxrZXl3b3JkPnB1YmxpYyBoZWFsdGg8L2tleXdvcmQ+PGtleXdvcmQ+UmV2aWV3PC9r
ZXl3b3JkPjxrZXl3b3JkPnZldGVyaW5hcmlhbjwva2V5d29yZD48a2V5d29yZD5hbmltYWw8L2tl
eXdvcmQ+PGtleXdvcmQ+ZHJ1ZyBlZmZlY3Q8L2tleXdvcmQ+PGtleXdvcmQ+bWljcm9iaW9sb2d5
PC9rZXl3b3JkPjxrZXl3b3JkPm11bHRpZHJ1ZyByZXNpc3RhbmNlPC9rZXl3b3JkPjxrZXl3b3Jk
PnN3aW5lIGRpc2Vhc2U8L2tleXdvcmQ+PGtleXdvcmQ+dmV0ZXJpbmFyeSBtZWRpY2luZTwva2V5
d29yZD48a2V5d29yZD5BbmltYWxzPC9rZXl3b3JkPjxrZXl3b3JkPkFudGktQmFjdGVyaWFsIEFn
ZW50czwva2V5d29yZD48a2V5d29yZD5EcnVnIFJlc2lzdGFuY2UsIE11bHRpcGxlLCBCYWN0ZXJp
YWw8L2tleXdvcmQ+PGtleXdvcmQ+RXNjaGVyaWNoaWEgY29saSBJbmZlY3Rpb25zPC9rZXl3b3Jk
PjxrZXl3b3JkPlN3aW5lPC9rZXl3b3JkPjxrZXl3b3JkPlN3aW5lIERpc2Vhc2VzPC9rZXl3b3Jk
Pjwva2V5d29yZHM+PGRhdGVzPjx5ZWFyPjIwMjE8L3llYXI+PC9kYXRlcz48d29yay10eXBlPlJl
dmlldzwvd29yay10eXBlPjx1cmxzPjxyZWxhdGVkLXVybHM+PHVybD5odHRwczovL3d3dy5zY29w
dXMuY29tL2lud2FyZC9yZWNvcmQudXJpP2VpZD0yLXMyLjAtODUxMDY5NDkzNjcmYW1wO2RvaT0x
MC4xMDE2JTJmai52ZXRtaWMuMjAyMS4xMDkxMTcmYW1wO3BhcnRuZXJJRD00MCZhbXA7bWQ1PWUz
ZjE1ZTgzMjE4ZTgwMDM5Y2VhNTZlMmI5NzFhMjViPC91cmw+PC9yZWxhdGVkLXVybHM+PC91cmxz
PjxjdXN0b203PjEwOTExNzwvY3VzdG9tNz48ZWxlY3Ryb25pYy1yZXNvdXJjZS1udW0+MTAuMTAx
Ni9qLnZldG1pYy4yMDIxLjEwOTExNzwvZWxlY3Ryb25pYy1yZXNvdXJjZS1udW0+PHJlbW90ZS1k
YXRhYmFzZS1uYW1lPlNjb3B1czwvcmVtb3RlLWRhdGFiYXNlLW5hbWU+PGxhbmd1YWdlPkVuZ2xp
c2g8L2xhbmd1YWdlPjwvcmVjb3JkPjwvQ2l0ZT48L0VuZE5vdGU+AG==
</w:fldData>
        </w:fldChar>
      </w:r>
      <w:r w:rsidR="0026586A">
        <w:instrText xml:space="preserve"> ADDIN EN.CITE </w:instrText>
      </w:r>
      <w:r w:rsidR="0026586A">
        <w:fldChar w:fldCharType="begin">
          <w:fldData xml:space="preserve">PEVuZE5vdGU+PENpdGU+PEF1dGhvcj5Db3Jpbm88L0F1dGhvcj48WWVhcj4yMDIxPC9ZZWFyPjxS
ZWNOdW0+NzM8L1JlY051bT48RGlzcGxheVRleHQ+KEhlbyBldCBhbC4sIDIwMTM7IENvcmlubyBl
dCBhbC4sIDIwMjE7IExhaXJkIGV0IGFsLiwgMjAyMSk8L0Rpc3BsYXlUZXh0PjxyZWNvcmQ+PHJl
Yy1udW1iZXI+NzM8L3JlYy1udW1iZXI+PGZvcmVpZ24ta2V5cz48a2V5IGFwcD0iRU4iIGRiLWlk
PSI5OXNweHR4YWp4c2FzYmVmcjk1cGYwMHJmcnMwMGVwOXZlMmEiIHRpbWVzdGFtcD0iMTY1NzIz
MTc4NSI+NzM8L2tleT48L2ZvcmVpZ24ta2V5cz48cmVmLXR5cGUgbmFtZT0iSm91cm5hbCBBcnRp
Y2xlIj4xNzwvcmVmLXR5cGU+PGNvbnRyaWJ1dG9ycz48YXV0aG9ycz48YXV0aG9yPkNvcmlubywg
Qy48L2F1dGhvcj48YXV0aG9yPkRpIEdpYW5jYW1pbGxvLCBBLjwvYXV0aG9yPjxhdXRob3I+TW9k
aW5hLCBTLiBDLjwvYXV0aG9yPjxhdXRob3I+Um9zc2ksIFIuPC9hdXRob3I+PC9hdXRob3JzPjwv
Y29udHJpYnV0b3JzPjx0aXRsZXM+PHRpdGxlPlByZWJpb3RpYyBlZmZlY3RzIG9mIHNlYXdlZWQg
cG9seXNhY2NoYXJpZGVzIGluIHBpZ3M8L3RpdGxlPjxzZWNvbmRhcnktdGl0bGU+QW5pbWFsczwv
c2Vjb25kYXJ5LXRpdGxlPjxzaG9ydC10aXRsZT5QcmViaW90aWMgZWZmZWN0cyBvZiBzZWF3ZWVk
IHBvbHlzYWNjaGFyaWRlcyBpbiBwaWdzPC9zaG9ydC10aXRsZT48L3RpdGxlcz48cGVyaW9kaWNh
bD48ZnVsbC10aXRsZT5BbmltYWxzPC9mdWxsLXRpdGxlPjwvcGVyaW9kaWNhbD48dm9sdW1lPjEx
PC92b2x1bWU+PG51bWJlcj42PC9udW1iZXI+PGtleXdvcmRzPjxrZXl3b3JkPlBpZzwva2V5d29y
ZD48a2V5d29yZD5Qb2x5c2FjY2hhcmlkZXM8L2tleXdvcmQ+PGtleXdvcmQ+UHJlYmlvdGljczwv
a2V5d29yZD48a2V5d29yZD5TZWF3ZWVkPC9rZXl3b3JkPjxrZXl3b3JkPmFsZ2luaWMgYWNpZDwv
a2V5d29yZD48a2V5d29yZD5hbnRpaW5mZWN0aXZlIGFnZW50PC9rZXl3b3JkPjxrZXl3b3JkPmNh
cnJhZ2VlbmFuPC9rZXl3b3JkPjxrZXl3b3JkPmZ1Y29pZGluPC9rZXl3b3JkPjxrZXl3b3JkPmxh
bWluYXJhbjwva2V5d29yZD48a2V5d29yZD5wb2x5c2FjY2hhcmlkZTwva2V5d29yZD48a2V5d29y
ZD5wcmViaW90aWMgYWdlbnQ8L2tleXdvcmQ+PGtleXdvcmQ+YW5pbWFsIGZvb2Q8L2tleXdvcmQ+
PGtleXdvcmQ+YW5pbWFsIGhlYWx0aDwva2V5d29yZD48a2V5d29yZD5hbnRpbWljcm9iaWFsIGFj
dGl2aXR5PC9rZXl3b3JkPjxrZXl3b3JkPkFzY29waHlsbHVtPC9rZXl3b3JkPjxrZXl3b3JkPkJp
Zmlkb2JhY3Rlcml1bTwva2V5d29yZD48a2V5d29yZD5icm93biB3ZWVkPC9rZXl3b3JkPjxrZXl3
b3JkPkNob25kcnVzPC9rZXl3b3JkPjxrZXl3b3JkPkNsb3N0cmlkaWFjZWFlPC9rZXl3b3JkPjxr
ZXl3b3JkPmRpZXQgc3VwcGxlbWVudGF0aW9uPC9rZXl3b3JkPjxrZXl3b3JkPmRpZXRhcnkgc3Vw
cGxlbWVudDwva2V5d29yZD48a2V5d29yZD5FbnRlcm9iYWN0ZXJpYWNlYWU8L2tleXdvcmQ+PGtl
eXdvcmQ+ZW50ZXJvcGF0aHk8L2tleXdvcmQ+PGtleXdvcmQ+ZW50ZXJvdG94aWdlbmljIEVzY2hl
cmljaGlhIGNvbGk8L2tleXdvcmQ+PGtleXdvcmQ+ZW52aXJvbm1lbnRhbCBmYWN0b3I8L2tleXdv
cmQ+PGtleXdvcmQ+RXNjaGVyaWNoaWEgY29saTwva2V5d29yZD48a2V5d29yZD5leHRyYWNlbGx1
bGFyIG1hdHJpeDwva2V5d29yZD48a2V5d29yZD5GdWN1czwva2V5d29yZD48a2V5d29yZD5HZWxp
ZGl1bTwva2V5d29yZD48a2V5d29yZD5HcmFjaWxhcmlhPC9rZXl3b3JkPjxrZXl3b3JkPmdyZWVu
IHNlYXdlZWQ8L2tleXdvcmQ+PGtleXdvcmQ+SHlwbmVhPC9rZXl3b3JkPjxrZXl3b3JkPmludGVz
dGluZSBmbG9yYTwva2V5d29yZD48a2V5d29yZD5MYWN0b2JhY2lsbHVzPC9rZXl3b3JkPjxrZXl3
b3JkPkxhbWluYXJpYSBkaWdpdGF0YTwva2V5d29yZD48a2V5d29yZD5NYWNyb2N5c3RpcyBweXJp
ZmVyYTwva2V5d29yZD48a2V5d29yZD5tYXJpbmUgYWxnYTwva2V5d29yZD48a2V5d29yZD5ub25o
dW1hbjwva2V5d29yZD48a2V5d29yZD5Qb3JwaHlyYTwva2V5d29yZD48a2V5d29yZD5QcmV2b3Rl
bGxhY2VhZTwva2V5d29yZD48a2V5d29yZD5Qcm90ZW9iYWN0ZXJpYTwva2V5d29yZD48a2V5d29y
ZD5yZWQgc2Vhd2VlZDwva2V5d29yZD48a2V5d29yZD5SZXZpZXc8L2tleXdvcmQ+PGtleXdvcmQ+
c293IChzd2luZSk8L2tleXdvcmQ+PGtleXdvcmQ+VW5kYXJpYSBwaW5uYXRpZmlkYTwva2V5d29y
ZD48L2tleXdvcmRzPjxkYXRlcz48eWVhcj4yMDIxPC95ZWFyPjwvZGF0ZXM+PHdvcmstdHlwZT5S
ZXZpZXc8L3dvcmstdHlwZT48dXJscz48cmVsYXRlZC11cmxzPjx1cmw+aHR0cHM6Ly93d3cuc2Nv
cHVzLmNvbS9pbndhcmQvcmVjb3JkLnVyaT9laWQ9Mi1zMi4wLTg1MTA2NTc2OTIyJmFtcDtkb2k9
MTAuMzM5MCUyZmFuaTExMDYxNTczJmFtcDtwYXJ0bmVySUQ9NDAmYW1wO21kNT01MmJkYTQxNDgz
MzBhOWE2NGNjYTI4NmVlNDM2ZjVjNDwvdXJsPjx1cmw+aHR0cHM6Ly9tZHBpLXJlcy5jb20vZF9h
dHRhY2htZW50L2FuaW1hbHMvYW5pbWFscy0xMS0wMTU3My9hcnRpY2xlX2RlcGxveS9hbmltYWxz
LTExLTAxNTczLXYyLnBkZj92ZXJzaW9uPTE2MjIxODE1NDk8L3VybD48L3JlbGF0ZWQtdXJscz48
L3VybHM+PGN1c3RvbTc+MTU3MzwvY3VzdG9tNz48ZWxlY3Ryb25pYy1yZXNvdXJjZS1udW0+MTAu
MzM5MC9hbmkxMTA2MTU3MzwvZWxlY3Ryb25pYy1yZXNvdXJjZS1udW0+PHJlbW90ZS1kYXRhYmFz
ZS1uYW1lPlNjb3B1czwvcmVtb3RlLWRhdGFiYXNlLW5hbWU+PGxhbmd1YWdlPkVuZ2xpc2g8L2xh
bmd1YWdlPjwvcmVjb3JkPjwvQ2l0ZT48Q2l0ZT48QXV0aG9yPkhlbzwvQXV0aG9yPjxZZWFyPjIw
MTM8L1llYXI+PFJlY051bT42MDI8L1JlY051bT48cmVjb3JkPjxyZWMtbnVtYmVyPjYwMjwvcmVj
LW51bWJlcj48Zm9yZWlnbi1rZXlzPjxrZXkgYXBwPSJFTiIgZGItaWQ9Ijk5c3B4dHhhanhzYXNi
ZWZyOTVwZjAwcmZyczAwZXA5dmUyYSIgdGltZXN0YW1wPSIxNjY0NzM2NTgxIj42MDI8L2tleT48
L2ZvcmVpZ24ta2V5cz48cmVmLXR5cGUgbmFtZT0iSm91cm5hbCBBcnRpY2xlIj4xNzwvcmVmLXR5
cGU+PGNvbnRyaWJ1dG9ycz48YXV0aG9ycz48YXV0aG9yPkhlbywgSi4gTS48L2F1dGhvcj48YXV0
aG9yPk9wYXBlanUsIEYuIE8uPC9hdXRob3I+PGF1dGhvcj5QbHVza2UsIEouIFIuPC9hdXRob3I+
PGF1dGhvcj5LaW0sIEouIEMuPC9hdXRob3I+PGF1dGhvcj5IYW1wc29uLCBELiBKLjwvYXV0aG9y
PjxhdXRob3I+TnlhY2hvdGksIEMuIE0uPC9hdXRob3I+PC9hdXRob3JzPjwvY29udHJpYnV0b3Jz
Pjx0aXRsZXM+PHRpdGxlPkdhc3Ryb2ludGVzdGluYWwgaGVhbHRoIGFuZCBmdW5jdGlvbiBpbiB3
ZWFuZWQgcGlnczogQSByZXZpZXcgb2YgZmVlZGluZyBzdHJhdGVnaWVzIHRvIGNvbnRyb2wgcG9z
dC13ZWFuaW5nIGRpYXJyaG9lYSB3aXRob3V0IHVzaW5nIGluLWZlZWQgYW50aW1pY3JvYmlhbCBj
b21wb3VuZHM8L3RpdGxlPjxzZWNvbmRhcnktdGl0bGU+Sm91cm5hbCBvZiBBbmltYWwgUGh5c2lv
bG9neSBhbmQgQW5pbWFsIE51dHJpdGlvbjwvc2Vjb25kYXJ5LXRpdGxlPjxzaG9ydC10aXRsZT5H
YXN0cm9pbnRlc3RpbmFsIGhlYWx0aCBhbmQgZnVuY3Rpb24gaW4gd2VhbmVkIHBpZ3M6IEEgcmV2
aWV3IG9mIGZlZWRpbmcgc3RyYXRlZ2llcyB0byBjb250cm9sIHBvc3Qtd2VhbmluZyBkaWFycmhv
ZWEgd2l0aG91dCB1c2luZyBpbi1mZWVkIGFudGltaWNyb2JpYWwgY29tcG91bmRzPC9zaG9ydC10
aXRsZT48L3RpdGxlcz48cGVyaW9kaWNhbD48ZnVsbC10aXRsZT5Kb3VybmFsIG9mIEFuaW1hbCBQ
aHlzaW9sb2d5IGFuZCBBbmltYWwgTnV0cml0aW9uPC9mdWxsLXRpdGxlPjwvcGVyaW9kaWNhbD48
cGFnZXM+MjA3LTIzNzwvcGFnZXM+PHZvbHVtZT45Nzwvdm9sdW1lPjxudW1iZXI+MjwvbnVtYmVy
PjxrZXl3b3Jkcz48a2V5d29yZD5BbnRpbWljcm9iaWFsIGdyb3d0aCBwcm9tb3RlcnM8L2tleXdv
cmQ+PGtleXdvcmQ+RGlldGFyeSBwcm90ZWluIGxldmVsPC9rZXl3b3JkPjxrZXl3b3JkPkRpZXRh
cnkgcHJvdGVpbiBzb3VyY2U8L2tleXdvcmQ+PGtleXdvcmQ+T3JnYW5pYyBhY2lkczwva2V5d29y
ZD48a2V5d29yZD5QaWdzPC9rZXl3b3JkPjxrZXl3b3JkPlBvc3Qtd2VhbmluZyBkaWFycmhvZWE8
L2tleXdvcmQ+PGtleXdvcmQ+UHJlYmlvdGljczwva2V5d29yZD48a2V5d29yZD5Qcm9iaW90aWNz
PC9rZXl3b3JkPjxrZXl3b3JkPlRyYWNlIG1pbmVyYWxzPC9rZXl3b3JkPjxrZXl3b3JkPmFudGlp
bmZlY3RpdmUgYWdlbnQ8L2tleXdvcmQ+PGtleXdvcmQ+YW5pbWFsPC9rZXl3b3JkPjxrZXl3b3Jk
PmFuaW1hbCBkaXNlYXNlPC9rZXl3b3JkPjxrZXl3b3JkPmFuaW1hbCBmb29kPC9rZXl3b3JkPjxr
ZXl3b3JkPmRpYXJyaGVhPC9rZXl3b3JkPjxrZXl3b3JkPmdhc3Ryb2ludGVzdGluYWwgdHJhY3Q8
L2tleXdvcmQ+PGtleXdvcmQ+cGh5c2lvbG9neTwva2V5d29yZD48a2V5d29yZD5yZXZpZXc8L2tl
eXdvcmQ+PGtleXdvcmQ+c3dpbmU8L2tleXdvcmQ+PGtleXdvcmQ+c3dpbmUgZGlzZWFzZTwva2V5
d29yZD48a2V5d29yZD5BbmltYWwgRmVlZDwva2V5d29yZD48a2V5d29yZD5BbmltYWxzPC9rZXl3
b3JkPjxrZXl3b3JkPkFudGktQmFjdGVyaWFsIEFnZW50czwva2V5d29yZD48a2V5d29yZD5Td2lu
ZSBEaXNlYXNlczwva2V5d29yZD48a2V5d29yZD5CYWN0ZXJpYSAobWljcm9vcmdhbmlzbXMpPC9r
ZXl3b3JkPjxrZXl3b3JkPlN1aWRhZTwva2V5d29yZD48L2tleXdvcmRzPjxkYXRlcz48eWVhcj4y
MDEzPC95ZWFyPjwvZGF0ZXM+PHdvcmstdHlwZT5SZXZpZXc8L3dvcmstdHlwZT48dXJscz48cmVs
YXRlZC11cmxzPjx1cmw+aHR0cHM6Ly93d3cuc2NvcHVzLmNvbS9pbndhcmQvcmVjb3JkLnVyaT9l
aWQ9Mi1zMi4wLTg0ODc1NTI4MDQwJmFtcDtkb2k9MTAuMTExMSUyZmouMTQzOS0wMzk2LjIwMTIu
MDEyODQueCZhbXA7cGFydG5lcklEPTQwJmFtcDttZDU9YTVhMzlmMDdiMTczZWU5MGYyYzEyY2Rm
YjAyZjAxZjBodHRwczovL29ubGluZWxpYnJhcnkud2lsZXkuY29tL2RvaS9wZGZkaXJlY3QvMTAu
MTExMS9qLjE0MzktMDM5Ni4yMDEyLjAxMjg0Lng/ZG93bmxvYWQ9dHJ1ZTwvdXJsPjwvcmVsYXRl
ZC11cmxzPjwvdXJscz48ZWxlY3Ryb25pYy1yZXNvdXJjZS1udW0+MTAuMTExMS9qLjE0MzktMDM5
Ni4yMDEyLjAxMjg0Lng8L2VsZWN0cm9uaWMtcmVzb3VyY2UtbnVtPjxyZW1vdGUtZGF0YWJhc2Ut
bmFtZT5TY29wdXM8L3JlbW90ZS1kYXRhYmFzZS1uYW1lPjxsYW5ndWFnZT5FbmdsaXNoPC9sYW5n
dWFnZT48L3JlY29yZD48L0NpdGU+PENpdGU+PEF1dGhvcj5MYWlyZDwvQXV0aG9yPjxZZWFyPjIw
MjE8L1llYXI+PFJlY051bT42ODE8L1JlY051bT48cmVjb3JkPjxyZWMtbnVtYmVyPjY4MTwvcmVj
LW51bWJlcj48Zm9yZWlnbi1rZXlzPjxrZXkgYXBwPSJFTiIgZGItaWQ9Ijk5c3B4dHhhanhzYXNi
ZWZyOTVwZjAwcmZyczAwZXA5dmUyYSIgdGltZXN0YW1wPSIxNjY0NzM2NTg0Ij42ODE8L2tleT48
L2ZvcmVpZ24ta2V5cz48cmVmLXR5cGUgbmFtZT0iSm91cm5hbCBBcnRpY2xlIj4xNzwvcmVmLXR5
cGU+PGNvbnRyaWJ1dG9ycz48YXV0aG9ycz48YXV0aG9yPkxhaXJkLCBULiBKLjwvYXV0aG9yPjxh
dXRob3I+QWJyYWhhbSwgUy48L2F1dGhvcj48YXV0aG9yPkpvcmRhbiwgRC48L2F1dGhvcj48YXV0
aG9yPlBsdXNrZSwgSi4gUi48L2F1dGhvcj48YXV0aG9yPkhhbXBzb24sIEQuIEouPC9hdXRob3I+
PGF1dGhvcj5Ucm90dCwgRC4gSi48L2F1dGhvcj48YXV0aG9yPk8mYXBvcztEZWEsIE0uPC9hdXRo
b3I+PC9hdXRob3JzPjwvY29udHJpYnV0b3JzPjx0aXRsZXM+PHRpdGxlPlBvcmNpbmUgZW50ZXJv
dG94aWdlbmljIEVzY2hlcmljaGlhIGNvbGk6IEFudGltaWNyb2JpYWwgcmVzaXN0YW5jZSBhbmQg
ZGV2ZWxvcG1lbnQgb2YgbWljcm9iaWFsLWJhc2VkIGFsdGVybmF0aXZlIGNvbnRyb2wgc3RyYXRl
Z2llczwvdGl0bGU+PHNlY29uZGFyeS10aXRsZT5WZXRlcmluYXJ5IE1pY3JvYmlvbG9neTwvc2Vj
b25kYXJ5LXRpdGxlPjxzaG9ydC10aXRsZT5Qb3JjaW5lIGVudGVyb3RveGlnZW5pYyBFc2NoZXJp
Y2hpYSBjb2xpOiBBbnRpbWljcm9iaWFsIHJlc2lzdGFuY2UgYW5kIGRldmVsb3BtZW50IG9mIG1p
Y3JvYmlhbC1iYXNlZCBhbHRlcm5hdGl2ZSBjb250cm9sIHN0cmF0ZWdpZXM8L3Nob3J0LXRpdGxl
PjwvdGl0bGVzPjxwZXJpb2RpY2FsPjxmdWxsLXRpdGxlPlZldGVyaW5hcnkgTWljcm9iaW9sb2d5
PC9mdWxsLXRpdGxlPjwvcGVyaW9kaWNhbD48dm9sdW1lPjI1ODwvdm9sdW1lPjxrZXl3b3Jkcz48
a2V5d29yZD5BbnRpbWljcm9iaWFsIHJlc2lzdGFuY2U8L2tleXdvcmQ+PGtleXdvcmQ+QmFjdGVy
aW9waGFnZXM8L2tleXdvcmQ+PGtleXdvcmQ+RW50ZXJvdG94aWdlbmljIEVzY2hlcmljaGlhIGNv
bGk8L2tleXdvcmQ+PGtleXdvcmQ+UGlnczwva2V5d29yZD48a2V5d29yZD5Qcm9iaW90aWNzPC9r
ZXl3b3JkPjxrZXl3b3JkPlZhY2NpbmVzPC9rZXl3b3JkPjxrZXl3b3JkPmFudGlpbmZlY3RpdmUg
YWdlbnQ8L2tleXdvcmQ+PGtleXdvcmQ+Zm9vZCBhZGRpdGl2ZTwva2V5d29yZD48a2V5d29yZD5w
cm9iaW90aWMgYWdlbnQ8L2tleXdvcmQ+PGtleXdvcmQ+YW5pbWFsIGhlYWx0aDwva2V5d29yZD48
a2V5d29yZD5hbmltYWwgd2VsZmFyZTwva2V5d29yZD48a2V5d29yZD5hbnRpYmlvdGljIHJlc2lz
dGFuY2U8L2tleXdvcmQ+PGtleXdvcmQ+Y29udHJvbCBzdHJhdGVneTwva2V5d29yZD48a2V5d29y
ZD5Fc2NoZXJpY2hpYSBjb2xpIGluZmVjdGlvbjwva2V5d29yZD48a2V5d29yZD5mZXJtZW50YXRp
b248L2tleXdvcmQ+PGtleXdvcmQ+Zm9vZCBjaGFpbjwva2V5d29yZD48a2V5d29yZD5pbmNpZGVu
Y2U8L2tleXdvcmQ+PGtleXdvcmQ+bW9ydGFsaXR5IHJhdGU8L2tleXdvcmQ+PGtleXdvcmQ+bm9u
aHVtYW48L2tleXdvcmQ+PGtleXdvcmQ+T25lIEhlYWx0aDwva2V5d29yZD48a2V5d29yZD5waGFn
ZSB0aGVyYXB5PC9rZXl3b3JkPjxrZXl3b3JkPnBpZzwva2V5d29yZD48a2V5d29yZD5wb3JrPC9r
ZXl3b3JkPjxrZXl3b3JkPnB1YmxpYyBoZWFsdGg8L2tleXdvcmQ+PGtleXdvcmQ+UmV2aWV3PC9r
ZXl3b3JkPjxrZXl3b3JkPnZldGVyaW5hcmlhbjwva2V5d29yZD48a2V5d29yZD5hbmltYWw8L2tl
eXdvcmQ+PGtleXdvcmQ+ZHJ1ZyBlZmZlY3Q8L2tleXdvcmQ+PGtleXdvcmQ+bWljcm9iaW9sb2d5
PC9rZXl3b3JkPjxrZXl3b3JkPm11bHRpZHJ1ZyByZXNpc3RhbmNlPC9rZXl3b3JkPjxrZXl3b3Jk
PnN3aW5lIGRpc2Vhc2U8L2tleXdvcmQ+PGtleXdvcmQ+dmV0ZXJpbmFyeSBtZWRpY2luZTwva2V5
d29yZD48a2V5d29yZD5BbmltYWxzPC9rZXl3b3JkPjxrZXl3b3JkPkFudGktQmFjdGVyaWFsIEFn
ZW50czwva2V5d29yZD48a2V5d29yZD5EcnVnIFJlc2lzdGFuY2UsIE11bHRpcGxlLCBCYWN0ZXJp
YWw8L2tleXdvcmQ+PGtleXdvcmQ+RXNjaGVyaWNoaWEgY29saSBJbmZlY3Rpb25zPC9rZXl3b3Jk
PjxrZXl3b3JkPlN3aW5lPC9rZXl3b3JkPjxrZXl3b3JkPlN3aW5lIERpc2Vhc2VzPC9rZXl3b3Jk
Pjwva2V5d29yZHM+PGRhdGVzPjx5ZWFyPjIwMjE8L3llYXI+PC9kYXRlcz48d29yay10eXBlPlJl
dmlldzwvd29yay10eXBlPjx1cmxzPjxyZWxhdGVkLXVybHM+PHVybD5odHRwczovL3d3dy5zY29w
dXMuY29tL2lud2FyZC9yZWNvcmQudXJpP2VpZD0yLXMyLjAtODUxMDY5NDkzNjcmYW1wO2RvaT0x
MC4xMDE2JTJmai52ZXRtaWMuMjAyMS4xMDkxMTcmYW1wO3BhcnRuZXJJRD00MCZhbXA7bWQ1PWUz
ZjE1ZTgzMjE4ZTgwMDM5Y2VhNTZlMmI5NzFhMjViPC91cmw+PC9yZWxhdGVkLXVybHM+PC91cmxz
PjxjdXN0b203PjEwOTExNzwvY3VzdG9tNz48ZWxlY3Ryb25pYy1yZXNvdXJjZS1udW0+MTAuMTAx
Ni9qLnZldG1pYy4yMDIxLjEwOTExNzwvZWxlY3Ryb25pYy1yZXNvdXJjZS1udW0+PHJlbW90ZS1k
YXRhYmFzZS1uYW1lPlNjb3B1czwvcmVtb3RlLWRhdGFiYXNlLW5hbWU+PGxhbmd1YWdlPkVuZ2xp
c2g8L2xhbmd1YWdlPjwvcmVjb3JkPjwvQ2l0ZT48L0VuZE5vdGU+AG==
</w:fldData>
        </w:fldChar>
      </w:r>
      <w:r w:rsidR="0026586A">
        <w:instrText xml:space="preserve"> ADDIN EN.CITE.DATA </w:instrText>
      </w:r>
      <w:r w:rsidR="0026586A">
        <w:fldChar w:fldCharType="end"/>
      </w:r>
      <w:r w:rsidR="0045006D">
        <w:fldChar w:fldCharType="separate"/>
      </w:r>
      <w:r w:rsidR="00FD4A26">
        <w:rPr>
          <w:noProof/>
        </w:rPr>
        <w:t>(</w:t>
      </w:r>
      <w:hyperlink w:anchor="_ENREF_56" w:tooltip="Heo, 2013 #602" w:history="1">
        <w:r w:rsidR="005F0597">
          <w:rPr>
            <w:noProof/>
          </w:rPr>
          <w:t>Heo et al., 2013</w:t>
        </w:r>
      </w:hyperlink>
      <w:r w:rsidR="00FD4A26">
        <w:rPr>
          <w:noProof/>
        </w:rPr>
        <w:t xml:space="preserve">; </w:t>
      </w:r>
      <w:hyperlink w:anchor="_ENREF_29" w:tooltip="Corino, 2021 #73" w:history="1">
        <w:r w:rsidR="005F0597">
          <w:rPr>
            <w:noProof/>
          </w:rPr>
          <w:t>Corino et al., 2021</w:t>
        </w:r>
      </w:hyperlink>
      <w:r w:rsidR="00FD4A26">
        <w:rPr>
          <w:noProof/>
        </w:rPr>
        <w:t xml:space="preserve">; </w:t>
      </w:r>
      <w:hyperlink w:anchor="_ENREF_75" w:tooltip="Laird, 2021 #681" w:history="1">
        <w:r w:rsidR="005F0597">
          <w:rPr>
            <w:noProof/>
          </w:rPr>
          <w:t>Laird et al., 2021</w:t>
        </w:r>
      </w:hyperlink>
      <w:r w:rsidR="00FD4A26">
        <w:rPr>
          <w:noProof/>
        </w:rPr>
        <w:t>)</w:t>
      </w:r>
      <w:r w:rsidR="0045006D">
        <w:fldChar w:fldCharType="end"/>
      </w:r>
      <w:r w:rsidRPr="0095305A">
        <w:t xml:space="preserve">. </w:t>
      </w:r>
      <w:r>
        <w:t>Prebiotics can also s</w:t>
      </w:r>
      <w:r w:rsidRPr="0095305A">
        <w:t xml:space="preserve">upport selective pressure </w:t>
      </w:r>
      <w:r>
        <w:t xml:space="preserve">for </w:t>
      </w:r>
      <w:r w:rsidRPr="0095305A">
        <w:t>certain good bacteria</w:t>
      </w:r>
      <w:r w:rsidR="00DB253D">
        <w:t>,</w:t>
      </w:r>
      <w:r w:rsidRPr="0095305A">
        <w:t xml:space="preserve"> such as bifidobacteria and lactic acid bacteria</w:t>
      </w:r>
      <w:r w:rsidR="00DB253D">
        <w:t>,</w:t>
      </w:r>
      <w:r w:rsidRPr="0095305A">
        <w:t xml:space="preserve"> to prevent microbial imbalance. Non-starch polysaccharide by-products of </w:t>
      </w:r>
      <w:r>
        <w:t>soyabean</w:t>
      </w:r>
      <w:r w:rsidRPr="0095305A">
        <w:t xml:space="preserve"> meal hydrolysis interfere with pathogenic bacteria attachment sites and </w:t>
      </w:r>
      <w:r w:rsidR="0240EF71" w:rsidRPr="0095305A">
        <w:t>are</w:t>
      </w:r>
      <w:r w:rsidRPr="0095305A">
        <w:t xml:space="preserve"> beneficial in fluid retention during diarrhoeal infection</w:t>
      </w:r>
      <w:r>
        <w:t xml:space="preserve"> </w:t>
      </w:r>
      <w:r w:rsidR="0045006D">
        <w:fldChar w:fldCharType="begin">
          <w:fldData xml:space="preserve">PEVuZE5vdGU+PENpdGU+PEF1dGhvcj5SaG91bWE8L0F1dGhvcj48WWVhcj4yMDE3PC9ZZWFyPjxS
ZWNOdW0+NjI3PC9SZWNOdW0+PERpc3BsYXlUZXh0PihSaG91bWEgZXQgYWwuLCAyMDE3OyBZLiBM
aXUgZXQgYWwuLCAyMDE4OyBTdSBldCBhbC4sIDIwMjIpPC9EaXNwbGF5VGV4dD48cmVjb3JkPjxy
ZWMtbnVtYmVyPjYyNzwvcmVjLW51bWJlcj48Zm9yZWlnbi1rZXlzPjxrZXkgYXBwPSJFTiIgZGIt
aWQ9Ijk5c3B4dHhhanhzYXNiZWZyOTVwZjAwcmZyczAwZXA5dmUyYSIgdGltZXN0YW1wPSIxNjY0
NzM2NTgyIj42Mjc8L2tleT48L2ZvcmVpZ24ta2V5cz48cmVmLXR5cGUgbmFtZT0iSm91cm5hbCBB
cnRpY2xlIj4xNzwvcmVmLXR5cGU+PGNvbnRyaWJ1dG9ycz48YXV0aG9ycz48YXV0aG9yPlJob3Vt
YSwgTS48L2F1dGhvcj48YXV0aG9yPkZhaXJicm90aGVyLCBKLiBNLjwvYXV0aG9yPjxhdXRob3I+
QmVhdWRyeSwgRi48L2F1dGhvcj48YXV0aG9yPkxldGVsbGllciwgQS48L2F1dGhvcj48L2F1dGhv
cnM+PC9jb250cmlidXRvcnM+PHRpdGxlcz48dGl0bGU+UG9zdCB3ZWFuaW5nIGRpYXJyaGVhIGlu
IHBpZ3M6IFJpc2sgZmFjdG9ycyBhbmQgbm9uLWNvbGlzdGluLWJhc2VkIGNvbnRyb2wgc3RyYXRl
Z2llczwvdGl0bGU+PHNlY29uZGFyeS10aXRsZT5BY3RhIFZldGVyaW5hcmlhIFNjYW5kaW5hdmlj
YTwvc2Vjb25kYXJ5LXRpdGxlPjxzaG9ydC10aXRsZT5Qb3N0IHdlYW5pbmcgZGlhcnJoZWEgaW4g
cGlnczogUmlzayBmYWN0b3JzIGFuZCBub24tY29saXN0aW4tYmFzZWQgY29udHJvbCBzdHJhdGVn
aWVzPC9zaG9ydC10aXRsZT48L3RpdGxlcz48cGVyaW9kaWNhbD48ZnVsbC10aXRsZT5BY3RhIFZl
dGVyaW5hcmlhIFNjYW5kaW5hdmljYTwvZnVsbC10aXRsZT48L3BlcmlvZGljYWw+PHZvbHVtZT41
OTwvdm9sdW1lPjxudW1iZXI+MTwvbnVtYmVyPjxrZXl3b3Jkcz48a2V5d29yZD5BbHRlcm5hdGl2
ZXM8L2tleXdvcmQ+PGtleXdvcmQ+Q29saXN0aW48L2tleXdvcmQ+PGtleXdvcmQ+RS4gY29saTwv
a2V5d29yZD48a2V5d29yZD5QaWdzPC9rZXl3b3JkPjxrZXl3b3JkPlBvc3Qtd2VhbmluZyBkaWFy
cmhlYTwva2V5d29yZD48a2V5d29yZD5SZXNpc3RhbmNlPC9rZXl3b3JkPjxrZXl3b3JkPmFudGlp
bmZlY3RpdmUgYWdlbnQ8L2tleXdvcmQ+PGtleXdvcmQ+YW5pbWFsPC9rZXl3b3JkPjxrZXl3b3Jk
PmRpYXJyaGVhPC9rZXl3b3JkPjxrZXl3b3JkPm1pY3JvYmlvbG9neTwva2V5d29yZD48a2V5d29y
ZD5waWc8L2tleXdvcmQ+PGtleXdvcmQ+U3dpbmUgRGlzZWFzZXM8L2tleXdvcmQ+PGtleXdvcmQ+
dmV0ZXJpbmFyeTwva2V5d29yZD48a2V5d29yZD53ZWFuaW5nPC9rZXl3b3JkPjxrZXl3b3JkPkFu
aW1hbHM8L2tleXdvcmQ+PGtleXdvcmQ+QW50aS1CYWN0ZXJpYWwgQWdlbnRzPC9rZXl3b3JkPjxr
ZXl3b3JkPlN3aW5lPC9rZXl3b3JkPjwva2V5d29yZHM+PGRhdGVzPjx5ZWFyPjIwMTc8L3llYXI+
PC9kYXRlcz48d29yay10eXBlPlJldmlldzwvd29yay10eXBlPjx1cmxzPjxyZWxhdGVkLXVybHM+
PHVybD5odHRwczovL3d3dy5zY29wdXMuY29tL2lud2FyZC9yZWNvcmQudXJpP2VpZD0yLXMyLjAt
ODUwMTkzNjc1NjYmYW1wO2RvaT0xMC4xMTg2JTJmczEzMDI4LTAxNy0wMjk5LTcmYW1wO3BhcnRu
ZXJJRD00MCZhbXA7bWQ1PTI4NmRiMDExODM1MmU1MGNiZmFhODU4MGVkOGVhZDg1aHR0cHM6Ly9h
Y3RhdmV0c2NhbmQuYmlvbWVkY2VudHJhbC5jb20vdHJhY2svcGRmLzEwLjExODYvczEzMDI4LTAx
Ny0wMjk5LTcucGRmPC91cmw+PC9yZWxhdGVkLXVybHM+PC91cmxzPjxjdXN0b203PjMxPC9jdXN0
b203PjxlbGVjdHJvbmljLXJlc291cmNlLW51bT4xMC4xMTg2L3MxMzAyOC0wMTctMDI5OS03PC9l
bGVjdHJvbmljLXJlc291cmNlLW51bT48cmVtb3RlLWRhdGFiYXNlLW5hbWU+U2NvcHVzPC9yZW1v
dGUtZGF0YWJhc2UtbmFtZT48bGFuZ3VhZ2U+RW5nbGlzaDwvbGFuZ3VhZ2U+PC9yZWNvcmQ+PC9D
aXRlPjxDaXRlPjxBdXRob3I+TGl1PC9BdXRob3I+PFllYXI+MjAxODwvWWVhcj48UmVjTnVtPjYz
NTwvUmVjTnVtPjxyZWNvcmQ+PHJlYy1udW1iZXI+NjM1PC9yZWMtbnVtYmVyPjxmb3JlaWduLWtl
eXM+PGtleSBhcHA9IkVOIiBkYi1pZD0iOTlzcHh0eGFqeHNhc2JlZnI5NXBmMDByZnJzMDBlcDl2
ZTJhIiB0aW1lc3RhbXA9IjE2NjQ3MzY1ODIiPjYzNTwva2V5PjwvZm9yZWlnbi1rZXlzPjxyZWYt
dHlwZSBuYW1lPSJKb3VybmFsIEFydGljbGUiPjE3PC9yZWYtdHlwZT48Y29udHJpYnV0b3JzPjxh
dXRob3JzPjxhdXRob3I+TGl1LCBZLjwvYXV0aG9yPjxhdXRob3I+RXNwaW5vc2EsIEMuIEQuPC9h
dXRob3I+PGF1dGhvcj5BYmVsaWxsYSwgSi4gSi48L2F1dGhvcj48YXV0aG9yPkNhc2FzLCBHLiBB
LjwvYXV0aG9yPjxhdXRob3I+TGFnb3MsIEwuIFYuPC9hdXRob3I+PGF1dGhvcj5MZWUsIFMuIEEu
PC9hdXRob3I+PGF1dGhvcj5Ld29uLCBXLiBCLjwvYXV0aG9yPjxhdXRob3I+TWF0aGFpLCBKLiBL
LjwvYXV0aG9yPjxhdXRob3I+TmF2YXJybywgRC4gTS4gRC4gTC48L2F1dGhvcj48YXV0aG9yPkph
d29yc2tpLCBOLiBXLjwvYXV0aG9yPjxhdXRob3I+U3RlaW4sIEguIEguPC9hdXRob3I+PC9hdXRo
b3JzPjwvY29udHJpYnV0b3JzPjx0aXRsZXM+PHRpdGxlPk5vbi1hbnRpYmlvdGljIGZlZWQgYWRk
aXRpdmVzIGluIGRpZXRzIGZvciBwaWdzOiBBIHJldmlldzwvdGl0bGU+PHNlY29uZGFyeS10aXRs
ZT5BbmltYWwgTnV0cml0aW9uPC9zZWNvbmRhcnktdGl0bGU+PHNob3J0LXRpdGxlPk5vbi1hbnRp
YmlvdGljIGZlZWQgYWRkaXRpdmVzIGluIGRpZXRzIGZvciBwaWdzOiBBIHJldmlldzwvc2hvcnQt
dGl0bGU+PC90aXRsZXM+PHBlcmlvZGljYWw+PGZ1bGwtdGl0bGU+QW5pbWFsIE51dHJpdGlvbjwv
ZnVsbC10aXRsZT48L3BlcmlvZGljYWw+PHBhZ2VzPjExMy0xMjU8L3BhZ2VzPjx2b2x1bWU+NDwv
dm9sdW1lPjxudW1iZXI+MjwvbnVtYmVyPjxrZXl3b3Jkcz48a2V5d29yZD5BY2lkaWZpZXJzPC9r
ZXl3b3JkPjxrZXl3b3JkPkRpcmVjdC1mZWQgbWljcm9iaWFsczwva2V5d29yZD48a2V5d29yZD5N
aW5lcmFsczwva2V5d29yZD48a2V5d29yZD5QaWdzPC9rZXl3b3JkPjxrZXl3b3JkPlBsYW50IGV4
dHJhY3RzPC9rZXl3b3JkPjxrZXl3b3JkPlByZWJpb3RpY3M8L2tleXdvcmQ+PC9rZXl3b3Jkcz48
ZGF0ZXM+PHllYXI+MjAxODwveWVhcj48L2RhdGVzPjx3b3JrLXR5cGU+UmV2aWV3PC93b3JrLXR5
cGU+PHVybHM+PHJlbGF0ZWQtdXJscz48dXJsPmh0dHBzOi8vd3d3LnNjb3B1cy5jb20vaW53YXJk
L3JlY29yZC51cmk/ZWlkPTItczIuMC04NTA0NDAwNzg3MCZhbXA7ZG9pPTEwLjEwMTYlMmZqLmFu
aW51LjIwMTguMDEuMDA3JmFtcDtwYXJ0bmVySUQ9NDAmYW1wO21kNT1hMGU0NjVkMzQ0MTgzNjAz
NjNlZGFiMWQzMDY2MWQ5ZGh0dHBzOi8vd3d3Lm5jYmkubmxtLm5paC5nb3YvcG1jL2FydGljbGVz
L1BNQzYxMDM0NjkvcGRmL21haW4ucGRmPC91cmw+PC9yZWxhdGVkLXVybHM+PC91cmxzPjxlbGVj
dHJvbmljLXJlc291cmNlLW51bT4xMC4xMDE2L2ouYW5pbnUuMjAxOC4wMS4wMDc8L2VsZWN0cm9u
aWMtcmVzb3VyY2UtbnVtPjxyZW1vdGUtZGF0YWJhc2UtbmFtZT5TY29wdXM8L3JlbW90ZS1kYXRh
YmFzZS1uYW1lPjxsYW5ndWFnZT5FbmdsaXNoPC9sYW5ndWFnZT48L3JlY29yZD48L0NpdGU+PENp
dGU+PEF1dGhvcj5TdTwvQXV0aG9yPjxZZWFyPjIwMjI8L1llYXI+PFJlY051bT43MDM8L1JlY051
bT48cmVjb3JkPjxyZWMtbnVtYmVyPjcwMzwvcmVjLW51bWJlcj48Zm9yZWlnbi1rZXlzPjxrZXkg
YXBwPSJFTiIgZGItaWQ9Ijk5c3B4dHhhanhzYXNiZWZyOTVwZjAwcmZyczAwZXA5dmUyYSIgdGlt
ZXN0YW1wPSIxNjY0NzM2NTg2Ij43MDM8L2tleT48L2ZvcmVpZ24ta2V5cz48cmVmLXR5cGUgbmFt
ZT0iSm91cm5hbCBBcnRpY2xlIj4xNzwvcmVmLXR5cGU+PGNvbnRyaWJ1dG9ycz48YXV0aG9ycz48
YXV0aG9yPlN1LCBXLiBGLjwvYXV0aG9yPjxhdXRob3I+R29uZywgVC48L2F1dGhvcj48YXV0aG9y
PkppYW5nLCBaLiBQLjwvYXV0aG9yPjxhdXRob3I+THUsIFouIFEuPC9hdXRob3I+PGF1dGhvcj5X
YW5nLCBZLiBaLjwvYXV0aG9yPjwvYXV0aG9ycz48L2NvbnRyaWJ1dG9ycz48YXV0aC1hZGRyZXNz
PltTdSwgV2VpZmF8R29uZywgVGFvfEppYW5nLCBaaXBlbmd8THUsIFplcWluZ3xXYW5nLCBZaXpo
ZW5dIFpoZWppYW5nIFVuaXYsIE5hdGwgRW5nbiBMYWIgQmlvbCBGZWVkIFNhZmV0eSAmYW1wOyBQ
b2xsdXQgUHJldmVudCAmYW1wOywgSGFuZ3pob3UsIFBlb3BsZXMgUiBDaGluYS4gW1N1LCBXZWlm
YXxHb25nLCBUYW98SmlhbmcsIFppcGVuZ3xMdSwgWmVxaW5nfFdhbmcsIFlpemhlbl0gWmhlamlh
bmcgVW5pdiwgS2V5IExhYiBBbmltIE51dHIgJmFtcDsgRmVlZCwgTWluaXN0IEFnciwgSGFuZ3po
b3UsIFBlb3BsZXMgUiBDaGluYS4gW1N1LCBXZWlmYXxHb25nLCBUYW98SmlhbmcsIFppcGVuZ3xM
dSwgWmVxaW5nfFdhbmcsIFlpemhlbl0gWmhlamlhbmcgVW5pdiwgS2V5IExhYiBNb2wgQW5pbSBO
dXRyLCBNaW5pc3QgRWR1YywgSGFuZ3pob3UsIFBlb3BsZXMgUiBDaGluYS4gW1N1LCBXZWlmYXxH
b25nLCBUYW98SmlhbmcsIFppcGVuZ3xMdSwgWmVxaW5nfFdhbmcsIFlpemhlbl0gWmhlamlhbmcg
VW5pdiwgSW5zdCBGZWVkIFNjaSwgS2V5IExhYiBBbmltIE51dHIgJmFtcDsgRmVlZCBTY2kgWmhl
amlhbmcgUHJvdiwgSGFuZ3pob3UsIFBlb3BsZXMgUiBDaGluYS4gV2FuZywgWVogKGNvcnJlc3Bv
bmRpbmcgYXV0aG9yKSwgWmhlamlhbmcgVW5pdiwgTmF0bCBFbmduIExhYiBCaW9sIEZlZWQgU2Fm
ZXR5ICZhbXA7IFBvbGx1dCBQcmV2ZW50ICZhbXA7LCBIYW5nemhvdSwgUGVvcGxlcyBSIENoaW5h
LnxXYW5nLCBZWiAoY29ycmVzcG9uZGluZyBhdXRob3IpLCBaaGVqaWFuZyBVbml2LCBLZXkgTGFi
IEFuaW0gTnV0ciAmYW1wOyBGZWVkLCBNaW5pc3QgQWdyLCBIYW5nemhvdSwgUGVvcGxlcyBSIENo
aW5hLnxXYW5nLCBZWiAoY29ycmVzcG9uZGluZyBhdXRob3IpLCBaaGVqaWFuZyBVbml2LCBLZXkg
TGFiIE1vbCBBbmltIE51dHIsIE1pbmlzdCBFZHVjLCBIYW5nemhvdSwgUGVvcGxlcyBSIENoaW5h
LnxXYW5nLCBZWiAoY29ycmVzcG9uZGluZyBhdXRob3IpLCBaaGVqaWFuZyBVbml2LCBJbnN0IEZl
ZWQgU2NpLCBLZXkgTGFiIEFuaW0gTnV0ciAmYW1wOyBGZWVkIFNjaSBaaGVqaWFuZyBQcm92LCBI
YW5nemhvdSwgUGVvcGxlcyBSIENoaW5hLiB5endhbmczMjFAemp1LmVkdS5jbjwvYXV0aC1hZGRy
ZXNzPjx0aXRsZXM+PHRpdGxlPlRoZSBSb2xlIG9mIFByb2Jpb3RpY3MgaW4gQWxsZXZpYXRpbmcg
UG9zdHdlYW5pbmcgRGlhcnJoZWEgaW4gUGlnbGV0cyBGcm9tIHRoZSBQZXJzcGVjdGl2ZSBvZiBJ
bnRlc3RpbmFsIEJhcnJpZXJzPC90aXRsZT48c2Vjb25kYXJ5LXRpdGxlPkZyb250aWVycyBpbiBD
ZWxsdWxhciBhbmQgSW5mZWN0aW9uIE1pY3JvYmlvbG9neTwvc2Vjb25kYXJ5LXRpdGxlPjxhbHQt
dGl0bGU+RnJvbnQuIENlbGwuIEluZmVjdC4gTWljcm9iaW9sLjwvYWx0LXRpdGxlPjxzaG9ydC10
aXRsZT5UaGUgUm9sZSBvZiBQcm9iaW90aWNzIGluIEFsbGV2aWF0aW5nIFBvc3R3ZWFuaW5nIERp
YXJyaGVhIGluIFBpZ2xldHMgRnJvbSB0aGUgUGVyc3BlY3RpdmUgb2YgSW50ZXN0aW5hbCBCYXJy
aWVyczwvc2hvcnQtdGl0bGU+PC90aXRsZXM+PHBlcmlvZGljYWw+PGZ1bGwtdGl0bGU+RnJvbnRp
ZXJzIGluIENlbGx1bGFyIGFuZCBJbmZlY3Rpb24gTWljcm9iaW9sb2d5PC9mdWxsLXRpdGxlPjxh
YmJyLTE+RnJvbnQuIENlbGwuIEluZmVjdC4gTWljcm9iaW9sLjwvYWJici0xPjwvcGVyaW9kaWNh
bD48YWx0LXBlcmlvZGljYWw+PGZ1bGwtdGl0bGU+RnJvbnRpZXJzIGluIENlbGx1bGFyIGFuZCBJ
bmZlY3Rpb24gTWljcm9iaW9sb2d5PC9mdWxsLXRpdGxlPjxhYmJyLTE+RnJvbnQuIENlbGwuIElu
ZmVjdC4gTWljcm9iaW9sLjwvYWJici0xPjwvYWx0LXBlcmlvZGljYWw+PHBhZ2VzPjEyPC9wYWdl
cz48dm9sdW1lPjEyPC92b2x1bWU+PGtleXdvcmRzPjxrZXl3b3JkPnBpZ2xldHM8L2tleXdvcmQ+
PGtleXdvcmQ+cG9zdHdlYW5pbmcgZGlhcnJoZWE8L2tleXdvcmQ+PGtleXdvcmQ+YW50aWJpb3Rp
Y3M8L2tleXdvcmQ+PGtleXdvcmQ+cHJvYmlvdGljczwva2V5d29yZD48a2V5d29yZD5pbnRlc3Rp
bmFsPC9rZXl3b3JkPjxrZXl3b3JkPmJhcnJpZXJzPC9rZXl3b3JkPjxrZXl3b3JkPmVudGVyb3Rv
eGlnZW5pYyBlc2NoZXJpY2hpYS1jb2xpPC9rZXl3b3JkPjxrZXl3b3JkPnllYXN0IHNhY2NoYXJv
bXljZXMtY2VyZXZpc2lhZTwva2V5d29yZD48a2V5d29yZD50aWdodDwva2V5d29yZD48a2V5d29y
ZD5qdW5jdGlvbiBwcm90ZWluczwva2V5d29yZD48a2V5d29yZD5ndXQgbWljcm9iaW90YTwva2V5
d29yZD48a2V5d29yZD5ncm93dGgtcGVyZm9ybWFuY2U8L2tleXdvcmQ+PGtleXdvcmQ+bGFjdG9i
YWNpbGx1cy1wbGFudGFydW08L2tleXdvcmQ+PGtleXdvcmQ+d2VhbmVkIHBpZ3M8L2tleXdvcmQ+
PGtleXdvcmQ+aW1tdW5lLXJlc3BvbnNlPC9rZXl3b3JkPjxrZXl3b3JkPnBhbmV0aCBjZWxsczwv
a2V5d29yZD48a2V5d29yZD5oZWFsdGg8L2tleXdvcmQ+PGtleXdvcmQ+SW1tdW5vbG9neTwva2V5
d29yZD48a2V5d29yZD5NaWNyb2Jpb2xvZ3k8L2tleXdvcmQ+PC9rZXl3b3Jkcz48ZGF0ZXM+PHll
YXI+MjAyMjwveWVhcj48cHViLWRhdGVzPjxkYXRlPk1heTwvZGF0ZT48L3B1Yi1kYXRlcz48L2Rh
dGVzPjxpc2JuPjIyMzUtMjk4ODwvaXNibj48YWNjZXNzaW9uLW51bT5XT1M6MDAwODExMzI5ODAw
MDAxPC9hY2Nlc3Npb24tbnVtPjx3b3JrLXR5cGU+UmV2aWV3PC93b3JrLXR5cGU+PHVybHM+PHJl
bGF0ZWQtdXJscz48dXJsPiZsdDtHbyB0byBJU0kmZ3Q7Oi8vV09TOjAwMDgxMTMyOTgwMDAwMTwv
dXJsPjwvcmVsYXRlZC11cmxzPjwvdXJscz48Y3VzdG9tNz44ODMxMDc8L2N1c3RvbTc+PGVsZWN0
cm9uaWMtcmVzb3VyY2UtbnVtPjEwLjMzODkvZmNpbWIuMjAyMi44ODMxMDc8L2VsZWN0cm9uaWMt
cmVzb3VyY2UtbnVtPjxsYW5ndWFnZT5FbmdsaXNoPC9sYW5ndWFnZT48L3JlY29yZD48L0NpdGU+
PC9FbmROb3RlPgB=
</w:fldData>
        </w:fldChar>
      </w:r>
      <w:r w:rsidR="0026586A">
        <w:instrText xml:space="preserve"> ADDIN EN.CITE </w:instrText>
      </w:r>
      <w:r w:rsidR="0026586A">
        <w:fldChar w:fldCharType="begin">
          <w:fldData xml:space="preserve">PEVuZE5vdGU+PENpdGU+PEF1dGhvcj5SaG91bWE8L0F1dGhvcj48WWVhcj4yMDE3PC9ZZWFyPjxS
ZWNOdW0+NjI3PC9SZWNOdW0+PERpc3BsYXlUZXh0PihSaG91bWEgZXQgYWwuLCAyMDE3OyBZLiBM
aXUgZXQgYWwuLCAyMDE4OyBTdSBldCBhbC4sIDIwMjIpPC9EaXNwbGF5VGV4dD48cmVjb3JkPjxy
ZWMtbnVtYmVyPjYyNzwvcmVjLW51bWJlcj48Zm9yZWlnbi1rZXlzPjxrZXkgYXBwPSJFTiIgZGIt
aWQ9Ijk5c3B4dHhhanhzYXNiZWZyOTVwZjAwcmZyczAwZXA5dmUyYSIgdGltZXN0YW1wPSIxNjY0
NzM2NTgyIj42Mjc8L2tleT48L2ZvcmVpZ24ta2V5cz48cmVmLXR5cGUgbmFtZT0iSm91cm5hbCBB
cnRpY2xlIj4xNzwvcmVmLXR5cGU+PGNvbnRyaWJ1dG9ycz48YXV0aG9ycz48YXV0aG9yPlJob3Vt
YSwgTS48L2F1dGhvcj48YXV0aG9yPkZhaXJicm90aGVyLCBKLiBNLjwvYXV0aG9yPjxhdXRob3I+
QmVhdWRyeSwgRi48L2F1dGhvcj48YXV0aG9yPkxldGVsbGllciwgQS48L2F1dGhvcj48L2F1dGhv
cnM+PC9jb250cmlidXRvcnM+PHRpdGxlcz48dGl0bGU+UG9zdCB3ZWFuaW5nIGRpYXJyaGVhIGlu
IHBpZ3M6IFJpc2sgZmFjdG9ycyBhbmQgbm9uLWNvbGlzdGluLWJhc2VkIGNvbnRyb2wgc3RyYXRl
Z2llczwvdGl0bGU+PHNlY29uZGFyeS10aXRsZT5BY3RhIFZldGVyaW5hcmlhIFNjYW5kaW5hdmlj
YTwvc2Vjb25kYXJ5LXRpdGxlPjxzaG9ydC10aXRsZT5Qb3N0IHdlYW5pbmcgZGlhcnJoZWEgaW4g
cGlnczogUmlzayBmYWN0b3JzIGFuZCBub24tY29saXN0aW4tYmFzZWQgY29udHJvbCBzdHJhdGVn
aWVzPC9zaG9ydC10aXRsZT48L3RpdGxlcz48cGVyaW9kaWNhbD48ZnVsbC10aXRsZT5BY3RhIFZl
dGVyaW5hcmlhIFNjYW5kaW5hdmljYTwvZnVsbC10aXRsZT48L3BlcmlvZGljYWw+PHZvbHVtZT41
OTwvdm9sdW1lPjxudW1iZXI+MTwvbnVtYmVyPjxrZXl3b3Jkcz48a2V5d29yZD5BbHRlcm5hdGl2
ZXM8L2tleXdvcmQ+PGtleXdvcmQ+Q29saXN0aW48L2tleXdvcmQ+PGtleXdvcmQ+RS4gY29saTwv
a2V5d29yZD48a2V5d29yZD5QaWdzPC9rZXl3b3JkPjxrZXl3b3JkPlBvc3Qtd2VhbmluZyBkaWFy
cmhlYTwva2V5d29yZD48a2V5d29yZD5SZXNpc3RhbmNlPC9rZXl3b3JkPjxrZXl3b3JkPmFudGlp
bmZlY3RpdmUgYWdlbnQ8L2tleXdvcmQ+PGtleXdvcmQ+YW5pbWFsPC9rZXl3b3JkPjxrZXl3b3Jk
PmRpYXJyaGVhPC9rZXl3b3JkPjxrZXl3b3JkPm1pY3JvYmlvbG9neTwva2V5d29yZD48a2V5d29y
ZD5waWc8L2tleXdvcmQ+PGtleXdvcmQ+U3dpbmUgRGlzZWFzZXM8L2tleXdvcmQ+PGtleXdvcmQ+
dmV0ZXJpbmFyeTwva2V5d29yZD48a2V5d29yZD53ZWFuaW5nPC9rZXl3b3JkPjxrZXl3b3JkPkFu
aW1hbHM8L2tleXdvcmQ+PGtleXdvcmQ+QW50aS1CYWN0ZXJpYWwgQWdlbnRzPC9rZXl3b3JkPjxr
ZXl3b3JkPlN3aW5lPC9rZXl3b3JkPjwva2V5d29yZHM+PGRhdGVzPjx5ZWFyPjIwMTc8L3llYXI+
PC9kYXRlcz48d29yay10eXBlPlJldmlldzwvd29yay10eXBlPjx1cmxzPjxyZWxhdGVkLXVybHM+
PHVybD5odHRwczovL3d3dy5zY29wdXMuY29tL2lud2FyZC9yZWNvcmQudXJpP2VpZD0yLXMyLjAt
ODUwMTkzNjc1NjYmYW1wO2RvaT0xMC4xMTg2JTJmczEzMDI4LTAxNy0wMjk5LTcmYW1wO3BhcnRu
ZXJJRD00MCZhbXA7bWQ1PTI4NmRiMDExODM1MmU1MGNiZmFhODU4MGVkOGVhZDg1aHR0cHM6Ly9h
Y3RhdmV0c2NhbmQuYmlvbWVkY2VudHJhbC5jb20vdHJhY2svcGRmLzEwLjExODYvczEzMDI4LTAx
Ny0wMjk5LTcucGRmPC91cmw+PC9yZWxhdGVkLXVybHM+PC91cmxzPjxjdXN0b203PjMxPC9jdXN0
b203PjxlbGVjdHJvbmljLXJlc291cmNlLW51bT4xMC4xMTg2L3MxMzAyOC0wMTctMDI5OS03PC9l
bGVjdHJvbmljLXJlc291cmNlLW51bT48cmVtb3RlLWRhdGFiYXNlLW5hbWU+U2NvcHVzPC9yZW1v
dGUtZGF0YWJhc2UtbmFtZT48bGFuZ3VhZ2U+RW5nbGlzaDwvbGFuZ3VhZ2U+PC9yZWNvcmQ+PC9D
aXRlPjxDaXRlPjxBdXRob3I+TGl1PC9BdXRob3I+PFllYXI+MjAxODwvWWVhcj48UmVjTnVtPjYz
NTwvUmVjTnVtPjxyZWNvcmQ+PHJlYy1udW1iZXI+NjM1PC9yZWMtbnVtYmVyPjxmb3JlaWduLWtl
eXM+PGtleSBhcHA9IkVOIiBkYi1pZD0iOTlzcHh0eGFqeHNhc2JlZnI5NXBmMDByZnJzMDBlcDl2
ZTJhIiB0aW1lc3RhbXA9IjE2NjQ3MzY1ODIiPjYzNTwva2V5PjwvZm9yZWlnbi1rZXlzPjxyZWYt
dHlwZSBuYW1lPSJKb3VybmFsIEFydGljbGUiPjE3PC9yZWYtdHlwZT48Y29udHJpYnV0b3JzPjxh
dXRob3JzPjxhdXRob3I+TGl1LCBZLjwvYXV0aG9yPjxhdXRob3I+RXNwaW5vc2EsIEMuIEQuPC9h
dXRob3I+PGF1dGhvcj5BYmVsaWxsYSwgSi4gSi48L2F1dGhvcj48YXV0aG9yPkNhc2FzLCBHLiBB
LjwvYXV0aG9yPjxhdXRob3I+TGFnb3MsIEwuIFYuPC9hdXRob3I+PGF1dGhvcj5MZWUsIFMuIEEu
PC9hdXRob3I+PGF1dGhvcj5Ld29uLCBXLiBCLjwvYXV0aG9yPjxhdXRob3I+TWF0aGFpLCBKLiBL
LjwvYXV0aG9yPjxhdXRob3I+TmF2YXJybywgRC4gTS4gRC4gTC48L2F1dGhvcj48YXV0aG9yPkph
d29yc2tpLCBOLiBXLjwvYXV0aG9yPjxhdXRob3I+U3RlaW4sIEguIEguPC9hdXRob3I+PC9hdXRo
b3JzPjwvY29udHJpYnV0b3JzPjx0aXRsZXM+PHRpdGxlPk5vbi1hbnRpYmlvdGljIGZlZWQgYWRk
aXRpdmVzIGluIGRpZXRzIGZvciBwaWdzOiBBIHJldmlldzwvdGl0bGU+PHNlY29uZGFyeS10aXRs
ZT5BbmltYWwgTnV0cml0aW9uPC9zZWNvbmRhcnktdGl0bGU+PHNob3J0LXRpdGxlPk5vbi1hbnRp
YmlvdGljIGZlZWQgYWRkaXRpdmVzIGluIGRpZXRzIGZvciBwaWdzOiBBIHJldmlldzwvc2hvcnQt
dGl0bGU+PC90aXRsZXM+PHBlcmlvZGljYWw+PGZ1bGwtdGl0bGU+QW5pbWFsIE51dHJpdGlvbjwv
ZnVsbC10aXRsZT48L3BlcmlvZGljYWw+PHBhZ2VzPjExMy0xMjU8L3BhZ2VzPjx2b2x1bWU+NDwv
dm9sdW1lPjxudW1iZXI+MjwvbnVtYmVyPjxrZXl3b3Jkcz48a2V5d29yZD5BY2lkaWZpZXJzPC9r
ZXl3b3JkPjxrZXl3b3JkPkRpcmVjdC1mZWQgbWljcm9iaWFsczwva2V5d29yZD48a2V5d29yZD5N
aW5lcmFsczwva2V5d29yZD48a2V5d29yZD5QaWdzPC9rZXl3b3JkPjxrZXl3b3JkPlBsYW50IGV4
dHJhY3RzPC9rZXl3b3JkPjxrZXl3b3JkPlByZWJpb3RpY3M8L2tleXdvcmQ+PC9rZXl3b3Jkcz48
ZGF0ZXM+PHllYXI+MjAxODwveWVhcj48L2RhdGVzPjx3b3JrLXR5cGU+UmV2aWV3PC93b3JrLXR5
cGU+PHVybHM+PHJlbGF0ZWQtdXJscz48dXJsPmh0dHBzOi8vd3d3LnNjb3B1cy5jb20vaW53YXJk
L3JlY29yZC51cmk/ZWlkPTItczIuMC04NTA0NDAwNzg3MCZhbXA7ZG9pPTEwLjEwMTYlMmZqLmFu
aW51LjIwMTguMDEuMDA3JmFtcDtwYXJ0bmVySUQ9NDAmYW1wO21kNT1hMGU0NjVkMzQ0MTgzNjAz
NjNlZGFiMWQzMDY2MWQ5ZGh0dHBzOi8vd3d3Lm5jYmkubmxtLm5paC5nb3YvcG1jL2FydGljbGVz
L1BNQzYxMDM0NjkvcGRmL21haW4ucGRmPC91cmw+PC9yZWxhdGVkLXVybHM+PC91cmxzPjxlbGVj
dHJvbmljLXJlc291cmNlLW51bT4xMC4xMDE2L2ouYW5pbnUuMjAxOC4wMS4wMDc8L2VsZWN0cm9u
aWMtcmVzb3VyY2UtbnVtPjxyZW1vdGUtZGF0YWJhc2UtbmFtZT5TY29wdXM8L3JlbW90ZS1kYXRh
YmFzZS1uYW1lPjxsYW5ndWFnZT5FbmdsaXNoPC9sYW5ndWFnZT48L3JlY29yZD48L0NpdGU+PENp
dGU+PEF1dGhvcj5TdTwvQXV0aG9yPjxZZWFyPjIwMjI8L1llYXI+PFJlY051bT43MDM8L1JlY051
bT48cmVjb3JkPjxyZWMtbnVtYmVyPjcwMzwvcmVjLW51bWJlcj48Zm9yZWlnbi1rZXlzPjxrZXkg
YXBwPSJFTiIgZGItaWQ9Ijk5c3B4dHhhanhzYXNiZWZyOTVwZjAwcmZyczAwZXA5dmUyYSIgdGlt
ZXN0YW1wPSIxNjY0NzM2NTg2Ij43MDM8L2tleT48L2ZvcmVpZ24ta2V5cz48cmVmLXR5cGUgbmFt
ZT0iSm91cm5hbCBBcnRpY2xlIj4xNzwvcmVmLXR5cGU+PGNvbnRyaWJ1dG9ycz48YXV0aG9ycz48
YXV0aG9yPlN1LCBXLiBGLjwvYXV0aG9yPjxhdXRob3I+R29uZywgVC48L2F1dGhvcj48YXV0aG9y
PkppYW5nLCBaLiBQLjwvYXV0aG9yPjxhdXRob3I+THUsIFouIFEuPC9hdXRob3I+PGF1dGhvcj5X
YW5nLCBZLiBaLjwvYXV0aG9yPjwvYXV0aG9ycz48L2NvbnRyaWJ1dG9ycz48YXV0aC1hZGRyZXNz
PltTdSwgV2VpZmF8R29uZywgVGFvfEppYW5nLCBaaXBlbmd8THUsIFplcWluZ3xXYW5nLCBZaXpo
ZW5dIFpoZWppYW5nIFVuaXYsIE5hdGwgRW5nbiBMYWIgQmlvbCBGZWVkIFNhZmV0eSAmYW1wOyBQ
b2xsdXQgUHJldmVudCAmYW1wOywgSGFuZ3pob3UsIFBlb3BsZXMgUiBDaGluYS4gW1N1LCBXZWlm
YXxHb25nLCBUYW98SmlhbmcsIFppcGVuZ3xMdSwgWmVxaW5nfFdhbmcsIFlpemhlbl0gWmhlamlh
bmcgVW5pdiwgS2V5IExhYiBBbmltIE51dHIgJmFtcDsgRmVlZCwgTWluaXN0IEFnciwgSGFuZ3po
b3UsIFBlb3BsZXMgUiBDaGluYS4gW1N1LCBXZWlmYXxHb25nLCBUYW98SmlhbmcsIFppcGVuZ3xM
dSwgWmVxaW5nfFdhbmcsIFlpemhlbl0gWmhlamlhbmcgVW5pdiwgS2V5IExhYiBNb2wgQW5pbSBO
dXRyLCBNaW5pc3QgRWR1YywgSGFuZ3pob3UsIFBlb3BsZXMgUiBDaGluYS4gW1N1LCBXZWlmYXxH
b25nLCBUYW98SmlhbmcsIFppcGVuZ3xMdSwgWmVxaW5nfFdhbmcsIFlpemhlbl0gWmhlamlhbmcg
VW5pdiwgSW5zdCBGZWVkIFNjaSwgS2V5IExhYiBBbmltIE51dHIgJmFtcDsgRmVlZCBTY2kgWmhl
amlhbmcgUHJvdiwgSGFuZ3pob3UsIFBlb3BsZXMgUiBDaGluYS4gV2FuZywgWVogKGNvcnJlc3Bv
bmRpbmcgYXV0aG9yKSwgWmhlamlhbmcgVW5pdiwgTmF0bCBFbmduIExhYiBCaW9sIEZlZWQgU2Fm
ZXR5ICZhbXA7IFBvbGx1dCBQcmV2ZW50ICZhbXA7LCBIYW5nemhvdSwgUGVvcGxlcyBSIENoaW5h
LnxXYW5nLCBZWiAoY29ycmVzcG9uZGluZyBhdXRob3IpLCBaaGVqaWFuZyBVbml2LCBLZXkgTGFi
IEFuaW0gTnV0ciAmYW1wOyBGZWVkLCBNaW5pc3QgQWdyLCBIYW5nemhvdSwgUGVvcGxlcyBSIENo
aW5hLnxXYW5nLCBZWiAoY29ycmVzcG9uZGluZyBhdXRob3IpLCBaaGVqaWFuZyBVbml2LCBLZXkg
TGFiIE1vbCBBbmltIE51dHIsIE1pbmlzdCBFZHVjLCBIYW5nemhvdSwgUGVvcGxlcyBSIENoaW5h
LnxXYW5nLCBZWiAoY29ycmVzcG9uZGluZyBhdXRob3IpLCBaaGVqaWFuZyBVbml2LCBJbnN0IEZl
ZWQgU2NpLCBLZXkgTGFiIEFuaW0gTnV0ciAmYW1wOyBGZWVkIFNjaSBaaGVqaWFuZyBQcm92LCBI
YW5nemhvdSwgUGVvcGxlcyBSIENoaW5hLiB5endhbmczMjFAemp1LmVkdS5jbjwvYXV0aC1hZGRy
ZXNzPjx0aXRsZXM+PHRpdGxlPlRoZSBSb2xlIG9mIFByb2Jpb3RpY3MgaW4gQWxsZXZpYXRpbmcg
UG9zdHdlYW5pbmcgRGlhcnJoZWEgaW4gUGlnbGV0cyBGcm9tIHRoZSBQZXJzcGVjdGl2ZSBvZiBJ
bnRlc3RpbmFsIEJhcnJpZXJzPC90aXRsZT48c2Vjb25kYXJ5LXRpdGxlPkZyb250aWVycyBpbiBD
ZWxsdWxhciBhbmQgSW5mZWN0aW9uIE1pY3JvYmlvbG9neTwvc2Vjb25kYXJ5LXRpdGxlPjxhbHQt
dGl0bGU+RnJvbnQuIENlbGwuIEluZmVjdC4gTWljcm9iaW9sLjwvYWx0LXRpdGxlPjxzaG9ydC10
aXRsZT5UaGUgUm9sZSBvZiBQcm9iaW90aWNzIGluIEFsbGV2aWF0aW5nIFBvc3R3ZWFuaW5nIERp
YXJyaGVhIGluIFBpZ2xldHMgRnJvbSB0aGUgUGVyc3BlY3RpdmUgb2YgSW50ZXN0aW5hbCBCYXJy
aWVyczwvc2hvcnQtdGl0bGU+PC90aXRsZXM+PHBlcmlvZGljYWw+PGZ1bGwtdGl0bGU+RnJvbnRp
ZXJzIGluIENlbGx1bGFyIGFuZCBJbmZlY3Rpb24gTWljcm9iaW9sb2d5PC9mdWxsLXRpdGxlPjxh
YmJyLTE+RnJvbnQuIENlbGwuIEluZmVjdC4gTWljcm9iaW9sLjwvYWJici0xPjwvcGVyaW9kaWNh
bD48YWx0LXBlcmlvZGljYWw+PGZ1bGwtdGl0bGU+RnJvbnRpZXJzIGluIENlbGx1bGFyIGFuZCBJ
bmZlY3Rpb24gTWljcm9iaW9sb2d5PC9mdWxsLXRpdGxlPjxhYmJyLTE+RnJvbnQuIENlbGwuIElu
ZmVjdC4gTWljcm9iaW9sLjwvYWJici0xPjwvYWx0LXBlcmlvZGljYWw+PHBhZ2VzPjEyPC9wYWdl
cz48dm9sdW1lPjEyPC92b2x1bWU+PGtleXdvcmRzPjxrZXl3b3JkPnBpZ2xldHM8L2tleXdvcmQ+
PGtleXdvcmQ+cG9zdHdlYW5pbmcgZGlhcnJoZWE8L2tleXdvcmQ+PGtleXdvcmQ+YW50aWJpb3Rp
Y3M8L2tleXdvcmQ+PGtleXdvcmQ+cHJvYmlvdGljczwva2V5d29yZD48a2V5d29yZD5pbnRlc3Rp
bmFsPC9rZXl3b3JkPjxrZXl3b3JkPmJhcnJpZXJzPC9rZXl3b3JkPjxrZXl3b3JkPmVudGVyb3Rv
eGlnZW5pYyBlc2NoZXJpY2hpYS1jb2xpPC9rZXl3b3JkPjxrZXl3b3JkPnllYXN0IHNhY2NoYXJv
bXljZXMtY2VyZXZpc2lhZTwva2V5d29yZD48a2V5d29yZD50aWdodDwva2V5d29yZD48a2V5d29y
ZD5qdW5jdGlvbiBwcm90ZWluczwva2V5d29yZD48a2V5d29yZD5ndXQgbWljcm9iaW90YTwva2V5
d29yZD48a2V5d29yZD5ncm93dGgtcGVyZm9ybWFuY2U8L2tleXdvcmQ+PGtleXdvcmQ+bGFjdG9i
YWNpbGx1cy1wbGFudGFydW08L2tleXdvcmQ+PGtleXdvcmQ+d2VhbmVkIHBpZ3M8L2tleXdvcmQ+
PGtleXdvcmQ+aW1tdW5lLXJlc3BvbnNlPC9rZXl3b3JkPjxrZXl3b3JkPnBhbmV0aCBjZWxsczwv
a2V5d29yZD48a2V5d29yZD5oZWFsdGg8L2tleXdvcmQ+PGtleXdvcmQ+SW1tdW5vbG9neTwva2V5
d29yZD48a2V5d29yZD5NaWNyb2Jpb2xvZ3k8L2tleXdvcmQ+PC9rZXl3b3Jkcz48ZGF0ZXM+PHll
YXI+MjAyMjwveWVhcj48cHViLWRhdGVzPjxkYXRlPk1heTwvZGF0ZT48L3B1Yi1kYXRlcz48L2Rh
dGVzPjxpc2JuPjIyMzUtMjk4ODwvaXNibj48YWNjZXNzaW9uLW51bT5XT1M6MDAwODExMzI5ODAw
MDAxPC9hY2Nlc3Npb24tbnVtPjx3b3JrLXR5cGU+UmV2aWV3PC93b3JrLXR5cGU+PHVybHM+PHJl
bGF0ZWQtdXJscz48dXJsPiZsdDtHbyB0byBJU0kmZ3Q7Oi8vV09TOjAwMDgxMTMyOTgwMDAwMTwv
dXJsPjwvcmVsYXRlZC11cmxzPjwvdXJscz48Y3VzdG9tNz44ODMxMDc8L2N1c3RvbTc+PGVsZWN0
cm9uaWMtcmVzb3VyY2UtbnVtPjEwLjMzODkvZmNpbWIuMjAyMi44ODMxMDc8L2VsZWN0cm9uaWMt
cmVzb3VyY2UtbnVtPjxsYW5ndWFnZT5FbmdsaXNoPC9sYW5ndWFnZT48L3JlY29yZD48L0NpdGU+
PC9FbmROb3RlPgB=
</w:fldData>
        </w:fldChar>
      </w:r>
      <w:r w:rsidR="0026586A">
        <w:instrText xml:space="preserve"> ADDIN EN.CITE.DATA </w:instrText>
      </w:r>
      <w:r w:rsidR="0026586A">
        <w:fldChar w:fldCharType="end"/>
      </w:r>
      <w:r w:rsidR="0045006D">
        <w:fldChar w:fldCharType="separate"/>
      </w:r>
      <w:r w:rsidR="00FD4A26">
        <w:rPr>
          <w:noProof/>
        </w:rPr>
        <w:t>(</w:t>
      </w:r>
      <w:hyperlink w:anchor="_ENREF_118" w:tooltip="Rhouma, 2017 #627" w:history="1">
        <w:r w:rsidR="005F0597">
          <w:rPr>
            <w:noProof/>
          </w:rPr>
          <w:t>Rhouma et al., 2017</w:t>
        </w:r>
      </w:hyperlink>
      <w:r w:rsidR="00FD4A26">
        <w:rPr>
          <w:noProof/>
        </w:rPr>
        <w:t xml:space="preserve">; </w:t>
      </w:r>
      <w:hyperlink w:anchor="_ENREF_83" w:tooltip="Liu, 2018 #635" w:history="1">
        <w:r w:rsidR="005F0597">
          <w:rPr>
            <w:noProof/>
          </w:rPr>
          <w:t>Y. Liu et al., 2018</w:t>
        </w:r>
      </w:hyperlink>
      <w:r w:rsidR="00FD4A26">
        <w:rPr>
          <w:noProof/>
        </w:rPr>
        <w:t xml:space="preserve">; </w:t>
      </w:r>
      <w:hyperlink w:anchor="_ENREF_130" w:tooltip="Su, 2022 #703" w:history="1">
        <w:r w:rsidR="005F0597">
          <w:rPr>
            <w:noProof/>
          </w:rPr>
          <w:t>Su et al., 2022</w:t>
        </w:r>
      </w:hyperlink>
      <w:r w:rsidR="00FD4A26">
        <w:rPr>
          <w:noProof/>
        </w:rPr>
        <w:t>)</w:t>
      </w:r>
      <w:r w:rsidR="0045006D">
        <w:fldChar w:fldCharType="end"/>
      </w:r>
      <w:r>
        <w:t xml:space="preserve">. </w:t>
      </w:r>
    </w:p>
    <w:p w14:paraId="7C6E09D1" w14:textId="77777777" w:rsidR="0072038D" w:rsidRPr="00823A41" w:rsidRDefault="0072038D" w:rsidP="00B4537B">
      <w:pPr>
        <w:pStyle w:val="Heading3"/>
        <w:spacing w:line="276" w:lineRule="auto"/>
      </w:pPr>
      <w:bookmarkStart w:id="55" w:name="_Toc113219401"/>
      <w:bookmarkStart w:id="56" w:name="_Toc124787498"/>
      <w:r w:rsidRPr="00903B5A">
        <w:t>Synbiotics</w:t>
      </w:r>
      <w:bookmarkEnd w:id="55"/>
      <w:bookmarkEnd w:id="56"/>
      <w:r w:rsidRPr="00903B5A">
        <w:t xml:space="preserve"> </w:t>
      </w:r>
    </w:p>
    <w:p w14:paraId="247B8CB7" w14:textId="6A2189C5" w:rsidR="0072038D" w:rsidRDefault="0072038D" w:rsidP="00B4537B">
      <w:pPr>
        <w:spacing w:line="276" w:lineRule="auto"/>
      </w:pPr>
      <w:r>
        <w:t>Sy</w:t>
      </w:r>
      <w:r w:rsidR="6C4B164F">
        <w:t>n</w:t>
      </w:r>
      <w:r>
        <w:t xml:space="preserve">biotics are combinations of probiotics and prebiotic approaches used to achieve complementary </w:t>
      </w:r>
      <w:r w:rsidR="05DFB0D0">
        <w:t xml:space="preserve">or synergistic </w:t>
      </w:r>
      <w:r>
        <w:t xml:space="preserve">effects to improve microbial balance in the gut to prevent colonisation of pathogenic bacteria </w:t>
      </w:r>
      <w:r w:rsidR="0045006D">
        <w:fldChar w:fldCharType="begin">
          <w:fldData xml:space="preserve">PEVuZE5vdGU+PENpdGU+PEF1dGhvcj5IZW88L0F1dGhvcj48WWVhcj4yMDEzPC9ZZWFyPjxSZWNO
dW0+NjAyPC9SZWNOdW0+PERpc3BsYXlUZXh0PihIZW8gZXQgYWwuLCAyMDEzOyBMYWlyZCBldCBh
bC4sIDIwMjEpPC9EaXNwbGF5VGV4dD48cmVjb3JkPjxyZWMtbnVtYmVyPjYwMjwvcmVjLW51bWJl
cj48Zm9yZWlnbi1rZXlzPjxrZXkgYXBwPSJFTiIgZGItaWQ9Ijk5c3B4dHhhanhzYXNiZWZyOTVw
ZjAwcmZyczAwZXA5dmUyYSIgdGltZXN0YW1wPSIxNjY0NzM2NTgxIj42MDI8L2tleT48L2ZvcmVp
Z24ta2V5cz48cmVmLXR5cGUgbmFtZT0iSm91cm5hbCBBcnRpY2xlIj4xNzwvcmVmLXR5cGU+PGNv
bnRyaWJ1dG9ycz48YXV0aG9ycz48YXV0aG9yPkhlbywgSi4gTS48L2F1dGhvcj48YXV0aG9yPk9w
YXBlanUsIEYuIE8uPC9hdXRob3I+PGF1dGhvcj5QbHVza2UsIEouIFIuPC9hdXRob3I+PGF1dGhv
cj5LaW0sIEouIEMuPC9hdXRob3I+PGF1dGhvcj5IYW1wc29uLCBELiBKLjwvYXV0aG9yPjxhdXRo
b3I+TnlhY2hvdGksIEMuIE0uPC9hdXRob3I+PC9hdXRob3JzPjwvY29udHJpYnV0b3JzPjx0aXRs
ZXM+PHRpdGxlPkdhc3Ryb2ludGVzdGluYWwgaGVhbHRoIGFuZCBmdW5jdGlvbiBpbiB3ZWFuZWQg
cGlnczogQSByZXZpZXcgb2YgZmVlZGluZyBzdHJhdGVnaWVzIHRvIGNvbnRyb2wgcG9zdC13ZWFu
aW5nIGRpYXJyaG9lYSB3aXRob3V0IHVzaW5nIGluLWZlZWQgYW50aW1pY3JvYmlhbCBjb21wb3Vu
ZHM8L3RpdGxlPjxzZWNvbmRhcnktdGl0bGU+Sm91cm5hbCBvZiBBbmltYWwgUGh5c2lvbG9neSBh
bmQgQW5pbWFsIE51dHJpdGlvbjwvc2Vjb25kYXJ5LXRpdGxlPjxzaG9ydC10aXRsZT5HYXN0cm9p
bnRlc3RpbmFsIGhlYWx0aCBhbmQgZnVuY3Rpb24gaW4gd2VhbmVkIHBpZ3M6IEEgcmV2aWV3IG9m
IGZlZWRpbmcgc3RyYXRlZ2llcyB0byBjb250cm9sIHBvc3Qtd2VhbmluZyBkaWFycmhvZWEgd2l0
aG91dCB1c2luZyBpbi1mZWVkIGFudGltaWNyb2JpYWwgY29tcG91bmRzPC9zaG9ydC10aXRsZT48
L3RpdGxlcz48cGVyaW9kaWNhbD48ZnVsbC10aXRsZT5Kb3VybmFsIG9mIEFuaW1hbCBQaHlzaW9s
b2d5IGFuZCBBbmltYWwgTnV0cml0aW9uPC9mdWxsLXRpdGxlPjwvcGVyaW9kaWNhbD48cGFnZXM+
MjA3LTIzNzwvcGFnZXM+PHZvbHVtZT45Nzwvdm9sdW1lPjxudW1iZXI+MjwvbnVtYmVyPjxrZXl3
b3Jkcz48a2V5d29yZD5BbnRpbWljcm9iaWFsIGdyb3d0aCBwcm9tb3RlcnM8L2tleXdvcmQ+PGtl
eXdvcmQ+RGlldGFyeSBwcm90ZWluIGxldmVsPC9rZXl3b3JkPjxrZXl3b3JkPkRpZXRhcnkgcHJv
dGVpbiBzb3VyY2U8L2tleXdvcmQ+PGtleXdvcmQ+T3JnYW5pYyBhY2lkczwva2V5d29yZD48a2V5
d29yZD5QaWdzPC9rZXl3b3JkPjxrZXl3b3JkPlBvc3Qtd2VhbmluZyBkaWFycmhvZWE8L2tleXdv
cmQ+PGtleXdvcmQ+UHJlYmlvdGljczwva2V5d29yZD48a2V5d29yZD5Qcm9iaW90aWNzPC9rZXl3
b3JkPjxrZXl3b3JkPlRyYWNlIG1pbmVyYWxzPC9rZXl3b3JkPjxrZXl3b3JkPmFudGlpbmZlY3Rp
dmUgYWdlbnQ8L2tleXdvcmQ+PGtleXdvcmQ+YW5pbWFsPC9rZXl3b3JkPjxrZXl3b3JkPmFuaW1h
bCBkaXNlYXNlPC9rZXl3b3JkPjxrZXl3b3JkPmFuaW1hbCBmb29kPC9rZXl3b3JkPjxrZXl3b3Jk
PmRpYXJyaGVhPC9rZXl3b3JkPjxrZXl3b3JkPmdhc3Ryb2ludGVzdGluYWwgdHJhY3Q8L2tleXdv
cmQ+PGtleXdvcmQ+cGh5c2lvbG9neTwva2V5d29yZD48a2V5d29yZD5yZXZpZXc8L2tleXdvcmQ+
PGtleXdvcmQ+c3dpbmU8L2tleXdvcmQ+PGtleXdvcmQ+c3dpbmUgZGlzZWFzZTwva2V5d29yZD48
a2V5d29yZD5BbmltYWwgRmVlZDwva2V5d29yZD48a2V5d29yZD5BbmltYWxzPC9rZXl3b3JkPjxr
ZXl3b3JkPkFudGktQmFjdGVyaWFsIEFnZW50czwva2V5d29yZD48a2V5d29yZD5Td2luZSBEaXNl
YXNlczwva2V5d29yZD48a2V5d29yZD5CYWN0ZXJpYSAobWljcm9vcmdhbmlzbXMpPC9rZXl3b3Jk
PjxrZXl3b3JkPlN1aWRhZTwva2V5d29yZD48L2tleXdvcmRzPjxkYXRlcz48eWVhcj4yMDEzPC95
ZWFyPjwvZGF0ZXM+PHdvcmstdHlwZT5SZXZpZXc8L3dvcmstdHlwZT48dXJscz48cmVsYXRlZC11
cmxzPjx1cmw+aHR0cHM6Ly93d3cuc2NvcHVzLmNvbS9pbndhcmQvcmVjb3JkLnVyaT9laWQ9Mi1z
Mi4wLTg0ODc1NTI4MDQwJmFtcDtkb2k9MTAuMTExMSUyZmouMTQzOS0wMzk2LjIwMTIuMDEyODQu
eCZhbXA7cGFydG5lcklEPTQwJmFtcDttZDU9YTVhMzlmMDdiMTczZWU5MGYyYzEyY2RmYjAyZjAx
ZjBodHRwczovL29ubGluZWxpYnJhcnkud2lsZXkuY29tL2RvaS9wZGZkaXJlY3QvMTAuMTExMS9q
LjE0MzktMDM5Ni4yMDEyLjAxMjg0Lng/ZG93bmxvYWQ9dHJ1ZTwvdXJsPjwvcmVsYXRlZC11cmxz
PjwvdXJscz48ZWxlY3Ryb25pYy1yZXNvdXJjZS1udW0+MTAuMTExMS9qLjE0MzktMDM5Ni4yMDEy
LjAxMjg0Lng8L2VsZWN0cm9uaWMtcmVzb3VyY2UtbnVtPjxyZW1vdGUtZGF0YWJhc2UtbmFtZT5T
Y29wdXM8L3JlbW90ZS1kYXRhYmFzZS1uYW1lPjxsYW5ndWFnZT5FbmdsaXNoPC9sYW5ndWFnZT48
L3JlY29yZD48L0NpdGU+PENpdGU+PEF1dGhvcj5MYWlyZDwvQXV0aG9yPjxZZWFyPjIwMjE8L1ll
YXI+PFJlY051bT42ODE8L1JlY051bT48cmVjb3JkPjxyZWMtbnVtYmVyPjY4MTwvcmVjLW51bWJl
cj48Zm9yZWlnbi1rZXlzPjxrZXkgYXBwPSJFTiIgZGItaWQ9Ijk5c3B4dHhhanhzYXNiZWZyOTVw
ZjAwcmZyczAwZXA5dmUyYSIgdGltZXN0YW1wPSIxNjY0NzM2NTg0Ij42ODE8L2tleT48L2ZvcmVp
Z24ta2V5cz48cmVmLXR5cGUgbmFtZT0iSm91cm5hbCBBcnRpY2xlIj4xNzwvcmVmLXR5cGU+PGNv
bnRyaWJ1dG9ycz48YXV0aG9ycz48YXV0aG9yPkxhaXJkLCBULiBKLjwvYXV0aG9yPjxhdXRob3I+
QWJyYWhhbSwgUy48L2F1dGhvcj48YXV0aG9yPkpvcmRhbiwgRC48L2F1dGhvcj48YXV0aG9yPlBs
dXNrZSwgSi4gUi48L2F1dGhvcj48YXV0aG9yPkhhbXBzb24sIEQuIEouPC9hdXRob3I+PGF1dGhv
cj5Ucm90dCwgRC4gSi48L2F1dGhvcj48YXV0aG9yPk8mYXBvcztEZWEsIE0uPC9hdXRob3I+PC9h
dXRob3JzPjwvY29udHJpYnV0b3JzPjx0aXRsZXM+PHRpdGxlPlBvcmNpbmUgZW50ZXJvdG94aWdl
bmljIEVzY2hlcmljaGlhIGNvbGk6IEFudGltaWNyb2JpYWwgcmVzaXN0YW5jZSBhbmQgZGV2ZWxv
cG1lbnQgb2YgbWljcm9iaWFsLWJhc2VkIGFsdGVybmF0aXZlIGNvbnRyb2wgc3RyYXRlZ2llczwv
dGl0bGU+PHNlY29uZGFyeS10aXRsZT5WZXRlcmluYXJ5IE1pY3JvYmlvbG9neTwvc2Vjb25kYXJ5
LXRpdGxlPjxzaG9ydC10aXRsZT5Qb3JjaW5lIGVudGVyb3RveGlnZW5pYyBFc2NoZXJpY2hpYSBj
b2xpOiBBbnRpbWljcm9iaWFsIHJlc2lzdGFuY2UgYW5kIGRldmVsb3BtZW50IG9mIG1pY3JvYmlh
bC1iYXNlZCBhbHRlcm5hdGl2ZSBjb250cm9sIHN0cmF0ZWdpZXM8L3Nob3J0LXRpdGxlPjwvdGl0
bGVzPjxwZXJpb2RpY2FsPjxmdWxsLXRpdGxlPlZldGVyaW5hcnkgTWljcm9iaW9sb2d5PC9mdWxs
LXRpdGxlPjwvcGVyaW9kaWNhbD48dm9sdW1lPjI1ODwvdm9sdW1lPjxrZXl3b3Jkcz48a2V5d29y
ZD5BbnRpbWljcm9iaWFsIHJlc2lzdGFuY2U8L2tleXdvcmQ+PGtleXdvcmQ+QmFjdGVyaW9waGFn
ZXM8L2tleXdvcmQ+PGtleXdvcmQ+RW50ZXJvdG94aWdlbmljIEVzY2hlcmljaGlhIGNvbGk8L2tl
eXdvcmQ+PGtleXdvcmQ+UGlnczwva2V5d29yZD48a2V5d29yZD5Qcm9iaW90aWNzPC9rZXl3b3Jk
PjxrZXl3b3JkPlZhY2NpbmVzPC9rZXl3b3JkPjxrZXl3b3JkPmFudGlpbmZlY3RpdmUgYWdlbnQ8
L2tleXdvcmQ+PGtleXdvcmQ+Zm9vZCBhZGRpdGl2ZTwva2V5d29yZD48a2V5d29yZD5wcm9iaW90
aWMgYWdlbnQ8L2tleXdvcmQ+PGtleXdvcmQ+YW5pbWFsIGhlYWx0aDwva2V5d29yZD48a2V5d29y
ZD5hbmltYWwgd2VsZmFyZTwva2V5d29yZD48a2V5d29yZD5hbnRpYmlvdGljIHJlc2lzdGFuY2U8
L2tleXdvcmQ+PGtleXdvcmQ+Y29udHJvbCBzdHJhdGVneTwva2V5d29yZD48a2V5d29yZD5Fc2No
ZXJpY2hpYSBjb2xpIGluZmVjdGlvbjwva2V5d29yZD48a2V5d29yZD5mZXJtZW50YXRpb248L2tl
eXdvcmQ+PGtleXdvcmQ+Zm9vZCBjaGFpbjwva2V5d29yZD48a2V5d29yZD5pbmNpZGVuY2U8L2tl
eXdvcmQ+PGtleXdvcmQ+bW9ydGFsaXR5IHJhdGU8L2tleXdvcmQ+PGtleXdvcmQ+bm9uaHVtYW48
L2tleXdvcmQ+PGtleXdvcmQ+T25lIEhlYWx0aDwva2V5d29yZD48a2V5d29yZD5waGFnZSB0aGVy
YXB5PC9rZXl3b3JkPjxrZXl3b3JkPnBpZzwva2V5d29yZD48a2V5d29yZD5wb3JrPC9rZXl3b3Jk
PjxrZXl3b3JkPnB1YmxpYyBoZWFsdGg8L2tleXdvcmQ+PGtleXdvcmQ+UmV2aWV3PC9rZXl3b3Jk
PjxrZXl3b3JkPnZldGVyaW5hcmlhbjwva2V5d29yZD48a2V5d29yZD5hbmltYWw8L2tleXdvcmQ+
PGtleXdvcmQ+ZHJ1ZyBlZmZlY3Q8L2tleXdvcmQ+PGtleXdvcmQ+bWljcm9iaW9sb2d5PC9rZXl3
b3JkPjxrZXl3b3JkPm11bHRpZHJ1ZyByZXNpc3RhbmNlPC9rZXl3b3JkPjxrZXl3b3JkPnN3aW5l
IGRpc2Vhc2U8L2tleXdvcmQ+PGtleXdvcmQ+dmV0ZXJpbmFyeSBtZWRpY2luZTwva2V5d29yZD48
a2V5d29yZD5BbmltYWxzPC9rZXl3b3JkPjxrZXl3b3JkPkFudGktQmFjdGVyaWFsIEFnZW50czwv
a2V5d29yZD48a2V5d29yZD5EcnVnIFJlc2lzdGFuY2UsIE11bHRpcGxlLCBCYWN0ZXJpYWw8L2tl
eXdvcmQ+PGtleXdvcmQ+RXNjaGVyaWNoaWEgY29saSBJbmZlY3Rpb25zPC9rZXl3b3JkPjxrZXl3
b3JkPlN3aW5lPC9rZXl3b3JkPjxrZXl3b3JkPlN3aW5lIERpc2Vhc2VzPC9rZXl3b3JkPjwva2V5
d29yZHM+PGRhdGVzPjx5ZWFyPjIwMjE8L3llYXI+PC9kYXRlcz48d29yay10eXBlPlJldmlldzwv
d29yay10eXBlPjx1cmxzPjxyZWxhdGVkLXVybHM+PHVybD5odHRwczovL3d3dy5zY29wdXMuY29t
L2lud2FyZC9yZWNvcmQudXJpP2VpZD0yLXMyLjAtODUxMDY5NDkzNjcmYW1wO2RvaT0xMC4xMDE2
JTJmai52ZXRtaWMuMjAyMS4xMDkxMTcmYW1wO3BhcnRuZXJJRD00MCZhbXA7bWQ1PWUzZjE1ZTgz
MjE4ZTgwMDM5Y2VhNTZlMmI5NzFhMjViPC91cmw+PC9yZWxhdGVkLXVybHM+PC91cmxzPjxjdXN0
b203PjEwOTExNzwvY3VzdG9tNz48ZWxlY3Ryb25pYy1yZXNvdXJjZS1udW0+MTAuMTAxNi9qLnZl
dG1pYy4yMDIxLjEwOTExNzwvZWxlY3Ryb25pYy1yZXNvdXJjZS1udW0+PHJlbW90ZS1kYXRhYmFz
ZS1uYW1lPlNjb3B1czwvcmVtb3RlLWRhdGFiYXNlLW5hbWU+PGxhbmd1YWdlPkVuZ2xpc2g8L2xh
bmd1YWdlPjwvcmVjb3JkPjwvQ2l0ZT48L0VuZE5vdGU+
</w:fldData>
        </w:fldChar>
      </w:r>
      <w:r w:rsidR="0026586A">
        <w:instrText xml:space="preserve"> ADDIN EN.CITE </w:instrText>
      </w:r>
      <w:r w:rsidR="0026586A">
        <w:fldChar w:fldCharType="begin">
          <w:fldData xml:space="preserve">PEVuZE5vdGU+PENpdGU+PEF1dGhvcj5IZW88L0F1dGhvcj48WWVhcj4yMDEzPC9ZZWFyPjxSZWNO
dW0+NjAyPC9SZWNOdW0+PERpc3BsYXlUZXh0PihIZW8gZXQgYWwuLCAyMDEzOyBMYWlyZCBldCBh
bC4sIDIwMjEpPC9EaXNwbGF5VGV4dD48cmVjb3JkPjxyZWMtbnVtYmVyPjYwMjwvcmVjLW51bWJl
cj48Zm9yZWlnbi1rZXlzPjxrZXkgYXBwPSJFTiIgZGItaWQ9Ijk5c3B4dHhhanhzYXNiZWZyOTVw
ZjAwcmZyczAwZXA5dmUyYSIgdGltZXN0YW1wPSIxNjY0NzM2NTgxIj42MDI8L2tleT48L2ZvcmVp
Z24ta2V5cz48cmVmLXR5cGUgbmFtZT0iSm91cm5hbCBBcnRpY2xlIj4xNzwvcmVmLXR5cGU+PGNv
bnRyaWJ1dG9ycz48YXV0aG9ycz48YXV0aG9yPkhlbywgSi4gTS48L2F1dGhvcj48YXV0aG9yPk9w
YXBlanUsIEYuIE8uPC9hdXRob3I+PGF1dGhvcj5QbHVza2UsIEouIFIuPC9hdXRob3I+PGF1dGhv
cj5LaW0sIEouIEMuPC9hdXRob3I+PGF1dGhvcj5IYW1wc29uLCBELiBKLjwvYXV0aG9yPjxhdXRo
b3I+TnlhY2hvdGksIEMuIE0uPC9hdXRob3I+PC9hdXRob3JzPjwvY29udHJpYnV0b3JzPjx0aXRs
ZXM+PHRpdGxlPkdhc3Ryb2ludGVzdGluYWwgaGVhbHRoIGFuZCBmdW5jdGlvbiBpbiB3ZWFuZWQg
cGlnczogQSByZXZpZXcgb2YgZmVlZGluZyBzdHJhdGVnaWVzIHRvIGNvbnRyb2wgcG9zdC13ZWFu
aW5nIGRpYXJyaG9lYSB3aXRob3V0IHVzaW5nIGluLWZlZWQgYW50aW1pY3JvYmlhbCBjb21wb3Vu
ZHM8L3RpdGxlPjxzZWNvbmRhcnktdGl0bGU+Sm91cm5hbCBvZiBBbmltYWwgUGh5c2lvbG9neSBh
bmQgQW5pbWFsIE51dHJpdGlvbjwvc2Vjb25kYXJ5LXRpdGxlPjxzaG9ydC10aXRsZT5HYXN0cm9p
bnRlc3RpbmFsIGhlYWx0aCBhbmQgZnVuY3Rpb24gaW4gd2VhbmVkIHBpZ3M6IEEgcmV2aWV3IG9m
IGZlZWRpbmcgc3RyYXRlZ2llcyB0byBjb250cm9sIHBvc3Qtd2VhbmluZyBkaWFycmhvZWEgd2l0
aG91dCB1c2luZyBpbi1mZWVkIGFudGltaWNyb2JpYWwgY29tcG91bmRzPC9zaG9ydC10aXRsZT48
L3RpdGxlcz48cGVyaW9kaWNhbD48ZnVsbC10aXRsZT5Kb3VybmFsIG9mIEFuaW1hbCBQaHlzaW9s
b2d5IGFuZCBBbmltYWwgTnV0cml0aW9uPC9mdWxsLXRpdGxlPjwvcGVyaW9kaWNhbD48cGFnZXM+
MjA3LTIzNzwvcGFnZXM+PHZvbHVtZT45Nzwvdm9sdW1lPjxudW1iZXI+MjwvbnVtYmVyPjxrZXl3
b3Jkcz48a2V5d29yZD5BbnRpbWljcm9iaWFsIGdyb3d0aCBwcm9tb3RlcnM8L2tleXdvcmQ+PGtl
eXdvcmQ+RGlldGFyeSBwcm90ZWluIGxldmVsPC9rZXl3b3JkPjxrZXl3b3JkPkRpZXRhcnkgcHJv
dGVpbiBzb3VyY2U8L2tleXdvcmQ+PGtleXdvcmQ+T3JnYW5pYyBhY2lkczwva2V5d29yZD48a2V5
d29yZD5QaWdzPC9rZXl3b3JkPjxrZXl3b3JkPlBvc3Qtd2VhbmluZyBkaWFycmhvZWE8L2tleXdv
cmQ+PGtleXdvcmQ+UHJlYmlvdGljczwva2V5d29yZD48a2V5d29yZD5Qcm9iaW90aWNzPC9rZXl3
b3JkPjxrZXl3b3JkPlRyYWNlIG1pbmVyYWxzPC9rZXl3b3JkPjxrZXl3b3JkPmFudGlpbmZlY3Rp
dmUgYWdlbnQ8L2tleXdvcmQ+PGtleXdvcmQ+YW5pbWFsPC9rZXl3b3JkPjxrZXl3b3JkPmFuaW1h
bCBkaXNlYXNlPC9rZXl3b3JkPjxrZXl3b3JkPmFuaW1hbCBmb29kPC9rZXl3b3JkPjxrZXl3b3Jk
PmRpYXJyaGVhPC9rZXl3b3JkPjxrZXl3b3JkPmdhc3Ryb2ludGVzdGluYWwgdHJhY3Q8L2tleXdv
cmQ+PGtleXdvcmQ+cGh5c2lvbG9neTwva2V5d29yZD48a2V5d29yZD5yZXZpZXc8L2tleXdvcmQ+
PGtleXdvcmQ+c3dpbmU8L2tleXdvcmQ+PGtleXdvcmQ+c3dpbmUgZGlzZWFzZTwva2V5d29yZD48
a2V5d29yZD5BbmltYWwgRmVlZDwva2V5d29yZD48a2V5d29yZD5BbmltYWxzPC9rZXl3b3JkPjxr
ZXl3b3JkPkFudGktQmFjdGVyaWFsIEFnZW50czwva2V5d29yZD48a2V5d29yZD5Td2luZSBEaXNl
YXNlczwva2V5d29yZD48a2V5d29yZD5CYWN0ZXJpYSAobWljcm9vcmdhbmlzbXMpPC9rZXl3b3Jk
PjxrZXl3b3JkPlN1aWRhZTwva2V5d29yZD48L2tleXdvcmRzPjxkYXRlcz48eWVhcj4yMDEzPC95
ZWFyPjwvZGF0ZXM+PHdvcmstdHlwZT5SZXZpZXc8L3dvcmstdHlwZT48dXJscz48cmVsYXRlZC11
cmxzPjx1cmw+aHR0cHM6Ly93d3cuc2NvcHVzLmNvbS9pbndhcmQvcmVjb3JkLnVyaT9laWQ9Mi1z
Mi4wLTg0ODc1NTI4MDQwJmFtcDtkb2k9MTAuMTExMSUyZmouMTQzOS0wMzk2LjIwMTIuMDEyODQu
eCZhbXA7cGFydG5lcklEPTQwJmFtcDttZDU9YTVhMzlmMDdiMTczZWU5MGYyYzEyY2RmYjAyZjAx
ZjBodHRwczovL29ubGluZWxpYnJhcnkud2lsZXkuY29tL2RvaS9wZGZkaXJlY3QvMTAuMTExMS9q
LjE0MzktMDM5Ni4yMDEyLjAxMjg0Lng/ZG93bmxvYWQ9dHJ1ZTwvdXJsPjwvcmVsYXRlZC11cmxz
PjwvdXJscz48ZWxlY3Ryb25pYy1yZXNvdXJjZS1udW0+MTAuMTExMS9qLjE0MzktMDM5Ni4yMDEy
LjAxMjg0Lng8L2VsZWN0cm9uaWMtcmVzb3VyY2UtbnVtPjxyZW1vdGUtZGF0YWJhc2UtbmFtZT5T
Y29wdXM8L3JlbW90ZS1kYXRhYmFzZS1uYW1lPjxsYW5ndWFnZT5FbmdsaXNoPC9sYW5ndWFnZT48
L3JlY29yZD48L0NpdGU+PENpdGU+PEF1dGhvcj5MYWlyZDwvQXV0aG9yPjxZZWFyPjIwMjE8L1ll
YXI+PFJlY051bT42ODE8L1JlY051bT48cmVjb3JkPjxyZWMtbnVtYmVyPjY4MTwvcmVjLW51bWJl
cj48Zm9yZWlnbi1rZXlzPjxrZXkgYXBwPSJFTiIgZGItaWQ9Ijk5c3B4dHhhanhzYXNiZWZyOTVw
ZjAwcmZyczAwZXA5dmUyYSIgdGltZXN0YW1wPSIxNjY0NzM2NTg0Ij42ODE8L2tleT48L2ZvcmVp
Z24ta2V5cz48cmVmLXR5cGUgbmFtZT0iSm91cm5hbCBBcnRpY2xlIj4xNzwvcmVmLXR5cGU+PGNv
bnRyaWJ1dG9ycz48YXV0aG9ycz48YXV0aG9yPkxhaXJkLCBULiBKLjwvYXV0aG9yPjxhdXRob3I+
QWJyYWhhbSwgUy48L2F1dGhvcj48YXV0aG9yPkpvcmRhbiwgRC48L2F1dGhvcj48YXV0aG9yPlBs
dXNrZSwgSi4gUi48L2F1dGhvcj48YXV0aG9yPkhhbXBzb24sIEQuIEouPC9hdXRob3I+PGF1dGhv
cj5Ucm90dCwgRC4gSi48L2F1dGhvcj48YXV0aG9yPk8mYXBvcztEZWEsIE0uPC9hdXRob3I+PC9h
dXRob3JzPjwvY29udHJpYnV0b3JzPjx0aXRsZXM+PHRpdGxlPlBvcmNpbmUgZW50ZXJvdG94aWdl
bmljIEVzY2hlcmljaGlhIGNvbGk6IEFudGltaWNyb2JpYWwgcmVzaXN0YW5jZSBhbmQgZGV2ZWxv
cG1lbnQgb2YgbWljcm9iaWFsLWJhc2VkIGFsdGVybmF0aXZlIGNvbnRyb2wgc3RyYXRlZ2llczwv
dGl0bGU+PHNlY29uZGFyeS10aXRsZT5WZXRlcmluYXJ5IE1pY3JvYmlvbG9neTwvc2Vjb25kYXJ5
LXRpdGxlPjxzaG9ydC10aXRsZT5Qb3JjaW5lIGVudGVyb3RveGlnZW5pYyBFc2NoZXJpY2hpYSBj
b2xpOiBBbnRpbWljcm9iaWFsIHJlc2lzdGFuY2UgYW5kIGRldmVsb3BtZW50IG9mIG1pY3JvYmlh
bC1iYXNlZCBhbHRlcm5hdGl2ZSBjb250cm9sIHN0cmF0ZWdpZXM8L3Nob3J0LXRpdGxlPjwvdGl0
bGVzPjxwZXJpb2RpY2FsPjxmdWxsLXRpdGxlPlZldGVyaW5hcnkgTWljcm9iaW9sb2d5PC9mdWxs
LXRpdGxlPjwvcGVyaW9kaWNhbD48dm9sdW1lPjI1ODwvdm9sdW1lPjxrZXl3b3Jkcz48a2V5d29y
ZD5BbnRpbWljcm9iaWFsIHJlc2lzdGFuY2U8L2tleXdvcmQ+PGtleXdvcmQ+QmFjdGVyaW9waGFn
ZXM8L2tleXdvcmQ+PGtleXdvcmQ+RW50ZXJvdG94aWdlbmljIEVzY2hlcmljaGlhIGNvbGk8L2tl
eXdvcmQ+PGtleXdvcmQ+UGlnczwva2V5d29yZD48a2V5d29yZD5Qcm9iaW90aWNzPC9rZXl3b3Jk
PjxrZXl3b3JkPlZhY2NpbmVzPC9rZXl3b3JkPjxrZXl3b3JkPmFudGlpbmZlY3RpdmUgYWdlbnQ8
L2tleXdvcmQ+PGtleXdvcmQ+Zm9vZCBhZGRpdGl2ZTwva2V5d29yZD48a2V5d29yZD5wcm9iaW90
aWMgYWdlbnQ8L2tleXdvcmQ+PGtleXdvcmQ+YW5pbWFsIGhlYWx0aDwva2V5d29yZD48a2V5d29y
ZD5hbmltYWwgd2VsZmFyZTwva2V5d29yZD48a2V5d29yZD5hbnRpYmlvdGljIHJlc2lzdGFuY2U8
L2tleXdvcmQ+PGtleXdvcmQ+Y29udHJvbCBzdHJhdGVneTwva2V5d29yZD48a2V5d29yZD5Fc2No
ZXJpY2hpYSBjb2xpIGluZmVjdGlvbjwva2V5d29yZD48a2V5d29yZD5mZXJtZW50YXRpb248L2tl
eXdvcmQ+PGtleXdvcmQ+Zm9vZCBjaGFpbjwva2V5d29yZD48a2V5d29yZD5pbmNpZGVuY2U8L2tl
eXdvcmQ+PGtleXdvcmQ+bW9ydGFsaXR5IHJhdGU8L2tleXdvcmQ+PGtleXdvcmQ+bm9uaHVtYW48
L2tleXdvcmQ+PGtleXdvcmQ+T25lIEhlYWx0aDwva2V5d29yZD48a2V5d29yZD5waGFnZSB0aGVy
YXB5PC9rZXl3b3JkPjxrZXl3b3JkPnBpZzwva2V5d29yZD48a2V5d29yZD5wb3JrPC9rZXl3b3Jk
PjxrZXl3b3JkPnB1YmxpYyBoZWFsdGg8L2tleXdvcmQ+PGtleXdvcmQ+UmV2aWV3PC9rZXl3b3Jk
PjxrZXl3b3JkPnZldGVyaW5hcmlhbjwva2V5d29yZD48a2V5d29yZD5hbmltYWw8L2tleXdvcmQ+
PGtleXdvcmQ+ZHJ1ZyBlZmZlY3Q8L2tleXdvcmQ+PGtleXdvcmQ+bWljcm9iaW9sb2d5PC9rZXl3
b3JkPjxrZXl3b3JkPm11bHRpZHJ1ZyByZXNpc3RhbmNlPC9rZXl3b3JkPjxrZXl3b3JkPnN3aW5l
IGRpc2Vhc2U8L2tleXdvcmQ+PGtleXdvcmQ+dmV0ZXJpbmFyeSBtZWRpY2luZTwva2V5d29yZD48
a2V5d29yZD5BbmltYWxzPC9rZXl3b3JkPjxrZXl3b3JkPkFudGktQmFjdGVyaWFsIEFnZW50czwv
a2V5d29yZD48a2V5d29yZD5EcnVnIFJlc2lzdGFuY2UsIE11bHRpcGxlLCBCYWN0ZXJpYWw8L2tl
eXdvcmQ+PGtleXdvcmQ+RXNjaGVyaWNoaWEgY29saSBJbmZlY3Rpb25zPC9rZXl3b3JkPjxrZXl3
b3JkPlN3aW5lPC9rZXl3b3JkPjxrZXl3b3JkPlN3aW5lIERpc2Vhc2VzPC9rZXl3b3JkPjwva2V5
d29yZHM+PGRhdGVzPjx5ZWFyPjIwMjE8L3llYXI+PC9kYXRlcz48d29yay10eXBlPlJldmlldzwv
d29yay10eXBlPjx1cmxzPjxyZWxhdGVkLXVybHM+PHVybD5odHRwczovL3d3dy5zY29wdXMuY29t
L2lud2FyZC9yZWNvcmQudXJpP2VpZD0yLXMyLjAtODUxMDY5NDkzNjcmYW1wO2RvaT0xMC4xMDE2
JTJmai52ZXRtaWMuMjAyMS4xMDkxMTcmYW1wO3BhcnRuZXJJRD00MCZhbXA7bWQ1PWUzZjE1ZTgz
MjE4ZTgwMDM5Y2VhNTZlMmI5NzFhMjViPC91cmw+PC9yZWxhdGVkLXVybHM+PC91cmxzPjxjdXN0
b203PjEwOTExNzwvY3VzdG9tNz48ZWxlY3Ryb25pYy1yZXNvdXJjZS1udW0+MTAuMTAxNi9qLnZl
dG1pYy4yMDIxLjEwOTExNzwvZWxlY3Ryb25pYy1yZXNvdXJjZS1udW0+PHJlbW90ZS1kYXRhYmFz
ZS1uYW1lPlNjb3B1czwvcmVtb3RlLWRhdGFiYXNlLW5hbWU+PGxhbmd1YWdlPkVuZ2xpc2g8L2xh
bmd1YWdlPjwvcmVjb3JkPjwvQ2l0ZT48L0VuZE5vdGU+
</w:fldData>
        </w:fldChar>
      </w:r>
      <w:r w:rsidR="0026586A">
        <w:instrText xml:space="preserve"> ADDIN EN.CITE.DATA </w:instrText>
      </w:r>
      <w:r w:rsidR="0026586A">
        <w:fldChar w:fldCharType="end"/>
      </w:r>
      <w:r w:rsidR="0045006D">
        <w:fldChar w:fldCharType="separate"/>
      </w:r>
      <w:r w:rsidR="003C1096">
        <w:rPr>
          <w:noProof/>
        </w:rPr>
        <w:t>(</w:t>
      </w:r>
      <w:hyperlink w:anchor="_ENREF_56" w:tooltip="Heo, 2013 #602" w:history="1">
        <w:r w:rsidR="005F0597">
          <w:rPr>
            <w:noProof/>
          </w:rPr>
          <w:t>Heo et al., 2013</w:t>
        </w:r>
      </w:hyperlink>
      <w:r w:rsidR="003C1096">
        <w:rPr>
          <w:noProof/>
        </w:rPr>
        <w:t xml:space="preserve">; </w:t>
      </w:r>
      <w:hyperlink w:anchor="_ENREF_75" w:tooltip="Laird, 2021 #681" w:history="1">
        <w:r w:rsidR="005F0597">
          <w:rPr>
            <w:noProof/>
          </w:rPr>
          <w:t>Laird et al., 2021</w:t>
        </w:r>
      </w:hyperlink>
      <w:r w:rsidR="003C1096">
        <w:rPr>
          <w:noProof/>
        </w:rPr>
        <w:t>)</w:t>
      </w:r>
      <w:r w:rsidR="0045006D">
        <w:fldChar w:fldCharType="end"/>
      </w:r>
      <w:r>
        <w:t>. The complementary sy</w:t>
      </w:r>
      <w:r w:rsidR="2DDE6230">
        <w:t>n</w:t>
      </w:r>
      <w:r>
        <w:t xml:space="preserve">biotic consists of </w:t>
      </w:r>
      <w:r w:rsidR="00803FDD">
        <w:t xml:space="preserve">a </w:t>
      </w:r>
      <w:r>
        <w:t>probiotic and a prebiotic selected independently to confer benefits to the host. The synergistic synbiotic comprised of prebiotic</w:t>
      </w:r>
      <w:r w:rsidR="009B0DE3">
        <w:t>s</w:t>
      </w:r>
      <w:r>
        <w:t xml:space="preserve"> chosen specifically for the selected probiotics to enhance effects in the gut </w:t>
      </w:r>
      <w:r w:rsidR="003C1096">
        <w:fldChar w:fldCharType="begin"/>
      </w:r>
      <w:r w:rsidR="0026586A">
        <w:instrText xml:space="preserve"> ADDIN EN.CITE &lt;EndNote&gt;&lt;Cite&gt;&lt;Author&gt;Rhouma&lt;/Author&gt;&lt;Year&gt;2017&lt;/Year&gt;&lt;RecNum&gt;627&lt;/RecNum&gt;&lt;DisplayText&gt;(Rhouma et al., 2017)&lt;/DisplayText&gt;&lt;record&gt;&lt;rec-number&gt;627&lt;/rec-number&gt;&lt;foreign-keys&gt;&lt;key app="EN" db-id="99spxtxajxsasbefr95pf00rfrs00ep9ve2a" timestamp="1664736582"&gt;627&lt;/key&gt;&lt;/foreign-keys&gt;&lt;ref-type name="Journal Article"&gt;17&lt;/ref-type&gt;&lt;contributors&gt;&lt;authors&gt;&lt;author&gt;Rhouma, M.&lt;/author&gt;&lt;author&gt;Fairbrother, J. M.&lt;/author&gt;&lt;author&gt;Beaudry, F.&lt;/author&gt;&lt;author&gt;Letellier, A.&lt;/author&gt;&lt;/authors&gt;&lt;/contributors&gt;&lt;titles&gt;&lt;title&gt;Post weaning diarrhea in pigs: Risk factors and non-colistin-based control strategies&lt;/title&gt;&lt;secondary-title&gt;Acta Veterinaria Scandinavica&lt;/secondary-title&gt;&lt;short-title&gt;Post weaning diarrhea in pigs: Risk factors and non-colistin-based control strategies&lt;/short-title&gt;&lt;/titles&gt;&lt;periodical&gt;&lt;full-title&gt;Acta Veterinaria Scandinavica&lt;/full-title&gt;&lt;/periodical&gt;&lt;volume&gt;59&lt;/volume&gt;&lt;number&gt;1&lt;/number&gt;&lt;keywords&gt;&lt;keyword&gt;Alternatives&lt;/keyword&gt;&lt;keyword&gt;Colistin&lt;/keyword&gt;&lt;keyword&gt;E. coli&lt;/keyword&gt;&lt;keyword&gt;Pigs&lt;/keyword&gt;&lt;keyword&gt;Post-weaning diarrhea&lt;/keyword&gt;&lt;keyword&gt;Resistance&lt;/keyword&gt;&lt;keyword&gt;antiinfective agent&lt;/keyword&gt;&lt;keyword&gt;animal&lt;/keyword&gt;&lt;keyword&gt;diarrhea&lt;/keyword&gt;&lt;keyword&gt;microbiology&lt;/keyword&gt;&lt;keyword&gt;pig&lt;/keyword&gt;&lt;keyword&gt;Swine Diseases&lt;/keyword&gt;&lt;keyword&gt;veterinary&lt;/keyword&gt;&lt;keyword&gt;weaning&lt;/keyword&gt;&lt;keyword&gt;Animals&lt;/keyword&gt;&lt;keyword&gt;Anti-Bacterial Agents&lt;/keyword&gt;&lt;keyword&gt;Swine&lt;/keyword&gt;&lt;/keywords&gt;&lt;dates&gt;&lt;year&gt;2017&lt;/year&gt;&lt;/dates&gt;&lt;work-type&gt;Review&lt;/work-type&gt;&lt;urls&gt;&lt;related-urls&gt;&lt;url&gt;https://www.scopus.com/inward/record.uri?eid=2-s2.0-85019367566&amp;amp;doi=10.1186%2fs13028-017-0299-7&amp;amp;partnerID=40&amp;amp;md5=286db0118352e50cbfaa8580ed8ead85https://actavetscand.biomedcentral.com/track/pdf/10.1186/s13028-017-0299-7.pdf&lt;/url&gt;&lt;/related-urls&gt;&lt;/urls&gt;&lt;custom7&gt;31&lt;/custom7&gt;&lt;electronic-resource-num&gt;10.1186/s13028-017-0299-7&lt;/electronic-resource-num&gt;&lt;remote-database-name&gt;Scopus&lt;/remote-database-name&gt;&lt;language&gt;English&lt;/language&gt;&lt;/record&gt;&lt;/Cite&gt;&lt;/EndNote&gt;</w:instrText>
      </w:r>
      <w:r w:rsidR="003C1096">
        <w:fldChar w:fldCharType="separate"/>
      </w:r>
      <w:r w:rsidR="003C1096">
        <w:rPr>
          <w:noProof/>
        </w:rPr>
        <w:t>(</w:t>
      </w:r>
      <w:hyperlink w:anchor="_ENREF_118" w:tooltip="Rhouma, 2017 #627" w:history="1">
        <w:r w:rsidR="005F0597">
          <w:rPr>
            <w:noProof/>
          </w:rPr>
          <w:t>Rhouma et al., 2017</w:t>
        </w:r>
      </w:hyperlink>
      <w:r w:rsidR="003C1096">
        <w:rPr>
          <w:noProof/>
        </w:rPr>
        <w:t>)</w:t>
      </w:r>
      <w:r w:rsidR="003C1096">
        <w:fldChar w:fldCharType="end"/>
      </w:r>
      <w:r>
        <w:t xml:space="preserve">. An example is a combination of raw potato starch and a probiotic which was shown to increase microbial diversity and reduced diarrhoea in the gut of weaned pigs challenged with pathogenic </w:t>
      </w:r>
      <w:r w:rsidR="00B55978" w:rsidRPr="004F60D1">
        <w:t xml:space="preserve">Enterotoxigenic </w:t>
      </w:r>
      <w:r w:rsidR="00B55978" w:rsidRPr="004F60D1">
        <w:rPr>
          <w:i/>
        </w:rPr>
        <w:t xml:space="preserve">E. coli </w:t>
      </w:r>
      <w:r>
        <w:t>ETEC</w:t>
      </w:r>
      <w:r w:rsidR="003C1096">
        <w:t xml:space="preserve"> </w:t>
      </w:r>
      <w:r w:rsidR="003C1096">
        <w:fldChar w:fldCharType="begin"/>
      </w:r>
      <w:r w:rsidR="0026586A">
        <w:instrText xml:space="preserve"> ADDIN EN.CITE &lt;EndNote&gt;&lt;Cite&gt;&lt;Author&gt;Rhouma&lt;/Author&gt;&lt;Year&gt;2017&lt;/Year&gt;&lt;RecNum&gt;627&lt;/RecNum&gt;&lt;DisplayText&gt;(Rhouma et al., 2017)&lt;/DisplayText&gt;&lt;record&gt;&lt;rec-number&gt;627&lt;/rec-number&gt;&lt;foreign-keys&gt;&lt;key app="EN" db-id="99spxtxajxsasbefr95pf00rfrs00ep9ve2a" timestamp="1664736582"&gt;627&lt;/key&gt;&lt;/foreign-keys&gt;&lt;ref-type name="Journal Article"&gt;17&lt;/ref-type&gt;&lt;contributors&gt;&lt;authors&gt;&lt;author&gt;Rhouma, M.&lt;/author&gt;&lt;author&gt;Fairbrother, J. M.&lt;/author&gt;&lt;author&gt;Beaudry, F.&lt;/author&gt;&lt;author&gt;Letellier, A.&lt;/author&gt;&lt;/authors&gt;&lt;/contributors&gt;&lt;titles&gt;&lt;title&gt;Post weaning diarrhea in pigs: Risk factors and non-colistin-based control strategies&lt;/title&gt;&lt;secondary-title&gt;Acta Veterinaria Scandinavica&lt;/secondary-title&gt;&lt;short-title&gt;Post weaning diarrhea in pigs: Risk factors and non-colistin-based control strategies&lt;/short-title&gt;&lt;/titles&gt;&lt;periodical&gt;&lt;full-title&gt;Acta Veterinaria Scandinavica&lt;/full-title&gt;&lt;/periodical&gt;&lt;volume&gt;59&lt;/volume&gt;&lt;number&gt;1&lt;/number&gt;&lt;keywords&gt;&lt;keyword&gt;Alternatives&lt;/keyword&gt;&lt;keyword&gt;Colistin&lt;/keyword&gt;&lt;keyword&gt;E. coli&lt;/keyword&gt;&lt;keyword&gt;Pigs&lt;/keyword&gt;&lt;keyword&gt;Post-weaning diarrhea&lt;/keyword&gt;&lt;keyword&gt;Resistance&lt;/keyword&gt;&lt;keyword&gt;antiinfective agent&lt;/keyword&gt;&lt;keyword&gt;animal&lt;/keyword&gt;&lt;keyword&gt;diarrhea&lt;/keyword&gt;&lt;keyword&gt;microbiology&lt;/keyword&gt;&lt;keyword&gt;pig&lt;/keyword&gt;&lt;keyword&gt;Swine Diseases&lt;/keyword&gt;&lt;keyword&gt;veterinary&lt;/keyword&gt;&lt;keyword&gt;weaning&lt;/keyword&gt;&lt;keyword&gt;Animals&lt;/keyword&gt;&lt;keyword&gt;Anti-Bacterial Agents&lt;/keyword&gt;&lt;keyword&gt;Swine&lt;/keyword&gt;&lt;/keywords&gt;&lt;dates&gt;&lt;year&gt;2017&lt;/year&gt;&lt;/dates&gt;&lt;work-type&gt;Review&lt;/work-type&gt;&lt;urls&gt;&lt;related-urls&gt;&lt;url&gt;https://www.scopus.com/inward/record.uri?eid=2-s2.0-85019367566&amp;amp;doi=10.1186%2fs13028-017-0299-7&amp;amp;partnerID=40&amp;amp;md5=286db0118352e50cbfaa8580ed8ead85https://actavetscand.biomedcentral.com/track/pdf/10.1186/s13028-017-0299-7.pdf&lt;/url&gt;&lt;/related-urls&gt;&lt;/urls&gt;&lt;custom7&gt;31&lt;/custom7&gt;&lt;electronic-resource-num&gt;10.1186/s13028-017-0299-7&lt;/electronic-resource-num&gt;&lt;remote-database-name&gt;Scopus&lt;/remote-database-name&gt;&lt;language&gt;English&lt;/language&gt;&lt;/record&gt;&lt;/Cite&gt;&lt;/EndNote&gt;</w:instrText>
      </w:r>
      <w:r w:rsidR="003C1096">
        <w:fldChar w:fldCharType="separate"/>
      </w:r>
      <w:r w:rsidR="003C1096">
        <w:rPr>
          <w:noProof/>
        </w:rPr>
        <w:t>(</w:t>
      </w:r>
      <w:hyperlink w:anchor="_ENREF_118" w:tooltip="Rhouma, 2017 #627" w:history="1">
        <w:r w:rsidR="005F0597">
          <w:rPr>
            <w:noProof/>
          </w:rPr>
          <w:t>Rhouma et al., 2017</w:t>
        </w:r>
      </w:hyperlink>
      <w:r w:rsidR="003C1096">
        <w:rPr>
          <w:noProof/>
        </w:rPr>
        <w:t>)</w:t>
      </w:r>
      <w:r w:rsidR="003C1096">
        <w:fldChar w:fldCharType="end"/>
      </w:r>
      <w:r>
        <w:t xml:space="preserve">. </w:t>
      </w:r>
    </w:p>
    <w:p w14:paraId="32D210A3" w14:textId="77777777" w:rsidR="0072038D" w:rsidRDefault="0072038D" w:rsidP="00B4537B">
      <w:pPr>
        <w:pStyle w:val="Heading3"/>
        <w:spacing w:line="276" w:lineRule="auto"/>
      </w:pPr>
      <w:bookmarkStart w:id="57" w:name="_Toc113219402"/>
      <w:bookmarkStart w:id="58" w:name="_Toc124787499"/>
      <w:r w:rsidRPr="3036A6D3">
        <w:t>Amino acids</w:t>
      </w:r>
      <w:bookmarkEnd w:id="57"/>
      <w:bookmarkEnd w:id="58"/>
      <w:r w:rsidRPr="3036A6D3">
        <w:t xml:space="preserve"> </w:t>
      </w:r>
    </w:p>
    <w:p w14:paraId="3FD513FB" w14:textId="1228379E" w:rsidR="0072038D" w:rsidRPr="004165BA" w:rsidRDefault="0072038D" w:rsidP="00B4537B">
      <w:pPr>
        <w:spacing w:line="276" w:lineRule="auto"/>
      </w:pPr>
      <w:r>
        <w:t>Amino acids (</w:t>
      </w:r>
      <w:r w:rsidR="00EE2616">
        <w:t>AAs</w:t>
      </w:r>
      <w:r>
        <w:t>) are the structural units (</w:t>
      </w:r>
      <w:r w:rsidR="00BB369A">
        <w:t>‘</w:t>
      </w:r>
      <w:r>
        <w:t>building blocks</w:t>
      </w:r>
      <w:r w:rsidR="00BB369A">
        <w:t>’</w:t>
      </w:r>
      <w:r>
        <w:t>) of protein. A</w:t>
      </w:r>
      <w:r w:rsidR="00EE2616">
        <w:t>As</w:t>
      </w:r>
      <w:r>
        <w:t xml:space="preserve"> are absorbed in the body during digestion and used to build new proteins, like muscle, which in itself is composed of different </w:t>
      </w:r>
      <w:r w:rsidR="00EE2616">
        <w:t>AA</w:t>
      </w:r>
      <w:r w:rsidR="000125BC">
        <w:t>s</w:t>
      </w:r>
      <w:r>
        <w:t xml:space="preserve">. It is not unusual to think that pigs need a certain level of protein to grow, but what is essential is an adequate provision of </w:t>
      </w:r>
      <w:r w:rsidR="002F40BA">
        <w:t>AA</w:t>
      </w:r>
      <w:r>
        <w:t>s. A pig</w:t>
      </w:r>
      <w:r w:rsidR="00E61F91">
        <w:t>’s</w:t>
      </w:r>
      <w:r>
        <w:t xml:space="preserve"> diet must include a certain amount of </w:t>
      </w:r>
      <w:r w:rsidR="00EE2616">
        <w:t>AA</w:t>
      </w:r>
      <w:r w:rsidR="000125BC">
        <w:t>s</w:t>
      </w:r>
      <w:r>
        <w:t xml:space="preserve"> to help it grow</w:t>
      </w:r>
      <w:r w:rsidR="00126909">
        <w:t xml:space="preserve"> </w:t>
      </w:r>
      <w:r w:rsidR="00126909">
        <w:fldChar w:fldCharType="begin">
          <w:fldData xml:space="preserve">PEVuZE5vdGU+PENpdGU+PEF1dGhvcj5MaXU8L0F1dGhvcj48WWVhcj4yMDE3PC9ZZWFyPjxSZWNO
dW0+NjI0PC9SZWNOdW0+PERpc3BsYXlUZXh0PihMaXUgZXQgYWwuLCAyMDE3KTwvRGlzcGxheVRl
eHQ+PHJlY29yZD48cmVjLW51bWJlcj42MjQ8L3JlYy1udW1iZXI+PGZvcmVpZ24ta2V5cz48a2V5
IGFwcD0iRU4iIGRiLWlkPSI5OXNweHR4YWp4c2FzYmVmcjk1cGYwMHJmcnMwMGVwOXZlMmEiIHRp
bWVzdGFtcD0iMTY2NDczNjU4MiI+NjI0PC9rZXk+PC9mb3JlaWduLWtleXM+PHJlZi10eXBlIG5h
bWU9IkpvdXJuYWwgQXJ0aWNsZSI+MTc8L3JlZi10eXBlPjxjb250cmlidXRvcnM+PGF1dGhvcnM+
PGF1dGhvcj5MaXUsIFkuPC9hdXRob3I+PGF1dGhvcj5XYW5nLCBYLjwvYXV0aG9yPjxhdXRob3I+
SG91LCBZLjwvYXV0aG9yPjxhdXRob3I+WWluLCBZLjwvYXV0aG9yPjxhdXRob3I+UWl1LCBZLjwv
YXV0aG9yPjxhdXRob3I+V3UsIEcuPC9hdXRob3I+PGF1dGhvcj5IdSwgQy4gQS48L2F1dGhvcj48
L2F1dGhvcnM+PC9jb250cmlidXRvcnM+PGF1dGgtYWRkcmVzcz5IdWJlaSBDb2xsYWJvcmF0aXZl
IElubm92YXRpb24gQ2VudGVyIGZvciBBbmltYWwgTnV0cml0aW9uIGFuZCBGZWVkIFNhZmV0eSwg
SHViZWkgS2V5IExhYm9yYXRvcnkgb2YgQW5pbWFsIE51dHJpdGlvbiBhbmQgRmVlZCBTY2llbmNl
LCBXdWhhbiBQb2x5dGVjaG5pYyBVbml2ZXJzaXR5LCBXdWhhbiwgNDMwMDIzLCBDaGluYS4geXVs
YW5mbG93ZXJAMTI2LmNvbS4gSHViZWkgQ29sbGFib3JhdGl2ZSBJbm5vdmF0aW9uIENlbnRlciBm
b3IgQW5pbWFsIE51dHJpdGlvbiBhbmQgRmVlZCBTYWZldHksIEh1YmVpIEtleSBMYWJvcmF0b3J5
IG9mIEFuaW1hbCBOdXRyaXRpb24gYW5kIEZlZWQgU2NpZW5jZSwgV3VoYW4gUG9seXRlY2huaWMg
VW5pdmVyc2l0eSwgV3VoYW4sIDQzMDAyMywgQ2hpbmEuIExhYm9yYXRvcnkgb2YgQW5pbWFsIE51
dHJpdGlvbiBhbmQgSGVhbHRoIGFuZCBLZXkgTGFib3JhdG9yeSBvZiBBZ3JvLUVjb2xvZ3ksIElu
c3RpdHV0ZSBvZiBTdWJ0cm9waWNhbCBBZ3JpY3VsdHVyZSwgVGhlIENoaW5lc2UgQWNhZGVteSBv
ZiBTY2llbmNlcywgQ2hhbmdzaGEsIDQxMDEyNSwgQ2hpbmEuIEluc3RpdHV0ZSBvZiBMaWZlIFNj
aWVuY2VzLCBIdW1hbiBOb3JtYWwgVW5pdmVyc2l0eSwgQ2hhbmdzaGEsIDQxMDA4MSwgQ2hpbmEu
IERlcGFydG1lbnQgb2YgQW5pbWFsIFNjaWVuY2UsIFRleGFzIEEmYW1wO00gVW5pdmVyc2l0eSwg
Q29sbGVnZSBTdGF0aW9uLCBUWCwgNzc4NDMsIFVTQS4gSHViZWkgQ29sbGFib3JhdGl2ZSBJbm5v
dmF0aW9uIENlbnRlciBmb3IgQW5pbWFsIE51dHJpdGlvbiBhbmQgRmVlZCBTYWZldHksIEh1YmVp
IEtleSBMYWJvcmF0b3J5IG9mIEFuaW1hbCBOdXRyaXRpb24gYW5kIEZlZWQgU2NpZW5jZSwgV3Vo
YW4gUG9seXRlY2huaWMgVW5pdmVyc2l0eSwgV3VoYW4sIDQzMDAyMywgQ2hpbmEuIEFIdUBzYWx1
ZC51bm0uZWR1LiBMYWJvcmF0b3J5IG9mIEFuaW1hbCBOdXRyaXRpb24gYW5kIEhlYWx0aCBhbmQg
S2V5IExhYm9yYXRvcnkgb2YgQWdyby1FY29sb2d5LCBJbnN0aXR1dGUgb2YgU3VidHJvcGljYWwg
QWdyaWN1bHR1cmUsIFRoZSBDaGluZXNlIEFjYWRlbXkgb2YgU2NpZW5jZXMsIENoYW5nc2hhLCA0
MTAxMjUsIENoaW5hLiBBSHVAc2FsdWQudW5tLmVkdS4gSW5zdGl0dXRlIG9mIExpZmUgU2NpZW5j
ZXMsIEh1bWFuIE5vcm1hbCBVbml2ZXJzaXR5LCBDaGFuZ3NoYSwgNDEwMDgxLCBDaGluYS4gQUh1
QHNhbHVkLnVubS5lZHUuIERlcGFydG1lbnQgb2YgQmlvY2hlbWlzdHJ5IGFuZCBNb2xlY3VsYXIg
QmlvbG9neSwgVW5pdmVyc2l0eSBvZiBOZXcgTWV4aWNvIFNjaG9vbCBvZiBNZWRpY2luZSwgQWxi
dXF1ZXJxdWUsIE5NLCA4NzEzMSwgVVNBLiBBSHVAc2FsdWQudW5tLmVkdS48L2F1dGgtYWRkcmVz
cz48dGl0bGVzPjx0aXRsZT5Sb2xlcyBvZiBhbWlubyBhY2lkcyBpbiBwcmV2ZW50aW5nIGFuZCB0
cmVhdGluZyBpbnRlc3RpbmFsIGRpc2Vhc2VzOiByZWNlbnQgc3R1ZGllcyB3aXRoIHBpZyBtb2Rl
bHM8L3RpdGxlPjxzZWNvbmRhcnktdGl0bGU+QW1pbm8gQWNpZHM8L3NlY29uZGFyeS10aXRsZT48
YWx0LXRpdGxlPkFtaW5vIGFjaWRzPC9hbHQtdGl0bGU+PHNob3J0LXRpdGxlPlJvbGVzIG9mIGFt
aW5vIGFjaWRzIGluIHByZXZlbnRpbmcgYW5kIHRyZWF0aW5nIGludGVzdGluYWwgZGlzZWFzZXM6
IHJlY2VudCBzdHVkaWVzIHdpdGggcGlnIG1vZGVsczwvc2hvcnQtdGl0bGU+PC90aXRsZXM+PHBl
cmlvZGljYWw+PGZ1bGwtdGl0bGU+QW1pbm8gQWNpZHM8L2Z1bGwtdGl0bGU+PGFiYnItMT5BbWlu
byBhY2lkczwvYWJici0xPjwvcGVyaW9kaWNhbD48YWx0LXBlcmlvZGljYWw+PGZ1bGwtdGl0bGU+
QW1pbm8gQWNpZHM8L2Z1bGwtdGl0bGU+PGFiYnItMT5BbWlubyBhY2lkczwvYWJici0xPjwvYWx0
LXBlcmlvZGljYWw+PHBhZ2VzPjEyNzctMTI5MTwvcGFnZXM+PHZvbHVtZT40OTwvdm9sdW1lPjxu
dW1iZXI+ODwvbnVtYmVyPjxlZGl0aW9uPjIwMTcvMDYvMTY8L2VkaXRpb24+PGtleXdvcmRzPjxr
ZXl3b3JkPkFtaW5vIEFjaWRzLyptZXRhYm9saXNtPC9rZXl3b3JkPjxrZXl3b3JkPkFuaW1hbHM8
L2tleXdvcmQ+PGtleXdvcmQ+SHVtYW5zPC9rZXl3b3JkPjxrZXl3b3JkPkludGVzdGluYWwgRGlz
ZWFzZXMvKm1ldGFib2xpc20vKnByZXZlbnRpb24gJmFtcDsgY29udHJvbDwva2V5d29yZD48a2V5
d29yZD4qQW1pbm8gYWNpZHM8L2tleXdvcmQ+PGtleXdvcmQ+KkludGVzdGluYWwgZGlzZWFzZTwv
a2V5d29yZD48a2V5d29yZD4qUGlnIG1vZGVsczwva2V5d29yZD48a2V5d29yZD4qVGhlcmFwZXV0
aWNzPC9rZXl3b3JkPjwva2V5d29yZHM+PGRhdGVzPjx5ZWFyPjIwMTc8L3llYXI+PHB1Yi1kYXRl
cz48ZGF0ZT5BdWc8L2RhdGU+PC9wdWItZGF0ZXM+PC9kYXRlcz48aXNibj4wOTM5LTQ0NTE8L2lz
Ym4+PGFjY2Vzc2lvbi1udW0+Mjg2MTY3NTE8L2FjY2Vzc2lvbi1udW0+PHVybHM+PHJlbGF0ZWQt
dXJscz48dXJsPmh0dHBzOi8vbGluay5zcHJpbmdlci5jb20vY29udGVudC9wZGYvMTAuMTAwNy9z
MDA3MjYtMDE3LTI0NTAtMS5wZGY8L3VybD48L3JlbGF0ZWQtdXJscz48L3VybHM+PGVsZWN0cm9u
aWMtcmVzb3VyY2UtbnVtPjEwLjEwMDcvczAwNzI2LTAxNy0yNDUwLTE8L2VsZWN0cm9uaWMtcmVz
b3VyY2UtbnVtPjxyZW1vdGUtZGF0YWJhc2UtcHJvdmlkZXI+TmxtPC9yZW1vdGUtZGF0YWJhc2Ut
cHJvdmlkZXI+PGxhbmd1YWdlPmVuZzwvbGFuZ3VhZ2U+PC9yZWNvcmQ+PC9DaXRlPjwvRW5kTm90
ZT5=
</w:fldData>
        </w:fldChar>
      </w:r>
      <w:r w:rsidR="0026586A">
        <w:instrText xml:space="preserve"> ADDIN EN.CITE </w:instrText>
      </w:r>
      <w:r w:rsidR="0026586A">
        <w:fldChar w:fldCharType="begin">
          <w:fldData xml:space="preserve">PEVuZE5vdGU+PENpdGU+PEF1dGhvcj5MaXU8L0F1dGhvcj48WWVhcj4yMDE3PC9ZZWFyPjxSZWNO
dW0+NjI0PC9SZWNOdW0+PERpc3BsYXlUZXh0PihMaXUgZXQgYWwuLCAyMDE3KTwvRGlzcGxheVRl
eHQ+PHJlY29yZD48cmVjLW51bWJlcj42MjQ8L3JlYy1udW1iZXI+PGZvcmVpZ24ta2V5cz48a2V5
IGFwcD0iRU4iIGRiLWlkPSI5OXNweHR4YWp4c2FzYmVmcjk1cGYwMHJmcnMwMGVwOXZlMmEiIHRp
bWVzdGFtcD0iMTY2NDczNjU4MiI+NjI0PC9rZXk+PC9mb3JlaWduLWtleXM+PHJlZi10eXBlIG5h
bWU9IkpvdXJuYWwgQXJ0aWNsZSI+MTc8L3JlZi10eXBlPjxjb250cmlidXRvcnM+PGF1dGhvcnM+
PGF1dGhvcj5MaXUsIFkuPC9hdXRob3I+PGF1dGhvcj5XYW5nLCBYLjwvYXV0aG9yPjxhdXRob3I+
SG91LCBZLjwvYXV0aG9yPjxhdXRob3I+WWluLCBZLjwvYXV0aG9yPjxhdXRob3I+UWl1LCBZLjwv
YXV0aG9yPjxhdXRob3I+V3UsIEcuPC9hdXRob3I+PGF1dGhvcj5IdSwgQy4gQS48L2F1dGhvcj48
L2F1dGhvcnM+PC9jb250cmlidXRvcnM+PGF1dGgtYWRkcmVzcz5IdWJlaSBDb2xsYWJvcmF0aXZl
IElubm92YXRpb24gQ2VudGVyIGZvciBBbmltYWwgTnV0cml0aW9uIGFuZCBGZWVkIFNhZmV0eSwg
SHViZWkgS2V5IExhYm9yYXRvcnkgb2YgQW5pbWFsIE51dHJpdGlvbiBhbmQgRmVlZCBTY2llbmNl
LCBXdWhhbiBQb2x5dGVjaG5pYyBVbml2ZXJzaXR5LCBXdWhhbiwgNDMwMDIzLCBDaGluYS4geXVs
YW5mbG93ZXJAMTI2LmNvbS4gSHViZWkgQ29sbGFib3JhdGl2ZSBJbm5vdmF0aW9uIENlbnRlciBm
b3IgQW5pbWFsIE51dHJpdGlvbiBhbmQgRmVlZCBTYWZldHksIEh1YmVpIEtleSBMYWJvcmF0b3J5
IG9mIEFuaW1hbCBOdXRyaXRpb24gYW5kIEZlZWQgU2NpZW5jZSwgV3VoYW4gUG9seXRlY2huaWMg
VW5pdmVyc2l0eSwgV3VoYW4sIDQzMDAyMywgQ2hpbmEuIExhYm9yYXRvcnkgb2YgQW5pbWFsIE51
dHJpdGlvbiBhbmQgSGVhbHRoIGFuZCBLZXkgTGFib3JhdG9yeSBvZiBBZ3JvLUVjb2xvZ3ksIElu
c3RpdHV0ZSBvZiBTdWJ0cm9waWNhbCBBZ3JpY3VsdHVyZSwgVGhlIENoaW5lc2UgQWNhZGVteSBv
ZiBTY2llbmNlcywgQ2hhbmdzaGEsIDQxMDEyNSwgQ2hpbmEuIEluc3RpdHV0ZSBvZiBMaWZlIFNj
aWVuY2VzLCBIdW1hbiBOb3JtYWwgVW5pdmVyc2l0eSwgQ2hhbmdzaGEsIDQxMDA4MSwgQ2hpbmEu
IERlcGFydG1lbnQgb2YgQW5pbWFsIFNjaWVuY2UsIFRleGFzIEEmYW1wO00gVW5pdmVyc2l0eSwg
Q29sbGVnZSBTdGF0aW9uLCBUWCwgNzc4NDMsIFVTQS4gSHViZWkgQ29sbGFib3JhdGl2ZSBJbm5v
dmF0aW9uIENlbnRlciBmb3IgQW5pbWFsIE51dHJpdGlvbiBhbmQgRmVlZCBTYWZldHksIEh1YmVp
IEtleSBMYWJvcmF0b3J5IG9mIEFuaW1hbCBOdXRyaXRpb24gYW5kIEZlZWQgU2NpZW5jZSwgV3Vo
YW4gUG9seXRlY2huaWMgVW5pdmVyc2l0eSwgV3VoYW4sIDQzMDAyMywgQ2hpbmEuIEFIdUBzYWx1
ZC51bm0uZWR1LiBMYWJvcmF0b3J5IG9mIEFuaW1hbCBOdXRyaXRpb24gYW5kIEhlYWx0aCBhbmQg
S2V5IExhYm9yYXRvcnkgb2YgQWdyby1FY29sb2d5LCBJbnN0aXR1dGUgb2YgU3VidHJvcGljYWwg
QWdyaWN1bHR1cmUsIFRoZSBDaGluZXNlIEFjYWRlbXkgb2YgU2NpZW5jZXMsIENoYW5nc2hhLCA0
MTAxMjUsIENoaW5hLiBBSHVAc2FsdWQudW5tLmVkdS4gSW5zdGl0dXRlIG9mIExpZmUgU2NpZW5j
ZXMsIEh1bWFuIE5vcm1hbCBVbml2ZXJzaXR5LCBDaGFuZ3NoYSwgNDEwMDgxLCBDaGluYS4gQUh1
QHNhbHVkLnVubS5lZHUuIERlcGFydG1lbnQgb2YgQmlvY2hlbWlzdHJ5IGFuZCBNb2xlY3VsYXIg
QmlvbG9neSwgVW5pdmVyc2l0eSBvZiBOZXcgTWV4aWNvIFNjaG9vbCBvZiBNZWRpY2luZSwgQWxi
dXF1ZXJxdWUsIE5NLCA4NzEzMSwgVVNBLiBBSHVAc2FsdWQudW5tLmVkdS48L2F1dGgtYWRkcmVz
cz48dGl0bGVzPjx0aXRsZT5Sb2xlcyBvZiBhbWlubyBhY2lkcyBpbiBwcmV2ZW50aW5nIGFuZCB0
cmVhdGluZyBpbnRlc3RpbmFsIGRpc2Vhc2VzOiByZWNlbnQgc3R1ZGllcyB3aXRoIHBpZyBtb2Rl
bHM8L3RpdGxlPjxzZWNvbmRhcnktdGl0bGU+QW1pbm8gQWNpZHM8L3NlY29uZGFyeS10aXRsZT48
YWx0LXRpdGxlPkFtaW5vIGFjaWRzPC9hbHQtdGl0bGU+PHNob3J0LXRpdGxlPlJvbGVzIG9mIGFt
aW5vIGFjaWRzIGluIHByZXZlbnRpbmcgYW5kIHRyZWF0aW5nIGludGVzdGluYWwgZGlzZWFzZXM6
IHJlY2VudCBzdHVkaWVzIHdpdGggcGlnIG1vZGVsczwvc2hvcnQtdGl0bGU+PC90aXRsZXM+PHBl
cmlvZGljYWw+PGZ1bGwtdGl0bGU+QW1pbm8gQWNpZHM8L2Z1bGwtdGl0bGU+PGFiYnItMT5BbWlu
byBhY2lkczwvYWJici0xPjwvcGVyaW9kaWNhbD48YWx0LXBlcmlvZGljYWw+PGZ1bGwtdGl0bGU+
QW1pbm8gQWNpZHM8L2Z1bGwtdGl0bGU+PGFiYnItMT5BbWlubyBhY2lkczwvYWJici0xPjwvYWx0
LXBlcmlvZGljYWw+PHBhZ2VzPjEyNzctMTI5MTwvcGFnZXM+PHZvbHVtZT40OTwvdm9sdW1lPjxu
dW1iZXI+ODwvbnVtYmVyPjxlZGl0aW9uPjIwMTcvMDYvMTY8L2VkaXRpb24+PGtleXdvcmRzPjxr
ZXl3b3JkPkFtaW5vIEFjaWRzLyptZXRhYm9saXNtPC9rZXl3b3JkPjxrZXl3b3JkPkFuaW1hbHM8
L2tleXdvcmQ+PGtleXdvcmQ+SHVtYW5zPC9rZXl3b3JkPjxrZXl3b3JkPkludGVzdGluYWwgRGlz
ZWFzZXMvKm1ldGFib2xpc20vKnByZXZlbnRpb24gJmFtcDsgY29udHJvbDwva2V5d29yZD48a2V5
d29yZD4qQW1pbm8gYWNpZHM8L2tleXdvcmQ+PGtleXdvcmQ+KkludGVzdGluYWwgZGlzZWFzZTwv
a2V5d29yZD48a2V5d29yZD4qUGlnIG1vZGVsczwva2V5d29yZD48a2V5d29yZD4qVGhlcmFwZXV0
aWNzPC9rZXl3b3JkPjwva2V5d29yZHM+PGRhdGVzPjx5ZWFyPjIwMTc8L3llYXI+PHB1Yi1kYXRl
cz48ZGF0ZT5BdWc8L2RhdGU+PC9wdWItZGF0ZXM+PC9kYXRlcz48aXNibj4wOTM5LTQ0NTE8L2lz
Ym4+PGFjY2Vzc2lvbi1udW0+Mjg2MTY3NTE8L2FjY2Vzc2lvbi1udW0+PHVybHM+PHJlbGF0ZWQt
dXJscz48dXJsPmh0dHBzOi8vbGluay5zcHJpbmdlci5jb20vY29udGVudC9wZGYvMTAuMTAwNy9z
MDA3MjYtMDE3LTI0NTAtMS5wZGY8L3VybD48L3JlbGF0ZWQtdXJscz48L3VybHM+PGVsZWN0cm9u
aWMtcmVzb3VyY2UtbnVtPjEwLjEwMDcvczAwNzI2LTAxNy0yNDUwLTE8L2VsZWN0cm9uaWMtcmVz
b3VyY2UtbnVtPjxyZW1vdGUtZGF0YWJhc2UtcHJvdmlkZXI+TmxtPC9yZW1vdGUtZGF0YWJhc2Ut
cHJvdmlkZXI+PGxhbmd1YWdlPmVuZzwvbGFuZ3VhZ2U+PC9yZWNvcmQ+PC9DaXRlPjwvRW5kTm90
ZT5=
</w:fldData>
        </w:fldChar>
      </w:r>
      <w:r w:rsidR="0026586A">
        <w:instrText xml:space="preserve"> ADDIN EN.CITE.DATA </w:instrText>
      </w:r>
      <w:r w:rsidR="0026586A">
        <w:fldChar w:fldCharType="end"/>
      </w:r>
      <w:r w:rsidR="00126909">
        <w:fldChar w:fldCharType="separate"/>
      </w:r>
      <w:r w:rsidR="00126909">
        <w:rPr>
          <w:noProof/>
        </w:rPr>
        <w:t>(</w:t>
      </w:r>
      <w:hyperlink w:anchor="_ENREF_85" w:tooltip="Liu, 2017 #624" w:history="1">
        <w:r w:rsidR="005F0597">
          <w:rPr>
            <w:noProof/>
          </w:rPr>
          <w:t>Liu et al., 2017</w:t>
        </w:r>
      </w:hyperlink>
      <w:r w:rsidR="00126909">
        <w:rPr>
          <w:noProof/>
        </w:rPr>
        <w:t>)</w:t>
      </w:r>
      <w:r w:rsidR="00126909">
        <w:fldChar w:fldCharType="end"/>
      </w:r>
      <w:r>
        <w:t>.</w:t>
      </w:r>
    </w:p>
    <w:p w14:paraId="6C6C6B0F" w14:textId="2BFDB97B" w:rsidR="0072038D" w:rsidRDefault="0072038D" w:rsidP="00B4537B">
      <w:pPr>
        <w:spacing w:line="276" w:lineRule="auto"/>
      </w:pPr>
      <w:r w:rsidRPr="004165BA">
        <w:t xml:space="preserve">When </w:t>
      </w:r>
      <w:r>
        <w:t>attempting the reduction of protein</w:t>
      </w:r>
      <w:r w:rsidRPr="004165BA">
        <w:t xml:space="preserve"> levels in feed, it is </w:t>
      </w:r>
      <w:r>
        <w:t>crucial</w:t>
      </w:r>
      <w:r w:rsidRPr="004165BA">
        <w:t xml:space="preserve"> to ensure the </w:t>
      </w:r>
      <w:r>
        <w:t xml:space="preserve">pig </w:t>
      </w:r>
      <w:r w:rsidRPr="004165BA">
        <w:t xml:space="preserve">receives all the </w:t>
      </w:r>
      <w:r w:rsidR="00EE2616">
        <w:t>AA</w:t>
      </w:r>
      <w:r>
        <w:t>s</w:t>
      </w:r>
      <w:r w:rsidRPr="004165BA">
        <w:t xml:space="preserve"> it needs and that a certain balance between the </w:t>
      </w:r>
      <w:r w:rsidR="00EE2616">
        <w:t>AA</w:t>
      </w:r>
      <w:r w:rsidR="00D16B82">
        <w:t>s</w:t>
      </w:r>
      <w:r w:rsidRPr="004165BA">
        <w:t xml:space="preserve"> is maintained</w:t>
      </w:r>
      <w:r>
        <w:t>. I</w:t>
      </w:r>
      <w:r w:rsidRPr="004165BA">
        <w:t xml:space="preserve">n order to give the </w:t>
      </w:r>
      <w:r>
        <w:t>weaned pigs</w:t>
      </w:r>
      <w:r w:rsidRPr="004165BA">
        <w:t xml:space="preserve"> </w:t>
      </w:r>
      <w:r>
        <w:t>what they need</w:t>
      </w:r>
      <w:r w:rsidRPr="004165BA">
        <w:t xml:space="preserve">, the concept of ideal protein, defined as the </w:t>
      </w:r>
      <w:r w:rsidR="00090E29">
        <w:t>AA</w:t>
      </w:r>
      <w:r w:rsidRPr="004165BA">
        <w:t xml:space="preserve"> profile that maximi</w:t>
      </w:r>
      <w:r w:rsidR="00E61F91">
        <w:t>s</w:t>
      </w:r>
      <w:r w:rsidRPr="004165BA">
        <w:t xml:space="preserve">es nitrogen retention (i.e. muscle) and covers the </w:t>
      </w:r>
      <w:r>
        <w:t>pigs’</w:t>
      </w:r>
      <w:r w:rsidRPr="004165BA">
        <w:t xml:space="preserve"> physiological and growth needs, is applied when formulating diets</w:t>
      </w:r>
      <w:r w:rsidR="006272C0">
        <w:t xml:space="preserve"> </w:t>
      </w:r>
      <w:r w:rsidR="006272C0">
        <w:fldChar w:fldCharType="begin"/>
      </w:r>
      <w:r w:rsidR="00FD4A26">
        <w:instrText xml:space="preserve"> ADDIN EN.CITE &lt;EndNote&gt;&lt;Cite&gt;&lt;Author&gt;Cristobal&lt;/Author&gt;&lt;Year&gt;2019&lt;/Year&gt;&lt;RecNum&gt;707&lt;/RecNum&gt;&lt;DisplayText&gt;(Cristobal et al., 2019)&lt;/DisplayText&gt;&lt;record&gt;&lt;rec-number&gt;707&lt;/rec-number&gt;&lt;foreign-keys&gt;&lt;key app="EN" db-id="99spxtxajxsasbefr95pf00rfrs00ep9ve2a" timestamp="1664741817"&gt;707&lt;/key&gt;&lt;/foreign-keys&gt;&lt;ref-type name="Web Page"&gt;12&lt;/ref-type&gt;&lt;contributors&gt;&lt;authors&gt;&lt;author&gt;Cristobal, M&lt;/author&gt;&lt;author&gt;Lee, S A&lt;/author&gt;&lt;author&gt;Blavi, L&lt;/author&gt;&lt;author&gt;Stein, H. H.&lt;/author&gt;&lt;/authors&gt;&lt;/contributors&gt;&lt;titles&gt;&lt;title&gt;Alternative Nutrition Strategies to Control Post-Weaning Diarrhea&lt;/title&gt;&lt;/titles&gt;&lt;volume&gt;2022&lt;/volume&gt;&lt;number&gt;August 22&lt;/number&gt;&lt;dates&gt;&lt;year&gt;2019&lt;/year&gt;&lt;/dates&gt;&lt;urls&gt;&lt;related-urls&gt;&lt;url&gt;https://www.porkbusiness.com/news/hog-production/alternative-nutrition-strategies-control-post-weaning-diarrhea&lt;/url&gt;&lt;/related-urls&gt;&lt;/urls&gt;&lt;/record&gt;&lt;/Cite&gt;&lt;/EndNote&gt;</w:instrText>
      </w:r>
      <w:r w:rsidR="006272C0">
        <w:fldChar w:fldCharType="separate"/>
      </w:r>
      <w:r w:rsidR="00FD4A26">
        <w:rPr>
          <w:noProof/>
        </w:rPr>
        <w:t>(</w:t>
      </w:r>
      <w:hyperlink w:anchor="_ENREF_32" w:tooltip="Cristobal, 2019 #707" w:history="1">
        <w:r w:rsidR="005F0597">
          <w:rPr>
            <w:noProof/>
          </w:rPr>
          <w:t>Cristobal et al., 2019</w:t>
        </w:r>
      </w:hyperlink>
      <w:r w:rsidR="00FD4A26">
        <w:rPr>
          <w:noProof/>
        </w:rPr>
        <w:t>)</w:t>
      </w:r>
      <w:r w:rsidR="006272C0">
        <w:fldChar w:fldCharType="end"/>
      </w:r>
      <w:r w:rsidRPr="004165BA">
        <w:t>.</w:t>
      </w:r>
      <w:r>
        <w:t xml:space="preserve"> This </w:t>
      </w:r>
      <w:r w:rsidR="2E21C3F3">
        <w:t>is</w:t>
      </w:r>
      <w:r>
        <w:t xml:space="preserve"> the key idea behind the use of </w:t>
      </w:r>
      <w:r w:rsidR="00EE2616">
        <w:t>AAs</w:t>
      </w:r>
      <w:r>
        <w:t xml:space="preserve"> to prevent </w:t>
      </w:r>
      <w:r w:rsidR="00075104">
        <w:t>PWD</w:t>
      </w:r>
      <w:r>
        <w:t>: to allow the reduction of protein without the loss of performance.</w:t>
      </w:r>
      <w:r w:rsidRPr="009D29C0">
        <w:t xml:space="preserve"> </w:t>
      </w:r>
      <w:r>
        <w:t>T</w:t>
      </w:r>
      <w:r w:rsidRPr="004165BA">
        <w:t xml:space="preserve">he availability of industrial </w:t>
      </w:r>
      <w:r w:rsidR="00EE2616">
        <w:t>AAs</w:t>
      </w:r>
      <w:r w:rsidRPr="004165BA">
        <w:t xml:space="preserve"> and the increased knowledge of </w:t>
      </w:r>
      <w:r w:rsidR="00090E29">
        <w:t>AA</w:t>
      </w:r>
      <w:r w:rsidRPr="004165BA">
        <w:t xml:space="preserve"> requirements </w:t>
      </w:r>
      <w:r>
        <w:t>are now shedding light on how to</w:t>
      </w:r>
      <w:r w:rsidRPr="004165BA">
        <w:t xml:space="preserve"> formulate diets based on </w:t>
      </w:r>
      <w:r w:rsidR="005D3D51">
        <w:t xml:space="preserve">pig requirements </w:t>
      </w:r>
      <w:r w:rsidR="00933633">
        <w:t>for</w:t>
      </w:r>
      <w:r w:rsidR="005D3D51">
        <w:t xml:space="preserve"> </w:t>
      </w:r>
      <w:r w:rsidRPr="004165BA">
        <w:t xml:space="preserve">essential </w:t>
      </w:r>
      <w:r w:rsidR="00EE2616">
        <w:t>AA</w:t>
      </w:r>
      <w:r w:rsidR="00960268">
        <w:t>s</w:t>
      </w:r>
      <w:r w:rsidR="005703E9">
        <w:t xml:space="preserve">. </w:t>
      </w:r>
      <w:r w:rsidR="008A21A8">
        <w:t xml:space="preserve">These new formulations should still respect </w:t>
      </w:r>
      <w:r w:rsidRPr="004165BA">
        <w:t xml:space="preserve">the ideal protein profile </w:t>
      </w:r>
      <w:r w:rsidR="008A21A8">
        <w:t xml:space="preserve">and focus less on </w:t>
      </w:r>
      <w:r w:rsidRPr="004165BA">
        <w:t>protein levels</w:t>
      </w:r>
      <w:r w:rsidR="006344B6">
        <w:t xml:space="preserve"> </w:t>
      </w:r>
      <w:r w:rsidR="006344B6">
        <w:fldChar w:fldCharType="begin"/>
      </w:r>
      <w:r w:rsidR="006344B6">
        <w:instrText xml:space="preserve"> ADDIN EN.CITE &lt;EndNote&gt;&lt;Cite&gt;&lt;Author&gt;Cirera&lt;/Author&gt;&lt;Year&gt;2016&lt;/Year&gt;&lt;RecNum&gt;706&lt;/RecNum&gt;&lt;DisplayText&gt;(Cirera, 2016)&lt;/DisplayText&gt;&lt;record&gt;&lt;rec-number&gt;706&lt;/rec-number&gt;&lt;foreign-keys&gt;&lt;key app="EN" db-id="99spxtxajxsasbefr95pf00rfrs00ep9ve2a" timestamp="1664741685"&gt;706&lt;/key&gt;&lt;/foreign-keys&gt;&lt;ref-type name="Web Page"&gt;12&lt;/ref-type&gt;&lt;contributors&gt;&lt;authors&gt;&lt;author&gt;Cirera, Marta&lt;/author&gt;&lt;/authors&gt;&lt;/contributors&gt;&lt;titles&gt;&lt;title&gt;The importance of dietary protein and Amino Acids after weaning&lt;/title&gt;&lt;/titles&gt;&lt;volume&gt;2022&lt;/volume&gt;&lt;number&gt;August 22&lt;/number&gt;&lt;dates&gt;&lt;year&gt;2016&lt;/year&gt;&lt;/dates&gt;&lt;urls&gt;&lt;related-urls&gt;&lt;url&gt;https://www.pig333.com/articles/the-importance-of-dietary-protein-and-amino-acids-after-weaning_11875/&lt;/url&gt;&lt;/related-urls&gt;&lt;/urls&gt;&lt;/record&gt;&lt;/Cite&gt;&lt;/EndNote&gt;</w:instrText>
      </w:r>
      <w:r w:rsidR="006344B6">
        <w:fldChar w:fldCharType="separate"/>
      </w:r>
      <w:r w:rsidR="006344B6">
        <w:rPr>
          <w:noProof/>
        </w:rPr>
        <w:t>(</w:t>
      </w:r>
      <w:hyperlink w:anchor="_ENREF_27" w:tooltip="Cirera, 2016 #706" w:history="1">
        <w:r w:rsidR="005F0597">
          <w:rPr>
            <w:noProof/>
          </w:rPr>
          <w:t>Cirera, 2016</w:t>
        </w:r>
      </w:hyperlink>
      <w:r w:rsidR="006344B6">
        <w:rPr>
          <w:noProof/>
        </w:rPr>
        <w:t>)</w:t>
      </w:r>
      <w:r w:rsidR="006344B6">
        <w:fldChar w:fldCharType="end"/>
      </w:r>
      <w:r w:rsidRPr="004165BA">
        <w:t>.</w:t>
      </w:r>
      <w:r w:rsidR="000515F5">
        <w:t xml:space="preserve"> </w:t>
      </w:r>
      <w:r w:rsidR="00161272">
        <w:t>Indeed</w:t>
      </w:r>
      <w:r w:rsidR="000515F5" w:rsidRPr="000515F5">
        <w:t>, formulation to Standardised Ileal Digestible (SID) amino acid levels is now standard practice and follow</w:t>
      </w:r>
      <w:r w:rsidR="008F1CFF">
        <w:t>s</w:t>
      </w:r>
      <w:r w:rsidR="000515F5" w:rsidRPr="000515F5">
        <w:t xml:space="preserve"> the ideal protein concept. Diets are formulated using ratios of SID amino acid levels to SID lysine</w:t>
      </w:r>
      <w:r w:rsidR="00161272">
        <w:t xml:space="preserve"> (the limiting AA in pigs, that which is the most needed)</w:t>
      </w:r>
      <w:r w:rsidR="000515F5" w:rsidRPr="000515F5">
        <w:t>. The ratio of SID lysine to energy is</w:t>
      </w:r>
      <w:r w:rsidR="00161272">
        <w:t xml:space="preserve"> also</w:t>
      </w:r>
      <w:r w:rsidR="000515F5" w:rsidRPr="000515F5">
        <w:t xml:space="preserve"> an important consideration. The increased availability of other synthetic amino acids</w:t>
      </w:r>
      <w:r w:rsidR="008F1CFF">
        <w:t>,</w:t>
      </w:r>
      <w:r w:rsidR="000515F5" w:rsidRPr="000515F5">
        <w:t xml:space="preserve"> such as isoleucine and leucine</w:t>
      </w:r>
      <w:r w:rsidR="008F1CFF">
        <w:t>,</w:t>
      </w:r>
      <w:r w:rsidR="000515F5" w:rsidRPr="000515F5">
        <w:t xml:space="preserve"> has enabled more precise formulation and help</w:t>
      </w:r>
      <w:r w:rsidR="001F3145">
        <w:t>ed</w:t>
      </w:r>
      <w:r w:rsidR="000515F5" w:rsidRPr="000515F5">
        <w:t xml:space="preserve"> reduce protein further.</w:t>
      </w:r>
    </w:p>
    <w:p w14:paraId="22904500" w14:textId="49124CDF" w:rsidR="0072038D" w:rsidRDefault="0072038D" w:rsidP="00B4537B">
      <w:pPr>
        <w:spacing w:line="276" w:lineRule="auto"/>
      </w:pPr>
    </w:p>
    <w:p w14:paraId="13B3DDCE" w14:textId="77777777" w:rsidR="0072038D" w:rsidRPr="00823A41" w:rsidRDefault="0072038D" w:rsidP="00B4537B">
      <w:pPr>
        <w:pStyle w:val="Heading3"/>
        <w:spacing w:line="276" w:lineRule="auto"/>
      </w:pPr>
      <w:bookmarkStart w:id="59" w:name="_Toc113219403"/>
      <w:bookmarkStart w:id="60" w:name="_Toc124787500"/>
      <w:r w:rsidRPr="3036A6D3">
        <w:t>Enzymes</w:t>
      </w:r>
      <w:bookmarkEnd w:id="59"/>
      <w:bookmarkEnd w:id="60"/>
      <w:r w:rsidRPr="3036A6D3">
        <w:t xml:space="preserve"> </w:t>
      </w:r>
    </w:p>
    <w:p w14:paraId="7650E247" w14:textId="17B9473F" w:rsidR="0072038D" w:rsidRDefault="0072038D" w:rsidP="00B4537B">
      <w:pPr>
        <w:spacing w:line="276" w:lineRule="auto"/>
      </w:pPr>
      <w:r>
        <w:t xml:space="preserve">Enzymes help in gut fermentation and have been proven to improve </w:t>
      </w:r>
      <w:r w:rsidR="001E27BB">
        <w:t xml:space="preserve">the </w:t>
      </w:r>
      <w:r>
        <w:t xml:space="preserve">digestibility and utilisation of nutrients and nutritional value of feeds, positively impacting growth performance in weaned piglets with comparable results to antibiotics as seen in multienzyme preparations </w:t>
      </w:r>
      <w:r w:rsidR="006272C0">
        <w:fldChar w:fldCharType="begin">
          <w:fldData xml:space="preserve">PEVuZE5vdGU+PENpdGU+PEF1dGhvcj5Mb3Blei1HYWx2ZXo8L0F1dGhvcj48WWVhcj4yMDIxPC9Z
ZWFyPjxSZWNOdW0+Njg2PC9SZWNOdW0+PERpc3BsYXlUZXh0PihMb3Blei1HYWx2ZXogZXQgYWwu
LCAyMDIxKTwvRGlzcGxheVRleHQ+PHJlY29yZD48cmVjLW51bWJlcj42ODY8L3JlYy1udW1iZXI+
PGZvcmVpZ24ta2V5cz48a2V5IGFwcD0iRU4iIGRiLWlkPSI5OXNweHR4YWp4c2FzYmVmcjk1cGYw
MHJmcnMwMGVwOXZlMmEiIHRpbWVzdGFtcD0iMTY2NDczNjU4NSI+Njg2PC9rZXk+PC9mb3JlaWdu
LWtleXM+PHJlZi10eXBlIG5hbWU9IkpvdXJuYWwgQXJ0aWNsZSI+MTc8L3JlZi10eXBlPjxjb250
cmlidXRvcnM+PGF1dGhvcnM+PGF1dGhvcj5Mb3Blei1HYWx2ZXosIEcuPC9hdXRob3I+PGF1dGhv
cj5Mb3Blei1BbG9uc28sIE0uPC9hdXRob3I+PGF1dGhvcj5QZWNob3ZhLCBBLjwvYXV0aG9yPjxh
dXRob3I+TWF5bywgQi48L2F1dGhvcj48YXV0aG9yPkRpZXJpY2ssIE4uPC9hdXRob3I+PGF1dGhv
cj5Hcm9wcCwgSi48L2F1dGhvcj48L2F1dGhvcnM+PC9jb250cmlidXRvcnM+PGF1dGgtYWRkcmVz
cz5bTG9wZXotR2FsdmV6LCBHbG9yaWFdIEV1cm9wZWFuIEZvb2QgU2FmZXR5IEF1dGhvciBFRlNB
LCBWaWEgQ2FybG8gTWFnbm8gMUEsIEktNDMxMjYgUGFybWEsIEl0YWx5LiBbTG9wZXotQWxvbnNv
LCBNYXJ0YV0gVW5pdiBTYW50aWFnbyBkZSBDb21wb3N0ZWxhLCBWZXQgRmFjLCBEZXB0IEFuaW0g
UGF0aG9sLCBMdWdvIDI3MDAyLCBTcGFpbi4gW1BlY2hvdmEsIEFsZW5hXSBVbml2IFZldCAmYW1w
OyBQaGFybWFjZXV0IFNjaSBCcm5vLCBGYWMgVmV0IEh5ZyAmYW1wOyBFY29sLCBEZXB0IEFuaW0g
QnJlZWRpbmcgQW5pbSBOdXRyICZhbXA7IEJpb2NoZW0sIFBhbGFja2VobyBUciAxLTMsIEJybm8s
IEN6ZWNoIFJlcHVibGljLiBbTWF5bywgQmFsdGFzYXJdIENTSUMsIEluc3QgUHJvZCBMYWN0ZW9z
IEFzdHVyaWFzIElQTEEsIERlcHQgTWljcm9iaW9sICZhbXA7IEJpb2NoZW0sIFBhc2VvIFJpbyBM
aW5hcmVzIFMtTiwgVmlsbGF2aWNpb3NhIDMzMzAwLCBTcGFpbi4gW0RpZXJpY2ssIE5vZWxdIFVu
aXYgR2hlbnQsIEZhYyBCaW9zY2kgRW5nbiwgRGVwdCBBbmltIFNjaSAmYW1wOyBBcXVhdCBFY29s
LCBCLTkwMDAgR2hlbnQsIEJlbGdpdW0uIFtHcm9wcCwgSnVlcmdlbl0gVW5pdiBMZWlwemlnLCBG
YWMgVmV0IE1lZCwgSW5zdCBBbmltIE51dHIgTnV0ciBEaXMgJmFtcDsgRGlldGV0LCBUaWVya2xp
bmlrZW4gOSwgRC0wNDEwMyBMZWlwemlnLCBHZXJtYW55LiBMb3Blei1BbG9uc28sIE0gKGNvcnJl
c3BvbmRpbmcgYXV0aG9yKSwgVW5pdiBTYW50aWFnbyBkZSBDb21wb3N0ZWxhLCBWZXQgRmFjLCBE
ZXB0IEFuaW0gUGF0aG9sLCBMdWdvIDI3MDAyLCBTcGFpbi4gbWFydGEubG9wZXouYWxvbnNvQHVz
Yy5lczwvYXV0aC1hZGRyZXNzPjx0aXRsZXM+PHRpdGxlPkFsdGVybmF0aXZlcyB0byBhbnRpYmlv
dGljcyBhbmQgdHJhY2UgZWxlbWVudHMgKGNvcHBlciBhbmQgemluYykgdG8gaW1wcm92ZSBndXQg
aGVhbHRoIGFuZCB6b290ZWNobmljYWwgcGFyYW1ldGVycyBpbiBwaWdsZXRzOiBBIHJldmlldzwv
dGl0bGU+PHNlY29uZGFyeS10aXRsZT5BbmltYWwgRmVlZCBTY2llbmNlIGFuZCBUZWNobm9sb2d5
PC9zZWNvbmRhcnktdGl0bGU+PGFsdC10aXRsZT5BbmltLiBGZWVkIFNjaS4gVGVjaG5vbC48L2Fs
dC10aXRsZT48c2hvcnQtdGl0bGU+QWx0ZXJuYXRpdmVzIHRvIGFudGliaW90aWNzIGFuZCB0cmFj
ZSBlbGVtZW50cyAoY29wcGVyIGFuZCB6aW5jKSB0byBpbXByb3ZlIGd1dCBoZWFsdGggYW5kIHpv
b3RlY2huaWNhbCBwYXJhbWV0ZXJzIGluIHBpZ2xldHM6IEEgcmV2aWV3PC9zaG9ydC10aXRsZT48
L3RpdGxlcz48cGVyaW9kaWNhbD48ZnVsbC10aXRsZT5BbmltYWwgRmVlZCBTY2llbmNlIGFuZCBU
ZWNobm9sb2d5PC9mdWxsLXRpdGxlPjwvcGVyaW9kaWNhbD48YWx0LXBlcmlvZGljYWw+PGZ1bGwt
dGl0bGU+QW5pbWFsIEZlZWQgU2NpZW5jZSBhbmQgVGVjaG5vbG9neTwvZnVsbC10aXRsZT48YWJi
ci0xPkFuaW0uIEZlZWQgU2NpLiBUZWNobm9sLjwvYWJici0xPjwvYWx0LXBlcmlvZGljYWw+PHBh
Z2VzPjI4PC9wYWdlcz48dm9sdW1lPjI3MTwvdm9sdW1lPjxrZXl3b3Jkcz48a2V5d29yZD5BbHRl
cm5hdGl2ZXMgdG8gYW50aWJpb3RpY3M8L2tleXdvcmQ+PGtleXdvcmQ+Q29wcGVyPC9rZXl3b3Jk
PjxrZXl3b3JkPlppbmM8L2tleXdvcmQ+PGtleXdvcmQ+UGlnbGV0czwva2V5d29yZD48a2V5d29y
ZD5XZWFuaW5nIHBlcmlvZDwva2V5d29yZD48a2V5d29yZD5HdXQ8L2tleXdvcmQ+PGtleXdvcmQ+
aGVhbHRoPC9rZXl3b3JkPjxrZXl3b3JkPlBvc3Qgd2VhbmluZyBkaWFycmhvZWE8L2tleXdvcmQ+
PGtleXdvcmQ+Y2hhaW4gZmF0dHktYWNpZHM8L2tleXdvcmQ+PGtleXdvcmQ+ZW50ZXJvdG94aWdl
bmljIGVzY2hlcmljaGlhLWNvbGk8L2tleXdvcmQ+PGtleXdvcmQ+aW4tZmVlZDwva2V5d29yZD48
a2V5d29yZD5hbnRpYmlvdGljczwva2V5d29yZD48a2V5d29yZD5leG9nZW5vdXMgbGlwb2x5dGlj
IGVuenltZXM8L2tleXdvcmQ+PGtleXdvcmQ+aW50ZXN0aW5hbCBiYXJyaWVyIGZ1bmN0aW9uPC9r
ZXl3b3JkPjxrZXl3b3JkPnN3aW5lIGZlY2FsIG1pY3JvYmlvdGE8L2tleXdvcmQ+PGtleXdvcmQ+
bm94aW91cyBnYXMgZW1pc3Npb248L2tleXdvcmQ+PGtleXdvcmQ+cGlncyBmZWQgZGlldHM8L2tl
eXdvcmQ+PGtleXdvcmQ+bGFjdG9iYWNpbGx1cy1hY2lkb3BoaWx1cyBzdXBwbGVtZW50YXRpb248
L2tleXdvcmQ+PGtleXdvcmQ+ZmVybWVudGVkIGxpcXVpZCBmZWVkPC9rZXl3b3JkPjxrZXl3b3Jk
PkFncmljdWx0dXJlPC9rZXl3b3JkPjwva2V5d29yZHM+PGRhdGVzPjx5ZWFyPjIwMjE8L3llYXI+
PHB1Yi1kYXRlcz48ZGF0ZT5KYW48L2RhdGU+PC9wdWItZGF0ZXM+PC9kYXRlcz48aXNibj4wMzc3
LTg0MDE8L2lzYm4+PGFjY2Vzc2lvbi1udW0+V09TOjAwMDYxMjE2MjcwMDAxOTwvYWNjZXNzaW9u
LW51bT48d29yay10eXBlPlJldmlldzwvd29yay10eXBlPjx1cmxzPjxyZWxhdGVkLXVybHM+PHVy
bD4mbHQ7R28gdG8gSVNJJmd0OzovL1dPUzowMDA2MTIxNjI3MDAwMTk8L3VybD48L3JlbGF0ZWQt
dXJscz48L3VybHM+PGN1c3RvbTc+MTE0NzI3PC9jdXN0b203PjxlbGVjdHJvbmljLXJlc291cmNl
LW51bT4xMC4xMDE2L2ouYW5pZmVlZHNjaS4yMDIwLjExNDcyNzwvZWxlY3Ryb25pYy1yZXNvdXJj
ZS1udW0+PGxhbmd1YWdlPkVuZ2xpc2g8L2xhbmd1YWdlPjwvcmVjb3JkPjwvQ2l0ZT48L0VuZE5v
dGU+AG==
</w:fldData>
        </w:fldChar>
      </w:r>
      <w:r w:rsidR="0026586A">
        <w:instrText xml:space="preserve"> ADDIN EN.CITE </w:instrText>
      </w:r>
      <w:r w:rsidR="0026586A">
        <w:fldChar w:fldCharType="begin">
          <w:fldData xml:space="preserve">PEVuZE5vdGU+PENpdGU+PEF1dGhvcj5Mb3Blei1HYWx2ZXo8L0F1dGhvcj48WWVhcj4yMDIxPC9Z
ZWFyPjxSZWNOdW0+Njg2PC9SZWNOdW0+PERpc3BsYXlUZXh0PihMb3Blei1HYWx2ZXogZXQgYWwu
LCAyMDIxKTwvRGlzcGxheVRleHQ+PHJlY29yZD48cmVjLW51bWJlcj42ODY8L3JlYy1udW1iZXI+
PGZvcmVpZ24ta2V5cz48a2V5IGFwcD0iRU4iIGRiLWlkPSI5OXNweHR4YWp4c2FzYmVmcjk1cGYw
MHJmcnMwMGVwOXZlMmEiIHRpbWVzdGFtcD0iMTY2NDczNjU4NSI+Njg2PC9rZXk+PC9mb3JlaWdu
LWtleXM+PHJlZi10eXBlIG5hbWU9IkpvdXJuYWwgQXJ0aWNsZSI+MTc8L3JlZi10eXBlPjxjb250
cmlidXRvcnM+PGF1dGhvcnM+PGF1dGhvcj5Mb3Blei1HYWx2ZXosIEcuPC9hdXRob3I+PGF1dGhv
cj5Mb3Blei1BbG9uc28sIE0uPC9hdXRob3I+PGF1dGhvcj5QZWNob3ZhLCBBLjwvYXV0aG9yPjxh
dXRob3I+TWF5bywgQi48L2F1dGhvcj48YXV0aG9yPkRpZXJpY2ssIE4uPC9hdXRob3I+PGF1dGhv
cj5Hcm9wcCwgSi48L2F1dGhvcj48L2F1dGhvcnM+PC9jb250cmlidXRvcnM+PGF1dGgtYWRkcmVz
cz5bTG9wZXotR2FsdmV6LCBHbG9yaWFdIEV1cm9wZWFuIEZvb2QgU2FmZXR5IEF1dGhvciBFRlNB
LCBWaWEgQ2FybG8gTWFnbm8gMUEsIEktNDMxMjYgUGFybWEsIEl0YWx5LiBbTG9wZXotQWxvbnNv
LCBNYXJ0YV0gVW5pdiBTYW50aWFnbyBkZSBDb21wb3N0ZWxhLCBWZXQgRmFjLCBEZXB0IEFuaW0g
UGF0aG9sLCBMdWdvIDI3MDAyLCBTcGFpbi4gW1BlY2hvdmEsIEFsZW5hXSBVbml2IFZldCAmYW1w
OyBQaGFybWFjZXV0IFNjaSBCcm5vLCBGYWMgVmV0IEh5ZyAmYW1wOyBFY29sLCBEZXB0IEFuaW0g
QnJlZWRpbmcgQW5pbSBOdXRyICZhbXA7IEJpb2NoZW0sIFBhbGFja2VobyBUciAxLTMsIEJybm8s
IEN6ZWNoIFJlcHVibGljLiBbTWF5bywgQmFsdGFzYXJdIENTSUMsIEluc3QgUHJvZCBMYWN0ZW9z
IEFzdHVyaWFzIElQTEEsIERlcHQgTWljcm9iaW9sICZhbXA7IEJpb2NoZW0sIFBhc2VvIFJpbyBM
aW5hcmVzIFMtTiwgVmlsbGF2aWNpb3NhIDMzMzAwLCBTcGFpbi4gW0RpZXJpY2ssIE5vZWxdIFVu
aXYgR2hlbnQsIEZhYyBCaW9zY2kgRW5nbiwgRGVwdCBBbmltIFNjaSAmYW1wOyBBcXVhdCBFY29s
LCBCLTkwMDAgR2hlbnQsIEJlbGdpdW0uIFtHcm9wcCwgSnVlcmdlbl0gVW5pdiBMZWlwemlnLCBG
YWMgVmV0IE1lZCwgSW5zdCBBbmltIE51dHIgTnV0ciBEaXMgJmFtcDsgRGlldGV0LCBUaWVya2xp
bmlrZW4gOSwgRC0wNDEwMyBMZWlwemlnLCBHZXJtYW55LiBMb3Blei1BbG9uc28sIE0gKGNvcnJl
c3BvbmRpbmcgYXV0aG9yKSwgVW5pdiBTYW50aWFnbyBkZSBDb21wb3N0ZWxhLCBWZXQgRmFjLCBE
ZXB0IEFuaW0gUGF0aG9sLCBMdWdvIDI3MDAyLCBTcGFpbi4gbWFydGEubG9wZXouYWxvbnNvQHVz
Yy5lczwvYXV0aC1hZGRyZXNzPjx0aXRsZXM+PHRpdGxlPkFsdGVybmF0aXZlcyB0byBhbnRpYmlv
dGljcyBhbmQgdHJhY2UgZWxlbWVudHMgKGNvcHBlciBhbmQgemluYykgdG8gaW1wcm92ZSBndXQg
aGVhbHRoIGFuZCB6b290ZWNobmljYWwgcGFyYW1ldGVycyBpbiBwaWdsZXRzOiBBIHJldmlldzwv
dGl0bGU+PHNlY29uZGFyeS10aXRsZT5BbmltYWwgRmVlZCBTY2llbmNlIGFuZCBUZWNobm9sb2d5
PC9zZWNvbmRhcnktdGl0bGU+PGFsdC10aXRsZT5BbmltLiBGZWVkIFNjaS4gVGVjaG5vbC48L2Fs
dC10aXRsZT48c2hvcnQtdGl0bGU+QWx0ZXJuYXRpdmVzIHRvIGFudGliaW90aWNzIGFuZCB0cmFj
ZSBlbGVtZW50cyAoY29wcGVyIGFuZCB6aW5jKSB0byBpbXByb3ZlIGd1dCBoZWFsdGggYW5kIHpv
b3RlY2huaWNhbCBwYXJhbWV0ZXJzIGluIHBpZ2xldHM6IEEgcmV2aWV3PC9zaG9ydC10aXRsZT48
L3RpdGxlcz48cGVyaW9kaWNhbD48ZnVsbC10aXRsZT5BbmltYWwgRmVlZCBTY2llbmNlIGFuZCBU
ZWNobm9sb2d5PC9mdWxsLXRpdGxlPjwvcGVyaW9kaWNhbD48YWx0LXBlcmlvZGljYWw+PGZ1bGwt
dGl0bGU+QW5pbWFsIEZlZWQgU2NpZW5jZSBhbmQgVGVjaG5vbG9neTwvZnVsbC10aXRsZT48YWJi
ci0xPkFuaW0uIEZlZWQgU2NpLiBUZWNobm9sLjwvYWJici0xPjwvYWx0LXBlcmlvZGljYWw+PHBh
Z2VzPjI4PC9wYWdlcz48dm9sdW1lPjI3MTwvdm9sdW1lPjxrZXl3b3Jkcz48a2V5d29yZD5BbHRl
cm5hdGl2ZXMgdG8gYW50aWJpb3RpY3M8L2tleXdvcmQ+PGtleXdvcmQ+Q29wcGVyPC9rZXl3b3Jk
PjxrZXl3b3JkPlppbmM8L2tleXdvcmQ+PGtleXdvcmQ+UGlnbGV0czwva2V5d29yZD48a2V5d29y
ZD5XZWFuaW5nIHBlcmlvZDwva2V5d29yZD48a2V5d29yZD5HdXQ8L2tleXdvcmQ+PGtleXdvcmQ+
aGVhbHRoPC9rZXl3b3JkPjxrZXl3b3JkPlBvc3Qgd2VhbmluZyBkaWFycmhvZWE8L2tleXdvcmQ+
PGtleXdvcmQ+Y2hhaW4gZmF0dHktYWNpZHM8L2tleXdvcmQ+PGtleXdvcmQ+ZW50ZXJvdG94aWdl
bmljIGVzY2hlcmljaGlhLWNvbGk8L2tleXdvcmQ+PGtleXdvcmQ+aW4tZmVlZDwva2V5d29yZD48
a2V5d29yZD5hbnRpYmlvdGljczwva2V5d29yZD48a2V5d29yZD5leG9nZW5vdXMgbGlwb2x5dGlj
IGVuenltZXM8L2tleXdvcmQ+PGtleXdvcmQ+aW50ZXN0aW5hbCBiYXJyaWVyIGZ1bmN0aW9uPC9r
ZXl3b3JkPjxrZXl3b3JkPnN3aW5lIGZlY2FsIG1pY3JvYmlvdGE8L2tleXdvcmQ+PGtleXdvcmQ+
bm94aW91cyBnYXMgZW1pc3Npb248L2tleXdvcmQ+PGtleXdvcmQ+cGlncyBmZWQgZGlldHM8L2tl
eXdvcmQ+PGtleXdvcmQ+bGFjdG9iYWNpbGx1cy1hY2lkb3BoaWx1cyBzdXBwbGVtZW50YXRpb248
L2tleXdvcmQ+PGtleXdvcmQ+ZmVybWVudGVkIGxpcXVpZCBmZWVkPC9rZXl3b3JkPjxrZXl3b3Jk
PkFncmljdWx0dXJlPC9rZXl3b3JkPjwva2V5d29yZHM+PGRhdGVzPjx5ZWFyPjIwMjE8L3llYXI+
PHB1Yi1kYXRlcz48ZGF0ZT5KYW48L2RhdGU+PC9wdWItZGF0ZXM+PC9kYXRlcz48aXNibj4wMzc3
LTg0MDE8L2lzYm4+PGFjY2Vzc2lvbi1udW0+V09TOjAwMDYxMjE2MjcwMDAxOTwvYWNjZXNzaW9u
LW51bT48d29yay10eXBlPlJldmlldzwvd29yay10eXBlPjx1cmxzPjxyZWxhdGVkLXVybHM+PHVy
bD4mbHQ7R28gdG8gSVNJJmd0OzovL1dPUzowMDA2MTIxNjI3MDAwMTk8L3VybD48L3JlbGF0ZWQt
dXJscz48L3VybHM+PGN1c3RvbTc+MTE0NzI3PC9jdXN0b203PjxlbGVjdHJvbmljLXJlc291cmNl
LW51bT4xMC4xMDE2L2ouYW5pZmVlZHNjaS4yMDIwLjExNDcyNzwvZWxlY3Ryb25pYy1yZXNvdXJj
ZS1udW0+PGxhbmd1YWdlPkVuZ2xpc2g8L2xhbmd1YWdlPjwvcmVjb3JkPjwvQ2l0ZT48L0VuZE5v
dGU+AG==
</w:fldData>
        </w:fldChar>
      </w:r>
      <w:r w:rsidR="0026586A">
        <w:instrText xml:space="preserve"> ADDIN EN.CITE.DATA </w:instrText>
      </w:r>
      <w:r w:rsidR="0026586A">
        <w:fldChar w:fldCharType="end"/>
      </w:r>
      <w:r w:rsidR="006272C0">
        <w:fldChar w:fldCharType="separate"/>
      </w:r>
      <w:r w:rsidR="006272C0">
        <w:rPr>
          <w:noProof/>
        </w:rPr>
        <w:t>(</w:t>
      </w:r>
      <w:hyperlink w:anchor="_ENREF_87" w:tooltip="Lopez-Galvez, 2021 #686" w:history="1">
        <w:r w:rsidR="005F0597">
          <w:rPr>
            <w:noProof/>
          </w:rPr>
          <w:t>Lopez-Galvez et al., 2021</w:t>
        </w:r>
      </w:hyperlink>
      <w:r w:rsidR="006272C0">
        <w:rPr>
          <w:noProof/>
        </w:rPr>
        <w:t>)</w:t>
      </w:r>
      <w:r w:rsidR="006272C0">
        <w:fldChar w:fldCharType="end"/>
      </w:r>
      <w:r>
        <w:t xml:space="preserve">. Enzymes also help maintain gut physiology and </w:t>
      </w:r>
      <w:r w:rsidR="001E27BB">
        <w:t xml:space="preserve">the </w:t>
      </w:r>
      <w:r>
        <w:t xml:space="preserve">immune system, aid metabolism and enhance small intestinal barrier function </w:t>
      </w:r>
      <w:r w:rsidR="006272C0">
        <w:fldChar w:fldCharType="begin">
          <w:fldData xml:space="preserve">PEVuZE5vdGU+PENpdGU+PEF1dGhvcj5IZW88L0F1dGhvcj48WWVhcj4yMDEzPC9ZZWFyPjxSZWNO
dW0+NjAyPC9SZWNOdW0+PERpc3BsYXlUZXh0PihIZW8gZXQgYWwuLCAyMDEzKTwvRGlzcGxheVRl
eHQ+PHJlY29yZD48cmVjLW51bWJlcj42MDI8L3JlYy1udW1iZXI+PGZvcmVpZ24ta2V5cz48a2V5
IGFwcD0iRU4iIGRiLWlkPSI5OXNweHR4YWp4c2FzYmVmcjk1cGYwMHJmcnMwMGVwOXZlMmEiIHRp
bWVzdGFtcD0iMTY2NDczNjU4MSI+NjAyPC9rZXk+PC9mb3JlaWduLWtleXM+PHJlZi10eXBlIG5h
bWU9IkpvdXJuYWwgQXJ0aWNsZSI+MTc8L3JlZi10eXBlPjxjb250cmlidXRvcnM+PGF1dGhvcnM+
PGF1dGhvcj5IZW8sIEouIE0uPC9hdXRob3I+PGF1dGhvcj5PcGFwZWp1LCBGLiBPLjwvYXV0aG9y
PjxhdXRob3I+UGx1c2tlLCBKLiBSLjwvYXV0aG9yPjxhdXRob3I+S2ltLCBKLiBDLjwvYXV0aG9y
PjxhdXRob3I+SGFtcHNvbiwgRC4gSi48L2F1dGhvcj48YXV0aG9yPk55YWNob3RpLCBDLiBNLjwv
YXV0aG9yPjwvYXV0aG9ycz48L2NvbnRyaWJ1dG9ycz48dGl0bGVzPjx0aXRsZT5HYXN0cm9pbnRl
c3RpbmFsIGhlYWx0aCBhbmQgZnVuY3Rpb24gaW4gd2VhbmVkIHBpZ3M6IEEgcmV2aWV3IG9mIGZl
ZWRpbmcgc3RyYXRlZ2llcyB0byBjb250cm9sIHBvc3Qtd2VhbmluZyBkaWFycmhvZWEgd2l0aG91
dCB1c2luZyBpbi1mZWVkIGFudGltaWNyb2JpYWwgY29tcG91bmRzPC90aXRsZT48c2Vjb25kYXJ5
LXRpdGxlPkpvdXJuYWwgb2YgQW5pbWFsIFBoeXNpb2xvZ3kgYW5kIEFuaW1hbCBOdXRyaXRpb248
L3NlY29uZGFyeS10aXRsZT48c2hvcnQtdGl0bGU+R2FzdHJvaW50ZXN0aW5hbCBoZWFsdGggYW5k
IGZ1bmN0aW9uIGluIHdlYW5lZCBwaWdzOiBBIHJldmlldyBvZiBmZWVkaW5nIHN0cmF0ZWdpZXMg
dG8gY29udHJvbCBwb3N0LXdlYW5pbmcgZGlhcnJob2VhIHdpdGhvdXQgdXNpbmcgaW4tZmVlZCBh
bnRpbWljcm9iaWFsIGNvbXBvdW5kczwvc2hvcnQtdGl0bGU+PC90aXRsZXM+PHBlcmlvZGljYWw+
PGZ1bGwtdGl0bGU+Sm91cm5hbCBvZiBBbmltYWwgUGh5c2lvbG9neSBhbmQgQW5pbWFsIE51dHJp
dGlvbjwvZnVsbC10aXRsZT48L3BlcmlvZGljYWw+PHBhZ2VzPjIwNy0yMzc8L3BhZ2VzPjx2b2x1
bWU+OTc8L3ZvbHVtZT48bnVtYmVyPjI8L251bWJlcj48a2V5d29yZHM+PGtleXdvcmQ+QW50aW1p
Y3JvYmlhbCBncm93dGggcHJvbW90ZXJzPC9rZXl3b3JkPjxrZXl3b3JkPkRpZXRhcnkgcHJvdGVp
biBsZXZlbDwva2V5d29yZD48a2V5d29yZD5EaWV0YXJ5IHByb3RlaW4gc291cmNlPC9rZXl3b3Jk
PjxrZXl3b3JkPk9yZ2FuaWMgYWNpZHM8L2tleXdvcmQ+PGtleXdvcmQ+UGlnczwva2V5d29yZD48
a2V5d29yZD5Qb3N0LXdlYW5pbmcgZGlhcnJob2VhPC9rZXl3b3JkPjxrZXl3b3JkPlByZWJpb3Rp
Y3M8L2tleXdvcmQ+PGtleXdvcmQ+UHJvYmlvdGljczwva2V5d29yZD48a2V5d29yZD5UcmFjZSBt
aW5lcmFsczwva2V5d29yZD48a2V5d29yZD5hbnRpaW5mZWN0aXZlIGFnZW50PC9rZXl3b3JkPjxr
ZXl3b3JkPmFuaW1hbDwva2V5d29yZD48a2V5d29yZD5hbmltYWwgZGlzZWFzZTwva2V5d29yZD48
a2V5d29yZD5hbmltYWwgZm9vZDwva2V5d29yZD48a2V5d29yZD5kaWFycmhlYTwva2V5d29yZD48
a2V5d29yZD5nYXN0cm9pbnRlc3RpbmFsIHRyYWN0PC9rZXl3b3JkPjxrZXl3b3JkPnBoeXNpb2xv
Z3k8L2tleXdvcmQ+PGtleXdvcmQ+cmV2aWV3PC9rZXl3b3JkPjxrZXl3b3JkPnN3aW5lPC9rZXl3
b3JkPjxrZXl3b3JkPnN3aW5lIGRpc2Vhc2U8L2tleXdvcmQ+PGtleXdvcmQ+QW5pbWFsIEZlZWQ8
L2tleXdvcmQ+PGtleXdvcmQ+QW5pbWFsczwva2V5d29yZD48a2V5d29yZD5BbnRpLUJhY3Rlcmlh
bCBBZ2VudHM8L2tleXdvcmQ+PGtleXdvcmQ+U3dpbmUgRGlzZWFzZXM8L2tleXdvcmQ+PGtleXdv
cmQ+QmFjdGVyaWEgKG1pY3Jvb3JnYW5pc21zKTwva2V5d29yZD48a2V5d29yZD5TdWlkYWU8L2tl
eXdvcmQ+PC9rZXl3b3Jkcz48ZGF0ZXM+PHllYXI+MjAxMzwveWVhcj48L2RhdGVzPjx3b3JrLXR5
cGU+UmV2aWV3PC93b3JrLXR5cGU+PHVybHM+PHJlbGF0ZWQtdXJscz48dXJsPmh0dHBzOi8vd3d3
LnNjb3B1cy5jb20vaW53YXJkL3JlY29yZC51cmk/ZWlkPTItczIuMC04NDg3NTUyODA0MCZhbXA7
ZG9pPTEwLjExMTElMmZqLjE0MzktMDM5Ni4yMDEyLjAxMjg0LngmYW1wO3BhcnRuZXJJRD00MCZh
bXA7bWQ1PWE1YTM5ZjA3YjE3M2VlOTBmMmMxMmNkZmIwMmYwMWYwaHR0cHM6Ly9vbmxpbmVsaWJy
YXJ5LndpbGV5LmNvbS9kb2kvcGRmZGlyZWN0LzEwLjExMTEvai4xNDM5LTAzOTYuMjAxMi4wMTI4
NC54P2Rvd25sb2FkPXRydWU8L3VybD48L3JlbGF0ZWQtdXJscz48L3VybHM+PGVsZWN0cm9uaWMt
cmVzb3VyY2UtbnVtPjEwLjExMTEvai4xNDM5LTAzOTYuMjAxMi4wMTI4NC54PC9lbGVjdHJvbmlj
LXJlc291cmNlLW51bT48cmVtb3RlLWRhdGFiYXNlLW5hbWU+U2NvcHVzPC9yZW1vdGUtZGF0YWJh
c2UtbmFtZT48bGFuZ3VhZ2U+RW5nbGlzaDwvbGFuZ3VhZ2U+PC9yZWNvcmQ+PC9DaXRlPjwvRW5k
Tm90ZT5=
</w:fldData>
        </w:fldChar>
      </w:r>
      <w:r w:rsidR="006272C0">
        <w:instrText xml:space="preserve"> ADDIN EN.CITE </w:instrText>
      </w:r>
      <w:r w:rsidR="006272C0">
        <w:fldChar w:fldCharType="begin">
          <w:fldData xml:space="preserve">PEVuZE5vdGU+PENpdGU+PEF1dGhvcj5IZW88L0F1dGhvcj48WWVhcj4yMDEzPC9ZZWFyPjxSZWNO
dW0+NjAyPC9SZWNOdW0+PERpc3BsYXlUZXh0PihIZW8gZXQgYWwuLCAyMDEzKTwvRGlzcGxheVRl
eHQ+PHJlY29yZD48cmVjLW51bWJlcj42MDI8L3JlYy1udW1iZXI+PGZvcmVpZ24ta2V5cz48a2V5
IGFwcD0iRU4iIGRiLWlkPSI5OXNweHR4YWp4c2FzYmVmcjk1cGYwMHJmcnMwMGVwOXZlMmEiIHRp
bWVzdGFtcD0iMTY2NDczNjU4MSI+NjAyPC9rZXk+PC9mb3JlaWduLWtleXM+PHJlZi10eXBlIG5h
bWU9IkpvdXJuYWwgQXJ0aWNsZSI+MTc8L3JlZi10eXBlPjxjb250cmlidXRvcnM+PGF1dGhvcnM+
PGF1dGhvcj5IZW8sIEouIE0uPC9hdXRob3I+PGF1dGhvcj5PcGFwZWp1LCBGLiBPLjwvYXV0aG9y
PjxhdXRob3I+UGx1c2tlLCBKLiBSLjwvYXV0aG9yPjxhdXRob3I+S2ltLCBKLiBDLjwvYXV0aG9y
PjxhdXRob3I+SGFtcHNvbiwgRC4gSi48L2F1dGhvcj48YXV0aG9yPk55YWNob3RpLCBDLiBNLjwv
YXV0aG9yPjwvYXV0aG9ycz48L2NvbnRyaWJ1dG9ycz48dGl0bGVzPjx0aXRsZT5HYXN0cm9pbnRl
c3RpbmFsIGhlYWx0aCBhbmQgZnVuY3Rpb24gaW4gd2VhbmVkIHBpZ3M6IEEgcmV2aWV3IG9mIGZl
ZWRpbmcgc3RyYXRlZ2llcyB0byBjb250cm9sIHBvc3Qtd2VhbmluZyBkaWFycmhvZWEgd2l0aG91
dCB1c2luZyBpbi1mZWVkIGFudGltaWNyb2JpYWwgY29tcG91bmRzPC90aXRsZT48c2Vjb25kYXJ5
LXRpdGxlPkpvdXJuYWwgb2YgQW5pbWFsIFBoeXNpb2xvZ3kgYW5kIEFuaW1hbCBOdXRyaXRpb248
L3NlY29uZGFyeS10aXRsZT48c2hvcnQtdGl0bGU+R2FzdHJvaW50ZXN0aW5hbCBoZWFsdGggYW5k
IGZ1bmN0aW9uIGluIHdlYW5lZCBwaWdzOiBBIHJldmlldyBvZiBmZWVkaW5nIHN0cmF0ZWdpZXMg
dG8gY29udHJvbCBwb3N0LXdlYW5pbmcgZGlhcnJob2VhIHdpdGhvdXQgdXNpbmcgaW4tZmVlZCBh
bnRpbWljcm9iaWFsIGNvbXBvdW5kczwvc2hvcnQtdGl0bGU+PC90aXRsZXM+PHBlcmlvZGljYWw+
PGZ1bGwtdGl0bGU+Sm91cm5hbCBvZiBBbmltYWwgUGh5c2lvbG9neSBhbmQgQW5pbWFsIE51dHJp
dGlvbjwvZnVsbC10aXRsZT48L3BlcmlvZGljYWw+PHBhZ2VzPjIwNy0yMzc8L3BhZ2VzPjx2b2x1
bWU+OTc8L3ZvbHVtZT48bnVtYmVyPjI8L251bWJlcj48a2V5d29yZHM+PGtleXdvcmQ+QW50aW1p
Y3JvYmlhbCBncm93dGggcHJvbW90ZXJzPC9rZXl3b3JkPjxrZXl3b3JkPkRpZXRhcnkgcHJvdGVp
biBsZXZlbDwva2V5d29yZD48a2V5d29yZD5EaWV0YXJ5IHByb3RlaW4gc291cmNlPC9rZXl3b3Jk
PjxrZXl3b3JkPk9yZ2FuaWMgYWNpZHM8L2tleXdvcmQ+PGtleXdvcmQ+UGlnczwva2V5d29yZD48
a2V5d29yZD5Qb3N0LXdlYW5pbmcgZGlhcnJob2VhPC9rZXl3b3JkPjxrZXl3b3JkPlByZWJpb3Rp
Y3M8L2tleXdvcmQ+PGtleXdvcmQ+UHJvYmlvdGljczwva2V5d29yZD48a2V5d29yZD5UcmFjZSBt
aW5lcmFsczwva2V5d29yZD48a2V5d29yZD5hbnRpaW5mZWN0aXZlIGFnZW50PC9rZXl3b3JkPjxr
ZXl3b3JkPmFuaW1hbDwva2V5d29yZD48a2V5d29yZD5hbmltYWwgZGlzZWFzZTwva2V5d29yZD48
a2V5d29yZD5hbmltYWwgZm9vZDwva2V5d29yZD48a2V5d29yZD5kaWFycmhlYTwva2V5d29yZD48
a2V5d29yZD5nYXN0cm9pbnRlc3RpbmFsIHRyYWN0PC9rZXl3b3JkPjxrZXl3b3JkPnBoeXNpb2xv
Z3k8L2tleXdvcmQ+PGtleXdvcmQ+cmV2aWV3PC9rZXl3b3JkPjxrZXl3b3JkPnN3aW5lPC9rZXl3
b3JkPjxrZXl3b3JkPnN3aW5lIGRpc2Vhc2U8L2tleXdvcmQ+PGtleXdvcmQ+QW5pbWFsIEZlZWQ8
L2tleXdvcmQ+PGtleXdvcmQ+QW5pbWFsczwva2V5d29yZD48a2V5d29yZD5BbnRpLUJhY3Rlcmlh
bCBBZ2VudHM8L2tleXdvcmQ+PGtleXdvcmQ+U3dpbmUgRGlzZWFzZXM8L2tleXdvcmQ+PGtleXdv
cmQ+QmFjdGVyaWEgKG1pY3Jvb3JnYW5pc21zKTwva2V5d29yZD48a2V5d29yZD5TdWlkYWU8L2tl
eXdvcmQ+PC9rZXl3b3Jkcz48ZGF0ZXM+PHllYXI+MjAxMzwveWVhcj48L2RhdGVzPjx3b3JrLXR5
cGU+UmV2aWV3PC93b3JrLXR5cGU+PHVybHM+PHJlbGF0ZWQtdXJscz48dXJsPmh0dHBzOi8vd3d3
LnNjb3B1cy5jb20vaW53YXJkL3JlY29yZC51cmk/ZWlkPTItczIuMC04NDg3NTUyODA0MCZhbXA7
ZG9pPTEwLjExMTElMmZqLjE0MzktMDM5Ni4yMDEyLjAxMjg0LngmYW1wO3BhcnRuZXJJRD00MCZh
bXA7bWQ1PWE1YTM5ZjA3YjE3M2VlOTBmMmMxMmNkZmIwMmYwMWYwaHR0cHM6Ly9vbmxpbmVsaWJy
YXJ5LndpbGV5LmNvbS9kb2kvcGRmZGlyZWN0LzEwLjExMTEvai4xNDM5LTAzOTYuMjAxMi4wMTI4
NC54P2Rvd25sb2FkPXRydWU8L3VybD48L3JlbGF0ZWQtdXJscz48L3VybHM+PGVsZWN0cm9uaWMt
cmVzb3VyY2UtbnVtPjEwLjExMTEvai4xNDM5LTAzOTYuMjAxMi4wMTI4NC54PC9lbGVjdHJvbmlj
LXJlc291cmNlLW51bT48cmVtb3RlLWRhdGFiYXNlLW5hbWU+U2NvcHVzPC9yZW1vdGUtZGF0YWJh
c2UtbmFtZT48bGFuZ3VhZ2U+RW5nbGlzaDwvbGFuZ3VhZ2U+PC9yZWNvcmQ+PC9DaXRlPjwvRW5k
Tm90ZT5=
</w:fldData>
        </w:fldChar>
      </w:r>
      <w:r w:rsidR="006272C0">
        <w:instrText xml:space="preserve"> ADDIN EN.CITE.DATA </w:instrText>
      </w:r>
      <w:r w:rsidR="006272C0">
        <w:fldChar w:fldCharType="end"/>
      </w:r>
      <w:r w:rsidR="006272C0">
        <w:fldChar w:fldCharType="separate"/>
      </w:r>
      <w:r w:rsidR="006272C0">
        <w:rPr>
          <w:noProof/>
        </w:rPr>
        <w:t>(</w:t>
      </w:r>
      <w:hyperlink w:anchor="_ENREF_56" w:tooltip="Heo, 2013 #602" w:history="1">
        <w:r w:rsidR="005F0597">
          <w:rPr>
            <w:noProof/>
          </w:rPr>
          <w:t>Heo et al., 2013</w:t>
        </w:r>
      </w:hyperlink>
      <w:r w:rsidR="006272C0">
        <w:rPr>
          <w:noProof/>
        </w:rPr>
        <w:t>)</w:t>
      </w:r>
      <w:r w:rsidR="006272C0">
        <w:fldChar w:fldCharType="end"/>
      </w:r>
      <w:r>
        <w:t xml:space="preserve">. Enzymes play </w:t>
      </w:r>
      <w:r w:rsidR="4D05622A">
        <w:t>a</w:t>
      </w:r>
      <w:r>
        <w:t xml:space="preserve"> key role in the production of a variety of products of polysaccharide hydrolysis which favour the proliferation of good bacteria but inhibit the colonisation of pathogenic ones by competing with their attachment sites </w:t>
      </w:r>
      <w:r w:rsidR="00626DFB">
        <w:fldChar w:fldCharType="begin">
          <w:fldData xml:space="preserve">PEVuZE5vdGU+PENpdGU+PEF1dGhvcj5IZW88L0F1dGhvcj48WWVhcj4yMDEzPC9ZZWFyPjxSZWNO
dW0+NjAyPC9SZWNOdW0+PERpc3BsYXlUZXh0PihIZW8gZXQgYWwuLCAyMDEzKTwvRGlzcGxheVRl
eHQ+PHJlY29yZD48cmVjLW51bWJlcj42MDI8L3JlYy1udW1iZXI+PGZvcmVpZ24ta2V5cz48a2V5
IGFwcD0iRU4iIGRiLWlkPSI5OXNweHR4YWp4c2FzYmVmcjk1cGYwMHJmcnMwMGVwOXZlMmEiIHRp
bWVzdGFtcD0iMTY2NDczNjU4MSI+NjAyPC9rZXk+PC9mb3JlaWduLWtleXM+PHJlZi10eXBlIG5h
bWU9IkpvdXJuYWwgQXJ0aWNsZSI+MTc8L3JlZi10eXBlPjxjb250cmlidXRvcnM+PGF1dGhvcnM+
PGF1dGhvcj5IZW8sIEouIE0uPC9hdXRob3I+PGF1dGhvcj5PcGFwZWp1LCBGLiBPLjwvYXV0aG9y
PjxhdXRob3I+UGx1c2tlLCBKLiBSLjwvYXV0aG9yPjxhdXRob3I+S2ltLCBKLiBDLjwvYXV0aG9y
PjxhdXRob3I+SGFtcHNvbiwgRC4gSi48L2F1dGhvcj48YXV0aG9yPk55YWNob3RpLCBDLiBNLjwv
YXV0aG9yPjwvYXV0aG9ycz48L2NvbnRyaWJ1dG9ycz48dGl0bGVzPjx0aXRsZT5HYXN0cm9pbnRl
c3RpbmFsIGhlYWx0aCBhbmQgZnVuY3Rpb24gaW4gd2VhbmVkIHBpZ3M6IEEgcmV2aWV3IG9mIGZl
ZWRpbmcgc3RyYXRlZ2llcyB0byBjb250cm9sIHBvc3Qtd2VhbmluZyBkaWFycmhvZWEgd2l0aG91
dCB1c2luZyBpbi1mZWVkIGFudGltaWNyb2JpYWwgY29tcG91bmRzPC90aXRsZT48c2Vjb25kYXJ5
LXRpdGxlPkpvdXJuYWwgb2YgQW5pbWFsIFBoeXNpb2xvZ3kgYW5kIEFuaW1hbCBOdXRyaXRpb248
L3NlY29uZGFyeS10aXRsZT48c2hvcnQtdGl0bGU+R2FzdHJvaW50ZXN0aW5hbCBoZWFsdGggYW5k
IGZ1bmN0aW9uIGluIHdlYW5lZCBwaWdzOiBBIHJldmlldyBvZiBmZWVkaW5nIHN0cmF0ZWdpZXMg
dG8gY29udHJvbCBwb3N0LXdlYW5pbmcgZGlhcnJob2VhIHdpdGhvdXQgdXNpbmcgaW4tZmVlZCBh
bnRpbWljcm9iaWFsIGNvbXBvdW5kczwvc2hvcnQtdGl0bGU+PC90aXRsZXM+PHBlcmlvZGljYWw+
PGZ1bGwtdGl0bGU+Sm91cm5hbCBvZiBBbmltYWwgUGh5c2lvbG9neSBhbmQgQW5pbWFsIE51dHJp
dGlvbjwvZnVsbC10aXRsZT48L3BlcmlvZGljYWw+PHBhZ2VzPjIwNy0yMzc8L3BhZ2VzPjx2b2x1
bWU+OTc8L3ZvbHVtZT48bnVtYmVyPjI8L251bWJlcj48a2V5d29yZHM+PGtleXdvcmQ+QW50aW1p
Y3JvYmlhbCBncm93dGggcHJvbW90ZXJzPC9rZXl3b3JkPjxrZXl3b3JkPkRpZXRhcnkgcHJvdGVp
biBsZXZlbDwva2V5d29yZD48a2V5d29yZD5EaWV0YXJ5IHByb3RlaW4gc291cmNlPC9rZXl3b3Jk
PjxrZXl3b3JkPk9yZ2FuaWMgYWNpZHM8L2tleXdvcmQ+PGtleXdvcmQ+UGlnczwva2V5d29yZD48
a2V5d29yZD5Qb3N0LXdlYW5pbmcgZGlhcnJob2VhPC9rZXl3b3JkPjxrZXl3b3JkPlByZWJpb3Rp
Y3M8L2tleXdvcmQ+PGtleXdvcmQ+UHJvYmlvdGljczwva2V5d29yZD48a2V5d29yZD5UcmFjZSBt
aW5lcmFsczwva2V5d29yZD48a2V5d29yZD5hbnRpaW5mZWN0aXZlIGFnZW50PC9rZXl3b3JkPjxr
ZXl3b3JkPmFuaW1hbDwva2V5d29yZD48a2V5d29yZD5hbmltYWwgZGlzZWFzZTwva2V5d29yZD48
a2V5d29yZD5hbmltYWwgZm9vZDwva2V5d29yZD48a2V5d29yZD5kaWFycmhlYTwva2V5d29yZD48
a2V5d29yZD5nYXN0cm9pbnRlc3RpbmFsIHRyYWN0PC9rZXl3b3JkPjxrZXl3b3JkPnBoeXNpb2xv
Z3k8L2tleXdvcmQ+PGtleXdvcmQ+cmV2aWV3PC9rZXl3b3JkPjxrZXl3b3JkPnN3aW5lPC9rZXl3
b3JkPjxrZXl3b3JkPnN3aW5lIGRpc2Vhc2U8L2tleXdvcmQ+PGtleXdvcmQ+QW5pbWFsIEZlZWQ8
L2tleXdvcmQ+PGtleXdvcmQ+QW5pbWFsczwva2V5d29yZD48a2V5d29yZD5BbnRpLUJhY3Rlcmlh
bCBBZ2VudHM8L2tleXdvcmQ+PGtleXdvcmQ+U3dpbmUgRGlzZWFzZXM8L2tleXdvcmQ+PGtleXdv
cmQ+QmFjdGVyaWEgKG1pY3Jvb3JnYW5pc21zKTwva2V5d29yZD48a2V5d29yZD5TdWlkYWU8L2tl
eXdvcmQ+PC9rZXl3b3Jkcz48ZGF0ZXM+PHllYXI+MjAxMzwveWVhcj48L2RhdGVzPjx3b3JrLXR5
cGU+UmV2aWV3PC93b3JrLXR5cGU+PHVybHM+PHJlbGF0ZWQtdXJscz48dXJsPmh0dHBzOi8vd3d3
LnNjb3B1cy5jb20vaW53YXJkL3JlY29yZC51cmk/ZWlkPTItczIuMC04NDg3NTUyODA0MCZhbXA7
ZG9pPTEwLjExMTElMmZqLjE0MzktMDM5Ni4yMDEyLjAxMjg0LngmYW1wO3BhcnRuZXJJRD00MCZh
bXA7bWQ1PWE1YTM5ZjA3YjE3M2VlOTBmMmMxMmNkZmIwMmYwMWYwaHR0cHM6Ly9vbmxpbmVsaWJy
YXJ5LndpbGV5LmNvbS9kb2kvcGRmZGlyZWN0LzEwLjExMTEvai4xNDM5LTAzOTYuMjAxMi4wMTI4
NC54P2Rvd25sb2FkPXRydWU8L3VybD48L3JlbGF0ZWQtdXJscz48L3VybHM+PGVsZWN0cm9uaWMt
cmVzb3VyY2UtbnVtPjEwLjExMTEvai4xNDM5LTAzOTYuMjAxMi4wMTI4NC54PC9lbGVjdHJvbmlj
LXJlc291cmNlLW51bT48cmVtb3RlLWRhdGFiYXNlLW5hbWU+U2NvcHVzPC9yZW1vdGUtZGF0YWJh
c2UtbmFtZT48bGFuZ3VhZ2U+RW5nbGlzaDwvbGFuZ3VhZ2U+PC9yZWNvcmQ+PC9DaXRlPjwvRW5k
Tm90ZT5=
</w:fldData>
        </w:fldChar>
      </w:r>
      <w:r w:rsidR="0026586A">
        <w:instrText xml:space="preserve"> ADDIN EN.CITE </w:instrText>
      </w:r>
      <w:r w:rsidR="0026586A">
        <w:fldChar w:fldCharType="begin">
          <w:fldData xml:space="preserve">PEVuZE5vdGU+PENpdGU+PEF1dGhvcj5IZW88L0F1dGhvcj48WWVhcj4yMDEzPC9ZZWFyPjxSZWNO
dW0+NjAyPC9SZWNOdW0+PERpc3BsYXlUZXh0PihIZW8gZXQgYWwuLCAyMDEzKTwvRGlzcGxheVRl
eHQ+PHJlY29yZD48cmVjLW51bWJlcj42MDI8L3JlYy1udW1iZXI+PGZvcmVpZ24ta2V5cz48a2V5
IGFwcD0iRU4iIGRiLWlkPSI5OXNweHR4YWp4c2FzYmVmcjk1cGYwMHJmcnMwMGVwOXZlMmEiIHRp
bWVzdGFtcD0iMTY2NDczNjU4MSI+NjAyPC9rZXk+PC9mb3JlaWduLWtleXM+PHJlZi10eXBlIG5h
bWU9IkpvdXJuYWwgQXJ0aWNsZSI+MTc8L3JlZi10eXBlPjxjb250cmlidXRvcnM+PGF1dGhvcnM+
PGF1dGhvcj5IZW8sIEouIE0uPC9hdXRob3I+PGF1dGhvcj5PcGFwZWp1LCBGLiBPLjwvYXV0aG9y
PjxhdXRob3I+UGx1c2tlLCBKLiBSLjwvYXV0aG9yPjxhdXRob3I+S2ltLCBKLiBDLjwvYXV0aG9y
PjxhdXRob3I+SGFtcHNvbiwgRC4gSi48L2F1dGhvcj48YXV0aG9yPk55YWNob3RpLCBDLiBNLjwv
YXV0aG9yPjwvYXV0aG9ycz48L2NvbnRyaWJ1dG9ycz48dGl0bGVzPjx0aXRsZT5HYXN0cm9pbnRl
c3RpbmFsIGhlYWx0aCBhbmQgZnVuY3Rpb24gaW4gd2VhbmVkIHBpZ3M6IEEgcmV2aWV3IG9mIGZl
ZWRpbmcgc3RyYXRlZ2llcyB0byBjb250cm9sIHBvc3Qtd2VhbmluZyBkaWFycmhvZWEgd2l0aG91
dCB1c2luZyBpbi1mZWVkIGFudGltaWNyb2JpYWwgY29tcG91bmRzPC90aXRsZT48c2Vjb25kYXJ5
LXRpdGxlPkpvdXJuYWwgb2YgQW5pbWFsIFBoeXNpb2xvZ3kgYW5kIEFuaW1hbCBOdXRyaXRpb248
L3NlY29uZGFyeS10aXRsZT48c2hvcnQtdGl0bGU+R2FzdHJvaW50ZXN0aW5hbCBoZWFsdGggYW5k
IGZ1bmN0aW9uIGluIHdlYW5lZCBwaWdzOiBBIHJldmlldyBvZiBmZWVkaW5nIHN0cmF0ZWdpZXMg
dG8gY29udHJvbCBwb3N0LXdlYW5pbmcgZGlhcnJob2VhIHdpdGhvdXQgdXNpbmcgaW4tZmVlZCBh
bnRpbWljcm9iaWFsIGNvbXBvdW5kczwvc2hvcnQtdGl0bGU+PC90aXRsZXM+PHBlcmlvZGljYWw+
PGZ1bGwtdGl0bGU+Sm91cm5hbCBvZiBBbmltYWwgUGh5c2lvbG9neSBhbmQgQW5pbWFsIE51dHJp
dGlvbjwvZnVsbC10aXRsZT48L3BlcmlvZGljYWw+PHBhZ2VzPjIwNy0yMzc8L3BhZ2VzPjx2b2x1
bWU+OTc8L3ZvbHVtZT48bnVtYmVyPjI8L251bWJlcj48a2V5d29yZHM+PGtleXdvcmQ+QW50aW1p
Y3JvYmlhbCBncm93dGggcHJvbW90ZXJzPC9rZXl3b3JkPjxrZXl3b3JkPkRpZXRhcnkgcHJvdGVp
biBsZXZlbDwva2V5d29yZD48a2V5d29yZD5EaWV0YXJ5IHByb3RlaW4gc291cmNlPC9rZXl3b3Jk
PjxrZXl3b3JkPk9yZ2FuaWMgYWNpZHM8L2tleXdvcmQ+PGtleXdvcmQ+UGlnczwva2V5d29yZD48
a2V5d29yZD5Qb3N0LXdlYW5pbmcgZGlhcnJob2VhPC9rZXl3b3JkPjxrZXl3b3JkPlByZWJpb3Rp
Y3M8L2tleXdvcmQ+PGtleXdvcmQ+UHJvYmlvdGljczwva2V5d29yZD48a2V5d29yZD5UcmFjZSBt
aW5lcmFsczwva2V5d29yZD48a2V5d29yZD5hbnRpaW5mZWN0aXZlIGFnZW50PC9rZXl3b3JkPjxr
ZXl3b3JkPmFuaW1hbDwva2V5d29yZD48a2V5d29yZD5hbmltYWwgZGlzZWFzZTwva2V5d29yZD48
a2V5d29yZD5hbmltYWwgZm9vZDwva2V5d29yZD48a2V5d29yZD5kaWFycmhlYTwva2V5d29yZD48
a2V5d29yZD5nYXN0cm9pbnRlc3RpbmFsIHRyYWN0PC9rZXl3b3JkPjxrZXl3b3JkPnBoeXNpb2xv
Z3k8L2tleXdvcmQ+PGtleXdvcmQ+cmV2aWV3PC9rZXl3b3JkPjxrZXl3b3JkPnN3aW5lPC9rZXl3
b3JkPjxrZXl3b3JkPnN3aW5lIGRpc2Vhc2U8L2tleXdvcmQ+PGtleXdvcmQ+QW5pbWFsIEZlZWQ8
L2tleXdvcmQ+PGtleXdvcmQ+QW5pbWFsczwva2V5d29yZD48a2V5d29yZD5BbnRpLUJhY3Rlcmlh
bCBBZ2VudHM8L2tleXdvcmQ+PGtleXdvcmQ+U3dpbmUgRGlzZWFzZXM8L2tleXdvcmQ+PGtleXdv
cmQ+QmFjdGVyaWEgKG1pY3Jvb3JnYW5pc21zKTwva2V5d29yZD48a2V5d29yZD5TdWlkYWU8L2tl
eXdvcmQ+PC9rZXl3b3Jkcz48ZGF0ZXM+PHllYXI+MjAxMzwveWVhcj48L2RhdGVzPjx3b3JrLXR5
cGU+UmV2aWV3PC93b3JrLXR5cGU+PHVybHM+PHJlbGF0ZWQtdXJscz48dXJsPmh0dHBzOi8vd3d3
LnNjb3B1cy5jb20vaW53YXJkL3JlY29yZC51cmk/ZWlkPTItczIuMC04NDg3NTUyODA0MCZhbXA7
ZG9pPTEwLjExMTElMmZqLjE0MzktMDM5Ni4yMDEyLjAxMjg0LngmYW1wO3BhcnRuZXJJRD00MCZh
bXA7bWQ1PWE1YTM5ZjA3YjE3M2VlOTBmMmMxMmNkZmIwMmYwMWYwaHR0cHM6Ly9vbmxpbmVsaWJy
YXJ5LndpbGV5LmNvbS9kb2kvcGRmZGlyZWN0LzEwLjExMTEvai4xNDM5LTAzOTYuMjAxMi4wMTI4
NC54P2Rvd25sb2FkPXRydWU8L3VybD48L3JlbGF0ZWQtdXJscz48L3VybHM+PGVsZWN0cm9uaWMt
cmVzb3VyY2UtbnVtPjEwLjExMTEvai4xNDM5LTAzOTYuMjAxMi4wMTI4NC54PC9lbGVjdHJvbmlj
LXJlc291cmNlLW51bT48cmVtb3RlLWRhdGFiYXNlLW5hbWU+U2NvcHVzPC9yZW1vdGUtZGF0YWJh
c2UtbmFtZT48bGFuZ3VhZ2U+RW5nbGlzaDwvbGFuZ3VhZ2U+PC9yZWNvcmQ+PC9DaXRlPjwvRW5k
Tm90ZT5=
</w:fldData>
        </w:fldChar>
      </w:r>
      <w:r w:rsidR="0026586A">
        <w:instrText xml:space="preserve"> ADDIN EN.CITE.DATA </w:instrText>
      </w:r>
      <w:r w:rsidR="0026586A">
        <w:fldChar w:fldCharType="end"/>
      </w:r>
      <w:r w:rsidR="00626DFB">
        <w:fldChar w:fldCharType="separate"/>
      </w:r>
      <w:r w:rsidR="00626DFB">
        <w:rPr>
          <w:noProof/>
        </w:rPr>
        <w:t>(</w:t>
      </w:r>
      <w:hyperlink w:anchor="_ENREF_56" w:tooltip="Heo, 2013 #602" w:history="1">
        <w:r w:rsidR="005F0597">
          <w:rPr>
            <w:noProof/>
          </w:rPr>
          <w:t>Heo et al., 2013</w:t>
        </w:r>
      </w:hyperlink>
      <w:r w:rsidR="00626DFB">
        <w:rPr>
          <w:noProof/>
        </w:rPr>
        <w:t>)</w:t>
      </w:r>
      <w:r w:rsidR="00626DFB">
        <w:fldChar w:fldCharType="end"/>
      </w:r>
      <w:r>
        <w:t xml:space="preserve">. Thus, enzymes act as prebiotics </w:t>
      </w:r>
      <w:r w:rsidR="00874303">
        <w:t xml:space="preserve">that </w:t>
      </w:r>
      <w:r w:rsidR="00C51027">
        <w:t xml:space="preserve">can </w:t>
      </w:r>
      <w:r>
        <w:t xml:space="preserve">indirectly help in the modulation </w:t>
      </w:r>
      <w:r w:rsidR="064D7AC0">
        <w:t>of</w:t>
      </w:r>
      <w:r>
        <w:t xml:space="preserve"> gut microbiota levels </w:t>
      </w:r>
      <w:r w:rsidR="00874303">
        <w:t>and</w:t>
      </w:r>
      <w:r>
        <w:t xml:space="preserve"> prevent </w:t>
      </w:r>
      <w:r w:rsidR="00C51027">
        <w:t>PWD</w:t>
      </w:r>
      <w:r>
        <w:t xml:space="preserve"> in pigs </w:t>
      </w:r>
      <w:r w:rsidR="00626DFB">
        <w:fldChar w:fldCharType="begin"/>
      </w:r>
      <w:r w:rsidR="00626DFB">
        <w:instrText xml:space="preserve"> ADDIN EN.CITE &lt;EndNote&gt;&lt;Cite&gt;&lt;Author&gt;Lallès&lt;/Author&gt;&lt;Year&gt;2021&lt;/Year&gt;&lt;RecNum&gt;682&lt;/RecNum&gt;&lt;DisplayText&gt;(Lallès &amp;amp; Montoya, 2021)&lt;/DisplayText&gt;&lt;record&gt;&lt;rec-number&gt;682&lt;/rec-number&gt;&lt;foreign-keys&gt;&lt;key app="EN" db-id="99spxtxajxsasbefr95pf00rfrs00ep9ve2a" timestamp="1664736584"&gt;682&lt;/key&gt;&lt;/foreign-keys&gt;&lt;ref-type name="Journal Article"&gt;17&lt;/ref-type&gt;&lt;contributors&gt;&lt;authors&gt;&lt;author&gt;Lallès, J. P.&lt;/author&gt;&lt;author&gt;Montoya, C. A.&lt;/author&gt;&lt;/authors&gt;&lt;/contributors&gt;&lt;titles&gt;&lt;title&gt;Dietary alternatives to in-feed antibiotics, gut barrier function and inflammation in piglets post-weaning: Where are we now?&lt;/title&gt;&lt;secondary-title&gt;Animal Feed Science and Technology&lt;/secondary-title&gt;&lt;short-title&gt;Dietary alternatives to in-feed antibiotics, gut barrier function and inflammation in piglets post-weaning: Where are we now?&lt;/short-title&gt;&lt;/titles&gt;&lt;periodical&gt;&lt;full-title&gt;Animal Feed Science and Technology&lt;/full-title&gt;&lt;/periodical&gt;&lt;volume&gt;274&lt;/volume&gt;&lt;keywords&gt;&lt;keyword&gt;In-feed antibiotics&lt;/keyword&gt;&lt;keyword&gt;Inflammation&lt;/keyword&gt;&lt;keyword&gt;Intestine&lt;/keyword&gt;&lt;keyword&gt;Permeability&lt;/keyword&gt;&lt;keyword&gt;Weaned piglet&lt;/keyword&gt;&lt;/keywords&gt;&lt;dates&gt;&lt;year&gt;2021&lt;/year&gt;&lt;/dates&gt;&lt;work-type&gt;Review&lt;/work-type&gt;&lt;urls&gt;&lt;related-urls&gt;&lt;url&gt;https://www.scopus.com/inward/record.uri?eid=2-s2.0-85100446255&amp;amp;doi=10.1016%2fj.anifeedsci.2021.114836&amp;amp;partnerID=40&amp;amp;md5=73331df80699569a0f9e23373da7b004&lt;/url&gt;&lt;/related-urls&gt;&lt;/urls&gt;&lt;custom7&gt;114836&lt;/custom7&gt;&lt;electronic-resource-num&gt;10.1016/j.anifeedsci.2021.114836&lt;/electronic-resource-num&gt;&lt;remote-database-name&gt;Scopus&lt;/remote-database-name&gt;&lt;language&gt;English&lt;/language&gt;&lt;/record&gt;&lt;/Cite&gt;&lt;/EndNote&gt;</w:instrText>
      </w:r>
      <w:r w:rsidR="00626DFB">
        <w:fldChar w:fldCharType="separate"/>
      </w:r>
      <w:r w:rsidR="00626DFB">
        <w:rPr>
          <w:noProof/>
        </w:rPr>
        <w:t>(</w:t>
      </w:r>
      <w:hyperlink w:anchor="_ENREF_76" w:tooltip="Lallès, 2021 #682" w:history="1">
        <w:r w:rsidR="005F0597">
          <w:rPr>
            <w:noProof/>
          </w:rPr>
          <w:t>Lallès &amp; Montoya, 2021</w:t>
        </w:r>
      </w:hyperlink>
      <w:r w:rsidR="00626DFB">
        <w:rPr>
          <w:noProof/>
        </w:rPr>
        <w:t>)</w:t>
      </w:r>
      <w:r w:rsidR="00626DFB">
        <w:fldChar w:fldCharType="end"/>
      </w:r>
      <w:r>
        <w:t xml:space="preserve">. Supplementing feeds with enzymes such as lysozyme showed improved gut health, enhanced non-specific immunity and low colonisation and shedding of enterotoxigenic </w:t>
      </w:r>
      <w:r w:rsidR="00520C77" w:rsidRPr="00520C77">
        <w:rPr>
          <w:i/>
          <w:iCs/>
        </w:rPr>
        <w:t>E. coli</w:t>
      </w:r>
      <w:r>
        <w:t xml:space="preserve"> in weaning piglets</w:t>
      </w:r>
      <w:r w:rsidR="00C95A54">
        <w:t>,</w:t>
      </w:r>
      <w:r>
        <w:t xml:space="preserve"> preventing diarrhoea</w:t>
      </w:r>
      <w:r w:rsidR="00035499">
        <w:t xml:space="preserve"> and</w:t>
      </w:r>
      <w:r>
        <w:t xml:space="preserve"> improving growth and performance </w:t>
      </w:r>
      <w:r w:rsidR="00626DFB">
        <w:fldChar w:fldCharType="begin">
          <w:fldData xml:space="preserve">PEVuZE5vdGU+PENpdGU+PEF1dGhvcj5IZW88L0F1dGhvcj48WWVhcj4yMDEzPC9ZZWFyPjxSZWNO
dW0+NjAyPC9SZWNOdW0+PERpc3BsYXlUZXh0PihIZW8gZXQgYWwuLCAyMDEzKTwvRGlzcGxheVRl
eHQ+PHJlY29yZD48cmVjLW51bWJlcj42MDI8L3JlYy1udW1iZXI+PGZvcmVpZ24ta2V5cz48a2V5
IGFwcD0iRU4iIGRiLWlkPSI5OXNweHR4YWp4c2FzYmVmcjk1cGYwMHJmcnMwMGVwOXZlMmEiIHRp
bWVzdGFtcD0iMTY2NDczNjU4MSI+NjAyPC9rZXk+PC9mb3JlaWduLWtleXM+PHJlZi10eXBlIG5h
bWU9IkpvdXJuYWwgQXJ0aWNsZSI+MTc8L3JlZi10eXBlPjxjb250cmlidXRvcnM+PGF1dGhvcnM+
PGF1dGhvcj5IZW8sIEouIE0uPC9hdXRob3I+PGF1dGhvcj5PcGFwZWp1LCBGLiBPLjwvYXV0aG9y
PjxhdXRob3I+UGx1c2tlLCBKLiBSLjwvYXV0aG9yPjxhdXRob3I+S2ltLCBKLiBDLjwvYXV0aG9y
PjxhdXRob3I+SGFtcHNvbiwgRC4gSi48L2F1dGhvcj48YXV0aG9yPk55YWNob3RpLCBDLiBNLjwv
YXV0aG9yPjwvYXV0aG9ycz48L2NvbnRyaWJ1dG9ycz48dGl0bGVzPjx0aXRsZT5HYXN0cm9pbnRl
c3RpbmFsIGhlYWx0aCBhbmQgZnVuY3Rpb24gaW4gd2VhbmVkIHBpZ3M6IEEgcmV2aWV3IG9mIGZl
ZWRpbmcgc3RyYXRlZ2llcyB0byBjb250cm9sIHBvc3Qtd2VhbmluZyBkaWFycmhvZWEgd2l0aG91
dCB1c2luZyBpbi1mZWVkIGFudGltaWNyb2JpYWwgY29tcG91bmRzPC90aXRsZT48c2Vjb25kYXJ5
LXRpdGxlPkpvdXJuYWwgb2YgQW5pbWFsIFBoeXNpb2xvZ3kgYW5kIEFuaW1hbCBOdXRyaXRpb248
L3NlY29uZGFyeS10aXRsZT48c2hvcnQtdGl0bGU+R2FzdHJvaW50ZXN0aW5hbCBoZWFsdGggYW5k
IGZ1bmN0aW9uIGluIHdlYW5lZCBwaWdzOiBBIHJldmlldyBvZiBmZWVkaW5nIHN0cmF0ZWdpZXMg
dG8gY29udHJvbCBwb3N0LXdlYW5pbmcgZGlhcnJob2VhIHdpdGhvdXQgdXNpbmcgaW4tZmVlZCBh
bnRpbWljcm9iaWFsIGNvbXBvdW5kczwvc2hvcnQtdGl0bGU+PC90aXRsZXM+PHBlcmlvZGljYWw+
PGZ1bGwtdGl0bGU+Sm91cm5hbCBvZiBBbmltYWwgUGh5c2lvbG9neSBhbmQgQW5pbWFsIE51dHJp
dGlvbjwvZnVsbC10aXRsZT48L3BlcmlvZGljYWw+PHBhZ2VzPjIwNy0yMzc8L3BhZ2VzPjx2b2x1
bWU+OTc8L3ZvbHVtZT48bnVtYmVyPjI8L251bWJlcj48a2V5d29yZHM+PGtleXdvcmQ+QW50aW1p
Y3JvYmlhbCBncm93dGggcHJvbW90ZXJzPC9rZXl3b3JkPjxrZXl3b3JkPkRpZXRhcnkgcHJvdGVp
biBsZXZlbDwva2V5d29yZD48a2V5d29yZD5EaWV0YXJ5IHByb3RlaW4gc291cmNlPC9rZXl3b3Jk
PjxrZXl3b3JkPk9yZ2FuaWMgYWNpZHM8L2tleXdvcmQ+PGtleXdvcmQ+UGlnczwva2V5d29yZD48
a2V5d29yZD5Qb3N0LXdlYW5pbmcgZGlhcnJob2VhPC9rZXl3b3JkPjxrZXl3b3JkPlByZWJpb3Rp
Y3M8L2tleXdvcmQ+PGtleXdvcmQ+UHJvYmlvdGljczwva2V5d29yZD48a2V5d29yZD5UcmFjZSBt
aW5lcmFsczwva2V5d29yZD48a2V5d29yZD5hbnRpaW5mZWN0aXZlIGFnZW50PC9rZXl3b3JkPjxr
ZXl3b3JkPmFuaW1hbDwva2V5d29yZD48a2V5d29yZD5hbmltYWwgZGlzZWFzZTwva2V5d29yZD48
a2V5d29yZD5hbmltYWwgZm9vZDwva2V5d29yZD48a2V5d29yZD5kaWFycmhlYTwva2V5d29yZD48
a2V5d29yZD5nYXN0cm9pbnRlc3RpbmFsIHRyYWN0PC9rZXl3b3JkPjxrZXl3b3JkPnBoeXNpb2xv
Z3k8L2tleXdvcmQ+PGtleXdvcmQ+cmV2aWV3PC9rZXl3b3JkPjxrZXl3b3JkPnN3aW5lPC9rZXl3
b3JkPjxrZXl3b3JkPnN3aW5lIGRpc2Vhc2U8L2tleXdvcmQ+PGtleXdvcmQ+QW5pbWFsIEZlZWQ8
L2tleXdvcmQ+PGtleXdvcmQ+QW5pbWFsczwva2V5d29yZD48a2V5d29yZD5BbnRpLUJhY3Rlcmlh
bCBBZ2VudHM8L2tleXdvcmQ+PGtleXdvcmQ+U3dpbmUgRGlzZWFzZXM8L2tleXdvcmQ+PGtleXdv
cmQ+QmFjdGVyaWEgKG1pY3Jvb3JnYW5pc21zKTwva2V5d29yZD48a2V5d29yZD5TdWlkYWU8L2tl
eXdvcmQ+PC9rZXl3b3Jkcz48ZGF0ZXM+PHllYXI+MjAxMzwveWVhcj48L2RhdGVzPjx3b3JrLXR5
cGU+UmV2aWV3PC93b3JrLXR5cGU+PHVybHM+PHJlbGF0ZWQtdXJscz48dXJsPmh0dHBzOi8vd3d3
LnNjb3B1cy5jb20vaW53YXJkL3JlY29yZC51cmk/ZWlkPTItczIuMC04NDg3NTUyODA0MCZhbXA7
ZG9pPTEwLjExMTElMmZqLjE0MzktMDM5Ni4yMDEyLjAxMjg0LngmYW1wO3BhcnRuZXJJRD00MCZh
bXA7bWQ1PWE1YTM5ZjA3YjE3M2VlOTBmMmMxMmNkZmIwMmYwMWYwaHR0cHM6Ly9vbmxpbmVsaWJy
YXJ5LndpbGV5LmNvbS9kb2kvcGRmZGlyZWN0LzEwLjExMTEvai4xNDM5LTAzOTYuMjAxMi4wMTI4
NC54P2Rvd25sb2FkPXRydWU8L3VybD48L3JlbGF0ZWQtdXJscz48L3VybHM+PGVsZWN0cm9uaWMt
cmVzb3VyY2UtbnVtPjEwLjExMTEvai4xNDM5LTAzOTYuMjAxMi4wMTI4NC54PC9lbGVjdHJvbmlj
LXJlc291cmNlLW51bT48cmVtb3RlLWRhdGFiYXNlLW5hbWU+U2NvcHVzPC9yZW1vdGUtZGF0YWJh
c2UtbmFtZT48bGFuZ3VhZ2U+RW5nbGlzaDwvbGFuZ3VhZ2U+PC9yZWNvcmQ+PC9DaXRlPjwvRW5k
Tm90ZT5=
</w:fldData>
        </w:fldChar>
      </w:r>
      <w:r w:rsidR="00626DFB">
        <w:instrText xml:space="preserve"> ADDIN EN.CITE </w:instrText>
      </w:r>
      <w:r w:rsidR="00626DFB">
        <w:fldChar w:fldCharType="begin">
          <w:fldData xml:space="preserve">PEVuZE5vdGU+PENpdGU+PEF1dGhvcj5IZW88L0F1dGhvcj48WWVhcj4yMDEzPC9ZZWFyPjxSZWNO
dW0+NjAyPC9SZWNOdW0+PERpc3BsYXlUZXh0PihIZW8gZXQgYWwuLCAyMDEzKTwvRGlzcGxheVRl
eHQ+PHJlY29yZD48cmVjLW51bWJlcj42MDI8L3JlYy1udW1iZXI+PGZvcmVpZ24ta2V5cz48a2V5
IGFwcD0iRU4iIGRiLWlkPSI5OXNweHR4YWp4c2FzYmVmcjk1cGYwMHJmcnMwMGVwOXZlMmEiIHRp
bWVzdGFtcD0iMTY2NDczNjU4MSI+NjAyPC9rZXk+PC9mb3JlaWduLWtleXM+PHJlZi10eXBlIG5h
bWU9IkpvdXJuYWwgQXJ0aWNsZSI+MTc8L3JlZi10eXBlPjxjb250cmlidXRvcnM+PGF1dGhvcnM+
PGF1dGhvcj5IZW8sIEouIE0uPC9hdXRob3I+PGF1dGhvcj5PcGFwZWp1LCBGLiBPLjwvYXV0aG9y
PjxhdXRob3I+UGx1c2tlLCBKLiBSLjwvYXV0aG9yPjxhdXRob3I+S2ltLCBKLiBDLjwvYXV0aG9y
PjxhdXRob3I+SGFtcHNvbiwgRC4gSi48L2F1dGhvcj48YXV0aG9yPk55YWNob3RpLCBDLiBNLjwv
YXV0aG9yPjwvYXV0aG9ycz48L2NvbnRyaWJ1dG9ycz48dGl0bGVzPjx0aXRsZT5HYXN0cm9pbnRl
c3RpbmFsIGhlYWx0aCBhbmQgZnVuY3Rpb24gaW4gd2VhbmVkIHBpZ3M6IEEgcmV2aWV3IG9mIGZl
ZWRpbmcgc3RyYXRlZ2llcyB0byBjb250cm9sIHBvc3Qtd2VhbmluZyBkaWFycmhvZWEgd2l0aG91
dCB1c2luZyBpbi1mZWVkIGFudGltaWNyb2JpYWwgY29tcG91bmRzPC90aXRsZT48c2Vjb25kYXJ5
LXRpdGxlPkpvdXJuYWwgb2YgQW5pbWFsIFBoeXNpb2xvZ3kgYW5kIEFuaW1hbCBOdXRyaXRpb248
L3NlY29uZGFyeS10aXRsZT48c2hvcnQtdGl0bGU+R2FzdHJvaW50ZXN0aW5hbCBoZWFsdGggYW5k
IGZ1bmN0aW9uIGluIHdlYW5lZCBwaWdzOiBBIHJldmlldyBvZiBmZWVkaW5nIHN0cmF0ZWdpZXMg
dG8gY29udHJvbCBwb3N0LXdlYW5pbmcgZGlhcnJob2VhIHdpdGhvdXQgdXNpbmcgaW4tZmVlZCBh
bnRpbWljcm9iaWFsIGNvbXBvdW5kczwvc2hvcnQtdGl0bGU+PC90aXRsZXM+PHBlcmlvZGljYWw+
PGZ1bGwtdGl0bGU+Sm91cm5hbCBvZiBBbmltYWwgUGh5c2lvbG9neSBhbmQgQW5pbWFsIE51dHJp
dGlvbjwvZnVsbC10aXRsZT48L3BlcmlvZGljYWw+PHBhZ2VzPjIwNy0yMzc8L3BhZ2VzPjx2b2x1
bWU+OTc8L3ZvbHVtZT48bnVtYmVyPjI8L251bWJlcj48a2V5d29yZHM+PGtleXdvcmQ+QW50aW1p
Y3JvYmlhbCBncm93dGggcHJvbW90ZXJzPC9rZXl3b3JkPjxrZXl3b3JkPkRpZXRhcnkgcHJvdGVp
biBsZXZlbDwva2V5d29yZD48a2V5d29yZD5EaWV0YXJ5IHByb3RlaW4gc291cmNlPC9rZXl3b3Jk
PjxrZXl3b3JkPk9yZ2FuaWMgYWNpZHM8L2tleXdvcmQ+PGtleXdvcmQ+UGlnczwva2V5d29yZD48
a2V5d29yZD5Qb3N0LXdlYW5pbmcgZGlhcnJob2VhPC9rZXl3b3JkPjxrZXl3b3JkPlByZWJpb3Rp
Y3M8L2tleXdvcmQ+PGtleXdvcmQ+UHJvYmlvdGljczwva2V5d29yZD48a2V5d29yZD5UcmFjZSBt
aW5lcmFsczwva2V5d29yZD48a2V5d29yZD5hbnRpaW5mZWN0aXZlIGFnZW50PC9rZXl3b3JkPjxr
ZXl3b3JkPmFuaW1hbDwva2V5d29yZD48a2V5d29yZD5hbmltYWwgZGlzZWFzZTwva2V5d29yZD48
a2V5d29yZD5hbmltYWwgZm9vZDwva2V5d29yZD48a2V5d29yZD5kaWFycmhlYTwva2V5d29yZD48
a2V5d29yZD5nYXN0cm9pbnRlc3RpbmFsIHRyYWN0PC9rZXl3b3JkPjxrZXl3b3JkPnBoeXNpb2xv
Z3k8L2tleXdvcmQ+PGtleXdvcmQ+cmV2aWV3PC9rZXl3b3JkPjxrZXl3b3JkPnN3aW5lPC9rZXl3
b3JkPjxrZXl3b3JkPnN3aW5lIGRpc2Vhc2U8L2tleXdvcmQ+PGtleXdvcmQ+QW5pbWFsIEZlZWQ8
L2tleXdvcmQ+PGtleXdvcmQ+QW5pbWFsczwva2V5d29yZD48a2V5d29yZD5BbnRpLUJhY3Rlcmlh
bCBBZ2VudHM8L2tleXdvcmQ+PGtleXdvcmQ+U3dpbmUgRGlzZWFzZXM8L2tleXdvcmQ+PGtleXdv
cmQ+QmFjdGVyaWEgKG1pY3Jvb3JnYW5pc21zKTwva2V5d29yZD48a2V5d29yZD5TdWlkYWU8L2tl
eXdvcmQ+PC9rZXl3b3Jkcz48ZGF0ZXM+PHllYXI+MjAxMzwveWVhcj48L2RhdGVzPjx3b3JrLXR5
cGU+UmV2aWV3PC93b3JrLXR5cGU+PHVybHM+PHJlbGF0ZWQtdXJscz48dXJsPmh0dHBzOi8vd3d3
LnNjb3B1cy5jb20vaW53YXJkL3JlY29yZC51cmk/ZWlkPTItczIuMC04NDg3NTUyODA0MCZhbXA7
ZG9pPTEwLjExMTElMmZqLjE0MzktMDM5Ni4yMDEyLjAxMjg0LngmYW1wO3BhcnRuZXJJRD00MCZh
bXA7bWQ1PWE1YTM5ZjA3YjE3M2VlOTBmMmMxMmNkZmIwMmYwMWYwaHR0cHM6Ly9vbmxpbmVsaWJy
YXJ5LndpbGV5LmNvbS9kb2kvcGRmZGlyZWN0LzEwLjExMTEvai4xNDM5LTAzOTYuMjAxMi4wMTI4
NC54P2Rvd25sb2FkPXRydWU8L3VybD48L3JlbGF0ZWQtdXJscz48L3VybHM+PGVsZWN0cm9uaWMt
cmVzb3VyY2UtbnVtPjEwLjExMTEvai4xNDM5LTAzOTYuMjAxMi4wMTI4NC54PC9lbGVjdHJvbmlj
LXJlc291cmNlLW51bT48cmVtb3RlLWRhdGFiYXNlLW5hbWU+U2NvcHVzPC9yZW1vdGUtZGF0YWJh
c2UtbmFtZT48bGFuZ3VhZ2U+RW5nbGlzaDwvbGFuZ3VhZ2U+PC9yZWNvcmQ+PC9DaXRlPjwvRW5k
Tm90ZT5=
</w:fldData>
        </w:fldChar>
      </w:r>
      <w:r w:rsidR="00626DFB">
        <w:instrText xml:space="preserve"> ADDIN EN.CITE.DATA </w:instrText>
      </w:r>
      <w:r w:rsidR="00626DFB">
        <w:fldChar w:fldCharType="end"/>
      </w:r>
      <w:r w:rsidR="00626DFB">
        <w:fldChar w:fldCharType="separate"/>
      </w:r>
      <w:r w:rsidR="00626DFB">
        <w:rPr>
          <w:noProof/>
        </w:rPr>
        <w:t>(</w:t>
      </w:r>
      <w:hyperlink w:anchor="_ENREF_56" w:tooltip="Heo, 2013 #602" w:history="1">
        <w:r w:rsidR="005F0597">
          <w:rPr>
            <w:noProof/>
          </w:rPr>
          <w:t>Heo et al., 2013</w:t>
        </w:r>
      </w:hyperlink>
      <w:r w:rsidR="00626DFB">
        <w:rPr>
          <w:noProof/>
        </w:rPr>
        <w:t>)</w:t>
      </w:r>
      <w:r w:rsidR="00626DFB">
        <w:fldChar w:fldCharType="end"/>
      </w:r>
      <w:r>
        <w:t xml:space="preserve">.  Enzymes also have a positive effect on the antioxidant value in piglets and help in phosphorus and calcium excretion </w:t>
      </w:r>
      <w:r w:rsidR="00626DFB">
        <w:fldChar w:fldCharType="begin"/>
      </w:r>
      <w:r w:rsidR="0026586A">
        <w:instrText xml:space="preserve"> ADDIN EN.CITE &lt;EndNote&gt;&lt;Cite&gt;&lt;Author&gt;Lallès&lt;/Author&gt;&lt;Year&gt;2021&lt;/Year&gt;&lt;RecNum&gt;682&lt;/RecNum&gt;&lt;DisplayText&gt;(Lallès &amp;amp; Montoya, 2021)&lt;/DisplayText&gt;&lt;record&gt;&lt;rec-number&gt;682&lt;/rec-number&gt;&lt;foreign-keys&gt;&lt;key app="EN" db-id="99spxtxajxsasbefr95pf00rfrs00ep9ve2a" timestamp="1664736584"&gt;682&lt;/key&gt;&lt;/foreign-keys&gt;&lt;ref-type name="Journal Article"&gt;17&lt;/ref-type&gt;&lt;contributors&gt;&lt;authors&gt;&lt;author&gt;Lallès, J. P.&lt;/author&gt;&lt;author&gt;Montoya, C. A.&lt;/author&gt;&lt;/authors&gt;&lt;/contributors&gt;&lt;titles&gt;&lt;title&gt;Dietary alternatives to in-feed antibiotics, gut barrier function and inflammation in piglets post-weaning: Where are we now?&lt;/title&gt;&lt;secondary-title&gt;Animal Feed Science and Technology&lt;/secondary-title&gt;&lt;short-title&gt;Dietary alternatives to in-feed antibiotics, gut barrier function and inflammation in piglets post-weaning: Where are we now?&lt;/short-title&gt;&lt;/titles&gt;&lt;periodical&gt;&lt;full-title&gt;Animal Feed Science and Technology&lt;/full-title&gt;&lt;/periodical&gt;&lt;volume&gt;274&lt;/volume&gt;&lt;keywords&gt;&lt;keyword&gt;In-feed antibiotics&lt;/keyword&gt;&lt;keyword&gt;Inflammation&lt;/keyword&gt;&lt;keyword&gt;Intestine&lt;/keyword&gt;&lt;keyword&gt;Permeability&lt;/keyword&gt;&lt;keyword&gt;Weaned piglet&lt;/keyword&gt;&lt;/keywords&gt;&lt;dates&gt;&lt;year&gt;2021&lt;/year&gt;&lt;/dates&gt;&lt;work-type&gt;Review&lt;/work-type&gt;&lt;urls&gt;&lt;related-urls&gt;&lt;url&gt;https://www.scopus.com/inward/record.uri?eid=2-s2.0-85100446255&amp;amp;doi=10.1016%2fj.anifeedsci.2021.114836&amp;amp;partnerID=40&amp;amp;md5=73331df80699569a0f9e23373da7b004&lt;/url&gt;&lt;/related-urls&gt;&lt;/urls&gt;&lt;custom7&gt;114836&lt;/custom7&gt;&lt;electronic-resource-num&gt;10.1016/j.anifeedsci.2021.114836&lt;/electronic-resource-num&gt;&lt;remote-database-name&gt;Scopus&lt;/remote-database-name&gt;&lt;language&gt;English&lt;/language&gt;&lt;/record&gt;&lt;/Cite&gt;&lt;/EndNote&gt;</w:instrText>
      </w:r>
      <w:r w:rsidR="00626DFB">
        <w:fldChar w:fldCharType="separate"/>
      </w:r>
      <w:r w:rsidR="00626DFB">
        <w:rPr>
          <w:noProof/>
        </w:rPr>
        <w:t>(</w:t>
      </w:r>
      <w:hyperlink w:anchor="_ENREF_76" w:tooltip="Lallès, 2021 #682" w:history="1">
        <w:r w:rsidR="005F0597">
          <w:rPr>
            <w:noProof/>
          </w:rPr>
          <w:t>Lallès &amp; Montoya, 2021</w:t>
        </w:r>
      </w:hyperlink>
      <w:r w:rsidR="00626DFB">
        <w:rPr>
          <w:noProof/>
        </w:rPr>
        <w:t>)</w:t>
      </w:r>
      <w:r w:rsidR="00626DFB">
        <w:fldChar w:fldCharType="end"/>
      </w:r>
      <w:r>
        <w:t xml:space="preserve">.  </w:t>
      </w:r>
    </w:p>
    <w:p w14:paraId="5C474FC6" w14:textId="7619F200" w:rsidR="0051195D" w:rsidRDefault="0051195D" w:rsidP="00B4537B">
      <w:pPr>
        <w:spacing w:line="276" w:lineRule="auto"/>
      </w:pPr>
      <w:r>
        <w:t>The effect of enzymes is related to the facilitation of digestion. P</w:t>
      </w:r>
      <w:r w:rsidRPr="00F13DA8">
        <w:t>hytase</w:t>
      </w:r>
      <w:r>
        <w:t xml:space="preserve"> </w:t>
      </w:r>
      <w:r w:rsidRPr="00F13DA8">
        <w:t xml:space="preserve">is </w:t>
      </w:r>
      <w:r>
        <w:t>perhaps</w:t>
      </w:r>
      <w:r w:rsidRPr="00F13DA8">
        <w:t xml:space="preserve"> the most popular</w:t>
      </w:r>
      <w:r>
        <w:t xml:space="preserve"> and most widely accepted and successful enzyme used in pig diets. It works by </w:t>
      </w:r>
      <w:r w:rsidRPr="00F13DA8">
        <w:t>selectively break</w:t>
      </w:r>
      <w:r>
        <w:t>ing</w:t>
      </w:r>
      <w:r w:rsidRPr="00F13DA8">
        <w:t xml:space="preserve"> down (</w:t>
      </w:r>
      <w:r w:rsidR="00B966B0" w:rsidRPr="00F13DA8">
        <w:t>hydrolyses</w:t>
      </w:r>
      <w:r w:rsidRPr="00F13DA8">
        <w:t>) the bonds that hold phosphorus to phytate, thus, increasing the digestibility of this nutrient and reducing dietary inclusion levels of inorganic phosphorus sources.</w:t>
      </w:r>
      <w:r w:rsidRPr="000A15CD">
        <w:t xml:space="preserve"> </w:t>
      </w:r>
      <w:r>
        <w:t>Proteases</w:t>
      </w:r>
      <w:r w:rsidRPr="000A15CD">
        <w:t xml:space="preserve"> attack proteins</w:t>
      </w:r>
      <w:r w:rsidR="00AA4782">
        <w:t>.</w:t>
      </w:r>
      <w:r>
        <w:t xml:space="preserve"> </w:t>
      </w:r>
      <w:r w:rsidR="00AA4782">
        <w:t>T</w:t>
      </w:r>
      <w:r w:rsidRPr="000A15CD">
        <w:t xml:space="preserve">hus, </w:t>
      </w:r>
      <w:r>
        <w:t>they</w:t>
      </w:r>
      <w:r w:rsidRPr="000A15CD">
        <w:t xml:space="preserve"> may be added to pig diets to help the pig digest proteins that are resistant to the digestive enzymes which naturally occur in the intestine of the pig. </w:t>
      </w:r>
      <w:r>
        <w:t>Enzymes like c</w:t>
      </w:r>
      <w:r w:rsidRPr="000A15CD">
        <w:t>arbohydrase</w:t>
      </w:r>
      <w:r w:rsidR="008E7F80">
        <w:t xml:space="preserve"> are widely used to improve nutrient digestibility and </w:t>
      </w:r>
      <w:r w:rsidR="008E7F80" w:rsidRPr="008E7F80">
        <w:t xml:space="preserve">help </w:t>
      </w:r>
      <w:r w:rsidR="008E7F80">
        <w:t>with</w:t>
      </w:r>
      <w:r w:rsidR="008E7F80" w:rsidRPr="008E7F80">
        <w:t xml:space="preserve"> the transition from milk to plant</w:t>
      </w:r>
      <w:r w:rsidR="000F555A">
        <w:t>-</w:t>
      </w:r>
      <w:r w:rsidR="008E7F80" w:rsidRPr="008E7F80">
        <w:t>based feed</w:t>
      </w:r>
      <w:r w:rsidR="008E7F80">
        <w:t>.</w:t>
      </w:r>
      <w:r w:rsidR="008E7F80" w:rsidRPr="008E7F80">
        <w:t xml:space="preserve"> </w:t>
      </w:r>
      <w:r w:rsidRPr="000A15CD">
        <w:t xml:space="preserve"> </w:t>
      </w:r>
      <w:r w:rsidR="008E7F80">
        <w:t>T</w:t>
      </w:r>
      <w:r>
        <w:t xml:space="preserve">hey </w:t>
      </w:r>
      <w:r w:rsidRPr="000A15CD">
        <w:t>are substrate-specific</w:t>
      </w:r>
      <w:r w:rsidR="008E7F80">
        <w:t>, meaning</w:t>
      </w:r>
      <w:r w:rsidRPr="000A15CD">
        <w:t xml:space="preserve"> that </w:t>
      </w:r>
      <w:r>
        <w:t xml:space="preserve">its use is beneficial if </w:t>
      </w:r>
      <w:r w:rsidRPr="000A15CD">
        <w:t>the die</w:t>
      </w:r>
      <w:r>
        <w:t>t</w:t>
      </w:r>
      <w:r w:rsidRPr="000A15CD">
        <w:t xml:space="preserve"> contain</w:t>
      </w:r>
      <w:r>
        <w:t>s</w:t>
      </w:r>
      <w:r w:rsidRPr="000A15CD">
        <w:t xml:space="preserve"> the specific substrate in </w:t>
      </w:r>
      <w:r w:rsidR="00B966B0">
        <w:t xml:space="preserve">a </w:t>
      </w:r>
      <w:r w:rsidR="003E7A7A">
        <w:t xml:space="preserve">sufficient </w:t>
      </w:r>
      <w:r w:rsidRPr="000A15CD">
        <w:t>amount so the enzyme can work</w:t>
      </w:r>
      <w:r>
        <w:t>. X</w:t>
      </w:r>
      <w:r w:rsidRPr="000A15CD">
        <w:t xml:space="preserve">ylanases and beta-glucanases are the most used </w:t>
      </w:r>
      <w:r>
        <w:t>enzymes</w:t>
      </w:r>
      <w:r w:rsidR="009A3920">
        <w:t>,</w:t>
      </w:r>
      <w:r>
        <w:t xml:space="preserve"> and they</w:t>
      </w:r>
      <w:r w:rsidRPr="000A15CD">
        <w:t xml:space="preserve"> </w:t>
      </w:r>
      <w:r>
        <w:t>im</w:t>
      </w:r>
      <w:r w:rsidRPr="000A15CD">
        <w:t>prove the digestibility of the feed by acting on more or less indigestible fibre-rich raw materials</w:t>
      </w:r>
      <w:r w:rsidR="00497A8E">
        <w:t xml:space="preserve"> </w:t>
      </w:r>
      <w:r w:rsidR="00497A8E">
        <w:fldChar w:fldCharType="begin"/>
      </w:r>
      <w:r w:rsidR="00497A8E">
        <w:instrText xml:space="preserve"> ADDIN EN.CITE &lt;EndNote&gt;&lt;Cite&gt;&lt;Author&gt;Infinita - Biotech Private&lt;/Author&gt;&lt;Year&gt;2018&lt;/Year&gt;&lt;RecNum&gt;886&lt;/RecNum&gt;&lt;DisplayText&gt;(Giménez-Rico, 2014; Infinita - Biotech Private, 2018)&lt;/DisplayText&gt;&lt;record&gt;&lt;rec-number&gt;886&lt;/rec-number&gt;&lt;foreign-keys&gt;&lt;key app="EN" db-id="99spxtxajxsasbefr95pf00rfrs00ep9ve2a" timestamp="1666648714"&gt;886&lt;/key&gt;&lt;/foreign-keys&gt;&lt;ref-type name="Web Page"&gt;12&lt;/ref-type&gt;&lt;contributors&gt;&lt;authors&gt;&lt;author&gt;Infinita - Biotech Private, Ltd&lt;/author&gt;&lt;/authors&gt;&lt;/contributors&gt;&lt;titles&gt;&lt;title&gt;Enzymes In Animal Feed | Importance And Future Use&lt;/title&gt;&lt;short-title&gt;Enzymes In Animal Feed | Importance And Future Use&lt;/short-title&gt;&lt;/titles&gt;&lt;volume&gt;2022&lt;/volume&gt;&lt;number&gt;October 20th&lt;/number&gt;&lt;keywords&gt;&lt;keyword&gt;Written byinfo@infinitabiotech.com Est. reading time&lt;/keyword&gt;&lt;keyword&gt;12 minutes&lt;/keyword&gt;&lt;/keywords&gt;&lt;dates&gt;&lt;year&gt;2018&lt;/year&gt;&lt;pub-dates&gt;&lt;date&gt;2018-12-30&lt;/date&gt;&lt;/pub-dates&gt;&lt;/dates&gt;&lt;urls&gt;&lt;related-urls&gt;&lt;url&gt;https://infinitabiotech.com/blog/enzymes-in-animal-feed/&lt;/url&gt;&lt;/related-urls&gt;&lt;/urls&gt;&lt;/record&gt;&lt;/Cite&gt;&lt;Cite&gt;&lt;Author&gt;Giménez-Rico&lt;/Author&gt;&lt;Year&gt;2014&lt;/Year&gt;&lt;RecNum&gt;885&lt;/RecNum&gt;&lt;record&gt;&lt;rec-number&gt;885&lt;/rec-number&gt;&lt;foreign-keys&gt;&lt;key app="EN" db-id="99spxtxajxsasbefr95pf00rfrs00ep9ve2a" timestamp="1666648598"&gt;885&lt;/key&gt;&lt;/foreign-keys&gt;&lt;ref-type name="Web Page"&gt;12&lt;/ref-type&gt;&lt;contributors&gt;&lt;authors&gt;&lt;author&gt;Giménez-Rico, R. D.&lt;/author&gt;&lt;/authors&gt;&lt;/contributors&gt;&lt;titles&gt;&lt;title&gt;Review of the use of enzymes in pig nutrition. Implementation and profitability depending on the diets&lt;/title&gt;&lt;short-title&gt;Review of the use of enzymes in pig nutrition. Implementation and profitability depending on the diets&lt;/short-title&gt;&lt;/titles&gt;&lt;volume&gt;2022&lt;/volume&gt;&lt;number&gt;October 20th&lt;/number&gt;&lt;dates&gt;&lt;year&gt;2014&lt;/year&gt;&lt;/dates&gt;&lt;urls&gt;&lt;related-urls&gt;&lt;url&gt;https://www.pig333.com/articles/review-of-the-use-of-enzymes-in-pig-nutrition_8347/&lt;/url&gt;&lt;/related-urls&gt;&lt;/urls&gt;&lt;/record&gt;&lt;/Cite&gt;&lt;/EndNote&gt;</w:instrText>
      </w:r>
      <w:r w:rsidR="00497A8E">
        <w:fldChar w:fldCharType="separate"/>
      </w:r>
      <w:r w:rsidR="00497A8E">
        <w:rPr>
          <w:noProof/>
        </w:rPr>
        <w:t>(</w:t>
      </w:r>
      <w:hyperlink w:anchor="_ENREF_50" w:tooltip="Giménez-Rico, 2014 #885" w:history="1">
        <w:r w:rsidR="005F0597">
          <w:rPr>
            <w:noProof/>
          </w:rPr>
          <w:t>Giménez-Rico, 2014</w:t>
        </w:r>
      </w:hyperlink>
      <w:r w:rsidR="00497A8E">
        <w:rPr>
          <w:noProof/>
        </w:rPr>
        <w:t xml:space="preserve">; </w:t>
      </w:r>
      <w:hyperlink w:anchor="_ENREF_63" w:tooltip="Infinita - Biotech Private, 2018 #886" w:history="1">
        <w:r w:rsidR="005F0597">
          <w:rPr>
            <w:noProof/>
          </w:rPr>
          <w:t>Infinita - Biotech Private, 2018</w:t>
        </w:r>
      </w:hyperlink>
      <w:r w:rsidR="00497A8E">
        <w:rPr>
          <w:noProof/>
        </w:rPr>
        <w:t>)</w:t>
      </w:r>
      <w:r w:rsidR="00497A8E">
        <w:fldChar w:fldCharType="end"/>
      </w:r>
      <w:r w:rsidRPr="000A15CD">
        <w:t xml:space="preserve">. </w:t>
      </w:r>
    </w:p>
    <w:p w14:paraId="0BEC4A52" w14:textId="1E1D4B67" w:rsidR="00722909" w:rsidRPr="0051195D" w:rsidRDefault="00722909" w:rsidP="00B4537B">
      <w:pPr>
        <w:spacing w:line="276" w:lineRule="auto"/>
      </w:pPr>
      <w:r>
        <w:t xml:space="preserve">In a study designed to test the effect of </w:t>
      </w:r>
      <w:r w:rsidRPr="00F10114">
        <w:t>β-mannanase</w:t>
      </w:r>
      <w:r>
        <w:t xml:space="preserve"> feed supplementation on post-weaning pig performance, </w:t>
      </w:r>
      <w:hyperlink w:anchor="_ENREF_143" w:tooltip="Vangroenweghe, 2021 #883" w:history="1">
        <w:r w:rsidR="005F0597">
          <w:fldChar w:fldCharType="begin"/>
        </w:r>
        <w:r w:rsidR="005F0597">
          <w:instrText xml:space="preserve"> ADDIN EN.CITE &lt;EndNote&gt;&lt;Cite AuthorYear="1"&gt;&lt;Author&gt;Vangroenweghe&lt;/Author&gt;&lt;Year&gt;2021&lt;/Year&gt;&lt;RecNum&gt;883&lt;/RecNum&gt;&lt;DisplayText&gt;Vangroenweghe et al. (2021)&lt;/DisplayText&gt;&lt;record&gt;&lt;rec-number&gt;883&lt;/rec-number&gt;&lt;foreign-keys&gt;&lt;key app="EN" db-id="99spxtxajxsasbefr95pf00rfrs00ep9ve2a" timestamp="1666648188"&gt;883&lt;/key&gt;&lt;/foreign-keys&gt;&lt;ref-type name="Journal Article"&gt;17&lt;/ref-type&gt;&lt;contributors&gt;&lt;authors&gt;&lt;author&gt;Vangroenweghe, Frédéric&lt;/author&gt;&lt;author&gt;Poulsen, Karl&lt;/author&gt;&lt;author&gt;Thas, Olivier&lt;/author&gt;&lt;/authors&gt;&lt;/contributors&gt;&lt;titles&gt;&lt;title&gt;Supplementation of a β-mannanase enzyme reduces post-weaning diarrhea and antibiotic use in piglets on an alternative diet with additional soybean meal&lt;/title&gt;&lt;secondary-title&gt;Porcine Health Management&lt;/secondary-title&gt;&lt;short-title&gt;Supplementation of a β-mannanase enzyme reduces post-weaning diarrhea and antibiotic use in piglets on an alternative diet with additional soybean meal&lt;/short-title&gt;&lt;/titles&gt;&lt;periodical&gt;&lt;full-title&gt;Porcine Health Management&lt;/full-title&gt;&lt;/periodical&gt;&lt;pages&gt;1-12&lt;/pages&gt;&lt;volume&gt;7&lt;/volume&gt;&lt;number&gt;1&lt;/number&gt;&lt;keywords&gt;&lt;keyword&gt;Veterinary Medicine/Veterinary Science&lt;/keyword&gt;&lt;keyword&gt;Zoology&lt;/keyword&gt;&lt;/keywords&gt;&lt;dates&gt;&lt;year&gt;2021&lt;/year&gt;&lt;pub-dates&gt;&lt;date&gt;2021-01-11&lt;/date&gt;&lt;/pub-dates&gt;&lt;/dates&gt;&lt;isbn&gt;2055-5660&lt;/isbn&gt;&lt;work-type&gt;OriginalPaper&lt;/work-type&gt;&lt;urls&gt;&lt;related-urls&gt;&lt;url&gt;https://porcinehealthmanagement.biomedcentral.com/articles/10.1186/s40813-021-00191-5#citeas&lt;/url&gt;&lt;/related-urls&gt;&lt;/urls&gt;&lt;electronic-resource-num&gt;doi:10.1186/s40813-021-00191-5&lt;/electronic-resource-num&gt;&lt;language&gt;En&lt;/language&gt;&lt;/record&gt;&lt;/Cite&gt;&lt;/EndNote&gt;</w:instrText>
        </w:r>
        <w:r w:rsidR="005F0597">
          <w:fldChar w:fldCharType="separate"/>
        </w:r>
        <w:r w:rsidR="005F0597">
          <w:rPr>
            <w:noProof/>
          </w:rPr>
          <w:t xml:space="preserve">Vangroenweghe </w:t>
        </w:r>
        <w:r w:rsidR="005F0597" w:rsidRPr="004F60D1">
          <w:rPr>
            <w:i/>
            <w:iCs/>
            <w:noProof/>
          </w:rPr>
          <w:t>et al</w:t>
        </w:r>
        <w:r w:rsidR="005F0597">
          <w:rPr>
            <w:noProof/>
          </w:rPr>
          <w:t>. (2021)</w:t>
        </w:r>
        <w:r w:rsidR="005F0597">
          <w:fldChar w:fldCharType="end"/>
        </w:r>
      </w:hyperlink>
      <w:r>
        <w:t xml:space="preserve"> concluded that </w:t>
      </w:r>
      <w:r w:rsidRPr="00F10114">
        <w:t xml:space="preserve">the use of a heat-tolerant β-mannanase allowed </w:t>
      </w:r>
      <w:r>
        <w:t xml:space="preserve">the use of </w:t>
      </w:r>
      <w:r w:rsidRPr="00F10114">
        <w:t xml:space="preserve">reduced levels of expensive protein </w:t>
      </w:r>
      <w:r>
        <w:t xml:space="preserve">in </w:t>
      </w:r>
      <w:r w:rsidRPr="00F10114">
        <w:t xml:space="preserve">diets fed post-weaning </w:t>
      </w:r>
      <w:r>
        <w:t xml:space="preserve">and a reduced net energy requirement in one of the post-weaning diets </w:t>
      </w:r>
      <w:r w:rsidRPr="00F10114">
        <w:t xml:space="preserve">without adverse effects on intestinal health or overall performance. </w:t>
      </w:r>
      <w:r>
        <w:t>“</w:t>
      </w:r>
      <w:r w:rsidRPr="00F10114">
        <w:t>In fact, the occurrence of PWD and number of individual treatments during the post-weaning period were significantly reduced on the β-mannanase supplemented diets</w:t>
      </w:r>
      <w:r>
        <w:t>”, concluded the authors</w:t>
      </w:r>
      <w:r w:rsidRPr="00F10114">
        <w:t>.</w:t>
      </w:r>
    </w:p>
    <w:p w14:paraId="1805B1B6" w14:textId="5A641FA8" w:rsidR="0072038D" w:rsidRPr="00BF5570" w:rsidRDefault="0072038D" w:rsidP="00B4537B">
      <w:pPr>
        <w:pStyle w:val="Heading3"/>
        <w:spacing w:line="276" w:lineRule="auto"/>
      </w:pPr>
      <w:bookmarkStart w:id="61" w:name="_Toc113219404"/>
      <w:bookmarkStart w:id="62" w:name="_Toc124787501"/>
      <w:r>
        <w:t>E</w:t>
      </w:r>
      <w:r w:rsidRPr="3036A6D3">
        <w:t xml:space="preserve">ssential oils </w:t>
      </w:r>
      <w:r>
        <w:t xml:space="preserve">and </w:t>
      </w:r>
      <w:r w:rsidR="00B4537B">
        <w:t>p</w:t>
      </w:r>
      <w:r w:rsidRPr="3036A6D3">
        <w:t>lant extracts</w:t>
      </w:r>
      <w:bookmarkEnd w:id="61"/>
      <w:bookmarkEnd w:id="62"/>
      <w:r w:rsidRPr="3036A6D3">
        <w:t xml:space="preserve"> </w:t>
      </w:r>
    </w:p>
    <w:p w14:paraId="2D7F4698" w14:textId="71AAB868" w:rsidR="0072038D" w:rsidRDefault="00AB4BC8" w:rsidP="00B4537B">
      <w:pPr>
        <w:spacing w:line="276" w:lineRule="auto"/>
      </w:pPr>
      <w:r>
        <w:t>There are claims for the</w:t>
      </w:r>
      <w:r w:rsidR="0072038D">
        <w:t xml:space="preserve"> antimicrobial, antioxidant and anti-inflammatory properties</w:t>
      </w:r>
      <w:r>
        <w:t xml:space="preserve"> of selected essential oils and extracts of medicinal plants</w:t>
      </w:r>
      <w:r w:rsidR="0072038D">
        <w:t xml:space="preserve"> </w:t>
      </w:r>
      <w:r w:rsidR="00626DFB">
        <w:fldChar w:fldCharType="begin">
          <w:fldData xml:space="preserve">PEVuZE5vdGU+PENpdGU+PEF1dGhvcj5MaXU8L0F1dGhvcj48WWVhcj4yMDE4PC9ZZWFyPjxSZWNO
dW0+NjM0PC9SZWNOdW0+PERpc3BsYXlUZXh0PihXLiBDLiBMaXUgZXQgYWwuLCAyMDE4OyBHaXJh
cmQgJmFtcDsgQmVlLCAyMDIwKTwvRGlzcGxheVRleHQ+PHJlY29yZD48cmVjLW51bWJlcj42MzQ8
L3JlYy1udW1iZXI+PGZvcmVpZ24ta2V5cz48a2V5IGFwcD0iRU4iIGRiLWlkPSI5OXNweHR4YWp4
c2FzYmVmcjk1cGYwMHJmcnMwMGVwOXZlMmEiIHRpbWVzdGFtcD0iMTY2NDczNjU4MiI+NjM0PC9r
ZXk+PC9mb3JlaWduLWtleXM+PHJlZi10eXBlIG5hbWU9IkpvdXJuYWwgQXJ0aWNsZSI+MTc8L3Jl
Zi10eXBlPjxjb250cmlidXRvcnM+PGF1dGhvcnM+PGF1dGhvcj5MaXUsIFcuIEMuPC9hdXRob3I+
PGF1dGhvcj5ZZSwgTS48L2F1dGhvcj48YXV0aG9yPkxpYW8sIEouIEguPC9hdXRob3I+PGF1dGhv
cj5aaGFvLCBaLiBILjwvYXV0aG9yPjxhdXRob3I+S2ltLCBJLiBILjwvYXV0aG9yPjxhdXRob3I+
QW4sIEwuIEwuPC9hdXRob3I+PC9hdXRob3JzPjwvY29udHJpYnV0b3JzPjxhdXRoLWFkZHJlc3M+
W0xpdSwgV2VuIENoYW98WWUsIE1hb3xMaWFvLCBKaWEgSGFvfFpoYW8sIFpoaSBIdWl8QW4sIExp
IExvbmddIEd1YW5nZG9uZyBPY2VhbiBVbml2LCBEZXB0IEFuaW0gU2NpLCBDb2xsIEFnciwgWmhh
bmppYW5nIDUyNDA4OCwgR3Vhbmdkb25nLCBQZW9wbGVzIFIgQ2hpbmEuIFtLaW0sIEluIEhvXSBE
YW5rb29rIFVuaXYsIERlcHQgQW5pbSBSZXNvdXJjZSAmYW1wOyBTY2ksIENoZW9uYW4gMzExMTYs
IENob29uZ25hbSwgU291dGggS29yZWEuIEFuLCBMTCAoY29ycmVzcG9uZGluZyBhdXRob3IpLCBH
dWFuZ2RvbmcgT2NlYW4gVW5pdiwgRGVwdCBBbmltIFNjaSwgQ29sbCBBZ3IsIFpoYW5qaWFuZyA1
MjQwODgsIEd1YW5nZG9uZywgUGVvcGxlcyBSIENoaW5hLnxLaW0sIElIIChjb3JyZXNwb25kaW5n
IGF1dGhvciksIERhbmtvb2sgVW5pdiwgRGVwdCBBbmltIFJlc291cmNlICZhbXA7IFNjaSwgQ2hl
b25hbiAzMTExNiwgQ2hvb25nbmFtLCBTb3V0aCBLb3JlYS4gaW5ob2tpbUBkYW5rb29rLmFjLmty
fGFubGlsb25nQDEyNi5jb208L2F1dGgtYWRkcmVzcz48dGl0bGVzPjx0aXRsZT5BUFBMSUNBVElP
TiBPRiBDT01QTEVYIFBST0JJT1RJQ1MgSU4gU1dJTkUgTlVUUklUSU9OIC0gQSBSRVZJRVc8L3Rp
dGxlPjxzZWNvbmRhcnktdGl0bGU+QW5uYWxzIG9mIEFuaW1hbCBTY2llbmNlPC9zZWNvbmRhcnkt
dGl0bGU+PGFsdC10aXRsZT5Bbm4uIEFuaW0uIFNjaS48L2FsdC10aXRsZT48c2hvcnQtdGl0bGU+
QVBQTElDQVRJT04gT0YgQ09NUExFWCBQUk9CSU9USUNTIElOIFNXSU5FIE5VVFJJVElPTiAtIEEg
UkVWSUVXPC9zaG9ydC10aXRsZT48L3RpdGxlcz48cGVyaW9kaWNhbD48ZnVsbC10aXRsZT5Bbm5h
bHMgb2YgQW5pbWFsIFNjaWVuY2U8L2Z1bGwtdGl0bGU+PC9wZXJpb2RpY2FsPjxhbHQtcGVyaW9k
aWNhbD48ZnVsbC10aXRsZT5Bbm5hbHMgb2YgQW5pbWFsIFNjaWVuY2U8L2Z1bGwtdGl0bGU+PGFi
YnItMT5Bbm4uIEFuaW0uIFNjaS48L2FiYnItMT48L2FsdC1wZXJpb2RpY2FsPjxwYWdlcz4zMzUt
MzUwPC9wYWdlcz48dm9sdW1lPjE4PC92b2x1bWU+PG51bWJlcj4yPC9udW1iZXI+PGtleXdvcmRz
PjxrZXl3b3JkPmNvbXBsZXggcHJvYmlvdGljczwva2V5d29yZD48a2V5d29yZD5ncm93aW5nIGFu
ZCBmaW5pc2hpbmcgcGlnczwva2V5d29yZD48a2V5d29yZD5ncm93dGggcHJvbW90aW9uPC9rZXl3
b3JkPjxrZXl3b3JkPnNvd3M8L2tleXdvcmQ+PGtleXdvcmQ+d2VhbmluZyBwaWdzPC9rZXl3b3Jk
PjxrZXl3b3JkPm5veGlvdXMgZ2FzIGVtaXNzaW9uPC9rZXl3b3JkPjxrZXl3b3JkPmxhY3RpYy1h
Y2lkIGJhY3RlcmlhPC9rZXl3b3JkPjxrZXl3b3JkPnBvc3Qtd2VhbmluZyBkaWFycmhlYTwva2V5
d29yZD48a2V5d29yZD5ncm93dGgtcGVyZm9ybWFuY2U8L2tleXdvcmQ+PGtleXdvcmQ+bnV0cmll
bnQgZGlnZXN0aWJpbGl0eTwva2V5d29yZD48a2V5d29yZD5ibG9vZCBjaGFyYWN0ZXJpc3RpY3M8
L2tleXdvcmQ+PGtleXdvcmQ+bWVhdDwva2V5d29yZD48a2V5d29yZD5xdWFsaXR5PC9rZXl3b3Jk
PjxrZXl3b3JkPmd1dCBlbnZpcm9ubWVudDwva2V5d29yZD48a2V5d29yZD5oZWFsdGgtc3RhdHVz
PC9rZXl3b3JkPjxrZXl3b3JkPmRpZXRhcnkgc3VwcGxlbWVudGF0aW9uPC9rZXl3b3JkPjxrZXl3
b3JkPkFncmljdWx0dXJlPC9rZXl3b3JkPjwva2V5d29yZHM+PGRhdGVzPjx5ZWFyPjIwMTg8L3ll
YXI+PHB1Yi1kYXRlcz48ZGF0ZT5NYXk8L2RhdGU+PC9wdWItZGF0ZXM+PC9kYXRlcz48aXNibj4y
MzAwLTg3MzM8L2lzYm4+PGFjY2Vzc2lvbi1udW0+V09TOjAwMDQzMTk0NDEwMDAwMzwvYWNjZXNz
aW9uLW51bT48d29yay10eXBlPlJldmlldzwvd29yay10eXBlPjx1cmxzPjxyZWxhdGVkLXVybHM+
PHVybD4mbHQ7R28gdG8gSVNJJmd0OzovL1dPUzowMDA0MzE5NDQxMDAwMDNodHRwczovL3d3dy5z
Y2llbmRvLmNvbS9wZGYvMTAuMjQ3OC9hb2FzLTIwMTgtMDAwNTwvdXJsPjwvcmVsYXRlZC11cmxz
PjwvdXJscz48ZWxlY3Ryb25pYy1yZXNvdXJjZS1udW0+MTAuMjQ3OC9hb2FzLTIwMTgtMDAwNTwv
ZWxlY3Ryb25pYy1yZXNvdXJjZS1udW0+PGxhbmd1YWdlPkVuZ2xpc2g8L2xhbmd1YWdlPjwvcmVj
b3JkPjwvQ2l0ZT48Q2l0ZT48QXV0aG9yPkdpcmFyZDwvQXV0aG9yPjxZZWFyPjIwMjA8L1llYXI+
PFJlY051bT42NTY8L1JlY051bT48cmVjb3JkPjxyZWMtbnVtYmVyPjY1NjwvcmVjLW51bWJlcj48
Zm9yZWlnbi1rZXlzPjxrZXkgYXBwPSJFTiIgZGItaWQ9Ijk5c3B4dHhhanhzYXNiZWZyOTVwZjAw
cmZyczAwZXA5dmUyYSIgdGltZXN0YW1wPSIxNjY0NzM2NTgzIj42NTY8L2tleT48L2ZvcmVpZ24t
a2V5cz48cmVmLXR5cGUgbmFtZT0iSm91cm5hbCBBcnRpY2xlIj4xNzwvcmVmLXR5cGU+PGNvbnRy
aWJ1dG9ycz48YXV0aG9ycz48YXV0aG9yPkdpcmFyZCwgTS48L2F1dGhvcj48YXV0aG9yPkJlZSwg
Ry48L2F1dGhvcj48L2F1dGhvcnM+PC9jb250cmlidXRvcnM+PHRpdGxlcz48dGl0bGU+SW52aXRl
ZCByZXZpZXc6IFRhbm5pbnMgYXMgYSBwb3RlbnRpYWwgYWx0ZXJuYXRpdmUgdG8gYW50aWJpb3Rp
Y3MgdG8gcHJldmVudCBjb2xpZm9ybSBkaWFycmhlYSBpbiB3ZWFuZWQgcGlnczwvdGl0bGU+PHNl
Y29uZGFyeS10aXRsZT5BbmltYWw8L3NlY29uZGFyeS10aXRsZT48c2hvcnQtdGl0bGU+SW52aXRl
ZCByZXZpZXc6IFRhbm5pbnMgYXMgYSBwb3RlbnRpYWwgYWx0ZXJuYXRpdmUgdG8gYW50aWJpb3Rp
Y3MgdG8gcHJldmVudCBjb2xpZm9ybSBkaWFycmhlYSBpbiB3ZWFuZWQgcGlnczwvc2hvcnQtdGl0
bGU+PC90aXRsZXM+PHBlcmlvZGljYWw+PGZ1bGwtdGl0bGU+QW5pbWFsPC9mdWxsLXRpdGxlPjwv
cGVyaW9kaWNhbD48cGFnZXM+OTUtMTA3PC9wYWdlcz48dm9sdW1lPjE0PC92b2x1bWU+PG51bWJl
cj4xPC9udW1iZXI+PGtleXdvcmRzPjxrZXl3b3JkPmJpb2FjdGl2ZSBjb21wb3VuZHM8L2tleXdv
cmQ+PGtleXdvcmQ+RXNjaGVyaWNoaWEgY29saTwva2V5d29yZD48a2V5d29yZD5udXRyaXRpb248
L2tleXdvcmQ+PGtleXdvcmQ+cGlnbGV0PC9rZXl3b3JkPjxrZXl3b3JkPndlYW5pbmc8L2tleXdv
cmQ+PGtleXdvcmQ+YW50aWluZmVjdGl2ZSBhZ2VudDwva2V5d29yZD48a2V5d29yZD50YW5uaW4g
ZGVyaXZhdGl2ZTwva2V5d29yZD48a2V5d29yZD5hbmltYWw8L2tleXdvcmQ+PGtleXdvcmQ+YW5p
bWFsIGZvb2Q8L2tleXdvcmQ+PGtleXdvcmQ+YW5pbWFsIGh1c2JhbmRyeTwva2V5d29yZD48a2V5
d29yZD5kaWFycmhlYTwva2V5d29yZD48a2V5d29yZD5kaWV0PC9rZXl3b3JkPjxrZXl3b3JkPkVz
Y2hlcmljaGlhIGNvbGkgaW5mZWN0aW9uPC9rZXl3b3JkPjxrZXl3b3JkPm1pY3JvYmlvbG9neTwv
a2V5d29yZD48a2V5d29yZD5waHlzaW9sb2d5PC9rZXl3b3JkPjxrZXl3b3JkPnBpZzwva2V5d29y
ZD48a2V5d29yZD5wcm9jZWR1cmVzPC9rZXl3b3JkPjxrZXl3b3JkPnN3aW5lIGRpc2Vhc2U8L2tl
eXdvcmQ+PGtleXdvcmQ+dmV0ZXJpbmFyeSBtZWRpY2luZTwva2V5d29yZD48a2V5d29yZD5Bbmlt
YWwgRmVlZDwva2V5d29yZD48a2V5d29yZD5BbmltYWxzPC9rZXl3b3JkPjxrZXl3b3JkPkFudGkt
QmFjdGVyaWFsIEFnZW50czwva2V5d29yZD48a2V5d29yZD5Fc2NoZXJpY2hpYSBjb2xpIEluZmVj
dGlvbnM8L2tleXdvcmQ+PGtleXdvcmQ+U3VzIHNjcm9mYTwva2V5d29yZD48a2V5d29yZD5Td2lu
ZTwva2V5d29yZD48a2V5d29yZD5Td2luZSBEaXNlYXNlczwva2V5d29yZD48a2V5d29yZD5UYW5u
aW5zPC9rZXl3b3JkPjwva2V5d29yZHM+PGRhdGVzPjx5ZWFyPjIwMjA8L3llYXI+PC9kYXRlcz48
d29yay10eXBlPlJldmlldzwvd29yay10eXBlPjx1cmxzPjxyZWxhdGVkLXVybHM+PHVybD5odHRw
czovL3d3dy5zY29wdXMuY29tL2lud2FyZC9yZWNvcmQudXJpP2VpZD0yLXMyLjAtODUwNzMwMDAy
MzUmYW1wO2RvaT0xMC4xMDE3JTJmUzE3NTE3MzExMTkwMDIxNDMmYW1wO3BhcnRuZXJJRD00MCZh
bXA7bWQ1PWFhNjVhOWUyNzk2MmE4MjExYzFmOTk1NzJkNDIxOTM0aHR0cHM6Ly93d3cuc2NpZW5j
ZWRpcmVjdC5jb20vc2NpZW5jZS9hcnRpY2xlL3BpaS9TMTc1MTczMTExOTAwMjE0Mz92aWElM0Rp
aHViPC91cmw+PC9yZWxhdGVkLXVybHM+PC91cmxzPjxlbGVjdHJvbmljLXJlc291cmNlLW51bT4x
MC4xMDE3L3MxNzUxNzMxMTE5MDAyMTQzPC9lbGVjdHJvbmljLXJlc291cmNlLW51bT48cmVtb3Rl
LWRhdGFiYXNlLW5hbWU+U2NvcHVzPC9yZW1vdGUtZGF0YWJhc2UtbmFtZT48bGFuZ3VhZ2U+RW5n
bGlzaDwvbGFuZ3VhZ2U+PC9yZWNvcmQ+PC9DaXRlPjwvRW5kTm90ZT5=
</w:fldData>
        </w:fldChar>
      </w:r>
      <w:r w:rsidR="0026586A">
        <w:instrText xml:space="preserve"> ADDIN EN.CITE </w:instrText>
      </w:r>
      <w:r w:rsidR="0026586A">
        <w:fldChar w:fldCharType="begin">
          <w:fldData xml:space="preserve">PEVuZE5vdGU+PENpdGU+PEF1dGhvcj5MaXU8L0F1dGhvcj48WWVhcj4yMDE4PC9ZZWFyPjxSZWNO
dW0+NjM0PC9SZWNOdW0+PERpc3BsYXlUZXh0PihXLiBDLiBMaXUgZXQgYWwuLCAyMDE4OyBHaXJh
cmQgJmFtcDsgQmVlLCAyMDIwKTwvRGlzcGxheVRleHQ+PHJlY29yZD48cmVjLW51bWJlcj42MzQ8
L3JlYy1udW1iZXI+PGZvcmVpZ24ta2V5cz48a2V5IGFwcD0iRU4iIGRiLWlkPSI5OXNweHR4YWp4
c2FzYmVmcjk1cGYwMHJmcnMwMGVwOXZlMmEiIHRpbWVzdGFtcD0iMTY2NDczNjU4MiI+NjM0PC9r
ZXk+PC9mb3JlaWduLWtleXM+PHJlZi10eXBlIG5hbWU9IkpvdXJuYWwgQXJ0aWNsZSI+MTc8L3Jl
Zi10eXBlPjxjb250cmlidXRvcnM+PGF1dGhvcnM+PGF1dGhvcj5MaXUsIFcuIEMuPC9hdXRob3I+
PGF1dGhvcj5ZZSwgTS48L2F1dGhvcj48YXV0aG9yPkxpYW8sIEouIEguPC9hdXRob3I+PGF1dGhv
cj5aaGFvLCBaLiBILjwvYXV0aG9yPjxhdXRob3I+S2ltLCBJLiBILjwvYXV0aG9yPjxhdXRob3I+
QW4sIEwuIEwuPC9hdXRob3I+PC9hdXRob3JzPjwvY29udHJpYnV0b3JzPjxhdXRoLWFkZHJlc3M+
W0xpdSwgV2VuIENoYW98WWUsIE1hb3xMaWFvLCBKaWEgSGFvfFpoYW8sIFpoaSBIdWl8QW4sIExp
IExvbmddIEd1YW5nZG9uZyBPY2VhbiBVbml2LCBEZXB0IEFuaW0gU2NpLCBDb2xsIEFnciwgWmhh
bmppYW5nIDUyNDA4OCwgR3Vhbmdkb25nLCBQZW9wbGVzIFIgQ2hpbmEuIFtLaW0sIEluIEhvXSBE
YW5rb29rIFVuaXYsIERlcHQgQW5pbSBSZXNvdXJjZSAmYW1wOyBTY2ksIENoZW9uYW4gMzExMTYs
IENob29uZ25hbSwgU291dGggS29yZWEuIEFuLCBMTCAoY29ycmVzcG9uZGluZyBhdXRob3IpLCBH
dWFuZ2RvbmcgT2NlYW4gVW5pdiwgRGVwdCBBbmltIFNjaSwgQ29sbCBBZ3IsIFpoYW5qaWFuZyA1
MjQwODgsIEd1YW5nZG9uZywgUGVvcGxlcyBSIENoaW5hLnxLaW0sIElIIChjb3JyZXNwb25kaW5n
IGF1dGhvciksIERhbmtvb2sgVW5pdiwgRGVwdCBBbmltIFJlc291cmNlICZhbXA7IFNjaSwgQ2hl
b25hbiAzMTExNiwgQ2hvb25nbmFtLCBTb3V0aCBLb3JlYS4gaW5ob2tpbUBkYW5rb29rLmFjLmty
fGFubGlsb25nQDEyNi5jb208L2F1dGgtYWRkcmVzcz48dGl0bGVzPjx0aXRsZT5BUFBMSUNBVElP
TiBPRiBDT01QTEVYIFBST0JJT1RJQ1MgSU4gU1dJTkUgTlVUUklUSU9OIC0gQSBSRVZJRVc8L3Rp
dGxlPjxzZWNvbmRhcnktdGl0bGU+QW5uYWxzIG9mIEFuaW1hbCBTY2llbmNlPC9zZWNvbmRhcnkt
dGl0bGU+PGFsdC10aXRsZT5Bbm4uIEFuaW0uIFNjaS48L2FsdC10aXRsZT48c2hvcnQtdGl0bGU+
QVBQTElDQVRJT04gT0YgQ09NUExFWCBQUk9CSU9USUNTIElOIFNXSU5FIE5VVFJJVElPTiAtIEEg
UkVWSUVXPC9zaG9ydC10aXRsZT48L3RpdGxlcz48cGVyaW9kaWNhbD48ZnVsbC10aXRsZT5Bbm5h
bHMgb2YgQW5pbWFsIFNjaWVuY2U8L2Z1bGwtdGl0bGU+PC9wZXJpb2RpY2FsPjxhbHQtcGVyaW9k
aWNhbD48ZnVsbC10aXRsZT5Bbm5hbHMgb2YgQW5pbWFsIFNjaWVuY2U8L2Z1bGwtdGl0bGU+PGFi
YnItMT5Bbm4uIEFuaW0uIFNjaS48L2FiYnItMT48L2FsdC1wZXJpb2RpY2FsPjxwYWdlcz4zMzUt
MzUwPC9wYWdlcz48dm9sdW1lPjE4PC92b2x1bWU+PG51bWJlcj4yPC9udW1iZXI+PGtleXdvcmRz
PjxrZXl3b3JkPmNvbXBsZXggcHJvYmlvdGljczwva2V5d29yZD48a2V5d29yZD5ncm93aW5nIGFu
ZCBmaW5pc2hpbmcgcGlnczwva2V5d29yZD48a2V5d29yZD5ncm93dGggcHJvbW90aW9uPC9rZXl3
b3JkPjxrZXl3b3JkPnNvd3M8L2tleXdvcmQ+PGtleXdvcmQ+d2VhbmluZyBwaWdzPC9rZXl3b3Jk
PjxrZXl3b3JkPm5veGlvdXMgZ2FzIGVtaXNzaW9uPC9rZXl3b3JkPjxrZXl3b3JkPmxhY3RpYy1h
Y2lkIGJhY3RlcmlhPC9rZXl3b3JkPjxrZXl3b3JkPnBvc3Qtd2VhbmluZyBkaWFycmhlYTwva2V5
d29yZD48a2V5d29yZD5ncm93dGgtcGVyZm9ybWFuY2U8L2tleXdvcmQ+PGtleXdvcmQ+bnV0cmll
bnQgZGlnZXN0aWJpbGl0eTwva2V5d29yZD48a2V5d29yZD5ibG9vZCBjaGFyYWN0ZXJpc3RpY3M8
L2tleXdvcmQ+PGtleXdvcmQ+bWVhdDwva2V5d29yZD48a2V5d29yZD5xdWFsaXR5PC9rZXl3b3Jk
PjxrZXl3b3JkPmd1dCBlbnZpcm9ubWVudDwva2V5d29yZD48a2V5d29yZD5oZWFsdGgtc3RhdHVz
PC9rZXl3b3JkPjxrZXl3b3JkPmRpZXRhcnkgc3VwcGxlbWVudGF0aW9uPC9rZXl3b3JkPjxrZXl3
b3JkPkFncmljdWx0dXJlPC9rZXl3b3JkPjwva2V5d29yZHM+PGRhdGVzPjx5ZWFyPjIwMTg8L3ll
YXI+PHB1Yi1kYXRlcz48ZGF0ZT5NYXk8L2RhdGU+PC9wdWItZGF0ZXM+PC9kYXRlcz48aXNibj4y
MzAwLTg3MzM8L2lzYm4+PGFjY2Vzc2lvbi1udW0+V09TOjAwMDQzMTk0NDEwMDAwMzwvYWNjZXNz
aW9uLW51bT48d29yay10eXBlPlJldmlldzwvd29yay10eXBlPjx1cmxzPjxyZWxhdGVkLXVybHM+
PHVybD4mbHQ7R28gdG8gSVNJJmd0OzovL1dPUzowMDA0MzE5NDQxMDAwMDNodHRwczovL3d3dy5z
Y2llbmRvLmNvbS9wZGYvMTAuMjQ3OC9hb2FzLTIwMTgtMDAwNTwvdXJsPjwvcmVsYXRlZC11cmxz
PjwvdXJscz48ZWxlY3Ryb25pYy1yZXNvdXJjZS1udW0+MTAuMjQ3OC9hb2FzLTIwMTgtMDAwNTwv
ZWxlY3Ryb25pYy1yZXNvdXJjZS1udW0+PGxhbmd1YWdlPkVuZ2xpc2g8L2xhbmd1YWdlPjwvcmVj
b3JkPjwvQ2l0ZT48Q2l0ZT48QXV0aG9yPkdpcmFyZDwvQXV0aG9yPjxZZWFyPjIwMjA8L1llYXI+
PFJlY051bT42NTY8L1JlY051bT48cmVjb3JkPjxyZWMtbnVtYmVyPjY1NjwvcmVjLW51bWJlcj48
Zm9yZWlnbi1rZXlzPjxrZXkgYXBwPSJFTiIgZGItaWQ9Ijk5c3B4dHhhanhzYXNiZWZyOTVwZjAw
cmZyczAwZXA5dmUyYSIgdGltZXN0YW1wPSIxNjY0NzM2NTgzIj42NTY8L2tleT48L2ZvcmVpZ24t
a2V5cz48cmVmLXR5cGUgbmFtZT0iSm91cm5hbCBBcnRpY2xlIj4xNzwvcmVmLXR5cGU+PGNvbnRy
aWJ1dG9ycz48YXV0aG9ycz48YXV0aG9yPkdpcmFyZCwgTS48L2F1dGhvcj48YXV0aG9yPkJlZSwg
Ry48L2F1dGhvcj48L2F1dGhvcnM+PC9jb250cmlidXRvcnM+PHRpdGxlcz48dGl0bGU+SW52aXRl
ZCByZXZpZXc6IFRhbm5pbnMgYXMgYSBwb3RlbnRpYWwgYWx0ZXJuYXRpdmUgdG8gYW50aWJpb3Rp
Y3MgdG8gcHJldmVudCBjb2xpZm9ybSBkaWFycmhlYSBpbiB3ZWFuZWQgcGlnczwvdGl0bGU+PHNl
Y29uZGFyeS10aXRsZT5BbmltYWw8L3NlY29uZGFyeS10aXRsZT48c2hvcnQtdGl0bGU+SW52aXRl
ZCByZXZpZXc6IFRhbm5pbnMgYXMgYSBwb3RlbnRpYWwgYWx0ZXJuYXRpdmUgdG8gYW50aWJpb3Rp
Y3MgdG8gcHJldmVudCBjb2xpZm9ybSBkaWFycmhlYSBpbiB3ZWFuZWQgcGlnczwvc2hvcnQtdGl0
bGU+PC90aXRsZXM+PHBlcmlvZGljYWw+PGZ1bGwtdGl0bGU+QW5pbWFsPC9mdWxsLXRpdGxlPjwv
cGVyaW9kaWNhbD48cGFnZXM+OTUtMTA3PC9wYWdlcz48dm9sdW1lPjE0PC92b2x1bWU+PG51bWJl
cj4xPC9udW1iZXI+PGtleXdvcmRzPjxrZXl3b3JkPmJpb2FjdGl2ZSBjb21wb3VuZHM8L2tleXdv
cmQ+PGtleXdvcmQ+RXNjaGVyaWNoaWEgY29saTwva2V5d29yZD48a2V5d29yZD5udXRyaXRpb248
L2tleXdvcmQ+PGtleXdvcmQ+cGlnbGV0PC9rZXl3b3JkPjxrZXl3b3JkPndlYW5pbmc8L2tleXdv
cmQ+PGtleXdvcmQ+YW50aWluZmVjdGl2ZSBhZ2VudDwva2V5d29yZD48a2V5d29yZD50YW5uaW4g
ZGVyaXZhdGl2ZTwva2V5d29yZD48a2V5d29yZD5hbmltYWw8L2tleXdvcmQ+PGtleXdvcmQ+YW5p
bWFsIGZvb2Q8L2tleXdvcmQ+PGtleXdvcmQ+YW5pbWFsIGh1c2JhbmRyeTwva2V5d29yZD48a2V5
d29yZD5kaWFycmhlYTwva2V5d29yZD48a2V5d29yZD5kaWV0PC9rZXl3b3JkPjxrZXl3b3JkPkVz
Y2hlcmljaGlhIGNvbGkgaW5mZWN0aW9uPC9rZXl3b3JkPjxrZXl3b3JkPm1pY3JvYmlvbG9neTwv
a2V5d29yZD48a2V5d29yZD5waHlzaW9sb2d5PC9rZXl3b3JkPjxrZXl3b3JkPnBpZzwva2V5d29y
ZD48a2V5d29yZD5wcm9jZWR1cmVzPC9rZXl3b3JkPjxrZXl3b3JkPnN3aW5lIGRpc2Vhc2U8L2tl
eXdvcmQ+PGtleXdvcmQ+dmV0ZXJpbmFyeSBtZWRpY2luZTwva2V5d29yZD48a2V5d29yZD5Bbmlt
YWwgRmVlZDwva2V5d29yZD48a2V5d29yZD5BbmltYWxzPC9rZXl3b3JkPjxrZXl3b3JkPkFudGkt
QmFjdGVyaWFsIEFnZW50czwva2V5d29yZD48a2V5d29yZD5Fc2NoZXJpY2hpYSBjb2xpIEluZmVj
dGlvbnM8L2tleXdvcmQ+PGtleXdvcmQ+U3VzIHNjcm9mYTwva2V5d29yZD48a2V5d29yZD5Td2lu
ZTwva2V5d29yZD48a2V5d29yZD5Td2luZSBEaXNlYXNlczwva2V5d29yZD48a2V5d29yZD5UYW5u
aW5zPC9rZXl3b3JkPjwva2V5d29yZHM+PGRhdGVzPjx5ZWFyPjIwMjA8L3llYXI+PC9kYXRlcz48
d29yay10eXBlPlJldmlldzwvd29yay10eXBlPjx1cmxzPjxyZWxhdGVkLXVybHM+PHVybD5odHRw
czovL3d3dy5zY29wdXMuY29tL2lud2FyZC9yZWNvcmQudXJpP2VpZD0yLXMyLjAtODUwNzMwMDAy
MzUmYW1wO2RvaT0xMC4xMDE3JTJmUzE3NTE3MzExMTkwMDIxNDMmYW1wO3BhcnRuZXJJRD00MCZh
bXA7bWQ1PWFhNjVhOWUyNzk2MmE4MjExYzFmOTk1NzJkNDIxOTM0aHR0cHM6Ly93d3cuc2NpZW5j
ZWRpcmVjdC5jb20vc2NpZW5jZS9hcnRpY2xlL3BpaS9TMTc1MTczMTExOTAwMjE0Mz92aWElM0Rp
aHViPC91cmw+PC9yZWxhdGVkLXVybHM+PC91cmxzPjxlbGVjdHJvbmljLXJlc291cmNlLW51bT4x
MC4xMDE3L3MxNzUxNzMxMTE5MDAyMTQzPC9lbGVjdHJvbmljLXJlc291cmNlLW51bT48cmVtb3Rl
LWRhdGFiYXNlLW5hbWU+U2NvcHVzPC9yZW1vdGUtZGF0YWJhc2UtbmFtZT48bGFuZ3VhZ2U+RW5n
bGlzaDwvbGFuZ3VhZ2U+PC9yZWNvcmQ+PC9DaXRlPjwvRW5kTm90ZT5=
</w:fldData>
        </w:fldChar>
      </w:r>
      <w:r w:rsidR="0026586A">
        <w:instrText xml:space="preserve"> ADDIN EN.CITE.DATA </w:instrText>
      </w:r>
      <w:r w:rsidR="0026586A">
        <w:fldChar w:fldCharType="end"/>
      </w:r>
      <w:r w:rsidR="00626DFB">
        <w:fldChar w:fldCharType="separate"/>
      </w:r>
      <w:r w:rsidR="00FD4A26">
        <w:rPr>
          <w:noProof/>
        </w:rPr>
        <w:t>(</w:t>
      </w:r>
      <w:hyperlink w:anchor="_ENREF_82" w:tooltip="Liu, 2018 #634" w:history="1">
        <w:r w:rsidR="005F0597">
          <w:rPr>
            <w:noProof/>
          </w:rPr>
          <w:t>W. C. Liu et al., 2018</w:t>
        </w:r>
      </w:hyperlink>
      <w:r w:rsidR="00FD4A26">
        <w:rPr>
          <w:noProof/>
        </w:rPr>
        <w:t xml:space="preserve">; </w:t>
      </w:r>
      <w:hyperlink w:anchor="_ENREF_51" w:tooltip="Girard, 2020 #656" w:history="1">
        <w:r w:rsidR="005F0597">
          <w:rPr>
            <w:noProof/>
          </w:rPr>
          <w:t>Girard &amp; Bee, 2020</w:t>
        </w:r>
      </w:hyperlink>
      <w:r w:rsidR="00FD4A26">
        <w:rPr>
          <w:noProof/>
        </w:rPr>
        <w:t>)</w:t>
      </w:r>
      <w:r w:rsidR="00626DFB">
        <w:fldChar w:fldCharType="end"/>
      </w:r>
      <w:r w:rsidR="0072038D">
        <w:t>(</w:t>
      </w:r>
      <w:r w:rsidR="0072038D" w:rsidRPr="1C9240D0">
        <w:rPr>
          <w:rFonts w:cs="Arial"/>
        </w:rPr>
        <w:t>Liu 2018, Girard 2020</w:t>
      </w:r>
      <w:r w:rsidR="0072038D">
        <w:t xml:space="preserve">). </w:t>
      </w:r>
      <w:r>
        <w:t>For example, t</w:t>
      </w:r>
      <w:r w:rsidR="0072038D">
        <w:t>reatment with essential oils and plant extracts ha</w:t>
      </w:r>
      <w:r w:rsidR="00035DEA">
        <w:t>s</w:t>
      </w:r>
      <w:r w:rsidR="0072038D">
        <w:t xml:space="preserve"> revealed </w:t>
      </w:r>
      <w:r w:rsidR="00035DEA">
        <w:t xml:space="preserve">a </w:t>
      </w:r>
      <w:r w:rsidR="0072038D">
        <w:t xml:space="preserve">reduction in </w:t>
      </w:r>
      <w:r w:rsidR="00035DEA">
        <w:t xml:space="preserve">the </w:t>
      </w:r>
      <w:r w:rsidR="0072038D">
        <w:t xml:space="preserve">colonisation of coliforms and total anaerobes such as </w:t>
      </w:r>
      <w:r w:rsidR="00520C77" w:rsidRPr="00520C77">
        <w:rPr>
          <w:i/>
          <w:iCs/>
        </w:rPr>
        <w:t>E. coli</w:t>
      </w:r>
      <w:r w:rsidR="0072038D" w:rsidRPr="1C9240D0">
        <w:rPr>
          <w:i/>
          <w:iCs/>
        </w:rPr>
        <w:t xml:space="preserve"> </w:t>
      </w:r>
      <w:r w:rsidR="0072038D">
        <w:t xml:space="preserve">F4, </w:t>
      </w:r>
      <w:r w:rsidR="0072038D" w:rsidRPr="1C9240D0">
        <w:rPr>
          <w:i/>
          <w:iCs/>
        </w:rPr>
        <w:t>Clostridium</w:t>
      </w:r>
      <w:r w:rsidR="0072038D">
        <w:t xml:space="preserve"> spp, </w:t>
      </w:r>
      <w:r w:rsidR="0072038D" w:rsidRPr="1C9240D0">
        <w:rPr>
          <w:i/>
          <w:iCs/>
        </w:rPr>
        <w:t>Salmonella</w:t>
      </w:r>
      <w:r w:rsidR="0072038D">
        <w:t xml:space="preserve"> in caecum, colon and rectum</w:t>
      </w:r>
      <w:r w:rsidR="00F9612E">
        <w:t>,</w:t>
      </w:r>
      <w:r w:rsidR="0072038D">
        <w:t xml:space="preserve"> which would help relieve </w:t>
      </w:r>
      <w:r w:rsidR="00B8499B">
        <w:t xml:space="preserve">PWD </w:t>
      </w:r>
      <w:r w:rsidR="0072038D">
        <w:t xml:space="preserve">in piglets </w:t>
      </w:r>
      <w:r w:rsidR="00626DFB">
        <w:fldChar w:fldCharType="begin">
          <w:fldData xml:space="preserve">PEVuZE5vdGU+PENpdGU+PEF1dGhvcj5MaXU8L0F1dGhvcj48WWVhcj4yMDE4PC9ZZWFyPjxSZWNO
dW0+NjM0PC9SZWNOdW0+PERpc3BsYXlUZXh0PihXLiBDLiBMaXUgZXQgYWwuLCAyMDE4KTwvRGlz
cGxheVRleHQ+PHJlY29yZD48cmVjLW51bWJlcj42MzQ8L3JlYy1udW1iZXI+PGZvcmVpZ24ta2V5
cz48a2V5IGFwcD0iRU4iIGRiLWlkPSI5OXNweHR4YWp4c2FzYmVmcjk1cGYwMHJmcnMwMGVwOXZl
MmEiIHRpbWVzdGFtcD0iMTY2NDczNjU4MiI+NjM0PC9rZXk+PC9mb3JlaWduLWtleXM+PHJlZi10
eXBlIG5hbWU9IkpvdXJuYWwgQXJ0aWNsZSI+MTc8L3JlZi10eXBlPjxjb250cmlidXRvcnM+PGF1
dGhvcnM+PGF1dGhvcj5MaXUsIFcuIEMuPC9hdXRob3I+PGF1dGhvcj5ZZSwgTS48L2F1dGhvcj48
YXV0aG9yPkxpYW8sIEouIEguPC9hdXRob3I+PGF1dGhvcj5aaGFvLCBaLiBILjwvYXV0aG9yPjxh
dXRob3I+S2ltLCBJLiBILjwvYXV0aG9yPjxhdXRob3I+QW4sIEwuIEwuPC9hdXRob3I+PC9hdXRo
b3JzPjwvY29udHJpYnV0b3JzPjxhdXRoLWFkZHJlc3M+W0xpdSwgV2VuIENoYW98WWUsIE1hb3xM
aWFvLCBKaWEgSGFvfFpoYW8sIFpoaSBIdWl8QW4sIExpIExvbmddIEd1YW5nZG9uZyBPY2VhbiBV
bml2LCBEZXB0IEFuaW0gU2NpLCBDb2xsIEFnciwgWmhhbmppYW5nIDUyNDA4OCwgR3Vhbmdkb25n
LCBQZW9wbGVzIFIgQ2hpbmEuIFtLaW0sIEluIEhvXSBEYW5rb29rIFVuaXYsIERlcHQgQW5pbSBS
ZXNvdXJjZSAmYW1wOyBTY2ksIENoZW9uYW4gMzExMTYsIENob29uZ25hbSwgU291dGggS29yZWEu
IEFuLCBMTCAoY29ycmVzcG9uZGluZyBhdXRob3IpLCBHdWFuZ2RvbmcgT2NlYW4gVW5pdiwgRGVw
dCBBbmltIFNjaSwgQ29sbCBBZ3IsIFpoYW5qaWFuZyA1MjQwODgsIEd1YW5nZG9uZywgUGVvcGxl
cyBSIENoaW5hLnxLaW0sIElIIChjb3JyZXNwb25kaW5nIGF1dGhvciksIERhbmtvb2sgVW5pdiwg
RGVwdCBBbmltIFJlc291cmNlICZhbXA7IFNjaSwgQ2hlb25hbiAzMTExNiwgQ2hvb25nbmFtLCBT
b3V0aCBLb3JlYS4gaW5ob2tpbUBkYW5rb29rLmFjLmtyfGFubGlsb25nQDEyNi5jb208L2F1dGgt
YWRkcmVzcz48dGl0bGVzPjx0aXRsZT5BUFBMSUNBVElPTiBPRiBDT01QTEVYIFBST0JJT1RJQ1Mg
SU4gU1dJTkUgTlVUUklUSU9OIC0gQSBSRVZJRVc8L3RpdGxlPjxzZWNvbmRhcnktdGl0bGU+QW5u
YWxzIG9mIEFuaW1hbCBTY2llbmNlPC9zZWNvbmRhcnktdGl0bGU+PGFsdC10aXRsZT5Bbm4uIEFu
aW0uIFNjaS48L2FsdC10aXRsZT48c2hvcnQtdGl0bGU+QVBQTElDQVRJT04gT0YgQ09NUExFWCBQ
Uk9CSU9USUNTIElOIFNXSU5FIE5VVFJJVElPTiAtIEEgUkVWSUVXPC9zaG9ydC10aXRsZT48L3Rp
dGxlcz48cGVyaW9kaWNhbD48ZnVsbC10aXRsZT5Bbm5hbHMgb2YgQW5pbWFsIFNjaWVuY2U8L2Z1
bGwtdGl0bGU+PC9wZXJpb2RpY2FsPjxhbHQtcGVyaW9kaWNhbD48ZnVsbC10aXRsZT5Bbm5hbHMg
b2YgQW5pbWFsIFNjaWVuY2U8L2Z1bGwtdGl0bGU+PGFiYnItMT5Bbm4uIEFuaW0uIFNjaS48L2Fi
YnItMT48L2FsdC1wZXJpb2RpY2FsPjxwYWdlcz4zMzUtMzUwPC9wYWdlcz48dm9sdW1lPjE4PC92
b2x1bWU+PG51bWJlcj4yPC9udW1iZXI+PGtleXdvcmRzPjxrZXl3b3JkPmNvbXBsZXggcHJvYmlv
dGljczwva2V5d29yZD48a2V5d29yZD5ncm93aW5nIGFuZCBmaW5pc2hpbmcgcGlnczwva2V5d29y
ZD48a2V5d29yZD5ncm93dGggcHJvbW90aW9uPC9rZXl3b3JkPjxrZXl3b3JkPnNvd3M8L2tleXdv
cmQ+PGtleXdvcmQ+d2VhbmluZyBwaWdzPC9rZXl3b3JkPjxrZXl3b3JkPm5veGlvdXMgZ2FzIGVt
aXNzaW9uPC9rZXl3b3JkPjxrZXl3b3JkPmxhY3RpYy1hY2lkIGJhY3RlcmlhPC9rZXl3b3JkPjxr
ZXl3b3JkPnBvc3Qtd2VhbmluZyBkaWFycmhlYTwva2V5d29yZD48a2V5d29yZD5ncm93dGgtcGVy
Zm9ybWFuY2U8L2tleXdvcmQ+PGtleXdvcmQ+bnV0cmllbnQgZGlnZXN0aWJpbGl0eTwva2V5d29y
ZD48a2V5d29yZD5ibG9vZCBjaGFyYWN0ZXJpc3RpY3M8L2tleXdvcmQ+PGtleXdvcmQ+bWVhdDwv
a2V5d29yZD48a2V5d29yZD5xdWFsaXR5PC9rZXl3b3JkPjxrZXl3b3JkPmd1dCBlbnZpcm9ubWVu
dDwva2V5d29yZD48a2V5d29yZD5oZWFsdGgtc3RhdHVzPC9rZXl3b3JkPjxrZXl3b3JkPmRpZXRh
cnkgc3VwcGxlbWVudGF0aW9uPC9rZXl3b3JkPjxrZXl3b3JkPkFncmljdWx0dXJlPC9rZXl3b3Jk
Pjwva2V5d29yZHM+PGRhdGVzPjx5ZWFyPjIwMTg8L3llYXI+PHB1Yi1kYXRlcz48ZGF0ZT5NYXk8
L2RhdGU+PC9wdWItZGF0ZXM+PC9kYXRlcz48aXNibj4yMzAwLTg3MzM8L2lzYm4+PGFjY2Vzc2lv
bi1udW0+V09TOjAwMDQzMTk0NDEwMDAwMzwvYWNjZXNzaW9uLW51bT48d29yay10eXBlPlJldmll
dzwvd29yay10eXBlPjx1cmxzPjxyZWxhdGVkLXVybHM+PHVybD4mbHQ7R28gdG8gSVNJJmd0Ozov
L1dPUzowMDA0MzE5NDQxMDAwMDNodHRwczovL3d3dy5zY2llbmRvLmNvbS9wZGYvMTAuMjQ3OC9h
b2FzLTIwMTgtMDAwNTwvdXJsPjwvcmVsYXRlZC11cmxzPjwvdXJscz48ZWxlY3Ryb25pYy1yZXNv
dXJjZS1udW0+MTAuMjQ3OC9hb2FzLTIwMTgtMDAwNTwvZWxlY3Ryb25pYy1yZXNvdXJjZS1udW0+
PGxhbmd1YWdlPkVuZ2xpc2g8L2xhbmd1YWdlPjwvcmVjb3JkPjwvQ2l0ZT48L0VuZE5vdGU+
</w:fldData>
        </w:fldChar>
      </w:r>
      <w:r w:rsidR="00626DFB">
        <w:instrText xml:space="preserve"> ADDIN EN.CITE </w:instrText>
      </w:r>
      <w:r w:rsidR="00626DFB">
        <w:fldChar w:fldCharType="begin">
          <w:fldData xml:space="preserve">PEVuZE5vdGU+PENpdGU+PEF1dGhvcj5MaXU8L0F1dGhvcj48WWVhcj4yMDE4PC9ZZWFyPjxSZWNO
dW0+NjM0PC9SZWNOdW0+PERpc3BsYXlUZXh0PihXLiBDLiBMaXUgZXQgYWwuLCAyMDE4KTwvRGlz
cGxheVRleHQ+PHJlY29yZD48cmVjLW51bWJlcj42MzQ8L3JlYy1udW1iZXI+PGZvcmVpZ24ta2V5
cz48a2V5IGFwcD0iRU4iIGRiLWlkPSI5OXNweHR4YWp4c2FzYmVmcjk1cGYwMHJmcnMwMGVwOXZl
MmEiIHRpbWVzdGFtcD0iMTY2NDczNjU4MiI+NjM0PC9rZXk+PC9mb3JlaWduLWtleXM+PHJlZi10
eXBlIG5hbWU9IkpvdXJuYWwgQXJ0aWNsZSI+MTc8L3JlZi10eXBlPjxjb250cmlidXRvcnM+PGF1
dGhvcnM+PGF1dGhvcj5MaXUsIFcuIEMuPC9hdXRob3I+PGF1dGhvcj5ZZSwgTS48L2F1dGhvcj48
YXV0aG9yPkxpYW8sIEouIEguPC9hdXRob3I+PGF1dGhvcj5aaGFvLCBaLiBILjwvYXV0aG9yPjxh
dXRob3I+S2ltLCBJLiBILjwvYXV0aG9yPjxhdXRob3I+QW4sIEwuIEwuPC9hdXRob3I+PC9hdXRo
b3JzPjwvY29udHJpYnV0b3JzPjxhdXRoLWFkZHJlc3M+W0xpdSwgV2VuIENoYW98WWUsIE1hb3xM
aWFvLCBKaWEgSGFvfFpoYW8sIFpoaSBIdWl8QW4sIExpIExvbmddIEd1YW5nZG9uZyBPY2VhbiBV
bml2LCBEZXB0IEFuaW0gU2NpLCBDb2xsIEFnciwgWmhhbmppYW5nIDUyNDA4OCwgR3Vhbmdkb25n
LCBQZW9wbGVzIFIgQ2hpbmEuIFtLaW0sIEluIEhvXSBEYW5rb29rIFVuaXYsIERlcHQgQW5pbSBS
ZXNvdXJjZSAmYW1wOyBTY2ksIENoZW9uYW4gMzExMTYsIENob29uZ25hbSwgU291dGggS29yZWEu
IEFuLCBMTCAoY29ycmVzcG9uZGluZyBhdXRob3IpLCBHdWFuZ2RvbmcgT2NlYW4gVW5pdiwgRGVw
dCBBbmltIFNjaSwgQ29sbCBBZ3IsIFpoYW5qaWFuZyA1MjQwODgsIEd1YW5nZG9uZywgUGVvcGxl
cyBSIENoaW5hLnxLaW0sIElIIChjb3JyZXNwb25kaW5nIGF1dGhvciksIERhbmtvb2sgVW5pdiwg
RGVwdCBBbmltIFJlc291cmNlICZhbXA7IFNjaSwgQ2hlb25hbiAzMTExNiwgQ2hvb25nbmFtLCBT
b3V0aCBLb3JlYS4gaW5ob2tpbUBkYW5rb29rLmFjLmtyfGFubGlsb25nQDEyNi5jb208L2F1dGgt
YWRkcmVzcz48dGl0bGVzPjx0aXRsZT5BUFBMSUNBVElPTiBPRiBDT01QTEVYIFBST0JJT1RJQ1Mg
SU4gU1dJTkUgTlVUUklUSU9OIC0gQSBSRVZJRVc8L3RpdGxlPjxzZWNvbmRhcnktdGl0bGU+QW5u
YWxzIG9mIEFuaW1hbCBTY2llbmNlPC9zZWNvbmRhcnktdGl0bGU+PGFsdC10aXRsZT5Bbm4uIEFu
aW0uIFNjaS48L2FsdC10aXRsZT48c2hvcnQtdGl0bGU+QVBQTElDQVRJT04gT0YgQ09NUExFWCBQ
Uk9CSU9USUNTIElOIFNXSU5FIE5VVFJJVElPTiAtIEEgUkVWSUVXPC9zaG9ydC10aXRsZT48L3Rp
dGxlcz48cGVyaW9kaWNhbD48ZnVsbC10aXRsZT5Bbm5hbHMgb2YgQW5pbWFsIFNjaWVuY2U8L2Z1
bGwtdGl0bGU+PC9wZXJpb2RpY2FsPjxhbHQtcGVyaW9kaWNhbD48ZnVsbC10aXRsZT5Bbm5hbHMg
b2YgQW5pbWFsIFNjaWVuY2U8L2Z1bGwtdGl0bGU+PGFiYnItMT5Bbm4uIEFuaW0uIFNjaS48L2Fi
YnItMT48L2FsdC1wZXJpb2RpY2FsPjxwYWdlcz4zMzUtMzUwPC9wYWdlcz48dm9sdW1lPjE4PC92
b2x1bWU+PG51bWJlcj4yPC9udW1iZXI+PGtleXdvcmRzPjxrZXl3b3JkPmNvbXBsZXggcHJvYmlv
dGljczwva2V5d29yZD48a2V5d29yZD5ncm93aW5nIGFuZCBmaW5pc2hpbmcgcGlnczwva2V5d29y
ZD48a2V5d29yZD5ncm93dGggcHJvbW90aW9uPC9rZXl3b3JkPjxrZXl3b3JkPnNvd3M8L2tleXdv
cmQ+PGtleXdvcmQ+d2VhbmluZyBwaWdzPC9rZXl3b3JkPjxrZXl3b3JkPm5veGlvdXMgZ2FzIGVt
aXNzaW9uPC9rZXl3b3JkPjxrZXl3b3JkPmxhY3RpYy1hY2lkIGJhY3RlcmlhPC9rZXl3b3JkPjxr
ZXl3b3JkPnBvc3Qtd2VhbmluZyBkaWFycmhlYTwva2V5d29yZD48a2V5d29yZD5ncm93dGgtcGVy
Zm9ybWFuY2U8L2tleXdvcmQ+PGtleXdvcmQ+bnV0cmllbnQgZGlnZXN0aWJpbGl0eTwva2V5d29y
ZD48a2V5d29yZD5ibG9vZCBjaGFyYWN0ZXJpc3RpY3M8L2tleXdvcmQ+PGtleXdvcmQ+bWVhdDwv
a2V5d29yZD48a2V5d29yZD5xdWFsaXR5PC9rZXl3b3JkPjxrZXl3b3JkPmd1dCBlbnZpcm9ubWVu
dDwva2V5d29yZD48a2V5d29yZD5oZWFsdGgtc3RhdHVzPC9rZXl3b3JkPjxrZXl3b3JkPmRpZXRh
cnkgc3VwcGxlbWVudGF0aW9uPC9rZXl3b3JkPjxrZXl3b3JkPkFncmljdWx0dXJlPC9rZXl3b3Jk
Pjwva2V5d29yZHM+PGRhdGVzPjx5ZWFyPjIwMTg8L3llYXI+PHB1Yi1kYXRlcz48ZGF0ZT5NYXk8
L2RhdGU+PC9wdWItZGF0ZXM+PC9kYXRlcz48aXNibj4yMzAwLTg3MzM8L2lzYm4+PGFjY2Vzc2lv
bi1udW0+V09TOjAwMDQzMTk0NDEwMDAwMzwvYWNjZXNzaW9uLW51bT48d29yay10eXBlPlJldmll
dzwvd29yay10eXBlPjx1cmxzPjxyZWxhdGVkLXVybHM+PHVybD4mbHQ7R28gdG8gSVNJJmd0Ozov
L1dPUzowMDA0MzE5NDQxMDAwMDNodHRwczovL3d3dy5zY2llbmRvLmNvbS9wZGYvMTAuMjQ3OC9h
b2FzLTIwMTgtMDAwNTwvdXJsPjwvcmVsYXRlZC11cmxzPjwvdXJscz48ZWxlY3Ryb25pYy1yZXNv
dXJjZS1udW0+MTAuMjQ3OC9hb2FzLTIwMTgtMDAwNTwvZWxlY3Ryb25pYy1yZXNvdXJjZS1udW0+
PGxhbmd1YWdlPkVuZ2xpc2g8L2xhbmd1YWdlPjwvcmVjb3JkPjwvQ2l0ZT48L0VuZE5vdGU+
</w:fldData>
        </w:fldChar>
      </w:r>
      <w:r w:rsidR="00626DFB">
        <w:instrText xml:space="preserve"> ADDIN EN.CITE.DATA </w:instrText>
      </w:r>
      <w:r w:rsidR="00626DFB">
        <w:fldChar w:fldCharType="end"/>
      </w:r>
      <w:r w:rsidR="00626DFB">
        <w:fldChar w:fldCharType="separate"/>
      </w:r>
      <w:r w:rsidR="00626DFB">
        <w:rPr>
          <w:noProof/>
        </w:rPr>
        <w:t>(</w:t>
      </w:r>
      <w:hyperlink w:anchor="_ENREF_82" w:tooltip="Liu, 2018 #634" w:history="1">
        <w:r w:rsidR="005F0597">
          <w:rPr>
            <w:noProof/>
          </w:rPr>
          <w:t>W. C. Liu et al., 2018</w:t>
        </w:r>
      </w:hyperlink>
      <w:r w:rsidR="00626DFB">
        <w:rPr>
          <w:noProof/>
        </w:rPr>
        <w:t>)</w:t>
      </w:r>
      <w:r w:rsidR="00626DFB">
        <w:fldChar w:fldCharType="end"/>
      </w:r>
      <w:r w:rsidR="0072038D">
        <w:t>. Evidence ha</w:t>
      </w:r>
      <w:r w:rsidR="55C5A0B2">
        <w:t>s</w:t>
      </w:r>
      <w:r w:rsidR="0072038D">
        <w:t xml:space="preserve"> been reported in the downregulation of bacterial virulence factors such as toxins, adhesion to enterocytes, motility and quorum sensing with tea tree and cinnamon </w:t>
      </w:r>
      <w:r w:rsidR="0090509E">
        <w:t xml:space="preserve">treatments </w:t>
      </w:r>
      <w:r w:rsidR="00626DFB">
        <w:fldChar w:fldCharType="begin"/>
      </w:r>
      <w:r w:rsidR="0026586A">
        <w:instrText xml:space="preserve"> ADDIN EN.CITE &lt;EndNote&gt;&lt;Cite&gt;&lt;Author&gt;Lallès&lt;/Author&gt;&lt;Year&gt;2021&lt;/Year&gt;&lt;RecNum&gt;682&lt;/RecNum&gt;&lt;DisplayText&gt;(Lallès &amp;amp; Montoya, 2021)&lt;/DisplayText&gt;&lt;record&gt;&lt;rec-number&gt;682&lt;/rec-number&gt;&lt;foreign-keys&gt;&lt;key app="EN" db-id="99spxtxajxsasbefr95pf00rfrs00ep9ve2a" timestamp="1664736584"&gt;682&lt;/key&gt;&lt;/foreign-keys&gt;&lt;ref-type name="Journal Article"&gt;17&lt;/ref-type&gt;&lt;contributors&gt;&lt;authors&gt;&lt;author&gt;Lallès, J. P.&lt;/author&gt;&lt;author&gt;Montoya, C. A.&lt;/author&gt;&lt;/authors&gt;&lt;/contributors&gt;&lt;titles&gt;&lt;title&gt;Dietary alternatives to in-feed antibiotics, gut barrier function and inflammation in piglets post-weaning: Where are we now?&lt;/title&gt;&lt;secondary-title&gt;Animal Feed Science and Technology&lt;/secondary-title&gt;&lt;short-title&gt;Dietary alternatives to in-feed antibiotics, gut barrier function and inflammation in piglets post-weaning: Where are we now?&lt;/short-title&gt;&lt;/titles&gt;&lt;periodical&gt;&lt;full-title&gt;Animal Feed Science and Technology&lt;/full-title&gt;&lt;/periodical&gt;&lt;volume&gt;274&lt;/volume&gt;&lt;keywords&gt;&lt;keyword&gt;In-feed antibiotics&lt;/keyword&gt;&lt;keyword&gt;Inflammation&lt;/keyword&gt;&lt;keyword&gt;Intestine&lt;/keyword&gt;&lt;keyword&gt;Permeability&lt;/keyword&gt;&lt;keyword&gt;Weaned piglet&lt;/keyword&gt;&lt;/keywords&gt;&lt;dates&gt;&lt;year&gt;2021&lt;/year&gt;&lt;/dates&gt;&lt;work-type&gt;Review&lt;/work-type&gt;&lt;urls&gt;&lt;related-urls&gt;&lt;url&gt;https://www.scopus.com/inward/record.uri?eid=2-s2.0-85100446255&amp;amp;doi=10.1016%2fj.anifeedsci.2021.114836&amp;amp;partnerID=40&amp;amp;md5=73331df80699569a0f9e23373da7b004&lt;/url&gt;&lt;/related-urls&gt;&lt;/urls&gt;&lt;custom7&gt;114836&lt;/custom7&gt;&lt;electronic-resource-num&gt;10.1016/j.anifeedsci.2021.114836&lt;/electronic-resource-num&gt;&lt;remote-database-name&gt;Scopus&lt;/remote-database-name&gt;&lt;language&gt;English&lt;/language&gt;&lt;/record&gt;&lt;/Cite&gt;&lt;/EndNote&gt;</w:instrText>
      </w:r>
      <w:r w:rsidR="00626DFB">
        <w:fldChar w:fldCharType="separate"/>
      </w:r>
      <w:r w:rsidR="00626DFB">
        <w:rPr>
          <w:noProof/>
        </w:rPr>
        <w:t>(</w:t>
      </w:r>
      <w:hyperlink w:anchor="_ENREF_76" w:tooltip="Lallès, 2021 #682" w:history="1">
        <w:r w:rsidR="005F0597">
          <w:rPr>
            <w:noProof/>
          </w:rPr>
          <w:t>Lallès &amp; Montoya, 2021</w:t>
        </w:r>
      </w:hyperlink>
      <w:r w:rsidR="00626DFB">
        <w:rPr>
          <w:noProof/>
        </w:rPr>
        <w:t>)</w:t>
      </w:r>
      <w:r w:rsidR="00626DFB">
        <w:fldChar w:fldCharType="end"/>
      </w:r>
      <w:r w:rsidR="0072038D">
        <w:t>. The extracts have also been shown to improve colonic microbial composition, intestinal morphology, enzyme activity, feed digestibility and growth performance</w:t>
      </w:r>
      <w:r w:rsidR="00F9612E">
        <w:t>,</w:t>
      </w:r>
      <w:r w:rsidR="0072038D">
        <w:t xml:space="preserve"> which could greatly help to relieve </w:t>
      </w:r>
      <w:r w:rsidR="007354A3">
        <w:t>PWD</w:t>
      </w:r>
      <w:r w:rsidR="00626DFB">
        <w:t xml:space="preserve"> </w:t>
      </w:r>
      <w:r w:rsidR="00626DFB">
        <w:fldChar w:fldCharType="begin"/>
      </w:r>
      <w:r w:rsidR="0026586A">
        <w:instrText xml:space="preserve"> ADDIN EN.CITE &lt;EndNote&gt;&lt;Cite&gt;&lt;Author&gt;Lallès&lt;/Author&gt;&lt;Year&gt;2021&lt;/Year&gt;&lt;RecNum&gt;682&lt;/RecNum&gt;&lt;DisplayText&gt;(Lallès &amp;amp; Montoya, 2021)&lt;/DisplayText&gt;&lt;record&gt;&lt;rec-number&gt;682&lt;/rec-number&gt;&lt;foreign-keys&gt;&lt;key app="EN" db-id="99spxtxajxsasbefr95pf00rfrs00ep9ve2a" timestamp="1664736584"&gt;682&lt;/key&gt;&lt;/foreign-keys&gt;&lt;ref-type name="Journal Article"&gt;17&lt;/ref-type&gt;&lt;contributors&gt;&lt;authors&gt;&lt;author&gt;Lallès, J. P.&lt;/author&gt;&lt;author&gt;Montoya, C. A.&lt;/author&gt;&lt;/authors&gt;&lt;/contributors&gt;&lt;titles&gt;&lt;title&gt;Dietary alternatives to in-feed antibiotics, gut barrier function and inflammation in piglets post-weaning: Where are we now?&lt;/title&gt;&lt;secondary-title&gt;Animal Feed Science and Technology&lt;/secondary-title&gt;&lt;short-title&gt;Dietary alternatives to in-feed antibiotics, gut barrier function and inflammation in piglets post-weaning: Where are we now?&lt;/short-title&gt;&lt;/titles&gt;&lt;periodical&gt;&lt;full-title&gt;Animal Feed Science and Technology&lt;/full-title&gt;&lt;/periodical&gt;&lt;volume&gt;274&lt;/volume&gt;&lt;keywords&gt;&lt;keyword&gt;In-feed antibiotics&lt;/keyword&gt;&lt;keyword&gt;Inflammation&lt;/keyword&gt;&lt;keyword&gt;Intestine&lt;/keyword&gt;&lt;keyword&gt;Permeability&lt;/keyword&gt;&lt;keyword&gt;Weaned piglet&lt;/keyword&gt;&lt;/keywords&gt;&lt;dates&gt;&lt;year&gt;2021&lt;/year&gt;&lt;/dates&gt;&lt;work-type&gt;Review&lt;/work-type&gt;&lt;urls&gt;&lt;related-urls&gt;&lt;url&gt;https://www.scopus.com/inward/record.uri?eid=2-s2.0-85100446255&amp;amp;doi=10.1016%2fj.anifeedsci.2021.114836&amp;amp;partnerID=40&amp;amp;md5=73331df80699569a0f9e23373da7b004&lt;/url&gt;&lt;/related-urls&gt;&lt;/urls&gt;&lt;custom7&gt;114836&lt;/custom7&gt;&lt;electronic-resource-num&gt;10.1016/j.anifeedsci.2021.114836&lt;/electronic-resource-num&gt;&lt;remote-database-name&gt;Scopus&lt;/remote-database-name&gt;&lt;language&gt;English&lt;/language&gt;&lt;/record&gt;&lt;/Cite&gt;&lt;/EndNote&gt;</w:instrText>
      </w:r>
      <w:r w:rsidR="00626DFB">
        <w:fldChar w:fldCharType="separate"/>
      </w:r>
      <w:r w:rsidR="00626DFB">
        <w:rPr>
          <w:noProof/>
        </w:rPr>
        <w:t>(</w:t>
      </w:r>
      <w:hyperlink w:anchor="_ENREF_76" w:tooltip="Lallès, 2021 #682" w:history="1">
        <w:r w:rsidR="005F0597">
          <w:rPr>
            <w:noProof/>
          </w:rPr>
          <w:t>Lallès &amp; Montoya, 2021</w:t>
        </w:r>
      </w:hyperlink>
      <w:r w:rsidR="00626DFB">
        <w:rPr>
          <w:noProof/>
        </w:rPr>
        <w:t>)</w:t>
      </w:r>
      <w:r w:rsidR="00626DFB">
        <w:fldChar w:fldCharType="end"/>
      </w:r>
      <w:r w:rsidR="0072038D">
        <w:t xml:space="preserve">. </w:t>
      </w:r>
      <w:r w:rsidR="00F9612E">
        <w:t>A d</w:t>
      </w:r>
      <w:r w:rsidR="0072038D">
        <w:t xml:space="preserve">ecrease in intestinal oxidative stress has been recorded with treatment with essential oil blends. </w:t>
      </w:r>
      <w:r w:rsidR="007B318B">
        <w:t>The a</w:t>
      </w:r>
      <w:r w:rsidR="0072038D">
        <w:t xml:space="preserve">ctivity of the essential oils and plant extract can be affected by plant species, composition, harvesting season, extraction method and stability </w:t>
      </w:r>
      <w:r w:rsidR="00626DFB">
        <w:fldChar w:fldCharType="begin">
          <w:fldData xml:space="preserve">PEVuZE5vdGU+PENpdGU+PEF1dGhvcj5Cb25ldHRpPC9BdXRob3I+PFllYXI+MjAyMTwvWWVhcj48
UmVjTnVtPjEwMzwvUmVjTnVtPjxEaXNwbGF5VGV4dD4oQm9uZXR0aSBldCBhbC4sIDIwMjEpPC9E
aXNwbGF5VGV4dD48cmVjb3JkPjxyZWMtbnVtYmVyPjEwMzwvcmVjLW51bWJlcj48Zm9yZWlnbi1r
ZXlzPjxrZXkgYXBwPSJFTiIgZGItaWQ9Ijk5c3B4dHhhanhzYXNiZWZyOTVwZjAwcmZyczAwZXA5
dmUyYSIgdGltZXN0YW1wPSIxNjU3MjMxNzg1Ij4xMDM8L2tleT48L2ZvcmVpZ24ta2V5cz48cmVm
LXR5cGUgbmFtZT0iSm91cm5hbCBBcnRpY2xlIj4xNzwvcmVmLXR5cGU+PGNvbnRyaWJ1dG9ycz48
YXV0aG9ycz48YXV0aG9yPkJvbmV0dGksIEEuPC9hdXRob3I+PGF1dGhvcj5UdWdub2xpLCBCLjwv
YXV0aG9yPjxhdXRob3I+UGl2YSwgQS48L2F1dGhvcj48YXV0aG9yPkdyaWxsaSwgRS48L2F1dGhv
cj48L2F1dGhvcnM+PC9jb250cmlidXRvcnM+PGF1dGgtYWRkcmVzcz5bQm9uZXR0aSwgQW5kcmVh
OyBQaXZhLCBBbmRyZWE7IEdyaWxsaSwgRXN0ZXJdIFVuaXYgQm9sb2duYSwgRGlwYXJ0aW1lbnRv
IFNjaSBNZWQgVmV0IERJTUVWRVQsIFZpYSBUb2xhcmEgNTAsIEktNDAwNjQgT3p6YW5vIERlbGxl
bWlsaWEsIEJPLCBJdGFseS4gW1R1Z25vbGksIEJlbmVkZXR0YTsgUGl2YSwgQW5kcmVhXSBWZXRh
Z3JvIFNwQSwgVmlhIFBvcnJvIDIsIEktNDIxMjQgUmVnZ2lvIEVtaWxpYSwgSXRhbHkuIFtHcmls
bGksIEVzdGVyXSBWZXRhZ3JvIEluYywgMTE2IFcgSmFja3NvbiBCbHZkLFN1aXRlIDMyMCwgQ2hp
Y2FnbywgSUwgNjA2MDQgVVNBLiYjeEQ7R3JpbGxpLCBFIChjb3JyZXNwb25kaW5nIGF1dGhvciks
IFVuaXYgQm9sb2duYSwgRGlwYXJ0aW1lbnRvIFNjaSBNZWQgVmV0IERJTUVWRVQsIFZpYSBUb2xh
cmEgNTAsIEktNDAwNjQgT3p6YW5vIERlbGxlbWlsaWEsIEJPLCBJdGFseS47IEdyaWxsaSwgRSAo
Y29ycmVzcG9uZGluZyBhdXRob3IpLCBWZXRhZ3JvIEluYywgMTE2IFcgSmFja3NvbiBCbHZkLFN1
aXRlIDMyMCwgQ2hpY2FnbywgSUwgNjA2MDQgVVNBLiYjeEQ7YW5kcmVhLmJvbmV0dGkxNUB1bmli
by5pdDsgYmVuZWRldHRhLnR1Z25vbGlAdmV0YWdyby5jb207IGFuZHJlYS5waXZhQHVuaWJvLml0
OyBlc3Rlci5ncmlsbGlAdW5pYm8uaXQ8L2F1dGgtYWRkcmVzcz48dGl0bGVzPjx0aXRsZT5Ub3dh
cmRzIFplcm8gWmluYyBPeGlkZTogRmVlZGluZyBTdHJhdGVnaWVzIHRvIE1hbmFnZSBQb3N0LVdl
YW5pbmcgRGlhcnJoZWEgaW4gUGlnbGV0czwvdGl0bGU+PHNlY29uZGFyeS10aXRsZT5BbmltYWxz
PC9zZWNvbmRhcnktdGl0bGU+PGFsdC10aXRsZT5BbmltYWxzPC9hbHQtdGl0bGU+PHNob3J0LXRp
dGxlPlRvd2FyZHMgWmVybyBaaW5jIE94aWRlOiBGZWVkaW5nIFN0cmF0ZWdpZXMgdG8gTWFuYWdl
IFBvc3QtV2VhbmluZyBEaWFycmhlYSBpbiBQaWdsZXRzPC9zaG9ydC10aXRsZT48L3RpdGxlcz48
cGVyaW9kaWNhbD48ZnVsbC10aXRsZT5BbmltYWxzPC9mdWxsLXRpdGxlPjwvcGVyaW9kaWNhbD48
YWx0LXBlcmlvZGljYWw+PGZ1bGwtdGl0bGU+QW5pbWFsczwvZnVsbC10aXRsZT48L2FsdC1wZXJp
b2RpY2FsPjxwYWdlcz4yNDwvcGFnZXM+PHZvbHVtZT4xMTwvdm9sdW1lPjxudW1iZXI+MzwvbnVt
YmVyPjxrZXl3b3Jkcz48a2V5d29yZD56aW5jIG94aWRlPC9rZXl3b3JkPjxrZXl3b3JkPnBvc3Qt
d2VhbmluZyBkaWFycmhlYTwva2V5d29yZD48a2V5d29yZD5Fc2NoZXJpY2hpYSBjb2xpIEY0PC9r
ZXl3b3JkPjxrZXl3b3JkPks4ODwva2V5d29yZD48a2V5d29yZD5FVEVDPC9rZXl3b3JkPjxrZXl3
b3JkPnBpZ2xldDwva2V5d29yZD48a2V5d29yZD5waWcgbnV0cml0aW9uPC9rZXl3b3JkPjxrZXl3
b3JkPndlYW5pbmc8L2tleXdvcmQ+PGtleXdvcmQ+ZW50ZXJvdG94aWdlbmljIGVzY2hlcmljaGlh
LWNvbGk8L2tleXdvcmQ+PGtleXdvcmQ+c3ByYXktZHJpZWQgcGxhc21hPC9rZXl3b3JkPjxrZXl3
b3JkPmVhcmx5LXdlYW5lZCBwaWdzPC9rZXl3b3JkPjxrZXl3b3JkPmltcHJvdmVzIGdyb3d0aC1w
ZXJmb3JtYW5jZTwva2V5d29yZD48a2V5d29yZD5zbWFsbC1pbnRlc3RpbmFsIG1vcnBob2xvZ3k8
L2tleXdvcmQ+PGtleXdvcmQ+ZmVkPC9rZXl3b3JkPjxrZXl3b3JkPnBoYXJtYWNvbG9naWNhbCBs
ZXZlbHM8L2tleXdvcmQ+PGtleXdvcmQ+bmF0dXJlLWlkZW50aWNhbCBjb21wb3VuZHM8L2tleXdv
cmQ+PGtleXdvcmQ+ZWdnLXlvbGsgYW50aWJvZGllczwva2V5d29yZD48a2V5d29yZD5sb3ctcHJv
dGVpbiBkaWV0czwva2V5d29yZD48a2V5d29yZD5vcmdhbmljLWFjaWRzPC9rZXl3b3JkPjxrZXl3
b3JkPkFncmljdWx0dXJlPC9rZXl3b3JkPjxrZXl3b3JkPlZldGVyaW5hcnkgU2NpZW5jZXM8L2tl
eXdvcmQ+PGtleXdvcmQ+Wm9vbG9neTwva2V5d29yZD48L2tleXdvcmRzPjxkYXRlcz48eWVhcj4y
MDIxPC95ZWFyPjxwdWItZGF0ZXM+PGRhdGU+TWFyPC9kYXRlPjwvcHViLWRhdGVzPjwvZGF0ZXM+
PGlzYm4+MjA3Ni0yNjE1PC9pc2JuPjxhY2Nlc3Npb24tbnVtPldPUzowMDA2MzMxODQ3MDAwMDE8
L2FjY2Vzc2lvbi1udW0+PHdvcmstdHlwZT5SZXZpZXc8L3dvcmstdHlwZT48dXJscz48cmVsYXRl
ZC11cmxzPjx1cmw+PHN0eWxlIGZhY2U9InVuZGVybGluZSIgZm9udD0iZGVmYXVsdCIgc2l6ZT0i
MTAwJSI+Jmx0O0dvIHRvIElTSSZndDs6Ly9XT1M6MDAwNjMzMTg0NzAwMDAxPC9zdHlsZT48L3Vy
bD48dXJsPmh0dHBzOi8vbWRwaS1yZXMuY29tL2RfYXR0YWNobWVudC9hbmltYWxzL2FuaW1hbHMt
MTEtMDA2NDIvYXJ0aWNsZV9kZXBsb3kvYW5pbWFscy0xMS0wMDY0Mi12Mi5wZGY/dmVyc2lvbj0x
NjE0ODQwNTQzPC91cmw+PC9yZWxhdGVkLXVybHM+PC91cmxzPjxjdXN0b203PjY0MjwvY3VzdG9t
Nz48ZWxlY3Ryb25pYy1yZXNvdXJjZS1udW0+MTAuMzM5MC9hbmkxMTAzMDY0MjwvZWxlY3Ryb25p
Yy1yZXNvdXJjZS1udW0+PGxhbmd1YWdlPkVuZ2xpc2g8L2xhbmd1YWdlPjwvcmVjb3JkPjwvQ2l0
ZT48L0VuZE5vdGU+AG==
</w:fldData>
        </w:fldChar>
      </w:r>
      <w:r w:rsidR="0026586A">
        <w:instrText xml:space="preserve"> ADDIN EN.CITE </w:instrText>
      </w:r>
      <w:r w:rsidR="0026586A">
        <w:fldChar w:fldCharType="begin">
          <w:fldData xml:space="preserve">PEVuZE5vdGU+PENpdGU+PEF1dGhvcj5Cb25ldHRpPC9BdXRob3I+PFllYXI+MjAyMTwvWWVhcj48
UmVjTnVtPjEwMzwvUmVjTnVtPjxEaXNwbGF5VGV4dD4oQm9uZXR0aSBldCBhbC4sIDIwMjEpPC9E
aXNwbGF5VGV4dD48cmVjb3JkPjxyZWMtbnVtYmVyPjEwMzwvcmVjLW51bWJlcj48Zm9yZWlnbi1r
ZXlzPjxrZXkgYXBwPSJFTiIgZGItaWQ9Ijk5c3B4dHhhanhzYXNiZWZyOTVwZjAwcmZyczAwZXA5
dmUyYSIgdGltZXN0YW1wPSIxNjU3MjMxNzg1Ij4xMDM8L2tleT48L2ZvcmVpZ24ta2V5cz48cmVm
LXR5cGUgbmFtZT0iSm91cm5hbCBBcnRpY2xlIj4xNzwvcmVmLXR5cGU+PGNvbnRyaWJ1dG9ycz48
YXV0aG9ycz48YXV0aG9yPkJvbmV0dGksIEEuPC9hdXRob3I+PGF1dGhvcj5UdWdub2xpLCBCLjwv
YXV0aG9yPjxhdXRob3I+UGl2YSwgQS48L2F1dGhvcj48YXV0aG9yPkdyaWxsaSwgRS48L2F1dGhv
cj48L2F1dGhvcnM+PC9jb250cmlidXRvcnM+PGF1dGgtYWRkcmVzcz5bQm9uZXR0aSwgQW5kcmVh
OyBQaXZhLCBBbmRyZWE7IEdyaWxsaSwgRXN0ZXJdIFVuaXYgQm9sb2duYSwgRGlwYXJ0aW1lbnRv
IFNjaSBNZWQgVmV0IERJTUVWRVQsIFZpYSBUb2xhcmEgNTAsIEktNDAwNjQgT3p6YW5vIERlbGxl
bWlsaWEsIEJPLCBJdGFseS4gW1R1Z25vbGksIEJlbmVkZXR0YTsgUGl2YSwgQW5kcmVhXSBWZXRh
Z3JvIFNwQSwgVmlhIFBvcnJvIDIsIEktNDIxMjQgUmVnZ2lvIEVtaWxpYSwgSXRhbHkuIFtHcmls
bGksIEVzdGVyXSBWZXRhZ3JvIEluYywgMTE2IFcgSmFja3NvbiBCbHZkLFN1aXRlIDMyMCwgQ2hp
Y2FnbywgSUwgNjA2MDQgVVNBLiYjeEQ7R3JpbGxpLCBFIChjb3JyZXNwb25kaW5nIGF1dGhvciks
IFVuaXYgQm9sb2duYSwgRGlwYXJ0aW1lbnRvIFNjaSBNZWQgVmV0IERJTUVWRVQsIFZpYSBUb2xh
cmEgNTAsIEktNDAwNjQgT3p6YW5vIERlbGxlbWlsaWEsIEJPLCBJdGFseS47IEdyaWxsaSwgRSAo
Y29ycmVzcG9uZGluZyBhdXRob3IpLCBWZXRhZ3JvIEluYywgMTE2IFcgSmFja3NvbiBCbHZkLFN1
aXRlIDMyMCwgQ2hpY2FnbywgSUwgNjA2MDQgVVNBLiYjeEQ7YW5kcmVhLmJvbmV0dGkxNUB1bmli
by5pdDsgYmVuZWRldHRhLnR1Z25vbGlAdmV0YWdyby5jb207IGFuZHJlYS5waXZhQHVuaWJvLml0
OyBlc3Rlci5ncmlsbGlAdW5pYm8uaXQ8L2F1dGgtYWRkcmVzcz48dGl0bGVzPjx0aXRsZT5Ub3dh
cmRzIFplcm8gWmluYyBPeGlkZTogRmVlZGluZyBTdHJhdGVnaWVzIHRvIE1hbmFnZSBQb3N0LVdl
YW5pbmcgRGlhcnJoZWEgaW4gUGlnbGV0czwvdGl0bGU+PHNlY29uZGFyeS10aXRsZT5BbmltYWxz
PC9zZWNvbmRhcnktdGl0bGU+PGFsdC10aXRsZT5BbmltYWxzPC9hbHQtdGl0bGU+PHNob3J0LXRp
dGxlPlRvd2FyZHMgWmVybyBaaW5jIE94aWRlOiBGZWVkaW5nIFN0cmF0ZWdpZXMgdG8gTWFuYWdl
IFBvc3QtV2VhbmluZyBEaWFycmhlYSBpbiBQaWdsZXRzPC9zaG9ydC10aXRsZT48L3RpdGxlcz48
cGVyaW9kaWNhbD48ZnVsbC10aXRsZT5BbmltYWxzPC9mdWxsLXRpdGxlPjwvcGVyaW9kaWNhbD48
YWx0LXBlcmlvZGljYWw+PGZ1bGwtdGl0bGU+QW5pbWFsczwvZnVsbC10aXRsZT48L2FsdC1wZXJp
b2RpY2FsPjxwYWdlcz4yNDwvcGFnZXM+PHZvbHVtZT4xMTwvdm9sdW1lPjxudW1iZXI+MzwvbnVt
YmVyPjxrZXl3b3Jkcz48a2V5d29yZD56aW5jIG94aWRlPC9rZXl3b3JkPjxrZXl3b3JkPnBvc3Qt
d2VhbmluZyBkaWFycmhlYTwva2V5d29yZD48a2V5d29yZD5Fc2NoZXJpY2hpYSBjb2xpIEY0PC9r
ZXl3b3JkPjxrZXl3b3JkPks4ODwva2V5d29yZD48a2V5d29yZD5FVEVDPC9rZXl3b3JkPjxrZXl3
b3JkPnBpZ2xldDwva2V5d29yZD48a2V5d29yZD5waWcgbnV0cml0aW9uPC9rZXl3b3JkPjxrZXl3
b3JkPndlYW5pbmc8L2tleXdvcmQ+PGtleXdvcmQ+ZW50ZXJvdG94aWdlbmljIGVzY2hlcmljaGlh
LWNvbGk8L2tleXdvcmQ+PGtleXdvcmQ+c3ByYXktZHJpZWQgcGxhc21hPC9rZXl3b3JkPjxrZXl3
b3JkPmVhcmx5LXdlYW5lZCBwaWdzPC9rZXl3b3JkPjxrZXl3b3JkPmltcHJvdmVzIGdyb3d0aC1w
ZXJmb3JtYW5jZTwva2V5d29yZD48a2V5d29yZD5zbWFsbC1pbnRlc3RpbmFsIG1vcnBob2xvZ3k8
L2tleXdvcmQ+PGtleXdvcmQ+ZmVkPC9rZXl3b3JkPjxrZXl3b3JkPnBoYXJtYWNvbG9naWNhbCBs
ZXZlbHM8L2tleXdvcmQ+PGtleXdvcmQ+bmF0dXJlLWlkZW50aWNhbCBjb21wb3VuZHM8L2tleXdv
cmQ+PGtleXdvcmQ+ZWdnLXlvbGsgYW50aWJvZGllczwva2V5d29yZD48a2V5d29yZD5sb3ctcHJv
dGVpbiBkaWV0czwva2V5d29yZD48a2V5d29yZD5vcmdhbmljLWFjaWRzPC9rZXl3b3JkPjxrZXl3
b3JkPkFncmljdWx0dXJlPC9rZXl3b3JkPjxrZXl3b3JkPlZldGVyaW5hcnkgU2NpZW5jZXM8L2tl
eXdvcmQ+PGtleXdvcmQ+Wm9vbG9neTwva2V5d29yZD48L2tleXdvcmRzPjxkYXRlcz48eWVhcj4y
MDIxPC95ZWFyPjxwdWItZGF0ZXM+PGRhdGU+TWFyPC9kYXRlPjwvcHViLWRhdGVzPjwvZGF0ZXM+
PGlzYm4+MjA3Ni0yNjE1PC9pc2JuPjxhY2Nlc3Npb24tbnVtPldPUzowMDA2MzMxODQ3MDAwMDE8
L2FjY2Vzc2lvbi1udW0+PHdvcmstdHlwZT5SZXZpZXc8L3dvcmstdHlwZT48dXJscz48cmVsYXRl
ZC11cmxzPjx1cmw+PHN0eWxlIGZhY2U9InVuZGVybGluZSIgZm9udD0iZGVmYXVsdCIgc2l6ZT0i
MTAwJSI+Jmx0O0dvIHRvIElTSSZndDs6Ly9XT1M6MDAwNjMzMTg0NzAwMDAxPC9zdHlsZT48L3Vy
bD48dXJsPmh0dHBzOi8vbWRwaS1yZXMuY29tL2RfYXR0YWNobWVudC9hbmltYWxzL2FuaW1hbHMt
MTEtMDA2NDIvYXJ0aWNsZV9kZXBsb3kvYW5pbWFscy0xMS0wMDY0Mi12Mi5wZGY/dmVyc2lvbj0x
NjE0ODQwNTQzPC91cmw+PC9yZWxhdGVkLXVybHM+PC91cmxzPjxjdXN0b203PjY0MjwvY3VzdG9t
Nz48ZWxlY3Ryb25pYy1yZXNvdXJjZS1udW0+MTAuMzM5MC9hbmkxMTAzMDY0MjwvZWxlY3Ryb25p
Yy1yZXNvdXJjZS1udW0+PGxhbmd1YWdlPkVuZ2xpc2g8L2xhbmd1YWdlPjwvcmVjb3JkPjwvQ2l0
ZT48L0VuZE5vdGU+AG==
</w:fldData>
        </w:fldChar>
      </w:r>
      <w:r w:rsidR="0026586A">
        <w:instrText xml:space="preserve"> ADDIN EN.CITE.DATA </w:instrText>
      </w:r>
      <w:r w:rsidR="0026586A">
        <w:fldChar w:fldCharType="end"/>
      </w:r>
      <w:r w:rsidR="00626DFB">
        <w:fldChar w:fldCharType="separate"/>
      </w:r>
      <w:r w:rsidR="00626DFB">
        <w:rPr>
          <w:noProof/>
        </w:rPr>
        <w:t>(</w:t>
      </w:r>
      <w:hyperlink w:anchor="_ENREF_18" w:tooltip="Bonetti, 2021 #103" w:history="1">
        <w:r w:rsidR="005F0597">
          <w:rPr>
            <w:noProof/>
          </w:rPr>
          <w:t>Bonetti et al., 2021</w:t>
        </w:r>
      </w:hyperlink>
      <w:r w:rsidR="00626DFB">
        <w:rPr>
          <w:noProof/>
        </w:rPr>
        <w:t>)</w:t>
      </w:r>
      <w:r w:rsidR="00626DFB">
        <w:fldChar w:fldCharType="end"/>
      </w:r>
      <w:r w:rsidR="0072038D">
        <w:t>.</w:t>
      </w:r>
    </w:p>
    <w:p w14:paraId="59A418CA" w14:textId="77777777" w:rsidR="0072038D" w:rsidRDefault="0072038D" w:rsidP="00B4537B">
      <w:pPr>
        <w:pStyle w:val="ListParagraph"/>
        <w:spacing w:line="276" w:lineRule="auto"/>
        <w:ind w:left="1728"/>
        <w:rPr>
          <w:rFonts w:eastAsia="Arial" w:cs="Arial"/>
        </w:rPr>
      </w:pPr>
    </w:p>
    <w:p w14:paraId="0757EFCD" w14:textId="77777777" w:rsidR="0072038D" w:rsidRPr="00115FF0" w:rsidRDefault="0072038D" w:rsidP="00B4537B">
      <w:pPr>
        <w:pStyle w:val="Heading1"/>
        <w:spacing w:line="276" w:lineRule="auto"/>
      </w:pPr>
      <w:bookmarkStart w:id="63" w:name="_Toc113219406"/>
      <w:bookmarkStart w:id="64" w:name="_Ref122085744"/>
      <w:bookmarkStart w:id="65" w:name="_Ref122085783"/>
      <w:bookmarkStart w:id="66" w:name="_Toc124787502"/>
      <w:r w:rsidRPr="3036A6D3">
        <w:t>Management practices</w:t>
      </w:r>
      <w:bookmarkEnd w:id="63"/>
      <w:bookmarkEnd w:id="64"/>
      <w:bookmarkEnd w:id="65"/>
      <w:bookmarkEnd w:id="66"/>
      <w:r w:rsidRPr="3036A6D3">
        <w:t xml:space="preserve"> </w:t>
      </w:r>
    </w:p>
    <w:p w14:paraId="53974CF6" w14:textId="66719287" w:rsidR="0072038D" w:rsidRDefault="0072038D" w:rsidP="00B4537B">
      <w:pPr>
        <w:spacing w:line="276" w:lineRule="auto"/>
        <w:rPr>
          <w:rFonts w:eastAsia="Arial" w:cs="Arial"/>
        </w:rPr>
      </w:pPr>
      <w:r w:rsidRPr="63AB644D">
        <w:rPr>
          <w:rFonts w:eastAsia="Arial" w:cs="Arial"/>
          <w:color w:val="000000" w:themeColor="text1"/>
        </w:rPr>
        <w:t xml:space="preserve">Commercially, pigs tend to be weaned at </w:t>
      </w:r>
      <w:r w:rsidR="002822E9">
        <w:rPr>
          <w:rFonts w:eastAsia="Arial" w:cs="Arial"/>
          <w:color w:val="000000" w:themeColor="text1"/>
        </w:rPr>
        <w:t>approximately</w:t>
      </w:r>
      <w:r w:rsidR="002822E9" w:rsidRPr="63AB644D">
        <w:rPr>
          <w:rFonts w:eastAsia="Arial" w:cs="Arial"/>
          <w:color w:val="000000" w:themeColor="text1"/>
        </w:rPr>
        <w:t xml:space="preserve"> </w:t>
      </w:r>
      <w:r w:rsidR="00B4537B">
        <w:rPr>
          <w:rFonts w:eastAsia="Arial" w:cs="Arial"/>
          <w:color w:val="000000" w:themeColor="text1"/>
        </w:rPr>
        <w:t>four</w:t>
      </w:r>
      <w:r w:rsidRPr="63AB644D">
        <w:rPr>
          <w:rFonts w:eastAsia="Arial" w:cs="Arial"/>
          <w:color w:val="000000" w:themeColor="text1"/>
        </w:rPr>
        <w:t xml:space="preserve"> weeks of age. While this is associated with herd management benefits, it contrasts with weaning in </w:t>
      </w:r>
      <w:r w:rsidR="0027772D">
        <w:rPr>
          <w:rFonts w:eastAsia="Arial" w:cs="Arial"/>
          <w:color w:val="000000" w:themeColor="text1"/>
        </w:rPr>
        <w:t>non-domesticated pigs</w:t>
      </w:r>
      <w:r w:rsidRPr="63AB644D">
        <w:rPr>
          <w:rFonts w:eastAsia="Arial" w:cs="Arial"/>
          <w:color w:val="000000" w:themeColor="text1"/>
        </w:rPr>
        <w:t xml:space="preserve"> that occurs somewhere between 10</w:t>
      </w:r>
      <w:r w:rsidR="009312D7" w:rsidRPr="009312D7">
        <w:rPr>
          <w:rFonts w:eastAsia="Arial" w:cs="Arial"/>
          <w:color w:val="000000" w:themeColor="text1"/>
        </w:rPr>
        <w:t>–</w:t>
      </w:r>
      <w:r w:rsidRPr="63AB644D">
        <w:rPr>
          <w:rFonts w:eastAsia="Arial" w:cs="Arial"/>
          <w:color w:val="000000" w:themeColor="text1"/>
        </w:rPr>
        <w:t xml:space="preserve">17 weeks of age. The faster growth rate of commercially reared pigs means they are more developed at </w:t>
      </w:r>
      <w:r w:rsidR="001837BA">
        <w:rPr>
          <w:rFonts w:eastAsia="Arial" w:cs="Arial"/>
          <w:color w:val="000000" w:themeColor="text1"/>
        </w:rPr>
        <w:t>four</w:t>
      </w:r>
      <w:r w:rsidRPr="63AB644D">
        <w:rPr>
          <w:rFonts w:eastAsia="Arial" w:cs="Arial"/>
          <w:color w:val="000000" w:themeColor="text1"/>
        </w:rPr>
        <w:t xml:space="preserve"> weeks than their counterparts in the wild. Nevertheless, their immune system is still developing, and they are susceptible to a range of challenges that may impact on appetite, growth rate and </w:t>
      </w:r>
      <w:r w:rsidR="001837BA">
        <w:rPr>
          <w:rFonts w:eastAsia="Arial" w:cs="Arial"/>
          <w:color w:val="000000" w:themeColor="text1"/>
        </w:rPr>
        <w:t xml:space="preserve">on their overall </w:t>
      </w:r>
      <w:r w:rsidRPr="63AB644D">
        <w:rPr>
          <w:rFonts w:eastAsia="Arial" w:cs="Arial"/>
          <w:color w:val="000000" w:themeColor="text1"/>
        </w:rPr>
        <w:t xml:space="preserve">health. </w:t>
      </w:r>
      <w:r w:rsidR="0027772D">
        <w:rPr>
          <w:rFonts w:eastAsia="Arial" w:cs="Arial"/>
          <w:color w:val="000000" w:themeColor="text1"/>
        </w:rPr>
        <w:t>This happens n</w:t>
      </w:r>
      <w:r w:rsidRPr="63AB644D">
        <w:rPr>
          <w:rFonts w:eastAsia="Arial" w:cs="Arial"/>
          <w:color w:val="000000" w:themeColor="text1"/>
        </w:rPr>
        <w:t>ot only in the period immediately post-weaning but also with potentially lasting effects over the longer term</w:t>
      </w:r>
      <w:r w:rsidR="012CEA66" w:rsidRPr="63AB644D">
        <w:rPr>
          <w:rFonts w:eastAsia="Arial" w:cs="Arial"/>
          <w:color w:val="000000" w:themeColor="text1"/>
        </w:rPr>
        <w:t xml:space="preserve"> </w:t>
      </w:r>
      <w:r w:rsidR="00267222">
        <w:rPr>
          <w:rFonts w:eastAsia="Arial" w:cs="Arial"/>
          <w:color w:val="000000" w:themeColor="text1"/>
        </w:rPr>
        <w:fldChar w:fldCharType="begin"/>
      </w:r>
      <w:r w:rsidR="00FD4A26">
        <w:rPr>
          <w:rFonts w:eastAsia="Arial" w:cs="Arial"/>
          <w:color w:val="000000" w:themeColor="text1"/>
        </w:rPr>
        <w:instrText xml:space="preserve"> ADDIN EN.CITE &lt;EndNote&gt;&lt;Cite&gt;&lt;Author&gt;Moeser&lt;/Author&gt;&lt;Year&gt;2017&lt;/Year&gt;&lt;RecNum&gt;724&lt;/RecNum&gt;&lt;DisplayText&gt;(Moeser et al., 2017)&lt;/DisplayText&gt;&lt;record&gt;&lt;rec-number&gt;724&lt;/rec-number&gt;&lt;foreign-keys&gt;&lt;key app="EN" db-id="99spxtxajxsasbefr95pf00rfrs00ep9ve2a" timestamp="1664744031"&gt;724&lt;/key&gt;&lt;/foreign-keys&gt;&lt;ref-type name="Journal Article"&gt;17&lt;/ref-type&gt;&lt;contributors&gt;&lt;authors&gt;&lt;author&gt;Moeser, Adam J&lt;/author&gt;&lt;author&gt;Pohl, Calvin S&lt;/author&gt;&lt;author&gt;Rajput, Mrigendra&lt;/author&gt;&lt;/authors&gt;&lt;/contributors&gt;&lt;titles&gt;&lt;title&gt;Weaning stress and gastrointestinal barrier development: Implications for lifelong gut health in pigs&lt;/title&gt;&lt;secondary-title&gt;Animal Nutrition&lt;/secondary-title&gt;&lt;/titles&gt;&lt;periodical&gt;&lt;full-title&gt;Animal Nutrition&lt;/full-title&gt;&lt;/periodical&gt;&lt;pages&gt;313-321&lt;/pages&gt;&lt;volume&gt;3&lt;/volume&gt;&lt;number&gt;4&lt;/number&gt;&lt;dates&gt;&lt;year&gt;2017&lt;/year&gt;&lt;/dates&gt;&lt;isbn&gt;2405-6545&lt;/isbn&gt;&lt;urls&gt;&lt;/urls&gt;&lt;/record&gt;&lt;/Cite&gt;&lt;/EndNote&gt;</w:instrText>
      </w:r>
      <w:r w:rsidR="00267222">
        <w:rPr>
          <w:rFonts w:eastAsia="Arial" w:cs="Arial"/>
          <w:color w:val="000000" w:themeColor="text1"/>
        </w:rPr>
        <w:fldChar w:fldCharType="separate"/>
      </w:r>
      <w:r w:rsidR="00FD4A26">
        <w:rPr>
          <w:rFonts w:eastAsia="Arial" w:cs="Arial"/>
          <w:noProof/>
          <w:color w:val="000000" w:themeColor="text1"/>
        </w:rPr>
        <w:t>(</w:t>
      </w:r>
      <w:hyperlink w:anchor="_ENREF_95" w:tooltip="Moeser, 2017 #724" w:history="1">
        <w:r w:rsidR="005F0597">
          <w:rPr>
            <w:rFonts w:eastAsia="Arial" w:cs="Arial"/>
            <w:noProof/>
            <w:color w:val="000000" w:themeColor="text1"/>
          </w:rPr>
          <w:t>Moeser et al., 2017</w:t>
        </w:r>
      </w:hyperlink>
      <w:r w:rsidR="00FD4A26">
        <w:rPr>
          <w:rFonts w:eastAsia="Arial" w:cs="Arial"/>
          <w:noProof/>
          <w:color w:val="000000" w:themeColor="text1"/>
        </w:rPr>
        <w:t>)</w:t>
      </w:r>
      <w:r w:rsidR="00267222">
        <w:rPr>
          <w:rFonts w:eastAsia="Arial" w:cs="Arial"/>
          <w:color w:val="000000" w:themeColor="text1"/>
        </w:rPr>
        <w:fldChar w:fldCharType="end"/>
      </w:r>
      <w:r w:rsidRPr="63AB644D">
        <w:rPr>
          <w:rFonts w:eastAsia="Arial" w:cs="Arial"/>
          <w:color w:val="000000" w:themeColor="text1"/>
        </w:rPr>
        <w:t xml:space="preserve">. While good management practice helps to mitigate the challenges impacting commercially reared pigs at weaning, it requires continual review to reflect the emergence of new challenges as patterns of disease evolve </w:t>
      </w:r>
      <w:r w:rsidRPr="63AB644D">
        <w:rPr>
          <w:rFonts w:eastAsia="Arial" w:cs="Arial"/>
          <w:color w:val="000000" w:themeColor="text1"/>
        </w:rPr>
        <w:fldChar w:fldCharType="begin"/>
      </w:r>
      <w:r w:rsidRPr="63AB644D">
        <w:rPr>
          <w:rFonts w:eastAsia="Arial" w:cs="Arial"/>
          <w:color w:val="000000" w:themeColor="text1"/>
        </w:rPr>
        <w:instrText xml:space="preserve"> ADDIN EN.CITE &lt;EndNote&gt;&lt;Cite&gt;&lt;Author&gt;Evans&lt;/Author&gt;&lt;Year&gt;2001&lt;/Year&gt;&lt;RecNum&gt;711&lt;/RecNum&gt;&lt;DisplayText&gt;(Evans, 2001)&lt;/DisplayText&gt;&lt;record&gt;&lt;rec-number&gt;711&lt;/rec-number&gt;&lt;foreign-keys&gt;&lt;key app="EN" db-id="99spxtxajxsasbefr95pf00rfrs00ep9ve2a" timestamp="1664742776"&gt;711&lt;/key&gt;&lt;/foreign-keys&gt;&lt;ref-type name="Book Section"&gt;5&lt;/ref-type&gt;&lt;contributors&gt;&lt;authors&gt;&lt;author&gt;Evans, M&lt;/author&gt;&lt;/authors&gt;&lt;secondary-authors&gt;&lt;author&gt;Varley, M. A.&lt;/author&gt;&lt;author&gt;Wiseman, J. &lt;/author&gt;&lt;/secondary-authors&gt;&lt;/contributors&gt;&lt;titles&gt;&lt;title&gt;Practical management and housing of the young weaned piglet&lt;/title&gt;&lt;secondary-title&gt;The weaner pig : nutrition and management&lt;/secondary-title&gt;&lt;/titles&gt;&lt;section&gt;15&lt;/section&gt;&lt;keywords&gt;&lt;keyword&gt;Piglets -- Nutrition -- Requirements&lt;/keyword&gt;&lt;keyword&gt;Piglets -- Feeding and feeds&lt;/keyword&gt;&lt;/keywords&gt;&lt;dates&gt;&lt;year&gt;2001&lt;/year&gt;&lt;/dates&gt;&lt;pub-location&gt;Wallingford, Oxon, UK ;&lt;/pub-location&gt;&lt;publisher&gt;CABI Pub.&lt;/publisher&gt;&lt;isbn&gt;1-280-82921-4&lt;/isbn&gt;&lt;urls&gt;&lt;/urls&gt;&lt;/record&gt;&lt;/Cite&gt;&lt;/EndNote&gt;</w:instrText>
      </w:r>
      <w:r w:rsidRPr="63AB644D">
        <w:rPr>
          <w:rFonts w:eastAsia="Arial" w:cs="Arial"/>
          <w:color w:val="000000" w:themeColor="text1"/>
        </w:rPr>
        <w:fldChar w:fldCharType="separate"/>
      </w:r>
      <w:r w:rsidR="000D453A" w:rsidRPr="63AB644D">
        <w:rPr>
          <w:rFonts w:eastAsia="Arial" w:cs="Arial"/>
          <w:noProof/>
          <w:color w:val="000000" w:themeColor="text1"/>
        </w:rPr>
        <w:t>(</w:t>
      </w:r>
      <w:hyperlink w:anchor="_ENREF_40" w:tooltip="Evans, 2001 #711" w:history="1">
        <w:r w:rsidR="005F0597" w:rsidRPr="63AB644D">
          <w:rPr>
            <w:rFonts w:eastAsia="Arial" w:cs="Arial"/>
            <w:noProof/>
            <w:color w:val="000000" w:themeColor="text1"/>
          </w:rPr>
          <w:t>Evans, 2001</w:t>
        </w:r>
      </w:hyperlink>
      <w:r w:rsidR="000D453A" w:rsidRPr="63AB644D">
        <w:rPr>
          <w:rFonts w:eastAsia="Arial" w:cs="Arial"/>
          <w:noProof/>
          <w:color w:val="000000" w:themeColor="text1"/>
        </w:rPr>
        <w:t>)</w:t>
      </w:r>
      <w:r w:rsidRPr="63AB644D">
        <w:rPr>
          <w:rFonts w:eastAsia="Arial" w:cs="Arial"/>
          <w:color w:val="000000" w:themeColor="text1"/>
        </w:rPr>
        <w:fldChar w:fldCharType="end"/>
      </w:r>
      <w:r w:rsidRPr="63AB644D">
        <w:rPr>
          <w:rFonts w:eastAsia="Arial" w:cs="Arial"/>
          <w:color w:val="000000" w:themeColor="text1"/>
        </w:rPr>
        <w:t>. M</w:t>
      </w:r>
      <w:r w:rsidRPr="63AB644D">
        <w:rPr>
          <w:rFonts w:eastAsia="Arial" w:cs="Arial"/>
        </w:rPr>
        <w:t>anagement practices are wide-ranging and may include, as illustrated in</w:t>
      </w:r>
      <w:r w:rsidR="0001668A">
        <w:rPr>
          <w:rFonts w:eastAsia="Arial" w:cs="Arial"/>
        </w:rPr>
        <w:t xml:space="preserve"> </w:t>
      </w:r>
      <w:r w:rsidR="0001668A" w:rsidRPr="00D15946">
        <w:rPr>
          <w:rFonts w:eastAsia="Arial" w:cs="Arial"/>
        </w:rPr>
        <w:fldChar w:fldCharType="begin"/>
      </w:r>
      <w:r w:rsidR="0001668A" w:rsidRPr="00D15946">
        <w:rPr>
          <w:rFonts w:eastAsia="Arial" w:cs="Arial"/>
        </w:rPr>
        <w:instrText xml:space="preserve"> REF _Ref118718730 \h </w:instrText>
      </w:r>
      <w:r w:rsidR="00D15946" w:rsidRPr="00D15946">
        <w:rPr>
          <w:rFonts w:eastAsia="Arial" w:cs="Arial"/>
        </w:rPr>
        <w:instrText xml:space="preserve"> \* MERGEFORMAT </w:instrText>
      </w:r>
      <w:r w:rsidR="0001668A" w:rsidRPr="00D15946">
        <w:rPr>
          <w:rFonts w:eastAsia="Arial" w:cs="Arial"/>
        </w:rPr>
      </w:r>
      <w:r w:rsidR="0001668A" w:rsidRPr="00D15946">
        <w:rPr>
          <w:rFonts w:eastAsia="Arial" w:cs="Arial"/>
        </w:rPr>
        <w:fldChar w:fldCharType="separate"/>
      </w:r>
      <w:r w:rsidR="0001668A" w:rsidRPr="00D15946">
        <w:t xml:space="preserve">Figure </w:t>
      </w:r>
      <w:r w:rsidR="0001668A" w:rsidRPr="00D15946">
        <w:rPr>
          <w:noProof/>
        </w:rPr>
        <w:t>4</w:t>
      </w:r>
      <w:r w:rsidR="0001668A" w:rsidRPr="00D15946">
        <w:rPr>
          <w:rFonts w:eastAsia="Arial" w:cs="Arial"/>
        </w:rPr>
        <w:fldChar w:fldCharType="end"/>
      </w:r>
      <w:r w:rsidRPr="00D15946">
        <w:rPr>
          <w:rFonts w:eastAsia="Arial" w:cs="Arial"/>
        </w:rPr>
        <w:t>, managing</w:t>
      </w:r>
      <w:r w:rsidRPr="63AB644D">
        <w:rPr>
          <w:rFonts w:eastAsia="Arial" w:cs="Arial"/>
        </w:rPr>
        <w:t xml:space="preserve"> availability and intake of feed and water</w:t>
      </w:r>
      <w:r w:rsidR="00890CED">
        <w:rPr>
          <w:rFonts w:eastAsia="Arial" w:cs="Arial"/>
        </w:rPr>
        <w:t>,</w:t>
      </w:r>
      <w:r w:rsidRPr="63AB644D">
        <w:rPr>
          <w:rFonts w:eastAsia="Arial" w:cs="Arial"/>
        </w:rPr>
        <w:t xml:space="preserve"> managing the wider environment in terms of housing and hygiene</w:t>
      </w:r>
      <w:r w:rsidR="00890CED">
        <w:rPr>
          <w:rFonts w:eastAsia="Arial" w:cs="Arial"/>
        </w:rPr>
        <w:t>,</w:t>
      </w:r>
      <w:r w:rsidRPr="63AB644D">
        <w:rPr>
          <w:rFonts w:eastAsia="Arial" w:cs="Arial"/>
        </w:rPr>
        <w:t xml:space="preserve"> and management strategies to delay weaning and reduce stress. In practice, measures overlap</w:t>
      </w:r>
      <w:r w:rsidR="00890CED">
        <w:rPr>
          <w:rFonts w:eastAsia="Arial" w:cs="Arial"/>
        </w:rPr>
        <w:t>,</w:t>
      </w:r>
      <w:r w:rsidRPr="63AB644D">
        <w:rPr>
          <w:rFonts w:eastAsia="Arial" w:cs="Arial"/>
        </w:rPr>
        <w:t xml:space="preserve"> and benefits are optimised through a holistic or systemic approach to minimise the risk of gains in one area being offset by losses in another </w:t>
      </w:r>
      <w:r w:rsidRPr="63AB644D">
        <w:rPr>
          <w:rFonts w:eastAsia="Arial" w:cs="Arial"/>
        </w:rPr>
        <w:fldChar w:fldCharType="begin"/>
      </w:r>
      <w:r w:rsidRPr="63AB644D">
        <w:rPr>
          <w:rFonts w:eastAsia="Arial" w:cs="Arial"/>
        </w:rPr>
        <w:instrText xml:space="preserve"> ADDIN EN.CITE &lt;EndNote&gt;&lt;Cite&gt;&lt;Author&gt;Evans&lt;/Author&gt;&lt;Year&gt;2001&lt;/Year&gt;&lt;RecNum&gt;711&lt;/RecNum&gt;&lt;DisplayText&gt;(Evans, 2001)&lt;/DisplayText&gt;&lt;record&gt;&lt;rec-number&gt;711&lt;/rec-number&gt;&lt;foreign-keys&gt;&lt;key app="EN" db-id="99spxtxajxsasbefr95pf00rfrs00ep9ve2a" timestamp="1664742776"&gt;711&lt;/key&gt;&lt;/foreign-keys&gt;&lt;ref-type name="Book Section"&gt;5&lt;/ref-type&gt;&lt;contributors&gt;&lt;authors&gt;&lt;author&gt;Evans, M&lt;/author&gt;&lt;/authors&gt;&lt;secondary-authors&gt;&lt;author&gt;Varley, M. A.&lt;/author&gt;&lt;author&gt;Wiseman, J. &lt;/author&gt;&lt;/secondary-authors&gt;&lt;/contributors&gt;&lt;titles&gt;&lt;title&gt;Practical management and housing of the young weaned piglet&lt;/title&gt;&lt;secondary-title&gt;The weaner pig : nutrition and management&lt;/secondary-title&gt;&lt;/titles&gt;&lt;section&gt;15&lt;/section&gt;&lt;keywords&gt;&lt;keyword&gt;Piglets -- Nutrition -- Requirements&lt;/keyword&gt;&lt;keyword&gt;Piglets -- Feeding and feeds&lt;/keyword&gt;&lt;/keywords&gt;&lt;dates&gt;&lt;year&gt;2001&lt;/year&gt;&lt;/dates&gt;&lt;pub-location&gt;Wallingford, Oxon, UK ;&lt;/pub-location&gt;&lt;publisher&gt;CABI Pub.&lt;/publisher&gt;&lt;isbn&gt;1-280-82921-4&lt;/isbn&gt;&lt;urls&gt;&lt;/urls&gt;&lt;/record&gt;&lt;/Cite&gt;&lt;/EndNote&gt;</w:instrText>
      </w:r>
      <w:r w:rsidRPr="63AB644D">
        <w:rPr>
          <w:rFonts w:eastAsia="Arial" w:cs="Arial"/>
        </w:rPr>
        <w:fldChar w:fldCharType="separate"/>
      </w:r>
      <w:r w:rsidR="000D453A" w:rsidRPr="63AB644D">
        <w:rPr>
          <w:rFonts w:eastAsia="Arial" w:cs="Arial"/>
          <w:noProof/>
        </w:rPr>
        <w:t>(</w:t>
      </w:r>
      <w:hyperlink w:anchor="_ENREF_40" w:tooltip="Evans, 2001 #711" w:history="1">
        <w:r w:rsidR="005F0597" w:rsidRPr="63AB644D">
          <w:rPr>
            <w:rFonts w:eastAsia="Arial" w:cs="Arial"/>
            <w:noProof/>
          </w:rPr>
          <w:t>Evans, 2001</w:t>
        </w:r>
      </w:hyperlink>
      <w:r w:rsidR="000D453A" w:rsidRPr="63AB644D">
        <w:rPr>
          <w:rFonts w:eastAsia="Arial" w:cs="Arial"/>
          <w:noProof/>
        </w:rPr>
        <w:t>)</w:t>
      </w:r>
      <w:r w:rsidRPr="63AB644D">
        <w:rPr>
          <w:rFonts w:eastAsia="Arial" w:cs="Arial"/>
        </w:rPr>
        <w:fldChar w:fldCharType="end"/>
      </w:r>
      <w:r w:rsidRPr="63AB644D">
        <w:rPr>
          <w:rFonts w:eastAsia="Arial" w:cs="Arial"/>
        </w:rPr>
        <w:t>.</w:t>
      </w:r>
    </w:p>
    <w:p w14:paraId="4470D88B" w14:textId="77777777" w:rsidR="00CD0AC2" w:rsidRDefault="0072038D" w:rsidP="00B4537B">
      <w:pPr>
        <w:keepNext/>
        <w:spacing w:line="276" w:lineRule="auto"/>
        <w:jc w:val="center"/>
      </w:pPr>
      <w:r>
        <w:rPr>
          <w:noProof/>
        </w:rPr>
        <w:drawing>
          <wp:inline distT="0" distB="0" distL="0" distR="0" wp14:anchorId="26DA4207" wp14:editId="1E23E062">
            <wp:extent cx="4572000" cy="2571750"/>
            <wp:effectExtent l="0" t="0" r="0" b="0"/>
            <wp:docPr id="784995377" name="Picture 784995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72000" cy="2571750"/>
                    </a:xfrm>
                    <a:prstGeom prst="rect">
                      <a:avLst/>
                    </a:prstGeom>
                  </pic:spPr>
                </pic:pic>
              </a:graphicData>
            </a:graphic>
          </wp:inline>
        </w:drawing>
      </w:r>
    </w:p>
    <w:p w14:paraId="4961DCF4" w14:textId="362B539F" w:rsidR="00BC79B7" w:rsidRDefault="00CD0AC2" w:rsidP="00B4537B">
      <w:pPr>
        <w:pStyle w:val="Caption"/>
        <w:spacing w:line="276" w:lineRule="auto"/>
        <w:jc w:val="left"/>
        <w:rPr>
          <w:rFonts w:eastAsia="Arial" w:cs="Arial"/>
        </w:rPr>
      </w:pPr>
      <w:bookmarkStart w:id="67" w:name="_Ref118718730"/>
      <w:r w:rsidRPr="00B26DBF">
        <w:t xml:space="preserve">Figure </w:t>
      </w:r>
      <w:r w:rsidRPr="00B26DBF">
        <w:fldChar w:fldCharType="begin"/>
      </w:r>
      <w:r w:rsidRPr="00B26DBF">
        <w:instrText xml:space="preserve"> SEQ Figure \* ARABIC </w:instrText>
      </w:r>
      <w:r w:rsidRPr="00B26DBF">
        <w:fldChar w:fldCharType="separate"/>
      </w:r>
      <w:r w:rsidR="001A582C" w:rsidRPr="00B26DBF">
        <w:rPr>
          <w:noProof/>
        </w:rPr>
        <w:t>4</w:t>
      </w:r>
      <w:r w:rsidRPr="00B26DBF">
        <w:fldChar w:fldCharType="end"/>
      </w:r>
      <w:bookmarkEnd w:id="67"/>
      <w:r w:rsidR="00BC79B7">
        <w:t>.</w:t>
      </w:r>
      <w:r w:rsidRPr="00CD0AC2">
        <w:rPr>
          <w:rFonts w:eastAsia="Arial" w:cs="Arial"/>
        </w:rPr>
        <w:t xml:space="preserve"> </w:t>
      </w:r>
      <w:r w:rsidRPr="63AB644D">
        <w:rPr>
          <w:rFonts w:eastAsia="Arial" w:cs="Arial"/>
        </w:rPr>
        <w:t>Wide-ranging management practices</w:t>
      </w:r>
      <w:r w:rsidR="00BA6B47">
        <w:rPr>
          <w:rFonts w:eastAsia="Arial" w:cs="Arial"/>
        </w:rPr>
        <w:t xml:space="preserve"> during weaning in pigs</w:t>
      </w:r>
    </w:p>
    <w:p w14:paraId="50CD85B5" w14:textId="2473530F" w:rsidR="000D453A" w:rsidRPr="00CF12D8" w:rsidRDefault="0084377B" w:rsidP="00B4537B">
      <w:pPr>
        <w:pStyle w:val="Caption"/>
        <w:spacing w:line="276" w:lineRule="auto"/>
        <w:jc w:val="left"/>
      </w:pPr>
      <w:r>
        <w:rPr>
          <w:rFonts w:cs="Arial"/>
          <w:lang w:eastAsia="en-US"/>
        </w:rPr>
        <w:t>Practices are interlinked and not mutually exclusive. For example, in the diagram</w:t>
      </w:r>
      <w:r w:rsidR="00965813">
        <w:rPr>
          <w:rFonts w:cs="Arial"/>
          <w:lang w:eastAsia="en-US"/>
        </w:rPr>
        <w:t>,</w:t>
      </w:r>
      <w:r>
        <w:rPr>
          <w:rFonts w:cs="Arial"/>
          <w:lang w:eastAsia="en-US"/>
        </w:rPr>
        <w:t xml:space="preserve"> delayed weaning is associated with stress reduction; feeding regimes and water quality are connected as both refer to basic necessities</w:t>
      </w:r>
      <w:r w:rsidR="009D1D99">
        <w:rPr>
          <w:rFonts w:cs="Arial"/>
          <w:lang w:eastAsia="en-US"/>
        </w:rPr>
        <w:t>,</w:t>
      </w:r>
      <w:r>
        <w:rPr>
          <w:rFonts w:cs="Arial"/>
          <w:lang w:eastAsia="en-US"/>
        </w:rPr>
        <w:t xml:space="preserve"> while a link is also made between housing and pen layout, and hygiene and biosecurity as both reflect aspects of farm management.</w:t>
      </w:r>
    </w:p>
    <w:p w14:paraId="6E0F0206" w14:textId="77777777" w:rsidR="000D453A" w:rsidRDefault="000D453A" w:rsidP="00B4537B">
      <w:pPr>
        <w:spacing w:line="276" w:lineRule="auto"/>
      </w:pPr>
    </w:p>
    <w:p w14:paraId="5056E443" w14:textId="77777777" w:rsidR="0072038D" w:rsidRDefault="0072038D" w:rsidP="00280D6B">
      <w:pPr>
        <w:pStyle w:val="Heading2"/>
      </w:pPr>
      <w:bookmarkStart w:id="68" w:name="_Toc113219407"/>
      <w:bookmarkStart w:id="69" w:name="_Toc124787503"/>
      <w:bookmarkStart w:id="70" w:name="_Ref127962428"/>
      <w:r w:rsidRPr="3036A6D3">
        <w:t>Stress reduction</w:t>
      </w:r>
      <w:bookmarkEnd w:id="68"/>
      <w:bookmarkEnd w:id="69"/>
      <w:bookmarkEnd w:id="70"/>
      <w:r w:rsidRPr="3036A6D3">
        <w:t xml:space="preserve"> </w:t>
      </w:r>
    </w:p>
    <w:p w14:paraId="307FCA17" w14:textId="195FFE9C" w:rsidR="0072038D" w:rsidRDefault="0072038D" w:rsidP="00B4537B">
      <w:pPr>
        <w:spacing w:after="0" w:line="276" w:lineRule="auto"/>
        <w:textAlignment w:val="baseline"/>
        <w:rPr>
          <w:rFonts w:eastAsia="Times New Roman" w:cs="Arial"/>
          <w:lang w:eastAsia="en-GB"/>
        </w:rPr>
      </w:pPr>
      <w:r w:rsidRPr="2C8C8C0A">
        <w:rPr>
          <w:rFonts w:eastAsia="Times New Roman" w:cs="Arial"/>
          <w:color w:val="000000" w:themeColor="text1"/>
          <w:lang w:eastAsia="en-GB"/>
        </w:rPr>
        <w:t xml:space="preserve">Weaning requires </w:t>
      </w:r>
      <w:r w:rsidRPr="79F5C1FF">
        <w:rPr>
          <w:rFonts w:eastAsia="Times New Roman" w:cs="Arial"/>
          <w:color w:val="000000" w:themeColor="text1"/>
          <w:lang w:eastAsia="en-GB"/>
        </w:rPr>
        <w:t xml:space="preserve">that pigs adjust to the absence of maternal care and make the transition from </w:t>
      </w:r>
      <w:r w:rsidR="001C2F67">
        <w:rPr>
          <w:rFonts w:eastAsia="Times New Roman" w:cs="Arial"/>
          <w:color w:val="000000" w:themeColor="text1"/>
          <w:lang w:eastAsia="en-GB"/>
        </w:rPr>
        <w:t>suckling</w:t>
      </w:r>
      <w:r w:rsidR="001C2F67" w:rsidRPr="79F5C1FF">
        <w:rPr>
          <w:rFonts w:eastAsia="Times New Roman" w:cs="Arial"/>
          <w:color w:val="000000" w:themeColor="text1"/>
          <w:lang w:eastAsia="en-GB"/>
        </w:rPr>
        <w:t xml:space="preserve"> </w:t>
      </w:r>
      <w:r w:rsidRPr="79F5C1FF">
        <w:rPr>
          <w:rFonts w:eastAsia="Times New Roman" w:cs="Arial"/>
          <w:color w:val="000000" w:themeColor="text1"/>
          <w:lang w:eastAsia="en-GB"/>
        </w:rPr>
        <w:t>milk to eating solid diets. Accompanying</w:t>
      </w:r>
      <w:r w:rsidRPr="2C8C8C0A">
        <w:rPr>
          <w:rFonts w:eastAsia="Times New Roman" w:cs="Arial"/>
          <w:color w:val="000000" w:themeColor="text1"/>
          <w:lang w:eastAsia="en-GB"/>
        </w:rPr>
        <w:t xml:space="preserve"> management changes </w:t>
      </w:r>
      <w:r w:rsidRPr="4F6961FF">
        <w:rPr>
          <w:rFonts w:eastAsia="Times New Roman" w:cs="Arial"/>
          <w:color w:val="000000" w:themeColor="text1"/>
          <w:lang w:eastAsia="en-GB"/>
        </w:rPr>
        <w:t>present</w:t>
      </w:r>
      <w:r w:rsidRPr="2C8C8C0A">
        <w:rPr>
          <w:rFonts w:eastAsia="Times New Roman" w:cs="Arial"/>
          <w:color w:val="000000" w:themeColor="text1"/>
          <w:lang w:eastAsia="en-GB"/>
        </w:rPr>
        <w:t xml:space="preserve"> young</w:t>
      </w:r>
      <w:r w:rsidRPr="2C8C8C0A" w:rsidDel="7EB48662">
        <w:rPr>
          <w:rFonts w:eastAsia="Times New Roman" w:cs="Arial"/>
          <w:color w:val="000000" w:themeColor="text1"/>
          <w:lang w:eastAsia="en-GB"/>
        </w:rPr>
        <w:t xml:space="preserve"> </w:t>
      </w:r>
      <w:r w:rsidRPr="2C8C8C0A">
        <w:rPr>
          <w:rFonts w:eastAsia="Times New Roman" w:cs="Arial"/>
          <w:color w:val="000000" w:themeColor="text1"/>
          <w:lang w:eastAsia="en-GB"/>
        </w:rPr>
        <w:t xml:space="preserve">pigs with additional challenges </w:t>
      </w:r>
      <w:r w:rsidR="0074694C">
        <w:rPr>
          <w:rFonts w:eastAsia="Times New Roman" w:cs="Arial"/>
          <w:color w:val="000000" w:themeColor="text1"/>
          <w:lang w:eastAsia="en-GB"/>
        </w:rPr>
        <w:fldChar w:fldCharType="begin"/>
      </w:r>
      <w:r w:rsidR="00FD4A26">
        <w:rPr>
          <w:rFonts w:eastAsia="Times New Roman" w:cs="Arial"/>
          <w:color w:val="000000" w:themeColor="text1"/>
          <w:lang w:eastAsia="en-GB"/>
        </w:rPr>
        <w:instrText xml:space="preserve"> ADDIN EN.CITE &lt;EndNote&gt;&lt;Cite&gt;&lt;Author&gt;Sterndale&lt;/Author&gt;&lt;Year&gt;2022&lt;/Year&gt;&lt;RecNum&gt;723&lt;/RecNum&gt;&lt;DisplayText&gt;(Sterndale et al., 2022)&lt;/DisplayText&gt;&lt;record&gt;&lt;rec-number&gt;723&lt;/rec-number&gt;&lt;foreign-keys&gt;&lt;key app="EN" db-id="99spxtxajxsasbefr95pf00rfrs00ep9ve2a" timestamp="1664743961"&gt;723&lt;/key&gt;&lt;/foreign-keys&gt;&lt;ref-type name="Journal Article"&gt;17&lt;/ref-type&gt;&lt;contributors&gt;&lt;authors&gt;&lt;author&gt;Sterndale, Samantha O&lt;/author&gt;&lt;author&gt;Miller, David W&lt;/author&gt;&lt;author&gt;Mansfield, Josephine P&lt;/author&gt;&lt;author&gt;Kim, Jae Cheol&lt;/author&gt;&lt;author&gt;Pluske, John R&lt;/author&gt;&lt;/authors&gt;&lt;/contributors&gt;&lt;titles&gt;&lt;title&gt;The use of dexamethasone to attenuate stress responses of post-weaned pigs exposed to a mixing challenge&lt;/title&gt;&lt;secondary-title&gt;Livestock Science&lt;/secondary-title&gt;&lt;/titles&gt;&lt;periodical&gt;&lt;full-title&gt;Livestock Science&lt;/full-title&gt;&lt;/periodical&gt;&lt;pages&gt;104785&lt;/pages&gt;&lt;volume&gt;255&lt;/volume&gt;&lt;dates&gt;&lt;year&gt;2022&lt;/year&gt;&lt;/dates&gt;&lt;isbn&gt;1871-1413&lt;/isbn&gt;&lt;urls&gt;&lt;/urls&gt;&lt;/record&gt;&lt;/Cite&gt;&lt;/EndNote&gt;</w:instrText>
      </w:r>
      <w:r w:rsidR="0074694C">
        <w:rPr>
          <w:rFonts w:eastAsia="Times New Roman" w:cs="Arial"/>
          <w:color w:val="000000" w:themeColor="text1"/>
          <w:lang w:eastAsia="en-GB"/>
        </w:rPr>
        <w:fldChar w:fldCharType="separate"/>
      </w:r>
      <w:r w:rsidR="00FD4A26">
        <w:rPr>
          <w:rFonts w:eastAsia="Times New Roman" w:cs="Arial"/>
          <w:noProof/>
          <w:color w:val="000000" w:themeColor="text1"/>
          <w:lang w:eastAsia="en-GB"/>
        </w:rPr>
        <w:t>(</w:t>
      </w:r>
      <w:hyperlink w:anchor="_ENREF_129" w:tooltip="Sterndale, 2022 #723" w:history="1">
        <w:r w:rsidR="005F0597">
          <w:rPr>
            <w:rFonts w:eastAsia="Times New Roman" w:cs="Arial"/>
            <w:noProof/>
            <w:color w:val="000000" w:themeColor="text1"/>
            <w:lang w:eastAsia="en-GB"/>
          </w:rPr>
          <w:t xml:space="preserve">Sterndale </w:t>
        </w:r>
        <w:r w:rsidR="005F0597" w:rsidRPr="004F60D1">
          <w:rPr>
            <w:rFonts w:eastAsia="Times New Roman" w:cs="Arial"/>
            <w:i/>
            <w:iCs/>
            <w:noProof/>
            <w:color w:val="000000" w:themeColor="text1"/>
            <w:lang w:eastAsia="en-GB"/>
          </w:rPr>
          <w:t>et al</w:t>
        </w:r>
        <w:r w:rsidR="005F0597">
          <w:rPr>
            <w:rFonts w:eastAsia="Times New Roman" w:cs="Arial"/>
            <w:noProof/>
            <w:color w:val="000000" w:themeColor="text1"/>
            <w:lang w:eastAsia="en-GB"/>
          </w:rPr>
          <w:t>., 2022</w:t>
        </w:r>
      </w:hyperlink>
      <w:r w:rsidR="00FD4A26">
        <w:rPr>
          <w:rFonts w:eastAsia="Times New Roman" w:cs="Arial"/>
          <w:noProof/>
          <w:color w:val="000000" w:themeColor="text1"/>
          <w:lang w:eastAsia="en-GB"/>
        </w:rPr>
        <w:t>)</w:t>
      </w:r>
      <w:r w:rsidR="0074694C">
        <w:rPr>
          <w:rFonts w:eastAsia="Times New Roman" w:cs="Arial"/>
          <w:color w:val="000000" w:themeColor="text1"/>
          <w:lang w:eastAsia="en-GB"/>
        </w:rPr>
        <w:fldChar w:fldCharType="end"/>
      </w:r>
      <w:r w:rsidRPr="79F5C1FF">
        <w:rPr>
          <w:rFonts w:eastAsia="Times New Roman" w:cs="Arial"/>
          <w:color w:val="000000" w:themeColor="text1"/>
          <w:lang w:eastAsia="en-GB"/>
        </w:rPr>
        <w:t>. For example,</w:t>
      </w:r>
      <w:r w:rsidRPr="2C8C8C0A">
        <w:rPr>
          <w:rFonts w:eastAsia="Times New Roman" w:cs="Arial"/>
          <w:color w:val="000000" w:themeColor="text1"/>
          <w:lang w:eastAsia="en-GB"/>
        </w:rPr>
        <w:t xml:space="preserve"> weaned </w:t>
      </w:r>
      <w:r w:rsidRPr="79F5C1FF">
        <w:rPr>
          <w:rFonts w:eastAsia="Times New Roman" w:cs="Arial"/>
          <w:color w:val="000000" w:themeColor="text1"/>
          <w:lang w:eastAsia="en-GB"/>
        </w:rPr>
        <w:t>pigs</w:t>
      </w:r>
      <w:r w:rsidRPr="2C8C8C0A">
        <w:rPr>
          <w:rFonts w:eastAsia="Times New Roman" w:cs="Arial"/>
          <w:color w:val="000000" w:themeColor="text1"/>
          <w:lang w:eastAsia="en-GB"/>
        </w:rPr>
        <w:t xml:space="preserve"> may be separated from littermates</w:t>
      </w:r>
      <w:r w:rsidR="00473F59">
        <w:rPr>
          <w:rFonts w:eastAsia="Times New Roman" w:cs="Arial"/>
          <w:color w:val="000000" w:themeColor="text1"/>
          <w:lang w:eastAsia="en-GB"/>
        </w:rPr>
        <w:t xml:space="preserve">, </w:t>
      </w:r>
      <w:r w:rsidRPr="2C8C8C0A">
        <w:rPr>
          <w:rFonts w:eastAsia="Times New Roman" w:cs="Arial"/>
          <w:color w:val="000000" w:themeColor="text1"/>
          <w:lang w:eastAsia="en-GB"/>
        </w:rPr>
        <w:t xml:space="preserve">mixed with </w:t>
      </w:r>
      <w:r w:rsidRPr="4F6961FF">
        <w:rPr>
          <w:rFonts w:eastAsia="Times New Roman" w:cs="Arial"/>
          <w:color w:val="000000" w:themeColor="text1"/>
          <w:lang w:eastAsia="en-GB"/>
        </w:rPr>
        <w:t>new</w:t>
      </w:r>
      <w:r w:rsidRPr="2C8C8C0A">
        <w:rPr>
          <w:rFonts w:eastAsia="Times New Roman" w:cs="Arial"/>
          <w:color w:val="000000" w:themeColor="text1"/>
          <w:lang w:eastAsia="en-GB"/>
        </w:rPr>
        <w:t xml:space="preserve"> and unfamiliar pigs, a</w:t>
      </w:r>
      <w:r w:rsidR="00415C13">
        <w:rPr>
          <w:rFonts w:eastAsia="Times New Roman" w:cs="Arial"/>
          <w:color w:val="000000" w:themeColor="text1"/>
          <w:lang w:eastAsia="en-GB"/>
        </w:rPr>
        <w:t xml:space="preserve">nd </w:t>
      </w:r>
      <w:r w:rsidRPr="2C8C8C0A">
        <w:rPr>
          <w:rFonts w:eastAsia="Times New Roman" w:cs="Arial"/>
          <w:color w:val="000000" w:themeColor="text1"/>
          <w:lang w:eastAsia="en-GB"/>
        </w:rPr>
        <w:t xml:space="preserve">exposed to a new environment </w:t>
      </w:r>
      <w:r w:rsidR="0074694C">
        <w:rPr>
          <w:rFonts w:eastAsia="Times New Roman" w:cs="Arial"/>
          <w:color w:val="000000" w:themeColor="text1"/>
          <w:lang w:eastAsia="en-GB"/>
        </w:rPr>
        <w:fldChar w:fldCharType="begin"/>
      </w:r>
      <w:r w:rsidR="0074694C">
        <w:rPr>
          <w:rFonts w:eastAsia="Times New Roman" w:cs="Arial"/>
          <w:color w:val="000000" w:themeColor="text1"/>
          <w:lang w:eastAsia="en-GB"/>
        </w:rPr>
        <w:instrText xml:space="preserve"> ADDIN EN.CITE &lt;EndNote&gt;&lt;Cite&gt;&lt;Author&gt;Moeser&lt;/Author&gt;&lt;Year&gt;2017&lt;/Year&gt;&lt;RecNum&gt;724&lt;/RecNum&gt;&lt;DisplayText&gt;(Moeser et al., 2017)&lt;/DisplayText&gt;&lt;record&gt;&lt;rec-number&gt;724&lt;/rec-number&gt;&lt;foreign-keys&gt;&lt;key app="EN" db-id="99spxtxajxsasbefr95pf00rfrs00ep9ve2a" timestamp="1664744031"&gt;724&lt;/key&gt;&lt;/foreign-keys&gt;&lt;ref-type name="Journal Article"&gt;17&lt;/ref-type&gt;&lt;contributors&gt;&lt;authors&gt;&lt;author&gt;Moeser, Adam J&lt;/author&gt;&lt;author&gt;Pohl, Calvin S&lt;/author&gt;&lt;author&gt;Rajput, Mrigendra&lt;/author&gt;&lt;/authors&gt;&lt;/contributors&gt;&lt;titles&gt;&lt;title&gt;Weaning stress and gastrointestinal barrier development: Implications for lifelong gut health in pigs&lt;/title&gt;&lt;secondary-title&gt;Animal Nutrition&lt;/secondary-title&gt;&lt;/titles&gt;&lt;periodical&gt;&lt;full-title&gt;Animal Nutrition&lt;/full-title&gt;&lt;/periodical&gt;&lt;pages&gt;313-321&lt;/pages&gt;&lt;volume&gt;3&lt;/volume&gt;&lt;number&gt;4&lt;/number&gt;&lt;dates&gt;&lt;year&gt;2017&lt;/year&gt;&lt;/dates&gt;&lt;isbn&gt;2405-6545&lt;/isbn&gt;&lt;urls&gt;&lt;/urls&gt;&lt;/record&gt;&lt;/Cite&gt;&lt;/EndNote&gt;</w:instrText>
      </w:r>
      <w:r w:rsidR="0074694C">
        <w:rPr>
          <w:rFonts w:eastAsia="Times New Roman" w:cs="Arial"/>
          <w:color w:val="000000" w:themeColor="text1"/>
          <w:lang w:eastAsia="en-GB"/>
        </w:rPr>
        <w:fldChar w:fldCharType="separate"/>
      </w:r>
      <w:r w:rsidR="0074694C">
        <w:rPr>
          <w:rFonts w:eastAsia="Times New Roman" w:cs="Arial"/>
          <w:noProof/>
          <w:color w:val="000000" w:themeColor="text1"/>
          <w:lang w:eastAsia="en-GB"/>
        </w:rPr>
        <w:t>(</w:t>
      </w:r>
      <w:hyperlink w:anchor="_ENREF_95" w:tooltip="Moeser, 2017 #724" w:history="1">
        <w:r w:rsidR="005F0597">
          <w:rPr>
            <w:rFonts w:eastAsia="Times New Roman" w:cs="Arial"/>
            <w:noProof/>
            <w:color w:val="000000" w:themeColor="text1"/>
            <w:lang w:eastAsia="en-GB"/>
          </w:rPr>
          <w:t xml:space="preserve">Moeser </w:t>
        </w:r>
        <w:r w:rsidR="005F0597" w:rsidRPr="004F60D1">
          <w:rPr>
            <w:rFonts w:eastAsia="Times New Roman" w:cs="Arial"/>
            <w:i/>
            <w:iCs/>
            <w:noProof/>
            <w:color w:val="000000" w:themeColor="text1"/>
            <w:lang w:eastAsia="en-GB"/>
          </w:rPr>
          <w:t>et al</w:t>
        </w:r>
        <w:r w:rsidR="005F0597">
          <w:rPr>
            <w:rFonts w:eastAsia="Times New Roman" w:cs="Arial"/>
            <w:noProof/>
            <w:color w:val="000000" w:themeColor="text1"/>
            <w:lang w:eastAsia="en-GB"/>
          </w:rPr>
          <w:t>., 2017</w:t>
        </w:r>
      </w:hyperlink>
      <w:r w:rsidR="0074694C">
        <w:rPr>
          <w:rFonts w:eastAsia="Times New Roman" w:cs="Arial"/>
          <w:noProof/>
          <w:color w:val="000000" w:themeColor="text1"/>
          <w:lang w:eastAsia="en-GB"/>
        </w:rPr>
        <w:t>)</w:t>
      </w:r>
      <w:r w:rsidR="0074694C">
        <w:rPr>
          <w:rFonts w:eastAsia="Times New Roman" w:cs="Arial"/>
          <w:color w:val="000000" w:themeColor="text1"/>
          <w:lang w:eastAsia="en-GB"/>
        </w:rPr>
        <w:fldChar w:fldCharType="end"/>
      </w:r>
      <w:r w:rsidRPr="2C8C8C0A">
        <w:rPr>
          <w:rFonts w:eastAsia="Times New Roman" w:cs="Arial"/>
          <w:color w:val="000000" w:themeColor="text1"/>
          <w:lang w:eastAsia="en-GB"/>
        </w:rPr>
        <w:t>.  </w:t>
      </w:r>
      <w:r w:rsidRPr="4F6961FF">
        <w:rPr>
          <w:rFonts w:eastAsia="Times New Roman" w:cs="Arial"/>
          <w:lang w:eastAsia="en-GB"/>
        </w:rPr>
        <w:t>The stress of weaning</w:t>
      </w:r>
      <w:r w:rsidRPr="00A36B7D">
        <w:rPr>
          <w:rFonts w:eastAsia="Times New Roman" w:cs="Arial"/>
          <w:lang w:eastAsia="en-GB"/>
        </w:rPr>
        <w:t xml:space="preserve"> can contribute to intestinal and immune system dysfunctions that result in reduced pig health, growth, and feed intake, particularly during the first week after weaning</w:t>
      </w:r>
      <w:r w:rsidRPr="2C8C8C0A">
        <w:rPr>
          <w:rFonts w:eastAsia="Times New Roman" w:cs="Arial"/>
          <w:lang w:eastAsia="en-GB"/>
        </w:rPr>
        <w:t xml:space="preserve"> but with impacts potentially enduring over the longer term. </w:t>
      </w:r>
    </w:p>
    <w:p w14:paraId="31788F7A" w14:textId="77777777" w:rsidR="0072038D" w:rsidRDefault="0072038D" w:rsidP="00B4537B">
      <w:pPr>
        <w:spacing w:after="0" w:line="276" w:lineRule="auto"/>
        <w:rPr>
          <w:rFonts w:eastAsia="Times New Roman" w:cs="Arial"/>
          <w:lang w:eastAsia="en-GB"/>
        </w:rPr>
      </w:pPr>
    </w:p>
    <w:p w14:paraId="7924FADB" w14:textId="5FAE8187" w:rsidR="0072038D" w:rsidRDefault="0072038D" w:rsidP="00B4537B">
      <w:pPr>
        <w:spacing w:after="0" w:line="276" w:lineRule="auto"/>
        <w:textAlignment w:val="baseline"/>
        <w:rPr>
          <w:rFonts w:eastAsia="Times New Roman" w:cs="Arial"/>
          <w:lang w:eastAsia="en-GB"/>
        </w:rPr>
      </w:pPr>
      <w:r w:rsidRPr="4DEA059C">
        <w:rPr>
          <w:rFonts w:eastAsia="Times New Roman" w:cs="Arial"/>
          <w:lang w:eastAsia="en-GB"/>
        </w:rPr>
        <w:t xml:space="preserve">To mitigate the </w:t>
      </w:r>
      <w:r w:rsidRPr="4F6961FF">
        <w:rPr>
          <w:rFonts w:eastAsia="Times New Roman" w:cs="Arial"/>
          <w:lang w:eastAsia="en-GB"/>
        </w:rPr>
        <w:t>challenges</w:t>
      </w:r>
      <w:r w:rsidRPr="4DEA059C">
        <w:rPr>
          <w:rFonts w:eastAsia="Times New Roman" w:cs="Arial"/>
          <w:lang w:eastAsia="en-GB"/>
        </w:rPr>
        <w:t xml:space="preserve"> associated with weaning, various </w:t>
      </w:r>
      <w:r w:rsidRPr="00A36B7D">
        <w:rPr>
          <w:rFonts w:eastAsia="Times New Roman" w:cs="Arial"/>
          <w:lang w:eastAsia="en-GB"/>
        </w:rPr>
        <w:t>strategies</w:t>
      </w:r>
      <w:r>
        <w:rPr>
          <w:rFonts w:eastAsia="Times New Roman" w:cs="Arial"/>
          <w:lang w:eastAsia="en-GB"/>
        </w:rPr>
        <w:t xml:space="preserve"> </w:t>
      </w:r>
      <w:r w:rsidRPr="4F6961FF">
        <w:rPr>
          <w:rFonts w:eastAsia="Times New Roman" w:cs="Arial"/>
          <w:lang w:eastAsia="en-GB"/>
        </w:rPr>
        <w:t>have</w:t>
      </w:r>
      <w:r w:rsidRPr="00A36B7D">
        <w:rPr>
          <w:rFonts w:eastAsia="Times New Roman" w:cs="Arial"/>
          <w:lang w:eastAsia="en-GB"/>
        </w:rPr>
        <w:t xml:space="preserve"> been describe</w:t>
      </w:r>
      <w:r>
        <w:rPr>
          <w:rFonts w:eastAsia="Times New Roman" w:cs="Arial"/>
          <w:lang w:eastAsia="en-GB"/>
        </w:rPr>
        <w:t>d</w:t>
      </w:r>
      <w:r w:rsidRPr="00A36B7D">
        <w:rPr>
          <w:rFonts w:eastAsia="Times New Roman" w:cs="Arial"/>
          <w:lang w:eastAsia="en-GB"/>
        </w:rPr>
        <w:t xml:space="preserve"> in</w:t>
      </w:r>
      <w:r>
        <w:rPr>
          <w:rFonts w:eastAsia="Times New Roman" w:cs="Arial"/>
          <w:lang w:eastAsia="en-GB"/>
        </w:rPr>
        <w:t xml:space="preserve"> the literature</w:t>
      </w:r>
      <w:r w:rsidRPr="4DEA059C">
        <w:rPr>
          <w:rFonts w:eastAsia="Times New Roman" w:cs="Arial"/>
          <w:lang w:eastAsia="en-GB"/>
        </w:rPr>
        <w:t xml:space="preserve">. As outlined in </w:t>
      </w:r>
      <w:r w:rsidR="00C9056F">
        <w:rPr>
          <w:rFonts w:eastAsia="Times New Roman" w:cs="Arial"/>
          <w:lang w:eastAsia="en-GB"/>
        </w:rPr>
        <w:fldChar w:fldCharType="begin"/>
      </w:r>
      <w:r w:rsidR="00C9056F">
        <w:rPr>
          <w:rFonts w:eastAsia="Times New Roman" w:cs="Arial"/>
          <w:lang w:eastAsia="en-GB"/>
        </w:rPr>
        <w:instrText xml:space="preserve"> REF _Ref118718781 \h </w:instrText>
      </w:r>
      <w:r w:rsidR="00B4537B">
        <w:rPr>
          <w:rFonts w:eastAsia="Times New Roman" w:cs="Arial"/>
          <w:lang w:eastAsia="en-GB"/>
        </w:rPr>
        <w:instrText xml:space="preserve"> \* MERGEFORMAT </w:instrText>
      </w:r>
      <w:r w:rsidR="00C9056F">
        <w:rPr>
          <w:rFonts w:eastAsia="Times New Roman" w:cs="Arial"/>
          <w:lang w:eastAsia="en-GB"/>
        </w:rPr>
      </w:r>
      <w:r w:rsidR="00C9056F">
        <w:rPr>
          <w:rFonts w:eastAsia="Times New Roman" w:cs="Arial"/>
          <w:lang w:eastAsia="en-GB"/>
        </w:rPr>
        <w:fldChar w:fldCharType="separate"/>
      </w:r>
      <w:r w:rsidR="00C9056F">
        <w:t xml:space="preserve">Table </w:t>
      </w:r>
      <w:r w:rsidR="00C9056F">
        <w:rPr>
          <w:noProof/>
        </w:rPr>
        <w:t>6</w:t>
      </w:r>
      <w:r w:rsidR="00C9056F">
        <w:rPr>
          <w:rFonts w:eastAsia="Times New Roman" w:cs="Arial"/>
          <w:lang w:eastAsia="en-GB"/>
        </w:rPr>
        <w:fldChar w:fldCharType="end"/>
      </w:r>
      <w:r w:rsidRPr="4DEA059C">
        <w:rPr>
          <w:rFonts w:eastAsia="Times New Roman" w:cs="Arial"/>
          <w:lang w:eastAsia="en-GB"/>
        </w:rPr>
        <w:t xml:space="preserve"> below, these seek to reduce the stress </w:t>
      </w:r>
      <w:r w:rsidRPr="4F6961FF">
        <w:rPr>
          <w:rFonts w:eastAsia="Times New Roman" w:cs="Arial"/>
          <w:lang w:eastAsia="en-GB"/>
        </w:rPr>
        <w:t>arising from</w:t>
      </w:r>
      <w:r w:rsidRPr="4DEA059C">
        <w:rPr>
          <w:rFonts w:eastAsia="Times New Roman" w:cs="Arial"/>
          <w:lang w:eastAsia="en-GB"/>
        </w:rPr>
        <w:t xml:space="preserve"> separation from littermates</w:t>
      </w:r>
      <w:r w:rsidR="00076102">
        <w:rPr>
          <w:rFonts w:eastAsia="Times New Roman" w:cs="Arial"/>
          <w:lang w:eastAsia="en-GB"/>
        </w:rPr>
        <w:t>,</w:t>
      </w:r>
      <w:r w:rsidRPr="4DEA059C">
        <w:rPr>
          <w:rFonts w:eastAsia="Times New Roman" w:cs="Arial"/>
          <w:lang w:eastAsia="en-GB"/>
        </w:rPr>
        <w:t xml:space="preserve"> mixing with new pigs</w:t>
      </w:r>
      <w:r w:rsidR="00076102">
        <w:rPr>
          <w:rFonts w:eastAsia="Times New Roman" w:cs="Arial"/>
          <w:lang w:eastAsia="en-GB"/>
        </w:rPr>
        <w:t>,</w:t>
      </w:r>
      <w:r w:rsidRPr="4DEA059C">
        <w:rPr>
          <w:rFonts w:eastAsia="Times New Roman" w:cs="Arial"/>
          <w:lang w:eastAsia="en-GB"/>
        </w:rPr>
        <w:t xml:space="preserve"> and exposure to a new environment</w:t>
      </w:r>
      <w:r w:rsidRPr="4F6961FF">
        <w:rPr>
          <w:rFonts w:eastAsia="Times New Roman" w:cs="Arial"/>
          <w:lang w:eastAsia="en-GB"/>
        </w:rPr>
        <w:t>.</w:t>
      </w:r>
      <w:r w:rsidRPr="00A36B7D">
        <w:rPr>
          <w:rFonts w:eastAsia="Times New Roman" w:cs="Arial"/>
          <w:lang w:eastAsia="en-GB"/>
        </w:rPr>
        <w:t xml:space="preserve"> Biologically, it </w:t>
      </w:r>
      <w:r w:rsidRPr="4F6961FF">
        <w:rPr>
          <w:rFonts w:eastAsia="Times New Roman" w:cs="Arial"/>
          <w:lang w:eastAsia="en-GB"/>
        </w:rPr>
        <w:t>is</w:t>
      </w:r>
      <w:r w:rsidRPr="00A36B7D">
        <w:rPr>
          <w:rFonts w:eastAsia="Times New Roman" w:cs="Arial"/>
          <w:lang w:eastAsia="en-GB"/>
        </w:rPr>
        <w:t xml:space="preserve"> </w:t>
      </w:r>
      <w:r>
        <w:rPr>
          <w:rFonts w:eastAsia="Times New Roman" w:cs="Arial"/>
          <w:lang w:eastAsia="en-GB"/>
        </w:rPr>
        <w:t>plausible</w:t>
      </w:r>
      <w:r w:rsidRPr="00A36B7D">
        <w:rPr>
          <w:rFonts w:eastAsia="Times New Roman" w:cs="Arial"/>
          <w:lang w:eastAsia="en-GB"/>
        </w:rPr>
        <w:t xml:space="preserve"> and</w:t>
      </w:r>
      <w:r>
        <w:rPr>
          <w:rFonts w:eastAsia="Times New Roman" w:cs="Arial"/>
          <w:lang w:eastAsia="en-GB"/>
        </w:rPr>
        <w:t xml:space="preserve"> </w:t>
      </w:r>
      <w:r w:rsidRPr="00A36B7D">
        <w:rPr>
          <w:rFonts w:eastAsia="Times New Roman" w:cs="Arial"/>
          <w:lang w:eastAsia="en-GB"/>
        </w:rPr>
        <w:t xml:space="preserve">likely </w:t>
      </w:r>
      <w:r>
        <w:rPr>
          <w:rFonts w:eastAsia="Times New Roman" w:cs="Arial"/>
          <w:lang w:eastAsia="en-GB"/>
        </w:rPr>
        <w:t xml:space="preserve">that </w:t>
      </w:r>
      <w:r w:rsidR="00CD7B38">
        <w:rPr>
          <w:rFonts w:eastAsia="Times New Roman" w:cs="Arial"/>
          <w:lang w:eastAsia="en-GB"/>
        </w:rPr>
        <w:t xml:space="preserve">stress </w:t>
      </w:r>
      <w:r>
        <w:rPr>
          <w:rFonts w:eastAsia="Times New Roman" w:cs="Arial"/>
          <w:lang w:eastAsia="en-GB"/>
        </w:rPr>
        <w:t xml:space="preserve">reduction </w:t>
      </w:r>
      <w:r w:rsidRPr="00A36B7D">
        <w:rPr>
          <w:rFonts w:eastAsia="Times New Roman" w:cs="Arial"/>
          <w:lang w:eastAsia="en-GB"/>
        </w:rPr>
        <w:t>positive</w:t>
      </w:r>
      <w:r w:rsidR="00CD7B38">
        <w:rPr>
          <w:rFonts w:eastAsia="Times New Roman" w:cs="Arial"/>
          <w:lang w:eastAsia="en-GB"/>
        </w:rPr>
        <w:t>ly</w:t>
      </w:r>
      <w:r w:rsidRPr="00A36B7D">
        <w:rPr>
          <w:rFonts w:eastAsia="Times New Roman" w:cs="Arial"/>
          <w:lang w:eastAsia="en-GB"/>
        </w:rPr>
        <w:t xml:space="preserve"> </w:t>
      </w:r>
      <w:r w:rsidR="00CD7B38">
        <w:rPr>
          <w:rFonts w:eastAsia="Times New Roman" w:cs="Arial"/>
          <w:lang w:eastAsia="en-GB"/>
        </w:rPr>
        <w:t>a</w:t>
      </w:r>
      <w:r w:rsidRPr="00A36B7D">
        <w:rPr>
          <w:rFonts w:eastAsia="Times New Roman" w:cs="Arial"/>
          <w:lang w:eastAsia="en-GB"/>
        </w:rPr>
        <w:t>ffects all parameters (diarrhoea, mortality and growth). </w:t>
      </w:r>
    </w:p>
    <w:p w14:paraId="1AB8A4F6" w14:textId="77777777" w:rsidR="0072038D" w:rsidRDefault="0072038D" w:rsidP="00B4537B">
      <w:pPr>
        <w:spacing w:after="0" w:line="276" w:lineRule="auto"/>
        <w:rPr>
          <w:rFonts w:eastAsia="Times New Roman" w:cs="Arial"/>
          <w:lang w:eastAsia="en-GB"/>
        </w:rPr>
      </w:pPr>
    </w:p>
    <w:p w14:paraId="039A961B" w14:textId="77777777" w:rsidR="0072038D" w:rsidRDefault="0072038D" w:rsidP="00B4537B">
      <w:pPr>
        <w:spacing w:after="0" w:line="276" w:lineRule="auto"/>
        <w:rPr>
          <w:rFonts w:eastAsia="Times New Roman" w:cs="Arial"/>
          <w:lang w:eastAsia="en-GB"/>
        </w:rPr>
      </w:pPr>
    </w:p>
    <w:p w14:paraId="2757E872" w14:textId="4F70C982" w:rsidR="00C9056F" w:rsidRDefault="00C9056F" w:rsidP="00B4537B">
      <w:pPr>
        <w:pStyle w:val="Caption"/>
        <w:keepNext/>
        <w:spacing w:line="276" w:lineRule="auto"/>
      </w:pPr>
      <w:bookmarkStart w:id="71" w:name="_Ref118718781"/>
      <w:r w:rsidRPr="00EA6BDB">
        <w:t xml:space="preserve">Table </w:t>
      </w:r>
      <w:r w:rsidRPr="00EA6BDB">
        <w:fldChar w:fldCharType="begin"/>
      </w:r>
      <w:r w:rsidRPr="00EA6BDB">
        <w:instrText xml:space="preserve"> SEQ Table \* ARABIC </w:instrText>
      </w:r>
      <w:r w:rsidRPr="00EA6BDB">
        <w:fldChar w:fldCharType="separate"/>
      </w:r>
      <w:r w:rsidR="00D77D70" w:rsidRPr="00EA6BDB">
        <w:rPr>
          <w:noProof/>
        </w:rPr>
        <w:t>6</w:t>
      </w:r>
      <w:r w:rsidRPr="00EA6BDB">
        <w:fldChar w:fldCharType="end"/>
      </w:r>
      <w:bookmarkEnd w:id="71"/>
      <w:r w:rsidR="002D337B" w:rsidRPr="00EA6BDB">
        <w:t>.</w:t>
      </w:r>
      <w:r w:rsidRPr="00C9056F">
        <w:rPr>
          <w:rFonts w:eastAsia="Times New Roman" w:cs="Arial"/>
        </w:rPr>
        <w:t xml:space="preserve"> </w:t>
      </w:r>
      <w:r>
        <w:rPr>
          <w:rFonts w:eastAsia="Times New Roman" w:cs="Arial"/>
        </w:rPr>
        <w:t>P</w:t>
      </w:r>
      <w:r w:rsidRPr="00487168">
        <w:rPr>
          <w:rFonts w:eastAsia="Times New Roman" w:cs="Arial"/>
        </w:rPr>
        <w:t>otential sources of stress at weaning and associated mitigation measures</w:t>
      </w:r>
      <w:r>
        <w:rPr>
          <w:rFonts w:eastAsia="Times New Roman" w:cs="Arial"/>
        </w:rPr>
        <w:t>.</w:t>
      </w:r>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3600"/>
        <w:gridCol w:w="4900"/>
      </w:tblGrid>
      <w:tr w:rsidR="0072038D" w14:paraId="111DCA68" w14:textId="77777777" w:rsidTr="00B4537B">
        <w:trPr>
          <w:trHeight w:val="330"/>
        </w:trPr>
        <w:tc>
          <w:tcPr>
            <w:tcW w:w="3600" w:type="dxa"/>
            <w:tcBorders>
              <w:top w:val="single" w:sz="12" w:space="0" w:color="auto"/>
              <w:bottom w:val="single" w:sz="4" w:space="0" w:color="auto"/>
            </w:tcBorders>
            <w:shd w:val="clear" w:color="auto" w:fill="D9E2F3" w:themeFill="accent1" w:themeFillTint="33"/>
          </w:tcPr>
          <w:p w14:paraId="5C7D338B" w14:textId="77777777" w:rsidR="0072038D" w:rsidRDefault="0072038D" w:rsidP="00B4537B">
            <w:pPr>
              <w:spacing w:line="276" w:lineRule="auto"/>
              <w:rPr>
                <w:rFonts w:eastAsia="Times New Roman" w:cs="Arial"/>
                <w:b/>
                <w:bCs/>
                <w:lang w:eastAsia="en-GB"/>
              </w:rPr>
            </w:pPr>
            <w:r w:rsidRPr="4F6961FF">
              <w:rPr>
                <w:rFonts w:eastAsia="Times New Roman" w:cs="Arial"/>
                <w:b/>
                <w:lang w:eastAsia="en-GB"/>
              </w:rPr>
              <w:t>S</w:t>
            </w:r>
            <w:r w:rsidRPr="5A48FB5C">
              <w:rPr>
                <w:rFonts w:eastAsia="Times New Roman" w:cs="Arial"/>
                <w:b/>
                <w:bCs/>
                <w:lang w:eastAsia="en-GB"/>
              </w:rPr>
              <w:t>ource of s</w:t>
            </w:r>
            <w:r w:rsidRPr="4F6961FF">
              <w:rPr>
                <w:rFonts w:eastAsia="Times New Roman" w:cs="Arial"/>
                <w:b/>
                <w:lang w:eastAsia="en-GB"/>
              </w:rPr>
              <w:t>tress</w:t>
            </w:r>
          </w:p>
        </w:tc>
        <w:tc>
          <w:tcPr>
            <w:tcW w:w="4900" w:type="dxa"/>
            <w:tcBorders>
              <w:top w:val="single" w:sz="12" w:space="0" w:color="auto"/>
              <w:bottom w:val="single" w:sz="4" w:space="0" w:color="auto"/>
            </w:tcBorders>
            <w:shd w:val="clear" w:color="auto" w:fill="D9E2F3" w:themeFill="accent1" w:themeFillTint="33"/>
          </w:tcPr>
          <w:p w14:paraId="4A2F3C01" w14:textId="430F2096" w:rsidR="0072038D" w:rsidRDefault="0072038D" w:rsidP="00B4537B">
            <w:pPr>
              <w:spacing w:line="276" w:lineRule="auto"/>
              <w:rPr>
                <w:rFonts w:eastAsia="Times New Roman" w:cs="Arial"/>
                <w:b/>
                <w:bCs/>
                <w:lang w:eastAsia="en-GB"/>
              </w:rPr>
            </w:pPr>
            <w:r w:rsidRPr="4F6961FF">
              <w:rPr>
                <w:rFonts w:eastAsia="Times New Roman" w:cs="Arial"/>
                <w:b/>
                <w:lang w:eastAsia="en-GB"/>
              </w:rPr>
              <w:t xml:space="preserve">Mitigation </w:t>
            </w:r>
            <w:r w:rsidR="0002715E">
              <w:rPr>
                <w:rFonts w:eastAsia="Times New Roman" w:cs="Arial"/>
                <w:b/>
                <w:lang w:eastAsia="en-GB"/>
              </w:rPr>
              <w:t>m</w:t>
            </w:r>
            <w:r w:rsidRPr="4F6961FF">
              <w:rPr>
                <w:rFonts w:eastAsia="Times New Roman" w:cs="Arial"/>
                <w:b/>
                <w:lang w:eastAsia="en-GB"/>
              </w:rPr>
              <w:t>easure</w:t>
            </w:r>
          </w:p>
        </w:tc>
      </w:tr>
      <w:tr w:rsidR="0072038D" w14:paraId="62FF53BF" w14:textId="77777777" w:rsidTr="00B4537B">
        <w:tc>
          <w:tcPr>
            <w:tcW w:w="3600" w:type="dxa"/>
            <w:tcBorders>
              <w:top w:val="single" w:sz="4" w:space="0" w:color="auto"/>
            </w:tcBorders>
          </w:tcPr>
          <w:p w14:paraId="3EEABBAB" w14:textId="5BE7FFD1" w:rsidR="0072038D" w:rsidRDefault="00AB4BC8" w:rsidP="00B4537B">
            <w:pPr>
              <w:spacing w:line="276" w:lineRule="auto"/>
              <w:rPr>
                <w:rFonts w:eastAsia="Times New Roman" w:cs="Arial"/>
                <w:lang w:eastAsia="en-GB"/>
              </w:rPr>
            </w:pPr>
            <w:r>
              <w:rPr>
                <w:rFonts w:eastAsia="Times New Roman" w:cs="Arial"/>
                <w:lang w:eastAsia="en-GB"/>
              </w:rPr>
              <w:t xml:space="preserve">Interruption of feeding patterns and change </w:t>
            </w:r>
            <w:r w:rsidR="0002715E">
              <w:rPr>
                <w:rFonts w:eastAsia="Times New Roman" w:cs="Arial"/>
                <w:lang w:eastAsia="en-GB"/>
              </w:rPr>
              <w:t>in</w:t>
            </w:r>
            <w:r>
              <w:rPr>
                <w:rFonts w:eastAsia="Times New Roman" w:cs="Arial"/>
                <w:lang w:eastAsia="en-GB"/>
              </w:rPr>
              <w:t xml:space="preserve"> diet</w:t>
            </w:r>
          </w:p>
        </w:tc>
        <w:tc>
          <w:tcPr>
            <w:tcW w:w="4900" w:type="dxa"/>
            <w:tcBorders>
              <w:top w:val="single" w:sz="4" w:space="0" w:color="auto"/>
            </w:tcBorders>
          </w:tcPr>
          <w:p w14:paraId="4E2E5853" w14:textId="6E4DD595" w:rsidR="0072038D" w:rsidRDefault="00AB4BC8" w:rsidP="00B4537B">
            <w:pPr>
              <w:spacing w:line="276" w:lineRule="auto"/>
              <w:rPr>
                <w:rFonts w:eastAsia="Times New Roman" w:cs="Arial"/>
                <w:lang w:eastAsia="en-GB"/>
              </w:rPr>
            </w:pPr>
            <w:r>
              <w:rPr>
                <w:rFonts w:eastAsia="Times New Roman" w:cs="Arial"/>
                <w:lang w:eastAsia="en-GB"/>
              </w:rPr>
              <w:t xml:space="preserve">Ensuring pigs have prompt and regular access to fresh feed </w:t>
            </w:r>
          </w:p>
        </w:tc>
      </w:tr>
      <w:tr w:rsidR="00AB4BC8" w14:paraId="46DB0F8A" w14:textId="77777777" w:rsidTr="00B4537B">
        <w:tc>
          <w:tcPr>
            <w:tcW w:w="3600" w:type="dxa"/>
          </w:tcPr>
          <w:p w14:paraId="3321D8CF" w14:textId="14188425" w:rsidR="00AB4BC8" w:rsidRPr="6E3524FB" w:rsidRDefault="00AB4BC8" w:rsidP="00AB4BC8">
            <w:pPr>
              <w:spacing w:line="276" w:lineRule="auto"/>
              <w:rPr>
                <w:rFonts w:eastAsia="Times New Roman" w:cs="Arial"/>
                <w:lang w:eastAsia="en-GB"/>
              </w:rPr>
            </w:pPr>
            <w:r w:rsidRPr="6E3524FB">
              <w:rPr>
                <w:rFonts w:eastAsia="Times New Roman" w:cs="Arial"/>
                <w:lang w:eastAsia="en-GB"/>
              </w:rPr>
              <w:t>Separation from littermates</w:t>
            </w:r>
          </w:p>
        </w:tc>
        <w:tc>
          <w:tcPr>
            <w:tcW w:w="4900" w:type="dxa"/>
          </w:tcPr>
          <w:p w14:paraId="3487552B" w14:textId="0B923159" w:rsidR="00AB4BC8" w:rsidRPr="1FB27BC6" w:rsidRDefault="00AB4BC8" w:rsidP="00AB4BC8">
            <w:pPr>
              <w:spacing w:line="276" w:lineRule="auto"/>
              <w:rPr>
                <w:rFonts w:eastAsia="Arial" w:cs="Arial"/>
                <w:color w:val="000000" w:themeColor="text1"/>
              </w:rPr>
            </w:pPr>
            <w:r w:rsidRPr="6E3524FB">
              <w:rPr>
                <w:rFonts w:eastAsia="Times New Roman" w:cs="Arial"/>
                <w:lang w:eastAsia="en-GB"/>
              </w:rPr>
              <w:t>Keeping pigs in their original litters at weaning</w:t>
            </w:r>
          </w:p>
        </w:tc>
      </w:tr>
      <w:tr w:rsidR="00AB4BC8" w14:paraId="0AB835C5" w14:textId="77777777" w:rsidTr="00B4537B">
        <w:tc>
          <w:tcPr>
            <w:tcW w:w="3600" w:type="dxa"/>
          </w:tcPr>
          <w:p w14:paraId="783CC04B" w14:textId="77777777" w:rsidR="00AB4BC8" w:rsidRDefault="00AB4BC8" w:rsidP="00AB4BC8">
            <w:pPr>
              <w:spacing w:line="276" w:lineRule="auto"/>
              <w:rPr>
                <w:rFonts w:eastAsia="Times New Roman" w:cs="Arial"/>
                <w:lang w:eastAsia="en-GB"/>
              </w:rPr>
            </w:pPr>
            <w:r w:rsidRPr="6E3524FB">
              <w:rPr>
                <w:rFonts w:eastAsia="Times New Roman" w:cs="Arial"/>
                <w:lang w:eastAsia="en-GB"/>
              </w:rPr>
              <w:t>Mixing with new pigs</w:t>
            </w:r>
          </w:p>
        </w:tc>
        <w:tc>
          <w:tcPr>
            <w:tcW w:w="4900" w:type="dxa"/>
          </w:tcPr>
          <w:p w14:paraId="4DA9EB64" w14:textId="77777777" w:rsidR="00AB4BC8" w:rsidRDefault="00AB4BC8" w:rsidP="00AB4BC8">
            <w:pPr>
              <w:spacing w:line="276" w:lineRule="auto"/>
              <w:rPr>
                <w:rFonts w:eastAsia="Arial" w:cs="Arial"/>
                <w:color w:val="000000" w:themeColor="text1"/>
                <w:lang w:eastAsia="en-GB"/>
              </w:rPr>
            </w:pPr>
            <w:r w:rsidRPr="1FB27BC6">
              <w:rPr>
                <w:rFonts w:eastAsia="Arial" w:cs="Arial"/>
                <w:color w:val="000000" w:themeColor="text1"/>
              </w:rPr>
              <w:t>Familiarising batches of piglets through a multi-suckling environment</w:t>
            </w:r>
          </w:p>
        </w:tc>
      </w:tr>
      <w:tr w:rsidR="00AB4BC8" w14:paraId="66235F0F" w14:textId="77777777" w:rsidTr="00B4537B">
        <w:tc>
          <w:tcPr>
            <w:tcW w:w="3600" w:type="dxa"/>
            <w:tcBorders>
              <w:bottom w:val="single" w:sz="12" w:space="0" w:color="auto"/>
            </w:tcBorders>
          </w:tcPr>
          <w:p w14:paraId="57F38342" w14:textId="77777777" w:rsidR="00AB4BC8" w:rsidRDefault="00AB4BC8" w:rsidP="00AB4BC8">
            <w:pPr>
              <w:spacing w:line="276" w:lineRule="auto"/>
              <w:rPr>
                <w:rFonts w:eastAsia="Times New Roman" w:cs="Arial"/>
                <w:lang w:eastAsia="en-GB"/>
              </w:rPr>
            </w:pPr>
            <w:r w:rsidRPr="6E3524FB">
              <w:rPr>
                <w:rFonts w:eastAsia="Times New Roman" w:cs="Arial"/>
                <w:lang w:eastAsia="en-GB"/>
              </w:rPr>
              <w:t>Exposure to a new environment</w:t>
            </w:r>
          </w:p>
        </w:tc>
        <w:tc>
          <w:tcPr>
            <w:tcW w:w="4900" w:type="dxa"/>
            <w:tcBorders>
              <w:bottom w:val="single" w:sz="12" w:space="0" w:color="auto"/>
            </w:tcBorders>
          </w:tcPr>
          <w:p w14:paraId="33FF59C3" w14:textId="77777777" w:rsidR="00AB4BC8" w:rsidRDefault="00AB4BC8" w:rsidP="00AB4BC8">
            <w:pPr>
              <w:spacing w:line="276" w:lineRule="auto"/>
              <w:rPr>
                <w:rFonts w:eastAsia="Times New Roman" w:cs="Arial"/>
                <w:lang w:eastAsia="en-GB"/>
              </w:rPr>
            </w:pPr>
            <w:r w:rsidRPr="1FB27BC6">
              <w:rPr>
                <w:rFonts w:eastAsia="Times New Roman" w:cs="Arial"/>
                <w:lang w:eastAsia="en-GB"/>
              </w:rPr>
              <w:t>Close attention to environmental conditions and monitoring for behavioural indications of stress</w:t>
            </w:r>
          </w:p>
        </w:tc>
      </w:tr>
    </w:tbl>
    <w:p w14:paraId="61008CC8" w14:textId="77777777" w:rsidR="00AB4BC8" w:rsidRDefault="00AB4BC8" w:rsidP="00B4537B">
      <w:pPr>
        <w:spacing w:line="276" w:lineRule="auto"/>
      </w:pPr>
    </w:p>
    <w:p w14:paraId="1FEBBE9E" w14:textId="5B73F303" w:rsidR="00AB4BC8" w:rsidRDefault="00AB4BC8" w:rsidP="00AB4BC8">
      <w:pPr>
        <w:pStyle w:val="ListParagraph"/>
        <w:numPr>
          <w:ilvl w:val="0"/>
          <w:numId w:val="7"/>
        </w:numPr>
        <w:spacing w:after="0" w:line="276" w:lineRule="auto"/>
        <w:textAlignment w:val="baseline"/>
        <w:rPr>
          <w:rFonts w:eastAsia="Times New Roman" w:cs="Arial"/>
          <w:i/>
          <w:iCs/>
          <w:lang w:eastAsia="en-GB"/>
        </w:rPr>
      </w:pPr>
      <w:r>
        <w:rPr>
          <w:rFonts w:eastAsia="Times New Roman" w:cs="Arial"/>
          <w:i/>
          <w:iCs/>
          <w:lang w:eastAsia="en-GB"/>
        </w:rPr>
        <w:t>Interruption of feeding patterns and change of diet</w:t>
      </w:r>
    </w:p>
    <w:p w14:paraId="7602BEC1" w14:textId="2AA73817" w:rsidR="0072038D" w:rsidRDefault="00AB4BC8" w:rsidP="00051E4A">
      <w:pPr>
        <w:spacing w:after="0" w:line="276" w:lineRule="auto"/>
        <w:textAlignment w:val="baseline"/>
        <w:rPr>
          <w:rFonts w:eastAsia="Times New Roman" w:cs="Arial"/>
          <w:lang w:eastAsia="en-GB"/>
        </w:rPr>
      </w:pPr>
      <w:r>
        <w:rPr>
          <w:rFonts w:eastAsia="Times New Roman" w:cs="Arial"/>
          <w:lang w:eastAsia="en-GB"/>
        </w:rPr>
        <w:t xml:space="preserve">The </w:t>
      </w:r>
      <w:r w:rsidRPr="00AB4BC8">
        <w:rPr>
          <w:rFonts w:eastAsia="Times New Roman" w:cs="Arial"/>
          <w:lang w:eastAsia="en-GB"/>
        </w:rPr>
        <w:t xml:space="preserve">ease of access </w:t>
      </w:r>
      <w:r w:rsidR="00750F60">
        <w:rPr>
          <w:rFonts w:eastAsia="Times New Roman" w:cs="Arial"/>
          <w:lang w:eastAsia="en-GB"/>
        </w:rPr>
        <w:t>to</w:t>
      </w:r>
      <w:r w:rsidRPr="00AB4BC8">
        <w:rPr>
          <w:rFonts w:eastAsia="Times New Roman" w:cs="Arial"/>
          <w:lang w:eastAsia="en-GB"/>
        </w:rPr>
        <w:t xml:space="preserve"> feed for newly weaned pigs and the time interval of feed intake from removal from the sow to finding food in the new environment</w:t>
      </w:r>
      <w:r>
        <w:rPr>
          <w:rFonts w:eastAsia="Times New Roman" w:cs="Arial"/>
          <w:lang w:eastAsia="en-GB"/>
        </w:rPr>
        <w:t xml:space="preserve"> is critical</w:t>
      </w:r>
      <w:r w:rsidRPr="00AB4BC8">
        <w:rPr>
          <w:rFonts w:eastAsia="Times New Roman" w:cs="Arial"/>
          <w:lang w:eastAsia="en-GB"/>
        </w:rPr>
        <w:t xml:space="preserve">. </w:t>
      </w:r>
      <w:r>
        <w:rPr>
          <w:rFonts w:eastAsia="Times New Roman" w:cs="Arial"/>
          <w:lang w:eastAsia="en-GB"/>
        </w:rPr>
        <w:t xml:space="preserve">Before </w:t>
      </w:r>
      <w:r w:rsidRPr="00AB4BC8">
        <w:rPr>
          <w:rFonts w:eastAsia="Times New Roman" w:cs="Arial"/>
          <w:lang w:eastAsia="en-GB"/>
        </w:rPr>
        <w:t>weaning, pigs feed every 2</w:t>
      </w:r>
      <w:r w:rsidR="00365626" w:rsidRPr="00365626">
        <w:rPr>
          <w:rFonts w:eastAsia="Times New Roman" w:cs="Arial"/>
          <w:lang w:eastAsia="en-GB"/>
        </w:rPr>
        <w:t>–</w:t>
      </w:r>
      <w:r w:rsidRPr="00AB4BC8">
        <w:rPr>
          <w:rFonts w:eastAsia="Times New Roman" w:cs="Arial"/>
          <w:lang w:eastAsia="en-GB"/>
        </w:rPr>
        <w:t>4 hours</w:t>
      </w:r>
      <w:r>
        <w:rPr>
          <w:rFonts w:eastAsia="Times New Roman" w:cs="Arial"/>
          <w:lang w:eastAsia="en-GB"/>
        </w:rPr>
        <w:t xml:space="preserve"> and </w:t>
      </w:r>
      <w:r w:rsidR="00CE3608">
        <w:rPr>
          <w:rFonts w:eastAsia="Times New Roman" w:cs="Arial"/>
          <w:lang w:eastAsia="en-GB"/>
        </w:rPr>
        <w:t xml:space="preserve">are called to do so by the dams through </w:t>
      </w:r>
      <w:r w:rsidR="00365626">
        <w:rPr>
          <w:rFonts w:eastAsia="Times New Roman" w:cs="Arial"/>
          <w:lang w:eastAsia="en-GB"/>
        </w:rPr>
        <w:t>‘</w:t>
      </w:r>
      <w:r w:rsidR="00CE3608">
        <w:rPr>
          <w:rFonts w:eastAsia="Times New Roman" w:cs="Arial"/>
          <w:lang w:eastAsia="en-GB"/>
        </w:rPr>
        <w:t>grunting</w:t>
      </w:r>
      <w:r w:rsidR="00365626">
        <w:rPr>
          <w:rFonts w:eastAsia="Times New Roman" w:cs="Arial"/>
          <w:lang w:eastAsia="en-GB"/>
        </w:rPr>
        <w:t>’</w:t>
      </w:r>
      <w:r w:rsidRPr="00AB4BC8">
        <w:rPr>
          <w:rFonts w:eastAsia="Times New Roman" w:cs="Arial"/>
          <w:lang w:eastAsia="en-GB"/>
        </w:rPr>
        <w:t>. Any increase in this time between feeds is stressful. Ensuring pigs have prompt and regular access to fresh feed is important. Most post</w:t>
      </w:r>
      <w:r w:rsidR="00365626">
        <w:rPr>
          <w:rFonts w:eastAsia="Times New Roman" w:cs="Arial"/>
          <w:lang w:eastAsia="en-GB"/>
        </w:rPr>
        <w:t>-</w:t>
      </w:r>
      <w:r w:rsidRPr="00AB4BC8">
        <w:rPr>
          <w:rFonts w:eastAsia="Times New Roman" w:cs="Arial"/>
          <w:lang w:eastAsia="en-GB"/>
        </w:rPr>
        <w:t>weaned pig feed has high milk content that</w:t>
      </w:r>
      <w:r w:rsidR="00CE3608">
        <w:rPr>
          <w:rFonts w:eastAsia="Times New Roman" w:cs="Arial"/>
          <w:lang w:eastAsia="en-GB"/>
        </w:rPr>
        <w:t xml:space="preserve"> risks</w:t>
      </w:r>
      <w:r w:rsidRPr="00AB4BC8">
        <w:rPr>
          <w:rFonts w:eastAsia="Times New Roman" w:cs="Arial"/>
          <w:lang w:eastAsia="en-GB"/>
        </w:rPr>
        <w:t xml:space="preserve"> go</w:t>
      </w:r>
      <w:r w:rsidR="00CE3608">
        <w:rPr>
          <w:rFonts w:eastAsia="Times New Roman" w:cs="Arial"/>
          <w:lang w:eastAsia="en-GB"/>
        </w:rPr>
        <w:t>ing</w:t>
      </w:r>
      <w:r w:rsidRPr="00AB4BC8">
        <w:rPr>
          <w:rFonts w:eastAsia="Times New Roman" w:cs="Arial"/>
          <w:lang w:eastAsia="en-GB"/>
        </w:rPr>
        <w:t xml:space="preserve"> rancid at the high temperatures of the weaning accommodation. Pigs will be reluctant to eat rancid feed.</w:t>
      </w:r>
      <w:r w:rsidR="00CE3608">
        <w:rPr>
          <w:rFonts w:eastAsia="Times New Roman" w:cs="Arial"/>
          <w:lang w:eastAsia="en-GB"/>
        </w:rPr>
        <w:t xml:space="preserve"> Implementing systems where pigs are called to eat in the first week after weaning may be of benefit. Feeding practices such as creep feeding are discussed in the section </w:t>
      </w:r>
      <w:r w:rsidR="00C4721A">
        <w:rPr>
          <w:rFonts w:eastAsia="Times New Roman" w:cs="Arial"/>
          <w:lang w:eastAsia="en-GB"/>
        </w:rPr>
        <w:fldChar w:fldCharType="begin"/>
      </w:r>
      <w:r w:rsidR="00C4721A">
        <w:rPr>
          <w:rFonts w:eastAsia="Times New Roman" w:cs="Arial"/>
          <w:lang w:eastAsia="en-GB"/>
        </w:rPr>
        <w:instrText xml:space="preserve"> REF _Ref127961444 \h </w:instrText>
      </w:r>
      <w:r w:rsidR="00C4721A">
        <w:rPr>
          <w:rFonts w:eastAsia="Times New Roman" w:cs="Arial"/>
          <w:lang w:eastAsia="en-GB"/>
        </w:rPr>
      </w:r>
      <w:r w:rsidR="00C4721A">
        <w:rPr>
          <w:rFonts w:eastAsia="Times New Roman" w:cs="Arial"/>
          <w:lang w:eastAsia="en-GB"/>
        </w:rPr>
        <w:fldChar w:fldCharType="separate"/>
      </w:r>
      <w:r w:rsidR="00C4721A" w:rsidRPr="3036A6D3">
        <w:t>Feeding regimes</w:t>
      </w:r>
      <w:r w:rsidR="00C4721A">
        <w:rPr>
          <w:rFonts w:eastAsia="Times New Roman" w:cs="Arial"/>
          <w:lang w:eastAsia="en-GB"/>
        </w:rPr>
        <w:fldChar w:fldCharType="end"/>
      </w:r>
      <w:r w:rsidR="00C4721A">
        <w:rPr>
          <w:rFonts w:eastAsia="Times New Roman" w:cs="Arial"/>
          <w:lang w:eastAsia="en-GB"/>
        </w:rPr>
        <w:t>.</w:t>
      </w:r>
    </w:p>
    <w:p w14:paraId="5937E459" w14:textId="77777777" w:rsidR="00051E4A" w:rsidRPr="00051E4A" w:rsidRDefault="00051E4A" w:rsidP="00051E4A">
      <w:pPr>
        <w:spacing w:after="0" w:line="276" w:lineRule="auto"/>
        <w:textAlignment w:val="baseline"/>
        <w:rPr>
          <w:rFonts w:eastAsia="Times New Roman" w:cs="Arial"/>
          <w:lang w:eastAsia="en-GB"/>
        </w:rPr>
      </w:pPr>
    </w:p>
    <w:p w14:paraId="625CD910" w14:textId="77777777" w:rsidR="0072038D" w:rsidRPr="00B4537B" w:rsidRDefault="0072038D" w:rsidP="00B4537B">
      <w:pPr>
        <w:pStyle w:val="ListParagraph"/>
        <w:numPr>
          <w:ilvl w:val="0"/>
          <w:numId w:val="7"/>
        </w:numPr>
        <w:spacing w:after="0" w:line="276" w:lineRule="auto"/>
        <w:textAlignment w:val="baseline"/>
        <w:rPr>
          <w:rFonts w:eastAsia="Times New Roman" w:cs="Arial"/>
          <w:i/>
          <w:iCs/>
          <w:lang w:eastAsia="en-GB"/>
        </w:rPr>
      </w:pPr>
      <w:r w:rsidRPr="00B4537B">
        <w:rPr>
          <w:rFonts w:eastAsia="Times New Roman" w:cs="Arial"/>
          <w:i/>
          <w:iCs/>
          <w:lang w:eastAsia="en-GB"/>
        </w:rPr>
        <w:t>Separation from littermates</w:t>
      </w:r>
    </w:p>
    <w:p w14:paraId="1F002AD5" w14:textId="2C815CD1" w:rsidR="0072038D" w:rsidRDefault="0072038D" w:rsidP="00B4537B">
      <w:pPr>
        <w:spacing w:after="0" w:line="276" w:lineRule="auto"/>
        <w:rPr>
          <w:rFonts w:eastAsia="Times New Roman" w:cs="Arial"/>
          <w:lang w:eastAsia="en-GB"/>
        </w:rPr>
      </w:pPr>
      <w:r w:rsidRPr="29DCD04E">
        <w:rPr>
          <w:rFonts w:eastAsia="Times New Roman" w:cs="Arial"/>
          <w:lang w:eastAsia="en-GB"/>
        </w:rPr>
        <w:t>While keeping</w:t>
      </w:r>
      <w:r w:rsidRPr="5392B480">
        <w:rPr>
          <w:rFonts w:eastAsia="Times New Roman" w:cs="Arial"/>
          <w:lang w:eastAsia="en-GB"/>
        </w:rPr>
        <w:t xml:space="preserve"> pigs in their original litter at weaning is a relatively simple measure </w:t>
      </w:r>
      <w:r w:rsidRPr="0D25C29D">
        <w:rPr>
          <w:rFonts w:eastAsia="Times New Roman" w:cs="Arial"/>
          <w:lang w:eastAsia="en-GB"/>
        </w:rPr>
        <w:t>that</w:t>
      </w:r>
      <w:r w:rsidRPr="5392B480">
        <w:rPr>
          <w:rFonts w:eastAsia="Times New Roman" w:cs="Arial"/>
          <w:lang w:eastAsia="en-GB"/>
        </w:rPr>
        <w:t xml:space="preserve"> can be implemented with good results</w:t>
      </w:r>
      <w:r w:rsidRPr="29DCD04E">
        <w:rPr>
          <w:rFonts w:eastAsia="Times New Roman" w:cs="Arial"/>
          <w:lang w:eastAsia="en-GB"/>
        </w:rPr>
        <w:t xml:space="preserve">, it </w:t>
      </w:r>
      <w:r w:rsidRPr="61AE8FFB">
        <w:rPr>
          <w:rFonts w:eastAsia="Times New Roman" w:cs="Arial"/>
          <w:lang w:eastAsia="en-GB"/>
        </w:rPr>
        <w:t xml:space="preserve">is not always </w:t>
      </w:r>
      <w:r w:rsidRPr="4B9AE82B">
        <w:rPr>
          <w:rFonts w:eastAsia="Times New Roman" w:cs="Arial"/>
          <w:lang w:eastAsia="en-GB"/>
        </w:rPr>
        <w:t xml:space="preserve">possible or </w:t>
      </w:r>
      <w:r w:rsidRPr="61AE8FFB">
        <w:rPr>
          <w:rFonts w:eastAsia="Times New Roman" w:cs="Arial"/>
          <w:lang w:eastAsia="en-GB"/>
        </w:rPr>
        <w:t>practical in the context of available space and established pig</w:t>
      </w:r>
      <w:r w:rsidR="00171F86">
        <w:rPr>
          <w:rFonts w:eastAsia="Times New Roman" w:cs="Arial"/>
          <w:lang w:eastAsia="en-GB"/>
        </w:rPr>
        <w:t xml:space="preserve"> </w:t>
      </w:r>
      <w:r w:rsidRPr="61AE8FFB">
        <w:rPr>
          <w:rFonts w:eastAsia="Times New Roman" w:cs="Arial"/>
          <w:lang w:eastAsia="en-GB"/>
        </w:rPr>
        <w:t>flow</w:t>
      </w:r>
      <w:r w:rsidRPr="5392B480">
        <w:rPr>
          <w:rFonts w:eastAsia="Times New Roman" w:cs="Arial"/>
          <w:lang w:eastAsia="en-GB"/>
        </w:rPr>
        <w:t xml:space="preserve">. </w:t>
      </w:r>
      <w:r w:rsidRPr="4B9AE82B">
        <w:rPr>
          <w:rFonts w:eastAsia="Times New Roman" w:cs="Arial"/>
          <w:lang w:eastAsia="en-GB"/>
        </w:rPr>
        <w:t>Where it can be put into practice, maintaining litter groups</w:t>
      </w:r>
      <w:r w:rsidRPr="5392B480">
        <w:rPr>
          <w:rFonts w:eastAsia="Times New Roman" w:cs="Arial"/>
          <w:lang w:eastAsia="en-GB"/>
        </w:rPr>
        <w:t xml:space="preserve"> minimises </w:t>
      </w:r>
      <w:r w:rsidR="00171F86" w:rsidRPr="5392B480">
        <w:rPr>
          <w:rFonts w:eastAsia="Times New Roman" w:cs="Arial"/>
          <w:lang w:eastAsia="en-GB"/>
        </w:rPr>
        <w:t xml:space="preserve">not only </w:t>
      </w:r>
      <w:r w:rsidRPr="5392B480">
        <w:rPr>
          <w:rFonts w:eastAsia="Times New Roman" w:cs="Arial"/>
          <w:lang w:eastAsia="en-GB"/>
        </w:rPr>
        <w:t xml:space="preserve">the circulation of disease across different litters but also </w:t>
      </w:r>
      <w:r w:rsidRPr="4B9AE82B">
        <w:rPr>
          <w:rFonts w:eastAsia="Times New Roman" w:cs="Arial"/>
          <w:lang w:eastAsia="en-GB"/>
        </w:rPr>
        <w:t>reduces</w:t>
      </w:r>
      <w:r w:rsidRPr="5392B480">
        <w:rPr>
          <w:rFonts w:eastAsia="Times New Roman" w:cs="Arial"/>
          <w:lang w:eastAsia="en-GB"/>
        </w:rPr>
        <w:t xml:space="preserve"> the upheaval </w:t>
      </w:r>
      <w:r w:rsidRPr="0D25C29D">
        <w:rPr>
          <w:rFonts w:eastAsia="Times New Roman" w:cs="Arial"/>
          <w:lang w:eastAsia="en-GB"/>
        </w:rPr>
        <w:t>associated with</w:t>
      </w:r>
      <w:r w:rsidRPr="5392B480">
        <w:rPr>
          <w:rFonts w:eastAsia="Times New Roman" w:cs="Arial"/>
          <w:lang w:eastAsia="en-GB"/>
        </w:rPr>
        <w:t xml:space="preserve"> establish</w:t>
      </w:r>
      <w:r w:rsidR="00602EF3">
        <w:rPr>
          <w:rFonts w:eastAsia="Times New Roman" w:cs="Arial"/>
          <w:lang w:eastAsia="en-GB"/>
        </w:rPr>
        <w:t>ing</w:t>
      </w:r>
      <w:r w:rsidRPr="5392B480">
        <w:rPr>
          <w:rFonts w:eastAsia="Times New Roman" w:cs="Arial"/>
          <w:lang w:eastAsia="en-GB"/>
        </w:rPr>
        <w:t xml:space="preserve"> new social hierarchies when pigs are mixed.</w:t>
      </w:r>
    </w:p>
    <w:p w14:paraId="6477F60F" w14:textId="77777777" w:rsidR="0072038D" w:rsidRDefault="0072038D" w:rsidP="00B4537B">
      <w:pPr>
        <w:spacing w:after="0" w:line="276" w:lineRule="auto"/>
        <w:rPr>
          <w:rFonts w:eastAsia="Times New Roman" w:cs="Arial"/>
          <w:lang w:eastAsia="en-GB"/>
        </w:rPr>
      </w:pPr>
    </w:p>
    <w:p w14:paraId="69277EA1" w14:textId="77777777" w:rsidR="0072038D" w:rsidRPr="00B4537B" w:rsidRDefault="0072038D" w:rsidP="00B4537B">
      <w:pPr>
        <w:pStyle w:val="ListParagraph"/>
        <w:numPr>
          <w:ilvl w:val="0"/>
          <w:numId w:val="7"/>
        </w:numPr>
        <w:spacing w:after="0" w:line="276" w:lineRule="auto"/>
        <w:rPr>
          <w:rFonts w:eastAsia="Times New Roman" w:cs="Arial"/>
          <w:i/>
          <w:iCs/>
          <w:lang w:eastAsia="en-GB"/>
        </w:rPr>
      </w:pPr>
      <w:r w:rsidRPr="00B4537B">
        <w:rPr>
          <w:rFonts w:eastAsia="Times New Roman" w:cs="Arial"/>
          <w:i/>
          <w:iCs/>
          <w:lang w:eastAsia="en-GB"/>
        </w:rPr>
        <w:t>Mixing with new and unfamiliar pigs</w:t>
      </w:r>
    </w:p>
    <w:p w14:paraId="2B31D6E2" w14:textId="13F61B41" w:rsidR="0072038D" w:rsidRDefault="0072038D" w:rsidP="00B4537B">
      <w:pPr>
        <w:spacing w:line="276" w:lineRule="auto"/>
        <w:rPr>
          <w:rStyle w:val="normaltextrun"/>
          <w:rFonts w:cs="Arial"/>
          <w:color w:val="000000" w:themeColor="text1"/>
        </w:rPr>
      </w:pPr>
      <w:r w:rsidRPr="0D25C29D">
        <w:rPr>
          <w:rStyle w:val="normaltextrun"/>
          <w:rFonts w:cs="Arial"/>
          <w:color w:val="000000" w:themeColor="text1"/>
        </w:rPr>
        <w:t xml:space="preserve">Introducing adjacent litters to </w:t>
      </w:r>
      <w:r w:rsidRPr="46FC6084">
        <w:rPr>
          <w:rStyle w:val="normaltextrun"/>
          <w:rFonts w:cs="Arial"/>
          <w:color w:val="000000" w:themeColor="text1"/>
        </w:rPr>
        <w:t>one</w:t>
      </w:r>
      <w:r w:rsidR="00031F9C">
        <w:rPr>
          <w:rStyle w:val="normaltextrun"/>
          <w:rFonts w:cs="Arial"/>
          <w:color w:val="000000" w:themeColor="text1"/>
        </w:rPr>
        <w:t xml:space="preserve"> </w:t>
      </w:r>
      <w:r w:rsidRPr="46FC6084">
        <w:rPr>
          <w:rStyle w:val="normaltextrun"/>
          <w:rFonts w:cs="Arial"/>
          <w:color w:val="000000" w:themeColor="text1"/>
        </w:rPr>
        <w:t>another</w:t>
      </w:r>
      <w:r w:rsidRPr="0D25C29D">
        <w:rPr>
          <w:rStyle w:val="normaltextrun"/>
          <w:rFonts w:cs="Arial"/>
          <w:color w:val="000000" w:themeColor="text1"/>
        </w:rPr>
        <w:t xml:space="preserve"> before weaning may be implemented by lifting barriers between adjacent farrowing pens. This allows pigs to mingle before weaning while still having access to their mothers. At weaning, the mix of previously introduced litters eases the establishment of social hierarchies and reduces stress.</w:t>
      </w:r>
      <w:r w:rsidR="001837BA">
        <w:rPr>
          <w:rStyle w:val="normaltextrun"/>
          <w:rFonts w:cs="Arial"/>
          <w:color w:val="000000" w:themeColor="text1"/>
        </w:rPr>
        <w:t xml:space="preserve"> It is important to notice that this practice increases the risk of disease spread between litters</w:t>
      </w:r>
      <w:r w:rsidR="00F75B8A">
        <w:rPr>
          <w:rStyle w:val="normaltextrun"/>
          <w:rFonts w:cs="Arial"/>
          <w:color w:val="000000" w:themeColor="text1"/>
        </w:rPr>
        <w:t xml:space="preserve"> and may jeopardi</w:t>
      </w:r>
      <w:r w:rsidR="00031F9C">
        <w:rPr>
          <w:rStyle w:val="normaltextrun"/>
          <w:rFonts w:cs="Arial"/>
          <w:color w:val="000000" w:themeColor="text1"/>
        </w:rPr>
        <w:t>s</w:t>
      </w:r>
      <w:r w:rsidR="00F75B8A">
        <w:rPr>
          <w:rStyle w:val="normaltextrun"/>
          <w:rFonts w:cs="Arial"/>
          <w:color w:val="000000" w:themeColor="text1"/>
        </w:rPr>
        <w:t>e the efforts put towards controlling diseases such as PRRS.</w:t>
      </w:r>
      <w:r w:rsidR="001837BA">
        <w:rPr>
          <w:rStyle w:val="normaltextrun"/>
          <w:rFonts w:cs="Arial"/>
          <w:color w:val="000000" w:themeColor="text1"/>
        </w:rPr>
        <w:t xml:space="preserve"> </w:t>
      </w:r>
    </w:p>
    <w:p w14:paraId="320D6143" w14:textId="0A102B2B" w:rsidR="0072038D" w:rsidRDefault="0072038D" w:rsidP="00B4537B">
      <w:pPr>
        <w:spacing w:after="0" w:line="276" w:lineRule="auto"/>
        <w:rPr>
          <w:lang w:eastAsia="en-GB"/>
        </w:rPr>
      </w:pPr>
      <w:r>
        <w:t xml:space="preserve">Work in Sweden </w:t>
      </w:r>
      <w:r w:rsidR="0074694C">
        <w:fldChar w:fldCharType="begin"/>
      </w:r>
      <w:r w:rsidR="00FD4A26">
        <w:instrText xml:space="preserve"> ADDIN EN.CITE &lt;EndNote&gt;&lt;Cite&gt;&lt;Author&gt;Šilerová&lt;/Author&gt;&lt;Year&gt;2010&lt;/Year&gt;&lt;RecNum&gt;722&lt;/RecNum&gt;&lt;DisplayText&gt;(Šilerová et al., 2010)&lt;/DisplayText&gt;&lt;record&gt;&lt;rec-number&gt;722&lt;/rec-number&gt;&lt;foreign-keys&gt;&lt;key app="EN" db-id="99spxtxajxsasbefr95pf00rfrs00ep9ve2a" timestamp="1664743914"&gt;722&lt;/key&gt;&lt;/foreign-keys&gt;&lt;ref-type name="Journal Article"&gt;17&lt;/ref-type&gt;&lt;contributors&gt;&lt;authors&gt;&lt;author&gt;Šilerová, Jitka&lt;/author&gt;&lt;author&gt;Špinka, Marek&lt;/author&gt;&lt;author&gt;Šárová, Radka&lt;/author&gt;&lt;author&gt;Algers, Bo&lt;/author&gt;&lt;/authors&gt;&lt;/contributors&gt;&lt;titles&gt;&lt;title&gt;Playing and fighting by piglets around weaning on farms, employing individual or group housing of lactating sows&lt;/title&gt;&lt;secondary-title&gt;Applied Animal Behaviour Science&lt;/secondary-title&gt;&lt;/titles&gt;&lt;periodical&gt;&lt;full-title&gt;Applied Animal Behaviour Science&lt;/full-title&gt;&lt;/periodical&gt;&lt;pages&gt;83-89&lt;/pages&gt;&lt;volume&gt;124&lt;/volume&gt;&lt;number&gt;3-4&lt;/number&gt;&lt;dates&gt;&lt;year&gt;2010&lt;/year&gt;&lt;/dates&gt;&lt;isbn&gt;0168-1591&lt;/isbn&gt;&lt;urls&gt;&lt;/urls&gt;&lt;/record&gt;&lt;/Cite&gt;&lt;/EndNote&gt;</w:instrText>
      </w:r>
      <w:r w:rsidR="0074694C">
        <w:fldChar w:fldCharType="separate"/>
      </w:r>
      <w:r w:rsidR="00FD4A26">
        <w:rPr>
          <w:noProof/>
        </w:rPr>
        <w:t>(</w:t>
      </w:r>
      <w:hyperlink w:anchor="_ENREF_125" w:tooltip="Šilerová, 2010 #722" w:history="1">
        <w:r w:rsidR="005F0597">
          <w:rPr>
            <w:noProof/>
          </w:rPr>
          <w:t xml:space="preserve">Šilerová </w:t>
        </w:r>
        <w:r w:rsidR="005F0597" w:rsidRPr="004F60D1">
          <w:rPr>
            <w:i/>
            <w:iCs/>
            <w:noProof/>
          </w:rPr>
          <w:t>et al</w:t>
        </w:r>
        <w:r w:rsidR="005F0597">
          <w:rPr>
            <w:noProof/>
          </w:rPr>
          <w:t>., 2010</w:t>
        </w:r>
      </w:hyperlink>
      <w:r w:rsidR="00FD4A26">
        <w:rPr>
          <w:noProof/>
        </w:rPr>
        <w:t>)</w:t>
      </w:r>
      <w:r w:rsidR="0074694C">
        <w:fldChar w:fldCharType="end"/>
      </w:r>
      <w:r>
        <w:t xml:space="preserve"> and the Netherlands </w:t>
      </w:r>
      <w:r w:rsidR="0074694C">
        <w:fldChar w:fldCharType="begin"/>
      </w:r>
      <w:r w:rsidR="00FD4A26">
        <w:instrText xml:space="preserve"> ADDIN EN.CITE &lt;EndNote&gt;&lt;Cite&gt;&lt;Author&gt;Van Nieuwamerongen&lt;/Author&gt;&lt;Year&gt;2015&lt;/Year&gt;&lt;RecNum&gt;719&lt;/RecNum&gt;&lt;DisplayText&gt;(Van Nieuwamerongen et al., 2015)&lt;/DisplayText&gt;&lt;record&gt;&lt;rec-number&gt;719&lt;/rec-number&gt;&lt;foreign-keys&gt;&lt;key app="EN" db-id="99spxtxajxsasbefr95pf00rfrs00ep9ve2a" timestamp="1664743829"&gt;719&lt;/key&gt;&lt;/foreign-keys&gt;&lt;ref-type name="Journal Article"&gt;17&lt;/ref-type&gt;&lt;contributors&gt;&lt;authors&gt;&lt;author&gt;Van Nieuwamerongen, SE&lt;/author&gt;&lt;author&gt;Soede, NM&lt;/author&gt;&lt;author&gt;Van der Peet-Schwering, CMC&lt;/author&gt;&lt;author&gt;Kemp, B&lt;/author&gt;&lt;author&gt;Bolhuis, JE&lt;/author&gt;&lt;/authors&gt;&lt;/contributors&gt;&lt;titles&gt;&lt;title&gt;Development of piglets raised in a new multi-litter housing system vs. conventional single-litter housing until 9 weeks of age&lt;/title&gt;&lt;secondary-title&gt;Journal of animal science&lt;/secondary-title&gt;&lt;/titles&gt;&lt;periodical&gt;&lt;full-title&gt;Journal of Animal Science&lt;/full-title&gt;&lt;/periodical&gt;&lt;pages&gt;5442-5454&lt;/pages&gt;&lt;volume&gt;93&lt;/volume&gt;&lt;number&gt;11&lt;/number&gt;&lt;dates&gt;&lt;year&gt;2015&lt;/year&gt;&lt;/dates&gt;&lt;isbn&gt;0021-8812&lt;/isbn&gt;&lt;urls&gt;&lt;/urls&gt;&lt;/record&gt;&lt;/Cite&gt;&lt;/EndNote&gt;</w:instrText>
      </w:r>
      <w:r w:rsidR="0074694C">
        <w:fldChar w:fldCharType="separate"/>
      </w:r>
      <w:r w:rsidR="00FD4A26">
        <w:rPr>
          <w:noProof/>
        </w:rPr>
        <w:t>(</w:t>
      </w:r>
      <w:hyperlink w:anchor="_ENREF_142" w:tooltip="Van Nieuwamerongen, 2015 #719" w:history="1">
        <w:r w:rsidR="005F0597">
          <w:rPr>
            <w:noProof/>
          </w:rPr>
          <w:t xml:space="preserve">Van Nieuwamerongen </w:t>
        </w:r>
        <w:r w:rsidR="005F0597" w:rsidRPr="004F60D1">
          <w:rPr>
            <w:i/>
            <w:iCs/>
            <w:noProof/>
          </w:rPr>
          <w:t>et al.,</w:t>
        </w:r>
        <w:r w:rsidR="005F0597">
          <w:rPr>
            <w:noProof/>
          </w:rPr>
          <w:t xml:space="preserve"> 2015</w:t>
        </w:r>
      </w:hyperlink>
      <w:r w:rsidR="00FD4A26">
        <w:rPr>
          <w:noProof/>
        </w:rPr>
        <w:t>)</w:t>
      </w:r>
      <w:r w:rsidR="0074694C">
        <w:fldChar w:fldCharType="end"/>
      </w:r>
      <w:r>
        <w:t xml:space="preserve"> has explored the implications of multi-suckling compared with single-suckling production systems. On the one hand, the former found no significant differences between piglets reared either with individual sows or in a group setting in terms of their playing, fighting and biting behaviours observed around weaning. On the other hand, the latter found, among other things, that early socialisation experienced by piglets in a group environment and earlier interest in solid food appeared to help them adjust post-weaning. These benefits were, however, offset by raised mortality levels in the preweaning stages.</w:t>
      </w:r>
    </w:p>
    <w:p w14:paraId="465913EB" w14:textId="77777777" w:rsidR="0072038D" w:rsidRDefault="0072038D" w:rsidP="00B4537B">
      <w:pPr>
        <w:spacing w:after="0" w:line="276" w:lineRule="auto"/>
      </w:pPr>
    </w:p>
    <w:p w14:paraId="625DEA46" w14:textId="77777777" w:rsidR="0072038D" w:rsidRPr="00B4537B" w:rsidRDefault="0072038D" w:rsidP="00B4537B">
      <w:pPr>
        <w:pStyle w:val="ListParagraph"/>
        <w:numPr>
          <w:ilvl w:val="0"/>
          <w:numId w:val="7"/>
        </w:numPr>
        <w:spacing w:after="0" w:line="276" w:lineRule="auto"/>
        <w:rPr>
          <w:rFonts w:eastAsia="Times New Roman" w:cs="Arial"/>
          <w:i/>
          <w:iCs/>
          <w:lang w:eastAsia="en-GB"/>
        </w:rPr>
      </w:pPr>
      <w:r w:rsidRPr="00B4537B">
        <w:rPr>
          <w:rFonts w:eastAsia="Times New Roman" w:cs="Arial"/>
          <w:i/>
          <w:iCs/>
          <w:lang w:eastAsia="en-GB"/>
        </w:rPr>
        <w:t>Exposure to a new environment</w:t>
      </w:r>
    </w:p>
    <w:p w14:paraId="47F15958" w14:textId="68897F4C" w:rsidR="0072038D" w:rsidRDefault="0072038D" w:rsidP="00B4537B">
      <w:pPr>
        <w:spacing w:after="0" w:line="276" w:lineRule="auto"/>
      </w:pPr>
      <w:r>
        <w:t>It has been suggested that newly weaned piglets experience greater difficulties adjusting to a new environment rather than to a new social group</w:t>
      </w:r>
      <w:r w:rsidR="00A718D2">
        <w:t xml:space="preserve"> </w:t>
      </w:r>
      <w:r w:rsidR="00A718D2">
        <w:fldChar w:fldCharType="begin"/>
      </w:r>
      <w:r w:rsidR="00A718D2">
        <w:instrText xml:space="preserve"> ADDIN EN.CITE &lt;EndNote&gt;&lt;Cite&gt;&lt;Author&gt;Puppe&lt;/Author&gt;&lt;Year&gt;1997&lt;/Year&gt;&lt;RecNum&gt;721&lt;/RecNum&gt;&lt;DisplayText&gt;(Puppe et al., 1997)&lt;/DisplayText&gt;&lt;record&gt;&lt;rec-number&gt;721&lt;/rec-number&gt;&lt;foreign-keys&gt;&lt;key app="EN" db-id="99spxtxajxsasbefr95pf00rfrs00ep9ve2a" timestamp="1664743889"&gt;721&lt;/key&gt;&lt;/foreign-keys&gt;&lt;ref-type name="Journal Article"&gt;17&lt;/ref-type&gt;&lt;contributors&gt;&lt;authors&gt;&lt;author&gt;Puppe, B&lt;/author&gt;&lt;author&gt;Tuchscherer, M&lt;/author&gt;&lt;author&gt;Tuchscherer, A&lt;/author&gt;&lt;/authors&gt;&lt;/contributors&gt;&lt;titles&gt;&lt;title&gt;The effect of housing conditions and social environment immediately after weaning on the agonistic behaviour, neutrophil/lymphocyte ratio, and plasma glucose level in pigs&lt;/title&gt;&lt;secondary-title&gt;Livestock production science&lt;/secondary-title&gt;&lt;/titles&gt;&lt;periodical&gt;&lt;full-title&gt;Livestock Production Science&lt;/full-title&gt;&lt;/periodical&gt;&lt;pages&gt;157-164&lt;/pages&gt;&lt;volume&gt;48&lt;/volume&gt;&lt;number&gt;2&lt;/number&gt;&lt;dates&gt;&lt;year&gt;1997&lt;/year&gt;&lt;/dates&gt;&lt;isbn&gt;0301-6226&lt;/isbn&gt;&lt;urls&gt;&lt;/urls&gt;&lt;/record&gt;&lt;/Cite&gt;&lt;/EndNote&gt;</w:instrText>
      </w:r>
      <w:r w:rsidR="00A718D2">
        <w:fldChar w:fldCharType="separate"/>
      </w:r>
      <w:r w:rsidR="00A718D2">
        <w:rPr>
          <w:noProof/>
        </w:rPr>
        <w:t>(</w:t>
      </w:r>
      <w:hyperlink w:anchor="_ENREF_116" w:tooltip="Puppe, 1997 #721" w:history="1">
        <w:r w:rsidR="005F0597">
          <w:rPr>
            <w:noProof/>
          </w:rPr>
          <w:t xml:space="preserve">Puppe </w:t>
        </w:r>
        <w:r w:rsidR="005F0597" w:rsidRPr="000D7CD9">
          <w:rPr>
            <w:i/>
            <w:iCs/>
            <w:noProof/>
          </w:rPr>
          <w:t>et al</w:t>
        </w:r>
        <w:r w:rsidR="005F0597">
          <w:rPr>
            <w:noProof/>
          </w:rPr>
          <w:t>., 1997</w:t>
        </w:r>
      </w:hyperlink>
      <w:r w:rsidR="00A718D2">
        <w:rPr>
          <w:noProof/>
        </w:rPr>
        <w:t>)</w:t>
      </w:r>
      <w:r w:rsidR="00A718D2">
        <w:fldChar w:fldCharType="end"/>
      </w:r>
      <w:r>
        <w:t xml:space="preserve">. </w:t>
      </w:r>
      <w:r w:rsidR="01F3EFC0">
        <w:t>Furthermore</w:t>
      </w:r>
      <w:r>
        <w:t xml:space="preserve">, </w:t>
      </w:r>
      <w:hyperlink w:anchor="_ENREF_28" w:tooltip="Colson, 2012 #714" w:history="1">
        <w:r w:rsidR="005F0597">
          <w:fldChar w:fldCharType="begin"/>
        </w:r>
        <w:r w:rsidR="005F0597">
          <w:instrText xml:space="preserve"> ADDIN EN.CITE &lt;EndNote&gt;&lt;Cite AuthorYear="1"&gt;&lt;Author&gt;Colson&lt;/Author&gt;&lt;Year&gt;2012&lt;/Year&gt;&lt;RecNum&gt;714&lt;/RecNum&gt;&lt;DisplayText&gt;Colson et al. (2012)&lt;/DisplayText&gt;&lt;record&gt;&lt;rec-number&gt;714&lt;/rec-number&gt;&lt;foreign-keys&gt;&lt;key app="EN" db-id="99spxtxajxsasbefr95pf00rfrs00ep9ve2a" timestamp="1664743665"&gt;714&lt;/key&gt;&lt;/foreign-keys&gt;&lt;ref-type name="Journal Article"&gt;17&lt;/ref-type&gt;&lt;contributors&gt;&lt;authors&gt;&lt;author&gt;Colson, Violaine&lt;/author&gt;&lt;author&gt;Martin, Eleonore&lt;/author&gt;&lt;author&gt;Orgeur, Pierre&lt;/author&gt;&lt;author&gt;Prunier, Armelle&lt;/author&gt;&lt;/authors&gt;&lt;/contributors&gt;&lt;titles&gt;&lt;title&gt;Influence of housing and social changes on growth, behaviour and cortisol in piglets at weaning&lt;/title&gt;&lt;secondary-title&gt;Physiology &amp;amp; behavior&lt;/secondary-title&gt;&lt;/titles&gt;&lt;periodical&gt;&lt;full-title&gt;Physiology &amp;amp; behavior&lt;/full-title&gt;&lt;/periodical&gt;&lt;pages&gt;59-64&lt;/pages&gt;&lt;volume&gt;107&lt;/volume&gt;&lt;number&gt;1&lt;/number&gt;&lt;dates&gt;&lt;year&gt;2012&lt;/year&gt;&lt;/dates&gt;&lt;isbn&gt;0031-9384&lt;/isbn&gt;&lt;urls&gt;&lt;/urls&gt;&lt;/record&gt;&lt;/Cite&gt;&lt;/EndNote&gt;</w:instrText>
        </w:r>
        <w:r w:rsidR="005F0597">
          <w:fldChar w:fldCharType="separate"/>
        </w:r>
        <w:r w:rsidR="005F0597">
          <w:rPr>
            <w:noProof/>
          </w:rPr>
          <w:t>Colson et al. (2012)</w:t>
        </w:r>
        <w:r w:rsidR="005F0597">
          <w:fldChar w:fldCharType="end"/>
        </w:r>
      </w:hyperlink>
      <w:r>
        <w:t xml:space="preserve"> found that moving and mixing pigs at weaning </w:t>
      </w:r>
      <w:r w:rsidR="004F60D1">
        <w:t>is</w:t>
      </w:r>
      <w:r>
        <w:t xml:space="preserve"> not only stressful but additive, concluding that there should be </w:t>
      </w:r>
      <w:r w:rsidR="009E1716">
        <w:t xml:space="preserve">a </w:t>
      </w:r>
      <w:r>
        <w:t xml:space="preserve">greater focus on the environment at weaning to improve the welfare of piglets. Indeed, the environment for weaned pigs in some intensive systems can be barren </w:t>
      </w:r>
      <w:r w:rsidR="0074694C">
        <w:fldChar w:fldCharType="begin"/>
      </w:r>
      <w:r w:rsidR="00FD4A26">
        <w:instrText xml:space="preserve"> ADDIN EN.CITE &lt;EndNote&gt;&lt;Cite&gt;&lt;Author&gt;Bulens&lt;/Author&gt;&lt;Year&gt;2016&lt;/Year&gt;&lt;RecNum&gt;713&lt;/RecNum&gt;&lt;DisplayText&gt;(Kelly et al., 2000; Bulens et al., 2016)&lt;/DisplayText&gt;&lt;record&gt;&lt;rec-number&gt;713&lt;/rec-number&gt;&lt;foreign-keys&gt;&lt;key app="EN" db-id="99spxtxajxsasbefr95pf00rfrs00ep9ve2a" timestamp="1664743636"&gt;713&lt;/key&gt;&lt;/foreign-keys&gt;&lt;ref-type name="Journal Article"&gt;17&lt;/ref-type&gt;&lt;contributors&gt;&lt;authors&gt;&lt;author&gt;Bulens, Anneleen&lt;/author&gt;&lt;author&gt;Biesemans, Caroline&lt;/author&gt;&lt;author&gt;Van Beirendonck, Sanne&lt;/author&gt;&lt;author&gt;Van Thielen, Jos&lt;/author&gt;&lt;author&gt;Driessen, Bert&lt;/author&gt;&lt;/authors&gt;&lt;/contributors&gt;&lt;titles&gt;&lt;title&gt;The effect of a straw dispenser on behavior and lesions in weanling pigs&lt;/title&gt;&lt;secondary-title&gt;Journal of Veterinary Behavior&lt;/secondary-title&gt;&lt;/titles&gt;&lt;periodical&gt;&lt;full-title&gt;Journal of Veterinary Behavior&lt;/full-title&gt;&lt;/periodical&gt;&lt;pages&gt;49-53&lt;/pages&gt;&lt;volume&gt;12&lt;/volume&gt;&lt;dates&gt;&lt;year&gt;2016&lt;/year&gt;&lt;/dates&gt;&lt;isbn&gt;1558-7878&lt;/isbn&gt;&lt;urls&gt;&lt;/urls&gt;&lt;/record&gt;&lt;/Cite&gt;&lt;Cite&gt;&lt;Author&gt;Kelly&lt;/Author&gt;&lt;Year&gt;2000&lt;/Year&gt;&lt;RecNum&gt;716&lt;/RecNum&gt;&lt;record&gt;&lt;rec-number&gt;716&lt;/rec-number&gt;&lt;foreign-keys&gt;&lt;key app="EN" db-id="99spxtxajxsasbefr95pf00rfrs00ep9ve2a" timestamp="1664743749"&gt;716&lt;/key&gt;&lt;/foreign-keys&gt;&lt;ref-type name="Journal Article"&gt;17&lt;/ref-type&gt;&lt;contributors&gt;&lt;authors&gt;&lt;author&gt;Kelly, HRC&lt;/author&gt;&lt;author&gt;Bruce, JM&lt;/author&gt;&lt;author&gt;English, PR&lt;/author&gt;&lt;author&gt;Fowler, VR&lt;/author&gt;&lt;author&gt;Edwards, SA&lt;/author&gt;&lt;/authors&gt;&lt;/contributors&gt;&lt;titles&gt;&lt;title&gt;Behaviour of 3-week weaned pigs in Straw-Flow®, deep straw and flatdeck housing systems&lt;/title&gt;&lt;secondary-title&gt;Applied Animal Behaviour Science&lt;/secondary-title&gt;&lt;/titles&gt;&lt;periodical&gt;&lt;full-title&gt;Applied Animal Behaviour Science&lt;/full-title&gt;&lt;/periodical&gt;&lt;pages&gt;269-280&lt;/pages&gt;&lt;volume&gt;68&lt;/volume&gt;&lt;number&gt;4&lt;/number&gt;&lt;dates&gt;&lt;year&gt;2000&lt;/year&gt;&lt;/dates&gt;&lt;isbn&gt;0168-1591&lt;/isbn&gt;&lt;urls&gt;&lt;/urls&gt;&lt;/record&gt;&lt;/Cite&gt;&lt;/EndNote&gt;</w:instrText>
      </w:r>
      <w:r w:rsidR="0074694C">
        <w:fldChar w:fldCharType="separate"/>
      </w:r>
      <w:r w:rsidR="00FD4A26">
        <w:rPr>
          <w:noProof/>
        </w:rPr>
        <w:t>(</w:t>
      </w:r>
      <w:hyperlink w:anchor="_ENREF_71" w:tooltip="Kelly, 2000 #716" w:history="1">
        <w:r w:rsidR="005F0597">
          <w:rPr>
            <w:noProof/>
          </w:rPr>
          <w:t>Kelly et al., 2000</w:t>
        </w:r>
      </w:hyperlink>
      <w:r w:rsidR="00FD4A26">
        <w:rPr>
          <w:noProof/>
        </w:rPr>
        <w:t xml:space="preserve">; </w:t>
      </w:r>
      <w:hyperlink w:anchor="_ENREF_20" w:tooltip="Bulens, 2016 #713" w:history="1">
        <w:r w:rsidR="005F0597">
          <w:rPr>
            <w:noProof/>
          </w:rPr>
          <w:t>Bulens et al., 2016</w:t>
        </w:r>
      </w:hyperlink>
      <w:r w:rsidR="00FD4A26">
        <w:rPr>
          <w:noProof/>
        </w:rPr>
        <w:t>)</w:t>
      </w:r>
      <w:r w:rsidR="0074694C">
        <w:fldChar w:fldCharType="end"/>
      </w:r>
      <w:r w:rsidR="009E1716">
        <w:t>,</w:t>
      </w:r>
      <w:r>
        <w:t xml:space="preserve"> with </w:t>
      </w:r>
      <w:hyperlink w:anchor="_ENREF_71" w:tooltip="Kelly, 2000 #716" w:history="1">
        <w:r w:rsidR="005F0597">
          <w:fldChar w:fldCharType="begin"/>
        </w:r>
        <w:r w:rsidR="005F0597">
          <w:instrText xml:space="preserve"> ADDIN EN.CITE &lt;EndNote&gt;&lt;Cite AuthorYear="1"&gt;&lt;Author&gt;Kelly&lt;/Author&gt;&lt;Year&gt;2000&lt;/Year&gt;&lt;RecNum&gt;716&lt;/RecNum&gt;&lt;DisplayText&gt;Kelly et al. (2000)&lt;/DisplayText&gt;&lt;record&gt;&lt;rec-number&gt;716&lt;/rec-number&gt;&lt;foreign-keys&gt;&lt;key app="EN" db-id="99spxtxajxsasbefr95pf00rfrs00ep9ve2a" timestamp="1664743749"&gt;716&lt;/key&gt;&lt;/foreign-keys&gt;&lt;ref-type name="Journal Article"&gt;17&lt;/ref-type&gt;&lt;contributors&gt;&lt;authors&gt;&lt;author&gt;Kelly, HRC&lt;/author&gt;&lt;author&gt;Bruce, JM&lt;/author&gt;&lt;author&gt;English, PR&lt;/author&gt;&lt;author&gt;Fowler, VR&lt;/author&gt;&lt;author&gt;Edwards, SA&lt;/author&gt;&lt;/authors&gt;&lt;/contributors&gt;&lt;titles&gt;&lt;title&gt;Behaviour of 3-week weaned pigs in Straw-Flow®, deep straw and flatdeck housing systems&lt;/title&gt;&lt;secondary-title&gt;Applied Animal Behaviour Science&lt;/secondary-title&gt;&lt;/titles&gt;&lt;periodical&gt;&lt;full-title&gt;Applied Animal Behaviour Science&lt;/full-title&gt;&lt;/periodical&gt;&lt;pages&gt;269-280&lt;/pages&gt;&lt;volume&gt;68&lt;/volume&gt;&lt;number&gt;4&lt;/number&gt;&lt;dates&gt;&lt;year&gt;2000&lt;/year&gt;&lt;/dates&gt;&lt;isbn&gt;0168-1591&lt;/isbn&gt;&lt;urls&gt;&lt;/urls&gt;&lt;/record&gt;&lt;/Cite&gt;&lt;/EndNote&gt;</w:instrText>
        </w:r>
        <w:r w:rsidR="005F0597">
          <w:fldChar w:fldCharType="separate"/>
        </w:r>
        <w:r w:rsidR="005F0597">
          <w:rPr>
            <w:noProof/>
          </w:rPr>
          <w:t>Kelly et al. (2000)</w:t>
        </w:r>
        <w:r w:rsidR="005F0597">
          <w:fldChar w:fldCharType="end"/>
        </w:r>
      </w:hyperlink>
      <w:r>
        <w:t xml:space="preserve"> observing less undesirable pen and pig</w:t>
      </w:r>
      <w:r w:rsidR="00E4037A">
        <w:t>-</w:t>
      </w:r>
      <w:r>
        <w:t xml:space="preserve">directed behaviours in straw-bedded rather than slatted systems. </w:t>
      </w:r>
      <w:r w:rsidR="00725058">
        <w:t>However, solid floor systems, including straw bedding, can increase the levels of enteric disease due to continued/prolonged exposure to faecal contents</w:t>
      </w:r>
      <w:r w:rsidR="00E4037A">
        <w:t xml:space="preserve"> </w:t>
      </w:r>
      <w:r w:rsidR="00725058">
        <w:t>compared to slatted systems.</w:t>
      </w:r>
    </w:p>
    <w:p w14:paraId="10FD5D9D" w14:textId="77777777" w:rsidR="0072038D" w:rsidRDefault="0072038D" w:rsidP="00B4537B">
      <w:pPr>
        <w:spacing w:after="0" w:line="276" w:lineRule="auto"/>
      </w:pPr>
    </w:p>
    <w:p w14:paraId="62FCFEF0" w14:textId="7DE57B7E" w:rsidR="0072038D" w:rsidRDefault="0072038D" w:rsidP="00B4537B">
      <w:pPr>
        <w:spacing w:after="0" w:line="276" w:lineRule="auto"/>
      </w:pPr>
      <w:r>
        <w:t>AHDB’s leaflet on “Establishing the weaned pig” highlights the importance of managing the environment while paying close attention to the behaviours being exhibited</w:t>
      </w:r>
      <w:r w:rsidR="00A836E3">
        <w:t xml:space="preserve"> </w:t>
      </w:r>
      <w:r w:rsidR="00A836E3">
        <w:fldChar w:fldCharType="begin"/>
      </w:r>
      <w:r w:rsidR="00684BF3">
        <w:instrText xml:space="preserve"> ADDIN EN.CITE &lt;EndNote&gt;&lt;Cite&gt;&lt;Author&gt;AHDB&lt;/Author&gt;&lt;Year&gt;2020&lt;/Year&gt;&lt;RecNum&gt;725&lt;/RecNum&gt;&lt;DisplayText&gt;(AHDB, 2020a)&lt;/DisplayText&gt;&lt;record&gt;&lt;rec-number&gt;725&lt;/rec-number&gt;&lt;foreign-keys&gt;&lt;key app="EN" db-id="99spxtxajxsasbefr95pf00rfrs00ep9ve2a" timestamp="1664744321"&gt;725&lt;/key&gt;&lt;/foreign-keys&gt;&lt;ref-type name="Web Page"&gt;12&lt;/ref-type&gt;&lt;contributors&gt;&lt;authors&gt;&lt;author&gt;AHDB,&lt;/author&gt;&lt;/authors&gt;&lt;/contributors&gt;&lt;titles&gt;&lt;title&gt;Establishing the weaned pig&lt;/title&gt;&lt;/titles&gt;&lt;volume&gt;2022&lt;/volume&gt;&lt;number&gt;August 22&lt;/number&gt;&lt;dates&gt;&lt;year&gt;2020&lt;/year&gt;&lt;/dates&gt;&lt;urls&gt;&lt;related-urls&gt;&lt;url&gt;https://ahdb.org.uk/knowledge-library/establishing-the-weaned-pig&lt;/url&gt;&lt;/related-urls&gt;&lt;/urls&gt;&lt;/record&gt;&lt;/Cite&gt;&lt;/EndNote&gt;</w:instrText>
      </w:r>
      <w:r w:rsidR="00A836E3">
        <w:fldChar w:fldCharType="separate"/>
      </w:r>
      <w:r w:rsidR="00684BF3">
        <w:rPr>
          <w:noProof/>
        </w:rPr>
        <w:t>(</w:t>
      </w:r>
      <w:hyperlink w:anchor="_ENREF_4" w:tooltip="AHDB, 2020 #725" w:history="1">
        <w:r w:rsidR="005F0597">
          <w:rPr>
            <w:noProof/>
          </w:rPr>
          <w:t>AHDB, 2020a</w:t>
        </w:r>
      </w:hyperlink>
      <w:r w:rsidR="00684BF3">
        <w:rPr>
          <w:noProof/>
        </w:rPr>
        <w:t>)</w:t>
      </w:r>
      <w:r w:rsidR="00A836E3">
        <w:fldChar w:fldCharType="end"/>
      </w:r>
      <w:r>
        <w:t>. For example, excessive noise may indicate</w:t>
      </w:r>
      <w:r w:rsidR="00C76ADF">
        <w:t xml:space="preserve"> lack of access/ability to find fresh food</w:t>
      </w:r>
      <w:r>
        <w:t xml:space="preserve"> stress. More specifically, chilling may prompt pigs to lie in huddles and to dung in the lying area</w:t>
      </w:r>
      <w:r w:rsidR="002A60F1">
        <w:t>. Avoid p</w:t>
      </w:r>
      <w:r w:rsidR="002A60F1" w:rsidRPr="002A60F1">
        <w:t>utting newly weaned pigs into a cold pen</w:t>
      </w:r>
      <w:r w:rsidR="002A60F1">
        <w:t>, al</w:t>
      </w:r>
      <w:r w:rsidR="00C54AA2">
        <w:t xml:space="preserve">low sufficient </w:t>
      </w:r>
      <w:r w:rsidR="00FB7BF9">
        <w:t xml:space="preserve">time </w:t>
      </w:r>
      <w:r w:rsidR="00C54AA2">
        <w:t xml:space="preserve">for pens to </w:t>
      </w:r>
      <w:r w:rsidR="00C54AA2" w:rsidRPr="00C54AA2">
        <w:t xml:space="preserve">reach the required temperature before pigs are </w:t>
      </w:r>
      <w:r w:rsidR="00C54AA2">
        <w:t xml:space="preserve">introduced. </w:t>
      </w:r>
      <w:r w:rsidR="002A60F1">
        <w:t>E</w:t>
      </w:r>
      <w:r>
        <w:t xml:space="preserve">merging vices may reflect discomfort due to draughts, over-stocking or insufficient access to food and water. Maintaining a comfortable and consistent temperature; preventing draughts; stocking at an appropriate rate to avoid over-crowding; and ensuring ready access to fresh, clean water and an appetising diet are all advised. </w:t>
      </w:r>
    </w:p>
    <w:p w14:paraId="1ECD3227" w14:textId="77777777" w:rsidR="0072038D" w:rsidRDefault="0072038D" w:rsidP="00B4537B">
      <w:pPr>
        <w:spacing w:after="0" w:line="276" w:lineRule="auto"/>
        <w:rPr>
          <w:rFonts w:eastAsia="Times New Roman" w:cs="Arial"/>
          <w:lang w:eastAsia="en-GB"/>
        </w:rPr>
      </w:pPr>
    </w:p>
    <w:p w14:paraId="4109CA66" w14:textId="087F50EA" w:rsidR="0072038D" w:rsidRDefault="0072038D" w:rsidP="00280D6B">
      <w:pPr>
        <w:pStyle w:val="Heading2"/>
      </w:pPr>
      <w:bookmarkStart w:id="72" w:name="_Toc124787504"/>
      <w:bookmarkStart w:id="73" w:name="_Toc113219408"/>
      <w:r w:rsidRPr="3036A6D3">
        <w:t xml:space="preserve">Housing </w:t>
      </w:r>
      <w:r w:rsidR="00CF12D8">
        <w:t>and</w:t>
      </w:r>
      <w:r w:rsidRPr="3036A6D3">
        <w:t xml:space="preserve"> pen layout</w:t>
      </w:r>
      <w:bookmarkEnd w:id="72"/>
      <w:r w:rsidRPr="3036A6D3">
        <w:t xml:space="preserve">  </w:t>
      </w:r>
      <w:bookmarkEnd w:id="73"/>
    </w:p>
    <w:p w14:paraId="2FA688CB" w14:textId="670E3DB3" w:rsidR="0072038D" w:rsidRDefault="0072038D" w:rsidP="00B4537B">
      <w:pPr>
        <w:spacing w:line="276" w:lineRule="auto"/>
        <w:rPr>
          <w:rStyle w:val="eop"/>
          <w:rFonts w:cs="Arial"/>
          <w:color w:val="000000"/>
          <w:shd w:val="clear" w:color="auto" w:fill="FFFFFF"/>
        </w:rPr>
      </w:pPr>
      <w:r w:rsidRPr="00A36B7D">
        <w:rPr>
          <w:rStyle w:val="normaltextrun"/>
          <w:rFonts w:cs="Arial"/>
          <w:color w:val="000000"/>
          <w:shd w:val="clear" w:color="auto" w:fill="FFFFFF"/>
        </w:rPr>
        <w:t xml:space="preserve">Only one </w:t>
      </w:r>
      <w:r w:rsidR="00FF5148">
        <w:rPr>
          <w:rStyle w:val="normaltextrun"/>
          <w:rFonts w:cs="Arial"/>
          <w:color w:val="000000"/>
          <w:shd w:val="clear" w:color="auto" w:fill="FFFFFF"/>
        </w:rPr>
        <w:t>publication</w:t>
      </w:r>
      <w:r w:rsidR="00FF5148" w:rsidRPr="00A36B7D">
        <w:rPr>
          <w:rStyle w:val="normaltextrun"/>
          <w:rFonts w:cs="Arial"/>
          <w:color w:val="000000"/>
          <w:shd w:val="clear" w:color="auto" w:fill="FFFFFF"/>
        </w:rPr>
        <w:t xml:space="preserve"> </w:t>
      </w:r>
      <w:r w:rsidRPr="00A36B7D">
        <w:rPr>
          <w:rStyle w:val="normaltextrun"/>
          <w:rFonts w:cs="Arial"/>
          <w:color w:val="000000"/>
          <w:shd w:val="clear" w:color="auto" w:fill="FFFFFF"/>
        </w:rPr>
        <w:t>describing interventions to control pathogens affecting post-weaning mortality (not necessar</w:t>
      </w:r>
      <w:r w:rsidRPr="0D25C29D">
        <w:rPr>
          <w:rStyle w:val="normaltextrun"/>
          <w:rFonts w:cs="Arial"/>
          <w:color w:val="000000" w:themeColor="text1"/>
        </w:rPr>
        <w:t>il</w:t>
      </w:r>
      <w:r w:rsidRPr="00A36B7D">
        <w:rPr>
          <w:rStyle w:val="normaltextrun"/>
          <w:rFonts w:cs="Arial"/>
          <w:color w:val="000000"/>
          <w:shd w:val="clear" w:color="auto" w:fill="FFFFFF"/>
        </w:rPr>
        <w:t xml:space="preserve">y caused by diarrhoea) was retained. Depopulation was presented as an </w:t>
      </w:r>
      <w:r w:rsidR="00A76A1C">
        <w:rPr>
          <w:rStyle w:val="normaltextrun"/>
          <w:rFonts w:cs="Arial"/>
          <w:color w:val="000000"/>
          <w:shd w:val="clear" w:color="auto" w:fill="FFFFFF"/>
        </w:rPr>
        <w:t>‘</w:t>
      </w:r>
      <w:r w:rsidRPr="00A36B7D">
        <w:rPr>
          <w:rStyle w:val="normaltextrun"/>
          <w:rFonts w:cs="Arial"/>
          <w:color w:val="000000"/>
          <w:shd w:val="clear" w:color="auto" w:fill="FFFFFF"/>
        </w:rPr>
        <w:t>aggressive</w:t>
      </w:r>
      <w:r w:rsidR="00A76A1C">
        <w:rPr>
          <w:rStyle w:val="normaltextrun"/>
          <w:rFonts w:cs="Arial"/>
          <w:color w:val="000000"/>
          <w:shd w:val="clear" w:color="auto" w:fill="FFFFFF"/>
        </w:rPr>
        <w:t>’</w:t>
      </w:r>
      <w:r w:rsidRPr="00A36B7D">
        <w:rPr>
          <w:rStyle w:val="normaltextrun"/>
          <w:rFonts w:cs="Arial"/>
          <w:color w:val="000000"/>
          <w:shd w:val="clear" w:color="auto" w:fill="FFFFFF"/>
        </w:rPr>
        <w:t xml:space="preserve"> intervention with proven results for pathogens like </w:t>
      </w:r>
      <w:r w:rsidRPr="00A36B7D">
        <w:rPr>
          <w:rStyle w:val="normaltextrun"/>
          <w:rFonts w:cs="Arial"/>
          <w:i/>
          <w:iCs/>
          <w:color w:val="000000"/>
          <w:shd w:val="clear" w:color="auto" w:fill="FFFFFF"/>
        </w:rPr>
        <w:t>Mycoplasma hyopneumoniae</w:t>
      </w:r>
      <w:r w:rsidRPr="00A36B7D">
        <w:rPr>
          <w:rStyle w:val="normaltextrun"/>
          <w:rFonts w:cs="Arial"/>
          <w:color w:val="000000"/>
          <w:shd w:val="clear" w:color="auto" w:fill="FFFFFF"/>
        </w:rPr>
        <w:t xml:space="preserve"> or </w:t>
      </w:r>
      <w:r w:rsidR="008B7A4B" w:rsidRPr="00602934">
        <w:t>Porcine Reproductive and Respiratory Syndrome</w:t>
      </w:r>
      <w:r w:rsidR="008B7A4B" w:rsidRPr="00A36B7D">
        <w:rPr>
          <w:rStyle w:val="normaltextrun"/>
          <w:rFonts w:cs="Arial"/>
          <w:color w:val="000000"/>
          <w:shd w:val="clear" w:color="auto" w:fill="FFFFFF"/>
        </w:rPr>
        <w:t xml:space="preserve"> </w:t>
      </w:r>
      <w:r w:rsidR="008B7A4B">
        <w:rPr>
          <w:rStyle w:val="normaltextrun"/>
          <w:rFonts w:cs="Arial"/>
          <w:color w:val="000000"/>
          <w:shd w:val="clear" w:color="auto" w:fill="FFFFFF"/>
        </w:rPr>
        <w:t>(</w:t>
      </w:r>
      <w:r w:rsidRPr="00A36B7D">
        <w:rPr>
          <w:rStyle w:val="normaltextrun"/>
          <w:rFonts w:cs="Arial"/>
          <w:color w:val="000000"/>
          <w:shd w:val="clear" w:color="auto" w:fill="FFFFFF"/>
        </w:rPr>
        <w:t>PRRS</w:t>
      </w:r>
      <w:r w:rsidR="008B7A4B">
        <w:rPr>
          <w:rStyle w:val="normaltextrun"/>
          <w:rFonts w:cs="Arial"/>
          <w:color w:val="000000"/>
          <w:shd w:val="clear" w:color="auto" w:fill="FFFFFF"/>
        </w:rPr>
        <w:t>)</w:t>
      </w:r>
      <w:r w:rsidRPr="00A36B7D">
        <w:rPr>
          <w:rStyle w:val="normaltextrun"/>
          <w:rFonts w:cs="Arial"/>
          <w:color w:val="000000"/>
          <w:shd w:val="clear" w:color="auto" w:fill="FFFFFF"/>
        </w:rPr>
        <w:t xml:space="preserve">. In the case of </w:t>
      </w:r>
      <w:r w:rsidR="00F559FE">
        <w:rPr>
          <w:rStyle w:val="normaltextrun"/>
          <w:rFonts w:cs="Arial"/>
          <w:color w:val="000000"/>
          <w:shd w:val="clear" w:color="auto" w:fill="FFFFFF"/>
        </w:rPr>
        <w:t>PWD</w:t>
      </w:r>
      <w:r w:rsidRPr="00A36B7D">
        <w:rPr>
          <w:rStyle w:val="normaltextrun"/>
          <w:rFonts w:cs="Arial"/>
          <w:color w:val="000000"/>
          <w:shd w:val="clear" w:color="auto" w:fill="FFFFFF"/>
        </w:rPr>
        <w:t>, unless the problem is cause</w:t>
      </w:r>
      <w:r w:rsidRPr="0D25C29D">
        <w:rPr>
          <w:rStyle w:val="normaltextrun"/>
          <w:rFonts w:cs="Arial"/>
          <w:color w:val="000000" w:themeColor="text1"/>
        </w:rPr>
        <w:t>d</w:t>
      </w:r>
      <w:r w:rsidRPr="00A36B7D">
        <w:rPr>
          <w:rStyle w:val="normaltextrun"/>
          <w:rFonts w:cs="Arial"/>
          <w:color w:val="000000"/>
          <w:shd w:val="clear" w:color="auto" w:fill="FFFFFF"/>
        </w:rPr>
        <w:t xml:space="preserve"> by a specific pathogen, it is not likely that drastic housing changes</w:t>
      </w:r>
      <w:r w:rsidR="007C5D34">
        <w:rPr>
          <w:rStyle w:val="normaltextrun"/>
          <w:rFonts w:cs="Arial"/>
          <w:color w:val="000000" w:themeColor="text1"/>
        </w:rPr>
        <w:t xml:space="preserve"> like</w:t>
      </w:r>
      <w:r w:rsidRPr="00A36B7D">
        <w:rPr>
          <w:rStyle w:val="normaltextrun"/>
          <w:rFonts w:cs="Arial"/>
          <w:color w:val="000000"/>
          <w:shd w:val="clear" w:color="auto" w:fill="FFFFFF"/>
        </w:rPr>
        <w:t xml:space="preserve"> depopulation will solve the problem. </w:t>
      </w:r>
      <w:r w:rsidR="00EC3752">
        <w:rPr>
          <w:rStyle w:val="normaltextrun"/>
          <w:rFonts w:cs="Arial"/>
          <w:color w:val="000000"/>
          <w:shd w:val="clear" w:color="auto" w:fill="FFFFFF"/>
        </w:rPr>
        <w:t>I</w:t>
      </w:r>
      <w:r w:rsidR="007C5D34">
        <w:rPr>
          <w:rStyle w:val="normaltextrun"/>
          <w:rFonts w:cs="Arial"/>
          <w:color w:val="000000"/>
          <w:shd w:val="clear" w:color="auto" w:fill="FFFFFF"/>
        </w:rPr>
        <w:t>n the</w:t>
      </w:r>
      <w:r w:rsidR="00EC3752">
        <w:rPr>
          <w:rStyle w:val="normaltextrun"/>
          <w:rFonts w:cs="Arial"/>
          <w:color w:val="000000"/>
          <w:shd w:val="clear" w:color="auto" w:fill="FFFFFF"/>
        </w:rPr>
        <w:t xml:space="preserve"> particular</w:t>
      </w:r>
      <w:r w:rsidR="007C5D34">
        <w:rPr>
          <w:rStyle w:val="normaltextrun"/>
          <w:rFonts w:cs="Arial"/>
          <w:color w:val="000000"/>
          <w:shd w:val="clear" w:color="auto" w:fill="FFFFFF"/>
        </w:rPr>
        <w:t xml:space="preserve"> case of PWD</w:t>
      </w:r>
      <w:r w:rsidR="00EC3752">
        <w:rPr>
          <w:rStyle w:val="normaltextrun"/>
          <w:rFonts w:cs="Arial"/>
          <w:color w:val="000000"/>
          <w:shd w:val="clear" w:color="auto" w:fill="FFFFFF"/>
        </w:rPr>
        <w:t xml:space="preserve"> associated with pathogenic </w:t>
      </w:r>
      <w:r w:rsidR="00EC3752" w:rsidRPr="002F40BA">
        <w:rPr>
          <w:rStyle w:val="normaltextrun"/>
          <w:rFonts w:cs="Arial"/>
          <w:i/>
          <w:iCs/>
          <w:color w:val="000000"/>
          <w:shd w:val="clear" w:color="auto" w:fill="FFFFFF"/>
        </w:rPr>
        <w:t>E. coli</w:t>
      </w:r>
      <w:r w:rsidR="00EC3752">
        <w:rPr>
          <w:rStyle w:val="normaltextrun"/>
          <w:rFonts w:cs="Arial"/>
          <w:color w:val="000000"/>
          <w:shd w:val="clear" w:color="auto" w:fill="FFFFFF"/>
        </w:rPr>
        <w:t>, partial depopulation</w:t>
      </w:r>
      <w:r w:rsidR="00C4721A">
        <w:rPr>
          <w:rStyle w:val="normaltextrun"/>
          <w:rFonts w:cs="Arial"/>
          <w:color w:val="000000"/>
          <w:shd w:val="clear" w:color="auto" w:fill="FFFFFF"/>
        </w:rPr>
        <w:t xml:space="preserve"> (of post-weaned piglets)</w:t>
      </w:r>
      <w:r w:rsidR="00B51164">
        <w:rPr>
          <w:rStyle w:val="normaltextrun"/>
          <w:rFonts w:cs="Arial"/>
          <w:color w:val="000000"/>
          <w:shd w:val="clear" w:color="auto" w:fill="FFFFFF"/>
        </w:rPr>
        <w:t xml:space="preserve"> on a farm</w:t>
      </w:r>
      <w:r w:rsidR="0099155A">
        <w:rPr>
          <w:rStyle w:val="normaltextrun"/>
          <w:rFonts w:cs="Arial"/>
          <w:color w:val="000000"/>
          <w:shd w:val="clear" w:color="auto" w:fill="FFFFFF"/>
        </w:rPr>
        <w:t xml:space="preserve"> basis</w:t>
      </w:r>
      <w:r w:rsidR="00EC3752">
        <w:rPr>
          <w:rStyle w:val="normaltextrun"/>
          <w:rFonts w:cs="Arial"/>
          <w:color w:val="000000"/>
          <w:shd w:val="clear" w:color="auto" w:fill="FFFFFF"/>
        </w:rPr>
        <w:t xml:space="preserve"> is not likely to be effective as sows are carriers of the pathogen. </w:t>
      </w:r>
      <w:r w:rsidRPr="00A36B7D">
        <w:rPr>
          <w:rStyle w:val="normaltextrun"/>
          <w:rFonts w:cs="Arial"/>
          <w:color w:val="000000"/>
          <w:shd w:val="clear" w:color="auto" w:fill="FFFFFF"/>
        </w:rPr>
        <w:t xml:space="preserve">Differences </w:t>
      </w:r>
      <w:r w:rsidR="0094194E">
        <w:rPr>
          <w:rStyle w:val="normaltextrun"/>
          <w:rFonts w:cs="Arial"/>
          <w:color w:val="000000"/>
          <w:shd w:val="clear" w:color="auto" w:fill="FFFFFF"/>
        </w:rPr>
        <w:t>in</w:t>
      </w:r>
      <w:r w:rsidR="0094194E" w:rsidRPr="00A36B7D">
        <w:rPr>
          <w:rStyle w:val="normaltextrun"/>
          <w:rFonts w:cs="Arial"/>
          <w:color w:val="000000"/>
          <w:shd w:val="clear" w:color="auto" w:fill="FFFFFF"/>
        </w:rPr>
        <w:t xml:space="preserve"> </w:t>
      </w:r>
      <w:r w:rsidRPr="00A36B7D">
        <w:rPr>
          <w:rStyle w:val="normaltextrun"/>
          <w:rFonts w:cs="Arial"/>
          <w:color w:val="000000"/>
          <w:shd w:val="clear" w:color="auto" w:fill="FFFFFF"/>
        </w:rPr>
        <w:t>the incidence of diarrhoea between floor type and the supply of straw should be investigated. </w:t>
      </w:r>
      <w:r w:rsidRPr="00A36B7D">
        <w:rPr>
          <w:rStyle w:val="eop"/>
          <w:rFonts w:cs="Arial"/>
          <w:color w:val="000000"/>
          <w:shd w:val="clear" w:color="auto" w:fill="FFFFFF"/>
        </w:rPr>
        <w:t> </w:t>
      </w:r>
    </w:p>
    <w:p w14:paraId="22DA9024" w14:textId="13DDC974" w:rsidR="0072038D" w:rsidRDefault="0072038D" w:rsidP="00B4537B">
      <w:pPr>
        <w:spacing w:line="276" w:lineRule="auto"/>
      </w:pPr>
      <w:r>
        <w:t xml:space="preserve">Twenty years ago, reflecting on the housing and management of weaned pigs, </w:t>
      </w:r>
      <w:hyperlink w:anchor="_ENREF_40" w:tooltip="Evans, 2001 #711" w:history="1">
        <w:r w:rsidR="005F0597">
          <w:fldChar w:fldCharType="begin"/>
        </w:r>
        <w:r w:rsidR="005F0597">
          <w:instrText xml:space="preserve"> ADDIN EN.CITE &lt;EndNote&gt;&lt;Cite AuthorYear="1"&gt;&lt;Author&gt;Evans&lt;/Author&gt;&lt;Year&gt;2001&lt;/Year&gt;&lt;RecNum&gt;711&lt;/RecNum&gt;&lt;DisplayText&gt;Evans (2001)&lt;/DisplayText&gt;&lt;record&gt;&lt;rec-number&gt;711&lt;/rec-number&gt;&lt;foreign-keys&gt;&lt;key app="EN" db-id="99spxtxajxsasbefr95pf00rfrs00ep9ve2a" timestamp="1664742776"&gt;711&lt;/key&gt;&lt;/foreign-keys&gt;&lt;ref-type name="Book Section"&gt;5&lt;/ref-type&gt;&lt;contributors&gt;&lt;authors&gt;&lt;author&gt;Evans, M&lt;/author&gt;&lt;/authors&gt;&lt;secondary-authors&gt;&lt;author&gt;Varley, M. A.&lt;/author&gt;&lt;author&gt;Wiseman, J. &lt;/author&gt;&lt;/secondary-authors&gt;&lt;/contributors&gt;&lt;titles&gt;&lt;title&gt;Practical management and housing of the young weaned piglet&lt;/title&gt;&lt;secondary-title&gt;The weaner pig : nutrition and management&lt;/secondary-title&gt;&lt;/titles&gt;&lt;section&gt;15&lt;/section&gt;&lt;keywords&gt;&lt;keyword&gt;Piglets -- Nutrition -- Requirements&lt;/keyword&gt;&lt;keyword&gt;Piglets -- Feeding and feeds&lt;/keyword&gt;&lt;/keywords&gt;&lt;dates&gt;&lt;year&gt;2001&lt;/year&gt;&lt;/dates&gt;&lt;pub-location&gt;Wallingford, Oxon, UK ;&lt;/pub-location&gt;&lt;publisher&gt;CABI Pub.&lt;/publisher&gt;&lt;isbn&gt;1-280-82921-4&lt;/isbn&gt;&lt;urls&gt;&lt;/urls&gt;&lt;/record&gt;&lt;/Cite&gt;&lt;/EndNote&gt;</w:instrText>
        </w:r>
        <w:r w:rsidR="005F0597">
          <w:fldChar w:fldCharType="separate"/>
        </w:r>
        <w:r w:rsidR="005F0597">
          <w:rPr>
            <w:noProof/>
          </w:rPr>
          <w:t>Evans (2001)</w:t>
        </w:r>
        <w:r w:rsidR="005F0597">
          <w:fldChar w:fldCharType="end"/>
        </w:r>
      </w:hyperlink>
      <w:r>
        <w:t xml:space="preserve"> remarked that although the adoption of new production practices solves some problems associated with older systems, it will, in turn, give rise to new challenges as patterns of disease change. Some themes, however, are enduring. The need for a well-planned pig flow, close attention to detail and skilled stockpersons highlighted by Evans are echoed in the AHDB’s current advice on </w:t>
      </w:r>
      <w:r w:rsidR="00510D76">
        <w:t>‘</w:t>
      </w:r>
      <w:r>
        <w:t>Establishing the weaned pig</w:t>
      </w:r>
      <w:r w:rsidR="00510D76">
        <w:t>’</w:t>
      </w:r>
      <w:r w:rsidR="00A836E3">
        <w:t xml:space="preserve"> </w:t>
      </w:r>
      <w:r w:rsidR="00A836E3">
        <w:fldChar w:fldCharType="begin"/>
      </w:r>
      <w:r w:rsidR="00684BF3">
        <w:instrText xml:space="preserve"> ADDIN EN.CITE &lt;EndNote&gt;&lt;Cite&gt;&lt;Author&gt;AHDB&lt;/Author&gt;&lt;Year&gt;2020&lt;/Year&gt;&lt;RecNum&gt;725&lt;/RecNum&gt;&lt;DisplayText&gt;(AHDB, 2020a)&lt;/DisplayText&gt;&lt;record&gt;&lt;rec-number&gt;725&lt;/rec-number&gt;&lt;foreign-keys&gt;&lt;key app="EN" db-id="99spxtxajxsasbefr95pf00rfrs00ep9ve2a" timestamp="1664744321"&gt;725&lt;/key&gt;&lt;/foreign-keys&gt;&lt;ref-type name="Web Page"&gt;12&lt;/ref-type&gt;&lt;contributors&gt;&lt;authors&gt;&lt;author&gt;AHDB,&lt;/author&gt;&lt;/authors&gt;&lt;/contributors&gt;&lt;titles&gt;&lt;title&gt;Establishing the weaned pig&lt;/title&gt;&lt;/titles&gt;&lt;volume&gt;2022&lt;/volume&gt;&lt;number&gt;August 22&lt;/number&gt;&lt;dates&gt;&lt;year&gt;2020&lt;/year&gt;&lt;/dates&gt;&lt;urls&gt;&lt;related-urls&gt;&lt;url&gt;https://ahdb.org.uk/knowledge-library/establishing-the-weaned-pig&lt;/url&gt;&lt;/related-urls&gt;&lt;/urls&gt;&lt;/record&gt;&lt;/Cite&gt;&lt;/EndNote&gt;</w:instrText>
      </w:r>
      <w:r w:rsidR="00A836E3">
        <w:fldChar w:fldCharType="separate"/>
      </w:r>
      <w:r w:rsidR="00684BF3">
        <w:rPr>
          <w:noProof/>
        </w:rPr>
        <w:t>(</w:t>
      </w:r>
      <w:hyperlink w:anchor="_ENREF_4" w:tooltip="AHDB, 2020 #725" w:history="1">
        <w:r w:rsidR="005F0597">
          <w:rPr>
            <w:noProof/>
          </w:rPr>
          <w:t>AHDB, 2020a</w:t>
        </w:r>
      </w:hyperlink>
      <w:r w:rsidR="00684BF3">
        <w:rPr>
          <w:noProof/>
        </w:rPr>
        <w:t>)</w:t>
      </w:r>
      <w:r w:rsidR="00A836E3">
        <w:fldChar w:fldCharType="end"/>
      </w:r>
      <w:r w:rsidR="00A836E3">
        <w:t>.</w:t>
      </w:r>
      <w:r>
        <w:t xml:space="preserve"> Ensuring </w:t>
      </w:r>
      <w:r w:rsidR="00F06DEB">
        <w:t>evenly</w:t>
      </w:r>
      <w:r w:rsidR="000E767B">
        <w:t>-</w:t>
      </w:r>
      <w:r w:rsidR="00F06DEB">
        <w:t>sized</w:t>
      </w:r>
      <w:r>
        <w:t xml:space="preserve"> groups, handling piglets quietly and gently and working on an all-in/all-out basis to allow accommodation to be cleaned, disinfected and dried between batches are all advised.</w:t>
      </w:r>
    </w:p>
    <w:p w14:paraId="35D877FD" w14:textId="0DDBF3AF" w:rsidR="0072038D" w:rsidRDefault="0072038D" w:rsidP="00B4537B">
      <w:pPr>
        <w:spacing w:line="276" w:lineRule="auto"/>
      </w:pPr>
      <w:r>
        <w:t xml:space="preserve">In an early study into the effect of housing conditions on the behaviour of weaned pigs, </w:t>
      </w:r>
      <w:hyperlink w:anchor="_ENREF_93" w:tooltip="Metz, 1990 #718" w:history="1">
        <w:r w:rsidR="005F0597">
          <w:fldChar w:fldCharType="begin"/>
        </w:r>
        <w:r w:rsidR="005F0597">
          <w:instrText xml:space="preserve"> ADDIN EN.CITE &lt;EndNote&gt;&lt;Cite AuthorYear="1"&gt;&lt;Author&gt;Metz&lt;/Author&gt;&lt;Year&gt;1990&lt;/Year&gt;&lt;RecNum&gt;718&lt;/RecNum&gt;&lt;DisplayText&gt;Metz and Gonyou (1990)&lt;/DisplayText&gt;&lt;record&gt;&lt;rec-number&gt;718&lt;/rec-number&gt;&lt;foreign-keys&gt;&lt;key app="EN" db-id="99spxtxajxsasbefr95pf00rfrs00ep9ve2a" timestamp="1664743804"&gt;718&lt;/key&gt;&lt;/foreign-keys&gt;&lt;ref-type name="Journal Article"&gt;17&lt;/ref-type&gt;&lt;contributors&gt;&lt;authors&gt;&lt;author&gt;Metz, JHM&lt;/author&gt;&lt;author&gt;Gonyou, HW&lt;/author&gt;&lt;/authors&gt;&lt;/contributors&gt;&lt;titles&gt;&lt;title&gt;Effect of age and housing conditions on the behavioural and haemolytic reaction of piglets to weaning&lt;/title&gt;&lt;secondary-title&gt;Applied Animal Behaviour Science&lt;/secondary-title&gt;&lt;/titles&gt;&lt;periodical&gt;&lt;full-title&gt;Applied Animal Behaviour Science&lt;/full-title&gt;&lt;/periodical&gt;&lt;pages&gt;299-309&lt;/pages&gt;&lt;volume&gt;27&lt;/volume&gt;&lt;number&gt;4&lt;/number&gt;&lt;dates&gt;&lt;year&gt;1990&lt;/year&gt;&lt;/dates&gt;&lt;isbn&gt;0168-1591&lt;/isbn&gt;&lt;urls&gt;&lt;/urls&gt;&lt;/record&gt;&lt;/Cite&gt;&lt;/EndNote&gt;</w:instrText>
        </w:r>
        <w:r w:rsidR="005F0597">
          <w:fldChar w:fldCharType="separate"/>
        </w:r>
        <w:r w:rsidR="005F0597">
          <w:rPr>
            <w:noProof/>
          </w:rPr>
          <w:t>Metz and Gonyou (1990)</w:t>
        </w:r>
        <w:r w:rsidR="005F0597">
          <w:fldChar w:fldCharType="end"/>
        </w:r>
      </w:hyperlink>
      <w:r>
        <w:t xml:space="preserve"> found little difference between piglets remaining in the farrowing unit after removal of the sow and those moved to weaning units. Similarly, </w:t>
      </w:r>
      <w:hyperlink w:anchor="_ENREF_58" w:tooltip="Hötzel, 2011 #715" w:history="1">
        <w:r w:rsidR="005F0597">
          <w:fldChar w:fldCharType="begin"/>
        </w:r>
        <w:r w:rsidR="005F0597">
          <w:instrText xml:space="preserve"> ADDIN EN.CITE &lt;EndNote&gt;&lt;Cite AuthorYear="1"&gt;&lt;Author&gt;Hötzel&lt;/Author&gt;&lt;Year&gt;2011&lt;/Year&gt;&lt;RecNum&gt;715&lt;/RecNum&gt;&lt;DisplayText&gt;Hötzel et al. (2011)&lt;/DisplayText&gt;&lt;record&gt;&lt;rec-number&gt;715&lt;/rec-number&gt;&lt;foreign-keys&gt;&lt;key app="EN" db-id="99spxtxajxsasbefr95pf00rfrs00ep9ve2a" timestamp="1664743725"&gt;715&lt;/key&gt;&lt;/foreign-keys&gt;&lt;ref-type name="Journal Article"&gt;17&lt;/ref-type&gt;&lt;contributors&gt;&lt;authors&gt;&lt;author&gt;Hötzel, Maria J&lt;/author&gt;&lt;author&gt;de Souza, Gisele PP&lt;/author&gt;&lt;author&gt;Dalla Costa, Osmar A&lt;/author&gt;&lt;author&gt;Machado Filho, Luiz Carlos P&lt;/author&gt;&lt;/authors&gt;&lt;/contributors&gt;&lt;titles&gt;&lt;title&gt;Disentangling the effects of weaning stressors on piglets’ behaviour and feed intake: Changing the housing and social environment&lt;/title&gt;&lt;secondary-title&gt;Applied Animal Behaviour Science&lt;/secondary-title&gt;&lt;/titles&gt;&lt;periodical&gt;&lt;full-title&gt;Applied Animal Behaviour Science&lt;/full-title&gt;&lt;/periodical&gt;&lt;pages&gt;44-50&lt;/pages&gt;&lt;volume&gt;135&lt;/volume&gt;&lt;number&gt;1-2&lt;/number&gt;&lt;dates&gt;&lt;year&gt;2011&lt;/year&gt;&lt;/dates&gt;&lt;isbn&gt;0168-1591&lt;/isbn&gt;&lt;urls&gt;&lt;/urls&gt;&lt;/record&gt;&lt;/Cite&gt;&lt;/EndNote&gt;</w:instrText>
        </w:r>
        <w:r w:rsidR="005F0597">
          <w:fldChar w:fldCharType="separate"/>
        </w:r>
        <w:r w:rsidR="005F0597">
          <w:rPr>
            <w:noProof/>
          </w:rPr>
          <w:t>Hötzel et al. (2011)</w:t>
        </w:r>
        <w:r w:rsidR="005F0597">
          <w:fldChar w:fldCharType="end"/>
        </w:r>
      </w:hyperlink>
      <w:r>
        <w:t xml:space="preserve"> were interested in better understanding interactions between housing and social change at weaning</w:t>
      </w:r>
      <w:r w:rsidR="008331FB">
        <w:t>,</w:t>
      </w:r>
      <w:r>
        <w:t xml:space="preserve"> and their studies led them to argue for an emphasis on ensuring that a solid diet is well-established before additional stressors of housing and social change are introduced. For </w:t>
      </w:r>
      <w:hyperlink w:anchor="_ENREF_106" w:tooltip="Oostindjer, 2011 #720" w:history="1">
        <w:r w:rsidR="005F0597">
          <w:fldChar w:fldCharType="begin"/>
        </w:r>
        <w:r w:rsidR="005F0597">
          <w:instrText xml:space="preserve"> ADDIN EN.CITE &lt;EndNote&gt;&lt;Cite AuthorYear="1"&gt;&lt;Author&gt;Oostindjer&lt;/Author&gt;&lt;Year&gt;2011&lt;/Year&gt;&lt;RecNum&gt;720&lt;/RecNum&gt;&lt;DisplayText&gt;Oostindjer et al. (2011)&lt;/DisplayText&gt;&lt;record&gt;&lt;rec-number&gt;720&lt;/rec-number&gt;&lt;foreign-keys&gt;&lt;key app="EN" db-id="99spxtxajxsasbefr95pf00rfrs00ep9ve2a" timestamp="1664743866"&gt;720&lt;/key&gt;&lt;/foreign-keys&gt;&lt;ref-type name="Journal Article"&gt;17&lt;/ref-type&gt;&lt;contributors&gt;&lt;authors&gt;&lt;author&gt;Oostindjer, Marije&lt;/author&gt;&lt;author&gt;van den Brand, Henry&lt;/author&gt;&lt;author&gt;Kemp, Bas&lt;/author&gt;&lt;author&gt;Bolhuis, J Elizabeth&lt;/author&gt;&lt;/authors&gt;&lt;/contributors&gt;&lt;titles&gt;&lt;title&gt;Effects of environmental enrichment and loose housing of lactating sows on piglet behaviour before and after weaning&lt;/title&gt;&lt;secondary-title&gt;Applied Animal Behaviour Science&lt;/secondary-title&gt;&lt;/titles&gt;&lt;periodical&gt;&lt;full-title&gt;Applied Animal Behaviour Science&lt;/full-title&gt;&lt;/periodical&gt;&lt;pages&gt;31-41&lt;/pages&gt;&lt;volume&gt;134&lt;/volume&gt;&lt;number&gt;1-2&lt;/number&gt;&lt;dates&gt;&lt;year&gt;2011&lt;/year&gt;&lt;/dates&gt;&lt;isbn&gt;0168-1591&lt;/isbn&gt;&lt;urls&gt;&lt;/urls&gt;&lt;/record&gt;&lt;/Cite&gt;&lt;/EndNote&gt;</w:instrText>
        </w:r>
        <w:r w:rsidR="005F0597">
          <w:fldChar w:fldCharType="separate"/>
        </w:r>
        <w:r w:rsidR="005F0597">
          <w:rPr>
            <w:noProof/>
          </w:rPr>
          <w:t xml:space="preserve">Oostindjer </w:t>
        </w:r>
        <w:r w:rsidR="005F0597" w:rsidRPr="004F60D1">
          <w:rPr>
            <w:i/>
            <w:iCs/>
            <w:noProof/>
          </w:rPr>
          <w:t>et al</w:t>
        </w:r>
        <w:r w:rsidR="005F0597">
          <w:rPr>
            <w:noProof/>
          </w:rPr>
          <w:t>. (2011)</w:t>
        </w:r>
        <w:r w:rsidR="005F0597">
          <w:fldChar w:fldCharType="end"/>
        </w:r>
      </w:hyperlink>
      <w:r>
        <w:t xml:space="preserve">, embedding social and foraging behaviours in the pre-weaning environment and carrying these through to the post-weaning environment may help piglets with this transition. </w:t>
      </w:r>
    </w:p>
    <w:p w14:paraId="4C80069E" w14:textId="12269A1F" w:rsidR="0072038D" w:rsidRDefault="0072038D" w:rsidP="00B4537B">
      <w:pPr>
        <w:spacing w:line="276" w:lineRule="auto"/>
      </w:pPr>
      <w:r w:rsidRPr="00E32D17">
        <w:t xml:space="preserve">There are practical considerations as well. For example, National Animal Disease Information Service </w:t>
      </w:r>
      <w:r w:rsidR="00D60192">
        <w:t>(</w:t>
      </w:r>
      <w:r w:rsidR="00D60192" w:rsidRPr="00E32D17">
        <w:t>NADIS</w:t>
      </w:r>
      <w:r w:rsidR="00D60192">
        <w:t>)</w:t>
      </w:r>
      <w:r w:rsidR="00D60192" w:rsidRPr="00E32D17">
        <w:t xml:space="preserve"> </w:t>
      </w:r>
      <w:r w:rsidRPr="00E32D17">
        <w:t xml:space="preserve">identifies low or variable temperatures and drafts among confounding factors that may increase the susceptibility of newly weaned pigs to </w:t>
      </w:r>
      <w:r w:rsidR="00335B2E">
        <w:t>PWD</w:t>
      </w:r>
      <w:r w:rsidRPr="00E32D17">
        <w:t>. In particular, the risk of chilling</w:t>
      </w:r>
      <w:r w:rsidR="00666977">
        <w:t>,</w:t>
      </w:r>
      <w:r w:rsidRPr="00E32D17">
        <w:t xml:space="preserve"> </w:t>
      </w:r>
      <w:r w:rsidR="004D1B59">
        <w:t>which</w:t>
      </w:r>
      <w:r w:rsidRPr="00E32D17">
        <w:t xml:space="preserve"> may prompt the blood supply to be diverted away from the gut and towards the vital organs, is highlighted. Writing in the Farmers Weekly, Hayley Chapman (1 </w:t>
      </w:r>
      <w:r w:rsidR="00F06DEB" w:rsidRPr="00E32D17">
        <w:t>February</w:t>
      </w:r>
      <w:r w:rsidRPr="00E32D17">
        <w:t xml:space="preserve"> 2021) notes that while it is difficult to be absolute given variables of housing, vitality and appetite, as a general rule of thumb</w:t>
      </w:r>
      <w:r w:rsidR="0036142B">
        <w:t>,</w:t>
      </w:r>
      <w:r w:rsidRPr="00E32D17">
        <w:t xml:space="preserve"> a target temperature of 28</w:t>
      </w:r>
      <w:r w:rsidR="0036142B" w:rsidRPr="0036142B">
        <w:t>–</w:t>
      </w:r>
      <w:r w:rsidRPr="00E32D17">
        <w:t>30</w:t>
      </w:r>
      <w:r w:rsidR="00372D74">
        <w:rPr>
          <w:rFonts w:cs="Arial"/>
        </w:rPr>
        <w:t>°</w:t>
      </w:r>
      <w:r w:rsidRPr="00E32D17">
        <w:t>C, or 25</w:t>
      </w:r>
      <w:r w:rsidR="00372D74">
        <w:rPr>
          <w:rFonts w:cs="Arial"/>
        </w:rPr>
        <w:t>°</w:t>
      </w:r>
      <w:r w:rsidRPr="00E32D17">
        <w:t>C in a straw system, is appropriate immediately post-weaning. Dropping incrementally to 23</w:t>
      </w:r>
      <w:r w:rsidR="00372D74">
        <w:rPr>
          <w:rFonts w:cs="Arial"/>
        </w:rPr>
        <w:t>°</w:t>
      </w:r>
      <w:r w:rsidRPr="00E32D17">
        <w:t>C once the</w:t>
      </w:r>
      <w:r>
        <w:t xml:space="preserve"> animals reach a target weight of 20</w:t>
      </w:r>
      <w:r w:rsidR="0036142B">
        <w:t xml:space="preserve"> </w:t>
      </w:r>
      <w:r>
        <w:t xml:space="preserve">kg. </w:t>
      </w:r>
    </w:p>
    <w:p w14:paraId="75608F9B" w14:textId="3099DC4B" w:rsidR="00E32D17" w:rsidRDefault="00E32D17" w:rsidP="00280D6B">
      <w:pPr>
        <w:pStyle w:val="Heading2"/>
      </w:pPr>
      <w:bookmarkStart w:id="74" w:name="_Toc124787505"/>
      <w:r w:rsidRPr="007675BC">
        <w:t>Water</w:t>
      </w:r>
      <w:r>
        <w:t xml:space="preserve"> quality</w:t>
      </w:r>
      <w:bookmarkEnd w:id="74"/>
      <w:r w:rsidRPr="3036A6D3">
        <w:t xml:space="preserve">  </w:t>
      </w:r>
    </w:p>
    <w:p w14:paraId="7188C024" w14:textId="3DB6CA76" w:rsidR="0072038D" w:rsidRDefault="0072038D" w:rsidP="00B4537B">
      <w:pPr>
        <w:spacing w:line="276" w:lineRule="auto"/>
      </w:pPr>
      <w:r w:rsidRPr="005E7392">
        <w:t>Drinking water</w:t>
      </w:r>
      <w:r>
        <w:t xml:space="preserve"> is a </w:t>
      </w:r>
      <w:r w:rsidRPr="005E7392">
        <w:t xml:space="preserve">critical point </w:t>
      </w:r>
      <w:r w:rsidR="00D27DBA">
        <w:t>in preventing</w:t>
      </w:r>
      <w:r w:rsidRPr="005E7392">
        <w:t xml:space="preserve"> diarrhoea. </w:t>
      </w:r>
      <w:r>
        <w:t>Ensuring pigs have access to h</w:t>
      </w:r>
      <w:r w:rsidRPr="005E7392">
        <w:t>igh</w:t>
      </w:r>
      <w:r w:rsidR="005B6EFB">
        <w:t>-</w:t>
      </w:r>
      <w:r w:rsidRPr="005E7392">
        <w:t>quality</w:t>
      </w:r>
      <w:r>
        <w:t xml:space="preserve"> drinking water</w:t>
      </w:r>
      <w:r w:rsidRPr="005E7392">
        <w:t>, both microbiological and physical-chemical, is essential</w:t>
      </w:r>
      <w:r>
        <w:t xml:space="preserve"> to prevent the development of nutritional imbalances and bacterial and viral infections</w:t>
      </w:r>
      <w:r w:rsidRPr="005E7392">
        <w:t>.</w:t>
      </w:r>
      <w:r>
        <w:t xml:space="preserve"> Despite being a fundamental principle of livestock farming</w:t>
      </w:r>
      <w:r w:rsidR="005B6EFB">
        <w:t>,</w:t>
      </w:r>
      <w:r>
        <w:t xml:space="preserve"> it is one of the most oft</w:t>
      </w:r>
      <w:r w:rsidR="00915EAE">
        <w:t>en</w:t>
      </w:r>
      <w:r>
        <w:t xml:space="preserve"> overlooked. In addition, </w:t>
      </w:r>
      <w:r w:rsidRPr="005E7392">
        <w:t>water temperature</w:t>
      </w:r>
      <w:r>
        <w:t xml:space="preserve">, </w:t>
      </w:r>
      <w:r w:rsidRPr="005E7392">
        <w:t>flow rate and pressure</w:t>
      </w:r>
      <w:r>
        <w:t xml:space="preserve"> will also condition pigs’ access to water and its consumption. Close attention to hygiene between batches and regular monitoring is advised</w:t>
      </w:r>
      <w:r w:rsidR="00A122D4">
        <w:t>,</w:t>
      </w:r>
      <w:r>
        <w:t xml:space="preserve"> as any</w:t>
      </w:r>
      <w:r w:rsidRPr="005E7392">
        <w:t xml:space="preserve"> reduction in </w:t>
      </w:r>
      <w:r>
        <w:t xml:space="preserve">water </w:t>
      </w:r>
      <w:r w:rsidRPr="005E7392">
        <w:t xml:space="preserve">consumption will lead to lower feed consumption. </w:t>
      </w:r>
    </w:p>
    <w:p w14:paraId="26401AA4" w14:textId="23D8516E" w:rsidR="0072038D" w:rsidRPr="007530C5" w:rsidRDefault="0072038D" w:rsidP="00B4537B">
      <w:pPr>
        <w:spacing w:line="276" w:lineRule="auto"/>
      </w:pPr>
      <w:r>
        <w:t>“</w:t>
      </w:r>
      <w:r w:rsidRPr="004033AE">
        <w:rPr>
          <w:i/>
          <w:iCs/>
        </w:rPr>
        <w:t xml:space="preserve">Despite clear evidence that a high bacterial count in water is in itself a cause of post-weaning diarrhoea, the French research showed it to be a RF for post- weaning diarrhoea in conjunction with other RFs. The water quality in many herds, based on counts of faecal contaminants and total bacteria, was poor. The World Health Organisation potable water standard for human consumption is zero faecal coliforms and zero faecal </w:t>
      </w:r>
      <w:r w:rsidRPr="00915EAE">
        <w:t>streptococci</w:t>
      </w:r>
      <w:r w:rsidRPr="004033AE">
        <w:rPr>
          <w:i/>
          <w:iCs/>
        </w:rPr>
        <w:t>. This standard was used, and only 12 batches (22%) were drinking potable water.”</w:t>
      </w:r>
      <w:r>
        <w:rPr>
          <w:i/>
          <w:iCs/>
        </w:rPr>
        <w:t xml:space="preserve"> </w:t>
      </w:r>
      <w:r w:rsidR="00AB4533" w:rsidRPr="00AB4533">
        <w:fldChar w:fldCharType="begin"/>
      </w:r>
      <w:r w:rsidR="00FD4A26">
        <w:instrText xml:space="preserve"> ADDIN EN.CITE &lt;EndNote&gt;&lt;Cite&gt;&lt;Author&gt;Skirrow&lt;/Author&gt;&lt;Year&gt;1997&lt;/Year&gt;&lt;RecNum&gt;726&lt;/RecNum&gt;&lt;DisplayText&gt;(Skirrow et al., 1997)&lt;/DisplayText&gt;&lt;record&gt;&lt;rec-number&gt;726&lt;/rec-number&gt;&lt;foreign-keys&gt;&lt;key app="EN" db-id="99spxtxajxsasbefr95pf00rfrs00ep9ve2a" timestamp="1664744650"&gt;726&lt;/key&gt;&lt;/foreign-keys&gt;&lt;ref-type name="Journal Article"&gt;17&lt;/ref-type&gt;&lt;contributors&gt;&lt;authors&gt;&lt;author&gt;Skirrow, SZ&lt;/author&gt;&lt;author&gt;Buddle, JR&lt;/author&gt;&lt;author&gt;Mercy, AR&lt;/author&gt;&lt;author&gt;Madec, F&lt;/author&gt;&lt;author&gt;Nicholls, RR&lt;/author&gt;&lt;/authors&gt;&lt;/contributors&gt;&lt;titles&gt;&lt;title&gt;Epidemiological studies of pig diseases: 2. Post</w:instrText>
      </w:r>
      <w:r w:rsidR="00FD4A26">
        <w:rPr>
          <w:rFonts w:ascii="Cambria Math" w:hAnsi="Cambria Math" w:cs="Cambria Math"/>
        </w:rPr>
        <w:instrText>‐</w:instrText>
      </w:r>
      <w:r w:rsidR="00FD4A26">
        <w:instrText>weaning diarrhoea and performance in Western Australian pigs&lt;/title&gt;&lt;secondary-title&gt;Australian veterinary journal&lt;/secondary-title&gt;&lt;/titles&gt;&lt;periodical&gt;&lt;full-title&gt;Aust Vet J&lt;/full-title&gt;&lt;abbr-1&gt;Australian veterinary journal&lt;/abbr-1&gt;&lt;/periodical&gt;&lt;pages&gt;282-288&lt;/pages&gt;&lt;volume&gt;75&lt;/volume&gt;&lt;number&gt;4&lt;/number&gt;&lt;dates&gt;&lt;year&gt;1997&lt;/year&gt;&lt;/dates&gt;&lt;isbn&gt;0005-0423&lt;/isbn&gt;&lt;urls&gt;&lt;/urls&gt;&lt;/record&gt;&lt;/Cite&gt;&lt;/EndNote&gt;</w:instrText>
      </w:r>
      <w:r w:rsidR="00AB4533" w:rsidRPr="00AB4533">
        <w:fldChar w:fldCharType="separate"/>
      </w:r>
      <w:r w:rsidR="00FD4A26">
        <w:rPr>
          <w:noProof/>
        </w:rPr>
        <w:t>(</w:t>
      </w:r>
      <w:hyperlink w:anchor="_ENREF_127" w:tooltip="Skirrow, 1997 #726" w:history="1">
        <w:r w:rsidR="005F0597">
          <w:rPr>
            <w:noProof/>
          </w:rPr>
          <w:t>Skirrow et al., 1997</w:t>
        </w:r>
      </w:hyperlink>
      <w:r w:rsidR="00FD4A26">
        <w:rPr>
          <w:noProof/>
        </w:rPr>
        <w:t>)</w:t>
      </w:r>
      <w:r w:rsidR="00AB4533" w:rsidRPr="00AB4533">
        <w:fldChar w:fldCharType="end"/>
      </w:r>
    </w:p>
    <w:p w14:paraId="044ADF45" w14:textId="5735EA35" w:rsidR="0072038D" w:rsidRDefault="0072038D" w:rsidP="00B4537B">
      <w:pPr>
        <w:spacing w:line="276" w:lineRule="auto"/>
      </w:pPr>
      <w:r>
        <w:t>AHDB's guidelines, Water Guidance for Pig Farmers, address water quantity and quality</w:t>
      </w:r>
      <w:r w:rsidR="00101EDD">
        <w:t>,</w:t>
      </w:r>
      <w:r>
        <w:t xml:space="preserve"> usage</w:t>
      </w:r>
      <w:r w:rsidR="00101EDD">
        <w:t>,</w:t>
      </w:r>
      <w:r>
        <w:t xml:space="preserve"> waste and drainage, regulations applicable to pig units and supply issues. Under water quantity and quality, the estimated daily </w:t>
      </w:r>
      <w:r w:rsidR="0033374F">
        <w:t xml:space="preserve">water </w:t>
      </w:r>
      <w:r>
        <w:t>requirement for newly weaned pigs is in the range of 1.0</w:t>
      </w:r>
      <w:r w:rsidR="0033374F" w:rsidRPr="0033374F">
        <w:t xml:space="preserve"> –</w:t>
      </w:r>
      <w:r>
        <w:t>1.5 litres/day rising over time to 5.0-6.0 litres/day as they approach finishing weight. In an Expert Guide to Feed and Water Requirements for Weaners, Farmers Weekly (2020) highlights the importance of ensuring the</w:t>
      </w:r>
      <w:r w:rsidR="00D547D0">
        <w:t xml:space="preserve"> </w:t>
      </w:r>
      <w:r>
        <w:t>accessibility, cleanliness</w:t>
      </w:r>
      <w:r w:rsidR="002F40BA">
        <w:t>,</w:t>
      </w:r>
      <w:r>
        <w:t xml:space="preserve"> and appropriate flow rate of water for weaners</w:t>
      </w:r>
      <w:r w:rsidR="00A512AB">
        <w:t xml:space="preserve"> and also suggests</w:t>
      </w:r>
      <w:r>
        <w:t xml:space="preserve"> practical measures to encourage water uptake that include ensuring consistency of nipple/bowl/trough across the farrowing and weaning environments.</w:t>
      </w:r>
    </w:p>
    <w:p w14:paraId="60A7EC7F" w14:textId="32BDECC0" w:rsidR="00931548" w:rsidRDefault="00931548" w:rsidP="00B4537B">
      <w:pPr>
        <w:spacing w:line="276" w:lineRule="auto"/>
      </w:pPr>
      <w:r>
        <w:t xml:space="preserve">Please see section </w:t>
      </w:r>
      <w:r>
        <w:fldChar w:fldCharType="begin"/>
      </w:r>
      <w:r>
        <w:instrText xml:space="preserve"> REF _Ref122087148 \r \h </w:instrText>
      </w:r>
      <w:r>
        <w:fldChar w:fldCharType="separate"/>
      </w:r>
      <w:r>
        <w:t>6.4</w:t>
      </w:r>
      <w:r>
        <w:fldChar w:fldCharType="end"/>
      </w:r>
      <w:r w:rsidR="009869A7">
        <w:t>,</w:t>
      </w:r>
      <w:r>
        <w:t xml:space="preserve"> </w:t>
      </w:r>
      <w:r>
        <w:fldChar w:fldCharType="begin"/>
      </w:r>
      <w:r>
        <w:instrText xml:space="preserve"> REF _Ref122087153 \h </w:instrText>
      </w:r>
      <w:r>
        <w:fldChar w:fldCharType="separate"/>
      </w:r>
      <w:r w:rsidRPr="19BDD2F3">
        <w:t xml:space="preserve">Acidification of feed and water, including </w:t>
      </w:r>
      <w:r w:rsidR="009869A7">
        <w:t>o</w:t>
      </w:r>
      <w:r w:rsidRPr="19BDD2F3">
        <w:t xml:space="preserve">rganic </w:t>
      </w:r>
      <w:r w:rsidR="009869A7">
        <w:t>a</w:t>
      </w:r>
      <w:r w:rsidRPr="19BDD2F3">
        <w:t>cids</w:t>
      </w:r>
      <w:r>
        <w:fldChar w:fldCharType="end"/>
      </w:r>
      <w:r w:rsidR="005E7934">
        <w:t>,</w:t>
      </w:r>
      <w:r>
        <w:t xml:space="preserve"> for more details on water acidification.</w:t>
      </w:r>
    </w:p>
    <w:p w14:paraId="47641DCD" w14:textId="77777777" w:rsidR="0072038D" w:rsidRDefault="0072038D" w:rsidP="00280D6B">
      <w:pPr>
        <w:pStyle w:val="Heading2"/>
      </w:pPr>
      <w:bookmarkStart w:id="75" w:name="_Toc113219410"/>
      <w:bookmarkStart w:id="76" w:name="_Toc124787506"/>
      <w:r w:rsidRPr="3036A6D3">
        <w:t>Hygiene and biosecurity</w:t>
      </w:r>
      <w:bookmarkEnd w:id="75"/>
      <w:bookmarkEnd w:id="76"/>
      <w:r w:rsidRPr="3036A6D3">
        <w:t xml:space="preserve"> </w:t>
      </w:r>
    </w:p>
    <w:p w14:paraId="66D8231A" w14:textId="3B303FB7" w:rsidR="0072038D" w:rsidRPr="00FE1AB7" w:rsidRDefault="0072038D" w:rsidP="00B4537B">
      <w:pPr>
        <w:spacing w:line="276" w:lineRule="auto"/>
        <w:rPr>
          <w:rStyle w:val="normaltextrun"/>
          <w:rFonts w:cs="Arial"/>
          <w:color w:val="000000"/>
          <w:shd w:val="clear" w:color="auto" w:fill="FFFFFF"/>
        </w:rPr>
      </w:pPr>
      <w:r w:rsidRPr="00FE1AB7">
        <w:rPr>
          <w:rStyle w:val="normaltextrun"/>
          <w:rFonts w:cs="Arial"/>
          <w:color w:val="000000"/>
          <w:shd w:val="clear" w:color="auto" w:fill="FFFFFF"/>
        </w:rPr>
        <w:t>Hygiene measures work by reducing the pressure of infection and exposure to bacteria, virus</w:t>
      </w:r>
      <w:r w:rsidR="00026F98">
        <w:rPr>
          <w:rStyle w:val="normaltextrun"/>
          <w:rFonts w:cs="Arial"/>
          <w:color w:val="000000"/>
          <w:shd w:val="clear" w:color="auto" w:fill="FFFFFF"/>
        </w:rPr>
        <w:t>es</w:t>
      </w:r>
      <w:r w:rsidRPr="00FE1AB7">
        <w:rPr>
          <w:rStyle w:val="normaltextrun"/>
          <w:rFonts w:cs="Arial"/>
          <w:color w:val="000000"/>
          <w:shd w:val="clear" w:color="auto" w:fill="FFFFFF"/>
        </w:rPr>
        <w:t xml:space="preserve"> and parasites which may cause diarrhoea. Biosecurity measures will prevent these pathogens from entering the farm or farm compartment and from spreading across different buildings/barns, breaking the disease transmission cycle. This is a practice with </w:t>
      </w:r>
      <w:r w:rsidR="007E7CA9">
        <w:rPr>
          <w:rStyle w:val="normaltextrun"/>
          <w:rFonts w:cs="Arial"/>
          <w:color w:val="000000"/>
          <w:shd w:val="clear" w:color="auto" w:fill="FFFFFF"/>
        </w:rPr>
        <w:t xml:space="preserve">the </w:t>
      </w:r>
      <w:r w:rsidRPr="00FE1AB7">
        <w:rPr>
          <w:rStyle w:val="normaltextrun"/>
          <w:rFonts w:cs="Arial"/>
          <w:color w:val="000000"/>
          <w:shd w:val="clear" w:color="auto" w:fill="FFFFFF"/>
        </w:rPr>
        <w:t>potential to act as a preventive method against several pathogens. Different hygiene methods and biosecurity measures exist, and they are usually tested in combination with multiple measures.</w:t>
      </w:r>
    </w:p>
    <w:p w14:paraId="0CC7904A" w14:textId="08E40267" w:rsidR="0072038D" w:rsidRPr="00FE1AB7" w:rsidRDefault="0072038D" w:rsidP="00B4537B">
      <w:pPr>
        <w:pStyle w:val="paragraph"/>
        <w:spacing w:before="0" w:beforeAutospacing="0" w:after="0" w:afterAutospacing="0" w:line="276" w:lineRule="auto"/>
        <w:textAlignment w:val="baseline"/>
        <w:rPr>
          <w:rFonts w:ascii="Arial" w:hAnsi="Arial" w:cs="Arial"/>
          <w:sz w:val="20"/>
          <w:szCs w:val="20"/>
        </w:rPr>
      </w:pPr>
      <w:r w:rsidRPr="00FE1AB7">
        <w:rPr>
          <w:rStyle w:val="normaltextrun"/>
          <w:rFonts w:ascii="Arial" w:hAnsi="Arial" w:cs="Arial"/>
          <w:color w:val="000000"/>
          <w:sz w:val="22"/>
          <w:szCs w:val="22"/>
          <w:shd w:val="clear" w:color="auto" w:fill="FFFFFF"/>
        </w:rPr>
        <w:t xml:space="preserve">In clean and disinfected barns, where pigs do not share the same air space as older pigs and do not access the same environment, pigs will be less challenged and have </w:t>
      </w:r>
      <w:r w:rsidR="00D4622A">
        <w:rPr>
          <w:rStyle w:val="normaltextrun"/>
          <w:rFonts w:ascii="Arial" w:hAnsi="Arial" w:cs="Arial"/>
          <w:color w:val="000000"/>
          <w:sz w:val="22"/>
          <w:szCs w:val="22"/>
          <w:shd w:val="clear" w:color="auto" w:fill="FFFFFF"/>
        </w:rPr>
        <w:t>fewer</w:t>
      </w:r>
      <w:r w:rsidRPr="00FE1AB7">
        <w:rPr>
          <w:rStyle w:val="normaltextrun"/>
          <w:rFonts w:ascii="Arial" w:hAnsi="Arial" w:cs="Arial"/>
          <w:color w:val="000000"/>
          <w:sz w:val="22"/>
          <w:szCs w:val="22"/>
          <w:shd w:val="clear" w:color="auto" w:fill="FFFFFF"/>
        </w:rPr>
        <w:t xml:space="preserve"> outbreaks of </w:t>
      </w:r>
      <w:r w:rsidR="00140F9C">
        <w:rPr>
          <w:rStyle w:val="normaltextrun"/>
          <w:rFonts w:ascii="Arial" w:hAnsi="Arial" w:cs="Arial"/>
          <w:color w:val="000000"/>
          <w:sz w:val="22"/>
          <w:szCs w:val="22"/>
          <w:shd w:val="clear" w:color="auto" w:fill="FFFFFF"/>
        </w:rPr>
        <w:t>PWD</w:t>
      </w:r>
      <w:r w:rsidRPr="00FE1AB7">
        <w:rPr>
          <w:rStyle w:val="normaltextrun"/>
          <w:rFonts w:ascii="Arial" w:hAnsi="Arial" w:cs="Arial"/>
          <w:color w:val="000000"/>
          <w:sz w:val="22"/>
          <w:szCs w:val="22"/>
          <w:shd w:val="clear" w:color="auto" w:fill="FFFFFF"/>
        </w:rPr>
        <w:t>.</w:t>
      </w:r>
      <w:r w:rsidRPr="00FE1AB7">
        <w:rPr>
          <w:rStyle w:val="eop"/>
          <w:rFonts w:ascii="Arial" w:hAnsi="Arial" w:cs="Arial"/>
          <w:color w:val="000000"/>
          <w:sz w:val="22"/>
          <w:szCs w:val="22"/>
          <w:shd w:val="clear" w:color="auto" w:fill="FFFFFF"/>
        </w:rPr>
        <w:t> </w:t>
      </w:r>
      <w:r w:rsidRPr="00FE1AB7">
        <w:rPr>
          <w:rStyle w:val="normaltextrun"/>
          <w:rFonts w:ascii="Arial" w:hAnsi="Arial" w:cs="Arial"/>
          <w:color w:val="000000"/>
          <w:sz w:val="22"/>
          <w:szCs w:val="22"/>
          <w:shd w:val="clear" w:color="auto" w:fill="FFFFFF"/>
        </w:rPr>
        <w:t>Mortality is reduced due to less diarrhoea and other diseases.</w:t>
      </w:r>
      <w:r w:rsidRPr="00FE1AB7">
        <w:rPr>
          <w:rStyle w:val="eop"/>
          <w:rFonts w:ascii="Arial" w:hAnsi="Arial" w:cs="Arial"/>
          <w:color w:val="000000"/>
          <w:sz w:val="22"/>
          <w:szCs w:val="22"/>
          <w:shd w:val="clear" w:color="auto" w:fill="FFFFFF"/>
        </w:rPr>
        <w:t> </w:t>
      </w:r>
      <w:r w:rsidRPr="00FE1AB7">
        <w:rPr>
          <w:rFonts w:ascii="Arial" w:hAnsi="Arial" w:cs="Arial"/>
          <w:color w:val="000000"/>
          <w:sz w:val="22"/>
          <w:szCs w:val="22"/>
        </w:rPr>
        <w:t> “Under poor sanitary conditions, piglets had depressed growth performance, stimulated immune system and a provoked inflammatory response which interferes with growth because of competition for nutrients between structural tissues and immune function.</w:t>
      </w:r>
      <w:r w:rsidRPr="00CA3945">
        <w:rPr>
          <w:rFonts w:ascii="Arial" w:hAnsi="Arial" w:cs="Arial"/>
          <w:color w:val="000000"/>
          <w:sz w:val="22"/>
          <w:szCs w:val="22"/>
        </w:rPr>
        <w:t xml:space="preserve">" </w:t>
      </w:r>
      <w:r w:rsidR="00AB4533">
        <w:rPr>
          <w:rFonts w:ascii="Arial" w:hAnsi="Arial" w:cs="Arial"/>
          <w:color w:val="000000"/>
          <w:sz w:val="22"/>
          <w:szCs w:val="22"/>
        </w:rPr>
        <w:fldChar w:fldCharType="begin">
          <w:fldData xml:space="preserve">PEVuZE5vdGU+PENpdGU+PEF1dGhvcj5KYXlhcmFtYW48L0F1dGhvcj48WWVhcj4yMDE3PC9ZZWFy
PjxSZWNOdW0+NjIyPC9SZWNOdW0+PERpc3BsYXlUZXh0PihKYXlhcmFtYW4gJmFtcDsgTnlhY2hv
dGksIDIwMTcpPC9EaXNwbGF5VGV4dD48cmVjb3JkPjxyZWMtbnVtYmVyPjYyMjwvcmVjLW51bWJl
cj48Zm9yZWlnbi1rZXlzPjxrZXkgYXBwPSJFTiIgZGItaWQ9Ijk5c3B4dHhhanhzYXNiZWZyOTVw
ZjAwcmZyczAwZXA5dmUyYSIgdGltZXN0YW1wPSIxNjY0NzM2NTgyIj42MjI8L2tleT48L2ZvcmVp
Z24ta2V5cz48cmVmLXR5cGUgbmFtZT0iSm91cm5hbCBBcnRpY2xlIj4xNzwvcmVmLXR5cGU+PGNv
bnRyaWJ1dG9ycz48YXV0aG9ycz48YXV0aG9yPkpheWFyYW1hbiwgQi48L2F1dGhvcj48YXV0aG9y
Pk55YWNob3RpLCBDLiBNLjwvYXV0aG9yPjwvYXV0aG9ycz48L2NvbnRyaWJ1dG9ycz48YXV0aC1h
ZGRyZXNzPltKYXlhcmFtYW4sIEJhbGFjaGFuZGFyfE55YWNob3RpLCBDaGFybGVzIE0uXSBVbml2
IE1hbml0b2JhLCBEZXB0IEFuaW0gU2NpLCBXaW5uaXBlZywgTUIgUjNUIDJOMiwgQ2FuYWRhLiBO
eWFjaG90aSwgQ00gKGNvcnJlc3BvbmRpbmcgYXV0aG9yKSwgVW5pdiBNYW5pdG9iYSwgRGVwdCBB
bmltIFNjaSwgV2lubmlwZWcsIE1CIFIzVCAyTjIsIENhbmFkYS4gbWFydGluX255YWNob3RpQHVt
YW5pdG9iYS5jYTwvYXV0aC1hZGRyZXNzPjx0aXRsZXM+PHRpdGxlPkh1c2JhbmRyeSBwcmFjdGlj
ZXMgYW5kIGd1dCBoZWFsdGggb3V0Y29tZXMgaW4gd2VhbmVkIHBpZ2xldHM6IEEgcmV2aWV3PC90
aXRsZT48c2Vjb25kYXJ5LXRpdGxlPkFuaW1hbCBOdXRyaXRpb248L3NlY29uZGFyeS10aXRsZT48
YWx0LXRpdGxlPkFuaW0uIE51dHIuPC9hbHQtdGl0bGU+PHNob3J0LXRpdGxlPkh1c2JhbmRyeSBw
cmFjdGljZXMgYW5kIGd1dCBoZWFsdGggb3V0Y29tZXMgaW4gd2VhbmVkIHBpZ2xldHM6IEEgcmV2
aWV3PC9zaG9ydC10aXRsZT48L3RpdGxlcz48cGVyaW9kaWNhbD48ZnVsbC10aXRsZT5BbmltYWwg
TnV0cml0aW9uPC9mdWxsLXRpdGxlPjwvcGVyaW9kaWNhbD48YWx0LXBlcmlvZGljYWw+PGZ1bGwt
dGl0bGU+QW5pbWFsIE51dHJpdGlvbjwvZnVsbC10aXRsZT48YWJici0xPkFuaW0uIE51dHIuPC9h
YmJyLTE+PC9hbHQtcGVyaW9kaWNhbD48cGFnZXM+MjA1LTIxMTwvcGFnZXM+PHZvbHVtZT4zPC92
b2x1bWU+PG51bWJlcj4zPC9udW1iZXI+PGtleXdvcmRzPjxrZXl3b3JkPkd1dCBoZWFsdGg8L2tl
eXdvcmQ+PGtleXdvcmQ+SHVzYmFuZHJ5IHByYWN0aWNlczwva2V5d29yZD48a2V5d29yZD5XZWFu
ZWQgcGlnbGV0czwva2V5d29yZD48a2V5d29yZD5ncm93aW5nLWZpbmlzaGluZyBwaWdzPC9rZXl3
b3JkPjxrZXl3b3JkPmxvdyBmZWVkLWludGFrZTwva2V5d29yZD48a2V5d29yZD5ncm93dGgtcGVy
Zm9ybWFuY2U8L2tleXdvcmQ+PGtleXdvcmQ+ZXNjaGVyaWNoaWEtY29saTwva2V5d29yZD48a2V5
d29yZD5zbWFsbC1pbnRlc3RpbmU8L2tleXdvcmQ+PGtleXdvcmQ+Y3J5cHQgZGVwdGg8L2tleXdv
cmQ+PGtleXdvcmQ+c2FuaXRhcnk8L2tleXdvcmQ+PGtleXdvcmQ+c3RyZXNzPC9rZXl3b3JkPjxr
ZXl3b3JkPm1vcnBob2xvZ3k8L2tleXdvcmQ+PGtleXdvcmQ+bWFuYWdlbWVudDwva2V5d29yZD48
a2V5d29yZD5BZ3JpY3VsdHVyZTwva2V5d29yZD48a2V5d29yZD5WZXRlcmluYXJ5IFNjaWVuY2Vz
PC9rZXl3b3JkPjwva2V5d29yZHM+PGRhdGVzPjx5ZWFyPjIwMTc8L3llYXI+PHB1Yi1kYXRlcz48
ZGF0ZT5TZXA8L2RhdGU+PC9wdWItZGF0ZXM+PC9kYXRlcz48aXNibj4yNDA1LTYzODM8L2lzYm4+
PGFjY2Vzc2lvbi1udW0+V09TOjAwMDQxMDQ1MDEwMDAwMjwvYWNjZXNzaW9uLW51bT48d29yay10
eXBlPlJldmlldzwvd29yay10eXBlPjx1cmxzPjxyZWxhdGVkLXVybHM+PHVybD4mbHQ7R28gdG8g
SVNJJmd0OzovL1dPUzowMDA0MTA0NTAxMDAwMDJodHRwczovL3d3dy5uY2JpLm5sbS5uaWguZ292
L3BtYy9hcnRpY2xlcy9QTUM1OTQxMjI4L3BkZi9tYWluLnBkZjwvdXJsPjwvcmVsYXRlZC11cmxz
PjwvdXJscz48ZWxlY3Ryb25pYy1yZXNvdXJjZS1udW0+MTAuMTAxNi9qLmFuaW51LjIwMTcuMDYu
MDAyPC9lbGVjdHJvbmljLXJlc291cmNlLW51bT48bGFuZ3VhZ2U+RW5nbGlzaDwvbGFuZ3VhZ2U+
PC9yZWNvcmQ+PC9DaXRlPjwvRW5kTm90ZT5=
</w:fldData>
        </w:fldChar>
      </w:r>
      <w:r w:rsidR="0026586A">
        <w:rPr>
          <w:rFonts w:ascii="Arial" w:hAnsi="Arial" w:cs="Arial"/>
          <w:color w:val="000000"/>
          <w:sz w:val="22"/>
          <w:szCs w:val="22"/>
        </w:rPr>
        <w:instrText xml:space="preserve"> ADDIN EN.CITE </w:instrText>
      </w:r>
      <w:r w:rsidR="0026586A">
        <w:rPr>
          <w:rFonts w:ascii="Arial" w:hAnsi="Arial" w:cs="Arial"/>
          <w:color w:val="000000"/>
          <w:sz w:val="22"/>
          <w:szCs w:val="22"/>
        </w:rPr>
        <w:fldChar w:fldCharType="begin">
          <w:fldData xml:space="preserve">PEVuZE5vdGU+PENpdGU+PEF1dGhvcj5KYXlhcmFtYW48L0F1dGhvcj48WWVhcj4yMDE3PC9ZZWFy
PjxSZWNOdW0+NjIyPC9SZWNOdW0+PERpc3BsYXlUZXh0PihKYXlhcmFtYW4gJmFtcDsgTnlhY2hv
dGksIDIwMTcpPC9EaXNwbGF5VGV4dD48cmVjb3JkPjxyZWMtbnVtYmVyPjYyMjwvcmVjLW51bWJl
cj48Zm9yZWlnbi1rZXlzPjxrZXkgYXBwPSJFTiIgZGItaWQ9Ijk5c3B4dHhhanhzYXNiZWZyOTVw
ZjAwcmZyczAwZXA5dmUyYSIgdGltZXN0YW1wPSIxNjY0NzM2NTgyIj42MjI8L2tleT48L2ZvcmVp
Z24ta2V5cz48cmVmLXR5cGUgbmFtZT0iSm91cm5hbCBBcnRpY2xlIj4xNzwvcmVmLXR5cGU+PGNv
bnRyaWJ1dG9ycz48YXV0aG9ycz48YXV0aG9yPkpheWFyYW1hbiwgQi48L2F1dGhvcj48YXV0aG9y
Pk55YWNob3RpLCBDLiBNLjwvYXV0aG9yPjwvYXV0aG9ycz48L2NvbnRyaWJ1dG9ycz48YXV0aC1h
ZGRyZXNzPltKYXlhcmFtYW4sIEJhbGFjaGFuZGFyfE55YWNob3RpLCBDaGFybGVzIE0uXSBVbml2
IE1hbml0b2JhLCBEZXB0IEFuaW0gU2NpLCBXaW5uaXBlZywgTUIgUjNUIDJOMiwgQ2FuYWRhLiBO
eWFjaG90aSwgQ00gKGNvcnJlc3BvbmRpbmcgYXV0aG9yKSwgVW5pdiBNYW5pdG9iYSwgRGVwdCBB
bmltIFNjaSwgV2lubmlwZWcsIE1CIFIzVCAyTjIsIENhbmFkYS4gbWFydGluX255YWNob3RpQHVt
YW5pdG9iYS5jYTwvYXV0aC1hZGRyZXNzPjx0aXRsZXM+PHRpdGxlPkh1c2JhbmRyeSBwcmFjdGlj
ZXMgYW5kIGd1dCBoZWFsdGggb3V0Y29tZXMgaW4gd2VhbmVkIHBpZ2xldHM6IEEgcmV2aWV3PC90
aXRsZT48c2Vjb25kYXJ5LXRpdGxlPkFuaW1hbCBOdXRyaXRpb248L3NlY29uZGFyeS10aXRsZT48
YWx0LXRpdGxlPkFuaW0uIE51dHIuPC9hbHQtdGl0bGU+PHNob3J0LXRpdGxlPkh1c2JhbmRyeSBw
cmFjdGljZXMgYW5kIGd1dCBoZWFsdGggb3V0Y29tZXMgaW4gd2VhbmVkIHBpZ2xldHM6IEEgcmV2
aWV3PC9zaG9ydC10aXRsZT48L3RpdGxlcz48cGVyaW9kaWNhbD48ZnVsbC10aXRsZT5BbmltYWwg
TnV0cml0aW9uPC9mdWxsLXRpdGxlPjwvcGVyaW9kaWNhbD48YWx0LXBlcmlvZGljYWw+PGZ1bGwt
dGl0bGU+QW5pbWFsIE51dHJpdGlvbjwvZnVsbC10aXRsZT48YWJici0xPkFuaW0uIE51dHIuPC9h
YmJyLTE+PC9hbHQtcGVyaW9kaWNhbD48cGFnZXM+MjA1LTIxMTwvcGFnZXM+PHZvbHVtZT4zPC92
b2x1bWU+PG51bWJlcj4zPC9udW1iZXI+PGtleXdvcmRzPjxrZXl3b3JkPkd1dCBoZWFsdGg8L2tl
eXdvcmQ+PGtleXdvcmQ+SHVzYmFuZHJ5IHByYWN0aWNlczwva2V5d29yZD48a2V5d29yZD5XZWFu
ZWQgcGlnbGV0czwva2V5d29yZD48a2V5d29yZD5ncm93aW5nLWZpbmlzaGluZyBwaWdzPC9rZXl3
b3JkPjxrZXl3b3JkPmxvdyBmZWVkLWludGFrZTwva2V5d29yZD48a2V5d29yZD5ncm93dGgtcGVy
Zm9ybWFuY2U8L2tleXdvcmQ+PGtleXdvcmQ+ZXNjaGVyaWNoaWEtY29saTwva2V5d29yZD48a2V5
d29yZD5zbWFsbC1pbnRlc3RpbmU8L2tleXdvcmQ+PGtleXdvcmQ+Y3J5cHQgZGVwdGg8L2tleXdv
cmQ+PGtleXdvcmQ+c2FuaXRhcnk8L2tleXdvcmQ+PGtleXdvcmQ+c3RyZXNzPC9rZXl3b3JkPjxr
ZXl3b3JkPm1vcnBob2xvZ3k8L2tleXdvcmQ+PGtleXdvcmQ+bWFuYWdlbWVudDwva2V5d29yZD48
a2V5d29yZD5BZ3JpY3VsdHVyZTwva2V5d29yZD48a2V5d29yZD5WZXRlcmluYXJ5IFNjaWVuY2Vz
PC9rZXl3b3JkPjwva2V5d29yZHM+PGRhdGVzPjx5ZWFyPjIwMTc8L3llYXI+PHB1Yi1kYXRlcz48
ZGF0ZT5TZXA8L2RhdGU+PC9wdWItZGF0ZXM+PC9kYXRlcz48aXNibj4yNDA1LTYzODM8L2lzYm4+
PGFjY2Vzc2lvbi1udW0+V09TOjAwMDQxMDQ1MDEwMDAwMjwvYWNjZXNzaW9uLW51bT48d29yay10
eXBlPlJldmlldzwvd29yay10eXBlPjx1cmxzPjxyZWxhdGVkLXVybHM+PHVybD4mbHQ7R28gdG8g
SVNJJmd0OzovL1dPUzowMDA0MTA0NTAxMDAwMDJodHRwczovL3d3dy5uY2JpLm5sbS5uaWguZ292
L3BtYy9hcnRpY2xlcy9QTUM1OTQxMjI4L3BkZi9tYWluLnBkZjwvdXJsPjwvcmVsYXRlZC11cmxz
PjwvdXJscz48ZWxlY3Ryb25pYy1yZXNvdXJjZS1udW0+MTAuMTAxNi9qLmFuaW51LjIwMTcuMDYu
MDAyPC9lbGVjdHJvbmljLXJlc291cmNlLW51bT48bGFuZ3VhZ2U+RW5nbGlzaDwvbGFuZ3VhZ2U+
PC9yZWNvcmQ+PC9DaXRlPjwvRW5kTm90ZT5=
</w:fldData>
        </w:fldChar>
      </w:r>
      <w:r w:rsidR="0026586A">
        <w:rPr>
          <w:rFonts w:ascii="Arial" w:hAnsi="Arial" w:cs="Arial"/>
          <w:color w:val="000000"/>
          <w:sz w:val="22"/>
          <w:szCs w:val="22"/>
        </w:rPr>
        <w:instrText xml:space="preserve"> ADDIN EN.CITE.DATA </w:instrText>
      </w:r>
      <w:r w:rsidR="0026586A">
        <w:rPr>
          <w:rFonts w:ascii="Arial" w:hAnsi="Arial" w:cs="Arial"/>
          <w:color w:val="000000"/>
          <w:sz w:val="22"/>
          <w:szCs w:val="22"/>
        </w:rPr>
      </w:r>
      <w:r w:rsidR="0026586A">
        <w:rPr>
          <w:rFonts w:ascii="Arial" w:hAnsi="Arial" w:cs="Arial"/>
          <w:color w:val="000000"/>
          <w:sz w:val="22"/>
          <w:szCs w:val="22"/>
        </w:rPr>
        <w:fldChar w:fldCharType="end"/>
      </w:r>
      <w:r w:rsidR="00AB4533">
        <w:rPr>
          <w:rFonts w:ascii="Arial" w:hAnsi="Arial" w:cs="Arial"/>
          <w:color w:val="000000"/>
          <w:sz w:val="22"/>
          <w:szCs w:val="22"/>
        </w:rPr>
      </w:r>
      <w:r w:rsidR="00AB4533">
        <w:rPr>
          <w:rFonts w:ascii="Arial" w:hAnsi="Arial" w:cs="Arial"/>
          <w:color w:val="000000"/>
          <w:sz w:val="22"/>
          <w:szCs w:val="22"/>
        </w:rPr>
        <w:fldChar w:fldCharType="separate"/>
      </w:r>
      <w:r w:rsidR="00AB4533">
        <w:rPr>
          <w:rFonts w:ascii="Arial" w:hAnsi="Arial" w:cs="Arial"/>
          <w:noProof/>
          <w:color w:val="000000"/>
          <w:sz w:val="22"/>
          <w:szCs w:val="22"/>
        </w:rPr>
        <w:t>(</w:t>
      </w:r>
      <w:hyperlink w:anchor="_ENREF_67" w:tooltip="Jayaraman, 2017 #622" w:history="1">
        <w:r w:rsidR="005F0597">
          <w:rPr>
            <w:rFonts w:ascii="Arial" w:hAnsi="Arial" w:cs="Arial"/>
            <w:noProof/>
            <w:color w:val="000000"/>
            <w:sz w:val="22"/>
            <w:szCs w:val="22"/>
          </w:rPr>
          <w:t>Jayaraman &amp; Nyachoti, 2017</w:t>
        </w:r>
      </w:hyperlink>
      <w:r w:rsidR="00AB4533">
        <w:rPr>
          <w:rFonts w:ascii="Arial" w:hAnsi="Arial" w:cs="Arial"/>
          <w:noProof/>
          <w:color w:val="000000"/>
          <w:sz w:val="22"/>
          <w:szCs w:val="22"/>
        </w:rPr>
        <w:t>)</w:t>
      </w:r>
      <w:r w:rsidR="00AB4533">
        <w:rPr>
          <w:rFonts w:ascii="Arial" w:hAnsi="Arial" w:cs="Arial"/>
          <w:color w:val="000000"/>
          <w:sz w:val="22"/>
          <w:szCs w:val="22"/>
        </w:rPr>
        <w:fldChar w:fldCharType="end"/>
      </w:r>
      <w:r w:rsidRPr="00CA3945">
        <w:rPr>
          <w:rFonts w:ascii="Arial" w:hAnsi="Arial" w:cs="Arial"/>
          <w:color w:val="000000"/>
          <w:sz w:val="22"/>
          <w:szCs w:val="22"/>
        </w:rPr>
        <w:t> </w:t>
      </w:r>
    </w:p>
    <w:p w14:paraId="5EF71350" w14:textId="77777777" w:rsidR="0072038D" w:rsidRDefault="0072038D" w:rsidP="00B4537B">
      <w:pPr>
        <w:pStyle w:val="paragraph"/>
        <w:spacing w:before="0" w:beforeAutospacing="0" w:after="0" w:afterAutospacing="0" w:line="276" w:lineRule="auto"/>
        <w:rPr>
          <w:rFonts w:ascii="Arial" w:hAnsi="Arial" w:cs="Arial"/>
          <w:color w:val="000000" w:themeColor="text1"/>
          <w:sz w:val="22"/>
          <w:szCs w:val="22"/>
        </w:rPr>
      </w:pPr>
    </w:p>
    <w:p w14:paraId="47ACD940" w14:textId="49C9F50B" w:rsidR="0072038D" w:rsidRDefault="0072038D" w:rsidP="00B4537B">
      <w:pPr>
        <w:pStyle w:val="paragraph"/>
        <w:spacing w:before="0" w:beforeAutospacing="0" w:after="0" w:afterAutospacing="0" w:line="276" w:lineRule="auto"/>
        <w:textAlignment w:val="baseline"/>
        <w:rPr>
          <w:rFonts w:cs="Arial"/>
          <w:color w:val="000000" w:themeColor="text1"/>
          <w:sz w:val="20"/>
          <w:szCs w:val="20"/>
        </w:rPr>
      </w:pPr>
      <w:r w:rsidRPr="22351B1E">
        <w:rPr>
          <w:rFonts w:ascii="Arial" w:hAnsi="Arial" w:cs="Arial"/>
          <w:color w:val="000000" w:themeColor="text1"/>
          <w:sz w:val="22"/>
          <w:szCs w:val="22"/>
        </w:rPr>
        <w:t>In its guidelines, Establishing the Weaned Pig</w:t>
      </w:r>
      <w:r w:rsidR="00AB4533">
        <w:rPr>
          <w:rFonts w:ascii="Arial" w:hAnsi="Arial" w:cs="Arial"/>
          <w:color w:val="000000" w:themeColor="text1"/>
          <w:sz w:val="22"/>
          <w:szCs w:val="22"/>
        </w:rPr>
        <w:t xml:space="preserve"> </w:t>
      </w:r>
      <w:r w:rsidR="00AB4533">
        <w:rPr>
          <w:rFonts w:ascii="Arial" w:hAnsi="Arial" w:cs="Arial"/>
          <w:color w:val="000000" w:themeColor="text1"/>
          <w:sz w:val="22"/>
          <w:szCs w:val="22"/>
        </w:rPr>
        <w:fldChar w:fldCharType="begin"/>
      </w:r>
      <w:r w:rsidR="00684BF3">
        <w:rPr>
          <w:rFonts w:ascii="Arial" w:hAnsi="Arial" w:cs="Arial"/>
          <w:color w:val="000000" w:themeColor="text1"/>
          <w:sz w:val="22"/>
          <w:szCs w:val="22"/>
        </w:rPr>
        <w:instrText xml:space="preserve"> ADDIN EN.CITE &lt;EndNote&gt;&lt;Cite&gt;&lt;Author&gt;AHDB&lt;/Author&gt;&lt;Year&gt;2020&lt;/Year&gt;&lt;RecNum&gt;725&lt;/RecNum&gt;&lt;DisplayText&gt;(AHDB, 2020a)&lt;/DisplayText&gt;&lt;record&gt;&lt;rec-number&gt;725&lt;/rec-number&gt;&lt;foreign-keys&gt;&lt;key app="EN" db-id="99spxtxajxsasbefr95pf00rfrs00ep9ve2a" timestamp="1664744321"&gt;725&lt;/key&gt;&lt;/foreign-keys&gt;&lt;ref-type name="Web Page"&gt;12&lt;/ref-type&gt;&lt;contributors&gt;&lt;authors&gt;&lt;author&gt;AHDB,&lt;/author&gt;&lt;/authors&gt;&lt;/contributors&gt;&lt;titles&gt;&lt;title&gt;Establishing the weaned pig&lt;/title&gt;&lt;/titles&gt;&lt;volume&gt;2022&lt;/volume&gt;&lt;number&gt;August 22&lt;/number&gt;&lt;dates&gt;&lt;year&gt;2020&lt;/year&gt;&lt;/dates&gt;&lt;urls&gt;&lt;related-urls&gt;&lt;url&gt;https://ahdb.org.uk/knowledge-library/establishing-the-weaned-pig&lt;/url&gt;&lt;/related-urls&gt;&lt;/urls&gt;&lt;/record&gt;&lt;/Cite&gt;&lt;/EndNote&gt;</w:instrText>
      </w:r>
      <w:r w:rsidR="00AB4533">
        <w:rPr>
          <w:rFonts w:ascii="Arial" w:hAnsi="Arial" w:cs="Arial"/>
          <w:color w:val="000000" w:themeColor="text1"/>
          <w:sz w:val="22"/>
          <w:szCs w:val="22"/>
        </w:rPr>
        <w:fldChar w:fldCharType="separate"/>
      </w:r>
      <w:r w:rsidR="00684BF3">
        <w:rPr>
          <w:rFonts w:ascii="Arial" w:hAnsi="Arial" w:cs="Arial"/>
          <w:noProof/>
          <w:color w:val="000000" w:themeColor="text1"/>
          <w:sz w:val="22"/>
          <w:szCs w:val="22"/>
        </w:rPr>
        <w:t>(</w:t>
      </w:r>
      <w:hyperlink w:anchor="_ENREF_4" w:tooltip="AHDB, 2020 #725" w:history="1">
        <w:r w:rsidR="005F0597">
          <w:rPr>
            <w:rFonts w:ascii="Arial" w:hAnsi="Arial" w:cs="Arial"/>
            <w:noProof/>
            <w:color w:val="000000" w:themeColor="text1"/>
            <w:sz w:val="22"/>
            <w:szCs w:val="22"/>
          </w:rPr>
          <w:t>AHDB, 2020a</w:t>
        </w:r>
      </w:hyperlink>
      <w:r w:rsidR="00684BF3">
        <w:rPr>
          <w:rFonts w:ascii="Arial" w:hAnsi="Arial" w:cs="Arial"/>
          <w:noProof/>
          <w:color w:val="000000" w:themeColor="text1"/>
          <w:sz w:val="22"/>
          <w:szCs w:val="22"/>
        </w:rPr>
        <w:t>)</w:t>
      </w:r>
      <w:r w:rsidR="00AB4533">
        <w:rPr>
          <w:rFonts w:ascii="Arial" w:hAnsi="Arial" w:cs="Arial"/>
          <w:color w:val="000000" w:themeColor="text1"/>
          <w:sz w:val="22"/>
          <w:szCs w:val="22"/>
        </w:rPr>
        <w:fldChar w:fldCharType="end"/>
      </w:r>
      <w:r w:rsidRPr="22351B1E">
        <w:rPr>
          <w:rFonts w:ascii="Arial" w:hAnsi="Arial" w:cs="Arial"/>
          <w:color w:val="000000" w:themeColor="text1"/>
          <w:sz w:val="22"/>
          <w:szCs w:val="22"/>
        </w:rPr>
        <w:t xml:space="preserve"> suggests an all-in-all-out approach</w:t>
      </w:r>
      <w:r w:rsidR="007D6BE2">
        <w:rPr>
          <w:rFonts w:ascii="Arial" w:hAnsi="Arial" w:cs="Arial"/>
          <w:color w:val="000000" w:themeColor="text1"/>
          <w:sz w:val="22"/>
          <w:szCs w:val="22"/>
        </w:rPr>
        <w:t xml:space="preserve"> by room</w:t>
      </w:r>
      <w:r w:rsidR="00404EDC">
        <w:rPr>
          <w:rFonts w:ascii="Arial" w:hAnsi="Arial" w:cs="Arial"/>
          <w:color w:val="000000" w:themeColor="text1"/>
          <w:sz w:val="22"/>
          <w:szCs w:val="22"/>
        </w:rPr>
        <w:t>-</w:t>
      </w:r>
      <w:r w:rsidRPr="22351B1E">
        <w:rPr>
          <w:rFonts w:ascii="Arial" w:hAnsi="Arial" w:cs="Arial"/>
          <w:color w:val="000000" w:themeColor="text1"/>
          <w:sz w:val="22"/>
          <w:szCs w:val="22"/>
        </w:rPr>
        <w:t>to</w:t>
      </w:r>
      <w:r w:rsidR="00404EDC">
        <w:rPr>
          <w:rFonts w:ascii="Arial" w:hAnsi="Arial" w:cs="Arial"/>
          <w:color w:val="000000" w:themeColor="text1"/>
          <w:sz w:val="22"/>
          <w:szCs w:val="22"/>
        </w:rPr>
        <w:t>-</w:t>
      </w:r>
      <w:r w:rsidRPr="22351B1E">
        <w:rPr>
          <w:rFonts w:ascii="Arial" w:hAnsi="Arial" w:cs="Arial"/>
          <w:color w:val="000000" w:themeColor="text1"/>
          <w:sz w:val="22"/>
          <w:szCs w:val="22"/>
        </w:rPr>
        <w:t>weaner accommodation to allow for thorough cleaning and disinfection between batches. To ensure the best results (Farmers Weekly, 2021)</w:t>
      </w:r>
      <w:r w:rsidR="00A51803">
        <w:rPr>
          <w:rFonts w:ascii="Arial" w:hAnsi="Arial" w:cs="Arial"/>
          <w:color w:val="000000" w:themeColor="text1"/>
          <w:sz w:val="22"/>
          <w:szCs w:val="22"/>
        </w:rPr>
        <w:t>,</w:t>
      </w:r>
      <w:r w:rsidRPr="22351B1E">
        <w:rPr>
          <w:rFonts w:ascii="Arial" w:hAnsi="Arial" w:cs="Arial"/>
          <w:color w:val="000000" w:themeColor="text1"/>
          <w:sz w:val="22"/>
          <w:szCs w:val="22"/>
        </w:rPr>
        <w:t xml:space="preserve"> the cleaning and disinfection process should allow for i) removal of organic matter</w:t>
      </w:r>
      <w:r w:rsidR="006057C4">
        <w:rPr>
          <w:rFonts w:ascii="Arial" w:hAnsi="Arial" w:cs="Arial"/>
          <w:color w:val="000000" w:themeColor="text1"/>
          <w:sz w:val="22"/>
          <w:szCs w:val="22"/>
        </w:rPr>
        <w:t>,</w:t>
      </w:r>
      <w:r w:rsidRPr="22351B1E">
        <w:rPr>
          <w:rFonts w:ascii="Arial" w:hAnsi="Arial" w:cs="Arial"/>
          <w:color w:val="000000" w:themeColor="text1"/>
          <w:sz w:val="22"/>
          <w:szCs w:val="22"/>
        </w:rPr>
        <w:t xml:space="preserve"> ii) soaking with a mix of cold water and detergent</w:t>
      </w:r>
      <w:r w:rsidR="006057C4">
        <w:rPr>
          <w:rFonts w:ascii="Arial" w:hAnsi="Arial" w:cs="Arial"/>
          <w:color w:val="000000" w:themeColor="text1"/>
          <w:sz w:val="22"/>
          <w:szCs w:val="22"/>
        </w:rPr>
        <w:t>,</w:t>
      </w:r>
      <w:r w:rsidRPr="22351B1E">
        <w:rPr>
          <w:rFonts w:ascii="Arial" w:hAnsi="Arial" w:cs="Arial"/>
          <w:color w:val="000000" w:themeColor="text1"/>
          <w:sz w:val="22"/>
          <w:szCs w:val="22"/>
        </w:rPr>
        <w:t xml:space="preserve"> iii) washing, preferably with hot water and under pressure</w:t>
      </w:r>
      <w:r w:rsidR="006057C4">
        <w:rPr>
          <w:rFonts w:ascii="Arial" w:hAnsi="Arial" w:cs="Arial"/>
          <w:color w:val="000000" w:themeColor="text1"/>
          <w:sz w:val="22"/>
          <w:szCs w:val="22"/>
        </w:rPr>
        <w:t>,</w:t>
      </w:r>
      <w:r w:rsidRPr="22351B1E">
        <w:rPr>
          <w:rFonts w:ascii="Arial" w:hAnsi="Arial" w:cs="Arial"/>
          <w:color w:val="000000" w:themeColor="text1"/>
          <w:sz w:val="22"/>
          <w:szCs w:val="22"/>
        </w:rPr>
        <w:t xml:space="preserve"> </w:t>
      </w:r>
      <w:r w:rsidR="007D6BE2">
        <w:rPr>
          <w:rFonts w:ascii="Arial" w:hAnsi="Arial" w:cs="Arial"/>
          <w:color w:val="000000" w:themeColor="text1"/>
          <w:sz w:val="22"/>
          <w:szCs w:val="22"/>
        </w:rPr>
        <w:t>iv) drying</w:t>
      </w:r>
      <w:r w:rsidR="006057C4">
        <w:rPr>
          <w:rFonts w:ascii="Arial" w:hAnsi="Arial" w:cs="Arial"/>
          <w:color w:val="000000" w:themeColor="text1"/>
          <w:sz w:val="22"/>
          <w:szCs w:val="22"/>
        </w:rPr>
        <w:t>,</w:t>
      </w:r>
      <w:r w:rsidR="007D6BE2">
        <w:rPr>
          <w:rFonts w:ascii="Arial" w:hAnsi="Arial" w:cs="Arial"/>
          <w:color w:val="000000" w:themeColor="text1"/>
          <w:sz w:val="22"/>
          <w:szCs w:val="22"/>
        </w:rPr>
        <w:t xml:space="preserve"> </w:t>
      </w:r>
      <w:r w:rsidRPr="22351B1E">
        <w:rPr>
          <w:rFonts w:ascii="Arial" w:hAnsi="Arial" w:cs="Arial"/>
          <w:color w:val="000000" w:themeColor="text1"/>
          <w:sz w:val="22"/>
          <w:szCs w:val="22"/>
        </w:rPr>
        <w:t>v) disinfecting, with an approved product used at the recommended strength and applied at low pressure</w:t>
      </w:r>
      <w:r w:rsidR="006057C4">
        <w:rPr>
          <w:rFonts w:ascii="Arial" w:hAnsi="Arial" w:cs="Arial"/>
          <w:color w:val="000000" w:themeColor="text1"/>
          <w:sz w:val="22"/>
          <w:szCs w:val="22"/>
        </w:rPr>
        <w:t>,</w:t>
      </w:r>
      <w:r w:rsidRPr="22351B1E">
        <w:rPr>
          <w:rFonts w:ascii="Arial" w:hAnsi="Arial" w:cs="Arial"/>
          <w:color w:val="000000" w:themeColor="text1"/>
          <w:sz w:val="22"/>
          <w:szCs w:val="22"/>
        </w:rPr>
        <w:t xml:space="preserve"> and v</w:t>
      </w:r>
      <w:r w:rsidR="00914043">
        <w:rPr>
          <w:rFonts w:ascii="Arial" w:hAnsi="Arial" w:cs="Arial"/>
          <w:color w:val="000000" w:themeColor="text1"/>
          <w:sz w:val="22"/>
          <w:szCs w:val="22"/>
        </w:rPr>
        <w:t>i</w:t>
      </w:r>
      <w:r w:rsidRPr="22351B1E">
        <w:rPr>
          <w:rFonts w:ascii="Arial" w:hAnsi="Arial" w:cs="Arial"/>
          <w:color w:val="000000" w:themeColor="text1"/>
          <w:sz w:val="22"/>
          <w:szCs w:val="22"/>
        </w:rPr>
        <w:t>) drying.</w:t>
      </w:r>
      <w:r w:rsidRPr="22351B1E">
        <w:rPr>
          <w:rFonts w:cs="Arial"/>
          <w:color w:val="000000" w:themeColor="text1"/>
          <w:sz w:val="20"/>
          <w:szCs w:val="20"/>
        </w:rPr>
        <w:t> </w:t>
      </w:r>
    </w:p>
    <w:p w14:paraId="0867AD4B" w14:textId="77777777" w:rsidR="007675BC" w:rsidRPr="00FE1AB7" w:rsidRDefault="007675BC" w:rsidP="00B4537B">
      <w:pPr>
        <w:pStyle w:val="paragraph"/>
        <w:spacing w:before="0" w:beforeAutospacing="0" w:after="0" w:afterAutospacing="0" w:line="276" w:lineRule="auto"/>
        <w:textAlignment w:val="baseline"/>
        <w:rPr>
          <w:rFonts w:cs="Arial"/>
          <w:sz w:val="18"/>
          <w:szCs w:val="18"/>
        </w:rPr>
      </w:pPr>
    </w:p>
    <w:p w14:paraId="4D174963" w14:textId="77777777" w:rsidR="0072038D" w:rsidRPr="00BF5570" w:rsidRDefault="0072038D" w:rsidP="00280D6B">
      <w:pPr>
        <w:pStyle w:val="Heading2"/>
      </w:pPr>
      <w:bookmarkStart w:id="77" w:name="_Toc113219411"/>
      <w:bookmarkStart w:id="78" w:name="_Toc124787507"/>
      <w:r w:rsidRPr="3036A6D3">
        <w:t>Delayed weaning</w:t>
      </w:r>
      <w:bookmarkEnd w:id="77"/>
      <w:bookmarkEnd w:id="78"/>
      <w:r w:rsidRPr="3036A6D3">
        <w:t xml:space="preserve"> </w:t>
      </w:r>
    </w:p>
    <w:p w14:paraId="11672C57" w14:textId="5E8A22C8" w:rsidR="0072038D" w:rsidRDefault="0072038D" w:rsidP="00B4537B">
      <w:pPr>
        <w:spacing w:line="276" w:lineRule="auto"/>
        <w:rPr>
          <w:rFonts w:eastAsia="Arial" w:cs="Arial"/>
        </w:rPr>
      </w:pPr>
      <w:r w:rsidRPr="0067764F">
        <w:rPr>
          <w:rFonts w:eastAsia="Arial" w:cs="Arial"/>
        </w:rPr>
        <w:t xml:space="preserve">Delayed weaning consists of delaying the weaning of the piglets to a later stage when pigs have more </w:t>
      </w:r>
      <w:r w:rsidRPr="5E6ED66C">
        <w:rPr>
          <w:rFonts w:eastAsia="Arial" w:cs="Arial"/>
        </w:rPr>
        <w:t xml:space="preserve">fully </w:t>
      </w:r>
      <w:r w:rsidRPr="0067764F">
        <w:rPr>
          <w:rFonts w:eastAsia="Arial" w:cs="Arial"/>
        </w:rPr>
        <w:t xml:space="preserve">developed guts and are more resilient to the changes and stress associated with weaning. In the wild, pigs are weaned after 10 weeks of age, which is considerably later than at 4 weeks of age. Delayed weaning </w:t>
      </w:r>
      <w:r w:rsidRPr="1FB27BC6">
        <w:rPr>
          <w:rFonts w:eastAsia="Arial" w:cs="Arial"/>
        </w:rPr>
        <w:t xml:space="preserve">is </w:t>
      </w:r>
      <w:r w:rsidRPr="22351B1E">
        <w:rPr>
          <w:rFonts w:eastAsia="Arial" w:cs="Arial"/>
        </w:rPr>
        <w:t>not</w:t>
      </w:r>
      <w:r w:rsidRPr="0067764F">
        <w:rPr>
          <w:rFonts w:eastAsia="Arial" w:cs="Arial"/>
        </w:rPr>
        <w:t xml:space="preserve"> a practice implemented very often due to the farm performance losses associated with keeping the sows in lactation for longer periods of time. However, there are </w:t>
      </w:r>
      <w:r w:rsidRPr="1FB27BC6">
        <w:rPr>
          <w:rFonts w:eastAsia="Arial" w:cs="Arial"/>
        </w:rPr>
        <w:t xml:space="preserve">possible </w:t>
      </w:r>
      <w:r w:rsidRPr="0067764F">
        <w:rPr>
          <w:rFonts w:eastAsia="Arial" w:cs="Arial"/>
        </w:rPr>
        <w:t>alternatives, such as split suckling</w:t>
      </w:r>
      <w:r w:rsidR="00CC79D1">
        <w:rPr>
          <w:rFonts w:eastAsia="Arial" w:cs="Arial"/>
        </w:rPr>
        <w:t>,</w:t>
      </w:r>
      <w:r w:rsidRPr="0067764F">
        <w:rPr>
          <w:rFonts w:eastAsia="Arial" w:cs="Arial"/>
        </w:rPr>
        <w:t xml:space="preserve"> where sows are removed from the piglets for certain periods of time in order to induce heat but without stopping lactation</w:t>
      </w:r>
      <w:r w:rsidR="00122C8D">
        <w:rPr>
          <w:rFonts w:eastAsia="Arial" w:cs="Arial"/>
        </w:rPr>
        <w:t xml:space="preserve"> </w:t>
      </w:r>
      <w:r w:rsidR="00122C8D">
        <w:rPr>
          <w:rFonts w:eastAsia="Arial" w:cs="Arial"/>
        </w:rPr>
        <w:fldChar w:fldCharType="begin">
          <w:fldData xml:space="preserve">PEVuZE5vdGU+PENpdGU+PEF1dGhvcj5HZXJyaXRzZW48L0F1dGhvcj48WWVhcj4yMDA4PC9ZZWFy
PjxSZWNOdW0+OTI2PC9SZWNOdW0+PERpc3BsYXlUZXh0PihHZXJyaXRzZW4gZXQgYWwuLCAyMDA4
OyBDaGVuIGV0IGFsLiwgMjAxNyk8L0Rpc3BsYXlUZXh0PjxyZWNvcmQ+PHJlYy1udW1iZXI+OTI2
PC9yZWMtbnVtYmVyPjxmb3JlaWduLWtleXM+PGtleSBhcHA9IkVOIiBkYi1pZD0iOTlzcHh0eGFq
eHNhc2JlZnI5NXBmMDByZnJzMDBlcDl2ZTJhIiB0aW1lc3RhbXA9IjE2Njc4MjQ0ODMiPjkyNjwv
a2V5PjwvZm9yZWlnbi1rZXlzPjxyZWYtdHlwZSBuYW1lPSJKb3VybmFsIEFydGljbGUiPjE3PC9y
ZWYtdHlwZT48Y29udHJpYnV0b3JzPjxhdXRob3JzPjxhdXRob3I+R2Vycml0c2VuLCBSPC9hdXRo
b3I+PGF1dGhvcj5Tb2VkZSwgTk08L2F1dGhvcj48YXV0aG9yPkxhbmdlbmRpamssIFA8L2F1dGhv
cj48YXV0aG9yPkhhemVsZWdlciwgVzwvYXV0aG9yPjxhdXRob3I+S2VtcCwgQjwvYXV0aG9yPjwv
YXV0aG9ycz48L2NvbnRyaWJ1dG9ycz48dGl0bGVzPjx0aXRsZT5UaGUgSW50ZXJtaXR0ZW50IFN1
Y2tsaW5nIFJlZ2ltZW4gaW4gUGlnczogQ29uc2VxdWVuY2VzIGZvciBSZXByb2R1Y3RpdmUgUGVy
Zm9ybWFuY2Ugb2YgU293czwvdGl0bGU+PHNlY29uZGFyeS10aXRsZT5SZXByb2R1Y3Rpb24gaW4g
RG9tZXN0aWMgQW5pbWFsczwvc2Vjb25kYXJ5LXRpdGxlPjwvdGl0bGVzPjxwZXJpb2RpY2FsPjxm
dWxsLXRpdGxlPlJlcHJvZHVjdGlvbiBpbiBEb21lc3RpYyBBbmltYWxzPC9mdWxsLXRpdGxlPjwv
cGVyaW9kaWNhbD48cGFnZXM+MjktMzU8L3BhZ2VzPjx2b2x1bWU+NDM8L3ZvbHVtZT48bnVtYmVy
PnM1PC9udW1iZXI+PGRhdGVzPjx5ZWFyPjIwMDg8L3llYXI+PC9kYXRlcz48aXNibj4wOTM2LTY3
Njg8L2lzYm4+PHVybHM+PHJlbGF0ZWQtdXJscz48dXJsPmh0dHBzOi8vb25saW5lbGlicmFyeS53
aWxleS5jb20vZG9pL2Ficy8xMC4xMTExL2ouMTQzOS0wNTMxLjIwMDguMDEyMjYueDwvdXJsPjwv
cmVsYXRlZC11cmxzPjwvdXJscz48ZWxlY3Ryb25pYy1yZXNvdXJjZS1udW0+aHR0cHM6Ly9kb2ku
b3JnLzEwLjExMTEvai4xNDM5LTA1MzEuMjAwOC4wMTIyNi54PC9lbGVjdHJvbmljLXJlc291cmNl
LW51bT48L3JlY29yZD48L0NpdGU+PENpdGU+PEF1dGhvcj5DaGVuPC9BdXRob3I+PFllYXI+MjAx
NzwvWWVhcj48UmVjTnVtPjkyNzwvUmVjTnVtPjxyZWNvcmQ+PHJlYy1udW1iZXI+OTI3PC9yZWMt
bnVtYmVyPjxmb3JlaWduLWtleXM+PGtleSBhcHA9IkVOIiBkYi1pZD0iOTlzcHh0eGFqeHNhc2Jl
ZnI5NXBmMDByZnJzMDBlcDl2ZTJhIiB0aW1lc3RhbXA9IjE2Njc4MjQ1OTMiPjkyNzwva2V5Pjwv
Zm9yZWlnbi1rZXlzPjxyZWYtdHlwZSBuYW1lPSJKb3VybmFsIEFydGljbGUiPjE3PC9yZWYtdHlw
ZT48Y29udHJpYnV0b3JzPjxhdXRob3JzPjxhdXRob3I+Q2hlbiwgVC4gWS48L2F1dGhvcj48YXV0
aG9yPlR1cnBpbiwgRC4gTC48L2F1dGhvcj48YXV0aG9yPktuaWdodCwgQS4gTC48L2F1dGhvcj48
YXV0aG9yPkJvdXdtYW4sIEUuIEcuPC9hdXRob3I+PGF1dGhvcj5Tb2VkZSwgTi4gTS48L2F1dGhv
cj48YXV0aG9yPktpcmt3b29kLCBSLiBOLjwvYXV0aG9yPjxhdXRob3I+TGFuZ2VuZGlqaywgUC48
L2F1dGhvcj48L2F1dGhvcnM+PC9jb250cmlidXRvcnM+PGF1dGgtYWRkcmVzcz5Tb3V0aCBBdXN0
cmFsaWFuIFJlc2VhcmNoIGFuZCBEZXZlbG9wbWVudCBJbnN0aXR1dGUsIFJvc2V3b3J0aHksIFNv
dXRoIEF1c3RyYWxpYSwgQXVzdHJhbGlhLiBFbGVjdHJvbmljIGFkZHJlc3M6IGVkZ2VjdHlAZ21h
aWwuY29tLiYjeEQ7U2Nob29sIG9mIFZldGVyaW5hcmlhbiBhbmQgTGlmZSBTY2llbmNlLCBNdXJk
b2NoIFVuaXZlcnNpdHksIE11cmRvY2gsIFdlc3Rlcm4gQXVzdHJhbGlhLCBBdXN0cmFsaWEuJiN4
RDtTb3V0aCBBdXN0cmFsaWFuIFJlc2VhcmNoIGFuZCBEZXZlbG9wbWVudCBJbnN0aXR1dGUsIFJv
c2V3b3J0aHksIFNvdXRoIEF1c3RyYWxpYSwgQXVzdHJhbGlhLiYjeEQ7RGVwYXJ0bWVudCBvZiBB
bmltYWwgU2NpZW5jZXMsIFdhZ2VuaW5nZW4gVW5pdmVyc2l0eSwgV2FnZW5pbmdlbiwgVGhlIE5l
dGhlcmxhbmRzLiYjeEQ7U2Nob29sIG9mIEFuaW1hbCBhbmQgVmV0ZXJpbmFyeSBTY2llbmNlcywg
VGhlIFVuaXZlcnNpdHkgb2YgQWRlbGFpZGUsIFJvc2V3b3J0aHkgQ2FtcHVzLCBSb3Nld29ydGh5
LCBTb3V0aCBBdXN0cmFsaWEsIEF1c3RyYWxpYS48L2F1dGgtYWRkcmVzcz48dGl0bGVzPjx0aXRs
ZT5MYWN0YXRpb25hbCBvZXN0cnVzIGFuZCByZXByb2R1Y3RpdmUgcGVyZm9ybWFuY2UgZm9sbG93
aW5nIGEgZGVsYXllZCBsaW1pdGVkIG51cnNpbmcgc2NoZWR1bGUgaW4gcHJpbWlwYXJvdXMgc293
czwvdGl0bGU+PHNlY29uZGFyeS10aXRsZT5UaGVyaW9nZW5vbG9neTwvc2Vjb25kYXJ5LXRpdGxl
PjxhbHQtdGl0bGU+VGhlcmlvZ2Vub2xvZ3k8L2FsdC10aXRsZT48L3RpdGxlcz48cGVyaW9kaWNh
bD48ZnVsbC10aXRsZT5UaGVyaW9nZW5vbG9neTwvZnVsbC10aXRsZT48YWJici0xPlRoZXJpb2dl
bm9sb2d5PC9hYmJyLTE+PC9wZXJpb2RpY2FsPjxhbHQtcGVyaW9kaWNhbD48ZnVsbC10aXRsZT5U
aGVyaW9nZW5vbG9neTwvZnVsbC10aXRsZT48YWJici0xPlRoZXJpb2dlbm9sb2d5PC9hYmJyLTE+
PC9hbHQtcGVyaW9kaWNhbD48cGFnZXM+NDItNDg8L3BhZ2VzPjx2b2x1bWU+OTY8L3ZvbHVtZT48
ZWRpdGlvbj4yMDE3LzA1LzI0PC9lZGl0aW9uPjxrZXl3b3Jkcz48a2V5d29yZD5BbmltYWxzPC9r
ZXl3b3JkPjxrZXl3b3JkPkFuaW1hbHMsIFN1Y2tsaW5nPC9rZXl3b3JkPjxrZXl3b3JkPkVzdHJ1
cy9waHlzaW9sb2d5PC9rZXl3b3JkPjxrZXl3b3JkPkZlbWFsZTwva2V5d29yZD48a2V5d29yZD5M
YWN0YXRpb24vKnBoeXNpb2xvZ3k8L2tleXdvcmQ+PGtleXdvcmQ+TGl0dGVyIFNpemU8L2tleXdv
cmQ+PGtleXdvcmQ+THV0ZWluaXppbmcgSG9ybW9uZS9ibG9vZDwva2V5d29yZD48a2V5d29yZD5P
dmFyaWFuIEZvbGxpY2xlL2dyb3d0aCAmYW1wOyBkZXZlbG9wbWVudDwva2V5d29yZD48a2V5d29y
ZD5QYXJpdHk8L2tleXdvcmQ+PGtleXdvcmQ+UHJlZ25hbmN5PC9rZXl3b3JkPjxrZXl3b3JkPlBy
b2dlc3Rlcm9uZS9ibG9vZDwva2V5d29yZD48a2V5d29yZD5SZXByb2R1Y3Rpb24vcGh5c2lvbG9n
eTwva2V5d29yZD48a2V5d29yZD5Td2luZS8qcGh5c2lvbG9neTwva2V5d29yZD48a2V5d29yZD5X
ZWFuaW5nPC9rZXl3b3JkPjxrZXl3b3JkPkZvbGxpY2xlPC9rZXl3b3JkPjxrZXl3b3JkPkxhY3Rh
dGlvbjwva2V5d29yZD48a2V5d29yZD5PdnVsYXRpb248L2tleXdvcmQ+PGtleXdvcmQ+UHJpbWlw
YXJvdXMgc293PC9rZXl3b3JkPjxrZXl3b3JkPlByb2dlc3Rlcm9uZTwva2V5d29yZD48L2tleXdv
cmRzPjxkYXRlcz48eWVhcj4yMDE3PC95ZWFyPjxwdWItZGF0ZXM+PGRhdGU+SnVsIDE8L2RhdGU+
PC9wdWItZGF0ZXM+PC9kYXRlcz48aXNibj4wMDkzLTY5MXg8L2lzYm4+PGFjY2Vzc2lvbi1udW0+
Mjg1MzI4Mzg8L2FjY2Vzc2lvbi1udW0+PHVybHM+PC91cmxzPjxlbGVjdHJvbmljLXJlc291cmNl
LW51bT4xMC4xMDE2L2oudGhlcmlvZ2Vub2xvZ3kuMjAxNy4wMy4wMjY8L2VsZWN0cm9uaWMtcmVz
b3VyY2UtbnVtPjxyZW1vdGUtZGF0YWJhc2UtcHJvdmlkZXI+TkxNPC9yZW1vdGUtZGF0YWJhc2Ut
cHJvdmlkZXI+PGxhbmd1YWdlPmVuZzwvbGFuZ3VhZ2U+PC9yZWNvcmQ+PC9DaXRlPjwvRW5kTm90
ZT5=
</w:fldData>
        </w:fldChar>
      </w:r>
      <w:r w:rsidR="00122C8D">
        <w:rPr>
          <w:rFonts w:eastAsia="Arial" w:cs="Arial"/>
        </w:rPr>
        <w:instrText xml:space="preserve"> ADDIN EN.CITE </w:instrText>
      </w:r>
      <w:r w:rsidR="00122C8D">
        <w:rPr>
          <w:rFonts w:eastAsia="Arial" w:cs="Arial"/>
        </w:rPr>
        <w:fldChar w:fldCharType="begin">
          <w:fldData xml:space="preserve">PEVuZE5vdGU+PENpdGU+PEF1dGhvcj5HZXJyaXRzZW48L0F1dGhvcj48WWVhcj4yMDA4PC9ZZWFy
PjxSZWNOdW0+OTI2PC9SZWNOdW0+PERpc3BsYXlUZXh0PihHZXJyaXRzZW4gZXQgYWwuLCAyMDA4
OyBDaGVuIGV0IGFsLiwgMjAxNyk8L0Rpc3BsYXlUZXh0PjxyZWNvcmQ+PHJlYy1udW1iZXI+OTI2
PC9yZWMtbnVtYmVyPjxmb3JlaWduLWtleXM+PGtleSBhcHA9IkVOIiBkYi1pZD0iOTlzcHh0eGFq
eHNhc2JlZnI5NXBmMDByZnJzMDBlcDl2ZTJhIiB0aW1lc3RhbXA9IjE2Njc4MjQ0ODMiPjkyNjwv
a2V5PjwvZm9yZWlnbi1rZXlzPjxyZWYtdHlwZSBuYW1lPSJKb3VybmFsIEFydGljbGUiPjE3PC9y
ZWYtdHlwZT48Y29udHJpYnV0b3JzPjxhdXRob3JzPjxhdXRob3I+R2Vycml0c2VuLCBSPC9hdXRo
b3I+PGF1dGhvcj5Tb2VkZSwgTk08L2F1dGhvcj48YXV0aG9yPkxhbmdlbmRpamssIFA8L2F1dGhv
cj48YXV0aG9yPkhhemVsZWdlciwgVzwvYXV0aG9yPjxhdXRob3I+S2VtcCwgQjwvYXV0aG9yPjwv
YXV0aG9ycz48L2NvbnRyaWJ1dG9ycz48dGl0bGVzPjx0aXRsZT5UaGUgSW50ZXJtaXR0ZW50IFN1
Y2tsaW5nIFJlZ2ltZW4gaW4gUGlnczogQ29uc2VxdWVuY2VzIGZvciBSZXByb2R1Y3RpdmUgUGVy
Zm9ybWFuY2Ugb2YgU293czwvdGl0bGU+PHNlY29uZGFyeS10aXRsZT5SZXByb2R1Y3Rpb24gaW4g
RG9tZXN0aWMgQW5pbWFsczwvc2Vjb25kYXJ5LXRpdGxlPjwvdGl0bGVzPjxwZXJpb2RpY2FsPjxm
dWxsLXRpdGxlPlJlcHJvZHVjdGlvbiBpbiBEb21lc3RpYyBBbmltYWxzPC9mdWxsLXRpdGxlPjwv
cGVyaW9kaWNhbD48cGFnZXM+MjktMzU8L3BhZ2VzPjx2b2x1bWU+NDM8L3ZvbHVtZT48bnVtYmVy
PnM1PC9udW1iZXI+PGRhdGVzPjx5ZWFyPjIwMDg8L3llYXI+PC9kYXRlcz48aXNibj4wOTM2LTY3
Njg8L2lzYm4+PHVybHM+PHJlbGF0ZWQtdXJscz48dXJsPmh0dHBzOi8vb25saW5lbGlicmFyeS53
aWxleS5jb20vZG9pL2Ficy8xMC4xMTExL2ouMTQzOS0wNTMxLjIwMDguMDEyMjYueDwvdXJsPjwv
cmVsYXRlZC11cmxzPjwvdXJscz48ZWxlY3Ryb25pYy1yZXNvdXJjZS1udW0+aHR0cHM6Ly9kb2ku
b3JnLzEwLjExMTEvai4xNDM5LTA1MzEuMjAwOC4wMTIyNi54PC9lbGVjdHJvbmljLXJlc291cmNl
LW51bT48L3JlY29yZD48L0NpdGU+PENpdGU+PEF1dGhvcj5DaGVuPC9BdXRob3I+PFllYXI+MjAx
NzwvWWVhcj48UmVjTnVtPjkyNzwvUmVjTnVtPjxyZWNvcmQ+PHJlYy1udW1iZXI+OTI3PC9yZWMt
bnVtYmVyPjxmb3JlaWduLWtleXM+PGtleSBhcHA9IkVOIiBkYi1pZD0iOTlzcHh0eGFqeHNhc2Jl
ZnI5NXBmMDByZnJzMDBlcDl2ZTJhIiB0aW1lc3RhbXA9IjE2Njc4MjQ1OTMiPjkyNzwva2V5Pjwv
Zm9yZWlnbi1rZXlzPjxyZWYtdHlwZSBuYW1lPSJKb3VybmFsIEFydGljbGUiPjE3PC9yZWYtdHlw
ZT48Y29udHJpYnV0b3JzPjxhdXRob3JzPjxhdXRob3I+Q2hlbiwgVC4gWS48L2F1dGhvcj48YXV0
aG9yPlR1cnBpbiwgRC4gTC48L2F1dGhvcj48YXV0aG9yPktuaWdodCwgQS4gTC48L2F1dGhvcj48
YXV0aG9yPkJvdXdtYW4sIEUuIEcuPC9hdXRob3I+PGF1dGhvcj5Tb2VkZSwgTi4gTS48L2F1dGhv
cj48YXV0aG9yPktpcmt3b29kLCBSLiBOLjwvYXV0aG9yPjxhdXRob3I+TGFuZ2VuZGlqaywgUC48
L2F1dGhvcj48L2F1dGhvcnM+PC9jb250cmlidXRvcnM+PGF1dGgtYWRkcmVzcz5Tb3V0aCBBdXN0
cmFsaWFuIFJlc2VhcmNoIGFuZCBEZXZlbG9wbWVudCBJbnN0aXR1dGUsIFJvc2V3b3J0aHksIFNv
dXRoIEF1c3RyYWxpYSwgQXVzdHJhbGlhLiBFbGVjdHJvbmljIGFkZHJlc3M6IGVkZ2VjdHlAZ21h
aWwuY29tLiYjeEQ7U2Nob29sIG9mIFZldGVyaW5hcmlhbiBhbmQgTGlmZSBTY2llbmNlLCBNdXJk
b2NoIFVuaXZlcnNpdHksIE11cmRvY2gsIFdlc3Rlcm4gQXVzdHJhbGlhLCBBdXN0cmFsaWEuJiN4
RDtTb3V0aCBBdXN0cmFsaWFuIFJlc2VhcmNoIGFuZCBEZXZlbG9wbWVudCBJbnN0aXR1dGUsIFJv
c2V3b3J0aHksIFNvdXRoIEF1c3RyYWxpYSwgQXVzdHJhbGlhLiYjeEQ7RGVwYXJ0bWVudCBvZiBB
bmltYWwgU2NpZW5jZXMsIFdhZ2VuaW5nZW4gVW5pdmVyc2l0eSwgV2FnZW5pbmdlbiwgVGhlIE5l
dGhlcmxhbmRzLiYjeEQ7U2Nob29sIG9mIEFuaW1hbCBhbmQgVmV0ZXJpbmFyeSBTY2llbmNlcywg
VGhlIFVuaXZlcnNpdHkgb2YgQWRlbGFpZGUsIFJvc2V3b3J0aHkgQ2FtcHVzLCBSb3Nld29ydGh5
LCBTb3V0aCBBdXN0cmFsaWEsIEF1c3RyYWxpYS48L2F1dGgtYWRkcmVzcz48dGl0bGVzPjx0aXRs
ZT5MYWN0YXRpb25hbCBvZXN0cnVzIGFuZCByZXByb2R1Y3RpdmUgcGVyZm9ybWFuY2UgZm9sbG93
aW5nIGEgZGVsYXllZCBsaW1pdGVkIG51cnNpbmcgc2NoZWR1bGUgaW4gcHJpbWlwYXJvdXMgc293
czwvdGl0bGU+PHNlY29uZGFyeS10aXRsZT5UaGVyaW9nZW5vbG9neTwvc2Vjb25kYXJ5LXRpdGxl
PjxhbHQtdGl0bGU+VGhlcmlvZ2Vub2xvZ3k8L2FsdC10aXRsZT48L3RpdGxlcz48cGVyaW9kaWNh
bD48ZnVsbC10aXRsZT5UaGVyaW9nZW5vbG9neTwvZnVsbC10aXRsZT48YWJici0xPlRoZXJpb2dl
bm9sb2d5PC9hYmJyLTE+PC9wZXJpb2RpY2FsPjxhbHQtcGVyaW9kaWNhbD48ZnVsbC10aXRsZT5U
aGVyaW9nZW5vbG9neTwvZnVsbC10aXRsZT48YWJici0xPlRoZXJpb2dlbm9sb2d5PC9hYmJyLTE+
PC9hbHQtcGVyaW9kaWNhbD48cGFnZXM+NDItNDg8L3BhZ2VzPjx2b2x1bWU+OTY8L3ZvbHVtZT48
ZWRpdGlvbj4yMDE3LzA1LzI0PC9lZGl0aW9uPjxrZXl3b3Jkcz48a2V5d29yZD5BbmltYWxzPC9r
ZXl3b3JkPjxrZXl3b3JkPkFuaW1hbHMsIFN1Y2tsaW5nPC9rZXl3b3JkPjxrZXl3b3JkPkVzdHJ1
cy9waHlzaW9sb2d5PC9rZXl3b3JkPjxrZXl3b3JkPkZlbWFsZTwva2V5d29yZD48a2V5d29yZD5M
YWN0YXRpb24vKnBoeXNpb2xvZ3k8L2tleXdvcmQ+PGtleXdvcmQ+TGl0dGVyIFNpemU8L2tleXdv
cmQ+PGtleXdvcmQ+THV0ZWluaXppbmcgSG9ybW9uZS9ibG9vZDwva2V5d29yZD48a2V5d29yZD5P
dmFyaWFuIEZvbGxpY2xlL2dyb3d0aCAmYW1wOyBkZXZlbG9wbWVudDwva2V5d29yZD48a2V5d29y
ZD5QYXJpdHk8L2tleXdvcmQ+PGtleXdvcmQ+UHJlZ25hbmN5PC9rZXl3b3JkPjxrZXl3b3JkPlBy
b2dlc3Rlcm9uZS9ibG9vZDwva2V5d29yZD48a2V5d29yZD5SZXByb2R1Y3Rpb24vcGh5c2lvbG9n
eTwva2V5d29yZD48a2V5d29yZD5Td2luZS8qcGh5c2lvbG9neTwva2V5d29yZD48a2V5d29yZD5X
ZWFuaW5nPC9rZXl3b3JkPjxrZXl3b3JkPkZvbGxpY2xlPC9rZXl3b3JkPjxrZXl3b3JkPkxhY3Rh
dGlvbjwva2V5d29yZD48a2V5d29yZD5PdnVsYXRpb248L2tleXdvcmQ+PGtleXdvcmQ+UHJpbWlw
YXJvdXMgc293PC9rZXl3b3JkPjxrZXl3b3JkPlByb2dlc3Rlcm9uZTwva2V5d29yZD48L2tleXdv
cmRzPjxkYXRlcz48eWVhcj4yMDE3PC95ZWFyPjxwdWItZGF0ZXM+PGRhdGU+SnVsIDE8L2RhdGU+
PC9wdWItZGF0ZXM+PC9kYXRlcz48aXNibj4wMDkzLTY5MXg8L2lzYm4+PGFjY2Vzc2lvbi1udW0+
Mjg1MzI4Mzg8L2FjY2Vzc2lvbi1udW0+PHVybHM+PC91cmxzPjxlbGVjdHJvbmljLXJlc291cmNl
LW51bT4xMC4xMDE2L2oudGhlcmlvZ2Vub2xvZ3kuMjAxNy4wMy4wMjY8L2VsZWN0cm9uaWMtcmVz
b3VyY2UtbnVtPjxyZW1vdGUtZGF0YWJhc2UtcHJvdmlkZXI+TkxNPC9yZW1vdGUtZGF0YWJhc2Ut
cHJvdmlkZXI+PGxhbmd1YWdlPmVuZzwvbGFuZ3VhZ2U+PC9yZWNvcmQ+PC9DaXRlPjwvRW5kTm90
ZT5=
</w:fldData>
        </w:fldChar>
      </w:r>
      <w:r w:rsidR="00122C8D">
        <w:rPr>
          <w:rFonts w:eastAsia="Arial" w:cs="Arial"/>
        </w:rPr>
        <w:instrText xml:space="preserve"> ADDIN EN.CITE.DATA </w:instrText>
      </w:r>
      <w:r w:rsidR="00122C8D">
        <w:rPr>
          <w:rFonts w:eastAsia="Arial" w:cs="Arial"/>
        </w:rPr>
      </w:r>
      <w:r w:rsidR="00122C8D">
        <w:rPr>
          <w:rFonts w:eastAsia="Arial" w:cs="Arial"/>
        </w:rPr>
        <w:fldChar w:fldCharType="end"/>
      </w:r>
      <w:r w:rsidR="00122C8D">
        <w:rPr>
          <w:rFonts w:eastAsia="Arial" w:cs="Arial"/>
        </w:rPr>
      </w:r>
      <w:r w:rsidR="00122C8D">
        <w:rPr>
          <w:rFonts w:eastAsia="Arial" w:cs="Arial"/>
        </w:rPr>
        <w:fldChar w:fldCharType="separate"/>
      </w:r>
      <w:r w:rsidR="00122C8D">
        <w:rPr>
          <w:rFonts w:eastAsia="Arial" w:cs="Arial"/>
          <w:noProof/>
        </w:rPr>
        <w:t>(</w:t>
      </w:r>
      <w:hyperlink w:anchor="_ENREF_47" w:tooltip="Gerritsen, 2008 #926" w:history="1">
        <w:r w:rsidR="005F0597">
          <w:rPr>
            <w:rFonts w:eastAsia="Arial" w:cs="Arial"/>
            <w:noProof/>
          </w:rPr>
          <w:t>Gerritsen et al., 2008</w:t>
        </w:r>
      </w:hyperlink>
      <w:r w:rsidR="00122C8D">
        <w:rPr>
          <w:rFonts w:eastAsia="Arial" w:cs="Arial"/>
          <w:noProof/>
        </w:rPr>
        <w:t xml:space="preserve">; </w:t>
      </w:r>
      <w:hyperlink w:anchor="_ENREF_25" w:tooltip="Chen, 2017 #927" w:history="1">
        <w:r w:rsidR="005F0597">
          <w:rPr>
            <w:rFonts w:eastAsia="Arial" w:cs="Arial"/>
            <w:noProof/>
          </w:rPr>
          <w:t>Chen et al., 2017</w:t>
        </w:r>
      </w:hyperlink>
      <w:r w:rsidR="00122C8D">
        <w:rPr>
          <w:rFonts w:eastAsia="Arial" w:cs="Arial"/>
          <w:noProof/>
        </w:rPr>
        <w:t>)</w:t>
      </w:r>
      <w:r w:rsidR="00122C8D">
        <w:rPr>
          <w:rFonts w:eastAsia="Arial" w:cs="Arial"/>
        </w:rPr>
        <w:fldChar w:fldCharType="end"/>
      </w:r>
      <w:r w:rsidRPr="0067764F">
        <w:rPr>
          <w:rFonts w:eastAsia="Arial" w:cs="Arial"/>
        </w:rPr>
        <w:t xml:space="preserve">. This system allows the sow to </w:t>
      </w:r>
      <w:r w:rsidRPr="22351B1E">
        <w:rPr>
          <w:rFonts w:eastAsia="Arial" w:cs="Arial"/>
        </w:rPr>
        <w:t>come</w:t>
      </w:r>
      <w:r w:rsidRPr="1FB27BC6">
        <w:rPr>
          <w:rFonts w:eastAsia="Arial" w:cs="Arial"/>
        </w:rPr>
        <w:t xml:space="preserve"> into</w:t>
      </w:r>
      <w:r w:rsidRPr="00115FF0">
        <w:rPr>
          <w:rFonts w:eastAsia="Arial" w:cs="Arial"/>
        </w:rPr>
        <w:t xml:space="preserve"> heat and be inseminated while still nursing the piglets. The piglets can learn feeding behaviour with the sow and be weaned at a later age</w:t>
      </w:r>
      <w:r w:rsidR="00184345">
        <w:rPr>
          <w:rFonts w:eastAsia="Arial" w:cs="Arial"/>
        </w:rPr>
        <w:t xml:space="preserve"> </w:t>
      </w:r>
      <w:r w:rsidR="00DE532E">
        <w:rPr>
          <w:rFonts w:eastAsia="Arial" w:cs="Arial"/>
        </w:rPr>
        <w:fldChar w:fldCharType="begin">
          <w:fldData xml:space="preserve">PEVuZE5vdGU+PENpdGU+PEF1dGhvcj5DaGVuPC9BdXRob3I+PFllYXI+MjAxNzwvWWVhcj48UmVj
TnVtPjkyNzwvUmVjTnVtPjxEaXNwbGF5VGV4dD4oQ2hlbiBldCBhbC4sIDIwMTcpPC9EaXNwbGF5
VGV4dD48cmVjb3JkPjxyZWMtbnVtYmVyPjkyNzwvcmVjLW51bWJlcj48Zm9yZWlnbi1rZXlzPjxr
ZXkgYXBwPSJFTiIgZGItaWQ9Ijk5c3B4dHhhanhzYXNiZWZyOTVwZjAwcmZyczAwZXA5dmUyYSIg
dGltZXN0YW1wPSIxNjY3ODI0NTkzIj45Mjc8L2tleT48L2ZvcmVpZ24ta2V5cz48cmVmLXR5cGUg
bmFtZT0iSm91cm5hbCBBcnRpY2xlIj4xNzwvcmVmLXR5cGU+PGNvbnRyaWJ1dG9ycz48YXV0aG9y
cz48YXV0aG9yPkNoZW4sIFQuIFkuPC9hdXRob3I+PGF1dGhvcj5UdXJwaW4sIEQuIEwuPC9hdXRo
b3I+PGF1dGhvcj5LbmlnaHQsIEEuIEwuPC9hdXRob3I+PGF1dGhvcj5Cb3V3bWFuLCBFLiBHLjwv
YXV0aG9yPjxhdXRob3I+U29lZGUsIE4uIE0uPC9hdXRob3I+PGF1dGhvcj5LaXJrd29vZCwgUi4g
Ti48L2F1dGhvcj48YXV0aG9yPkxhbmdlbmRpamssIFAuPC9hdXRob3I+PC9hdXRob3JzPjwvY29u
dHJpYnV0b3JzPjxhdXRoLWFkZHJlc3M+U291dGggQXVzdHJhbGlhbiBSZXNlYXJjaCBhbmQgRGV2
ZWxvcG1lbnQgSW5zdGl0dXRlLCBSb3Nld29ydGh5LCBTb3V0aCBBdXN0cmFsaWEsIEF1c3RyYWxp
YS4gRWxlY3Ryb25pYyBhZGRyZXNzOiBlZGdlY3R5QGdtYWlsLmNvbS4mI3hEO1NjaG9vbCBvZiBW
ZXRlcmluYXJpYW4gYW5kIExpZmUgU2NpZW5jZSwgTXVyZG9jaCBVbml2ZXJzaXR5LCBNdXJkb2No
LCBXZXN0ZXJuIEF1c3RyYWxpYSwgQXVzdHJhbGlhLiYjeEQ7U291dGggQXVzdHJhbGlhbiBSZXNl
YXJjaCBhbmQgRGV2ZWxvcG1lbnQgSW5zdGl0dXRlLCBSb3Nld29ydGh5LCBTb3V0aCBBdXN0cmFs
aWEsIEF1c3RyYWxpYS4mI3hEO0RlcGFydG1lbnQgb2YgQW5pbWFsIFNjaWVuY2VzLCBXYWdlbmlu
Z2VuIFVuaXZlcnNpdHksIFdhZ2VuaW5nZW4sIFRoZSBOZXRoZXJsYW5kcy4mI3hEO1NjaG9vbCBv
ZiBBbmltYWwgYW5kIFZldGVyaW5hcnkgU2NpZW5jZXMsIFRoZSBVbml2ZXJzaXR5IG9mIEFkZWxh
aWRlLCBSb3Nld29ydGh5IENhbXB1cywgUm9zZXdvcnRoeSwgU291dGggQXVzdHJhbGlhLCBBdXN0
cmFsaWEuPC9hdXRoLWFkZHJlc3M+PHRpdGxlcz48dGl0bGU+TGFjdGF0aW9uYWwgb2VzdHJ1cyBh
bmQgcmVwcm9kdWN0aXZlIHBlcmZvcm1hbmNlIGZvbGxvd2luZyBhIGRlbGF5ZWQgbGltaXRlZCBu
dXJzaW5nIHNjaGVkdWxlIGluIHByaW1pcGFyb3VzIHNvd3M8L3RpdGxlPjxzZWNvbmRhcnktdGl0
bGU+VGhlcmlvZ2Vub2xvZ3k8L3NlY29uZGFyeS10aXRsZT48YWx0LXRpdGxlPlRoZXJpb2dlbm9s
b2d5PC9hbHQtdGl0bGU+PC90aXRsZXM+PHBlcmlvZGljYWw+PGZ1bGwtdGl0bGU+VGhlcmlvZ2Vu
b2xvZ3k8L2Z1bGwtdGl0bGU+PGFiYnItMT5UaGVyaW9nZW5vbG9neTwvYWJici0xPjwvcGVyaW9k
aWNhbD48YWx0LXBlcmlvZGljYWw+PGZ1bGwtdGl0bGU+VGhlcmlvZ2Vub2xvZ3k8L2Z1bGwtdGl0
bGU+PGFiYnItMT5UaGVyaW9nZW5vbG9neTwvYWJici0xPjwvYWx0LXBlcmlvZGljYWw+PHBhZ2Vz
PjQyLTQ4PC9wYWdlcz48dm9sdW1lPjk2PC92b2x1bWU+PGVkaXRpb24+MjAxNy8wNS8yNDwvZWRp
dGlvbj48a2V5d29yZHM+PGtleXdvcmQ+QW5pbWFsczwva2V5d29yZD48a2V5d29yZD5BbmltYWxz
LCBTdWNrbGluZzwva2V5d29yZD48a2V5d29yZD5Fc3RydXMvcGh5c2lvbG9neTwva2V5d29yZD48
a2V5d29yZD5GZW1hbGU8L2tleXdvcmQ+PGtleXdvcmQ+TGFjdGF0aW9uLypwaHlzaW9sb2d5PC9r
ZXl3b3JkPjxrZXl3b3JkPkxpdHRlciBTaXplPC9rZXl3b3JkPjxrZXl3b3JkPkx1dGVpbml6aW5n
IEhvcm1vbmUvYmxvb2Q8L2tleXdvcmQ+PGtleXdvcmQ+T3ZhcmlhbiBGb2xsaWNsZS9ncm93dGgg
JmFtcDsgZGV2ZWxvcG1lbnQ8L2tleXdvcmQ+PGtleXdvcmQ+UGFyaXR5PC9rZXl3b3JkPjxrZXl3
b3JkPlByZWduYW5jeTwva2V5d29yZD48a2V5d29yZD5Qcm9nZXN0ZXJvbmUvYmxvb2Q8L2tleXdv
cmQ+PGtleXdvcmQ+UmVwcm9kdWN0aW9uL3BoeXNpb2xvZ3k8L2tleXdvcmQ+PGtleXdvcmQ+U3dp
bmUvKnBoeXNpb2xvZ3k8L2tleXdvcmQ+PGtleXdvcmQ+V2VhbmluZzwva2V5d29yZD48a2V5d29y
ZD5Gb2xsaWNsZTwva2V5d29yZD48a2V5d29yZD5MYWN0YXRpb248L2tleXdvcmQ+PGtleXdvcmQ+
T3Z1bGF0aW9uPC9rZXl3b3JkPjxrZXl3b3JkPlByaW1pcGFyb3VzIHNvdzwva2V5d29yZD48a2V5
d29yZD5Qcm9nZXN0ZXJvbmU8L2tleXdvcmQ+PC9rZXl3b3Jkcz48ZGF0ZXM+PHllYXI+MjAxNzwv
eWVhcj48cHViLWRhdGVzPjxkYXRlPkp1bCAxPC9kYXRlPjwvcHViLWRhdGVzPjwvZGF0ZXM+PGlz
Ym4+MDA5My02OTF4PC9pc2JuPjxhY2Nlc3Npb24tbnVtPjI4NTMyODM4PC9hY2Nlc3Npb24tbnVt
Pjx1cmxzPjwvdXJscz48ZWxlY3Ryb25pYy1yZXNvdXJjZS1udW0+MTAuMTAxNi9qLnRoZXJpb2dl
bm9sb2d5LjIwMTcuMDMuMDI2PC9lbGVjdHJvbmljLXJlc291cmNlLW51bT48cmVtb3RlLWRhdGFi
YXNlLXByb3ZpZGVyPk5MTTwvcmVtb3RlLWRhdGFiYXNlLXByb3ZpZGVyPjxsYW5ndWFnZT5lbmc8
L2xhbmd1YWdlPjwvcmVjb3JkPjwvQ2l0ZT48L0VuZE5vdGU+
</w:fldData>
        </w:fldChar>
      </w:r>
      <w:r w:rsidR="00DE532E">
        <w:rPr>
          <w:rFonts w:eastAsia="Arial" w:cs="Arial"/>
        </w:rPr>
        <w:instrText xml:space="preserve"> ADDIN EN.CITE </w:instrText>
      </w:r>
      <w:r w:rsidR="00DE532E">
        <w:rPr>
          <w:rFonts w:eastAsia="Arial" w:cs="Arial"/>
        </w:rPr>
        <w:fldChar w:fldCharType="begin">
          <w:fldData xml:space="preserve">PEVuZE5vdGU+PENpdGU+PEF1dGhvcj5DaGVuPC9BdXRob3I+PFllYXI+MjAxNzwvWWVhcj48UmVj
TnVtPjkyNzwvUmVjTnVtPjxEaXNwbGF5VGV4dD4oQ2hlbiBldCBhbC4sIDIwMTcpPC9EaXNwbGF5
VGV4dD48cmVjb3JkPjxyZWMtbnVtYmVyPjkyNzwvcmVjLW51bWJlcj48Zm9yZWlnbi1rZXlzPjxr
ZXkgYXBwPSJFTiIgZGItaWQ9Ijk5c3B4dHhhanhzYXNiZWZyOTVwZjAwcmZyczAwZXA5dmUyYSIg
dGltZXN0YW1wPSIxNjY3ODI0NTkzIj45Mjc8L2tleT48L2ZvcmVpZ24ta2V5cz48cmVmLXR5cGUg
bmFtZT0iSm91cm5hbCBBcnRpY2xlIj4xNzwvcmVmLXR5cGU+PGNvbnRyaWJ1dG9ycz48YXV0aG9y
cz48YXV0aG9yPkNoZW4sIFQuIFkuPC9hdXRob3I+PGF1dGhvcj5UdXJwaW4sIEQuIEwuPC9hdXRo
b3I+PGF1dGhvcj5LbmlnaHQsIEEuIEwuPC9hdXRob3I+PGF1dGhvcj5Cb3V3bWFuLCBFLiBHLjwv
YXV0aG9yPjxhdXRob3I+U29lZGUsIE4uIE0uPC9hdXRob3I+PGF1dGhvcj5LaXJrd29vZCwgUi4g
Ti48L2F1dGhvcj48YXV0aG9yPkxhbmdlbmRpamssIFAuPC9hdXRob3I+PC9hdXRob3JzPjwvY29u
dHJpYnV0b3JzPjxhdXRoLWFkZHJlc3M+U291dGggQXVzdHJhbGlhbiBSZXNlYXJjaCBhbmQgRGV2
ZWxvcG1lbnQgSW5zdGl0dXRlLCBSb3Nld29ydGh5LCBTb3V0aCBBdXN0cmFsaWEsIEF1c3RyYWxp
YS4gRWxlY3Ryb25pYyBhZGRyZXNzOiBlZGdlY3R5QGdtYWlsLmNvbS4mI3hEO1NjaG9vbCBvZiBW
ZXRlcmluYXJpYW4gYW5kIExpZmUgU2NpZW5jZSwgTXVyZG9jaCBVbml2ZXJzaXR5LCBNdXJkb2No
LCBXZXN0ZXJuIEF1c3RyYWxpYSwgQXVzdHJhbGlhLiYjeEQ7U291dGggQXVzdHJhbGlhbiBSZXNl
YXJjaCBhbmQgRGV2ZWxvcG1lbnQgSW5zdGl0dXRlLCBSb3Nld29ydGh5LCBTb3V0aCBBdXN0cmFs
aWEsIEF1c3RyYWxpYS4mI3hEO0RlcGFydG1lbnQgb2YgQW5pbWFsIFNjaWVuY2VzLCBXYWdlbmlu
Z2VuIFVuaXZlcnNpdHksIFdhZ2VuaW5nZW4sIFRoZSBOZXRoZXJsYW5kcy4mI3hEO1NjaG9vbCBv
ZiBBbmltYWwgYW5kIFZldGVyaW5hcnkgU2NpZW5jZXMsIFRoZSBVbml2ZXJzaXR5IG9mIEFkZWxh
aWRlLCBSb3Nld29ydGh5IENhbXB1cywgUm9zZXdvcnRoeSwgU291dGggQXVzdHJhbGlhLCBBdXN0
cmFsaWEuPC9hdXRoLWFkZHJlc3M+PHRpdGxlcz48dGl0bGU+TGFjdGF0aW9uYWwgb2VzdHJ1cyBh
bmQgcmVwcm9kdWN0aXZlIHBlcmZvcm1hbmNlIGZvbGxvd2luZyBhIGRlbGF5ZWQgbGltaXRlZCBu
dXJzaW5nIHNjaGVkdWxlIGluIHByaW1pcGFyb3VzIHNvd3M8L3RpdGxlPjxzZWNvbmRhcnktdGl0
bGU+VGhlcmlvZ2Vub2xvZ3k8L3NlY29uZGFyeS10aXRsZT48YWx0LXRpdGxlPlRoZXJpb2dlbm9s
b2d5PC9hbHQtdGl0bGU+PC90aXRsZXM+PHBlcmlvZGljYWw+PGZ1bGwtdGl0bGU+VGhlcmlvZ2Vu
b2xvZ3k8L2Z1bGwtdGl0bGU+PGFiYnItMT5UaGVyaW9nZW5vbG9neTwvYWJici0xPjwvcGVyaW9k
aWNhbD48YWx0LXBlcmlvZGljYWw+PGZ1bGwtdGl0bGU+VGhlcmlvZ2Vub2xvZ3k8L2Z1bGwtdGl0
bGU+PGFiYnItMT5UaGVyaW9nZW5vbG9neTwvYWJici0xPjwvYWx0LXBlcmlvZGljYWw+PHBhZ2Vz
PjQyLTQ4PC9wYWdlcz48dm9sdW1lPjk2PC92b2x1bWU+PGVkaXRpb24+MjAxNy8wNS8yNDwvZWRp
dGlvbj48a2V5d29yZHM+PGtleXdvcmQ+QW5pbWFsczwva2V5d29yZD48a2V5d29yZD5BbmltYWxz
LCBTdWNrbGluZzwva2V5d29yZD48a2V5d29yZD5Fc3RydXMvcGh5c2lvbG9neTwva2V5d29yZD48
a2V5d29yZD5GZW1hbGU8L2tleXdvcmQ+PGtleXdvcmQ+TGFjdGF0aW9uLypwaHlzaW9sb2d5PC9r
ZXl3b3JkPjxrZXl3b3JkPkxpdHRlciBTaXplPC9rZXl3b3JkPjxrZXl3b3JkPkx1dGVpbml6aW5n
IEhvcm1vbmUvYmxvb2Q8L2tleXdvcmQ+PGtleXdvcmQ+T3ZhcmlhbiBGb2xsaWNsZS9ncm93dGgg
JmFtcDsgZGV2ZWxvcG1lbnQ8L2tleXdvcmQ+PGtleXdvcmQ+UGFyaXR5PC9rZXl3b3JkPjxrZXl3
b3JkPlByZWduYW5jeTwva2V5d29yZD48a2V5d29yZD5Qcm9nZXN0ZXJvbmUvYmxvb2Q8L2tleXdv
cmQ+PGtleXdvcmQ+UmVwcm9kdWN0aW9uL3BoeXNpb2xvZ3k8L2tleXdvcmQ+PGtleXdvcmQ+U3dp
bmUvKnBoeXNpb2xvZ3k8L2tleXdvcmQ+PGtleXdvcmQ+V2VhbmluZzwva2V5d29yZD48a2V5d29y
ZD5Gb2xsaWNsZTwva2V5d29yZD48a2V5d29yZD5MYWN0YXRpb248L2tleXdvcmQ+PGtleXdvcmQ+
T3Z1bGF0aW9uPC9rZXl3b3JkPjxrZXl3b3JkPlByaW1pcGFyb3VzIHNvdzwva2V5d29yZD48a2V5
d29yZD5Qcm9nZXN0ZXJvbmU8L2tleXdvcmQ+PC9rZXl3b3Jkcz48ZGF0ZXM+PHllYXI+MjAxNzwv
eWVhcj48cHViLWRhdGVzPjxkYXRlPkp1bCAxPC9kYXRlPjwvcHViLWRhdGVzPjwvZGF0ZXM+PGlz
Ym4+MDA5My02OTF4PC9pc2JuPjxhY2Nlc3Npb24tbnVtPjI4NTMyODM4PC9hY2Nlc3Npb24tbnVt
Pjx1cmxzPjwvdXJscz48ZWxlY3Ryb25pYy1yZXNvdXJjZS1udW0+MTAuMTAxNi9qLnRoZXJpb2dl
bm9sb2d5LjIwMTcuMDMuMDI2PC9lbGVjdHJvbmljLXJlc291cmNlLW51bT48cmVtb3RlLWRhdGFi
YXNlLXByb3ZpZGVyPk5MTTwvcmVtb3RlLWRhdGFiYXNlLXByb3ZpZGVyPjxsYW5ndWFnZT5lbmc8
L2xhbmd1YWdlPjwvcmVjb3JkPjwvQ2l0ZT48L0VuZE5vdGU+
</w:fldData>
        </w:fldChar>
      </w:r>
      <w:r w:rsidR="00DE532E">
        <w:rPr>
          <w:rFonts w:eastAsia="Arial" w:cs="Arial"/>
        </w:rPr>
        <w:instrText xml:space="preserve"> ADDIN EN.CITE.DATA </w:instrText>
      </w:r>
      <w:r w:rsidR="00DE532E">
        <w:rPr>
          <w:rFonts w:eastAsia="Arial" w:cs="Arial"/>
        </w:rPr>
      </w:r>
      <w:r w:rsidR="00DE532E">
        <w:rPr>
          <w:rFonts w:eastAsia="Arial" w:cs="Arial"/>
        </w:rPr>
        <w:fldChar w:fldCharType="end"/>
      </w:r>
      <w:r w:rsidR="00DE532E">
        <w:rPr>
          <w:rFonts w:eastAsia="Arial" w:cs="Arial"/>
        </w:rPr>
      </w:r>
      <w:r w:rsidR="00DE532E">
        <w:rPr>
          <w:rFonts w:eastAsia="Arial" w:cs="Arial"/>
        </w:rPr>
        <w:fldChar w:fldCharType="separate"/>
      </w:r>
      <w:r w:rsidR="00DE532E">
        <w:rPr>
          <w:rFonts w:eastAsia="Arial" w:cs="Arial"/>
          <w:noProof/>
        </w:rPr>
        <w:t>(</w:t>
      </w:r>
      <w:hyperlink w:anchor="_ENREF_25" w:tooltip="Chen, 2017 #927" w:history="1">
        <w:r w:rsidR="005F0597">
          <w:rPr>
            <w:rFonts w:eastAsia="Arial" w:cs="Arial"/>
            <w:noProof/>
          </w:rPr>
          <w:t>Chen et al., 2017</w:t>
        </w:r>
      </w:hyperlink>
      <w:r w:rsidR="00DE532E">
        <w:rPr>
          <w:rFonts w:eastAsia="Arial" w:cs="Arial"/>
          <w:noProof/>
        </w:rPr>
        <w:t>)</w:t>
      </w:r>
      <w:r w:rsidR="00DE532E">
        <w:rPr>
          <w:rFonts w:eastAsia="Arial" w:cs="Arial"/>
        </w:rPr>
        <w:fldChar w:fldCharType="end"/>
      </w:r>
      <w:r w:rsidRPr="00115FF0">
        <w:rPr>
          <w:rFonts w:eastAsia="Arial" w:cs="Arial"/>
        </w:rPr>
        <w:t xml:space="preserve">. Literature on these practices </w:t>
      </w:r>
      <w:r w:rsidRPr="22351B1E">
        <w:rPr>
          <w:rFonts w:eastAsia="Arial" w:cs="Arial"/>
        </w:rPr>
        <w:t>is</w:t>
      </w:r>
      <w:r w:rsidRPr="00115FF0">
        <w:rPr>
          <w:rFonts w:eastAsia="Arial" w:cs="Arial"/>
        </w:rPr>
        <w:t xml:space="preserve"> scarce. </w:t>
      </w:r>
    </w:p>
    <w:p w14:paraId="3E1CC31F" w14:textId="746549A4" w:rsidR="0072038D" w:rsidRDefault="001C6F1A" w:rsidP="00B4537B">
      <w:pPr>
        <w:spacing w:line="276" w:lineRule="auto"/>
        <w:rPr>
          <w:rStyle w:val="normaltextrun"/>
          <w:rFonts w:cs="Arial"/>
          <w:color w:val="000000"/>
          <w:shd w:val="clear" w:color="auto" w:fill="FFFFFF"/>
        </w:rPr>
      </w:pPr>
      <w:hyperlink w:anchor="_ENREF_8" w:tooltip="Al Masri, 2015 #39" w:history="1">
        <w:r w:rsidR="005F0597">
          <w:rPr>
            <w:rFonts w:eastAsia="Arial" w:cs="Arial"/>
          </w:rPr>
          <w:fldChar w:fldCharType="begin"/>
        </w:r>
        <w:r w:rsidR="005F0597">
          <w:rPr>
            <w:rFonts w:eastAsia="Arial" w:cs="Arial"/>
          </w:rPr>
          <w:instrText xml:space="preserve"> ADDIN EN.CITE &lt;EndNote&gt;&lt;Cite AuthorYear="1"&gt;&lt;Author&gt;Al Masri&lt;/Author&gt;&lt;Year&gt;2015&lt;/Year&gt;&lt;RecNum&gt;39&lt;/RecNum&gt;&lt;DisplayText&gt;Al Masri et al. (2015)&lt;/DisplayText&gt;&lt;record&gt;&lt;rec-number&gt;39&lt;/rec-number&gt;&lt;foreign-keys&gt;&lt;key app="EN" db-id="99spxtxajxsasbefr95pf00rfrs00ep9ve2a" timestamp="1657231785"&gt;39&lt;/key&gt;&lt;/foreign-keys&gt;&lt;ref-type name="Journal Article"&gt;17&lt;/ref-type&gt;&lt;contributors&gt;&lt;authors&gt;&lt;author&gt;Al Masri, S.&lt;/author&gt;&lt;author&gt;Hünigen, H.&lt;/author&gt;&lt;author&gt;Al Aiyan, A.&lt;/author&gt;&lt;author&gt;Rieger, J.&lt;/author&gt;&lt;author&gt;Zentek, J.&lt;/author&gt;&lt;author&gt;Richardson, K.&lt;/author&gt;&lt;author&gt;Plendl, J.&lt;/author&gt;&lt;/authors&gt;&lt;/contributors&gt;&lt;titles&gt;&lt;title&gt;Influence of age at weaning and feeding regimes on the postnatal morphology of the porcine small intestine&lt;/title&gt;&lt;secondary-title&gt;Journal of Swine Health and Production&lt;/secondary-title&gt;&lt;short-title&gt;Influence of age at weaning and feeding regimes on the postnatal morphology of the porcine small intestine&lt;/short-title&gt;&lt;/titles&gt;&lt;periodical&gt;&lt;full-title&gt;Journal of Swine Health and Production&lt;/full-title&gt;&lt;/periodical&gt;&lt;pages&gt;186-203&lt;/pages&gt;&lt;volume&gt;23&lt;/volume&gt;&lt;number&gt;4&lt;/number&gt;&lt;keywords&gt;&lt;keyword&gt;Crypt&lt;/keyword&gt;&lt;keyword&gt;Intestine&lt;/keyword&gt;&lt;keyword&gt;Morphometry&lt;/keyword&gt;&lt;keyword&gt;Swine&lt;/keyword&gt;&lt;keyword&gt;Villus&lt;/keyword&gt;&lt;/keywords&gt;&lt;dates&gt;&lt;year&gt;2015&lt;/year&gt;&lt;/dates&gt;&lt;work-type&gt;Review&lt;/work-type&gt;&lt;urls&gt;&lt;related-urls&gt;&lt;url&gt;https://www.scopus.com/inward/record.uri?eid=2-s2.0-84975282789&amp;amp;partnerID=40&amp;amp;md5=8bc0ecc4ec6faa45977e113f768b42e0&lt;/url&gt;&lt;/related-urls&gt;&lt;/urls&gt;&lt;remote-database-name&gt;Scopus&lt;/remote-database-name&gt;&lt;language&gt;English&lt;/language&gt;&lt;/record&gt;&lt;/Cite&gt;&lt;/EndNote&gt;</w:instrText>
        </w:r>
        <w:r w:rsidR="005F0597">
          <w:rPr>
            <w:rFonts w:eastAsia="Arial" w:cs="Arial"/>
          </w:rPr>
          <w:fldChar w:fldCharType="separate"/>
        </w:r>
        <w:r w:rsidR="005F0597">
          <w:rPr>
            <w:rFonts w:eastAsia="Arial" w:cs="Arial"/>
            <w:noProof/>
          </w:rPr>
          <w:t>Al Masri et al. (2015)</w:t>
        </w:r>
        <w:r w:rsidR="005F0597">
          <w:rPr>
            <w:rFonts w:eastAsia="Arial" w:cs="Arial"/>
          </w:rPr>
          <w:fldChar w:fldCharType="end"/>
        </w:r>
      </w:hyperlink>
      <w:r w:rsidR="005901A7">
        <w:rPr>
          <w:rFonts w:eastAsia="Arial" w:cs="Arial"/>
        </w:rPr>
        <w:t xml:space="preserve"> reviewed the influence of age at weaning and feeding regimes on the development of the small intestine. The results presented in this review are</w:t>
      </w:r>
      <w:r w:rsidR="0072038D" w:rsidRPr="00115FF0">
        <w:rPr>
          <w:rFonts w:eastAsia="Arial" w:cs="Arial"/>
        </w:rPr>
        <w:t xml:space="preserve"> difficult to interpret since it mixes weaning age with diets after weaning</w:t>
      </w:r>
      <w:r w:rsidR="005901A7">
        <w:rPr>
          <w:rFonts w:eastAsia="Arial" w:cs="Arial"/>
        </w:rPr>
        <w:t>. However, the authors state that</w:t>
      </w:r>
      <w:r w:rsidR="0072038D" w:rsidRPr="00115FF0">
        <w:rPr>
          <w:rFonts w:eastAsia="Arial" w:cs="Arial"/>
        </w:rPr>
        <w:t xml:space="preserve"> “</w:t>
      </w:r>
      <w:r w:rsidR="0072038D" w:rsidRPr="00115FF0">
        <w:rPr>
          <w:rStyle w:val="normaltextrun"/>
          <w:rFonts w:cs="Arial"/>
          <w:color w:val="000000"/>
          <w:shd w:val="clear" w:color="auto" w:fill="FFFFFF"/>
        </w:rPr>
        <w:t>…delaying weaning from 3</w:t>
      </w:r>
      <w:r w:rsidR="00250D49">
        <w:rPr>
          <w:rStyle w:val="FootnoteReference"/>
          <w:rFonts w:cs="Arial"/>
          <w:color w:val="000000"/>
          <w:shd w:val="clear" w:color="auto" w:fill="FFFFFF"/>
        </w:rPr>
        <w:footnoteReference w:id="2"/>
      </w:r>
      <w:r w:rsidR="0072038D" w:rsidRPr="00115FF0">
        <w:rPr>
          <w:rStyle w:val="normaltextrun"/>
          <w:rFonts w:cs="Arial"/>
          <w:color w:val="000000"/>
          <w:shd w:val="clear" w:color="auto" w:fill="FFFFFF"/>
        </w:rPr>
        <w:t xml:space="preserve"> to 4 weeks of age could reduce the post-weaning growth check while decreasing post-weaning mortality and faecal pathogenic bacterial </w:t>
      </w:r>
      <w:r w:rsidR="00F06DEB" w:rsidRPr="00115FF0">
        <w:rPr>
          <w:rStyle w:val="normaltextrun"/>
          <w:rFonts w:cs="Arial"/>
          <w:color w:val="000000"/>
          <w:shd w:val="clear" w:color="auto" w:fill="FFFFFF"/>
        </w:rPr>
        <w:t>counts and</w:t>
      </w:r>
      <w:r w:rsidR="0072038D" w:rsidRPr="00115FF0">
        <w:rPr>
          <w:rStyle w:val="normaltextrun"/>
          <w:rFonts w:cs="Arial"/>
          <w:color w:val="000000"/>
          <w:shd w:val="clear" w:color="auto" w:fill="FFFFFF"/>
        </w:rPr>
        <w:t xml:space="preserve"> improving the intestinal barrier function”</w:t>
      </w:r>
      <w:r w:rsidR="005901A7">
        <w:rPr>
          <w:rStyle w:val="normaltextrun"/>
          <w:rFonts w:cs="Arial"/>
          <w:color w:val="000000"/>
          <w:shd w:val="clear" w:color="auto" w:fill="FFFFFF"/>
        </w:rPr>
        <w:t>.</w:t>
      </w:r>
      <w:r w:rsidR="00034729">
        <w:rPr>
          <w:rStyle w:val="normaltextrun"/>
          <w:rFonts w:cs="Arial"/>
          <w:color w:val="000000"/>
          <w:shd w:val="clear" w:color="auto" w:fill="FFFFFF"/>
        </w:rPr>
        <w:t xml:space="preserve"> Another review agrees with this statement affirming that </w:t>
      </w:r>
      <w:r w:rsidR="0072038D" w:rsidRPr="00115FF0">
        <w:rPr>
          <w:rStyle w:val="normaltextrun"/>
          <w:rFonts w:cs="Arial"/>
          <w:color w:val="000000"/>
          <w:shd w:val="clear" w:color="auto" w:fill="FFFFFF"/>
        </w:rPr>
        <w:t>“</w:t>
      </w:r>
      <w:r w:rsidR="005901A7">
        <w:rPr>
          <w:rStyle w:val="normaltextrun"/>
          <w:rFonts w:cs="Arial"/>
          <w:color w:val="000000"/>
          <w:shd w:val="clear" w:color="auto" w:fill="FFFFFF"/>
        </w:rPr>
        <w:t xml:space="preserve">(…) </w:t>
      </w:r>
      <w:r w:rsidR="0072038D" w:rsidRPr="00115FF0">
        <w:rPr>
          <w:rStyle w:val="normaltextrun"/>
          <w:rFonts w:cs="Arial"/>
          <w:color w:val="000000"/>
          <w:shd w:val="clear" w:color="auto" w:fill="FFFFFF"/>
        </w:rPr>
        <w:t xml:space="preserve">studies suggest that increasing weaning age reduces stress associated with this period and allows pigs to have a more mature gastrointestinal tract and become increasingly familiar with solid feed during lactation with an improvement in growth performance and in immune response” </w:t>
      </w:r>
      <w:r w:rsidR="00AB4533">
        <w:rPr>
          <w:rStyle w:val="normaltextrun"/>
          <w:rFonts w:cs="Arial"/>
          <w:color w:val="000000"/>
          <w:shd w:val="clear" w:color="auto" w:fill="FFFFFF"/>
        </w:rPr>
        <w:fldChar w:fldCharType="begin"/>
      </w:r>
      <w:r w:rsidR="0026586A">
        <w:rPr>
          <w:rStyle w:val="normaltextrun"/>
          <w:rFonts w:cs="Arial"/>
          <w:color w:val="000000"/>
          <w:shd w:val="clear" w:color="auto" w:fill="FFFFFF"/>
        </w:rPr>
        <w:instrText xml:space="preserve"> ADDIN EN.CITE &lt;EndNote&gt;&lt;Cite&gt;&lt;Author&gt;Rhouma&lt;/Author&gt;&lt;Year&gt;2017&lt;/Year&gt;&lt;RecNum&gt;627&lt;/RecNum&gt;&lt;DisplayText&gt;(Rhouma et al., 2017)&lt;/DisplayText&gt;&lt;record&gt;&lt;rec-number&gt;627&lt;/rec-number&gt;&lt;foreign-keys&gt;&lt;key app="EN" db-id="99spxtxajxsasbefr95pf00rfrs00ep9ve2a" timestamp="1664736582"&gt;627&lt;/key&gt;&lt;/foreign-keys&gt;&lt;ref-type name="Journal Article"&gt;17&lt;/ref-type&gt;&lt;contributors&gt;&lt;authors&gt;&lt;author&gt;Rhouma, M.&lt;/author&gt;&lt;author&gt;Fairbrother, J. M.&lt;/author&gt;&lt;author&gt;Beaudry, F.&lt;/author&gt;&lt;author&gt;Letellier, A.&lt;/author&gt;&lt;/authors&gt;&lt;/contributors&gt;&lt;titles&gt;&lt;title&gt;Post weaning diarrhea in pigs: Risk factors and non-colistin-based control strategies&lt;/title&gt;&lt;secondary-title&gt;Acta Veterinaria Scandinavica&lt;/secondary-title&gt;&lt;short-title&gt;Post weaning diarrhea in pigs: Risk factors and non-colistin-based control strategies&lt;/short-title&gt;&lt;/titles&gt;&lt;periodical&gt;&lt;full-title&gt;Acta Veterinaria Scandinavica&lt;/full-title&gt;&lt;/periodical&gt;&lt;volume&gt;59&lt;/volume&gt;&lt;number&gt;1&lt;/number&gt;&lt;keywords&gt;&lt;keyword&gt;Alternatives&lt;/keyword&gt;&lt;keyword&gt;Colistin&lt;/keyword&gt;&lt;keyword&gt;E. coli&lt;/keyword&gt;&lt;keyword&gt;Pigs&lt;/keyword&gt;&lt;keyword&gt;Post-weaning diarrhea&lt;/keyword&gt;&lt;keyword&gt;Resistance&lt;/keyword&gt;&lt;keyword&gt;antiinfective agent&lt;/keyword&gt;&lt;keyword&gt;animal&lt;/keyword&gt;&lt;keyword&gt;diarrhea&lt;/keyword&gt;&lt;keyword&gt;microbiology&lt;/keyword&gt;&lt;keyword&gt;pig&lt;/keyword&gt;&lt;keyword&gt;Swine Diseases&lt;/keyword&gt;&lt;keyword&gt;veterinary&lt;/keyword&gt;&lt;keyword&gt;weaning&lt;/keyword&gt;&lt;keyword&gt;Animals&lt;/keyword&gt;&lt;keyword&gt;Anti-Bacterial Agents&lt;/keyword&gt;&lt;keyword&gt;Swine&lt;/keyword&gt;&lt;/keywords&gt;&lt;dates&gt;&lt;year&gt;2017&lt;/year&gt;&lt;/dates&gt;&lt;work-type&gt;Review&lt;/work-type&gt;&lt;urls&gt;&lt;related-urls&gt;&lt;url&gt;https://www.scopus.com/inward/record.uri?eid=2-s2.0-85019367566&amp;amp;doi=10.1186%2fs13028-017-0299-7&amp;amp;partnerID=40&amp;amp;md5=286db0118352e50cbfaa8580ed8ead85https://actavetscand.biomedcentral.com/track/pdf/10.1186/s13028-017-0299-7.pdf&lt;/url&gt;&lt;/related-urls&gt;&lt;/urls&gt;&lt;custom7&gt;31&lt;/custom7&gt;&lt;electronic-resource-num&gt;10.1186/s13028-017-0299-7&lt;/electronic-resource-num&gt;&lt;remote-database-name&gt;Scopus&lt;/remote-database-name&gt;&lt;language&gt;English&lt;/language&gt;&lt;/record&gt;&lt;/Cite&gt;&lt;/EndNote&gt;</w:instrText>
      </w:r>
      <w:r w:rsidR="00AB4533">
        <w:rPr>
          <w:rStyle w:val="normaltextrun"/>
          <w:rFonts w:cs="Arial"/>
          <w:color w:val="000000"/>
          <w:shd w:val="clear" w:color="auto" w:fill="FFFFFF"/>
        </w:rPr>
        <w:fldChar w:fldCharType="separate"/>
      </w:r>
      <w:r w:rsidR="00AB4533">
        <w:rPr>
          <w:rStyle w:val="normaltextrun"/>
          <w:rFonts w:cs="Arial"/>
          <w:noProof/>
          <w:color w:val="000000"/>
          <w:shd w:val="clear" w:color="auto" w:fill="FFFFFF"/>
        </w:rPr>
        <w:t>(</w:t>
      </w:r>
      <w:hyperlink w:anchor="_ENREF_118" w:tooltip="Rhouma, 2017 #627" w:history="1">
        <w:r w:rsidR="005F0597">
          <w:rPr>
            <w:rStyle w:val="normaltextrun"/>
            <w:rFonts w:cs="Arial"/>
            <w:noProof/>
            <w:color w:val="000000"/>
            <w:shd w:val="clear" w:color="auto" w:fill="FFFFFF"/>
          </w:rPr>
          <w:t>Rhouma et al., 2017</w:t>
        </w:r>
      </w:hyperlink>
      <w:r w:rsidR="00AB4533">
        <w:rPr>
          <w:rStyle w:val="normaltextrun"/>
          <w:rFonts w:cs="Arial"/>
          <w:noProof/>
          <w:color w:val="000000"/>
          <w:shd w:val="clear" w:color="auto" w:fill="FFFFFF"/>
        </w:rPr>
        <w:t>)</w:t>
      </w:r>
      <w:r w:rsidR="00AB4533">
        <w:rPr>
          <w:rStyle w:val="normaltextrun"/>
          <w:rFonts w:cs="Arial"/>
          <w:color w:val="000000"/>
          <w:shd w:val="clear" w:color="auto" w:fill="FFFFFF"/>
        </w:rPr>
        <w:fldChar w:fldCharType="end"/>
      </w:r>
      <w:r w:rsidR="00034729">
        <w:rPr>
          <w:rStyle w:val="normaltextrun"/>
          <w:rFonts w:cs="Arial"/>
          <w:color w:val="000000"/>
          <w:shd w:val="clear" w:color="auto" w:fill="FFFFFF"/>
        </w:rPr>
        <w:t>.</w:t>
      </w:r>
    </w:p>
    <w:p w14:paraId="70765AF8" w14:textId="308A1150" w:rsidR="0072038D" w:rsidRDefault="0072038D" w:rsidP="00B4537B">
      <w:pPr>
        <w:spacing w:line="276" w:lineRule="auto"/>
        <w:rPr>
          <w:rStyle w:val="normaltextrun"/>
          <w:rFonts w:cs="Arial"/>
          <w:color w:val="000000" w:themeColor="text1"/>
        </w:rPr>
      </w:pPr>
      <w:r>
        <w:rPr>
          <w:rStyle w:val="normaltextrun"/>
          <w:rFonts w:cs="Arial"/>
          <w:color w:val="000000"/>
          <w:shd w:val="clear" w:color="auto" w:fill="FFFFFF"/>
        </w:rPr>
        <w:t xml:space="preserve">With the development of alternative farrowing systems, where sows are kept in loose </w:t>
      </w:r>
      <w:r w:rsidR="007D6BE2">
        <w:rPr>
          <w:rStyle w:val="normaltextrun"/>
          <w:rFonts w:cs="Arial"/>
          <w:color w:val="000000"/>
          <w:shd w:val="clear" w:color="auto" w:fill="FFFFFF"/>
        </w:rPr>
        <w:t>crates</w:t>
      </w:r>
      <w:r>
        <w:rPr>
          <w:rStyle w:val="normaltextrun"/>
          <w:rFonts w:cs="Arial"/>
          <w:color w:val="000000"/>
          <w:shd w:val="clear" w:color="auto" w:fill="FFFFFF"/>
        </w:rPr>
        <w:t xml:space="preserve"> or simply in a large farrowing pen, delayed weaning is a possibility to be considered. </w:t>
      </w:r>
      <w:r w:rsidRPr="22351B1E">
        <w:rPr>
          <w:rStyle w:val="normaltextrun"/>
          <w:rFonts w:cs="Arial"/>
          <w:color w:val="000000" w:themeColor="text1"/>
        </w:rPr>
        <w:t xml:space="preserve">Writing in the Veterinary Times, Neville Gregory </w:t>
      </w:r>
      <w:r w:rsidR="00034729">
        <w:rPr>
          <w:rStyle w:val="normaltextrun"/>
          <w:rFonts w:cs="Arial"/>
          <w:color w:val="000000" w:themeColor="text1"/>
        </w:rPr>
        <w:fldChar w:fldCharType="begin"/>
      </w:r>
      <w:r w:rsidR="00034729">
        <w:rPr>
          <w:rStyle w:val="normaltextrun"/>
          <w:rFonts w:cs="Arial"/>
          <w:color w:val="000000" w:themeColor="text1"/>
        </w:rPr>
        <w:instrText xml:space="preserve"> ADDIN EN.CITE &lt;EndNote&gt;&lt;Cite ExcludeAuth="1"&gt;&lt;Author&gt;Gregory&lt;/Author&gt;&lt;Year&gt;2010&lt;/Year&gt;&lt;RecNum&gt;728&lt;/RecNum&gt;&lt;DisplayText&gt;(2010)&lt;/DisplayText&gt;&lt;record&gt;&lt;rec-number&gt;728&lt;/rec-number&gt;&lt;foreign-keys&gt;&lt;key app="EN" db-id="99spxtxajxsasbefr95pf00rfrs00ep9ve2a" timestamp="1664745712"&gt;728&lt;/key&gt;&lt;/foreign-keys&gt;&lt;ref-type name="Web Page"&gt;12&lt;/ref-type&gt;&lt;contributors&gt;&lt;authors&gt;&lt;author&gt;Gregory, N. G.&lt;/author&gt;&lt;/authors&gt;&lt;/contributors&gt;&lt;titles&gt;&lt;title&gt;Pig Welfare: when to wean?&lt;/title&gt;&lt;/titles&gt;&lt;volume&gt;2022&lt;/volume&gt;&lt;number&gt;August 23&lt;/number&gt;&lt;dates&gt;&lt;year&gt;2010&lt;/year&gt;&lt;/dates&gt;&lt;urls&gt;&lt;related-urls&gt;&lt;url&gt;https://www.vettimes.co.uk/article/pig-welfare-when-to-wean/&lt;/url&gt;&lt;/related-urls&gt;&lt;/urls&gt;&lt;/record&gt;&lt;/Cite&gt;&lt;/EndNote&gt;</w:instrText>
      </w:r>
      <w:r w:rsidR="00034729">
        <w:rPr>
          <w:rStyle w:val="normaltextrun"/>
          <w:rFonts w:cs="Arial"/>
          <w:color w:val="000000" w:themeColor="text1"/>
        </w:rPr>
        <w:fldChar w:fldCharType="separate"/>
      </w:r>
      <w:r w:rsidR="00034729">
        <w:rPr>
          <w:rStyle w:val="normaltextrun"/>
          <w:rFonts w:cs="Arial"/>
          <w:noProof/>
          <w:color w:val="000000" w:themeColor="text1"/>
        </w:rPr>
        <w:t>(</w:t>
      </w:r>
      <w:hyperlink w:anchor="_ENREF_52" w:tooltip="Gregory, 2010 #728" w:history="1">
        <w:r w:rsidR="005F0597">
          <w:rPr>
            <w:rStyle w:val="normaltextrun"/>
            <w:rFonts w:cs="Arial"/>
            <w:noProof/>
            <w:color w:val="000000" w:themeColor="text1"/>
          </w:rPr>
          <w:t>2010</w:t>
        </w:r>
      </w:hyperlink>
      <w:r w:rsidR="00034729">
        <w:rPr>
          <w:rStyle w:val="normaltextrun"/>
          <w:rFonts w:cs="Arial"/>
          <w:noProof/>
          <w:color w:val="000000" w:themeColor="text1"/>
        </w:rPr>
        <w:t>)</w:t>
      </w:r>
      <w:r w:rsidR="00034729">
        <w:rPr>
          <w:rStyle w:val="normaltextrun"/>
          <w:rFonts w:cs="Arial"/>
          <w:color w:val="000000" w:themeColor="text1"/>
        </w:rPr>
        <w:fldChar w:fldCharType="end"/>
      </w:r>
      <w:r w:rsidRPr="22351B1E">
        <w:rPr>
          <w:rStyle w:val="normaltextrun"/>
          <w:rFonts w:cs="Arial"/>
          <w:color w:val="000000" w:themeColor="text1"/>
        </w:rPr>
        <w:t xml:space="preserve"> considers different approaches to weaning age. In healthy herds, weaning at a later age, say 35 days, may yield the highest gross margin per sow. This reflects i) the impact of higher sow feeding costs, given the extended suckling period but a reduced requirement for costly early weaning rations</w:t>
      </w:r>
      <w:r w:rsidR="00A47567">
        <w:rPr>
          <w:rStyle w:val="normaltextrun"/>
          <w:rFonts w:cs="Arial"/>
          <w:color w:val="000000" w:themeColor="text1"/>
        </w:rPr>
        <w:t>,</w:t>
      </w:r>
      <w:r w:rsidRPr="22351B1E">
        <w:rPr>
          <w:rStyle w:val="normaltextrun"/>
          <w:rFonts w:cs="Arial"/>
          <w:color w:val="000000" w:themeColor="text1"/>
        </w:rPr>
        <w:t xml:space="preserve"> and ii) reduced labour costs since pigs are more established at the time of delayed weaning and make lower demands on labour. An </w:t>
      </w:r>
      <w:r w:rsidR="00B20FD3" w:rsidRPr="22351B1E">
        <w:rPr>
          <w:rStyle w:val="normaltextrun"/>
          <w:rFonts w:cs="Arial"/>
          <w:color w:val="000000" w:themeColor="text1"/>
        </w:rPr>
        <w:t>ADAS study</w:t>
      </w:r>
      <w:r w:rsidR="00B20FD3">
        <w:rPr>
          <w:rStyle w:val="normaltextrun"/>
          <w:rFonts w:cs="Arial"/>
          <w:color w:val="000000" w:themeColor="text1"/>
        </w:rPr>
        <w:t xml:space="preserve"> </w:t>
      </w:r>
      <w:r w:rsidR="00B20FD3">
        <w:rPr>
          <w:rStyle w:val="normaltextrun"/>
          <w:rFonts w:cs="Arial"/>
          <w:color w:val="000000" w:themeColor="text1"/>
        </w:rPr>
        <w:fldChar w:fldCharType="begin"/>
      </w:r>
      <w:r w:rsidR="00B20FD3">
        <w:rPr>
          <w:rStyle w:val="normaltextrun"/>
          <w:rFonts w:cs="Arial"/>
          <w:color w:val="000000" w:themeColor="text1"/>
        </w:rPr>
        <w:instrText xml:space="preserve"> ADDIN EN.CITE &lt;EndNote&gt;&lt;Cite ExcludeAuth="1"&gt;&lt;Author&gt;ADAS UK&lt;/Author&gt;&lt;Year&gt;2005&lt;/Year&gt;&lt;RecNum&gt;729&lt;/RecNum&gt;&lt;DisplayText&gt;(2005)&lt;/DisplayText&gt;&lt;record&gt;&lt;rec-number&gt;729&lt;/rec-number&gt;&lt;foreign-keys&gt;&lt;key app="EN" db-id="99spxtxajxsasbefr95pf00rfrs00ep9ve2a" timestamp="1664745926"&gt;729&lt;/key&gt;&lt;/foreign-keys&gt;&lt;ref-type name="Report"&gt;27&lt;/ref-type&gt;&lt;contributors&gt;&lt;authors&gt;&lt;author&gt;ADAS UK,&lt;/author&gt;&lt;/authors&gt;&lt;/contributors&gt;&lt;titles&gt;&lt;title&gt;The effect of different weaning ages on the welfare of gilts and their piglets&lt;/title&gt;&lt;/titles&gt;&lt;dates&gt;&lt;year&gt;2005&lt;/year&gt;&lt;/dates&gt;&lt;urls&gt;&lt;related-urls&gt;&lt;url&gt;http://sciencesearch.defra.gov.uk/Default.aspx?Menu=Menu&amp;amp;Module=More&amp;amp;Location=None&amp;amp;Completed=0&amp;amp;ProjectID=12929&lt;/url&gt;&lt;/related-urls&gt;&lt;/urls&gt;&lt;access-date&gt;August 22nd&lt;/access-date&gt;&lt;/record&gt;&lt;/Cite&gt;&lt;/EndNote&gt;</w:instrText>
      </w:r>
      <w:r w:rsidR="00B20FD3">
        <w:rPr>
          <w:rStyle w:val="normaltextrun"/>
          <w:rFonts w:cs="Arial"/>
          <w:color w:val="000000" w:themeColor="text1"/>
        </w:rPr>
        <w:fldChar w:fldCharType="separate"/>
      </w:r>
      <w:r w:rsidR="00B20FD3">
        <w:rPr>
          <w:rStyle w:val="normaltextrun"/>
          <w:rFonts w:cs="Arial"/>
          <w:noProof/>
          <w:color w:val="000000" w:themeColor="text1"/>
        </w:rPr>
        <w:t>(</w:t>
      </w:r>
      <w:hyperlink w:anchor="_ENREF_2" w:tooltip="ADAS UK, 2005 #729" w:history="1">
        <w:r w:rsidR="005F0597">
          <w:rPr>
            <w:rStyle w:val="normaltextrun"/>
            <w:rFonts w:cs="Arial"/>
            <w:noProof/>
            <w:color w:val="000000" w:themeColor="text1"/>
          </w:rPr>
          <w:t>2005</w:t>
        </w:r>
      </w:hyperlink>
      <w:r w:rsidR="00B20FD3">
        <w:rPr>
          <w:rStyle w:val="normaltextrun"/>
          <w:rFonts w:cs="Arial"/>
          <w:noProof/>
          <w:color w:val="000000" w:themeColor="text1"/>
        </w:rPr>
        <w:t>)</w:t>
      </w:r>
      <w:r w:rsidR="00B20FD3">
        <w:rPr>
          <w:rStyle w:val="normaltextrun"/>
          <w:rFonts w:cs="Arial"/>
          <w:color w:val="000000" w:themeColor="text1"/>
        </w:rPr>
        <w:fldChar w:fldCharType="end"/>
      </w:r>
      <w:r w:rsidRPr="22351B1E">
        <w:rPr>
          <w:rStyle w:val="normaltextrun"/>
          <w:rFonts w:cs="Arial"/>
          <w:color w:val="000000" w:themeColor="text1"/>
        </w:rPr>
        <w:t xml:space="preserve"> found evidence of a growth check in four and six</w:t>
      </w:r>
      <w:r w:rsidR="009E2469">
        <w:rPr>
          <w:rStyle w:val="normaltextrun"/>
          <w:rFonts w:cs="Arial"/>
          <w:color w:val="000000" w:themeColor="text1"/>
        </w:rPr>
        <w:t>-</w:t>
      </w:r>
      <w:r w:rsidRPr="22351B1E">
        <w:rPr>
          <w:rStyle w:val="normaltextrun"/>
          <w:rFonts w:cs="Arial"/>
          <w:color w:val="000000" w:themeColor="text1"/>
        </w:rPr>
        <w:t xml:space="preserve">week-old weaned pigs but not in 8 week-old weaned pigs, despite receiving a lower-specification diet at weaning. The study did not find that extended lactation adversely affected sow health. </w:t>
      </w:r>
    </w:p>
    <w:p w14:paraId="078CCCB7" w14:textId="77777777" w:rsidR="0072038D" w:rsidRPr="00A37CD6" w:rsidRDefault="0072038D" w:rsidP="00280D6B">
      <w:pPr>
        <w:pStyle w:val="Heading2"/>
      </w:pPr>
      <w:bookmarkStart w:id="79" w:name="_Toc113219412"/>
      <w:bookmarkStart w:id="80" w:name="_Toc124787508"/>
      <w:bookmarkStart w:id="81" w:name="_Ref127961444"/>
      <w:r w:rsidRPr="3036A6D3">
        <w:t>Feeding regimes</w:t>
      </w:r>
      <w:bookmarkEnd w:id="79"/>
      <w:bookmarkEnd w:id="80"/>
      <w:r w:rsidRPr="3036A6D3">
        <w:t xml:space="preserve"> </w:t>
      </w:r>
      <w:bookmarkEnd w:id="81"/>
    </w:p>
    <w:p w14:paraId="3F963C42" w14:textId="3EF78CF4" w:rsidR="0072038D" w:rsidRDefault="00DD2BAA" w:rsidP="00B4537B">
      <w:pPr>
        <w:spacing w:line="276" w:lineRule="auto"/>
        <w:rPr>
          <w:rStyle w:val="normaltextrun"/>
          <w:rFonts w:cs="Arial"/>
          <w:color w:val="000000" w:themeColor="text1"/>
        </w:rPr>
      </w:pPr>
      <w:r>
        <w:rPr>
          <w:rStyle w:val="normaltextrun"/>
          <w:rFonts w:cs="Arial"/>
          <w:color w:val="000000" w:themeColor="text1"/>
        </w:rPr>
        <w:t xml:space="preserve">In terms of stress, this is probably one of the most important aspects to address. Feeding regimes have briefly been addressed in the </w:t>
      </w:r>
      <w:r>
        <w:rPr>
          <w:rStyle w:val="normaltextrun"/>
          <w:rFonts w:cs="Arial"/>
          <w:color w:val="000000" w:themeColor="text1"/>
        </w:rPr>
        <w:fldChar w:fldCharType="begin"/>
      </w:r>
      <w:r>
        <w:rPr>
          <w:rStyle w:val="normaltextrun"/>
          <w:rFonts w:cs="Arial"/>
          <w:color w:val="000000" w:themeColor="text1"/>
        </w:rPr>
        <w:instrText xml:space="preserve"> REF _Ref127962428 \h </w:instrText>
      </w:r>
      <w:r>
        <w:rPr>
          <w:rStyle w:val="normaltextrun"/>
          <w:rFonts w:cs="Arial"/>
          <w:color w:val="000000" w:themeColor="text1"/>
        </w:rPr>
      </w:r>
      <w:r>
        <w:rPr>
          <w:rStyle w:val="normaltextrun"/>
          <w:rFonts w:cs="Arial"/>
          <w:color w:val="000000" w:themeColor="text1"/>
        </w:rPr>
        <w:fldChar w:fldCharType="separate"/>
      </w:r>
      <w:r w:rsidR="00243813">
        <w:t>s</w:t>
      </w:r>
      <w:r w:rsidRPr="3036A6D3">
        <w:t>tress reduction</w:t>
      </w:r>
      <w:r>
        <w:rPr>
          <w:rStyle w:val="normaltextrun"/>
          <w:rFonts w:cs="Arial"/>
          <w:color w:val="000000" w:themeColor="text1"/>
        </w:rPr>
        <w:fldChar w:fldCharType="end"/>
      </w:r>
      <w:r>
        <w:rPr>
          <w:rStyle w:val="normaltextrun"/>
          <w:rFonts w:cs="Arial"/>
          <w:color w:val="000000" w:themeColor="text1"/>
        </w:rPr>
        <w:t xml:space="preserve"> section. To reiterate, t</w:t>
      </w:r>
      <w:r w:rsidRPr="00DD2BAA">
        <w:rPr>
          <w:rStyle w:val="normaltextrun"/>
          <w:rFonts w:cs="Arial"/>
          <w:color w:val="000000" w:themeColor="text1"/>
        </w:rPr>
        <w:t xml:space="preserve">he ease of access </w:t>
      </w:r>
      <w:r w:rsidR="00243813">
        <w:rPr>
          <w:rStyle w:val="normaltextrun"/>
          <w:rFonts w:cs="Arial"/>
          <w:color w:val="000000" w:themeColor="text1"/>
        </w:rPr>
        <w:t>to</w:t>
      </w:r>
      <w:r w:rsidRPr="00DD2BAA">
        <w:rPr>
          <w:rStyle w:val="normaltextrun"/>
          <w:rFonts w:cs="Arial"/>
          <w:color w:val="000000" w:themeColor="text1"/>
        </w:rPr>
        <w:t xml:space="preserve"> feed for newly weaned pigs and the time interval of feed intake from removal from the sow to finding food in the new environment is critical. Before weaning, pigs feed every 2</w:t>
      </w:r>
      <w:r w:rsidR="00F95222" w:rsidRPr="00F95222">
        <w:rPr>
          <w:rStyle w:val="normaltextrun"/>
          <w:rFonts w:cs="Arial"/>
          <w:color w:val="000000" w:themeColor="text1"/>
        </w:rPr>
        <w:t>–</w:t>
      </w:r>
      <w:r w:rsidRPr="00DD2BAA">
        <w:rPr>
          <w:rStyle w:val="normaltextrun"/>
          <w:rFonts w:cs="Arial"/>
          <w:color w:val="000000" w:themeColor="text1"/>
        </w:rPr>
        <w:t xml:space="preserve">4 hours and are called to do so by the dams through </w:t>
      </w:r>
      <w:r w:rsidR="00F95222">
        <w:rPr>
          <w:rStyle w:val="normaltextrun"/>
          <w:rFonts w:cs="Arial"/>
          <w:color w:val="000000" w:themeColor="text1"/>
        </w:rPr>
        <w:t>‘</w:t>
      </w:r>
      <w:r w:rsidRPr="00DD2BAA">
        <w:rPr>
          <w:rStyle w:val="normaltextrun"/>
          <w:rFonts w:cs="Arial"/>
          <w:color w:val="000000" w:themeColor="text1"/>
        </w:rPr>
        <w:t>grunting</w:t>
      </w:r>
      <w:r w:rsidR="00F95222">
        <w:rPr>
          <w:rStyle w:val="normaltextrun"/>
          <w:rFonts w:cs="Arial"/>
          <w:color w:val="000000" w:themeColor="text1"/>
        </w:rPr>
        <w:t>’</w:t>
      </w:r>
      <w:r w:rsidRPr="00DD2BAA">
        <w:rPr>
          <w:rStyle w:val="normaltextrun"/>
          <w:rFonts w:cs="Arial"/>
          <w:color w:val="000000" w:themeColor="text1"/>
        </w:rPr>
        <w:t>. Any increase in this time between feeds is stressful. Ensuring pigs have prompt and regular access to fresh feed is important.</w:t>
      </w:r>
      <w:r>
        <w:rPr>
          <w:rStyle w:val="normaltextrun"/>
          <w:rFonts w:cs="Arial"/>
          <w:color w:val="000000" w:themeColor="text1"/>
        </w:rPr>
        <w:t xml:space="preserve"> </w:t>
      </w:r>
      <w:r w:rsidR="0072038D" w:rsidRPr="63AB644D">
        <w:rPr>
          <w:rStyle w:val="normaltextrun"/>
          <w:rFonts w:cs="Arial"/>
          <w:color w:val="000000" w:themeColor="text1"/>
        </w:rPr>
        <w:t>Reflecting the overlap between various management practices</w:t>
      </w:r>
      <w:r w:rsidR="00EC6CD5">
        <w:rPr>
          <w:rStyle w:val="normaltextrun"/>
          <w:rFonts w:cs="Arial"/>
          <w:color w:val="000000" w:themeColor="text1"/>
        </w:rPr>
        <w:t>,</w:t>
      </w:r>
      <w:r w:rsidR="6E994119" w:rsidRPr="63AB644D">
        <w:rPr>
          <w:rStyle w:val="normaltextrun"/>
          <w:rFonts w:cs="Arial"/>
          <w:color w:val="000000" w:themeColor="text1"/>
        </w:rPr>
        <w:t xml:space="preserve"> </w:t>
      </w:r>
      <w:r w:rsidR="0072038D" w:rsidRPr="63AB644D">
        <w:rPr>
          <w:rStyle w:val="normaltextrun"/>
          <w:rFonts w:cs="Arial"/>
          <w:color w:val="000000" w:themeColor="text1"/>
        </w:rPr>
        <w:t xml:space="preserve">feeding regimes and water quality </w:t>
      </w:r>
      <w:r w:rsidR="2EEBDDBE" w:rsidRPr="63AB644D">
        <w:rPr>
          <w:rStyle w:val="normaltextrun"/>
          <w:rFonts w:cs="Arial"/>
          <w:color w:val="000000" w:themeColor="text1"/>
        </w:rPr>
        <w:t>may be considered as</w:t>
      </w:r>
      <w:r w:rsidR="0072038D" w:rsidRPr="63AB644D">
        <w:rPr>
          <w:rStyle w:val="normaltextrun"/>
          <w:rFonts w:cs="Arial"/>
          <w:color w:val="000000" w:themeColor="text1"/>
        </w:rPr>
        <w:t xml:space="preserve"> two sides of the same coin: with </w:t>
      </w:r>
      <w:r w:rsidR="0072038D">
        <w:t xml:space="preserve">any reduction in water consumption leading to lower consumption of feed. Underpinning both good feeding and water management practice is attention to hygiene. </w:t>
      </w:r>
    </w:p>
    <w:p w14:paraId="0192772A" w14:textId="7DDE4E62" w:rsidR="0072038D" w:rsidRDefault="0072038D" w:rsidP="00B4537B">
      <w:pPr>
        <w:spacing w:line="276" w:lineRule="auto"/>
        <w:rPr>
          <w:rStyle w:val="normaltextrun"/>
          <w:rFonts w:cs="Arial"/>
          <w:color w:val="000000"/>
          <w:shd w:val="clear" w:color="auto" w:fill="FFFFFF"/>
        </w:rPr>
      </w:pPr>
      <w:r>
        <w:t>While there is often a growth check in newly weaned pigs, if this is not addressed</w:t>
      </w:r>
      <w:r w:rsidR="000D45FC">
        <w:t>,</w:t>
      </w:r>
      <w:r>
        <w:t xml:space="preserve"> it risks giving rise to longer-term adverse effects on performance </w:t>
      </w:r>
      <w:r w:rsidR="00684BF3">
        <w:fldChar w:fldCharType="begin"/>
      </w:r>
      <w:r w:rsidR="00684BF3">
        <w:instrText xml:space="preserve"> ADDIN EN.CITE &lt;EndNote&gt;&lt;Cite&gt;&lt;Author&gt;AHDB&lt;/Author&gt;&lt;Year&gt;2020&lt;/Year&gt;&lt;RecNum&gt;712&lt;/RecNum&gt;&lt;DisplayText&gt;(AHDB, 2020b)&lt;/DisplayText&gt;&lt;record&gt;&lt;rec-number&gt;712&lt;/rec-number&gt;&lt;foreign-keys&gt;&lt;key app="EN" db-id="99spxtxajxsasbefr95pf00rfrs00ep9ve2a" timestamp="1664743035"&gt;712&lt;/key&gt;&lt;/foreign-keys&gt;&lt;ref-type name="Web Page"&gt;12&lt;/ref-type&gt;&lt;contributors&gt;&lt;authors&gt;&lt;author&gt;AHDB,&lt;/author&gt;&lt;/authors&gt;&lt;/contributors&gt;&lt;titles&gt;&lt;title&gt;Feeding the weaned pig&lt;/title&gt;&lt;/titles&gt;&lt;volume&gt;2022&lt;/volume&gt;&lt;number&gt;August 23&lt;/number&gt;&lt;dates&gt;&lt;year&gt;2020&lt;/year&gt;&lt;/dates&gt;&lt;urls&gt;&lt;related-urls&gt;&lt;url&gt;https://ahdb.org.uk/knowledge-library/feeding-the-weaned-pig&lt;/url&gt;&lt;/related-urls&gt;&lt;/urls&gt;&lt;/record&gt;&lt;/Cite&gt;&lt;/EndNote&gt;</w:instrText>
      </w:r>
      <w:r w:rsidR="00684BF3">
        <w:fldChar w:fldCharType="separate"/>
      </w:r>
      <w:r w:rsidR="00684BF3">
        <w:rPr>
          <w:noProof/>
        </w:rPr>
        <w:t>(</w:t>
      </w:r>
      <w:hyperlink w:anchor="_ENREF_5" w:tooltip="AHDB, 2020 #712" w:history="1">
        <w:r w:rsidR="005F0597">
          <w:rPr>
            <w:noProof/>
          </w:rPr>
          <w:t>AHDB, 2020b</w:t>
        </w:r>
      </w:hyperlink>
      <w:r w:rsidR="00684BF3">
        <w:rPr>
          <w:noProof/>
        </w:rPr>
        <w:t>)</w:t>
      </w:r>
      <w:r w:rsidR="00684BF3">
        <w:fldChar w:fldCharType="end"/>
      </w:r>
      <w:r>
        <w:t>.</w:t>
      </w:r>
      <w:r w:rsidRPr="5E6ED66C">
        <w:rPr>
          <w:rStyle w:val="normaltextrun"/>
          <w:rFonts w:cs="Arial"/>
          <w:color w:val="000000" w:themeColor="text1"/>
        </w:rPr>
        <w:t xml:space="preserve"> </w:t>
      </w:r>
      <w:r w:rsidRPr="00A36B7D">
        <w:rPr>
          <w:rStyle w:val="normaltextrun"/>
          <w:rFonts w:cs="Arial"/>
          <w:color w:val="000000"/>
          <w:shd w:val="clear" w:color="auto" w:fill="FFFFFF"/>
        </w:rPr>
        <w:t>Feeding regimes are plans for the provision of diets that will facilitate the transition of the pigs from nursing to eating solid feed.</w:t>
      </w:r>
      <w:r>
        <w:rPr>
          <w:rStyle w:val="normaltextrun"/>
          <w:rFonts w:cs="Arial"/>
          <w:color w:val="000000"/>
          <w:shd w:val="clear" w:color="auto" w:fill="FFFFFF"/>
        </w:rPr>
        <w:t xml:space="preserve"> In other words, they can be seen as training programmes to support pigs as they learn how to feed.</w:t>
      </w:r>
      <w:r w:rsidRPr="00A36B7D">
        <w:rPr>
          <w:rStyle w:val="normaltextrun"/>
          <w:rFonts w:cs="Arial"/>
          <w:color w:val="000000"/>
          <w:shd w:val="clear" w:color="auto" w:fill="FFFFFF"/>
        </w:rPr>
        <w:t xml:space="preserve"> </w:t>
      </w:r>
      <w:r w:rsidRPr="00FE1AB7">
        <w:rPr>
          <w:rStyle w:val="normaltextrun"/>
          <w:rFonts w:cs="Arial"/>
          <w:color w:val="000000"/>
          <w:shd w:val="clear" w:color="auto" w:fill="FFFFFF"/>
        </w:rPr>
        <w:t xml:space="preserve">If pigs know how to eat and drink before weaning, the </w:t>
      </w:r>
      <w:r w:rsidRPr="5E6ED66C">
        <w:rPr>
          <w:rStyle w:val="normaltextrun"/>
          <w:rFonts w:cs="Arial"/>
          <w:color w:val="000000"/>
          <w:shd w:val="clear" w:color="auto" w:fill="FFFFFF"/>
        </w:rPr>
        <w:t>post-weaning fasting period is shortened</w:t>
      </w:r>
      <w:r w:rsidR="000D45FC">
        <w:rPr>
          <w:rStyle w:val="normaltextrun"/>
          <w:rFonts w:cs="Arial"/>
          <w:color w:val="000000"/>
          <w:shd w:val="clear" w:color="auto" w:fill="FFFFFF"/>
        </w:rPr>
        <w:t>,</w:t>
      </w:r>
      <w:r w:rsidRPr="00FE1AB7">
        <w:rPr>
          <w:rStyle w:val="normaltextrun"/>
          <w:rFonts w:cs="Arial"/>
          <w:color w:val="000000"/>
          <w:shd w:val="clear" w:color="auto" w:fill="FFFFFF"/>
        </w:rPr>
        <w:t xml:space="preserve"> and with it, associated problems are reduced.</w:t>
      </w:r>
      <w:r>
        <w:rPr>
          <w:rStyle w:val="normaltextrun"/>
          <w:rFonts w:cs="Arial"/>
          <w:color w:val="000000"/>
          <w:shd w:val="clear" w:color="auto" w:fill="FFFFFF"/>
        </w:rPr>
        <w:t xml:space="preserve"> Thus, t</w:t>
      </w:r>
      <w:r w:rsidRPr="00FE1AB7">
        <w:rPr>
          <w:rStyle w:val="normaltextrun"/>
          <w:rFonts w:cs="Arial"/>
          <w:color w:val="000000"/>
          <w:shd w:val="clear" w:color="auto" w:fill="FFFFFF"/>
        </w:rPr>
        <w:t>raining pig</w:t>
      </w:r>
      <w:r>
        <w:rPr>
          <w:rStyle w:val="normaltextrun"/>
          <w:rFonts w:cs="Arial"/>
          <w:color w:val="000000"/>
          <w:shd w:val="clear" w:color="auto" w:fill="FFFFFF"/>
        </w:rPr>
        <w:t>lets</w:t>
      </w:r>
      <w:r w:rsidRPr="00FE1AB7">
        <w:rPr>
          <w:rStyle w:val="normaltextrun"/>
          <w:rFonts w:cs="Arial"/>
          <w:color w:val="000000"/>
          <w:shd w:val="clear" w:color="auto" w:fill="FFFFFF"/>
        </w:rPr>
        <w:t xml:space="preserve"> to eat should start early during lactation. </w:t>
      </w:r>
      <w:r w:rsidRPr="00A36B7D">
        <w:rPr>
          <w:rStyle w:val="normaltextrun"/>
          <w:rFonts w:cs="Arial"/>
          <w:color w:val="000000"/>
          <w:shd w:val="clear" w:color="auto" w:fill="FFFFFF"/>
        </w:rPr>
        <w:t xml:space="preserve">Most farms have creep and link feeds before introducing pigs to a </w:t>
      </w:r>
      <w:r w:rsidR="000D45FC">
        <w:rPr>
          <w:rStyle w:val="normaltextrun"/>
          <w:rFonts w:cs="Arial"/>
          <w:color w:val="000000"/>
          <w:shd w:val="clear" w:color="auto" w:fill="FFFFFF"/>
        </w:rPr>
        <w:t>‘</w:t>
      </w:r>
      <w:r w:rsidRPr="00A36B7D">
        <w:rPr>
          <w:rStyle w:val="normaltextrun"/>
          <w:rFonts w:cs="Arial"/>
          <w:color w:val="000000"/>
          <w:shd w:val="clear" w:color="auto" w:fill="FFFFFF"/>
        </w:rPr>
        <w:t>weaner diet</w:t>
      </w:r>
      <w:r w:rsidR="000D45FC">
        <w:rPr>
          <w:rStyle w:val="normaltextrun"/>
          <w:rFonts w:cs="Arial"/>
          <w:color w:val="000000"/>
          <w:shd w:val="clear" w:color="auto" w:fill="FFFFFF"/>
        </w:rPr>
        <w:t>’</w:t>
      </w:r>
      <w:r w:rsidRPr="00A36B7D">
        <w:rPr>
          <w:rStyle w:val="normaltextrun"/>
          <w:rFonts w:cs="Arial"/>
          <w:color w:val="000000"/>
          <w:shd w:val="clear" w:color="auto" w:fill="FFFFFF"/>
        </w:rPr>
        <w:t xml:space="preserve">. Creep feed is the first feed that piglets have access to. It is highly palatable and </w:t>
      </w:r>
      <w:r w:rsidR="657B4F0B" w:rsidRPr="00A36B7D">
        <w:rPr>
          <w:rStyle w:val="normaltextrun"/>
          <w:rFonts w:cs="Arial"/>
          <w:color w:val="000000"/>
          <w:shd w:val="clear" w:color="auto" w:fill="FFFFFF"/>
        </w:rPr>
        <w:t>typically includes</w:t>
      </w:r>
      <w:r w:rsidRPr="00A36B7D">
        <w:rPr>
          <w:rStyle w:val="normaltextrun"/>
          <w:rFonts w:cs="Arial"/>
          <w:color w:val="000000"/>
          <w:shd w:val="clear" w:color="auto" w:fill="FFFFFF"/>
        </w:rPr>
        <w:t xml:space="preserve"> milk powder. </w:t>
      </w:r>
      <w:r w:rsidR="00EC3752" w:rsidRPr="00EC3752">
        <w:rPr>
          <w:rStyle w:val="normaltextrun"/>
          <w:rFonts w:cs="Arial"/>
          <w:color w:val="000000"/>
          <w:shd w:val="clear" w:color="auto" w:fill="FFFFFF"/>
        </w:rPr>
        <w:t xml:space="preserve">This is important as pigs that eat solid feed before weaning </w:t>
      </w:r>
      <w:r w:rsidR="00EC3752">
        <w:rPr>
          <w:rStyle w:val="normaltextrun"/>
          <w:rFonts w:cs="Arial"/>
          <w:color w:val="000000"/>
          <w:shd w:val="clear" w:color="auto" w:fill="FFFFFF"/>
        </w:rPr>
        <w:t xml:space="preserve">tend </w:t>
      </w:r>
      <w:r w:rsidR="00DE0D17">
        <w:rPr>
          <w:rStyle w:val="normaltextrun"/>
          <w:rFonts w:cs="Arial"/>
          <w:color w:val="000000"/>
          <w:shd w:val="clear" w:color="auto" w:fill="FFFFFF"/>
        </w:rPr>
        <w:t xml:space="preserve">to </w:t>
      </w:r>
      <w:r w:rsidR="00EC3752" w:rsidRPr="00EC3752">
        <w:rPr>
          <w:rStyle w:val="normaltextrun"/>
          <w:rFonts w:cs="Arial"/>
          <w:color w:val="000000"/>
          <w:shd w:val="clear" w:color="auto" w:fill="FFFFFF"/>
        </w:rPr>
        <w:t>eat more</w:t>
      </w:r>
      <w:r w:rsidR="00EC3752">
        <w:rPr>
          <w:rStyle w:val="normaltextrun"/>
          <w:rFonts w:cs="Arial"/>
          <w:color w:val="000000"/>
          <w:shd w:val="clear" w:color="auto" w:fill="FFFFFF"/>
        </w:rPr>
        <w:t xml:space="preserve"> </w:t>
      </w:r>
      <w:r w:rsidR="00EC3752" w:rsidRPr="00EC3752">
        <w:rPr>
          <w:rStyle w:val="normaltextrun"/>
          <w:rFonts w:cs="Arial"/>
          <w:color w:val="000000"/>
          <w:shd w:val="clear" w:color="auto" w:fill="FFFFFF"/>
        </w:rPr>
        <w:t>post</w:t>
      </w:r>
      <w:r w:rsidR="009514AC">
        <w:rPr>
          <w:rStyle w:val="normaltextrun"/>
          <w:rFonts w:cs="Arial"/>
          <w:color w:val="000000"/>
          <w:shd w:val="clear" w:color="auto" w:fill="FFFFFF"/>
        </w:rPr>
        <w:t>-</w:t>
      </w:r>
      <w:r w:rsidR="00EC3752" w:rsidRPr="00EC3752">
        <w:rPr>
          <w:rStyle w:val="normaltextrun"/>
          <w:rFonts w:cs="Arial"/>
          <w:color w:val="000000"/>
          <w:shd w:val="clear" w:color="auto" w:fill="FFFFFF"/>
        </w:rPr>
        <w:t xml:space="preserve">weaning. </w:t>
      </w:r>
      <w:r w:rsidRPr="00A36B7D">
        <w:rPr>
          <w:rStyle w:val="normaltextrun"/>
          <w:rFonts w:cs="Arial"/>
          <w:color w:val="000000"/>
          <w:shd w:val="clear" w:color="auto" w:fill="FFFFFF"/>
        </w:rPr>
        <w:t xml:space="preserve">Most reviews synthesised nutritional strategies as opposed to feeding practices or a mix between feed regimes and the nutritional composition of those regimes. </w:t>
      </w:r>
    </w:p>
    <w:p w14:paraId="6AF228CC" w14:textId="3497CA1F" w:rsidR="0072038D" w:rsidRDefault="0072038D" w:rsidP="00B4537B">
      <w:pPr>
        <w:spacing w:line="276" w:lineRule="auto"/>
        <w:rPr>
          <w:rStyle w:val="normaltextrun"/>
          <w:rFonts w:cs="Arial"/>
          <w:color w:val="000000"/>
          <w:bdr w:val="none" w:sz="0" w:space="0" w:color="auto" w:frame="1"/>
        </w:rPr>
      </w:pPr>
      <w:r w:rsidRPr="00A36B7D">
        <w:rPr>
          <w:rStyle w:val="normaltextrun"/>
          <w:rFonts w:cs="Arial"/>
          <w:color w:val="000000"/>
          <w:shd w:val="clear" w:color="auto" w:fill="FFFFFF"/>
        </w:rPr>
        <w:t>Feed regimes and feeding strategies can promote the development of the gut and the earlier adaptation of enzymes to the digestion of weaner diets. This training of the gut can reduce diarrhoea outbreaks.</w:t>
      </w:r>
      <w:r w:rsidRPr="00A36B7D">
        <w:rPr>
          <w:rStyle w:val="eop"/>
          <w:rFonts w:cs="Arial"/>
          <w:color w:val="000000"/>
          <w:shd w:val="clear" w:color="auto" w:fill="FFFFFF"/>
        </w:rPr>
        <w:t> M</w:t>
      </w:r>
      <w:r w:rsidRPr="00A36B7D">
        <w:rPr>
          <w:rStyle w:val="normaltextrun"/>
          <w:rFonts w:cs="Arial"/>
          <w:color w:val="000000"/>
          <w:shd w:val="clear" w:color="auto" w:fill="FFFFFF"/>
        </w:rPr>
        <w:t>ortality can be reduced indirectly by preventing diarrhoea out</w:t>
      </w:r>
      <w:r>
        <w:rPr>
          <w:rStyle w:val="normaltextrun"/>
          <w:rFonts w:cs="Arial"/>
          <w:color w:val="000000"/>
          <w:shd w:val="clear" w:color="auto" w:fill="FFFFFF"/>
        </w:rPr>
        <w:t>b</w:t>
      </w:r>
      <w:r w:rsidRPr="00A36B7D">
        <w:rPr>
          <w:rStyle w:val="normaltextrun"/>
          <w:rFonts w:cs="Arial"/>
          <w:color w:val="000000"/>
          <w:shd w:val="clear" w:color="auto" w:fill="FFFFFF"/>
        </w:rPr>
        <w:t>reaks. C</w:t>
      </w:r>
      <w:r w:rsidRPr="00A36B7D">
        <w:rPr>
          <w:rStyle w:val="normaltextrun"/>
          <w:rFonts w:cs="Arial"/>
          <w:color w:val="000000"/>
          <w:bdr w:val="none" w:sz="0" w:space="0" w:color="auto" w:frame="1"/>
        </w:rPr>
        <w:t xml:space="preserve">reep and link feeds are known to promote growth, also by preventing </w:t>
      </w:r>
      <w:r w:rsidR="00D36303">
        <w:rPr>
          <w:rStyle w:val="normaltextrun"/>
          <w:rFonts w:cs="Arial"/>
          <w:color w:val="000000"/>
          <w:bdr w:val="none" w:sz="0" w:space="0" w:color="auto" w:frame="1"/>
        </w:rPr>
        <w:t xml:space="preserve">a </w:t>
      </w:r>
      <w:r w:rsidRPr="00A36B7D">
        <w:rPr>
          <w:rStyle w:val="normaltextrun"/>
          <w:rFonts w:cs="Arial"/>
          <w:color w:val="000000"/>
          <w:bdr w:val="none" w:sz="0" w:space="0" w:color="auto" w:frame="1"/>
        </w:rPr>
        <w:t>lack of appetite and proportionating a smoother transition from milk to solids. </w:t>
      </w:r>
    </w:p>
    <w:p w14:paraId="67141032" w14:textId="418D01E2" w:rsidR="0072038D" w:rsidRDefault="0072038D" w:rsidP="00B4537B">
      <w:pPr>
        <w:spacing w:line="276" w:lineRule="auto"/>
        <w:rPr>
          <w:rStyle w:val="normaltextrun"/>
          <w:rFonts w:cs="Arial"/>
          <w:color w:val="000000" w:themeColor="text1"/>
        </w:rPr>
      </w:pPr>
      <w:r w:rsidRPr="092B2336">
        <w:rPr>
          <w:rStyle w:val="normaltextrun"/>
          <w:rFonts w:cs="Arial"/>
          <w:color w:val="000000" w:themeColor="text1"/>
        </w:rPr>
        <w:t>According to NADIS, good feeding practice begins by introducing a pre-weaning creep feed and further includes: avoiding the use of indigestible ingredients (for example, raw cereals) that may precipitate scours</w:t>
      </w:r>
      <w:r w:rsidR="00D36303">
        <w:rPr>
          <w:rStyle w:val="normaltextrun"/>
          <w:rFonts w:cs="Arial"/>
          <w:color w:val="000000" w:themeColor="text1"/>
        </w:rPr>
        <w:t>,</w:t>
      </w:r>
      <w:r w:rsidRPr="092B2336">
        <w:rPr>
          <w:rStyle w:val="normaltextrun"/>
          <w:rFonts w:cs="Arial"/>
          <w:color w:val="000000" w:themeColor="text1"/>
        </w:rPr>
        <w:t xml:space="preserve"> ensuring that diets are fresh and free from contamination (for example</w:t>
      </w:r>
      <w:r w:rsidR="00462239">
        <w:rPr>
          <w:rStyle w:val="normaltextrun"/>
          <w:rFonts w:cs="Arial"/>
          <w:color w:val="000000" w:themeColor="text1"/>
        </w:rPr>
        <w:t>,</w:t>
      </w:r>
      <w:r w:rsidRPr="092B2336">
        <w:rPr>
          <w:rStyle w:val="normaltextrun"/>
          <w:rFonts w:cs="Arial"/>
          <w:color w:val="000000" w:themeColor="text1"/>
        </w:rPr>
        <w:t xml:space="preserve"> by paying attention to stock rotation and storage)</w:t>
      </w:r>
      <w:r w:rsidR="00462239">
        <w:rPr>
          <w:rStyle w:val="normaltextrun"/>
          <w:rFonts w:cs="Arial"/>
          <w:color w:val="000000" w:themeColor="text1"/>
        </w:rPr>
        <w:t>,</w:t>
      </w:r>
      <w:r w:rsidRPr="092B2336">
        <w:rPr>
          <w:rStyle w:val="normaltextrun"/>
          <w:rFonts w:cs="Arial"/>
          <w:color w:val="000000" w:themeColor="text1"/>
        </w:rPr>
        <w:t xml:space="preserve"> and taking care to avoid gorging in the early stages (for example by offering feed little and often rather than on an ad lib basis). All these measures are supported by maintaining the highest possible standards of hygiene of troughs and feeders, ensuring sufficient trough space for piglets and ready access to fresh, clean water.</w:t>
      </w:r>
    </w:p>
    <w:p w14:paraId="28531A88" w14:textId="791F9981" w:rsidR="0072038D" w:rsidRPr="004C44E5" w:rsidRDefault="0072038D" w:rsidP="00B4537B">
      <w:pPr>
        <w:spacing w:line="276" w:lineRule="auto"/>
        <w:rPr>
          <w:rFonts w:cs="Arial"/>
          <w:color w:val="000000" w:themeColor="text1"/>
        </w:rPr>
      </w:pPr>
      <w:r w:rsidRPr="691B0C2F">
        <w:rPr>
          <w:rStyle w:val="normaltextrun"/>
          <w:rFonts w:cs="Arial"/>
          <w:color w:val="000000" w:themeColor="text1"/>
        </w:rPr>
        <w:t>Continuing to offer creep feed for 24</w:t>
      </w:r>
      <w:r w:rsidR="007248E6" w:rsidRPr="007248E6">
        <w:rPr>
          <w:rStyle w:val="normaltextrun"/>
          <w:rFonts w:cs="Arial"/>
          <w:color w:val="000000" w:themeColor="text1"/>
        </w:rPr>
        <w:t>–</w:t>
      </w:r>
      <w:r w:rsidRPr="691B0C2F">
        <w:rPr>
          <w:rStyle w:val="normaltextrun"/>
          <w:rFonts w:cs="Arial"/>
          <w:color w:val="000000" w:themeColor="text1"/>
        </w:rPr>
        <w:t>48 hours post</w:t>
      </w:r>
      <w:r w:rsidR="00A57C73">
        <w:rPr>
          <w:rStyle w:val="normaltextrun"/>
          <w:rFonts w:cs="Arial"/>
          <w:color w:val="000000" w:themeColor="text1"/>
        </w:rPr>
        <w:t>-</w:t>
      </w:r>
      <w:r w:rsidRPr="691B0C2F">
        <w:rPr>
          <w:rStyle w:val="normaltextrun"/>
          <w:rFonts w:cs="Arial"/>
          <w:color w:val="000000" w:themeColor="text1"/>
        </w:rPr>
        <w:t>weaning</w:t>
      </w:r>
      <w:r w:rsidR="007248E6">
        <w:rPr>
          <w:rStyle w:val="normaltextrun"/>
          <w:rFonts w:cs="Arial"/>
          <w:color w:val="000000" w:themeColor="text1"/>
        </w:rPr>
        <w:t>,</w:t>
      </w:r>
      <w:r w:rsidRPr="1E6EA419">
        <w:rPr>
          <w:rStyle w:val="normaltextrun"/>
          <w:rFonts w:cs="Arial"/>
          <w:color w:val="000000" w:themeColor="text1"/>
        </w:rPr>
        <w:t xml:space="preserve"> ensuring that feed is visible, accessible and appetising</w:t>
      </w:r>
      <w:r w:rsidR="007248E6">
        <w:rPr>
          <w:rStyle w:val="normaltextrun"/>
          <w:rFonts w:cs="Arial"/>
          <w:color w:val="000000" w:themeColor="text1"/>
        </w:rPr>
        <w:t>,</w:t>
      </w:r>
      <w:r w:rsidRPr="1E6EA419">
        <w:rPr>
          <w:rStyle w:val="normaltextrun"/>
          <w:rFonts w:cs="Arial"/>
          <w:color w:val="000000" w:themeColor="text1"/>
        </w:rPr>
        <w:t xml:space="preserve"> </w:t>
      </w:r>
      <w:r w:rsidRPr="691B0C2F">
        <w:rPr>
          <w:rStyle w:val="normaltextrun"/>
          <w:rFonts w:cs="Arial"/>
          <w:color w:val="000000" w:themeColor="text1"/>
        </w:rPr>
        <w:t xml:space="preserve">and </w:t>
      </w:r>
      <w:r w:rsidRPr="3A72B9BE">
        <w:rPr>
          <w:rStyle w:val="normaltextrun"/>
          <w:rFonts w:cs="Arial"/>
          <w:color w:val="000000" w:themeColor="text1"/>
        </w:rPr>
        <w:t xml:space="preserve">‘calling’ the piglets to feed three or four times per day in the days immediately after </w:t>
      </w:r>
      <w:r w:rsidRPr="1E6EA419">
        <w:rPr>
          <w:rStyle w:val="normaltextrun"/>
          <w:rFonts w:cs="Arial"/>
          <w:color w:val="000000" w:themeColor="text1"/>
        </w:rPr>
        <w:t xml:space="preserve">weaning </w:t>
      </w:r>
      <w:r w:rsidR="00684BF3">
        <w:rPr>
          <w:rStyle w:val="normaltextrun"/>
          <w:rFonts w:cs="Arial"/>
          <w:color w:val="000000" w:themeColor="text1"/>
        </w:rPr>
        <w:fldChar w:fldCharType="begin"/>
      </w:r>
      <w:r w:rsidR="00684BF3">
        <w:rPr>
          <w:rStyle w:val="normaltextrun"/>
          <w:rFonts w:cs="Arial"/>
          <w:color w:val="000000" w:themeColor="text1"/>
        </w:rPr>
        <w:instrText xml:space="preserve"> ADDIN EN.CITE &lt;EndNote&gt;&lt;Cite&gt;&lt;Author&gt;AHDB&lt;/Author&gt;&lt;Year&gt;2020&lt;/Year&gt;&lt;RecNum&gt;725&lt;/RecNum&gt;&lt;DisplayText&gt;(AHDB, 2020a)&lt;/DisplayText&gt;&lt;record&gt;&lt;rec-number&gt;725&lt;/rec-number&gt;&lt;foreign-keys&gt;&lt;key app="EN" db-id="99spxtxajxsasbefr95pf00rfrs00ep9ve2a" timestamp="1664744321"&gt;725&lt;/key&gt;&lt;/foreign-keys&gt;&lt;ref-type name="Web Page"&gt;12&lt;/ref-type&gt;&lt;contributors&gt;&lt;authors&gt;&lt;author&gt;AHDB,&lt;/author&gt;&lt;/authors&gt;&lt;/contributors&gt;&lt;titles&gt;&lt;title&gt;Establishing the weaned pig&lt;/title&gt;&lt;/titles&gt;&lt;volume&gt;2022&lt;/volume&gt;&lt;number&gt;August 22&lt;/number&gt;&lt;dates&gt;&lt;year&gt;2020&lt;/year&gt;&lt;/dates&gt;&lt;urls&gt;&lt;related-urls&gt;&lt;url&gt;https://ahdb.org.uk/knowledge-library/establishing-the-weaned-pig&lt;/url&gt;&lt;/related-urls&gt;&lt;/urls&gt;&lt;/record&gt;&lt;/Cite&gt;&lt;/EndNote&gt;</w:instrText>
      </w:r>
      <w:r w:rsidR="00684BF3">
        <w:rPr>
          <w:rStyle w:val="normaltextrun"/>
          <w:rFonts w:cs="Arial"/>
          <w:color w:val="000000" w:themeColor="text1"/>
        </w:rPr>
        <w:fldChar w:fldCharType="separate"/>
      </w:r>
      <w:r w:rsidR="00684BF3">
        <w:rPr>
          <w:rStyle w:val="normaltextrun"/>
          <w:rFonts w:cs="Arial"/>
          <w:noProof/>
          <w:color w:val="000000" w:themeColor="text1"/>
        </w:rPr>
        <w:t>(</w:t>
      </w:r>
      <w:hyperlink w:anchor="_ENREF_4" w:tooltip="AHDB, 2020 #725" w:history="1">
        <w:r w:rsidR="005F0597">
          <w:rPr>
            <w:rStyle w:val="normaltextrun"/>
            <w:rFonts w:cs="Arial"/>
            <w:noProof/>
            <w:color w:val="000000" w:themeColor="text1"/>
          </w:rPr>
          <w:t>AHDB, 2020a</w:t>
        </w:r>
      </w:hyperlink>
      <w:r w:rsidR="00684BF3">
        <w:rPr>
          <w:rStyle w:val="normaltextrun"/>
          <w:rFonts w:cs="Arial"/>
          <w:noProof/>
          <w:color w:val="000000" w:themeColor="text1"/>
        </w:rPr>
        <w:t>)</w:t>
      </w:r>
      <w:r w:rsidR="00684BF3">
        <w:rPr>
          <w:rStyle w:val="normaltextrun"/>
          <w:rFonts w:cs="Arial"/>
          <w:color w:val="000000" w:themeColor="text1"/>
        </w:rPr>
        <w:fldChar w:fldCharType="end"/>
      </w:r>
      <w:r w:rsidRPr="1E6EA419">
        <w:rPr>
          <w:rStyle w:val="normaltextrun"/>
          <w:rFonts w:cs="Arial"/>
          <w:color w:val="000000" w:themeColor="text1"/>
        </w:rPr>
        <w:t xml:space="preserve"> may all help</w:t>
      </w:r>
      <w:r w:rsidRPr="3A72B9BE">
        <w:rPr>
          <w:rStyle w:val="normaltextrun"/>
          <w:rFonts w:cs="Arial"/>
          <w:color w:val="000000" w:themeColor="text1"/>
        </w:rPr>
        <w:t xml:space="preserve"> </w:t>
      </w:r>
      <w:r w:rsidRPr="59A1BE3D">
        <w:rPr>
          <w:rStyle w:val="normaltextrun"/>
          <w:rFonts w:cs="Arial"/>
          <w:color w:val="000000" w:themeColor="text1"/>
        </w:rPr>
        <w:t>with the transition.</w:t>
      </w:r>
    </w:p>
    <w:p w14:paraId="172DA6F4" w14:textId="77777777" w:rsidR="0072038D" w:rsidRDefault="0072038D" w:rsidP="00B4537B">
      <w:pPr>
        <w:pStyle w:val="Heading1"/>
        <w:spacing w:line="276" w:lineRule="auto"/>
      </w:pPr>
      <w:r>
        <w:t xml:space="preserve"> </w:t>
      </w:r>
      <w:bookmarkStart w:id="82" w:name="_Toc113219413"/>
      <w:bookmarkStart w:id="83" w:name="_Ref122085812"/>
      <w:bookmarkStart w:id="84" w:name="_Ref122085815"/>
      <w:bookmarkStart w:id="85" w:name="_Toc124787509"/>
      <w:r w:rsidRPr="3036A6D3">
        <w:t>Immune status</w:t>
      </w:r>
      <w:bookmarkEnd w:id="82"/>
      <w:bookmarkEnd w:id="83"/>
      <w:bookmarkEnd w:id="84"/>
      <w:bookmarkEnd w:id="85"/>
      <w:r w:rsidRPr="3036A6D3">
        <w:t xml:space="preserve"> </w:t>
      </w:r>
    </w:p>
    <w:p w14:paraId="4D6AA66C" w14:textId="7E761245" w:rsidR="0072038D" w:rsidRDefault="0072038D" w:rsidP="00B4537B">
      <w:pPr>
        <w:spacing w:line="276" w:lineRule="auto"/>
      </w:pPr>
      <w:r>
        <w:rPr>
          <w:rStyle w:val="eop"/>
          <w:rFonts w:cs="Arial"/>
          <w:color w:val="000000"/>
          <w:shd w:val="clear" w:color="auto" w:fill="FFFFFF"/>
        </w:rPr>
        <w:t>The immune system is the primary defence mechanism to fight off disease. It is well known that a</w:t>
      </w:r>
      <w:r w:rsidRPr="00115FF0">
        <w:rPr>
          <w:rStyle w:val="normaltextrun"/>
          <w:rFonts w:cs="Arial"/>
          <w:color w:val="000000"/>
          <w:shd w:val="clear" w:color="auto" w:fill="FFFFFF"/>
        </w:rPr>
        <w:t xml:space="preserve">nimals with an enhanced/better prepared immune system will prevent </w:t>
      </w:r>
      <w:r>
        <w:rPr>
          <w:rStyle w:val="normaltextrun"/>
          <w:rFonts w:cs="Arial"/>
          <w:color w:val="000000"/>
          <w:shd w:val="clear" w:color="auto" w:fill="FFFFFF"/>
        </w:rPr>
        <w:t xml:space="preserve">and combat </w:t>
      </w:r>
      <w:r w:rsidRPr="00115FF0">
        <w:rPr>
          <w:rStyle w:val="normaltextrun"/>
          <w:rFonts w:cs="Arial"/>
          <w:color w:val="000000"/>
          <w:shd w:val="clear" w:color="auto" w:fill="FFFFFF"/>
        </w:rPr>
        <w:t xml:space="preserve">infections </w:t>
      </w:r>
      <w:r>
        <w:rPr>
          <w:rStyle w:val="normaltextrun"/>
          <w:rFonts w:cs="Arial"/>
          <w:color w:val="000000"/>
          <w:shd w:val="clear" w:color="auto" w:fill="FFFFFF"/>
        </w:rPr>
        <w:t>more</w:t>
      </w:r>
      <w:r w:rsidRPr="00115FF0">
        <w:rPr>
          <w:rStyle w:val="normaltextrun"/>
          <w:rFonts w:cs="Arial"/>
          <w:color w:val="000000"/>
          <w:shd w:val="clear" w:color="auto" w:fill="FFFFFF"/>
        </w:rPr>
        <w:t xml:space="preserve"> easily than naïve pigs and will not go off feed as a consequence of their better health.</w:t>
      </w:r>
      <w:r w:rsidR="00684BF3">
        <w:rPr>
          <w:rStyle w:val="normaltextrun"/>
          <w:rFonts w:cs="Arial"/>
          <w:color w:val="000000"/>
          <w:shd w:val="clear" w:color="auto" w:fill="FFFFFF"/>
        </w:rPr>
        <w:t xml:space="preserve"> </w:t>
      </w:r>
      <w:r w:rsidR="00684BF3">
        <w:rPr>
          <w:rStyle w:val="normaltextrun"/>
          <w:rFonts w:cs="Arial"/>
          <w:color w:val="000000"/>
          <w:shd w:val="clear" w:color="auto" w:fill="FFFFFF"/>
        </w:rPr>
        <w:fldChar w:fldCharType="begin"/>
      </w:r>
      <w:r w:rsidR="0026586A">
        <w:rPr>
          <w:rStyle w:val="normaltextrun"/>
          <w:rFonts w:cs="Arial"/>
          <w:color w:val="000000"/>
          <w:shd w:val="clear" w:color="auto" w:fill="FFFFFF"/>
        </w:rPr>
        <w:instrText xml:space="preserve"> ADDIN EN.CITE &lt;EndNote&gt;&lt;Cite&gt;&lt;Author&gt;Pluske&lt;/Author&gt;&lt;Year&gt;2018&lt;/Year&gt;&lt;RecNum&gt;636&lt;/RecNum&gt;&lt;DisplayText&gt;(Pluske et al., 2018a)&lt;/DisplayText&gt;&lt;record&gt;&lt;rec-number&gt;636&lt;/rec-number&gt;&lt;foreign-keys&gt;&lt;key app="EN" db-id="99spxtxajxsasbefr95pf00rfrs00ep9ve2a" timestamp="1664736583"&gt;636&lt;/key&gt;&lt;/foreign-keys&gt;&lt;ref-type name="Journal Article"&gt;17&lt;/ref-type&gt;&lt;contributors&gt;&lt;authors&gt;&lt;author&gt;Pluske, J. R.&lt;/author&gt;&lt;author&gt;Kim, J. C.&lt;/author&gt;&lt;author&gt;Black, J. L.&lt;/author&gt;&lt;/authors&gt;&lt;/contributors&gt;&lt;titles&gt;&lt;title&gt;Manipulating the immune system for pigs to optimise performance&lt;/title&gt;&lt;secondary-title&gt;Animal Production Science&lt;/secondary-title&gt;&lt;short-title&gt;Manipulating the immune system for pigs to optimise performance&lt;/short-title&gt;&lt;/titles&gt;&lt;periodical&gt;&lt;full-title&gt;Animal Production Science&lt;/full-title&gt;&lt;/periodical&gt;&lt;pages&gt;666-680&lt;/pages&gt;&lt;volume&gt;58&lt;/volume&gt;&lt;number&gt;4&lt;/number&gt;&lt;keywords&gt;&lt;keyword&gt;.&lt;/keyword&gt;&lt;keyword&gt;2esub&lt;/keyword&gt;&lt;keyword&gt;cytokines&lt;/keyword&gt;&lt;keyword&gt;disease&lt;/keyword&gt;&lt;keyword&gt;immune activation&lt;/keyword&gt;&lt;keyword&gt;pigs&lt;/keyword&gt;&lt;keyword&gt;prostaglandin Ebsub&lt;/keyword&gt;&lt;keyword&gt;amino acid&lt;/keyword&gt;&lt;keyword&gt;bioenergetics&lt;/keyword&gt;&lt;keyword&gt;enzyme&lt;/keyword&gt;&lt;keyword&gt;immune response&lt;/keyword&gt;&lt;keyword&gt;immune system&lt;/keyword&gt;&lt;keyword&gt;lipid&lt;/keyword&gt;&lt;keyword&gt;microorganism&lt;/keyword&gt;&lt;keyword&gt;optimization&lt;/keyword&gt;&lt;keyword&gt;pig&lt;/keyword&gt;&lt;keyword&gt;protein&lt;/keyword&gt;&lt;keyword&gt;Australia&lt;/keyword&gt;&lt;keyword&gt;Suidae&lt;/keyword&gt;&lt;/keywords&gt;&lt;dates&gt;&lt;year&gt;2018&lt;/year&gt;&lt;/dates&gt;&lt;work-type&gt;Review&lt;/work-type&gt;&lt;urls&gt;&lt;related-urls&gt;&lt;url&gt;https://www.scopus.com/inward/record.uri?eid=2-s2.0-85042726968&amp;amp;doi=10.1071%2fAN17598&amp;amp;partnerID=40&amp;amp;md5=8e47b53240577c2985e38a9d0e8f9411https://www.publish.csiro.au/an/AN17598&lt;/url&gt;&lt;/related-urls&gt;&lt;/urls&gt;&lt;electronic-resource-num&gt;10.1071/an17598&lt;/electronic-resource-num&gt;&lt;remote-database-name&gt;Scopus&lt;/remote-database-name&gt;&lt;language&gt;English&lt;/language&gt;&lt;/record&gt;&lt;/Cite&gt;&lt;/EndNote&gt;</w:instrText>
      </w:r>
      <w:r w:rsidR="00684BF3">
        <w:rPr>
          <w:rStyle w:val="normaltextrun"/>
          <w:rFonts w:cs="Arial"/>
          <w:color w:val="000000"/>
          <w:shd w:val="clear" w:color="auto" w:fill="FFFFFF"/>
        </w:rPr>
        <w:fldChar w:fldCharType="separate"/>
      </w:r>
      <w:r w:rsidR="00FD4A26">
        <w:rPr>
          <w:rStyle w:val="normaltextrun"/>
          <w:rFonts w:cs="Arial"/>
          <w:noProof/>
          <w:color w:val="000000"/>
          <w:shd w:val="clear" w:color="auto" w:fill="FFFFFF"/>
        </w:rPr>
        <w:t>(</w:t>
      </w:r>
      <w:hyperlink w:anchor="_ENREF_112" w:tooltip="Pluske, 2018 #636" w:history="1">
        <w:r w:rsidR="005F0597">
          <w:rPr>
            <w:rStyle w:val="normaltextrun"/>
            <w:rFonts w:cs="Arial"/>
            <w:noProof/>
            <w:color w:val="000000"/>
            <w:shd w:val="clear" w:color="auto" w:fill="FFFFFF"/>
          </w:rPr>
          <w:t>Pluske et al., 2018a</w:t>
        </w:r>
      </w:hyperlink>
      <w:r w:rsidR="00FD4A26">
        <w:rPr>
          <w:rStyle w:val="normaltextrun"/>
          <w:rFonts w:cs="Arial"/>
          <w:noProof/>
          <w:color w:val="000000"/>
          <w:shd w:val="clear" w:color="auto" w:fill="FFFFFF"/>
        </w:rPr>
        <w:t>)</w:t>
      </w:r>
      <w:r w:rsidR="00684BF3">
        <w:rPr>
          <w:rStyle w:val="normaltextrun"/>
          <w:rFonts w:cs="Arial"/>
          <w:color w:val="000000"/>
          <w:shd w:val="clear" w:color="auto" w:fill="FFFFFF"/>
        </w:rPr>
        <w:fldChar w:fldCharType="end"/>
      </w:r>
      <w:r>
        <w:rPr>
          <w:rStyle w:val="normaltextrun"/>
          <w:rFonts w:cs="Arial"/>
          <w:color w:val="000000"/>
          <w:shd w:val="clear" w:color="auto" w:fill="FFFFFF"/>
        </w:rPr>
        <w:t xml:space="preserve"> Likewise, any practices to improve the pig’s immune defences must be considered. In this section</w:t>
      </w:r>
      <w:r w:rsidR="002E2538">
        <w:rPr>
          <w:rStyle w:val="normaltextrun"/>
          <w:rFonts w:cs="Arial"/>
          <w:color w:val="000000"/>
          <w:shd w:val="clear" w:color="auto" w:fill="FFFFFF"/>
        </w:rPr>
        <w:t>,</w:t>
      </w:r>
      <w:r>
        <w:rPr>
          <w:rStyle w:val="normaltextrun"/>
          <w:rFonts w:cs="Arial"/>
          <w:color w:val="000000"/>
          <w:shd w:val="clear" w:color="auto" w:fill="FFFFFF"/>
        </w:rPr>
        <w:t xml:space="preserve"> we will cover three practices to improve the immune status of the pigs. Two of these are focused on the control of </w:t>
      </w:r>
      <w:r w:rsidR="00520C77" w:rsidRPr="00520C77">
        <w:rPr>
          <w:rStyle w:val="normaltextrun"/>
          <w:rFonts w:cs="Arial"/>
          <w:i/>
          <w:iCs/>
          <w:color w:val="000000"/>
          <w:shd w:val="clear" w:color="auto" w:fill="FFFFFF"/>
        </w:rPr>
        <w:t>E. coli</w:t>
      </w:r>
      <w:r>
        <w:rPr>
          <w:rStyle w:val="normaltextrun"/>
          <w:rFonts w:cs="Arial"/>
          <w:color w:val="000000"/>
          <w:shd w:val="clear" w:color="auto" w:fill="FFFFFF"/>
        </w:rPr>
        <w:t xml:space="preserve"> infections, the most important pathogen implicated in </w:t>
      </w:r>
      <w:r w:rsidR="008F0330">
        <w:rPr>
          <w:rStyle w:val="normaltextrun"/>
          <w:rFonts w:cs="Arial"/>
          <w:color w:val="000000"/>
          <w:shd w:val="clear" w:color="auto" w:fill="FFFFFF"/>
        </w:rPr>
        <w:t>PWD</w:t>
      </w:r>
      <w:r>
        <w:rPr>
          <w:rStyle w:val="normaltextrun"/>
          <w:rFonts w:cs="Arial"/>
          <w:color w:val="000000"/>
          <w:shd w:val="clear" w:color="auto" w:fill="FFFFFF"/>
        </w:rPr>
        <w:t>.</w:t>
      </w:r>
    </w:p>
    <w:p w14:paraId="0F7F5787" w14:textId="4FD14B04" w:rsidR="0072038D" w:rsidRDefault="00C52F31" w:rsidP="00B4537B">
      <w:pPr>
        <w:spacing w:line="276" w:lineRule="auto"/>
      </w:pPr>
      <w:r>
        <w:t>PWD</w:t>
      </w:r>
      <w:r w:rsidR="0072038D">
        <w:t xml:space="preserve"> caused by </w:t>
      </w:r>
      <w:r w:rsidR="00520C77" w:rsidRPr="00520C77">
        <w:rPr>
          <w:i/>
          <w:iCs/>
        </w:rPr>
        <w:t>E. coli</w:t>
      </w:r>
      <w:r w:rsidR="0072038D">
        <w:t xml:space="preserve"> </w:t>
      </w:r>
      <w:r w:rsidR="00405006">
        <w:t>is</w:t>
      </w:r>
      <w:r w:rsidR="0072038D">
        <w:t xml:space="preserve"> associated with strains that have adhesion factors allowing the bacteria to coloni</w:t>
      </w:r>
      <w:r w:rsidR="00B249F8">
        <w:t>s</w:t>
      </w:r>
      <w:r w:rsidR="0072038D">
        <w:t>e the small intestine and to produce one or more exotoxins (</w:t>
      </w:r>
      <w:r w:rsidR="0072038D" w:rsidRPr="00CC14EB">
        <w:t>toxin</w:t>
      </w:r>
      <w:r w:rsidR="0072038D">
        <w:t>s</w:t>
      </w:r>
      <w:r w:rsidR="0072038D" w:rsidRPr="00CC14EB">
        <w:t xml:space="preserve"> released by </w:t>
      </w:r>
      <w:r w:rsidR="0072038D">
        <w:t xml:space="preserve">bacteria </w:t>
      </w:r>
      <w:r w:rsidR="0072038D" w:rsidRPr="00CC14EB">
        <w:t>into its surroundings</w:t>
      </w:r>
      <w:r w:rsidR="0072038D">
        <w:t>, which in this case will be the lumen of the intestine)</w:t>
      </w:r>
      <w:r w:rsidR="00E309C4">
        <w:t xml:space="preserve"> </w:t>
      </w:r>
      <w:r w:rsidR="00E309C4">
        <w:fldChar w:fldCharType="begin"/>
      </w:r>
      <w:r w:rsidR="00E309C4">
        <w:instrText xml:space="preserve"> ADDIN EN.CITE &lt;EndNote&gt;&lt;Cite&gt;&lt;Author&gt;Fairbrother&lt;/Author&gt;&lt;Year&gt;2019&lt;/Year&gt;&lt;RecNum&gt;730&lt;/RecNum&gt;&lt;DisplayText&gt;(Fairbrother &amp;amp; Nadeau, 2019)&lt;/DisplayText&gt;&lt;record&gt;&lt;rec-number&gt;730&lt;/rec-number&gt;&lt;foreign-keys&gt;&lt;key app="EN" db-id="99spxtxajxsasbefr95pf00rfrs00ep9ve2a" timestamp="1664746733"&gt;730&lt;/key&gt;&lt;/foreign-keys&gt;&lt;ref-type name="Book Section"&gt;5&lt;/ref-type&gt;&lt;contributors&gt;&lt;authors&gt;&lt;author&gt;Fairbrother, John M.&lt;/author&gt;&lt;author&gt;Nadeau, Éric&lt;/author&gt;&lt;/authors&gt;&lt;/contributors&gt;&lt;titles&gt;&lt;title&gt;Colibacillosis&lt;/title&gt;&lt;secondary-title&gt;Diseases of Swine&lt;/secondary-title&gt;&lt;/titles&gt;&lt;pages&gt;807-834&lt;/pages&gt;&lt;dates&gt;&lt;year&gt;2019&lt;/year&gt;&lt;/dates&gt;&lt;urls&gt;&lt;related-urls&gt;&lt;url&gt;https://onlinelibrary.wiley.com/doi/abs/10.1002/9781119350927.ch52&lt;/url&gt;&lt;/related-urls&gt;&lt;/urls&gt;&lt;electronic-resource-num&gt;https://doi.org/10.1002/9781119350927.ch52&lt;/electronic-resource-num&gt;&lt;/record&gt;&lt;/Cite&gt;&lt;/EndNote&gt;</w:instrText>
      </w:r>
      <w:r w:rsidR="00E309C4">
        <w:fldChar w:fldCharType="separate"/>
      </w:r>
      <w:r w:rsidR="00E309C4">
        <w:rPr>
          <w:noProof/>
        </w:rPr>
        <w:t>(</w:t>
      </w:r>
      <w:hyperlink w:anchor="_ENREF_41" w:tooltip="Fairbrother, 2019 #730" w:history="1">
        <w:r w:rsidR="005F0597">
          <w:rPr>
            <w:noProof/>
          </w:rPr>
          <w:t>Fairbrother &amp; Nadeau, 2019</w:t>
        </w:r>
      </w:hyperlink>
      <w:r w:rsidR="00E309C4">
        <w:rPr>
          <w:noProof/>
        </w:rPr>
        <w:t>)</w:t>
      </w:r>
      <w:r w:rsidR="00E309C4">
        <w:fldChar w:fldCharType="end"/>
      </w:r>
      <w:r w:rsidR="0072038D">
        <w:t xml:space="preserve">. These toxins will change the water and electrolyte flux/balance of the small intestine, leading to more water being drained to the lumen and causing diarrhoea. This can lead to dehydration as the intestine is not absorbing water and even drawing water to the lumen, to electrolyte disturbance which </w:t>
      </w:r>
      <w:r w:rsidR="30B38174">
        <w:t>in</w:t>
      </w:r>
      <w:r w:rsidR="0072038D">
        <w:t xml:space="preserve"> turn can cause metabolic acidosis and </w:t>
      </w:r>
      <w:r w:rsidR="6EC37A8D">
        <w:t>result in</w:t>
      </w:r>
      <w:r w:rsidR="0072038D">
        <w:t xml:space="preserve"> death</w:t>
      </w:r>
      <w:r w:rsidR="00E309C4">
        <w:t xml:space="preserve"> </w:t>
      </w:r>
      <w:r w:rsidR="00E309C4">
        <w:fldChar w:fldCharType="begin"/>
      </w:r>
      <w:r w:rsidR="00E309C4">
        <w:instrText xml:space="preserve"> ADDIN EN.CITE &lt;EndNote&gt;&lt;Cite&gt;&lt;Author&gt;Fairbrother&lt;/Author&gt;&lt;Year&gt;2019&lt;/Year&gt;&lt;RecNum&gt;730&lt;/RecNum&gt;&lt;DisplayText&gt;(Fairbrother &amp;amp; Nadeau, 2019)&lt;/DisplayText&gt;&lt;record&gt;&lt;rec-number&gt;730&lt;/rec-number&gt;&lt;foreign-keys&gt;&lt;key app="EN" db-id="99spxtxajxsasbefr95pf00rfrs00ep9ve2a" timestamp="1664746733"&gt;730&lt;/key&gt;&lt;/foreign-keys&gt;&lt;ref-type name="Book Section"&gt;5&lt;/ref-type&gt;&lt;contributors&gt;&lt;authors&gt;&lt;author&gt;Fairbrother, John M.&lt;/author&gt;&lt;author&gt;Nadeau, Éric&lt;/author&gt;&lt;/authors&gt;&lt;/contributors&gt;&lt;titles&gt;&lt;title&gt;Colibacillosis&lt;/title&gt;&lt;secondary-title&gt;Diseases of Swine&lt;/secondary-title&gt;&lt;/titles&gt;&lt;pages&gt;807-834&lt;/pages&gt;&lt;dates&gt;&lt;year&gt;2019&lt;/year&gt;&lt;/dates&gt;&lt;urls&gt;&lt;related-urls&gt;&lt;url&gt;https://onlinelibrary.wiley.com/doi/abs/10.1002/9781119350927.ch52&lt;/url&gt;&lt;/related-urls&gt;&lt;/urls&gt;&lt;electronic-resource-num&gt;https://doi.org/10.1002/9781119350927.ch52&lt;/electronic-resource-num&gt;&lt;/record&gt;&lt;/Cite&gt;&lt;/EndNote&gt;</w:instrText>
      </w:r>
      <w:r w:rsidR="00E309C4">
        <w:fldChar w:fldCharType="separate"/>
      </w:r>
      <w:r w:rsidR="00E309C4">
        <w:rPr>
          <w:noProof/>
        </w:rPr>
        <w:t>(</w:t>
      </w:r>
      <w:hyperlink w:anchor="_ENREF_41" w:tooltip="Fairbrother, 2019 #730" w:history="1">
        <w:r w:rsidR="005F0597">
          <w:rPr>
            <w:noProof/>
          </w:rPr>
          <w:t>Fairbrother &amp; Nadeau, 2019</w:t>
        </w:r>
      </w:hyperlink>
      <w:r w:rsidR="00E309C4">
        <w:rPr>
          <w:noProof/>
        </w:rPr>
        <w:t>)</w:t>
      </w:r>
      <w:r w:rsidR="00E309C4">
        <w:fldChar w:fldCharType="end"/>
      </w:r>
      <w:r w:rsidR="0072038D">
        <w:t xml:space="preserve">. </w:t>
      </w:r>
    </w:p>
    <w:p w14:paraId="6FEC6D22" w14:textId="77777777" w:rsidR="0072038D" w:rsidRDefault="0072038D" w:rsidP="00280D6B">
      <w:pPr>
        <w:pStyle w:val="Heading2"/>
      </w:pPr>
      <w:bookmarkStart w:id="86" w:name="_Toc113219414"/>
      <w:bookmarkStart w:id="87" w:name="_Toc124787510"/>
      <w:r w:rsidRPr="3036A6D3">
        <w:t>Colostrum management</w:t>
      </w:r>
      <w:bookmarkEnd w:id="86"/>
      <w:bookmarkEnd w:id="87"/>
      <w:r w:rsidRPr="3036A6D3">
        <w:t xml:space="preserve"> </w:t>
      </w:r>
    </w:p>
    <w:p w14:paraId="7BC54030" w14:textId="00947444" w:rsidR="00D25605" w:rsidRDefault="0072038D" w:rsidP="00B4537B">
      <w:pPr>
        <w:spacing w:line="276" w:lineRule="auto"/>
        <w:rPr>
          <w:rStyle w:val="normaltextrun"/>
          <w:rFonts w:cs="Arial"/>
          <w:color w:val="000000"/>
          <w:shd w:val="clear" w:color="auto" w:fill="FFFFFF"/>
        </w:rPr>
      </w:pPr>
      <w:r>
        <w:rPr>
          <w:rStyle w:val="normaltextrun"/>
          <w:rFonts w:cs="Arial"/>
          <w:color w:val="000000"/>
          <w:shd w:val="clear" w:color="auto" w:fill="FFFFFF"/>
        </w:rPr>
        <w:t>Colostrum is the</w:t>
      </w:r>
      <w:r w:rsidRPr="009D2EFE">
        <w:rPr>
          <w:rStyle w:val="normaltextrun"/>
          <w:rFonts w:cs="Arial"/>
          <w:color w:val="000000"/>
          <w:shd w:val="clear" w:color="auto" w:fill="FFFFFF"/>
        </w:rPr>
        <w:t xml:space="preserve"> first secretion from the mammary glands after </w:t>
      </w:r>
      <w:r>
        <w:rPr>
          <w:rStyle w:val="normaltextrun"/>
          <w:rFonts w:cs="Arial"/>
          <w:color w:val="000000"/>
          <w:shd w:val="clear" w:color="auto" w:fill="FFFFFF"/>
        </w:rPr>
        <w:t>farrowing</w:t>
      </w:r>
      <w:r w:rsidR="00902A89">
        <w:rPr>
          <w:rStyle w:val="normaltextrun"/>
          <w:rFonts w:cs="Arial"/>
          <w:color w:val="000000"/>
          <w:shd w:val="clear" w:color="auto" w:fill="FFFFFF"/>
        </w:rPr>
        <w:t>,</w:t>
      </w:r>
      <w:r>
        <w:rPr>
          <w:rStyle w:val="normaltextrun"/>
          <w:rFonts w:cs="Arial"/>
          <w:color w:val="000000"/>
          <w:shd w:val="clear" w:color="auto" w:fill="FFFFFF"/>
        </w:rPr>
        <w:t xml:space="preserve"> and it is</w:t>
      </w:r>
      <w:r w:rsidRPr="009D2EFE">
        <w:rPr>
          <w:rStyle w:val="normaltextrun"/>
          <w:rFonts w:cs="Arial"/>
          <w:color w:val="000000"/>
          <w:shd w:val="clear" w:color="auto" w:fill="FFFFFF"/>
        </w:rPr>
        <w:t xml:space="preserve"> rich in </w:t>
      </w:r>
      <w:r w:rsidR="00D25605">
        <w:rPr>
          <w:rStyle w:val="normaltextrun"/>
          <w:rFonts w:cs="Arial"/>
          <w:color w:val="000000"/>
          <w:shd w:val="clear" w:color="auto" w:fill="FFFFFF"/>
        </w:rPr>
        <w:t xml:space="preserve">nutritional components, </w:t>
      </w:r>
      <w:r w:rsidRPr="009D2EFE">
        <w:rPr>
          <w:rStyle w:val="normaltextrun"/>
          <w:rFonts w:cs="Arial"/>
          <w:color w:val="000000"/>
          <w:shd w:val="clear" w:color="auto" w:fill="FFFFFF"/>
        </w:rPr>
        <w:t>antibodies</w:t>
      </w:r>
      <w:r w:rsidR="00D25605">
        <w:rPr>
          <w:rStyle w:val="normaltextrun"/>
          <w:rFonts w:cs="Arial"/>
          <w:color w:val="000000"/>
          <w:shd w:val="clear" w:color="auto" w:fill="FFFFFF"/>
        </w:rPr>
        <w:t xml:space="preserve"> (also known as immunoglobulins)</w:t>
      </w:r>
      <w:r w:rsidR="00463BFF">
        <w:rPr>
          <w:rStyle w:val="normaltextrun"/>
          <w:rFonts w:cs="Arial"/>
          <w:color w:val="000000"/>
          <w:shd w:val="clear" w:color="auto" w:fill="FFFFFF"/>
        </w:rPr>
        <w:t>, immune cells, growth and other</w:t>
      </w:r>
      <w:r w:rsidR="00D25605">
        <w:rPr>
          <w:rStyle w:val="normaltextrun"/>
          <w:rFonts w:cs="Arial"/>
          <w:color w:val="000000"/>
          <w:shd w:val="clear" w:color="auto" w:fill="FFFFFF"/>
        </w:rPr>
        <w:t xml:space="preserve"> factors</w:t>
      </w:r>
      <w:r w:rsidRPr="009D2EFE">
        <w:rPr>
          <w:rStyle w:val="normaltextrun"/>
          <w:rFonts w:cs="Arial"/>
          <w:color w:val="000000"/>
          <w:shd w:val="clear" w:color="auto" w:fill="FFFFFF"/>
        </w:rPr>
        <w:t xml:space="preserve">. </w:t>
      </w:r>
      <w:r>
        <w:rPr>
          <w:rStyle w:val="normaltextrun"/>
          <w:rFonts w:cs="Arial"/>
          <w:color w:val="000000"/>
          <w:shd w:val="clear" w:color="auto" w:fill="FFFFFF"/>
        </w:rPr>
        <w:t xml:space="preserve">Its importance in pig production is </w:t>
      </w:r>
      <w:r w:rsidR="7F73019F">
        <w:rPr>
          <w:rStyle w:val="normaltextrun"/>
          <w:rFonts w:cs="Arial"/>
          <w:color w:val="000000"/>
          <w:shd w:val="clear" w:color="auto" w:fill="FFFFFF"/>
        </w:rPr>
        <w:t>accentuated</w:t>
      </w:r>
      <w:r>
        <w:rPr>
          <w:rStyle w:val="normaltextrun"/>
          <w:rFonts w:cs="Arial"/>
          <w:color w:val="000000"/>
          <w:shd w:val="clear" w:color="auto" w:fill="FFFFFF"/>
        </w:rPr>
        <w:t xml:space="preserve"> because</w:t>
      </w:r>
      <w:r w:rsidRPr="00A36B7D">
        <w:rPr>
          <w:rStyle w:val="normaltextrun"/>
          <w:rFonts w:cs="Arial"/>
          <w:color w:val="000000"/>
          <w:shd w:val="clear" w:color="auto" w:fill="FFFFFF"/>
        </w:rPr>
        <w:t xml:space="preserve"> the placenta of the sow is not permeable to </w:t>
      </w:r>
      <w:r w:rsidR="00D25605">
        <w:rPr>
          <w:rStyle w:val="normaltextrun"/>
          <w:rFonts w:cs="Arial"/>
          <w:color w:val="000000"/>
          <w:shd w:val="clear" w:color="auto" w:fill="FFFFFF"/>
        </w:rPr>
        <w:t>these components</w:t>
      </w:r>
      <w:r w:rsidRPr="00A36B7D">
        <w:rPr>
          <w:rStyle w:val="normaltextrun"/>
          <w:rFonts w:cs="Arial"/>
          <w:color w:val="000000"/>
          <w:shd w:val="clear" w:color="auto" w:fill="FFFFFF"/>
        </w:rPr>
        <w:t xml:space="preserve">, </w:t>
      </w:r>
      <w:r>
        <w:rPr>
          <w:rStyle w:val="normaltextrun"/>
          <w:rFonts w:cs="Arial"/>
          <w:color w:val="000000"/>
          <w:shd w:val="clear" w:color="auto" w:fill="FFFFFF"/>
        </w:rPr>
        <w:t xml:space="preserve">meaning that it is </w:t>
      </w:r>
      <w:r w:rsidRPr="00A36B7D">
        <w:rPr>
          <w:rStyle w:val="normaltextrun"/>
          <w:rFonts w:cs="Arial"/>
          <w:color w:val="000000"/>
          <w:shd w:val="clear" w:color="auto" w:fill="FFFFFF"/>
        </w:rPr>
        <w:t xml:space="preserve">only when piglets are born that they can acquire maternally derived antibodies </w:t>
      </w:r>
      <w:r w:rsidR="00D25605">
        <w:rPr>
          <w:rStyle w:val="normaltextrun"/>
          <w:rFonts w:cs="Arial"/>
          <w:color w:val="000000"/>
          <w:shd w:val="clear" w:color="auto" w:fill="FFFFFF"/>
        </w:rPr>
        <w:t xml:space="preserve">(like IgG, IgM and IgA) </w:t>
      </w:r>
      <w:r w:rsidRPr="00A36B7D">
        <w:rPr>
          <w:rStyle w:val="normaltextrun"/>
          <w:rFonts w:cs="Arial"/>
          <w:color w:val="000000"/>
          <w:shd w:val="clear" w:color="auto" w:fill="FFFFFF"/>
        </w:rPr>
        <w:t>through the ingestion of colostrum</w:t>
      </w:r>
      <w:r w:rsidR="00B351C7">
        <w:rPr>
          <w:rStyle w:val="normaltextrun"/>
          <w:rFonts w:cs="Arial"/>
          <w:color w:val="000000"/>
          <w:shd w:val="clear" w:color="auto" w:fill="FFFFFF"/>
        </w:rPr>
        <w:t xml:space="preserve"> </w:t>
      </w:r>
      <w:r w:rsidR="00B351C7">
        <w:rPr>
          <w:rStyle w:val="normaltextrun"/>
          <w:rFonts w:cs="Arial"/>
          <w:color w:val="000000"/>
          <w:shd w:val="clear" w:color="auto" w:fill="FFFFFF"/>
        </w:rPr>
        <w:fldChar w:fldCharType="begin">
          <w:fldData xml:space="preserve">PEVuZE5vdGU+PENpdGU+PEF1dGhvcj5CbGF2aTwvQXV0aG9yPjxZZWFyPjIwMjE8L1llYXI+PFJl
Y051bT40NzwvUmVjTnVtPjxEaXNwbGF5VGV4dD4oSW1tdW5vbG9neSBSZXNlYXJjaCBVbml0IChJ
UlUpLCAyMDE4OyBCbGF2aSBldCBhbC4sIDIwMjEpPC9EaXNwbGF5VGV4dD48cmVjb3JkPjxyZWMt
bnVtYmVyPjQ3PC9yZWMtbnVtYmVyPjxmb3JlaWduLWtleXM+PGtleSBhcHA9IkVOIiBkYi1pZD0i
OTlzcHh0eGFqeHNhc2JlZnI5NXBmMDByZnJzMDBlcDl2ZTJhIiB0aW1lc3RhbXA9IjE2NTcyMzE3
ODUiPjQ3PC9rZXk+PC9mb3JlaWduLWtleXM+PHJlZi10eXBlIG5hbWU9IkpvdXJuYWwgQXJ0aWNs
ZSI+MTc8L3JlZi10eXBlPjxjb250cmlidXRvcnM+PGF1dGhvcnM+PGF1dGhvcj5CbGF2aSwgTC48
L2F1dGhvcj48YXV0aG9yPlNvbMOgLU9yaW9sLCBELjwvYXV0aG9yPjxhdXRob3I+TGxvbmNoLCBQ
LjwvYXV0aG9yPjxhdXRob3I+TMOzcGV6LVZlcmfDqSwgUy48L2F1dGhvcj48YXV0aG9yPk1hcnTD
rW4tT3LDumUsIFMuIE0uPC9hdXRob3I+PGF1dGhvcj5Qw6lyZXosIEouIEYuPC9hdXRob3I+PC9h
dXRob3JzPjwvY29udHJpYnV0b3JzPjx0aXRsZXM+PHRpdGxlPk1hbmFnZW1lbnQgYW5kIGZlZWRp
bmcgc3RyYXRlZ2llcyBpbiBlYXJseSBsaWZlIHRvIGluY3JlYXNlIHBpZ2xldCBwZXJmb3JtYW5j
ZSBhbmQgd2VsZmFyZSBhcm91bmQgd2VhbmluZzogQSByZXZpZXc8L3RpdGxlPjxzZWNvbmRhcnkt
dGl0bGU+QW5pbWFsczwvc2Vjb25kYXJ5LXRpdGxlPjxzaG9ydC10aXRsZT5NYW5hZ2VtZW50IGFu
ZCBmZWVkaW5nIHN0cmF0ZWdpZXMgaW4gZWFybHkgbGlmZSB0byBpbmNyZWFzZSBwaWdsZXQgcGVy
Zm9ybWFuY2UgYW5kIHdlbGZhcmUgYXJvdW5kIHdlYW5pbmc6IEEgcmV2aWV3PC9zaG9ydC10aXRs
ZT48L3RpdGxlcz48cGVyaW9kaWNhbD48ZnVsbC10aXRsZT5BbmltYWxzPC9mdWxsLXRpdGxlPjwv
cGVyaW9kaWNhbD48cGFnZXM+MS00OTwvcGFnZXM+PHZvbHVtZT4xMTwvdm9sdW1lPjxudW1iZXI+
MjwvbnVtYmVyPjxrZXl3b3Jkcz48a2V5d29yZD5GZWVkaW5nPC9rZXl3b3JkPjxrZXl3b3JkPk1h
bmFnZW1lbnQ8L2tleXdvcmQ+PGtleXdvcmQ+UGlnczwva2V5d29yZD48a2V5d29yZD5TdHJhdGVn
aWVzPC9rZXl3b3JkPjxrZXl3b3JkPldlYW5pbmc8L2tleXdvcmQ+PGtleXdvcmQ+YWxwaGEgdG9j
b3BoZXJvbDwva2V5d29yZD48a2V5d29yZD5hcmdpbmluZTwva2V5d29yZD48a2V5d29yZD5iZXRh
aW5lPC9rZXl3b3JkPjxrZXl3b3JkPmNhcm5pdGluZTwva2V5d29yZD48a2V5d29yZD5jaHJvbWl1
bTwva2V5d29yZD48a2V5d29yZD5jeWFub2NvYmFsYW1pbjwva2V5d29yZD48a2V5d29yZD5mb2xp
YyBhY2lkPC9rZXl3b3JkPjxrZXl3b3JkPmdsdXRhbWljIGFjaWQ8L2tleXdvcmQ+PGtleXdvcmQ+
Z2x1dGFtaW5lPC9rZXl3b3JkPjxrZXl3b3JkPm51Y2xlb3RpZGU8L2tleXdvcmQ+PGtleXdvcmQ+
cHJvYmlvdGljIGFnZW50PC9rZXl3b3JkPjxrZXl3b3JkPnNlbGVuaXVtPC9rZXl3b3JkPjxrZXl3
b3JkPnRocmVvbmluZTwva2V5d29yZD48a2V5d29yZD50cnlwdG9waGFuPC9rZXl3b3JkPjxrZXl3
b3JkPnppbmM8L2tleXdvcmQ+PGtleXdvcmQ+YW1uaW9uIGZsdWlkPC9rZXl3b3JkPjxrZXl3b3Jk
PmFuYWxnZXNpYTwva2V5d29yZD48a2V5d29yZD5hbmltYWwgd2VsZmFyZTwva2V5d29yZD48a2V5
d29yZD5jYXJlIGJlaGF2aW9yPC9rZXl3b3JkPjxrZXl3b3JkPmNvbG9zdHJ1bTwva2V5d29yZD48
a2V5d29yZD5mZXR1cyBncm93dGg8L2tleXdvcmQ+PGtleXdvcmQ+Z2VzdGF0aW9uYWwgYWdlPC9r
ZXl3b3JkPjxrZXl3b3JkPmdyb3d0aDwva2V5d29yZD48a2V5d29yZD5ob3VzaW5nPC9rZXl3b3Jk
PjxrZXl3b3JkPmluZmxhbW1hdGlvbjwva2V5d29yZD48a2V5d29yZD5pbnRlc3RpbmUgZmxvcmE8
L2tleXdvcmQ+PGtleXdvcmQ+aW50cmF1dGVyaW5lIGdyb3d0aCByZXRhcmRhdGlvbjwva2V5d29y
ZD48a2V5d29yZD5sYWN0YXRpb248L2tleXdvcmQ+PGtleXdvcmQ+bWF0ZXJuYWwgbnV0cml0aW9u
PC9rZXl3b3JkPjxrZXl3b3JkPm1pY3JvYmlhbCBjb2xvbml6YXRpb248L2tleXdvcmQ+PGtleXdv
cmQ+bWlsayBwcm9kdWN0aW9uPC9rZXl3b3JkPjxrZXl3b3JkPm5vbmh1bWFuPC9rZXl3b3JkPjxr
ZXl3b3JkPnBpZ2xldDwva2V5d29yZD48a2V5d29yZD5wcmVnbmFuY3k8L2tleXdvcmQ+PGtleXdv
cmQ+UmV2aWV3PC9rZXl3b3JkPjwva2V5d29yZHM+PGRhdGVzPjx5ZWFyPjIwMjE8L3llYXI+PC9k
YXRlcz48d29yay10eXBlPlJldmlldzwvd29yay10eXBlPjx1cmxzPjxyZWxhdGVkLXVybHM+PHVy
bD5odHRwczovL3d3dy5zY29wdXMuY29tL2lud2FyZC9yZWNvcmQudXJpP2VpZD0yLXMyLjAtODUw
OTk5NTExMjcmYW1wO2RvaT0xMC4zMzkwJTJmYW5pMTEwMjAzMDImYW1wO3BhcnRuZXJJRD00MCZh
bXA7bWQ1PTdmZmNjM2E1Mjc5YzJjNjgwNGIzNzRmYmJhNTFlMjQyPC91cmw+PHVybD5odHRwczov
L21kcGktcmVzLmNvbS9kX2F0dGFjaG1lbnQvYW5pbWFscy9hbmltYWxzLTExLTAwMzAyL2FydGlj
bGVfZGVwbG95L2FuaW1hbHMtMTEtMDAzMDItdjIucGRmP3ZlcnNpb249MTYxMTczODA5NjwvdXJs
PjwvcmVsYXRlZC11cmxzPjwvdXJscz48Y3VzdG9tNz4zMDI8L2N1c3RvbTc+PGVsZWN0cm9uaWMt
cmVzb3VyY2UtbnVtPjEwLjMzOTAvYW5pMTEwMjAzMDI8L2VsZWN0cm9uaWMtcmVzb3VyY2UtbnVt
PjxyZW1vdGUtZGF0YWJhc2UtbmFtZT5TY29wdXM8L3JlbW90ZS1kYXRhYmFzZS1uYW1lPjxsYW5n
dWFnZT5FbmdsaXNoPC9sYW5ndWFnZT48L3JlY29yZD48L0NpdGU+PENpdGUgRXhjbHVkZUF1dGg9
IjEiPjxBdXRob3I+SVJVPC9BdXRob3I+PFllYXI+MjAxODwvWWVhcj48UmVjTnVtPjk1NTwvUmVj
TnVtPjxQcmVmaXg+SW1tdW5vbG9neSBSZXNlYXJjaCBVbml0IChJUlUpYCwgPC9QcmVmaXg+PHJl
Y29yZD48cmVjLW51bWJlcj45NTU8L3JlYy1udW1iZXI+PGZvcmVpZ24ta2V5cz48a2V5IGFwcD0i
RU4iIGRiLWlkPSI5OXNweHR4YWp4c2FzYmVmcjk1cGYwMHJmcnMwMGVwOXZlMmEiIHRpbWVzdGFt
cD0iMTY3MTU4NjAxNCI+OTU1PC9rZXk+PC9mb3JlaWduLWtleXM+PHJlZi10eXBlIG5hbWU9Ildl
YiBQYWdlIj4xMjwvcmVmLXR5cGU+PGNvbnRyaWJ1dG9ycz48YXV0aG9ycz48YXV0aG9yPklSVSw8
L2F1dGhvcj48L2F1dGhvcnM+PC9jb250cmlidXRvcnM+PHRpdGxlcz48dGl0bGU+VGhlIGltbXVu
ZSBzeXN0ZW0gYW5kIGltbXVuaXR5IGluIHN3aW5lOiBtYXRlcm5hbCBhbmQgbmVvbmF0YWwgaW1t
dW5pdHk8L3RpdGxlPjwvdGl0bGVzPjx2b2x1bWU+MjAyMjwvdm9sdW1lPjxudW1iZXI+RGVjZW1i
ZXIgMTl0aDwvbnVtYmVyPjxkYXRlcz48eWVhcj4yMDE4PC95ZWFyPjwvZGF0ZXM+PHB1Ymxpc2hl
cj5Vbml2ZXJzaXR5IG9mIFBhcm1hPC9wdWJsaXNoZXI+PHVybHM+PHJlbGF0ZWQtdXJscz48dXJs
Pmh0dHBzOi8vd3d3LnBpZzMzMy5jb20vYXJ0aWNsZXMvdGhlLWltbXVuZS1zeXN0ZW0tYW5kLWlt
bXVuaXR5LWluLXN3aW5lLW1hdGVybmFsLWFuZC1uZW9uYXRhbC1pbW11bml0XzEzNzA4LzwvdXJs
PjwvcmVsYXRlZC11cmxzPjwvdXJscz48L3JlY29yZD48L0NpdGU+PC9FbmROb3RlPn==
</w:fldData>
        </w:fldChar>
      </w:r>
      <w:r w:rsidR="00481768">
        <w:rPr>
          <w:rStyle w:val="normaltextrun"/>
          <w:rFonts w:cs="Arial"/>
          <w:color w:val="000000"/>
          <w:shd w:val="clear" w:color="auto" w:fill="FFFFFF"/>
        </w:rPr>
        <w:instrText xml:space="preserve"> ADDIN EN.CITE </w:instrText>
      </w:r>
      <w:r w:rsidR="00481768">
        <w:rPr>
          <w:rStyle w:val="normaltextrun"/>
          <w:rFonts w:cs="Arial"/>
          <w:color w:val="000000"/>
          <w:shd w:val="clear" w:color="auto" w:fill="FFFFFF"/>
        </w:rPr>
        <w:fldChar w:fldCharType="begin">
          <w:fldData xml:space="preserve">PEVuZE5vdGU+PENpdGU+PEF1dGhvcj5CbGF2aTwvQXV0aG9yPjxZZWFyPjIwMjE8L1llYXI+PFJl
Y051bT40NzwvUmVjTnVtPjxEaXNwbGF5VGV4dD4oSW1tdW5vbG9neSBSZXNlYXJjaCBVbml0IChJ
UlUpLCAyMDE4OyBCbGF2aSBldCBhbC4sIDIwMjEpPC9EaXNwbGF5VGV4dD48cmVjb3JkPjxyZWMt
bnVtYmVyPjQ3PC9yZWMtbnVtYmVyPjxmb3JlaWduLWtleXM+PGtleSBhcHA9IkVOIiBkYi1pZD0i
OTlzcHh0eGFqeHNhc2JlZnI5NXBmMDByZnJzMDBlcDl2ZTJhIiB0aW1lc3RhbXA9IjE2NTcyMzE3
ODUiPjQ3PC9rZXk+PC9mb3JlaWduLWtleXM+PHJlZi10eXBlIG5hbWU9IkpvdXJuYWwgQXJ0aWNs
ZSI+MTc8L3JlZi10eXBlPjxjb250cmlidXRvcnM+PGF1dGhvcnM+PGF1dGhvcj5CbGF2aSwgTC48
L2F1dGhvcj48YXV0aG9yPlNvbMOgLU9yaW9sLCBELjwvYXV0aG9yPjxhdXRob3I+TGxvbmNoLCBQ
LjwvYXV0aG9yPjxhdXRob3I+TMOzcGV6LVZlcmfDqSwgUy48L2F1dGhvcj48YXV0aG9yPk1hcnTD
rW4tT3LDumUsIFMuIE0uPC9hdXRob3I+PGF1dGhvcj5Qw6lyZXosIEouIEYuPC9hdXRob3I+PC9h
dXRob3JzPjwvY29udHJpYnV0b3JzPjx0aXRsZXM+PHRpdGxlPk1hbmFnZW1lbnQgYW5kIGZlZWRp
bmcgc3RyYXRlZ2llcyBpbiBlYXJseSBsaWZlIHRvIGluY3JlYXNlIHBpZ2xldCBwZXJmb3JtYW5j
ZSBhbmQgd2VsZmFyZSBhcm91bmQgd2VhbmluZzogQSByZXZpZXc8L3RpdGxlPjxzZWNvbmRhcnkt
dGl0bGU+QW5pbWFsczwvc2Vjb25kYXJ5LXRpdGxlPjxzaG9ydC10aXRsZT5NYW5hZ2VtZW50IGFu
ZCBmZWVkaW5nIHN0cmF0ZWdpZXMgaW4gZWFybHkgbGlmZSB0byBpbmNyZWFzZSBwaWdsZXQgcGVy
Zm9ybWFuY2UgYW5kIHdlbGZhcmUgYXJvdW5kIHdlYW5pbmc6IEEgcmV2aWV3PC9zaG9ydC10aXRs
ZT48L3RpdGxlcz48cGVyaW9kaWNhbD48ZnVsbC10aXRsZT5BbmltYWxzPC9mdWxsLXRpdGxlPjwv
cGVyaW9kaWNhbD48cGFnZXM+MS00OTwvcGFnZXM+PHZvbHVtZT4xMTwvdm9sdW1lPjxudW1iZXI+
MjwvbnVtYmVyPjxrZXl3b3Jkcz48a2V5d29yZD5GZWVkaW5nPC9rZXl3b3JkPjxrZXl3b3JkPk1h
bmFnZW1lbnQ8L2tleXdvcmQ+PGtleXdvcmQ+UGlnczwva2V5d29yZD48a2V5d29yZD5TdHJhdGVn
aWVzPC9rZXl3b3JkPjxrZXl3b3JkPldlYW5pbmc8L2tleXdvcmQ+PGtleXdvcmQ+YWxwaGEgdG9j
b3BoZXJvbDwva2V5d29yZD48a2V5d29yZD5hcmdpbmluZTwva2V5d29yZD48a2V5d29yZD5iZXRh
aW5lPC9rZXl3b3JkPjxrZXl3b3JkPmNhcm5pdGluZTwva2V5d29yZD48a2V5d29yZD5jaHJvbWl1
bTwva2V5d29yZD48a2V5d29yZD5jeWFub2NvYmFsYW1pbjwva2V5d29yZD48a2V5d29yZD5mb2xp
YyBhY2lkPC9rZXl3b3JkPjxrZXl3b3JkPmdsdXRhbWljIGFjaWQ8L2tleXdvcmQ+PGtleXdvcmQ+
Z2x1dGFtaW5lPC9rZXl3b3JkPjxrZXl3b3JkPm51Y2xlb3RpZGU8L2tleXdvcmQ+PGtleXdvcmQ+
cHJvYmlvdGljIGFnZW50PC9rZXl3b3JkPjxrZXl3b3JkPnNlbGVuaXVtPC9rZXl3b3JkPjxrZXl3
b3JkPnRocmVvbmluZTwva2V5d29yZD48a2V5d29yZD50cnlwdG9waGFuPC9rZXl3b3JkPjxrZXl3
b3JkPnppbmM8L2tleXdvcmQ+PGtleXdvcmQ+YW1uaW9uIGZsdWlkPC9rZXl3b3JkPjxrZXl3b3Jk
PmFuYWxnZXNpYTwva2V5d29yZD48a2V5d29yZD5hbmltYWwgd2VsZmFyZTwva2V5d29yZD48a2V5
d29yZD5jYXJlIGJlaGF2aW9yPC9rZXl3b3JkPjxrZXl3b3JkPmNvbG9zdHJ1bTwva2V5d29yZD48
a2V5d29yZD5mZXR1cyBncm93dGg8L2tleXdvcmQ+PGtleXdvcmQ+Z2VzdGF0aW9uYWwgYWdlPC9r
ZXl3b3JkPjxrZXl3b3JkPmdyb3d0aDwva2V5d29yZD48a2V5d29yZD5ob3VzaW5nPC9rZXl3b3Jk
PjxrZXl3b3JkPmluZmxhbW1hdGlvbjwva2V5d29yZD48a2V5d29yZD5pbnRlc3RpbmUgZmxvcmE8
L2tleXdvcmQ+PGtleXdvcmQ+aW50cmF1dGVyaW5lIGdyb3d0aCByZXRhcmRhdGlvbjwva2V5d29y
ZD48a2V5d29yZD5sYWN0YXRpb248L2tleXdvcmQ+PGtleXdvcmQ+bWF0ZXJuYWwgbnV0cml0aW9u
PC9rZXl3b3JkPjxrZXl3b3JkPm1pY3JvYmlhbCBjb2xvbml6YXRpb248L2tleXdvcmQ+PGtleXdv
cmQ+bWlsayBwcm9kdWN0aW9uPC9rZXl3b3JkPjxrZXl3b3JkPm5vbmh1bWFuPC9rZXl3b3JkPjxr
ZXl3b3JkPnBpZ2xldDwva2V5d29yZD48a2V5d29yZD5wcmVnbmFuY3k8L2tleXdvcmQ+PGtleXdv
cmQ+UmV2aWV3PC9rZXl3b3JkPjwva2V5d29yZHM+PGRhdGVzPjx5ZWFyPjIwMjE8L3llYXI+PC9k
YXRlcz48d29yay10eXBlPlJldmlldzwvd29yay10eXBlPjx1cmxzPjxyZWxhdGVkLXVybHM+PHVy
bD5odHRwczovL3d3dy5zY29wdXMuY29tL2lud2FyZC9yZWNvcmQudXJpP2VpZD0yLXMyLjAtODUw
OTk5NTExMjcmYW1wO2RvaT0xMC4zMzkwJTJmYW5pMTEwMjAzMDImYW1wO3BhcnRuZXJJRD00MCZh
bXA7bWQ1PTdmZmNjM2E1Mjc5YzJjNjgwNGIzNzRmYmJhNTFlMjQyPC91cmw+PHVybD5odHRwczov
L21kcGktcmVzLmNvbS9kX2F0dGFjaG1lbnQvYW5pbWFscy9hbmltYWxzLTExLTAwMzAyL2FydGlj
bGVfZGVwbG95L2FuaW1hbHMtMTEtMDAzMDItdjIucGRmP3ZlcnNpb249MTYxMTczODA5NjwvdXJs
PjwvcmVsYXRlZC11cmxzPjwvdXJscz48Y3VzdG9tNz4zMDI8L2N1c3RvbTc+PGVsZWN0cm9uaWMt
cmVzb3VyY2UtbnVtPjEwLjMzOTAvYW5pMTEwMjAzMDI8L2VsZWN0cm9uaWMtcmVzb3VyY2UtbnVt
PjxyZW1vdGUtZGF0YWJhc2UtbmFtZT5TY29wdXM8L3JlbW90ZS1kYXRhYmFzZS1uYW1lPjxsYW5n
dWFnZT5FbmdsaXNoPC9sYW5ndWFnZT48L3JlY29yZD48L0NpdGU+PENpdGUgRXhjbHVkZUF1dGg9
IjEiPjxBdXRob3I+SVJVPC9BdXRob3I+PFllYXI+MjAxODwvWWVhcj48UmVjTnVtPjk1NTwvUmVj
TnVtPjxQcmVmaXg+SW1tdW5vbG9neSBSZXNlYXJjaCBVbml0IChJUlUpYCwgPC9QcmVmaXg+PHJl
Y29yZD48cmVjLW51bWJlcj45NTU8L3JlYy1udW1iZXI+PGZvcmVpZ24ta2V5cz48a2V5IGFwcD0i
RU4iIGRiLWlkPSI5OXNweHR4YWp4c2FzYmVmcjk1cGYwMHJmcnMwMGVwOXZlMmEiIHRpbWVzdGFt
cD0iMTY3MTU4NjAxNCI+OTU1PC9rZXk+PC9mb3JlaWduLWtleXM+PHJlZi10eXBlIG5hbWU9Ildl
YiBQYWdlIj4xMjwvcmVmLXR5cGU+PGNvbnRyaWJ1dG9ycz48YXV0aG9ycz48YXV0aG9yPklSVSw8
L2F1dGhvcj48L2F1dGhvcnM+PC9jb250cmlidXRvcnM+PHRpdGxlcz48dGl0bGU+VGhlIGltbXVu
ZSBzeXN0ZW0gYW5kIGltbXVuaXR5IGluIHN3aW5lOiBtYXRlcm5hbCBhbmQgbmVvbmF0YWwgaW1t
dW5pdHk8L3RpdGxlPjwvdGl0bGVzPjx2b2x1bWU+MjAyMjwvdm9sdW1lPjxudW1iZXI+RGVjZW1i
ZXIgMTl0aDwvbnVtYmVyPjxkYXRlcz48eWVhcj4yMDE4PC95ZWFyPjwvZGF0ZXM+PHB1Ymxpc2hl
cj5Vbml2ZXJzaXR5IG9mIFBhcm1hPC9wdWJsaXNoZXI+PHVybHM+PHJlbGF0ZWQtdXJscz48dXJs
Pmh0dHBzOi8vd3d3LnBpZzMzMy5jb20vYXJ0aWNsZXMvdGhlLWltbXVuZS1zeXN0ZW0tYW5kLWlt
bXVuaXR5LWluLXN3aW5lLW1hdGVybmFsLWFuZC1uZW9uYXRhbC1pbW11bml0XzEzNzA4LzwvdXJs
PjwvcmVsYXRlZC11cmxzPjwvdXJscz48L3JlY29yZD48L0NpdGU+PC9FbmROb3RlPn==
</w:fldData>
        </w:fldChar>
      </w:r>
      <w:r w:rsidR="00481768">
        <w:rPr>
          <w:rStyle w:val="normaltextrun"/>
          <w:rFonts w:cs="Arial"/>
          <w:color w:val="000000"/>
          <w:shd w:val="clear" w:color="auto" w:fill="FFFFFF"/>
        </w:rPr>
        <w:instrText xml:space="preserve"> ADDIN EN.CITE.DATA </w:instrText>
      </w:r>
      <w:r w:rsidR="00481768">
        <w:rPr>
          <w:rStyle w:val="normaltextrun"/>
          <w:rFonts w:cs="Arial"/>
          <w:color w:val="000000"/>
          <w:shd w:val="clear" w:color="auto" w:fill="FFFFFF"/>
        </w:rPr>
      </w:r>
      <w:r w:rsidR="00481768">
        <w:rPr>
          <w:rStyle w:val="normaltextrun"/>
          <w:rFonts w:cs="Arial"/>
          <w:color w:val="000000"/>
          <w:shd w:val="clear" w:color="auto" w:fill="FFFFFF"/>
        </w:rPr>
        <w:fldChar w:fldCharType="end"/>
      </w:r>
      <w:r w:rsidR="00B351C7">
        <w:rPr>
          <w:rStyle w:val="normaltextrun"/>
          <w:rFonts w:cs="Arial"/>
          <w:color w:val="000000"/>
          <w:shd w:val="clear" w:color="auto" w:fill="FFFFFF"/>
        </w:rPr>
      </w:r>
      <w:r w:rsidR="00B351C7">
        <w:rPr>
          <w:rStyle w:val="normaltextrun"/>
          <w:rFonts w:cs="Arial"/>
          <w:color w:val="000000"/>
          <w:shd w:val="clear" w:color="auto" w:fill="FFFFFF"/>
        </w:rPr>
        <w:fldChar w:fldCharType="separate"/>
      </w:r>
      <w:r w:rsidR="0005399E">
        <w:rPr>
          <w:rStyle w:val="normaltextrun"/>
          <w:rFonts w:cs="Arial"/>
          <w:noProof/>
          <w:color w:val="000000"/>
          <w:shd w:val="clear" w:color="auto" w:fill="FFFFFF"/>
        </w:rPr>
        <w:t>(</w:t>
      </w:r>
      <w:hyperlink w:anchor="_ENREF_64" w:tooltip="IRU, 2018 #955" w:history="1">
        <w:r w:rsidR="005F0597">
          <w:rPr>
            <w:rStyle w:val="normaltextrun"/>
            <w:rFonts w:cs="Arial"/>
            <w:noProof/>
            <w:color w:val="000000"/>
            <w:shd w:val="clear" w:color="auto" w:fill="FFFFFF"/>
          </w:rPr>
          <w:t>Immunology Research Unit (IRU), 2018</w:t>
        </w:r>
      </w:hyperlink>
      <w:r w:rsidR="0005399E">
        <w:rPr>
          <w:rStyle w:val="normaltextrun"/>
          <w:rFonts w:cs="Arial"/>
          <w:noProof/>
          <w:color w:val="000000"/>
          <w:shd w:val="clear" w:color="auto" w:fill="FFFFFF"/>
        </w:rPr>
        <w:t xml:space="preserve">; </w:t>
      </w:r>
      <w:hyperlink w:anchor="_ENREF_16" w:tooltip="Blavi, 2021 #47" w:history="1">
        <w:r w:rsidR="005F0597">
          <w:rPr>
            <w:rStyle w:val="normaltextrun"/>
            <w:rFonts w:cs="Arial"/>
            <w:noProof/>
            <w:color w:val="000000"/>
            <w:shd w:val="clear" w:color="auto" w:fill="FFFFFF"/>
          </w:rPr>
          <w:t>Blavi et al., 2021</w:t>
        </w:r>
      </w:hyperlink>
      <w:r w:rsidR="0005399E">
        <w:rPr>
          <w:rStyle w:val="normaltextrun"/>
          <w:rFonts w:cs="Arial"/>
          <w:noProof/>
          <w:color w:val="000000"/>
          <w:shd w:val="clear" w:color="auto" w:fill="FFFFFF"/>
        </w:rPr>
        <w:t>)</w:t>
      </w:r>
      <w:r w:rsidR="00B351C7">
        <w:rPr>
          <w:rStyle w:val="normaltextrun"/>
          <w:rFonts w:cs="Arial"/>
          <w:color w:val="000000"/>
          <w:shd w:val="clear" w:color="auto" w:fill="FFFFFF"/>
        </w:rPr>
        <w:fldChar w:fldCharType="end"/>
      </w:r>
      <w:r w:rsidRPr="00A36B7D">
        <w:rPr>
          <w:rStyle w:val="normaltextrun"/>
          <w:rFonts w:cs="Arial"/>
          <w:color w:val="000000"/>
          <w:shd w:val="clear" w:color="auto" w:fill="FFFFFF"/>
        </w:rPr>
        <w:t xml:space="preserve">. </w:t>
      </w:r>
    </w:p>
    <w:p w14:paraId="067D7FBF" w14:textId="2B37B032" w:rsidR="00D25605" w:rsidRDefault="00D25605" w:rsidP="0036083A">
      <w:pPr>
        <w:spacing w:line="276" w:lineRule="auto"/>
        <w:rPr>
          <w:rStyle w:val="normaltextrun"/>
          <w:rFonts w:cs="Arial"/>
          <w:color w:val="000000"/>
          <w:shd w:val="clear" w:color="auto" w:fill="FFFFFF"/>
        </w:rPr>
      </w:pPr>
      <w:r w:rsidRPr="00D25605">
        <w:rPr>
          <w:rStyle w:val="normaltextrun"/>
          <w:rFonts w:cs="Arial"/>
          <w:color w:val="000000"/>
          <w:shd w:val="clear" w:color="auto" w:fill="FFFFFF"/>
        </w:rPr>
        <w:t>Within 24 hours</w:t>
      </w:r>
      <w:r w:rsidR="00C45C2E">
        <w:rPr>
          <w:rStyle w:val="normaltextrun"/>
          <w:rFonts w:cs="Arial"/>
          <w:color w:val="000000"/>
          <w:shd w:val="clear" w:color="auto" w:fill="FFFFFF"/>
        </w:rPr>
        <w:t xml:space="preserve"> after birth</w:t>
      </w:r>
      <w:r w:rsidRPr="00D25605">
        <w:rPr>
          <w:rStyle w:val="normaltextrun"/>
          <w:rFonts w:cs="Arial"/>
          <w:color w:val="000000"/>
          <w:shd w:val="clear" w:color="auto" w:fill="FFFFFF"/>
        </w:rPr>
        <w:t xml:space="preserve">, </w:t>
      </w:r>
      <w:r w:rsidR="005764F5">
        <w:rPr>
          <w:rStyle w:val="normaltextrun"/>
          <w:rFonts w:cs="Arial"/>
          <w:color w:val="000000"/>
          <w:shd w:val="clear" w:color="auto" w:fill="FFFFFF"/>
        </w:rPr>
        <w:t>antibodies</w:t>
      </w:r>
      <w:r w:rsidRPr="00D25605">
        <w:rPr>
          <w:rStyle w:val="normaltextrun"/>
          <w:rFonts w:cs="Arial"/>
          <w:color w:val="000000"/>
          <w:shd w:val="clear" w:color="auto" w:fill="FFFFFF"/>
        </w:rPr>
        <w:t xml:space="preserve"> pass from mammary secretions </w:t>
      </w:r>
      <w:r w:rsidR="00C45C2E">
        <w:rPr>
          <w:rStyle w:val="normaltextrun"/>
          <w:rFonts w:cs="Arial"/>
          <w:color w:val="000000"/>
          <w:shd w:val="clear" w:color="auto" w:fill="FFFFFF"/>
        </w:rPr>
        <w:t xml:space="preserve">to the lumen of the intestine, go through the </w:t>
      </w:r>
      <w:r w:rsidR="00C45C2E" w:rsidRPr="00C45C2E">
        <w:rPr>
          <w:rStyle w:val="normaltextrun"/>
          <w:rFonts w:cs="Arial"/>
          <w:color w:val="000000"/>
          <w:shd w:val="clear" w:color="auto" w:fill="FFFFFF"/>
        </w:rPr>
        <w:t>intestinal absorptive cells (enterocytes)</w:t>
      </w:r>
      <w:r w:rsidR="00C45C2E">
        <w:rPr>
          <w:rStyle w:val="normaltextrun"/>
          <w:rFonts w:cs="Arial"/>
          <w:color w:val="000000"/>
          <w:shd w:val="clear" w:color="auto" w:fill="FFFFFF"/>
        </w:rPr>
        <w:t>, and then enter</w:t>
      </w:r>
      <w:r w:rsidRPr="00D25605">
        <w:rPr>
          <w:rStyle w:val="normaltextrun"/>
          <w:rFonts w:cs="Arial"/>
          <w:color w:val="000000"/>
          <w:shd w:val="clear" w:color="auto" w:fill="FFFFFF"/>
        </w:rPr>
        <w:t xml:space="preserve"> </w:t>
      </w:r>
      <w:r>
        <w:rPr>
          <w:rStyle w:val="normaltextrun"/>
          <w:rFonts w:cs="Arial"/>
          <w:color w:val="000000"/>
          <w:shd w:val="clear" w:color="auto" w:fill="FFFFFF"/>
        </w:rPr>
        <w:t xml:space="preserve">the </w:t>
      </w:r>
      <w:r w:rsidR="00134D04">
        <w:rPr>
          <w:rStyle w:val="normaltextrun"/>
          <w:rFonts w:cs="Arial"/>
          <w:color w:val="000000"/>
          <w:shd w:val="clear" w:color="auto" w:fill="FFFFFF"/>
        </w:rPr>
        <w:t>newborn</w:t>
      </w:r>
      <w:r>
        <w:rPr>
          <w:rStyle w:val="normaltextrun"/>
          <w:rFonts w:cs="Arial"/>
          <w:color w:val="000000"/>
          <w:shd w:val="clear" w:color="auto" w:fill="FFFFFF"/>
        </w:rPr>
        <w:t xml:space="preserve"> piglet’s </w:t>
      </w:r>
      <w:r w:rsidR="00C45C2E">
        <w:rPr>
          <w:rStyle w:val="normaltextrun"/>
          <w:rFonts w:cs="Arial"/>
          <w:color w:val="000000"/>
          <w:shd w:val="clear" w:color="auto" w:fill="FFFFFF"/>
        </w:rPr>
        <w:t>bloodstream</w:t>
      </w:r>
      <w:r>
        <w:rPr>
          <w:rStyle w:val="normaltextrun"/>
          <w:rFonts w:cs="Arial"/>
          <w:color w:val="000000"/>
          <w:shd w:val="clear" w:color="auto" w:fill="FFFFFF"/>
        </w:rPr>
        <w:t xml:space="preserve">. </w:t>
      </w:r>
      <w:r w:rsidR="00687C81">
        <w:rPr>
          <w:rStyle w:val="normaltextrun"/>
          <w:rFonts w:cs="Arial"/>
          <w:color w:val="000000"/>
          <w:shd w:val="clear" w:color="auto" w:fill="FFFFFF"/>
        </w:rPr>
        <w:t>Once in the</w:t>
      </w:r>
      <w:r w:rsidR="0036083A">
        <w:rPr>
          <w:rStyle w:val="normaltextrun"/>
          <w:rFonts w:cs="Arial"/>
          <w:color w:val="000000"/>
          <w:shd w:val="clear" w:color="auto" w:fill="FFFFFF"/>
        </w:rPr>
        <w:t xml:space="preserve"> blood,</w:t>
      </w:r>
      <w:r w:rsidR="0012765F">
        <w:rPr>
          <w:rStyle w:val="normaltextrun"/>
          <w:rFonts w:cs="Arial"/>
          <w:color w:val="000000"/>
          <w:shd w:val="clear" w:color="auto" w:fill="FFFFFF"/>
        </w:rPr>
        <w:t xml:space="preserve"> IgG tend to act there and in other body fluids, whereas</w:t>
      </w:r>
      <w:r w:rsidR="0036083A">
        <w:rPr>
          <w:rStyle w:val="normaltextrun"/>
          <w:rFonts w:cs="Arial"/>
          <w:color w:val="000000"/>
          <w:shd w:val="clear" w:color="auto" w:fill="FFFFFF"/>
        </w:rPr>
        <w:t xml:space="preserve"> IgA’s circulate and reach the intestinal and respiratory epithelia (cell lining forming the outer layer of a body surface). </w:t>
      </w:r>
      <w:r w:rsidR="007D44F5">
        <w:rPr>
          <w:rStyle w:val="normaltextrun"/>
          <w:rFonts w:cs="Arial"/>
          <w:color w:val="000000"/>
          <w:shd w:val="clear" w:color="auto" w:fill="FFFFFF"/>
        </w:rPr>
        <w:t>O</w:t>
      </w:r>
      <w:r w:rsidR="00E444A0">
        <w:rPr>
          <w:rStyle w:val="normaltextrun"/>
          <w:rFonts w:cs="Arial"/>
          <w:color w:val="000000"/>
          <w:shd w:val="clear" w:color="auto" w:fill="FFFFFF"/>
        </w:rPr>
        <w:t>ther immune cells</w:t>
      </w:r>
      <w:r w:rsidR="0036083A" w:rsidRPr="0036083A">
        <w:rPr>
          <w:rStyle w:val="normaltextrun"/>
          <w:rFonts w:cs="Arial"/>
          <w:color w:val="000000"/>
          <w:shd w:val="clear" w:color="auto" w:fill="FFFFFF"/>
        </w:rPr>
        <w:t xml:space="preserve"> present in colostrum</w:t>
      </w:r>
      <w:r w:rsidR="00BB4A7B">
        <w:rPr>
          <w:rStyle w:val="normaltextrun"/>
          <w:rFonts w:cs="Arial"/>
          <w:color w:val="000000"/>
          <w:shd w:val="clear" w:color="auto" w:fill="FFFFFF"/>
        </w:rPr>
        <w:t>,</w:t>
      </w:r>
      <w:r w:rsidR="007D44F5">
        <w:rPr>
          <w:rStyle w:val="normaltextrun"/>
          <w:rFonts w:cs="Arial"/>
          <w:color w:val="000000"/>
          <w:shd w:val="clear" w:color="auto" w:fill="FFFFFF"/>
        </w:rPr>
        <w:t xml:space="preserve"> like T and B lymphocytes</w:t>
      </w:r>
      <w:r w:rsidR="00BB4A7B">
        <w:rPr>
          <w:rStyle w:val="normaltextrun"/>
          <w:rFonts w:cs="Arial"/>
          <w:color w:val="000000"/>
          <w:shd w:val="clear" w:color="auto" w:fill="FFFFFF"/>
        </w:rPr>
        <w:t>,</w:t>
      </w:r>
      <w:r w:rsidR="007D44F5">
        <w:rPr>
          <w:rStyle w:val="normaltextrun"/>
          <w:rFonts w:cs="Arial"/>
          <w:color w:val="000000"/>
          <w:shd w:val="clear" w:color="auto" w:fill="FFFFFF"/>
        </w:rPr>
        <w:t xml:space="preserve"> </w:t>
      </w:r>
      <w:r w:rsidR="00687C81">
        <w:rPr>
          <w:rStyle w:val="normaltextrun"/>
          <w:rFonts w:cs="Arial"/>
          <w:color w:val="000000"/>
          <w:shd w:val="clear" w:color="auto" w:fill="FFFFFF"/>
        </w:rPr>
        <w:t xml:space="preserve">also </w:t>
      </w:r>
      <w:r w:rsidR="007D44F5">
        <w:rPr>
          <w:rStyle w:val="normaltextrun"/>
          <w:rFonts w:cs="Arial"/>
          <w:color w:val="000000"/>
          <w:shd w:val="clear" w:color="auto" w:fill="FFFFFF"/>
        </w:rPr>
        <w:t xml:space="preserve">reach the piglet’s bloodstream. These cells </w:t>
      </w:r>
      <w:r w:rsidR="00E444A0">
        <w:rPr>
          <w:rStyle w:val="normaltextrun"/>
          <w:rFonts w:cs="Arial"/>
          <w:color w:val="000000"/>
          <w:shd w:val="clear" w:color="auto" w:fill="FFFFFF"/>
        </w:rPr>
        <w:t>can identify</w:t>
      </w:r>
      <w:r w:rsidR="007D44F5">
        <w:rPr>
          <w:rStyle w:val="normaltextrun"/>
          <w:rFonts w:cs="Arial"/>
          <w:color w:val="000000"/>
          <w:shd w:val="clear" w:color="auto" w:fill="FFFFFF"/>
        </w:rPr>
        <w:t xml:space="preserve"> (memory cells)</w:t>
      </w:r>
      <w:r w:rsidR="00E444A0">
        <w:rPr>
          <w:rStyle w:val="normaltextrun"/>
          <w:rFonts w:cs="Arial"/>
          <w:color w:val="000000"/>
          <w:shd w:val="clear" w:color="auto" w:fill="FFFFFF"/>
        </w:rPr>
        <w:t xml:space="preserve"> viral and bacterial antigens and initiate the immune response to fight infection</w:t>
      </w:r>
      <w:r w:rsidR="007D44F5">
        <w:rPr>
          <w:rStyle w:val="normaltextrun"/>
          <w:rFonts w:cs="Arial"/>
          <w:color w:val="000000"/>
          <w:shd w:val="clear" w:color="auto" w:fill="FFFFFF"/>
        </w:rPr>
        <w:t xml:space="preserve">. B lymphocytes, for example, are known to </w:t>
      </w:r>
      <w:r w:rsidR="00F07F04">
        <w:rPr>
          <w:rStyle w:val="normaltextrun"/>
          <w:rFonts w:cs="Arial"/>
          <w:color w:val="000000"/>
          <w:shd w:val="clear" w:color="auto" w:fill="FFFFFF"/>
        </w:rPr>
        <w:t xml:space="preserve">contribute substantially to the production of mucosal IgA, which in turn </w:t>
      </w:r>
      <w:r w:rsidR="00350FF0">
        <w:rPr>
          <w:rStyle w:val="normaltextrun"/>
          <w:rFonts w:cs="Arial"/>
          <w:color w:val="000000"/>
          <w:shd w:val="clear" w:color="auto" w:fill="FFFFFF"/>
        </w:rPr>
        <w:t>inhibit pathogen colonisation</w:t>
      </w:r>
      <w:r w:rsidR="00A55ABA">
        <w:rPr>
          <w:rStyle w:val="normaltextrun"/>
          <w:rFonts w:cs="Arial"/>
          <w:color w:val="000000"/>
          <w:shd w:val="clear" w:color="auto" w:fill="FFFFFF"/>
        </w:rPr>
        <w:t xml:space="preserve"> </w:t>
      </w:r>
      <w:r w:rsidR="00A55ABA">
        <w:rPr>
          <w:rStyle w:val="normaltextrun"/>
          <w:rFonts w:cs="Arial"/>
          <w:color w:val="000000"/>
          <w:shd w:val="clear" w:color="auto" w:fill="FFFFFF"/>
        </w:rPr>
        <w:fldChar w:fldCharType="begin"/>
      </w:r>
      <w:r w:rsidR="00481768">
        <w:rPr>
          <w:rStyle w:val="normaltextrun"/>
          <w:rFonts w:cs="Arial"/>
          <w:color w:val="000000"/>
          <w:shd w:val="clear" w:color="auto" w:fill="FFFFFF"/>
        </w:rPr>
        <w:instrText xml:space="preserve"> ADDIN EN.CITE &lt;EndNote&gt;&lt;Cite&gt;&lt;Author&gt;IRU&lt;/Author&gt;&lt;Year&gt;2018&lt;/Year&gt;&lt;RecNum&gt;955&lt;/RecNum&gt;&lt;DisplayText&gt;(IRU, 2018)&lt;/DisplayText&gt;&lt;record&gt;&lt;rec-number&gt;955&lt;/rec-number&gt;&lt;foreign-keys&gt;&lt;key app="EN" db-id="99spxtxajxsasbefr95pf00rfrs00ep9ve2a" timestamp="1671586014"&gt;955&lt;/key&gt;&lt;/foreign-keys&gt;&lt;ref-type name="Web Page"&gt;12&lt;/ref-type&gt;&lt;contributors&gt;&lt;authors&gt;&lt;author&gt;IRU,&lt;/author&gt;&lt;/authors&gt;&lt;/contributors&gt;&lt;titles&gt;&lt;title&gt;The immune system and immunity in swine: maternal and neonatal immunity&lt;/title&gt;&lt;/titles&gt;&lt;volume&gt;2022&lt;/volume&gt;&lt;number&gt;December 19th&lt;/number&gt;&lt;dates&gt;&lt;year&gt;2018&lt;/year&gt;&lt;/dates&gt;&lt;publisher&gt;University of Parma&lt;/publisher&gt;&lt;urls&gt;&lt;related-urls&gt;&lt;url&gt;https://www.pig333.com/articles/the-immune-system-and-immunity-in-swine-maternal-and-neonatal-immunit_13708/&lt;/url&gt;&lt;/related-urls&gt;&lt;/urls&gt;&lt;/record&gt;&lt;/Cite&gt;&lt;/EndNote&gt;</w:instrText>
      </w:r>
      <w:r w:rsidR="00A55ABA">
        <w:rPr>
          <w:rStyle w:val="normaltextrun"/>
          <w:rFonts w:cs="Arial"/>
          <w:color w:val="000000"/>
          <w:shd w:val="clear" w:color="auto" w:fill="FFFFFF"/>
        </w:rPr>
        <w:fldChar w:fldCharType="separate"/>
      </w:r>
      <w:r w:rsidR="00A55ABA">
        <w:rPr>
          <w:rStyle w:val="normaltextrun"/>
          <w:rFonts w:cs="Arial"/>
          <w:noProof/>
          <w:color w:val="000000"/>
          <w:shd w:val="clear" w:color="auto" w:fill="FFFFFF"/>
        </w:rPr>
        <w:t>(</w:t>
      </w:r>
      <w:hyperlink w:anchor="_ENREF_64" w:tooltip="IRU, 2018 #955" w:history="1">
        <w:r w:rsidR="005F0597">
          <w:rPr>
            <w:rStyle w:val="normaltextrun"/>
            <w:rFonts w:cs="Arial"/>
            <w:noProof/>
            <w:color w:val="000000"/>
            <w:shd w:val="clear" w:color="auto" w:fill="FFFFFF"/>
          </w:rPr>
          <w:t>IRU, 2018</w:t>
        </w:r>
      </w:hyperlink>
      <w:r w:rsidR="00A55ABA">
        <w:rPr>
          <w:rStyle w:val="normaltextrun"/>
          <w:rFonts w:cs="Arial"/>
          <w:noProof/>
          <w:color w:val="000000"/>
          <w:shd w:val="clear" w:color="auto" w:fill="FFFFFF"/>
        </w:rPr>
        <w:t>)</w:t>
      </w:r>
      <w:r w:rsidR="00A55ABA">
        <w:rPr>
          <w:rStyle w:val="normaltextrun"/>
          <w:rFonts w:cs="Arial"/>
          <w:color w:val="000000"/>
          <w:shd w:val="clear" w:color="auto" w:fill="FFFFFF"/>
        </w:rPr>
        <w:fldChar w:fldCharType="end"/>
      </w:r>
      <w:r w:rsidR="00F07F04">
        <w:rPr>
          <w:rStyle w:val="normaltextrun"/>
          <w:rFonts w:cs="Arial"/>
          <w:color w:val="000000"/>
          <w:shd w:val="clear" w:color="auto" w:fill="FFFFFF"/>
        </w:rPr>
        <w:t>.</w:t>
      </w:r>
    </w:p>
    <w:p w14:paraId="5C23A830" w14:textId="07CCCC74" w:rsidR="0072038D" w:rsidRDefault="0072038D" w:rsidP="00B4537B">
      <w:pPr>
        <w:spacing w:line="276" w:lineRule="auto"/>
        <w:rPr>
          <w:rStyle w:val="normaltextrun"/>
          <w:rFonts w:cs="Arial"/>
          <w:color w:val="000000"/>
          <w:shd w:val="clear" w:color="auto" w:fill="FFFFFF"/>
        </w:rPr>
      </w:pPr>
      <w:r>
        <w:rPr>
          <w:rStyle w:val="normaltextrun"/>
          <w:rFonts w:cs="Arial"/>
          <w:color w:val="000000"/>
          <w:shd w:val="clear" w:color="auto" w:fill="FFFFFF"/>
        </w:rPr>
        <w:t>The more circulating antibodies the sow ha</w:t>
      </w:r>
      <w:r w:rsidR="10F5CD3A">
        <w:rPr>
          <w:rStyle w:val="normaltextrun"/>
          <w:rFonts w:cs="Arial"/>
          <w:color w:val="000000"/>
          <w:shd w:val="clear" w:color="auto" w:fill="FFFFFF"/>
        </w:rPr>
        <w:t>s</w:t>
      </w:r>
      <w:r>
        <w:rPr>
          <w:rStyle w:val="normaltextrun"/>
          <w:rFonts w:cs="Arial"/>
          <w:color w:val="000000"/>
          <w:shd w:val="clear" w:color="auto" w:fill="FFFFFF"/>
        </w:rPr>
        <w:t xml:space="preserve"> against </w:t>
      </w:r>
      <w:r w:rsidR="00520C77" w:rsidRPr="00520C77">
        <w:rPr>
          <w:rStyle w:val="normaltextrun"/>
          <w:rFonts w:cs="Arial"/>
          <w:i/>
          <w:iCs/>
          <w:color w:val="000000"/>
          <w:shd w:val="clear" w:color="auto" w:fill="FFFFFF"/>
        </w:rPr>
        <w:t>E. coli</w:t>
      </w:r>
      <w:r>
        <w:rPr>
          <w:rStyle w:val="normaltextrun"/>
          <w:rFonts w:cs="Arial"/>
          <w:color w:val="000000"/>
          <w:shd w:val="clear" w:color="auto" w:fill="FFFFFF"/>
        </w:rPr>
        <w:t xml:space="preserve"> and other pathogens, the higher the odds of boosting the piglet’s immune system at birth</w:t>
      </w:r>
      <w:r w:rsidR="00350FF0">
        <w:rPr>
          <w:rStyle w:val="normaltextrun"/>
          <w:rFonts w:cs="Arial"/>
          <w:color w:val="000000"/>
          <w:shd w:val="clear" w:color="auto" w:fill="FFFFFF"/>
        </w:rPr>
        <w:t xml:space="preserve"> via the ingestion of colostrum</w:t>
      </w:r>
      <w:r>
        <w:rPr>
          <w:rStyle w:val="normaltextrun"/>
          <w:rFonts w:cs="Arial"/>
          <w:color w:val="000000"/>
          <w:shd w:val="clear" w:color="auto" w:fill="FFFFFF"/>
        </w:rPr>
        <w:t xml:space="preserve">. </w:t>
      </w:r>
      <w:r w:rsidRPr="00A36B7D">
        <w:rPr>
          <w:rStyle w:val="normaltextrun"/>
          <w:rFonts w:cs="Arial"/>
          <w:color w:val="000000"/>
          <w:shd w:val="clear" w:color="auto" w:fill="FFFFFF"/>
        </w:rPr>
        <w:t xml:space="preserve">Likewise, vaccinating sows against pathogenic strains of </w:t>
      </w:r>
      <w:r w:rsidR="00520C77" w:rsidRPr="00520C77">
        <w:rPr>
          <w:rStyle w:val="normaltextrun"/>
          <w:rFonts w:cs="Arial"/>
          <w:i/>
          <w:iCs/>
          <w:color w:val="000000"/>
          <w:shd w:val="clear" w:color="auto" w:fill="FFFFFF"/>
        </w:rPr>
        <w:t>E. coli</w:t>
      </w:r>
      <w:r w:rsidRPr="00A36B7D">
        <w:rPr>
          <w:rStyle w:val="normaltextrun"/>
          <w:rFonts w:cs="Arial"/>
          <w:color w:val="000000"/>
          <w:shd w:val="clear" w:color="auto" w:fill="FFFFFF"/>
        </w:rPr>
        <w:t xml:space="preserve"> and other pathogens can increase the protection of piglets against those </w:t>
      </w:r>
      <w:r w:rsidRPr="00115FF0">
        <w:rPr>
          <w:rStyle w:val="normaltextrun"/>
          <w:rFonts w:cs="Arial"/>
          <w:color w:val="000000"/>
          <w:shd w:val="clear" w:color="auto" w:fill="FFFFFF"/>
        </w:rPr>
        <w:t xml:space="preserve">pathogens in the first weeks of life. </w:t>
      </w:r>
    </w:p>
    <w:p w14:paraId="5EF81692" w14:textId="224F6CE5" w:rsidR="0072038D" w:rsidRDefault="0072038D" w:rsidP="00B4537B">
      <w:pPr>
        <w:spacing w:line="276" w:lineRule="auto"/>
        <w:rPr>
          <w:rStyle w:val="normaltextrun"/>
          <w:rFonts w:cs="Arial"/>
          <w:color w:val="000000"/>
          <w:shd w:val="clear" w:color="auto" w:fill="FFFFFF"/>
        </w:rPr>
      </w:pPr>
      <w:r w:rsidRPr="00115FF0">
        <w:rPr>
          <w:rStyle w:val="normaltextrun"/>
          <w:rFonts w:cs="Arial"/>
          <w:color w:val="000000"/>
          <w:shd w:val="clear" w:color="auto" w:fill="FFFFFF"/>
        </w:rPr>
        <w:t>Managing access to colostrum using different techniques like split suckling, assisted suckling, cross</w:t>
      </w:r>
      <w:r w:rsidR="001A0A6A">
        <w:rPr>
          <w:rStyle w:val="normaltextrun"/>
          <w:rFonts w:cs="Arial"/>
          <w:color w:val="000000"/>
          <w:shd w:val="clear" w:color="auto" w:fill="FFFFFF"/>
        </w:rPr>
        <w:t>-</w:t>
      </w:r>
      <w:r w:rsidRPr="00115FF0">
        <w:rPr>
          <w:rStyle w:val="normaltextrun"/>
          <w:rFonts w:cs="Arial"/>
          <w:color w:val="000000"/>
          <w:shd w:val="clear" w:color="auto" w:fill="FFFFFF"/>
        </w:rPr>
        <w:t>fostering to homogeni</w:t>
      </w:r>
      <w:r w:rsidR="00170F95">
        <w:rPr>
          <w:rStyle w:val="normaltextrun"/>
          <w:rFonts w:cs="Arial"/>
          <w:color w:val="000000"/>
          <w:shd w:val="clear" w:color="auto" w:fill="FFFFFF"/>
        </w:rPr>
        <w:t>s</w:t>
      </w:r>
      <w:r w:rsidRPr="00115FF0">
        <w:rPr>
          <w:rStyle w:val="normaltextrun"/>
          <w:rFonts w:cs="Arial"/>
          <w:color w:val="000000"/>
          <w:shd w:val="clear" w:color="auto" w:fill="FFFFFF"/>
        </w:rPr>
        <w:t xml:space="preserve">e litter size and ensure access to </w:t>
      </w:r>
      <w:r w:rsidR="00181333">
        <w:rPr>
          <w:rStyle w:val="normaltextrun"/>
          <w:rFonts w:cs="Arial"/>
          <w:color w:val="000000"/>
          <w:shd w:val="clear" w:color="auto" w:fill="FFFFFF"/>
        </w:rPr>
        <w:t xml:space="preserve">the </w:t>
      </w:r>
      <w:r w:rsidRPr="00115FF0">
        <w:rPr>
          <w:rStyle w:val="normaltextrun"/>
          <w:rFonts w:cs="Arial"/>
          <w:color w:val="000000"/>
          <w:shd w:val="clear" w:color="auto" w:fill="FFFFFF"/>
        </w:rPr>
        <w:t>udder and ensuring those are done in the first few hours after birth can boost the immune status of the piglets</w:t>
      </w:r>
      <w:r w:rsidRPr="00A36B7D">
        <w:rPr>
          <w:rStyle w:val="normaltextrun"/>
          <w:rFonts w:cs="Arial"/>
          <w:color w:val="000000"/>
          <w:shd w:val="clear" w:color="auto" w:fill="FFFFFF"/>
        </w:rPr>
        <w:t xml:space="preserve"> and enhance their chan</w:t>
      </w:r>
      <w:r w:rsidR="00181333">
        <w:rPr>
          <w:rStyle w:val="normaltextrun"/>
          <w:rFonts w:cs="Arial"/>
          <w:color w:val="000000" w:themeColor="text1"/>
        </w:rPr>
        <w:t>c</w:t>
      </w:r>
      <w:r w:rsidRPr="00A36B7D">
        <w:rPr>
          <w:rStyle w:val="normaltextrun"/>
          <w:rFonts w:cs="Arial"/>
          <w:color w:val="000000"/>
          <w:shd w:val="clear" w:color="auto" w:fill="FFFFFF"/>
        </w:rPr>
        <w:t xml:space="preserve">es </w:t>
      </w:r>
      <w:r w:rsidRPr="6664F969" w:rsidDel="0072038D">
        <w:rPr>
          <w:rStyle w:val="normaltextrun"/>
          <w:rFonts w:cs="Arial"/>
          <w:color w:val="000000" w:themeColor="text1"/>
        </w:rPr>
        <w:t>to</w:t>
      </w:r>
      <w:r w:rsidRPr="00A36B7D">
        <w:rPr>
          <w:rStyle w:val="normaltextrun"/>
          <w:rFonts w:cs="Arial"/>
          <w:color w:val="000000"/>
          <w:shd w:val="clear" w:color="auto" w:fill="FFFFFF"/>
        </w:rPr>
        <w:t xml:space="preserve"> fight</w:t>
      </w:r>
      <w:r w:rsidRPr="6664F969">
        <w:rPr>
          <w:rStyle w:val="normaltextrun"/>
          <w:rFonts w:cs="Arial"/>
          <w:color w:val="000000" w:themeColor="text1"/>
        </w:rPr>
        <w:t xml:space="preserve"> </w:t>
      </w:r>
      <w:r w:rsidRPr="00A36B7D">
        <w:rPr>
          <w:rStyle w:val="normaltextrun"/>
          <w:rFonts w:cs="Arial"/>
          <w:color w:val="000000"/>
          <w:shd w:val="clear" w:color="auto" w:fill="FFFFFF"/>
        </w:rPr>
        <w:t>off pathogenic bacteria and viruses which may cause diarrhoea before and after weaning</w:t>
      </w:r>
      <w:r w:rsidR="00B351C7">
        <w:rPr>
          <w:rStyle w:val="normaltextrun"/>
          <w:rFonts w:cs="Arial"/>
          <w:color w:val="000000"/>
          <w:shd w:val="clear" w:color="auto" w:fill="FFFFFF"/>
        </w:rPr>
        <w:t xml:space="preserve"> </w:t>
      </w:r>
      <w:r w:rsidR="00B351C7">
        <w:rPr>
          <w:rStyle w:val="normaltextrun"/>
          <w:rFonts w:cs="Arial"/>
          <w:color w:val="000000"/>
          <w:shd w:val="clear" w:color="auto" w:fill="FFFFFF"/>
        </w:rPr>
        <w:fldChar w:fldCharType="begin"/>
      </w:r>
      <w:r w:rsidR="00B351C7">
        <w:rPr>
          <w:rStyle w:val="normaltextrun"/>
          <w:rFonts w:cs="Arial"/>
          <w:color w:val="000000"/>
          <w:shd w:val="clear" w:color="auto" w:fill="FFFFFF"/>
        </w:rPr>
        <w:instrText xml:space="preserve"> ADDIN EN.CITE &lt;EndNote&gt;&lt;Cite&gt;&lt;Author&gt;Muns&lt;/Author&gt;&lt;Year&gt;2015&lt;/Year&gt;&lt;RecNum&gt;936&lt;/RecNum&gt;&lt;DisplayText&gt;(Muns et al., 2015)&lt;/DisplayText&gt;&lt;record&gt;&lt;rec-number&gt;936&lt;/rec-number&gt;&lt;foreign-keys&gt;&lt;key app="EN" db-id="99spxtxajxsasbefr95pf00rfrs00ep9ve2a" timestamp="1668186770"&gt;936&lt;/key&gt;&lt;/foreign-keys&gt;&lt;ref-type name="Journal Article"&gt;17&lt;/ref-type&gt;&lt;contributors&gt;&lt;authors&gt;&lt;author&gt;Muns, R&lt;/author&gt;&lt;author&gt;Manteca, X&lt;/author&gt;&lt;author&gt;Gasa, J&lt;/author&gt;&lt;/authors&gt;&lt;/contributors&gt;&lt;titles&gt;&lt;title&gt;Effect of different management techniques to enhance colostrum intake on piglets’ growth and mortality&lt;/title&gt;&lt;secondary-title&gt;Anim. Welf&lt;/secondary-title&gt;&lt;/titles&gt;&lt;periodical&gt;&lt;full-title&gt;Anim. Welf&lt;/full-title&gt;&lt;/periodical&gt;&lt;pages&gt;185-192&lt;/pages&gt;&lt;volume&gt;24&lt;/volume&gt;&lt;dates&gt;&lt;year&gt;2015&lt;/year&gt;&lt;/dates&gt;&lt;urls&gt;&lt;/urls&gt;&lt;/record&gt;&lt;/Cite&gt;&lt;/EndNote&gt;</w:instrText>
      </w:r>
      <w:r w:rsidR="00B351C7">
        <w:rPr>
          <w:rStyle w:val="normaltextrun"/>
          <w:rFonts w:cs="Arial"/>
          <w:color w:val="000000"/>
          <w:shd w:val="clear" w:color="auto" w:fill="FFFFFF"/>
        </w:rPr>
        <w:fldChar w:fldCharType="separate"/>
      </w:r>
      <w:r w:rsidR="00B351C7">
        <w:rPr>
          <w:rStyle w:val="normaltextrun"/>
          <w:rFonts w:cs="Arial"/>
          <w:noProof/>
          <w:color w:val="000000"/>
          <w:shd w:val="clear" w:color="auto" w:fill="FFFFFF"/>
        </w:rPr>
        <w:t>(</w:t>
      </w:r>
      <w:hyperlink w:anchor="_ENREF_98" w:tooltip="Muns, 2015 #936" w:history="1">
        <w:r w:rsidR="005F0597">
          <w:rPr>
            <w:rStyle w:val="normaltextrun"/>
            <w:rFonts w:cs="Arial"/>
            <w:noProof/>
            <w:color w:val="000000"/>
            <w:shd w:val="clear" w:color="auto" w:fill="FFFFFF"/>
          </w:rPr>
          <w:t>Muns et al., 2015</w:t>
        </w:r>
      </w:hyperlink>
      <w:r w:rsidR="00B351C7">
        <w:rPr>
          <w:rStyle w:val="normaltextrun"/>
          <w:rFonts w:cs="Arial"/>
          <w:noProof/>
          <w:color w:val="000000"/>
          <w:shd w:val="clear" w:color="auto" w:fill="FFFFFF"/>
        </w:rPr>
        <w:t>)</w:t>
      </w:r>
      <w:r w:rsidR="00B351C7">
        <w:rPr>
          <w:rStyle w:val="normaltextrun"/>
          <w:rFonts w:cs="Arial"/>
          <w:color w:val="000000"/>
          <w:shd w:val="clear" w:color="auto" w:fill="FFFFFF"/>
        </w:rPr>
        <w:fldChar w:fldCharType="end"/>
      </w:r>
      <w:r w:rsidRPr="00A36B7D">
        <w:rPr>
          <w:rStyle w:val="normaltextrun"/>
          <w:rFonts w:cs="Arial"/>
          <w:color w:val="000000"/>
          <w:shd w:val="clear" w:color="auto" w:fill="FFFFFF"/>
        </w:rPr>
        <w:t xml:space="preserve">. </w:t>
      </w:r>
    </w:p>
    <w:p w14:paraId="6E86D6C6" w14:textId="03DA5A23" w:rsidR="0072038D" w:rsidRDefault="0072038D" w:rsidP="00B4537B">
      <w:pPr>
        <w:spacing w:line="276" w:lineRule="auto"/>
        <w:rPr>
          <w:rStyle w:val="eop"/>
          <w:rFonts w:cs="Arial"/>
          <w:color w:val="000000"/>
          <w:shd w:val="clear" w:color="auto" w:fill="FFFFFF"/>
        </w:rPr>
      </w:pPr>
      <w:r>
        <w:rPr>
          <w:rStyle w:val="normaltextrun"/>
          <w:rFonts w:cs="Arial"/>
          <w:color w:val="000000"/>
          <w:shd w:val="clear" w:color="auto" w:fill="FFFFFF"/>
        </w:rPr>
        <w:t xml:space="preserve">Scientific literature was scarce on </w:t>
      </w:r>
      <w:r w:rsidR="00381CE9">
        <w:rPr>
          <w:rStyle w:val="normaltextrun"/>
          <w:rFonts w:cs="Arial"/>
          <w:color w:val="000000"/>
          <w:shd w:val="clear" w:color="auto" w:fill="FFFFFF"/>
        </w:rPr>
        <w:t>‘</w:t>
      </w:r>
      <w:r w:rsidRPr="00A36B7D">
        <w:rPr>
          <w:rStyle w:val="normaltextrun"/>
          <w:rFonts w:cs="Arial"/>
          <w:color w:val="000000"/>
          <w:shd w:val="clear" w:color="auto" w:fill="FFFFFF"/>
        </w:rPr>
        <w:t>colostrum management</w:t>
      </w:r>
      <w:r w:rsidR="00381CE9">
        <w:rPr>
          <w:rStyle w:val="normaltextrun"/>
          <w:rFonts w:cs="Arial"/>
          <w:color w:val="000000"/>
          <w:shd w:val="clear" w:color="auto" w:fill="FFFFFF"/>
        </w:rPr>
        <w:t>’</w:t>
      </w:r>
      <w:r w:rsidRPr="00A36B7D">
        <w:rPr>
          <w:rStyle w:val="normaltextrun"/>
          <w:rFonts w:cs="Arial"/>
          <w:color w:val="000000"/>
          <w:shd w:val="clear" w:color="auto" w:fill="FFFFFF"/>
        </w:rPr>
        <w:t xml:space="preserve"> solely with the purpose of reducing </w:t>
      </w:r>
      <w:r w:rsidR="007D5E32">
        <w:rPr>
          <w:rStyle w:val="normaltextrun"/>
          <w:rFonts w:cs="Arial"/>
          <w:color w:val="000000"/>
          <w:shd w:val="clear" w:color="auto" w:fill="FFFFFF"/>
        </w:rPr>
        <w:t>PWD</w:t>
      </w:r>
      <w:r w:rsidRPr="00A36B7D">
        <w:rPr>
          <w:rStyle w:val="normaltextrun"/>
          <w:rFonts w:cs="Arial"/>
          <w:color w:val="000000"/>
          <w:shd w:val="clear" w:color="auto" w:fill="FFFFFF"/>
        </w:rPr>
        <w:t>.</w:t>
      </w:r>
      <w:r w:rsidRPr="00A36B7D">
        <w:rPr>
          <w:rStyle w:val="eop"/>
          <w:rFonts w:cs="Arial"/>
          <w:color w:val="000000"/>
          <w:shd w:val="clear" w:color="auto" w:fill="FFFFFF"/>
        </w:rPr>
        <w:t> </w:t>
      </w:r>
      <w:r>
        <w:rPr>
          <w:rStyle w:val="eop"/>
          <w:rFonts w:cs="Arial"/>
          <w:color w:val="000000"/>
          <w:shd w:val="clear" w:color="auto" w:fill="FFFFFF"/>
        </w:rPr>
        <w:t xml:space="preserve">Colostrum management </w:t>
      </w:r>
      <w:r w:rsidRPr="00A36B7D">
        <w:rPr>
          <w:rStyle w:val="normaltextrun"/>
          <w:rFonts w:cs="Arial"/>
          <w:color w:val="000000"/>
          <w:shd w:val="clear" w:color="auto" w:fill="FFFFFF"/>
        </w:rPr>
        <w:t>reduces diarrhoea by reducing susceptibility to infectious agents caus</w:t>
      </w:r>
      <w:r w:rsidR="00304E9F">
        <w:rPr>
          <w:rStyle w:val="normaltextrun"/>
          <w:rFonts w:cs="Arial"/>
          <w:color w:val="000000"/>
          <w:shd w:val="clear" w:color="auto" w:fill="FFFFFF"/>
        </w:rPr>
        <w:t>ing</w:t>
      </w:r>
      <w:r w:rsidRPr="00A36B7D">
        <w:rPr>
          <w:rStyle w:val="normaltextrun"/>
          <w:rFonts w:cs="Arial"/>
          <w:color w:val="000000"/>
          <w:shd w:val="clear" w:color="auto" w:fill="FFFFFF"/>
        </w:rPr>
        <w:t xml:space="preserve"> </w:t>
      </w:r>
      <w:r w:rsidR="00304E9F">
        <w:rPr>
          <w:rStyle w:val="normaltextrun"/>
          <w:rFonts w:cs="Arial"/>
          <w:color w:val="000000"/>
          <w:shd w:val="clear" w:color="auto" w:fill="FFFFFF"/>
        </w:rPr>
        <w:t>PWD</w:t>
      </w:r>
      <w:r w:rsidRPr="00A36B7D">
        <w:rPr>
          <w:rStyle w:val="normaltextrun"/>
          <w:rFonts w:cs="Arial"/>
          <w:color w:val="000000"/>
          <w:shd w:val="clear" w:color="auto" w:fill="FFFFFF"/>
        </w:rPr>
        <w:t>. However, pigs which had sufficient and timely access to colostrum are often healthier and present better growth rates compared to those which did</w:t>
      </w:r>
      <w:r>
        <w:rPr>
          <w:rStyle w:val="normaltextrun"/>
          <w:rFonts w:cs="Arial"/>
          <w:color w:val="000000"/>
          <w:shd w:val="clear" w:color="auto" w:fill="FFFFFF"/>
        </w:rPr>
        <w:t xml:space="preserve"> not</w:t>
      </w:r>
      <w:r w:rsidRPr="00A36B7D">
        <w:rPr>
          <w:rStyle w:val="normaltextrun"/>
          <w:rFonts w:cs="Arial"/>
          <w:color w:val="000000"/>
          <w:shd w:val="clear" w:color="auto" w:fill="FFFFFF"/>
        </w:rPr>
        <w:t>. This means that colostrum management also has the potential to reduce diarrhoea incidence by contributing to the general health of the piglets.</w:t>
      </w:r>
      <w:r w:rsidRPr="00A36B7D">
        <w:rPr>
          <w:rStyle w:val="eop"/>
          <w:rFonts w:cs="Arial"/>
          <w:color w:val="000000"/>
          <w:shd w:val="clear" w:color="auto" w:fill="FFFFFF"/>
        </w:rPr>
        <w:t> </w:t>
      </w:r>
      <w:r w:rsidRPr="00A36B7D">
        <w:rPr>
          <w:rStyle w:val="normaltextrun"/>
          <w:rFonts w:cs="Arial"/>
          <w:color w:val="000000"/>
          <w:shd w:val="clear" w:color="auto" w:fill="FFFFFF"/>
        </w:rPr>
        <w:t>As a consequence of reduced diarrhoea and less severe infections for the targeted pathogens, mortality decreases.</w:t>
      </w:r>
      <w:r>
        <w:rPr>
          <w:rStyle w:val="eop"/>
          <w:rFonts w:cs="Arial"/>
          <w:color w:val="000000"/>
          <w:shd w:val="clear" w:color="auto" w:fill="FFFFFF"/>
        </w:rPr>
        <w:t xml:space="preserve"> </w:t>
      </w:r>
    </w:p>
    <w:p w14:paraId="78545BB0" w14:textId="6AC0B1D3" w:rsidR="00687C81" w:rsidRDefault="0072038D" w:rsidP="00B4537B">
      <w:pPr>
        <w:spacing w:line="276" w:lineRule="auto"/>
      </w:pPr>
      <w:r>
        <w:rPr>
          <w:rStyle w:val="eop"/>
          <w:rFonts w:cs="Arial"/>
          <w:color w:val="000000"/>
          <w:shd w:val="clear" w:color="auto" w:fill="FFFFFF"/>
        </w:rPr>
        <w:t xml:space="preserve">One of the limitations of this practice </w:t>
      </w:r>
      <w:r w:rsidR="00D1494D">
        <w:rPr>
          <w:rStyle w:val="eop"/>
          <w:rFonts w:cs="Arial"/>
          <w:color w:val="000000"/>
          <w:shd w:val="clear" w:color="auto" w:fill="FFFFFF"/>
        </w:rPr>
        <w:t xml:space="preserve">(colostrum management) </w:t>
      </w:r>
      <w:r>
        <w:rPr>
          <w:rStyle w:val="eop"/>
          <w:rFonts w:cs="Arial"/>
          <w:color w:val="000000"/>
          <w:shd w:val="clear" w:color="auto" w:fill="FFFFFF"/>
        </w:rPr>
        <w:t xml:space="preserve">is that </w:t>
      </w:r>
      <w:r>
        <w:t>maternal immunity</w:t>
      </w:r>
      <w:r w:rsidR="00134D04">
        <w:t xml:space="preserve"> </w:t>
      </w:r>
      <w:r>
        <w:t xml:space="preserve">against </w:t>
      </w:r>
      <w:r w:rsidR="00520C77" w:rsidRPr="00520C77">
        <w:rPr>
          <w:i/>
          <w:iCs/>
        </w:rPr>
        <w:t>E. coli</w:t>
      </w:r>
      <w:r>
        <w:t xml:space="preserve"> </w:t>
      </w:r>
      <w:r w:rsidR="00134D04">
        <w:t xml:space="preserve">acquired via the ingestion of colostrum </w:t>
      </w:r>
      <w:r>
        <w:t>(</w:t>
      </w:r>
      <w:r w:rsidR="00D1494D">
        <w:t>mostly IgG</w:t>
      </w:r>
      <w:r w:rsidR="00134D04">
        <w:t>)</w:t>
      </w:r>
      <w:r>
        <w:t xml:space="preserve"> decrease</w:t>
      </w:r>
      <w:r w:rsidR="00134D04">
        <w:t>s</w:t>
      </w:r>
      <w:r>
        <w:t xml:space="preserve"> as the pig ages</w:t>
      </w:r>
      <w:r w:rsidR="00D1494D">
        <w:t xml:space="preserve">. On the other hand, </w:t>
      </w:r>
      <w:r w:rsidR="00687C81">
        <w:t>u</w:t>
      </w:r>
      <w:r w:rsidR="00687C81" w:rsidRPr="00687C81">
        <w:t>ntil piglets are weaned, the immune defences against local pathogens (i.e. in the lumen of the intestine)</w:t>
      </w:r>
      <w:r w:rsidR="005D249E">
        <w:t xml:space="preserve">, including </w:t>
      </w:r>
      <w:r w:rsidR="005D249E" w:rsidRPr="002F40BA">
        <w:rPr>
          <w:i/>
          <w:iCs/>
        </w:rPr>
        <w:t>E. coli</w:t>
      </w:r>
      <w:r w:rsidR="005D249E">
        <w:t>,</w:t>
      </w:r>
      <w:r w:rsidR="00687C81" w:rsidRPr="00687C81">
        <w:t xml:space="preserve"> are mainly granted by milk (lactogenic immunity).</w:t>
      </w:r>
      <w:r w:rsidR="00134D04">
        <w:t xml:space="preserve"> This is because</w:t>
      </w:r>
      <w:r w:rsidR="00687C81" w:rsidRPr="00687C81">
        <w:t xml:space="preserve"> </w:t>
      </w:r>
      <w:r w:rsidR="005D249E">
        <w:t xml:space="preserve">IgAs can still be passed on via milk and can act at the lumen of the piglet’s gut, binding pathogens and protecting piglets against </w:t>
      </w:r>
      <w:r w:rsidR="005D249E" w:rsidRPr="002F40BA">
        <w:rPr>
          <w:i/>
          <w:iCs/>
        </w:rPr>
        <w:t>E. coli.</w:t>
      </w:r>
      <w:r w:rsidR="005D249E">
        <w:t xml:space="preserve"> </w:t>
      </w:r>
      <w:r w:rsidR="00134D04">
        <w:t xml:space="preserve">Thus, milk withdrawal at weaning leads to </w:t>
      </w:r>
      <w:r w:rsidR="00D37C45">
        <w:t xml:space="preserve">the </w:t>
      </w:r>
      <w:r w:rsidR="00134D04">
        <w:t>withdrawal of local immunity in the gut</w:t>
      </w:r>
      <w:r w:rsidR="00A55ABA">
        <w:t xml:space="preserve"> </w:t>
      </w:r>
      <w:r w:rsidR="00A55ABA">
        <w:fldChar w:fldCharType="begin"/>
      </w:r>
      <w:r w:rsidR="00481768">
        <w:instrText xml:space="preserve"> ADDIN EN.CITE &lt;EndNote&gt;&lt;Cite&gt;&lt;Author&gt;IRU&lt;/Author&gt;&lt;Year&gt;2018&lt;/Year&gt;&lt;RecNum&gt;955&lt;/RecNum&gt;&lt;DisplayText&gt;(IRU, 2018)&lt;/DisplayText&gt;&lt;record&gt;&lt;rec-number&gt;955&lt;/rec-number&gt;&lt;foreign-keys&gt;&lt;key app="EN" db-id="99spxtxajxsasbefr95pf00rfrs00ep9ve2a" timestamp="1671586014"&gt;955&lt;/key&gt;&lt;/foreign-keys&gt;&lt;ref-type name="Web Page"&gt;12&lt;/ref-type&gt;&lt;contributors&gt;&lt;authors&gt;&lt;author&gt;IRU,&lt;/author&gt;&lt;/authors&gt;&lt;/contributors&gt;&lt;titles&gt;&lt;title&gt;The immune system and immunity in swine: maternal and neonatal immunity&lt;/title&gt;&lt;/titles&gt;&lt;volume&gt;2022&lt;/volume&gt;&lt;number&gt;December 19th&lt;/number&gt;&lt;dates&gt;&lt;year&gt;2018&lt;/year&gt;&lt;/dates&gt;&lt;publisher&gt;University of Parma&lt;/publisher&gt;&lt;urls&gt;&lt;related-urls&gt;&lt;url&gt;https://www.pig333.com/articles/the-immune-system-and-immunity-in-swine-maternal-and-neonatal-immunit_13708/&lt;/url&gt;&lt;/related-urls&gt;&lt;/urls&gt;&lt;/record&gt;&lt;/Cite&gt;&lt;/EndNote&gt;</w:instrText>
      </w:r>
      <w:r w:rsidR="00A55ABA">
        <w:fldChar w:fldCharType="separate"/>
      </w:r>
      <w:r w:rsidR="00A55ABA">
        <w:rPr>
          <w:noProof/>
        </w:rPr>
        <w:t>(</w:t>
      </w:r>
      <w:hyperlink w:anchor="_ENREF_64" w:tooltip="IRU, 2018 #955" w:history="1">
        <w:r w:rsidR="005F0597">
          <w:rPr>
            <w:noProof/>
          </w:rPr>
          <w:t>IRU, 2018</w:t>
        </w:r>
      </w:hyperlink>
      <w:r w:rsidR="00A55ABA">
        <w:rPr>
          <w:noProof/>
        </w:rPr>
        <w:t>)</w:t>
      </w:r>
      <w:r w:rsidR="00A55ABA">
        <w:fldChar w:fldCharType="end"/>
      </w:r>
      <w:r w:rsidR="00134D04">
        <w:t>.</w:t>
      </w:r>
    </w:p>
    <w:p w14:paraId="45EA4DCF" w14:textId="4BDE5870" w:rsidR="0072038D" w:rsidRPr="00A36B7D" w:rsidRDefault="0072038D" w:rsidP="00B4537B">
      <w:pPr>
        <w:spacing w:line="276" w:lineRule="auto"/>
        <w:rPr>
          <w:rFonts w:eastAsia="Arial" w:cs="Arial"/>
          <w:sz w:val="24"/>
          <w:szCs w:val="24"/>
        </w:rPr>
      </w:pPr>
    </w:p>
    <w:p w14:paraId="48B7DCFC" w14:textId="31DB4A71" w:rsidR="0072038D" w:rsidRPr="00DC22C6" w:rsidRDefault="0072038D" w:rsidP="00280D6B">
      <w:pPr>
        <w:pStyle w:val="Heading2"/>
      </w:pPr>
      <w:bookmarkStart w:id="88" w:name="_Toc113219415"/>
      <w:bookmarkStart w:id="89" w:name="_Toc124787511"/>
      <w:r w:rsidRPr="00DC22C6">
        <w:t xml:space="preserve">Vaccination for </w:t>
      </w:r>
      <w:r w:rsidR="00520C77" w:rsidRPr="00520C77">
        <w:rPr>
          <w:i/>
          <w:iCs/>
        </w:rPr>
        <w:t>E. coli</w:t>
      </w:r>
      <w:bookmarkEnd w:id="88"/>
      <w:bookmarkEnd w:id="89"/>
      <w:r w:rsidRPr="00520C77">
        <w:rPr>
          <w:i/>
          <w:iCs/>
        </w:rPr>
        <w:t xml:space="preserve"> </w:t>
      </w:r>
    </w:p>
    <w:p w14:paraId="5F64F0F2" w14:textId="22A2FBDB" w:rsidR="00357BD9" w:rsidRDefault="00357BD9" w:rsidP="00B4537B">
      <w:pPr>
        <w:pStyle w:val="paragraph"/>
        <w:spacing w:before="0" w:beforeAutospacing="0" w:after="0" w:afterAutospacing="0" w:line="276" w:lineRule="auto"/>
        <w:textAlignment w:val="baseline"/>
        <w:rPr>
          <w:rStyle w:val="normaltextrun"/>
          <w:rFonts w:ascii="Arial" w:hAnsi="Arial" w:cs="Arial"/>
          <w:color w:val="000000"/>
          <w:sz w:val="22"/>
          <w:szCs w:val="22"/>
          <w:shd w:val="clear" w:color="auto" w:fill="FFFFFF"/>
        </w:rPr>
      </w:pPr>
      <w:r>
        <w:rPr>
          <w:rStyle w:val="normaltextrun"/>
          <w:rFonts w:ascii="Arial" w:hAnsi="Arial" w:cs="Arial"/>
          <w:color w:val="000000"/>
          <w:sz w:val="22"/>
          <w:szCs w:val="22"/>
          <w:shd w:val="clear" w:color="auto" w:fill="FFFFFF"/>
        </w:rPr>
        <w:t xml:space="preserve">Before diving into the particulars of vaccination against pathogenic </w:t>
      </w:r>
      <w:r w:rsidRPr="001F3693">
        <w:rPr>
          <w:rStyle w:val="normaltextrun"/>
          <w:rFonts w:ascii="Arial" w:hAnsi="Arial" w:cs="Arial"/>
          <w:i/>
          <w:iCs/>
          <w:color w:val="000000"/>
          <w:sz w:val="22"/>
          <w:szCs w:val="22"/>
          <w:shd w:val="clear" w:color="auto" w:fill="FFFFFF"/>
        </w:rPr>
        <w:t>E. coli</w:t>
      </w:r>
      <w:r>
        <w:rPr>
          <w:rStyle w:val="normaltextrun"/>
          <w:rFonts w:ascii="Arial" w:hAnsi="Arial" w:cs="Arial"/>
          <w:color w:val="000000"/>
          <w:sz w:val="22"/>
          <w:szCs w:val="22"/>
          <w:shd w:val="clear" w:color="auto" w:fill="FFFFFF"/>
        </w:rPr>
        <w:t xml:space="preserve">, it is important to understand a bit more about </w:t>
      </w:r>
      <w:r w:rsidRPr="002F40BA">
        <w:rPr>
          <w:rStyle w:val="normaltextrun"/>
          <w:rFonts w:ascii="Arial" w:hAnsi="Arial" w:cs="Arial"/>
          <w:i/>
          <w:iCs/>
          <w:color w:val="000000"/>
          <w:sz w:val="22"/>
          <w:szCs w:val="22"/>
          <w:shd w:val="clear" w:color="auto" w:fill="FFFFFF"/>
        </w:rPr>
        <w:t>E. coli</w:t>
      </w:r>
      <w:r w:rsidR="00CD205C">
        <w:rPr>
          <w:rStyle w:val="normaltextrun"/>
          <w:rFonts w:ascii="Arial" w:hAnsi="Arial" w:cs="Arial"/>
          <w:color w:val="000000"/>
          <w:sz w:val="22"/>
          <w:szCs w:val="22"/>
          <w:shd w:val="clear" w:color="auto" w:fill="FFFFFF"/>
        </w:rPr>
        <w:t>-</w:t>
      </w:r>
      <w:r>
        <w:rPr>
          <w:rStyle w:val="normaltextrun"/>
          <w:rFonts w:ascii="Arial" w:hAnsi="Arial" w:cs="Arial"/>
          <w:color w:val="000000"/>
          <w:sz w:val="22"/>
          <w:szCs w:val="22"/>
          <w:shd w:val="clear" w:color="auto" w:fill="FFFFFF"/>
        </w:rPr>
        <w:t xml:space="preserve">associated disease and virulence factors. Some virulence factors of </w:t>
      </w:r>
      <w:r w:rsidRPr="001F3693">
        <w:rPr>
          <w:rStyle w:val="normaltextrun"/>
          <w:rFonts w:ascii="Arial" w:hAnsi="Arial" w:cs="Arial"/>
          <w:i/>
          <w:iCs/>
          <w:color w:val="000000"/>
          <w:sz w:val="22"/>
          <w:szCs w:val="22"/>
          <w:shd w:val="clear" w:color="auto" w:fill="FFFFFF"/>
        </w:rPr>
        <w:t>E. coli</w:t>
      </w:r>
      <w:r>
        <w:rPr>
          <w:rStyle w:val="normaltextrun"/>
          <w:rFonts w:ascii="Arial" w:hAnsi="Arial" w:cs="Arial"/>
          <w:color w:val="000000"/>
          <w:sz w:val="22"/>
          <w:szCs w:val="22"/>
          <w:shd w:val="clear" w:color="auto" w:fill="FFFFFF"/>
        </w:rPr>
        <w:t xml:space="preserve"> are enterotoxins (</w:t>
      </w:r>
      <w:r w:rsidRPr="00357BD9">
        <w:rPr>
          <w:rStyle w:val="normaltextrun"/>
          <w:rFonts w:ascii="Arial" w:hAnsi="Arial" w:cs="Arial"/>
          <w:color w:val="000000"/>
          <w:sz w:val="22"/>
          <w:szCs w:val="22"/>
          <w:shd w:val="clear" w:color="auto" w:fill="FFFFFF"/>
        </w:rPr>
        <w:t>toxin</w:t>
      </w:r>
      <w:r>
        <w:rPr>
          <w:rStyle w:val="normaltextrun"/>
          <w:rFonts w:ascii="Arial" w:hAnsi="Arial" w:cs="Arial"/>
          <w:color w:val="000000"/>
          <w:sz w:val="22"/>
          <w:szCs w:val="22"/>
          <w:shd w:val="clear" w:color="auto" w:fill="FFFFFF"/>
        </w:rPr>
        <w:t>s</w:t>
      </w:r>
      <w:r w:rsidRPr="00357BD9">
        <w:rPr>
          <w:rStyle w:val="normaltextrun"/>
          <w:rFonts w:ascii="Arial" w:hAnsi="Arial" w:cs="Arial"/>
          <w:color w:val="000000"/>
          <w:sz w:val="22"/>
          <w:szCs w:val="22"/>
          <w:shd w:val="clear" w:color="auto" w:fill="FFFFFF"/>
        </w:rPr>
        <w:t xml:space="preserve"> produced in or affecting the intestine</w:t>
      </w:r>
      <w:r>
        <w:rPr>
          <w:rStyle w:val="normaltextrun"/>
          <w:rFonts w:ascii="Arial" w:hAnsi="Arial" w:cs="Arial"/>
          <w:color w:val="000000"/>
          <w:sz w:val="22"/>
          <w:szCs w:val="22"/>
          <w:shd w:val="clear" w:color="auto" w:fill="FFFFFF"/>
        </w:rPr>
        <w:t>) and fimbria (hair/string</w:t>
      </w:r>
      <w:r w:rsidR="001341FF">
        <w:rPr>
          <w:rStyle w:val="normaltextrun"/>
          <w:rFonts w:ascii="Arial" w:hAnsi="Arial" w:cs="Arial"/>
          <w:color w:val="000000"/>
          <w:sz w:val="22"/>
          <w:szCs w:val="22"/>
          <w:shd w:val="clear" w:color="auto" w:fill="FFFFFF"/>
        </w:rPr>
        <w:t>-</w:t>
      </w:r>
      <w:r>
        <w:rPr>
          <w:rStyle w:val="normaltextrun"/>
          <w:rFonts w:ascii="Arial" w:hAnsi="Arial" w:cs="Arial"/>
          <w:color w:val="000000"/>
          <w:sz w:val="22"/>
          <w:szCs w:val="22"/>
          <w:shd w:val="clear" w:color="auto" w:fill="FFFFFF"/>
        </w:rPr>
        <w:t xml:space="preserve">like appendages on the surface of the bacteria which allow attachment to receptors in the surface of the piglet’s intestines). Pathogenic </w:t>
      </w:r>
      <w:r w:rsidRPr="001F3693">
        <w:rPr>
          <w:rStyle w:val="normaltextrun"/>
          <w:rFonts w:ascii="Arial" w:hAnsi="Arial" w:cs="Arial"/>
          <w:i/>
          <w:iCs/>
          <w:color w:val="000000"/>
          <w:sz w:val="22"/>
          <w:szCs w:val="22"/>
          <w:shd w:val="clear" w:color="auto" w:fill="FFFFFF"/>
        </w:rPr>
        <w:t>E. coli</w:t>
      </w:r>
      <w:r>
        <w:rPr>
          <w:rStyle w:val="normaltextrun"/>
          <w:rFonts w:ascii="Arial" w:hAnsi="Arial" w:cs="Arial"/>
          <w:color w:val="000000"/>
          <w:sz w:val="22"/>
          <w:szCs w:val="22"/>
          <w:shd w:val="clear" w:color="auto" w:fill="FFFFFF"/>
        </w:rPr>
        <w:t xml:space="preserve"> strains which produce </w:t>
      </w:r>
      <w:r w:rsidR="00651926">
        <w:rPr>
          <w:rStyle w:val="normaltextrun"/>
          <w:rFonts w:ascii="Arial" w:hAnsi="Arial" w:cs="Arial"/>
          <w:color w:val="000000"/>
          <w:sz w:val="22"/>
          <w:szCs w:val="22"/>
          <w:shd w:val="clear" w:color="auto" w:fill="FFFFFF"/>
        </w:rPr>
        <w:t>entero</w:t>
      </w:r>
      <w:r>
        <w:rPr>
          <w:rStyle w:val="normaltextrun"/>
          <w:rFonts w:ascii="Arial" w:hAnsi="Arial" w:cs="Arial"/>
          <w:color w:val="000000"/>
          <w:sz w:val="22"/>
          <w:szCs w:val="22"/>
          <w:shd w:val="clear" w:color="auto" w:fill="FFFFFF"/>
        </w:rPr>
        <w:t xml:space="preserve">toxins are called enterotoxigenic E. coli (ETEC). These enterotoxins are secreted to the gut and can have local (i.e. hypersecretion of fluids, causing diarrhoea) or systemic effects (i.e. oedema disease). Typically, F4 (K88) and F18 intestine receptors to which fimbria can adhere to are present in </w:t>
      </w:r>
      <w:r w:rsidR="00651926">
        <w:rPr>
          <w:rStyle w:val="normaltextrun"/>
          <w:rFonts w:ascii="Arial" w:hAnsi="Arial" w:cs="Arial"/>
          <w:color w:val="000000"/>
          <w:sz w:val="22"/>
          <w:szCs w:val="22"/>
          <w:shd w:val="clear" w:color="auto" w:fill="FFFFFF"/>
        </w:rPr>
        <w:t>pathogeni</w:t>
      </w:r>
      <w:r w:rsidR="00651926" w:rsidRPr="00651926">
        <w:rPr>
          <w:rStyle w:val="normaltextrun"/>
          <w:rFonts w:ascii="Arial" w:hAnsi="Arial" w:cs="Arial"/>
          <w:color w:val="000000"/>
          <w:sz w:val="22"/>
          <w:szCs w:val="22"/>
          <w:shd w:val="clear" w:color="auto" w:fill="FFFFFF"/>
        </w:rPr>
        <w:t>c</w:t>
      </w:r>
      <w:r w:rsidR="00651926" w:rsidRPr="002F40BA">
        <w:rPr>
          <w:rStyle w:val="normaltextrun"/>
          <w:rFonts w:ascii="Arial" w:hAnsi="Arial" w:cs="Arial"/>
          <w:i/>
          <w:iCs/>
          <w:color w:val="000000"/>
          <w:sz w:val="22"/>
          <w:szCs w:val="22"/>
          <w:shd w:val="clear" w:color="auto" w:fill="FFFFFF"/>
        </w:rPr>
        <w:t xml:space="preserve"> E. coli</w:t>
      </w:r>
      <w:r>
        <w:rPr>
          <w:rStyle w:val="normaltextrun"/>
          <w:rFonts w:ascii="Arial" w:hAnsi="Arial" w:cs="Arial"/>
          <w:color w:val="000000"/>
          <w:sz w:val="22"/>
          <w:szCs w:val="22"/>
          <w:shd w:val="clear" w:color="auto" w:fill="FFFFFF"/>
        </w:rPr>
        <w:t xml:space="preserve"> strains.</w:t>
      </w:r>
      <w:r w:rsidR="00314F25">
        <w:rPr>
          <w:rStyle w:val="normaltextrun"/>
          <w:rFonts w:ascii="Arial" w:hAnsi="Arial" w:cs="Arial"/>
          <w:color w:val="000000"/>
          <w:sz w:val="22"/>
          <w:szCs w:val="22"/>
          <w:shd w:val="clear" w:color="auto" w:fill="FFFFFF"/>
        </w:rPr>
        <w:t xml:space="preserve"> F18 </w:t>
      </w:r>
      <w:r w:rsidR="00314F25" w:rsidRPr="002F40BA">
        <w:rPr>
          <w:rStyle w:val="normaltextrun"/>
          <w:rFonts w:ascii="Arial" w:hAnsi="Arial" w:cs="Arial"/>
          <w:i/>
          <w:iCs/>
          <w:color w:val="000000"/>
          <w:sz w:val="22"/>
          <w:szCs w:val="22"/>
          <w:shd w:val="clear" w:color="auto" w:fill="FFFFFF"/>
        </w:rPr>
        <w:t>E. coli</w:t>
      </w:r>
      <w:r w:rsidR="00314F25">
        <w:rPr>
          <w:rStyle w:val="normaltextrun"/>
          <w:rFonts w:ascii="Arial" w:hAnsi="Arial" w:cs="Arial"/>
          <w:color w:val="000000"/>
          <w:sz w:val="22"/>
          <w:szCs w:val="22"/>
          <w:shd w:val="clear" w:color="auto" w:fill="FFFFFF"/>
        </w:rPr>
        <w:t xml:space="preserve"> strains are associated with oedema disease, causing neurological signs and sudden deaths. This type of </w:t>
      </w:r>
      <w:r w:rsidR="00314F25" w:rsidRPr="002F40BA">
        <w:rPr>
          <w:rStyle w:val="normaltextrun"/>
          <w:rFonts w:ascii="Arial" w:hAnsi="Arial" w:cs="Arial"/>
          <w:i/>
          <w:iCs/>
          <w:color w:val="000000"/>
          <w:sz w:val="22"/>
          <w:szCs w:val="22"/>
          <w:shd w:val="clear" w:color="auto" w:fill="FFFFFF"/>
        </w:rPr>
        <w:t>E. coli</w:t>
      </w:r>
      <w:r w:rsidR="00314F25">
        <w:rPr>
          <w:rStyle w:val="normaltextrun"/>
          <w:rFonts w:ascii="Arial" w:hAnsi="Arial" w:cs="Arial"/>
          <w:color w:val="000000"/>
          <w:sz w:val="22"/>
          <w:szCs w:val="22"/>
          <w:shd w:val="clear" w:color="auto" w:fill="FFFFFF"/>
        </w:rPr>
        <w:t xml:space="preserve"> is also called </w:t>
      </w:r>
      <w:r w:rsidR="00314F25" w:rsidRPr="00314F25">
        <w:rPr>
          <w:rStyle w:val="normaltextrun"/>
          <w:rFonts w:ascii="Arial" w:hAnsi="Arial" w:cs="Arial"/>
          <w:color w:val="000000"/>
          <w:sz w:val="22"/>
          <w:szCs w:val="22"/>
          <w:shd w:val="clear" w:color="auto" w:fill="FFFFFF"/>
        </w:rPr>
        <w:t>Shiga</w:t>
      </w:r>
      <w:r w:rsidR="00F50B0B">
        <w:rPr>
          <w:rStyle w:val="normaltextrun"/>
          <w:rFonts w:ascii="Arial" w:hAnsi="Arial" w:cs="Arial"/>
          <w:color w:val="000000"/>
          <w:sz w:val="22"/>
          <w:szCs w:val="22"/>
          <w:shd w:val="clear" w:color="auto" w:fill="FFFFFF"/>
        </w:rPr>
        <w:t xml:space="preserve"> t</w:t>
      </w:r>
      <w:r w:rsidR="00314F25" w:rsidRPr="00314F25">
        <w:rPr>
          <w:rStyle w:val="normaltextrun"/>
          <w:rFonts w:ascii="Arial" w:hAnsi="Arial" w:cs="Arial"/>
          <w:color w:val="000000"/>
          <w:sz w:val="22"/>
          <w:szCs w:val="22"/>
          <w:shd w:val="clear" w:color="auto" w:fill="FFFFFF"/>
        </w:rPr>
        <w:t>oxin</w:t>
      </w:r>
      <w:r w:rsidR="00F50B0B">
        <w:rPr>
          <w:rStyle w:val="normaltextrun"/>
          <w:rFonts w:ascii="Arial" w:hAnsi="Arial" w:cs="Arial"/>
          <w:color w:val="000000"/>
          <w:sz w:val="22"/>
          <w:szCs w:val="22"/>
          <w:shd w:val="clear" w:color="auto" w:fill="FFFFFF"/>
        </w:rPr>
        <w:t>-</w:t>
      </w:r>
      <w:r w:rsidR="00314F25" w:rsidRPr="00314F25">
        <w:rPr>
          <w:rStyle w:val="normaltextrun"/>
          <w:rFonts w:ascii="Arial" w:hAnsi="Arial" w:cs="Arial"/>
          <w:color w:val="000000"/>
          <w:sz w:val="22"/>
          <w:szCs w:val="22"/>
          <w:shd w:val="clear" w:color="auto" w:fill="FFFFFF"/>
        </w:rPr>
        <w:t xml:space="preserve">producing </w:t>
      </w:r>
      <w:r w:rsidR="00314F25" w:rsidRPr="002F40BA">
        <w:rPr>
          <w:rStyle w:val="normaltextrun"/>
          <w:rFonts w:ascii="Arial" w:hAnsi="Arial" w:cs="Arial"/>
          <w:i/>
          <w:iCs/>
          <w:color w:val="000000"/>
          <w:sz w:val="22"/>
          <w:szCs w:val="22"/>
          <w:shd w:val="clear" w:color="auto" w:fill="FFFFFF"/>
        </w:rPr>
        <w:t>E. coli</w:t>
      </w:r>
      <w:r w:rsidR="00314F25">
        <w:rPr>
          <w:rStyle w:val="normaltextrun"/>
          <w:rFonts w:ascii="Arial" w:hAnsi="Arial" w:cs="Arial"/>
          <w:color w:val="000000"/>
          <w:sz w:val="22"/>
          <w:szCs w:val="22"/>
          <w:shd w:val="clear" w:color="auto" w:fill="FFFFFF"/>
        </w:rPr>
        <w:t xml:space="preserve"> (STEC)</w:t>
      </w:r>
      <w:r w:rsidR="00314F25" w:rsidRPr="00314F25">
        <w:rPr>
          <w:rStyle w:val="normaltextrun"/>
          <w:rFonts w:ascii="Arial" w:hAnsi="Arial" w:cs="Arial"/>
          <w:color w:val="000000"/>
          <w:sz w:val="22"/>
          <w:szCs w:val="22"/>
          <w:shd w:val="clear" w:color="auto" w:fill="FFFFFF"/>
        </w:rPr>
        <w:t>.</w:t>
      </w:r>
    </w:p>
    <w:p w14:paraId="308B1F71" w14:textId="77777777" w:rsidR="00357BD9" w:rsidRDefault="00357BD9" w:rsidP="00B4537B">
      <w:pPr>
        <w:pStyle w:val="paragraph"/>
        <w:spacing w:before="0" w:beforeAutospacing="0" w:after="0" w:afterAutospacing="0" w:line="276" w:lineRule="auto"/>
        <w:textAlignment w:val="baseline"/>
        <w:rPr>
          <w:rStyle w:val="normaltextrun"/>
          <w:rFonts w:ascii="Arial" w:hAnsi="Arial" w:cs="Arial"/>
          <w:color w:val="000000"/>
          <w:sz w:val="22"/>
          <w:szCs w:val="22"/>
          <w:shd w:val="clear" w:color="auto" w:fill="FFFFFF"/>
        </w:rPr>
      </w:pPr>
    </w:p>
    <w:p w14:paraId="50A580C5" w14:textId="61A4CE7B" w:rsidR="0072038D" w:rsidRDefault="0072038D" w:rsidP="00B4537B">
      <w:pPr>
        <w:pStyle w:val="paragraph"/>
        <w:spacing w:before="0" w:beforeAutospacing="0" w:after="0" w:afterAutospacing="0" w:line="276" w:lineRule="auto"/>
        <w:textAlignment w:val="baseline"/>
        <w:rPr>
          <w:rStyle w:val="normaltextrun"/>
          <w:rFonts w:ascii="Arial" w:hAnsi="Arial" w:cs="Arial"/>
          <w:color w:val="000000"/>
          <w:sz w:val="22"/>
          <w:szCs w:val="22"/>
          <w:shd w:val="clear" w:color="auto" w:fill="FFFFFF"/>
        </w:rPr>
      </w:pPr>
      <w:r w:rsidRPr="00A36B7D">
        <w:rPr>
          <w:rStyle w:val="normaltextrun"/>
          <w:rFonts w:ascii="Arial" w:hAnsi="Arial" w:cs="Arial"/>
          <w:color w:val="000000"/>
          <w:sz w:val="22"/>
          <w:szCs w:val="22"/>
          <w:shd w:val="clear" w:color="auto" w:fill="FFFFFF"/>
        </w:rPr>
        <w:t xml:space="preserve">Vaccines work by </w:t>
      </w:r>
      <w:r w:rsidR="00304E9F">
        <w:rPr>
          <w:rStyle w:val="normaltextrun"/>
          <w:rFonts w:ascii="Arial" w:hAnsi="Arial" w:cs="Arial"/>
          <w:color w:val="000000"/>
          <w:sz w:val="22"/>
          <w:szCs w:val="22"/>
          <w:shd w:val="clear" w:color="auto" w:fill="FFFFFF"/>
        </w:rPr>
        <w:t>inducing</w:t>
      </w:r>
      <w:r w:rsidR="00304E9F" w:rsidRPr="00A36B7D">
        <w:rPr>
          <w:rStyle w:val="normaltextrun"/>
          <w:rFonts w:ascii="Arial" w:hAnsi="Arial" w:cs="Arial"/>
          <w:color w:val="000000"/>
          <w:sz w:val="22"/>
          <w:szCs w:val="22"/>
          <w:shd w:val="clear" w:color="auto" w:fill="FFFFFF"/>
        </w:rPr>
        <w:t xml:space="preserve"> </w:t>
      </w:r>
      <w:r w:rsidRPr="00A36B7D">
        <w:rPr>
          <w:rStyle w:val="normaltextrun"/>
          <w:rFonts w:ascii="Arial" w:hAnsi="Arial" w:cs="Arial"/>
          <w:color w:val="000000"/>
          <w:sz w:val="22"/>
          <w:szCs w:val="22"/>
          <w:shd w:val="clear" w:color="auto" w:fill="FFFFFF"/>
        </w:rPr>
        <w:t xml:space="preserve">the immune system of the sow or piglets </w:t>
      </w:r>
      <w:r w:rsidR="00FC1657">
        <w:rPr>
          <w:rStyle w:val="normaltextrun"/>
          <w:rFonts w:ascii="Arial" w:hAnsi="Arial" w:cs="Arial"/>
          <w:color w:val="000000"/>
          <w:sz w:val="22"/>
          <w:szCs w:val="22"/>
          <w:shd w:val="clear" w:color="auto" w:fill="FFFFFF"/>
        </w:rPr>
        <w:t>in response to exposure to</w:t>
      </w:r>
      <w:r w:rsidRPr="00A36B7D">
        <w:rPr>
          <w:rStyle w:val="normaltextrun"/>
          <w:rFonts w:ascii="Arial" w:hAnsi="Arial" w:cs="Arial"/>
          <w:color w:val="000000"/>
          <w:sz w:val="22"/>
          <w:szCs w:val="22"/>
          <w:shd w:val="clear" w:color="auto" w:fill="FFFFFF"/>
        </w:rPr>
        <w:t xml:space="preserve"> pathogenic bacteria or virus. The immune system then develops antibodies which will kill the invasive pathogen, preventing the development of infection. Vaccinating sows and/or piglets </w:t>
      </w:r>
      <w:r w:rsidRPr="00115FF0">
        <w:rPr>
          <w:rStyle w:val="normaltextrun"/>
          <w:rFonts w:ascii="Arial" w:hAnsi="Arial" w:cs="Arial"/>
          <w:color w:val="000000"/>
          <w:sz w:val="22"/>
          <w:szCs w:val="22"/>
          <w:shd w:val="clear" w:color="auto" w:fill="FFFFFF"/>
        </w:rPr>
        <w:t xml:space="preserve">against </w:t>
      </w:r>
      <w:r w:rsidR="00520C77" w:rsidRPr="00520C77">
        <w:rPr>
          <w:rStyle w:val="normaltextrun"/>
          <w:rFonts w:ascii="Arial" w:hAnsi="Arial" w:cs="Arial"/>
          <w:i/>
          <w:iCs/>
          <w:color w:val="000000"/>
          <w:sz w:val="22"/>
          <w:szCs w:val="22"/>
          <w:shd w:val="clear" w:color="auto" w:fill="FFFFFF"/>
        </w:rPr>
        <w:t>E. coli</w:t>
      </w:r>
      <w:r w:rsidRPr="00115FF0">
        <w:rPr>
          <w:rStyle w:val="normaltextrun"/>
          <w:rFonts w:ascii="Arial" w:hAnsi="Arial" w:cs="Arial"/>
          <w:color w:val="000000"/>
          <w:sz w:val="22"/>
          <w:szCs w:val="22"/>
          <w:shd w:val="clear" w:color="auto" w:fill="FFFFFF"/>
        </w:rPr>
        <w:t xml:space="preserve"> strains prevent the development of disease and therefore reduces the incidence of </w:t>
      </w:r>
      <w:r w:rsidR="0054470D">
        <w:rPr>
          <w:rStyle w:val="normaltextrun"/>
          <w:rFonts w:ascii="Arial" w:hAnsi="Arial" w:cs="Arial"/>
          <w:color w:val="000000"/>
          <w:sz w:val="22"/>
          <w:szCs w:val="22"/>
          <w:shd w:val="clear" w:color="auto" w:fill="FFFFFF"/>
        </w:rPr>
        <w:t>PWD</w:t>
      </w:r>
      <w:r w:rsidRPr="00115FF0">
        <w:rPr>
          <w:rStyle w:val="normaltextrun"/>
          <w:rFonts w:ascii="Arial" w:hAnsi="Arial" w:cs="Arial"/>
          <w:color w:val="000000"/>
          <w:sz w:val="22"/>
          <w:szCs w:val="22"/>
          <w:shd w:val="clear" w:color="auto" w:fill="FFFFFF"/>
        </w:rPr>
        <w:t>,</w:t>
      </w:r>
      <w:r w:rsidRPr="00A36B7D">
        <w:rPr>
          <w:rStyle w:val="normaltextrun"/>
          <w:rFonts w:ascii="Arial" w:hAnsi="Arial" w:cs="Arial"/>
          <w:color w:val="000000"/>
          <w:sz w:val="22"/>
          <w:szCs w:val="22"/>
          <w:shd w:val="clear" w:color="auto" w:fill="FFFFFF"/>
        </w:rPr>
        <w:t xml:space="preserve"> and the severe outcomes of disease (reduces mortality). </w:t>
      </w:r>
    </w:p>
    <w:p w14:paraId="107651E4" w14:textId="010C924F" w:rsidR="008D2FED" w:rsidRDefault="008D2FED" w:rsidP="00B4537B">
      <w:pPr>
        <w:pStyle w:val="paragraph"/>
        <w:spacing w:before="0" w:beforeAutospacing="0" w:after="0" w:afterAutospacing="0" w:line="276" w:lineRule="auto"/>
        <w:textAlignment w:val="baseline"/>
        <w:rPr>
          <w:rStyle w:val="normaltextrun"/>
          <w:rFonts w:ascii="Arial" w:hAnsi="Arial" w:cs="Arial"/>
          <w:color w:val="000000"/>
          <w:sz w:val="22"/>
          <w:szCs w:val="22"/>
          <w:shd w:val="clear" w:color="auto" w:fill="FFFFFF"/>
        </w:rPr>
      </w:pPr>
    </w:p>
    <w:p w14:paraId="5A5B4629" w14:textId="78A7A351" w:rsidR="006F0481" w:rsidRDefault="00AA7056" w:rsidP="00B4537B">
      <w:pPr>
        <w:pStyle w:val="paragraph"/>
        <w:spacing w:before="0" w:beforeAutospacing="0" w:after="0" w:afterAutospacing="0" w:line="276" w:lineRule="auto"/>
        <w:textAlignment w:val="baseline"/>
        <w:rPr>
          <w:rStyle w:val="normaltextrun"/>
          <w:rFonts w:ascii="Arial" w:hAnsi="Arial" w:cs="Arial"/>
          <w:color w:val="000000"/>
          <w:sz w:val="22"/>
          <w:szCs w:val="22"/>
          <w:shd w:val="clear" w:color="auto" w:fill="FFFFFF"/>
        </w:rPr>
      </w:pPr>
      <w:r>
        <w:rPr>
          <w:rStyle w:val="normaltextrun"/>
          <w:rFonts w:ascii="Arial" w:hAnsi="Arial" w:cs="Arial"/>
          <w:color w:val="000000"/>
          <w:sz w:val="22"/>
          <w:szCs w:val="22"/>
          <w:shd w:val="clear" w:color="auto" w:fill="FFFFFF"/>
        </w:rPr>
        <w:t>Vaccination strategies</w:t>
      </w:r>
      <w:r w:rsidR="00926297">
        <w:rPr>
          <w:rStyle w:val="normaltextrun"/>
          <w:rFonts w:ascii="Arial" w:hAnsi="Arial" w:cs="Arial"/>
          <w:color w:val="000000"/>
          <w:sz w:val="22"/>
          <w:szCs w:val="22"/>
          <w:shd w:val="clear" w:color="auto" w:fill="FFFFFF"/>
        </w:rPr>
        <w:t>, especially for neonatal infections,</w:t>
      </w:r>
      <w:r>
        <w:rPr>
          <w:rStyle w:val="normaltextrun"/>
          <w:rFonts w:ascii="Arial" w:hAnsi="Arial" w:cs="Arial"/>
          <w:color w:val="000000"/>
          <w:sz w:val="22"/>
          <w:szCs w:val="22"/>
          <w:shd w:val="clear" w:color="auto" w:fill="FFFFFF"/>
        </w:rPr>
        <w:t xml:space="preserve"> include the vaccination of pregnant sows</w:t>
      </w:r>
      <w:r w:rsidR="006F0481">
        <w:rPr>
          <w:rStyle w:val="normaltextrun"/>
          <w:rFonts w:ascii="Arial" w:hAnsi="Arial" w:cs="Arial"/>
          <w:color w:val="000000"/>
          <w:sz w:val="22"/>
          <w:szCs w:val="22"/>
          <w:shd w:val="clear" w:color="auto" w:fill="FFFFFF"/>
        </w:rPr>
        <w:t>, which will promote the passive immuni</w:t>
      </w:r>
      <w:r w:rsidR="0054470D">
        <w:rPr>
          <w:rStyle w:val="normaltextrun"/>
          <w:rFonts w:ascii="Arial" w:hAnsi="Arial" w:cs="Arial"/>
          <w:color w:val="000000"/>
          <w:sz w:val="22"/>
          <w:szCs w:val="22"/>
          <w:shd w:val="clear" w:color="auto" w:fill="FFFFFF"/>
        </w:rPr>
        <w:t>s</w:t>
      </w:r>
      <w:r w:rsidR="006F0481">
        <w:rPr>
          <w:rStyle w:val="normaltextrun"/>
          <w:rFonts w:ascii="Arial" w:hAnsi="Arial" w:cs="Arial"/>
          <w:color w:val="000000"/>
          <w:sz w:val="22"/>
          <w:szCs w:val="22"/>
          <w:shd w:val="clear" w:color="auto" w:fill="FFFFFF"/>
        </w:rPr>
        <w:t>ation of piglets through colostrum,</w:t>
      </w:r>
      <w:r>
        <w:rPr>
          <w:rStyle w:val="normaltextrun"/>
          <w:rFonts w:ascii="Arial" w:hAnsi="Arial" w:cs="Arial"/>
          <w:color w:val="000000"/>
          <w:sz w:val="22"/>
          <w:szCs w:val="22"/>
          <w:shd w:val="clear" w:color="auto" w:fill="FFFFFF"/>
        </w:rPr>
        <w:t xml:space="preserve"> and </w:t>
      </w:r>
      <w:r w:rsidR="009A1D2C">
        <w:rPr>
          <w:rStyle w:val="normaltextrun"/>
          <w:rFonts w:ascii="Arial" w:hAnsi="Arial" w:cs="Arial"/>
          <w:color w:val="000000"/>
          <w:sz w:val="22"/>
          <w:szCs w:val="22"/>
          <w:shd w:val="clear" w:color="auto" w:fill="FFFFFF"/>
        </w:rPr>
        <w:t xml:space="preserve">vaccination </w:t>
      </w:r>
      <w:r>
        <w:rPr>
          <w:rStyle w:val="normaltextrun"/>
          <w:rFonts w:ascii="Arial" w:hAnsi="Arial" w:cs="Arial"/>
          <w:color w:val="000000"/>
          <w:sz w:val="22"/>
          <w:szCs w:val="22"/>
          <w:shd w:val="clear" w:color="auto" w:fill="FFFFFF"/>
        </w:rPr>
        <w:t xml:space="preserve">of piglets. Gilts should be vaccinated twice in the weeks before farrowing (usually at </w:t>
      </w:r>
      <w:r w:rsidR="00C924CC">
        <w:rPr>
          <w:rStyle w:val="normaltextrun"/>
          <w:rFonts w:ascii="Arial" w:hAnsi="Arial" w:cs="Arial"/>
          <w:color w:val="000000"/>
          <w:sz w:val="22"/>
          <w:szCs w:val="22"/>
          <w:shd w:val="clear" w:color="auto" w:fill="FFFFFF"/>
        </w:rPr>
        <w:t>six</w:t>
      </w:r>
      <w:r>
        <w:rPr>
          <w:rStyle w:val="normaltextrun"/>
          <w:rFonts w:ascii="Arial" w:hAnsi="Arial" w:cs="Arial"/>
          <w:color w:val="000000"/>
          <w:sz w:val="22"/>
          <w:szCs w:val="22"/>
          <w:shd w:val="clear" w:color="auto" w:fill="FFFFFF"/>
        </w:rPr>
        <w:t xml:space="preserve"> and </w:t>
      </w:r>
      <w:r w:rsidR="00C924CC">
        <w:rPr>
          <w:rStyle w:val="normaltextrun"/>
          <w:rFonts w:ascii="Arial" w:hAnsi="Arial" w:cs="Arial"/>
          <w:color w:val="000000"/>
          <w:sz w:val="22"/>
          <w:szCs w:val="22"/>
          <w:shd w:val="clear" w:color="auto" w:fill="FFFFFF"/>
        </w:rPr>
        <w:t>three</w:t>
      </w:r>
      <w:r>
        <w:rPr>
          <w:rStyle w:val="normaltextrun"/>
          <w:rFonts w:ascii="Arial" w:hAnsi="Arial" w:cs="Arial"/>
          <w:color w:val="000000"/>
          <w:sz w:val="22"/>
          <w:szCs w:val="22"/>
          <w:shd w:val="clear" w:color="auto" w:fill="FFFFFF"/>
        </w:rPr>
        <w:t xml:space="preserve"> weeks before farrowing) to allow the development of </w:t>
      </w:r>
      <w:r w:rsidR="00793B2C">
        <w:rPr>
          <w:rStyle w:val="normaltextrun"/>
          <w:rFonts w:ascii="Arial" w:hAnsi="Arial" w:cs="Arial"/>
          <w:color w:val="000000"/>
          <w:sz w:val="22"/>
          <w:szCs w:val="22"/>
          <w:shd w:val="clear" w:color="auto" w:fill="FFFFFF"/>
        </w:rPr>
        <w:t xml:space="preserve">an </w:t>
      </w:r>
      <w:r>
        <w:rPr>
          <w:rStyle w:val="normaltextrun"/>
          <w:rFonts w:ascii="Arial" w:hAnsi="Arial" w:cs="Arial"/>
          <w:color w:val="000000"/>
          <w:sz w:val="22"/>
          <w:szCs w:val="22"/>
          <w:shd w:val="clear" w:color="auto" w:fill="FFFFFF"/>
        </w:rPr>
        <w:t xml:space="preserve">immune response and the development of maternal antibodies suitable to be passed on to the piglets through the colostrum. </w:t>
      </w:r>
      <w:r w:rsidR="006F0481">
        <w:rPr>
          <w:rStyle w:val="normaltextrun"/>
          <w:rFonts w:ascii="Arial" w:hAnsi="Arial" w:cs="Arial"/>
          <w:color w:val="000000"/>
          <w:sz w:val="22"/>
          <w:szCs w:val="22"/>
          <w:shd w:val="clear" w:color="auto" w:fill="FFFFFF"/>
        </w:rPr>
        <w:t xml:space="preserve">Multiparous sows may </w:t>
      </w:r>
      <w:r w:rsidR="006F0481" w:rsidRPr="00000DC5">
        <w:rPr>
          <w:rStyle w:val="normaltextrun"/>
          <w:rFonts w:ascii="Arial" w:hAnsi="Arial" w:cs="Arial"/>
          <w:color w:val="000000"/>
          <w:sz w:val="22"/>
          <w:szCs w:val="22"/>
          <w:shd w:val="clear" w:color="auto" w:fill="FFFFFF"/>
        </w:rPr>
        <w:t xml:space="preserve">only need a booster at </w:t>
      </w:r>
      <w:r w:rsidR="00793B2C">
        <w:rPr>
          <w:rStyle w:val="normaltextrun"/>
          <w:rFonts w:ascii="Arial" w:hAnsi="Arial" w:cs="Arial"/>
          <w:color w:val="000000"/>
          <w:sz w:val="22"/>
          <w:szCs w:val="22"/>
          <w:shd w:val="clear" w:color="auto" w:fill="FFFFFF"/>
        </w:rPr>
        <w:t>three</w:t>
      </w:r>
      <w:r w:rsidR="006F0481" w:rsidRPr="00000DC5">
        <w:rPr>
          <w:rStyle w:val="normaltextrun"/>
          <w:rFonts w:ascii="Arial" w:hAnsi="Arial" w:cs="Arial"/>
          <w:color w:val="000000"/>
          <w:sz w:val="22"/>
          <w:szCs w:val="22"/>
          <w:shd w:val="clear" w:color="auto" w:fill="FFFFFF"/>
        </w:rPr>
        <w:t xml:space="preserve"> weeks before farrowing to develop an effective immune response</w:t>
      </w:r>
      <w:r w:rsidR="008E4B58" w:rsidRPr="00000DC5">
        <w:rPr>
          <w:rStyle w:val="normaltextrun"/>
          <w:rFonts w:ascii="Arial" w:hAnsi="Arial" w:cs="Arial"/>
          <w:color w:val="000000"/>
          <w:sz w:val="22"/>
          <w:szCs w:val="22"/>
          <w:shd w:val="clear" w:color="auto" w:fill="FFFFFF"/>
        </w:rPr>
        <w:t xml:space="preserve">. </w:t>
      </w:r>
      <w:r w:rsidR="00776F7D" w:rsidRPr="00000DC5">
        <w:rPr>
          <w:rStyle w:val="normaltextrun"/>
          <w:rFonts w:ascii="Arial" w:hAnsi="Arial" w:cs="Arial"/>
          <w:color w:val="000000"/>
          <w:sz w:val="22"/>
          <w:szCs w:val="22"/>
          <w:shd w:val="clear" w:color="auto" w:fill="FFFFFF"/>
        </w:rPr>
        <w:t xml:space="preserve">It must be noted, however, that sow vaccination against </w:t>
      </w:r>
      <w:r w:rsidR="00520C77" w:rsidRPr="00000DC5">
        <w:rPr>
          <w:rStyle w:val="normaltextrun"/>
          <w:rFonts w:ascii="Arial" w:hAnsi="Arial" w:cs="Arial"/>
          <w:i/>
          <w:iCs/>
          <w:color w:val="000000"/>
          <w:sz w:val="22"/>
          <w:szCs w:val="22"/>
          <w:shd w:val="clear" w:color="auto" w:fill="FFFFFF"/>
        </w:rPr>
        <w:t>E. coli</w:t>
      </w:r>
      <w:r w:rsidR="00776F7D" w:rsidRPr="00000DC5">
        <w:rPr>
          <w:rStyle w:val="normaltextrun"/>
          <w:rFonts w:ascii="Arial" w:hAnsi="Arial" w:cs="Arial"/>
          <w:color w:val="000000"/>
          <w:sz w:val="22"/>
          <w:szCs w:val="22"/>
          <w:shd w:val="clear" w:color="auto" w:fill="FFFFFF"/>
        </w:rPr>
        <w:t xml:space="preserve"> to control </w:t>
      </w:r>
      <w:r w:rsidR="0054470D">
        <w:rPr>
          <w:rStyle w:val="normaltextrun"/>
          <w:rFonts w:ascii="Arial" w:hAnsi="Arial" w:cs="Arial"/>
          <w:color w:val="000000"/>
          <w:sz w:val="22"/>
          <w:szCs w:val="22"/>
          <w:shd w:val="clear" w:color="auto" w:fill="FFFFFF"/>
        </w:rPr>
        <w:t>PWD</w:t>
      </w:r>
      <w:r w:rsidR="003855DC" w:rsidRPr="00000DC5">
        <w:rPr>
          <w:rStyle w:val="normaltextrun"/>
          <w:rFonts w:ascii="Arial" w:hAnsi="Arial" w:cs="Arial"/>
          <w:color w:val="000000"/>
          <w:sz w:val="22"/>
          <w:szCs w:val="22"/>
          <w:shd w:val="clear" w:color="auto" w:fill="FFFFFF"/>
        </w:rPr>
        <w:t xml:space="preserve"> is not</w:t>
      </w:r>
      <w:r w:rsidR="00776F7D" w:rsidRPr="00000DC5">
        <w:rPr>
          <w:rStyle w:val="normaltextrun"/>
          <w:rFonts w:ascii="Arial" w:hAnsi="Arial" w:cs="Arial"/>
          <w:color w:val="000000"/>
          <w:sz w:val="22"/>
          <w:szCs w:val="22"/>
          <w:shd w:val="clear" w:color="auto" w:fill="FFFFFF"/>
        </w:rPr>
        <w:t xml:space="preserve"> licenced. This is because there is no guarantee that piglets at weaning still have protective</w:t>
      </w:r>
      <w:r w:rsidR="00776F7D">
        <w:rPr>
          <w:rStyle w:val="normaltextrun"/>
          <w:rFonts w:ascii="Arial" w:hAnsi="Arial" w:cs="Arial"/>
          <w:color w:val="000000"/>
          <w:sz w:val="22"/>
          <w:szCs w:val="22"/>
          <w:shd w:val="clear" w:color="auto" w:fill="FFFFFF"/>
        </w:rPr>
        <w:t xml:space="preserve"> levels of antibodies against the pathogen. </w:t>
      </w:r>
      <w:r w:rsidR="008E4B58">
        <w:rPr>
          <w:rStyle w:val="normaltextrun"/>
          <w:rFonts w:ascii="Arial" w:hAnsi="Arial" w:cs="Arial"/>
          <w:color w:val="000000"/>
          <w:sz w:val="22"/>
          <w:szCs w:val="22"/>
          <w:shd w:val="clear" w:color="auto" w:fill="FFFFFF"/>
        </w:rPr>
        <w:t>After the disappearance of the maternal antibodies,</w:t>
      </w:r>
      <w:r w:rsidR="008E4B58" w:rsidRPr="008E4B58">
        <w:rPr>
          <w:rStyle w:val="normaltextrun"/>
          <w:rFonts w:ascii="Arial" w:hAnsi="Arial" w:cs="Arial"/>
          <w:color w:val="000000"/>
          <w:sz w:val="22"/>
          <w:szCs w:val="22"/>
          <w:shd w:val="clear" w:color="auto" w:fill="FFFFFF"/>
        </w:rPr>
        <w:t xml:space="preserve"> </w:t>
      </w:r>
      <w:r w:rsidR="00EF0168">
        <w:rPr>
          <w:rStyle w:val="normaltextrun"/>
          <w:rFonts w:ascii="Arial" w:hAnsi="Arial" w:cs="Arial"/>
          <w:color w:val="000000"/>
          <w:sz w:val="22"/>
          <w:szCs w:val="22"/>
          <w:shd w:val="clear" w:color="auto" w:fill="FFFFFF"/>
        </w:rPr>
        <w:t xml:space="preserve">the </w:t>
      </w:r>
      <w:r w:rsidR="008E4B58" w:rsidRPr="008E4B58">
        <w:rPr>
          <w:rStyle w:val="normaltextrun"/>
          <w:rFonts w:ascii="Arial" w:hAnsi="Arial" w:cs="Arial"/>
          <w:color w:val="000000"/>
          <w:sz w:val="22"/>
          <w:szCs w:val="22"/>
          <w:shd w:val="clear" w:color="auto" w:fill="FFFFFF"/>
        </w:rPr>
        <w:t>development of an active response of the</w:t>
      </w:r>
      <w:r w:rsidR="008E4B58">
        <w:rPr>
          <w:rStyle w:val="normaltextrun"/>
          <w:rFonts w:ascii="Arial" w:hAnsi="Arial" w:cs="Arial"/>
          <w:color w:val="000000"/>
          <w:sz w:val="22"/>
          <w:szCs w:val="22"/>
          <w:shd w:val="clear" w:color="auto" w:fill="FFFFFF"/>
        </w:rPr>
        <w:t xml:space="preserve"> piglet’s</w:t>
      </w:r>
      <w:r w:rsidR="008E4B58" w:rsidRPr="008E4B58">
        <w:rPr>
          <w:rStyle w:val="normaltextrun"/>
          <w:rFonts w:ascii="Arial" w:hAnsi="Arial" w:cs="Arial"/>
          <w:color w:val="000000"/>
          <w:sz w:val="22"/>
          <w:szCs w:val="22"/>
          <w:shd w:val="clear" w:color="auto" w:fill="FFFFFF"/>
        </w:rPr>
        <w:t xml:space="preserve"> mucosa</w:t>
      </w:r>
      <w:r w:rsidR="008E4B58">
        <w:rPr>
          <w:rStyle w:val="normaltextrun"/>
          <w:rFonts w:ascii="Arial" w:hAnsi="Arial" w:cs="Arial"/>
          <w:color w:val="000000"/>
          <w:sz w:val="22"/>
          <w:szCs w:val="22"/>
          <w:shd w:val="clear" w:color="auto" w:fill="FFFFFF"/>
        </w:rPr>
        <w:t xml:space="preserve"> (small intestine)</w:t>
      </w:r>
      <w:r w:rsidR="008E4B58" w:rsidRPr="008E4B58">
        <w:rPr>
          <w:rStyle w:val="normaltextrun"/>
          <w:rFonts w:ascii="Arial" w:hAnsi="Arial" w:cs="Arial"/>
          <w:color w:val="000000"/>
          <w:sz w:val="22"/>
          <w:szCs w:val="22"/>
          <w:shd w:val="clear" w:color="auto" w:fill="FFFFFF"/>
        </w:rPr>
        <w:t xml:space="preserve"> is needed, with local production o</w:t>
      </w:r>
      <w:r w:rsidR="008E4B58">
        <w:rPr>
          <w:rStyle w:val="normaltextrun"/>
          <w:rFonts w:ascii="Arial" w:hAnsi="Arial" w:cs="Arial"/>
          <w:color w:val="000000"/>
          <w:sz w:val="22"/>
          <w:szCs w:val="22"/>
          <w:shd w:val="clear" w:color="auto" w:fill="FFFFFF"/>
        </w:rPr>
        <w:t>f antibodies against F4 and F18 factors</w:t>
      </w:r>
      <w:r w:rsidR="008E4B58" w:rsidRPr="008E4B58">
        <w:rPr>
          <w:rStyle w:val="normaltextrun"/>
          <w:rFonts w:ascii="Arial" w:hAnsi="Arial" w:cs="Arial"/>
          <w:color w:val="000000"/>
          <w:sz w:val="22"/>
          <w:szCs w:val="22"/>
          <w:shd w:val="clear" w:color="auto" w:fill="FFFFFF"/>
        </w:rPr>
        <w:t xml:space="preserve">. </w:t>
      </w:r>
      <w:r w:rsidR="008E4B58">
        <w:rPr>
          <w:rStyle w:val="normaltextrun"/>
          <w:rFonts w:ascii="Arial" w:hAnsi="Arial" w:cs="Arial"/>
          <w:color w:val="000000"/>
          <w:sz w:val="22"/>
          <w:szCs w:val="22"/>
          <w:shd w:val="clear" w:color="auto" w:fill="FFFFFF"/>
        </w:rPr>
        <w:t xml:space="preserve">This kind of </w:t>
      </w:r>
      <w:r w:rsidR="00001A0F">
        <w:rPr>
          <w:rStyle w:val="normaltextrun"/>
          <w:rFonts w:ascii="Arial" w:hAnsi="Arial" w:cs="Arial"/>
          <w:color w:val="000000"/>
          <w:sz w:val="22"/>
          <w:szCs w:val="22"/>
          <w:shd w:val="clear" w:color="auto" w:fill="FFFFFF"/>
        </w:rPr>
        <w:t>locali</w:t>
      </w:r>
      <w:r w:rsidR="00EF0168">
        <w:rPr>
          <w:rStyle w:val="normaltextrun"/>
          <w:rFonts w:ascii="Arial" w:hAnsi="Arial" w:cs="Arial"/>
          <w:color w:val="000000"/>
          <w:sz w:val="22"/>
          <w:szCs w:val="22"/>
          <w:shd w:val="clear" w:color="auto" w:fill="FFFFFF"/>
        </w:rPr>
        <w:t>s</w:t>
      </w:r>
      <w:r w:rsidR="00001A0F">
        <w:rPr>
          <w:rStyle w:val="normaltextrun"/>
          <w:rFonts w:ascii="Arial" w:hAnsi="Arial" w:cs="Arial"/>
          <w:color w:val="000000"/>
          <w:sz w:val="22"/>
          <w:szCs w:val="22"/>
          <w:shd w:val="clear" w:color="auto" w:fill="FFFFFF"/>
        </w:rPr>
        <w:t>ed</w:t>
      </w:r>
      <w:r w:rsidR="008E4B58">
        <w:rPr>
          <w:rStyle w:val="normaltextrun"/>
          <w:rFonts w:ascii="Arial" w:hAnsi="Arial" w:cs="Arial"/>
          <w:color w:val="000000"/>
          <w:sz w:val="22"/>
          <w:szCs w:val="22"/>
          <w:shd w:val="clear" w:color="auto" w:fill="FFFFFF"/>
        </w:rPr>
        <w:t xml:space="preserve"> </w:t>
      </w:r>
      <w:r w:rsidR="008E4B58" w:rsidRPr="008E4B58">
        <w:rPr>
          <w:rStyle w:val="normaltextrun"/>
          <w:rFonts w:ascii="Arial" w:hAnsi="Arial" w:cs="Arial"/>
          <w:color w:val="000000"/>
          <w:sz w:val="22"/>
          <w:szCs w:val="22"/>
          <w:shd w:val="clear" w:color="auto" w:fill="FFFFFF"/>
        </w:rPr>
        <w:t xml:space="preserve">immunity can be achieved with the use of </w:t>
      </w:r>
      <w:r w:rsidR="00851669">
        <w:rPr>
          <w:rStyle w:val="normaltextrun"/>
          <w:rFonts w:ascii="Arial" w:hAnsi="Arial" w:cs="Arial"/>
          <w:color w:val="000000"/>
          <w:sz w:val="22"/>
          <w:szCs w:val="22"/>
          <w:shd w:val="clear" w:color="auto" w:fill="FFFFFF"/>
        </w:rPr>
        <w:t>“</w:t>
      </w:r>
      <w:r w:rsidR="008E4B58" w:rsidRPr="008E4B58">
        <w:rPr>
          <w:rStyle w:val="normaltextrun"/>
          <w:rFonts w:ascii="Arial" w:hAnsi="Arial" w:cs="Arial"/>
          <w:color w:val="000000"/>
          <w:sz w:val="22"/>
          <w:szCs w:val="22"/>
          <w:shd w:val="clear" w:color="auto" w:fill="FFFFFF"/>
        </w:rPr>
        <w:t>subunit vaccines, live vaccines, killed vaccines or recombinant vaccines</w:t>
      </w:r>
      <w:r w:rsidR="00851669">
        <w:rPr>
          <w:rStyle w:val="normaltextrun"/>
          <w:rFonts w:ascii="Arial" w:hAnsi="Arial" w:cs="Arial"/>
          <w:color w:val="000000"/>
          <w:sz w:val="22"/>
          <w:szCs w:val="22"/>
          <w:shd w:val="clear" w:color="auto" w:fill="FFFFFF"/>
        </w:rPr>
        <w:t>”</w:t>
      </w:r>
      <w:r w:rsidR="008E4B58" w:rsidRPr="008E4B58">
        <w:rPr>
          <w:rStyle w:val="normaltextrun"/>
          <w:rFonts w:ascii="Arial" w:hAnsi="Arial" w:cs="Arial"/>
          <w:color w:val="000000"/>
          <w:sz w:val="22"/>
          <w:szCs w:val="22"/>
          <w:shd w:val="clear" w:color="auto" w:fill="FFFFFF"/>
        </w:rPr>
        <w:t>.</w:t>
      </w:r>
      <w:r w:rsidR="00851669">
        <w:rPr>
          <w:rStyle w:val="normaltextrun"/>
          <w:rFonts w:ascii="Arial" w:hAnsi="Arial" w:cs="Arial"/>
          <w:color w:val="000000"/>
          <w:sz w:val="22"/>
          <w:szCs w:val="22"/>
          <w:shd w:val="clear" w:color="auto" w:fill="FFFFFF"/>
        </w:rPr>
        <w:t xml:space="preserve"> Vaccines can be administered orally or parenterally</w:t>
      </w:r>
      <w:r w:rsidR="000E6E1D">
        <w:rPr>
          <w:rStyle w:val="normaltextrun"/>
          <w:rFonts w:ascii="Arial" w:hAnsi="Arial" w:cs="Arial"/>
          <w:color w:val="000000"/>
          <w:sz w:val="22"/>
          <w:szCs w:val="22"/>
          <w:shd w:val="clear" w:color="auto" w:fill="FFFFFF"/>
        </w:rPr>
        <w:t xml:space="preserve"> </w:t>
      </w:r>
      <w:r w:rsidR="000E6E1D">
        <w:rPr>
          <w:rStyle w:val="normaltextrun"/>
          <w:rFonts w:ascii="Arial" w:hAnsi="Arial" w:cs="Arial"/>
          <w:color w:val="000000"/>
          <w:sz w:val="22"/>
          <w:szCs w:val="22"/>
          <w:shd w:val="clear" w:color="auto" w:fill="FFFFFF"/>
        </w:rPr>
        <w:fldChar w:fldCharType="begin"/>
      </w:r>
      <w:r w:rsidR="000E6E1D">
        <w:rPr>
          <w:rStyle w:val="normaltextrun"/>
          <w:rFonts w:ascii="Arial" w:hAnsi="Arial" w:cs="Arial"/>
          <w:color w:val="000000"/>
          <w:sz w:val="22"/>
          <w:szCs w:val="22"/>
          <w:shd w:val="clear" w:color="auto" w:fill="FFFFFF"/>
        </w:rPr>
        <w:instrText xml:space="preserve"> ADDIN EN.CITE &lt;EndNote&gt;&lt;Cite&gt;&lt;Author&gt;Piñeyro&lt;/Author&gt;&lt;Year&gt;2016&lt;/Year&gt;&lt;RecNum&gt;732&lt;/RecNum&gt;&lt;DisplayText&gt;(Piñeyro, 2016)&lt;/DisplayText&gt;&lt;record&gt;&lt;rec-number&gt;732&lt;/rec-number&gt;&lt;foreign-keys&gt;&lt;key app="EN" db-id="99spxtxajxsasbefr95pf00rfrs00ep9ve2a" timestamp="1664747841"&gt;732&lt;/key&gt;&lt;/foreign-keys&gt;&lt;ref-type name="Web Page"&gt;12&lt;/ref-type&gt;&lt;contributors&gt;&lt;authors&gt;&lt;author&gt;Piñeyro, P.&lt;/author&gt;&lt;/authors&gt;&lt;/contributors&gt;&lt;titles&gt;&lt;title&gt;Vaccination strategies for the prevention of oedema disease and diarrhoea caused by E.coli. Neonatal and post-weaning diarrhoea (2/2)&lt;/title&gt;&lt;/titles&gt;&lt;volume&gt;2022&lt;/volume&gt;&lt;number&gt;September 26&lt;/number&gt;&lt;dates&gt;&lt;year&gt;2016&lt;/year&gt;&lt;/dates&gt;&lt;urls&gt;&lt;related-urls&gt;&lt;url&gt;https://www.pig333.com/articles/diarrhoea-by-e-coli-vaccination-strategies_11688/&lt;/url&gt;&lt;/related-urls&gt;&lt;/urls&gt;&lt;/record&gt;&lt;/Cite&gt;&lt;/EndNote&gt;</w:instrText>
      </w:r>
      <w:r w:rsidR="000E6E1D">
        <w:rPr>
          <w:rStyle w:val="normaltextrun"/>
          <w:rFonts w:ascii="Arial" w:hAnsi="Arial" w:cs="Arial"/>
          <w:color w:val="000000"/>
          <w:sz w:val="22"/>
          <w:szCs w:val="22"/>
          <w:shd w:val="clear" w:color="auto" w:fill="FFFFFF"/>
        </w:rPr>
        <w:fldChar w:fldCharType="separate"/>
      </w:r>
      <w:r w:rsidR="000E6E1D">
        <w:rPr>
          <w:rStyle w:val="normaltextrun"/>
          <w:rFonts w:ascii="Arial" w:hAnsi="Arial" w:cs="Arial"/>
          <w:noProof/>
          <w:color w:val="000000"/>
          <w:sz w:val="22"/>
          <w:szCs w:val="22"/>
          <w:shd w:val="clear" w:color="auto" w:fill="FFFFFF"/>
        </w:rPr>
        <w:t>(</w:t>
      </w:r>
      <w:hyperlink w:anchor="_ENREF_110" w:tooltip="Piñeyro, 2016 #732" w:history="1">
        <w:r w:rsidR="005F0597">
          <w:rPr>
            <w:rStyle w:val="normaltextrun"/>
            <w:rFonts w:ascii="Arial" w:hAnsi="Arial" w:cs="Arial"/>
            <w:noProof/>
            <w:color w:val="000000"/>
            <w:sz w:val="22"/>
            <w:szCs w:val="22"/>
            <w:shd w:val="clear" w:color="auto" w:fill="FFFFFF"/>
          </w:rPr>
          <w:t>Piñeyro, 2016</w:t>
        </w:r>
      </w:hyperlink>
      <w:r w:rsidR="000E6E1D">
        <w:rPr>
          <w:rStyle w:val="normaltextrun"/>
          <w:rFonts w:ascii="Arial" w:hAnsi="Arial" w:cs="Arial"/>
          <w:noProof/>
          <w:color w:val="000000"/>
          <w:sz w:val="22"/>
          <w:szCs w:val="22"/>
          <w:shd w:val="clear" w:color="auto" w:fill="FFFFFF"/>
        </w:rPr>
        <w:t>)</w:t>
      </w:r>
      <w:r w:rsidR="000E6E1D">
        <w:rPr>
          <w:rStyle w:val="normaltextrun"/>
          <w:rFonts w:ascii="Arial" w:hAnsi="Arial" w:cs="Arial"/>
          <w:color w:val="000000"/>
          <w:sz w:val="22"/>
          <w:szCs w:val="22"/>
          <w:shd w:val="clear" w:color="auto" w:fill="FFFFFF"/>
        </w:rPr>
        <w:fldChar w:fldCharType="end"/>
      </w:r>
      <w:r w:rsidR="00851669">
        <w:rPr>
          <w:rStyle w:val="normaltextrun"/>
          <w:rFonts w:ascii="Arial" w:hAnsi="Arial" w:cs="Arial"/>
          <w:color w:val="000000"/>
          <w:sz w:val="22"/>
          <w:szCs w:val="22"/>
          <w:shd w:val="clear" w:color="auto" w:fill="FFFFFF"/>
        </w:rPr>
        <w:t xml:space="preserve">. </w:t>
      </w:r>
    </w:p>
    <w:p w14:paraId="1D9D5EE0" w14:textId="53688301" w:rsidR="00B92286" w:rsidRDefault="004164E4" w:rsidP="002F40BA">
      <w:pPr>
        <w:pStyle w:val="paragraph"/>
        <w:spacing w:after="240" w:line="276" w:lineRule="auto"/>
        <w:textAlignment w:val="baseline"/>
        <w:rPr>
          <w:rFonts w:ascii="Arial" w:hAnsi="Arial" w:cs="Arial"/>
          <w:sz w:val="22"/>
          <w:szCs w:val="22"/>
        </w:rPr>
      </w:pPr>
      <w:r>
        <w:rPr>
          <w:rStyle w:val="normaltextrun"/>
          <w:rFonts w:ascii="Arial" w:hAnsi="Arial" w:cs="Arial"/>
          <w:color w:val="000000"/>
          <w:sz w:val="22"/>
          <w:szCs w:val="22"/>
          <w:shd w:val="clear" w:color="auto" w:fill="FFFFFF"/>
        </w:rPr>
        <w:t>According to Melkebeek et al (2013)</w:t>
      </w:r>
      <w:r w:rsidR="00175B8D">
        <w:rPr>
          <w:rStyle w:val="normaltextrun"/>
          <w:rFonts w:ascii="Arial" w:hAnsi="Arial" w:cs="Arial"/>
          <w:color w:val="000000"/>
          <w:sz w:val="22"/>
          <w:szCs w:val="22"/>
          <w:shd w:val="clear" w:color="auto" w:fill="FFFFFF"/>
        </w:rPr>
        <w:t>, m</w:t>
      </w:r>
      <w:r w:rsidR="0072038D" w:rsidRPr="00A36B7D">
        <w:rPr>
          <w:rStyle w:val="normaltextrun"/>
          <w:rFonts w:ascii="Arial" w:hAnsi="Arial" w:cs="Arial"/>
          <w:color w:val="000000"/>
          <w:sz w:val="22"/>
          <w:szCs w:val="22"/>
          <w:shd w:val="clear" w:color="auto" w:fill="FFFFFF"/>
        </w:rPr>
        <w:t xml:space="preserve">any oral </w:t>
      </w:r>
      <w:r w:rsidR="00090E29">
        <w:rPr>
          <w:rStyle w:val="normaltextrun"/>
          <w:rFonts w:ascii="Arial" w:hAnsi="Arial" w:cs="Arial"/>
          <w:color w:val="000000"/>
          <w:sz w:val="22"/>
          <w:szCs w:val="22"/>
          <w:shd w:val="clear" w:color="auto" w:fill="FFFFFF"/>
        </w:rPr>
        <w:t xml:space="preserve">enterotoxigenic </w:t>
      </w:r>
      <w:r w:rsidR="00090E29" w:rsidRPr="002F40BA">
        <w:rPr>
          <w:rStyle w:val="normaltextrun"/>
          <w:rFonts w:ascii="Arial" w:hAnsi="Arial" w:cs="Arial"/>
          <w:i/>
          <w:iCs/>
          <w:color w:val="000000"/>
          <w:sz w:val="22"/>
          <w:szCs w:val="22"/>
          <w:shd w:val="clear" w:color="auto" w:fill="FFFFFF"/>
        </w:rPr>
        <w:t>E. coli</w:t>
      </w:r>
      <w:r w:rsidR="00090E29">
        <w:rPr>
          <w:rStyle w:val="normaltextrun"/>
          <w:rFonts w:ascii="Arial" w:hAnsi="Arial" w:cs="Arial"/>
          <w:color w:val="000000"/>
          <w:sz w:val="22"/>
          <w:szCs w:val="22"/>
          <w:shd w:val="clear" w:color="auto" w:fill="FFFFFF"/>
        </w:rPr>
        <w:t xml:space="preserve"> (</w:t>
      </w:r>
      <w:r w:rsidR="0072038D" w:rsidRPr="00A36B7D">
        <w:rPr>
          <w:rStyle w:val="normaltextrun"/>
          <w:rFonts w:ascii="Arial" w:hAnsi="Arial" w:cs="Arial"/>
          <w:color w:val="000000"/>
          <w:sz w:val="22"/>
          <w:szCs w:val="22"/>
          <w:shd w:val="clear" w:color="auto" w:fill="FFFFFF"/>
        </w:rPr>
        <w:t>ETEC</w:t>
      </w:r>
      <w:r w:rsidR="00090E29">
        <w:rPr>
          <w:rStyle w:val="normaltextrun"/>
          <w:rFonts w:ascii="Arial" w:hAnsi="Arial" w:cs="Arial"/>
          <w:color w:val="000000"/>
          <w:sz w:val="22"/>
          <w:szCs w:val="22"/>
          <w:shd w:val="clear" w:color="auto" w:fill="FFFFFF"/>
        </w:rPr>
        <w:t>)</w:t>
      </w:r>
      <w:r w:rsidR="0072038D" w:rsidRPr="00A36B7D">
        <w:rPr>
          <w:rStyle w:val="normaltextrun"/>
          <w:rFonts w:ascii="Arial" w:hAnsi="Arial" w:cs="Arial"/>
          <w:color w:val="000000"/>
          <w:sz w:val="22"/>
          <w:szCs w:val="22"/>
          <w:shd w:val="clear" w:color="auto" w:fill="FFFFFF"/>
        </w:rPr>
        <w:t xml:space="preserve"> vaccines have been successfully used in wean</w:t>
      </w:r>
      <w:r w:rsidR="00175B8D">
        <w:rPr>
          <w:rStyle w:val="normaltextrun"/>
          <w:rFonts w:ascii="Arial" w:hAnsi="Arial" w:cs="Arial"/>
          <w:color w:val="000000"/>
          <w:sz w:val="22"/>
          <w:szCs w:val="22"/>
          <w:shd w:val="clear" w:color="auto" w:fill="FFFFFF"/>
        </w:rPr>
        <w:t>ed</w:t>
      </w:r>
      <w:r w:rsidR="0072038D" w:rsidRPr="00A36B7D">
        <w:rPr>
          <w:rStyle w:val="normaltextrun"/>
          <w:rFonts w:ascii="Arial" w:hAnsi="Arial" w:cs="Arial"/>
          <w:color w:val="000000"/>
          <w:sz w:val="22"/>
          <w:szCs w:val="22"/>
          <w:shd w:val="clear" w:color="auto" w:fill="FFFFFF"/>
        </w:rPr>
        <w:t xml:space="preserve"> pigs, including subunit vaccine</w:t>
      </w:r>
      <w:r w:rsidR="00AA7056">
        <w:rPr>
          <w:rStyle w:val="normaltextrun"/>
          <w:rFonts w:ascii="Arial" w:hAnsi="Arial" w:cs="Arial"/>
          <w:color w:val="000000"/>
          <w:sz w:val="22"/>
          <w:szCs w:val="22"/>
          <w:shd w:val="clear" w:color="auto" w:fill="FFFFFF"/>
        </w:rPr>
        <w:t>s</w:t>
      </w:r>
      <w:r w:rsidR="0072038D" w:rsidRPr="00A36B7D">
        <w:rPr>
          <w:rStyle w:val="normaltextrun"/>
          <w:rFonts w:ascii="Arial" w:hAnsi="Arial" w:cs="Arial"/>
          <w:color w:val="000000"/>
          <w:sz w:val="22"/>
          <w:szCs w:val="22"/>
          <w:shd w:val="clear" w:color="auto" w:fill="FFFFFF"/>
        </w:rPr>
        <w:t xml:space="preserve"> as well as live oral vaccines </w:t>
      </w:r>
      <w:r w:rsidR="00E309C4">
        <w:rPr>
          <w:rStyle w:val="normaltextrun"/>
          <w:rFonts w:ascii="Arial" w:hAnsi="Arial" w:cs="Arial"/>
          <w:color w:val="000000"/>
          <w:sz w:val="22"/>
          <w:szCs w:val="22"/>
          <w:shd w:val="clear" w:color="auto" w:fill="FFFFFF"/>
        </w:rPr>
        <w:fldChar w:fldCharType="begin">
          <w:fldData xml:space="preserve">PEVuZE5vdGU+PENpdGU+PEF1dGhvcj5NZWxrZWJlZWs8L0F1dGhvcj48WWVhcj4yMDEzPC9ZZWFy
PjxSZWNOdW0+NjAzPC9SZWNOdW0+PERpc3BsYXlUZXh0PihNZWxrZWJlZWsgZXQgYWwuLCAyMDEz
KTwvRGlzcGxheVRleHQ+PHJlY29yZD48cmVjLW51bWJlcj42MDM8L3JlYy1udW1iZXI+PGZvcmVp
Z24ta2V5cz48a2V5IGFwcD0iRU4iIGRiLWlkPSI5OXNweHR4YWp4c2FzYmVmcjk1cGYwMHJmcnMw
MGVwOXZlMmEiIHRpbWVzdGFtcD0iMTY2NDczNjU4MSI+NjAzPC9rZXk+PC9mb3JlaWduLWtleXM+
PHJlZi10eXBlIG5hbWU9IkpvdXJuYWwgQXJ0aWNsZSI+MTc8L3JlZi10eXBlPjxjb250cmlidXRv
cnM+PGF1dGhvcnM+PGF1dGhvcj5NZWxrZWJlZWssIFYuPC9hdXRob3I+PGF1dGhvcj5Hb2RkZWVy
aXMsIEIuIE0uPC9hdXRob3I+PGF1dGhvcj5Db3gsIEUuPC9hdXRob3I+PC9hdXRob3JzPjwvY29u
dHJpYnV0b3JzPjxhdXRoLWFkZHJlc3M+TGFib3JhdG9yeSBvZiBJbW11bm9sb2d5LCBGYWN1bHR5
IG9mIFZldGVyaW5hcnkgTWVkaWNpbmUsIEdoZW50IFVuaXZlcnNpdHksIFNhbGlzYnVyeWxhYW4g
MTMzLCBCLTk4MjAgTWVyZWxiZWtlLCBCZWxnaXVtLiBWZXNuYS5NZWxrZWJlZWtAdWdlbnQuYmU8
L2F1dGgtYWRkcmVzcz48dGl0bGVzPjx0aXRsZT5FVEVDIHZhY2NpbmF0aW9uIGluIHBpZ3M8L3Rp
dGxlPjxzZWNvbmRhcnktdGl0bGU+VmV0IEltbXVub2wgSW1tdW5vcGF0aG9sPC9zZWNvbmRhcnkt
dGl0bGU+PGFsdC10aXRsZT5WZXRlcmluYXJ5IGltbXVub2xvZ3kgYW5kIGltbXVub3BhdGhvbG9n
eTwvYWx0LXRpdGxlPjxzaG9ydC10aXRsZT5FVEVDIHZhY2NpbmF0aW9uIGluIHBpZ3M8L3Nob3J0
LXRpdGxlPjwvdGl0bGVzPjxwZXJpb2RpY2FsPjxmdWxsLXRpdGxlPlZldCBJbW11bm9sIEltbXVu
b3BhdGhvbDwvZnVsbC10aXRsZT48YWJici0xPlZldGVyaW5hcnkgaW1tdW5vbG9neSBhbmQgaW1t
dW5vcGF0aG9sb2d5PC9hYmJyLTE+PC9wZXJpb2RpY2FsPjxhbHQtcGVyaW9kaWNhbD48ZnVsbC10
aXRsZT5WZXRlcmluYXJ5IEltbXVub2xvZ3kgYW5kIEltbXVub3BhdGhvbG9neTwvZnVsbC10aXRs
ZT48L2FsdC1wZXJpb2RpY2FsPjxwYWdlcz4zNy00MjwvcGFnZXM+PHZvbHVtZT4xNTI8L3ZvbHVt
ZT48bnVtYmVyPjEtMjwvbnVtYmVyPjxlZGl0aW9uPjIwMTIvMTAvMTc8L2VkaXRpb24+PGtleXdv
cmRzPjxrZXl3b3JkPkFuaW1hbHM8L2tleXdvcmQ+PGtleXdvcmQ+QW5pbWFscywgTmV3Ym9ybjwv
a2V5d29yZD48a2V5d29yZD5FbnRlcm90b3hpZ2VuaWMgRXNjaGVyaWNoaWEgY29saS8qaW1tdW5v
bG9neTwva2V5d29yZD48a2V5d29yZD5Fc2NoZXJpY2hpYSBjb2xpIEluZmVjdGlvbnMvaW1tdW5v
bG9neS9taWNyb2Jpb2xvZ3kvcHJldmVudGlvbiAmYW1wOzwva2V5d29yZD48a2V5d29yZD5jb250
cm9sLyp2ZXRlcmluYXJ5PC9rZXl3b3JkPjxrZXl3b3JkPkVzY2hlcmljaGlhIGNvbGkgVmFjY2lu
ZXMvKmFkbWluaXN0cmF0aW9uICZhbXA7IGRvc2FnZS9pbW11bm9sb2d5PC9rZXl3b3JkPjxrZXl3
b3JkPkZlbWFsZTwva2V5d29yZD48a2V5d29yZD5GaW1icmlhZSwgQmFjdGVyaWFsL2ltbXVub2xv
Z3k8L2tleXdvcmQ+PGtleXdvcmQ+SW1tdW5pdHksIE11Y29zYWw8L2tleXdvcmQ+PGtleXdvcmQ+
UHJlZ25hbmN5PC9rZXl3b3JkPjxrZXl3b3JkPlN3aW5lPC9rZXl3b3JkPjxrZXl3b3JkPlN3aW5l
IERpc2Vhc2VzL2ltbXVub2xvZ3kvbWljcm9iaW9sb2d5LypwcmV2ZW50aW9uICZhbXA7IGNvbnRy
b2w8L2tleXdvcmQ+PGtleXdvcmQ+VmFjY2luYXRpb24vKnZldGVyaW5hcnk8L2tleXdvcmQ+PGtl
eXdvcmQ+VmFjY2luZXMsIFN1YnVuaXQvYWRtaW5pc3RyYXRpb24gJmFtcDsgZG9zYWdlL2ltbXVu
b2xvZ3k8L2tleXdvcmQ+PC9rZXl3b3Jkcz48ZGF0ZXM+PHllYXI+MjAxMzwveWVhcj48cHViLWRh
dGVzPjxkYXRlPk1hciAxNTwvZGF0ZT48L3B1Yi1kYXRlcz48L2RhdGVzPjxpc2JuPjAxNjUtMjQy
NzwvaXNibj48YWNjZXNzaW9uLW51bT4yMzA2ODI3MDwvYWNjZXNzaW9uLW51bT48dXJscz48L3Vy
bHM+PGVsZWN0cm9uaWMtcmVzb3VyY2UtbnVtPjEwLjEwMTYvai52ZXRpbW0uMjAxMi4wOS4wMjQ8
L2VsZWN0cm9uaWMtcmVzb3VyY2UtbnVtPjxyZW1vdGUtZGF0YWJhc2UtcHJvdmlkZXI+TmxtPC9y
ZW1vdGUtZGF0YWJhc2UtcHJvdmlkZXI+PGxhbmd1YWdlPmVuZzwvbGFuZ3VhZ2U+PC9yZWNvcmQ+
PC9DaXRlPjwvRW5kTm90ZT5=
</w:fldData>
        </w:fldChar>
      </w:r>
      <w:r w:rsidR="0026586A">
        <w:rPr>
          <w:rStyle w:val="normaltextrun"/>
          <w:rFonts w:ascii="Arial" w:hAnsi="Arial" w:cs="Arial"/>
          <w:color w:val="000000"/>
          <w:sz w:val="22"/>
          <w:szCs w:val="22"/>
          <w:shd w:val="clear" w:color="auto" w:fill="FFFFFF"/>
        </w:rPr>
        <w:instrText xml:space="preserve"> ADDIN EN.CITE </w:instrText>
      </w:r>
      <w:r w:rsidR="0026586A">
        <w:rPr>
          <w:rStyle w:val="normaltextrun"/>
          <w:rFonts w:ascii="Arial" w:hAnsi="Arial" w:cs="Arial"/>
          <w:color w:val="000000"/>
          <w:sz w:val="22"/>
          <w:szCs w:val="22"/>
          <w:shd w:val="clear" w:color="auto" w:fill="FFFFFF"/>
        </w:rPr>
        <w:fldChar w:fldCharType="begin">
          <w:fldData xml:space="preserve">PEVuZE5vdGU+PENpdGU+PEF1dGhvcj5NZWxrZWJlZWs8L0F1dGhvcj48WWVhcj4yMDEzPC9ZZWFy
PjxSZWNOdW0+NjAzPC9SZWNOdW0+PERpc3BsYXlUZXh0PihNZWxrZWJlZWsgZXQgYWwuLCAyMDEz
KTwvRGlzcGxheVRleHQ+PHJlY29yZD48cmVjLW51bWJlcj42MDM8L3JlYy1udW1iZXI+PGZvcmVp
Z24ta2V5cz48a2V5IGFwcD0iRU4iIGRiLWlkPSI5OXNweHR4YWp4c2FzYmVmcjk1cGYwMHJmcnMw
MGVwOXZlMmEiIHRpbWVzdGFtcD0iMTY2NDczNjU4MSI+NjAzPC9rZXk+PC9mb3JlaWduLWtleXM+
PHJlZi10eXBlIG5hbWU9IkpvdXJuYWwgQXJ0aWNsZSI+MTc8L3JlZi10eXBlPjxjb250cmlidXRv
cnM+PGF1dGhvcnM+PGF1dGhvcj5NZWxrZWJlZWssIFYuPC9hdXRob3I+PGF1dGhvcj5Hb2RkZWVy
aXMsIEIuIE0uPC9hdXRob3I+PGF1dGhvcj5Db3gsIEUuPC9hdXRob3I+PC9hdXRob3JzPjwvY29u
dHJpYnV0b3JzPjxhdXRoLWFkZHJlc3M+TGFib3JhdG9yeSBvZiBJbW11bm9sb2d5LCBGYWN1bHR5
IG9mIFZldGVyaW5hcnkgTWVkaWNpbmUsIEdoZW50IFVuaXZlcnNpdHksIFNhbGlzYnVyeWxhYW4g
MTMzLCBCLTk4MjAgTWVyZWxiZWtlLCBCZWxnaXVtLiBWZXNuYS5NZWxrZWJlZWtAdWdlbnQuYmU8
L2F1dGgtYWRkcmVzcz48dGl0bGVzPjx0aXRsZT5FVEVDIHZhY2NpbmF0aW9uIGluIHBpZ3M8L3Rp
dGxlPjxzZWNvbmRhcnktdGl0bGU+VmV0IEltbXVub2wgSW1tdW5vcGF0aG9sPC9zZWNvbmRhcnkt
dGl0bGU+PGFsdC10aXRsZT5WZXRlcmluYXJ5IGltbXVub2xvZ3kgYW5kIGltbXVub3BhdGhvbG9n
eTwvYWx0LXRpdGxlPjxzaG9ydC10aXRsZT5FVEVDIHZhY2NpbmF0aW9uIGluIHBpZ3M8L3Nob3J0
LXRpdGxlPjwvdGl0bGVzPjxwZXJpb2RpY2FsPjxmdWxsLXRpdGxlPlZldCBJbW11bm9sIEltbXVu
b3BhdGhvbDwvZnVsbC10aXRsZT48YWJici0xPlZldGVyaW5hcnkgaW1tdW5vbG9neSBhbmQgaW1t
dW5vcGF0aG9sb2d5PC9hYmJyLTE+PC9wZXJpb2RpY2FsPjxhbHQtcGVyaW9kaWNhbD48ZnVsbC10
aXRsZT5WZXRlcmluYXJ5IEltbXVub2xvZ3kgYW5kIEltbXVub3BhdGhvbG9neTwvZnVsbC10aXRs
ZT48L2FsdC1wZXJpb2RpY2FsPjxwYWdlcz4zNy00MjwvcGFnZXM+PHZvbHVtZT4xNTI8L3ZvbHVt
ZT48bnVtYmVyPjEtMjwvbnVtYmVyPjxlZGl0aW9uPjIwMTIvMTAvMTc8L2VkaXRpb24+PGtleXdv
cmRzPjxrZXl3b3JkPkFuaW1hbHM8L2tleXdvcmQ+PGtleXdvcmQ+QW5pbWFscywgTmV3Ym9ybjwv
a2V5d29yZD48a2V5d29yZD5FbnRlcm90b3hpZ2VuaWMgRXNjaGVyaWNoaWEgY29saS8qaW1tdW5v
bG9neTwva2V5d29yZD48a2V5d29yZD5Fc2NoZXJpY2hpYSBjb2xpIEluZmVjdGlvbnMvaW1tdW5v
bG9neS9taWNyb2Jpb2xvZ3kvcHJldmVudGlvbiAmYW1wOzwva2V5d29yZD48a2V5d29yZD5jb250
cm9sLyp2ZXRlcmluYXJ5PC9rZXl3b3JkPjxrZXl3b3JkPkVzY2hlcmljaGlhIGNvbGkgVmFjY2lu
ZXMvKmFkbWluaXN0cmF0aW9uICZhbXA7IGRvc2FnZS9pbW11bm9sb2d5PC9rZXl3b3JkPjxrZXl3
b3JkPkZlbWFsZTwva2V5d29yZD48a2V5d29yZD5GaW1icmlhZSwgQmFjdGVyaWFsL2ltbXVub2xv
Z3k8L2tleXdvcmQ+PGtleXdvcmQ+SW1tdW5pdHksIE11Y29zYWw8L2tleXdvcmQ+PGtleXdvcmQ+
UHJlZ25hbmN5PC9rZXl3b3JkPjxrZXl3b3JkPlN3aW5lPC9rZXl3b3JkPjxrZXl3b3JkPlN3aW5l
IERpc2Vhc2VzL2ltbXVub2xvZ3kvbWljcm9iaW9sb2d5LypwcmV2ZW50aW9uICZhbXA7IGNvbnRy
b2w8L2tleXdvcmQ+PGtleXdvcmQ+VmFjY2luYXRpb24vKnZldGVyaW5hcnk8L2tleXdvcmQ+PGtl
eXdvcmQ+VmFjY2luZXMsIFN1YnVuaXQvYWRtaW5pc3RyYXRpb24gJmFtcDsgZG9zYWdlL2ltbXVu
b2xvZ3k8L2tleXdvcmQ+PC9rZXl3b3Jkcz48ZGF0ZXM+PHllYXI+MjAxMzwveWVhcj48cHViLWRh
dGVzPjxkYXRlPk1hciAxNTwvZGF0ZT48L3B1Yi1kYXRlcz48L2RhdGVzPjxpc2JuPjAxNjUtMjQy
NzwvaXNibj48YWNjZXNzaW9uLW51bT4yMzA2ODI3MDwvYWNjZXNzaW9uLW51bT48dXJscz48L3Vy
bHM+PGVsZWN0cm9uaWMtcmVzb3VyY2UtbnVtPjEwLjEwMTYvai52ZXRpbW0uMjAxMi4wOS4wMjQ8
L2VsZWN0cm9uaWMtcmVzb3VyY2UtbnVtPjxyZW1vdGUtZGF0YWJhc2UtcHJvdmlkZXI+TmxtPC9y
ZW1vdGUtZGF0YWJhc2UtcHJvdmlkZXI+PGxhbmd1YWdlPmVuZzwvbGFuZ3VhZ2U+PC9yZWNvcmQ+
PC9DaXRlPjwvRW5kTm90ZT5=
</w:fldData>
        </w:fldChar>
      </w:r>
      <w:r w:rsidR="0026586A">
        <w:rPr>
          <w:rStyle w:val="normaltextrun"/>
          <w:rFonts w:ascii="Arial" w:hAnsi="Arial" w:cs="Arial"/>
          <w:color w:val="000000"/>
          <w:sz w:val="22"/>
          <w:szCs w:val="22"/>
          <w:shd w:val="clear" w:color="auto" w:fill="FFFFFF"/>
        </w:rPr>
        <w:instrText xml:space="preserve"> ADDIN EN.CITE.DATA </w:instrText>
      </w:r>
      <w:r w:rsidR="0026586A">
        <w:rPr>
          <w:rStyle w:val="normaltextrun"/>
          <w:rFonts w:ascii="Arial" w:hAnsi="Arial" w:cs="Arial"/>
          <w:color w:val="000000"/>
          <w:sz w:val="22"/>
          <w:szCs w:val="22"/>
          <w:shd w:val="clear" w:color="auto" w:fill="FFFFFF"/>
        </w:rPr>
      </w:r>
      <w:r w:rsidR="0026586A">
        <w:rPr>
          <w:rStyle w:val="normaltextrun"/>
          <w:rFonts w:ascii="Arial" w:hAnsi="Arial" w:cs="Arial"/>
          <w:color w:val="000000"/>
          <w:sz w:val="22"/>
          <w:szCs w:val="22"/>
          <w:shd w:val="clear" w:color="auto" w:fill="FFFFFF"/>
        </w:rPr>
        <w:fldChar w:fldCharType="end"/>
      </w:r>
      <w:r w:rsidR="00E309C4">
        <w:rPr>
          <w:rStyle w:val="normaltextrun"/>
          <w:rFonts w:ascii="Arial" w:hAnsi="Arial" w:cs="Arial"/>
          <w:color w:val="000000"/>
          <w:sz w:val="22"/>
          <w:szCs w:val="22"/>
          <w:shd w:val="clear" w:color="auto" w:fill="FFFFFF"/>
        </w:rPr>
      </w:r>
      <w:r w:rsidR="00E309C4">
        <w:rPr>
          <w:rStyle w:val="normaltextrun"/>
          <w:rFonts w:ascii="Arial" w:hAnsi="Arial" w:cs="Arial"/>
          <w:color w:val="000000"/>
          <w:sz w:val="22"/>
          <w:szCs w:val="22"/>
          <w:shd w:val="clear" w:color="auto" w:fill="FFFFFF"/>
        </w:rPr>
        <w:fldChar w:fldCharType="separate"/>
      </w:r>
      <w:r w:rsidR="00E309C4">
        <w:rPr>
          <w:rStyle w:val="normaltextrun"/>
          <w:rFonts w:ascii="Arial" w:hAnsi="Arial" w:cs="Arial"/>
          <w:noProof/>
          <w:color w:val="000000"/>
          <w:sz w:val="22"/>
          <w:szCs w:val="22"/>
          <w:shd w:val="clear" w:color="auto" w:fill="FFFFFF"/>
        </w:rPr>
        <w:t>(</w:t>
      </w:r>
      <w:hyperlink w:anchor="_ENREF_92" w:tooltip="Melkebeek, 2013 #603" w:history="1">
        <w:r w:rsidR="005F0597">
          <w:rPr>
            <w:rStyle w:val="normaltextrun"/>
            <w:rFonts w:ascii="Arial" w:hAnsi="Arial" w:cs="Arial"/>
            <w:noProof/>
            <w:color w:val="000000"/>
            <w:sz w:val="22"/>
            <w:szCs w:val="22"/>
            <w:shd w:val="clear" w:color="auto" w:fill="FFFFFF"/>
          </w:rPr>
          <w:t>Melkebeek et al., 2013</w:t>
        </w:r>
      </w:hyperlink>
      <w:r w:rsidR="00E309C4">
        <w:rPr>
          <w:rStyle w:val="normaltextrun"/>
          <w:rFonts w:ascii="Arial" w:hAnsi="Arial" w:cs="Arial"/>
          <w:noProof/>
          <w:color w:val="000000"/>
          <w:sz w:val="22"/>
          <w:szCs w:val="22"/>
          <w:shd w:val="clear" w:color="auto" w:fill="FFFFFF"/>
        </w:rPr>
        <w:t>)</w:t>
      </w:r>
      <w:r w:rsidR="00E309C4">
        <w:rPr>
          <w:rStyle w:val="normaltextrun"/>
          <w:rFonts w:ascii="Arial" w:hAnsi="Arial" w:cs="Arial"/>
          <w:color w:val="000000"/>
          <w:sz w:val="22"/>
          <w:szCs w:val="22"/>
          <w:shd w:val="clear" w:color="auto" w:fill="FFFFFF"/>
        </w:rPr>
        <w:fldChar w:fldCharType="end"/>
      </w:r>
      <w:r w:rsidR="0072038D" w:rsidRPr="00A36B7D">
        <w:rPr>
          <w:rStyle w:val="normaltextrun"/>
          <w:rFonts w:ascii="Arial" w:hAnsi="Arial" w:cs="Arial"/>
          <w:color w:val="000000"/>
          <w:sz w:val="22"/>
          <w:szCs w:val="22"/>
          <w:shd w:val="clear" w:color="auto" w:fill="FFFFFF"/>
        </w:rPr>
        <w:t>.</w:t>
      </w:r>
      <w:r w:rsidR="00175B8D">
        <w:rPr>
          <w:rStyle w:val="normaltextrun"/>
          <w:rFonts w:ascii="Arial" w:hAnsi="Arial" w:cs="Arial"/>
          <w:color w:val="000000"/>
          <w:sz w:val="22"/>
          <w:szCs w:val="22"/>
          <w:shd w:val="clear" w:color="auto" w:fill="FFFFFF"/>
        </w:rPr>
        <w:t xml:space="preserve"> However,</w:t>
      </w:r>
      <w:r>
        <w:rPr>
          <w:rStyle w:val="normaltextrun"/>
          <w:rFonts w:ascii="Arial" w:hAnsi="Arial" w:cs="Arial"/>
          <w:color w:val="000000"/>
          <w:sz w:val="22"/>
          <w:szCs w:val="22"/>
          <w:shd w:val="clear" w:color="auto" w:fill="FFFFFF"/>
        </w:rPr>
        <w:t xml:space="preserve"> to prevent PWD, piglets would have to be vaccinated before weaning during the suckling period. </w:t>
      </w:r>
      <w:r w:rsidR="00CC619E">
        <w:rPr>
          <w:rStyle w:val="normaltextrun"/>
          <w:rFonts w:ascii="Arial" w:hAnsi="Arial" w:cs="Arial"/>
          <w:color w:val="000000"/>
          <w:sz w:val="22"/>
          <w:szCs w:val="22"/>
          <w:shd w:val="clear" w:color="auto" w:fill="FFFFFF"/>
        </w:rPr>
        <w:t>In the UK, at the time of writing this report, only one commercial vaccine to control ETEC</w:t>
      </w:r>
      <w:r w:rsidR="00BC16B6">
        <w:rPr>
          <w:rStyle w:val="normaltextrun"/>
          <w:rFonts w:ascii="Arial" w:hAnsi="Arial" w:cs="Arial"/>
          <w:color w:val="000000"/>
          <w:sz w:val="22"/>
          <w:szCs w:val="22"/>
          <w:shd w:val="clear" w:color="auto" w:fill="FFFFFF"/>
        </w:rPr>
        <w:t>-</w:t>
      </w:r>
      <w:r w:rsidR="00B14F10">
        <w:rPr>
          <w:rStyle w:val="normaltextrun"/>
          <w:rFonts w:ascii="Arial" w:hAnsi="Arial" w:cs="Arial"/>
          <w:color w:val="000000"/>
          <w:sz w:val="22"/>
          <w:szCs w:val="22"/>
          <w:shd w:val="clear" w:color="auto" w:fill="FFFFFF"/>
        </w:rPr>
        <w:t xml:space="preserve">causing </w:t>
      </w:r>
      <w:r w:rsidR="007D5E32">
        <w:rPr>
          <w:rStyle w:val="normaltextrun"/>
          <w:rFonts w:ascii="Arial" w:hAnsi="Arial" w:cs="Arial"/>
          <w:color w:val="000000"/>
          <w:sz w:val="22"/>
          <w:szCs w:val="22"/>
          <w:shd w:val="clear" w:color="auto" w:fill="FFFFFF"/>
        </w:rPr>
        <w:t>PWD</w:t>
      </w:r>
      <w:r w:rsidR="009E147B">
        <w:rPr>
          <w:rStyle w:val="normaltextrun"/>
          <w:rFonts w:ascii="Arial" w:hAnsi="Arial" w:cs="Arial"/>
          <w:color w:val="000000"/>
          <w:sz w:val="22"/>
          <w:szCs w:val="22"/>
          <w:shd w:val="clear" w:color="auto" w:fill="FFFFFF"/>
        </w:rPr>
        <w:t xml:space="preserve"> </w:t>
      </w:r>
      <w:r w:rsidR="00B14F10" w:rsidRPr="002F40BA">
        <w:rPr>
          <w:rStyle w:val="normaltextrun"/>
          <w:rFonts w:ascii="Arial" w:hAnsi="Arial" w:cs="Arial"/>
          <w:color w:val="000000"/>
          <w:sz w:val="22"/>
          <w:szCs w:val="22"/>
          <w:shd w:val="clear" w:color="auto" w:fill="FFFFFF"/>
        </w:rPr>
        <w:t>was appro</w:t>
      </w:r>
      <w:r w:rsidR="00B14F10">
        <w:rPr>
          <w:rStyle w:val="normaltextrun"/>
          <w:rFonts w:ascii="Arial" w:hAnsi="Arial" w:cs="Arial"/>
          <w:color w:val="000000"/>
          <w:sz w:val="22"/>
          <w:szCs w:val="22"/>
          <w:shd w:val="clear" w:color="auto" w:fill="FFFFFF"/>
        </w:rPr>
        <w:t>ved – Coliprotect</w:t>
      </w:r>
      <w:r w:rsidR="00AD0162">
        <w:rPr>
          <w:rStyle w:val="normaltextrun"/>
          <w:rFonts w:ascii="Arial" w:hAnsi="Arial" w:cs="Arial"/>
          <w:color w:val="000000"/>
          <w:sz w:val="22"/>
          <w:szCs w:val="22"/>
          <w:shd w:val="clear" w:color="auto" w:fill="FFFFFF"/>
        </w:rPr>
        <w:t>® F4/F18</w:t>
      </w:r>
      <w:r w:rsidR="00B14F10">
        <w:rPr>
          <w:rStyle w:val="normaltextrun"/>
          <w:rFonts w:ascii="Arial" w:hAnsi="Arial" w:cs="Arial"/>
          <w:color w:val="000000"/>
          <w:sz w:val="22"/>
          <w:szCs w:val="22"/>
          <w:shd w:val="clear" w:color="auto" w:fill="FFFFFF"/>
        </w:rPr>
        <w:t xml:space="preserve"> by Elanco.</w:t>
      </w:r>
      <w:r w:rsidR="0072038D" w:rsidRPr="00A36B7D">
        <w:rPr>
          <w:rStyle w:val="normaltextrun"/>
          <w:rFonts w:ascii="Arial" w:hAnsi="Arial" w:cs="Arial"/>
          <w:color w:val="000000"/>
          <w:sz w:val="22"/>
          <w:szCs w:val="22"/>
          <w:shd w:val="clear" w:color="auto" w:fill="FFFFFF"/>
        </w:rPr>
        <w:t> </w:t>
      </w:r>
      <w:r w:rsidR="009E149A">
        <w:rPr>
          <w:rFonts w:ascii="Arial" w:hAnsi="Arial" w:cs="Arial"/>
          <w:sz w:val="22"/>
          <w:szCs w:val="22"/>
        </w:rPr>
        <w:t>This</w:t>
      </w:r>
      <w:r w:rsidR="00AD0162">
        <w:rPr>
          <w:rFonts w:ascii="Arial" w:hAnsi="Arial" w:cs="Arial"/>
          <w:sz w:val="22"/>
          <w:szCs w:val="22"/>
        </w:rPr>
        <w:t xml:space="preserve"> oral </w:t>
      </w:r>
      <w:r w:rsidR="009E149A">
        <w:rPr>
          <w:rFonts w:ascii="Arial" w:hAnsi="Arial" w:cs="Arial"/>
          <w:sz w:val="22"/>
          <w:szCs w:val="22"/>
        </w:rPr>
        <w:t xml:space="preserve">vaccine contains live non-pathogenic </w:t>
      </w:r>
      <w:r w:rsidR="009E149A" w:rsidRPr="002F40BA">
        <w:rPr>
          <w:rFonts w:ascii="Arial" w:hAnsi="Arial" w:cs="Arial"/>
          <w:i/>
          <w:iCs/>
          <w:sz w:val="22"/>
          <w:szCs w:val="22"/>
        </w:rPr>
        <w:t>E. coli</w:t>
      </w:r>
      <w:r w:rsidR="009E149A">
        <w:rPr>
          <w:rFonts w:ascii="Arial" w:hAnsi="Arial" w:cs="Arial"/>
          <w:sz w:val="22"/>
          <w:szCs w:val="22"/>
        </w:rPr>
        <w:t xml:space="preserve"> strains expressing F4 and F18 factors. According to the manufacturer, it was designed for</w:t>
      </w:r>
      <w:r w:rsidR="009E149A" w:rsidRPr="009E149A">
        <w:rPr>
          <w:rFonts w:ascii="Arial" w:hAnsi="Arial" w:cs="Arial"/>
          <w:sz w:val="22"/>
          <w:szCs w:val="22"/>
        </w:rPr>
        <w:t xml:space="preserve"> active immunisation of pigs from </w:t>
      </w:r>
      <w:r w:rsidR="009E149A">
        <w:rPr>
          <w:rFonts w:ascii="Arial" w:hAnsi="Arial" w:cs="Arial"/>
          <w:sz w:val="22"/>
          <w:szCs w:val="22"/>
        </w:rPr>
        <w:t>3 weeks</w:t>
      </w:r>
      <w:r w:rsidR="009E149A" w:rsidRPr="009E149A">
        <w:rPr>
          <w:rFonts w:ascii="Arial" w:hAnsi="Arial" w:cs="Arial"/>
          <w:sz w:val="22"/>
          <w:szCs w:val="22"/>
        </w:rPr>
        <w:t xml:space="preserve"> of age against </w:t>
      </w:r>
      <w:r w:rsidR="009E149A">
        <w:rPr>
          <w:rFonts w:ascii="Arial" w:hAnsi="Arial" w:cs="Arial"/>
          <w:sz w:val="22"/>
          <w:szCs w:val="22"/>
        </w:rPr>
        <w:t xml:space="preserve">ETEC expressing F4 and F18 </w:t>
      </w:r>
      <w:r w:rsidR="009E149A" w:rsidRPr="009E149A">
        <w:rPr>
          <w:rFonts w:ascii="Arial" w:hAnsi="Arial" w:cs="Arial"/>
          <w:sz w:val="22"/>
          <w:szCs w:val="22"/>
        </w:rPr>
        <w:t>in order to reduce the incidence of moderate to severe PWD</w:t>
      </w:r>
      <w:r w:rsidR="009E149A">
        <w:rPr>
          <w:rFonts w:ascii="Arial" w:hAnsi="Arial" w:cs="Arial"/>
          <w:sz w:val="22"/>
          <w:szCs w:val="22"/>
        </w:rPr>
        <w:t xml:space="preserve"> caused by </w:t>
      </w:r>
      <w:r w:rsidR="009E149A" w:rsidRPr="002F40BA">
        <w:rPr>
          <w:rFonts w:ascii="Arial" w:hAnsi="Arial" w:cs="Arial"/>
          <w:i/>
          <w:iCs/>
          <w:sz w:val="22"/>
          <w:szCs w:val="22"/>
        </w:rPr>
        <w:t>E. coli</w:t>
      </w:r>
      <w:r w:rsidR="009E149A">
        <w:rPr>
          <w:rFonts w:ascii="Arial" w:hAnsi="Arial" w:cs="Arial"/>
          <w:i/>
          <w:iCs/>
          <w:sz w:val="22"/>
          <w:szCs w:val="22"/>
        </w:rPr>
        <w:t xml:space="preserve"> </w:t>
      </w:r>
      <w:r w:rsidR="009E149A" w:rsidRPr="002F40BA">
        <w:rPr>
          <w:rFonts w:ascii="Arial" w:hAnsi="Arial" w:cs="Arial"/>
          <w:sz w:val="22"/>
          <w:szCs w:val="22"/>
        </w:rPr>
        <w:t>and to</w:t>
      </w:r>
      <w:r w:rsidR="009E149A" w:rsidRPr="009E149A">
        <w:rPr>
          <w:rFonts w:ascii="Arial" w:hAnsi="Arial" w:cs="Arial"/>
          <w:sz w:val="22"/>
          <w:szCs w:val="22"/>
        </w:rPr>
        <w:t xml:space="preserve"> reduce the faecal shedding of </w:t>
      </w:r>
      <w:r w:rsidR="009E149A">
        <w:rPr>
          <w:rFonts w:ascii="Arial" w:hAnsi="Arial" w:cs="Arial"/>
          <w:sz w:val="22"/>
          <w:szCs w:val="22"/>
        </w:rPr>
        <w:t>pathogenic ETEC bacteria from infect</w:t>
      </w:r>
      <w:r w:rsidR="009E149A" w:rsidRPr="009E149A">
        <w:rPr>
          <w:rFonts w:ascii="Arial" w:hAnsi="Arial" w:cs="Arial"/>
          <w:sz w:val="22"/>
          <w:szCs w:val="22"/>
        </w:rPr>
        <w:t xml:space="preserve">ed pigs. </w:t>
      </w:r>
      <w:r w:rsidR="009E149A">
        <w:rPr>
          <w:rFonts w:ascii="Arial" w:hAnsi="Arial" w:cs="Arial"/>
          <w:sz w:val="22"/>
          <w:szCs w:val="22"/>
        </w:rPr>
        <w:t xml:space="preserve">Immunity starts </w:t>
      </w:r>
      <w:r w:rsidR="005076E7">
        <w:rPr>
          <w:rFonts w:ascii="Arial" w:hAnsi="Arial" w:cs="Arial"/>
          <w:sz w:val="22"/>
          <w:szCs w:val="22"/>
        </w:rPr>
        <w:t>seven</w:t>
      </w:r>
      <w:r w:rsidR="009E149A">
        <w:rPr>
          <w:rFonts w:ascii="Arial" w:hAnsi="Arial" w:cs="Arial"/>
          <w:sz w:val="22"/>
          <w:szCs w:val="22"/>
        </w:rPr>
        <w:t xml:space="preserve"> days after vaccination and lasts for </w:t>
      </w:r>
      <w:r w:rsidR="005076E7">
        <w:rPr>
          <w:rFonts w:ascii="Arial" w:hAnsi="Arial" w:cs="Arial"/>
          <w:sz w:val="22"/>
          <w:szCs w:val="22"/>
        </w:rPr>
        <w:t>three</w:t>
      </w:r>
      <w:r w:rsidR="009E149A">
        <w:rPr>
          <w:rFonts w:ascii="Arial" w:hAnsi="Arial" w:cs="Arial"/>
          <w:sz w:val="22"/>
          <w:szCs w:val="22"/>
        </w:rPr>
        <w:t xml:space="preserve"> weeks, covering the critical post-weaning period.</w:t>
      </w:r>
    </w:p>
    <w:p w14:paraId="5043A3AB" w14:textId="2213BB97" w:rsidR="006F0481" w:rsidRDefault="009E149A" w:rsidP="00C63C5E">
      <w:pPr>
        <w:pStyle w:val="paragraph"/>
        <w:spacing w:before="0" w:beforeAutospacing="0" w:after="240" w:afterAutospacing="0" w:line="276" w:lineRule="auto"/>
        <w:textAlignment w:val="baseline"/>
        <w:rPr>
          <w:rStyle w:val="normaltextrun"/>
          <w:rFonts w:ascii="Arial" w:hAnsi="Arial" w:cs="Arial"/>
          <w:color w:val="000000"/>
          <w:sz w:val="22"/>
          <w:szCs w:val="22"/>
          <w:shd w:val="clear" w:color="auto" w:fill="FFFFFF"/>
        </w:rPr>
      </w:pPr>
      <w:r>
        <w:rPr>
          <w:rFonts w:ascii="Arial" w:hAnsi="Arial" w:cs="Arial"/>
          <w:sz w:val="22"/>
          <w:szCs w:val="22"/>
        </w:rPr>
        <w:t>Studies done on the efficacy of this vaccine relate that</w:t>
      </w:r>
      <w:r w:rsidR="0072038D" w:rsidRPr="00A36B7D">
        <w:rPr>
          <w:rFonts w:ascii="Arial" w:hAnsi="Arial" w:cs="Arial"/>
          <w:sz w:val="22"/>
          <w:szCs w:val="22"/>
        </w:rPr>
        <w:t xml:space="preserve"> the “…</w:t>
      </w:r>
      <w:r w:rsidR="0072038D" w:rsidRPr="00A36B7D">
        <w:rPr>
          <w:rFonts w:ascii="Arial" w:hAnsi="Arial" w:cs="Arial"/>
          <w:i/>
          <w:iCs/>
          <w:sz w:val="22"/>
          <w:szCs w:val="22"/>
        </w:rPr>
        <w:t xml:space="preserve">Coliprotec </w:t>
      </w:r>
      <w:r w:rsidR="0072038D" w:rsidRPr="00A36B7D">
        <w:rPr>
          <w:rFonts w:ascii="Arial" w:hAnsi="Arial" w:cs="Arial"/>
          <w:sz w:val="22"/>
          <w:szCs w:val="22"/>
        </w:rPr>
        <w:t>vaccine significantly reduced coloni</w:t>
      </w:r>
      <w:r w:rsidR="00A20B7D">
        <w:rPr>
          <w:rFonts w:ascii="Arial" w:hAnsi="Arial" w:cs="Arial"/>
          <w:sz w:val="22"/>
          <w:szCs w:val="22"/>
        </w:rPr>
        <w:t>s</w:t>
      </w:r>
      <w:r w:rsidR="0072038D" w:rsidRPr="00A36B7D">
        <w:rPr>
          <w:rFonts w:ascii="Arial" w:hAnsi="Arial" w:cs="Arial"/>
          <w:sz w:val="22"/>
          <w:szCs w:val="22"/>
        </w:rPr>
        <w:t>ation of pig intestines after challenge with a virulent F4+ ETEC strain and consequently, that the duration and severity of diarrhoea, as well as </w:t>
      </w:r>
      <w:r w:rsidR="0072038D" w:rsidRPr="00115FF0">
        <w:rPr>
          <w:rFonts w:ascii="Arial" w:hAnsi="Arial" w:cs="Arial"/>
          <w:sz w:val="22"/>
          <w:szCs w:val="22"/>
        </w:rPr>
        <w:t xml:space="preserve">the accumulation of fluids in the intestines after infection, were significantly reduced.” </w:t>
      </w:r>
      <w:r w:rsidR="00E309C4">
        <w:rPr>
          <w:rFonts w:ascii="Arial" w:hAnsi="Arial" w:cs="Arial"/>
          <w:sz w:val="22"/>
          <w:szCs w:val="22"/>
        </w:rPr>
        <w:fldChar w:fldCharType="begin">
          <w:fldData xml:space="preserve">PEVuZE5vdGU+PENpdGU+PEF1dGhvcj5NZWxrZWJlZWs8L0F1dGhvcj48WWVhcj4yMDEzPC9ZZWFy
PjxSZWNOdW0+NjAzPC9SZWNOdW0+PERpc3BsYXlUZXh0PihNZWxrZWJlZWsgZXQgYWwuLCAyMDEz
KTwvRGlzcGxheVRleHQ+PHJlY29yZD48cmVjLW51bWJlcj42MDM8L3JlYy1udW1iZXI+PGZvcmVp
Z24ta2V5cz48a2V5IGFwcD0iRU4iIGRiLWlkPSI5OXNweHR4YWp4c2FzYmVmcjk1cGYwMHJmcnMw
MGVwOXZlMmEiIHRpbWVzdGFtcD0iMTY2NDczNjU4MSI+NjAzPC9rZXk+PC9mb3JlaWduLWtleXM+
PHJlZi10eXBlIG5hbWU9IkpvdXJuYWwgQXJ0aWNsZSI+MTc8L3JlZi10eXBlPjxjb250cmlidXRv
cnM+PGF1dGhvcnM+PGF1dGhvcj5NZWxrZWJlZWssIFYuPC9hdXRob3I+PGF1dGhvcj5Hb2RkZWVy
aXMsIEIuIE0uPC9hdXRob3I+PGF1dGhvcj5Db3gsIEUuPC9hdXRob3I+PC9hdXRob3JzPjwvY29u
dHJpYnV0b3JzPjxhdXRoLWFkZHJlc3M+TGFib3JhdG9yeSBvZiBJbW11bm9sb2d5LCBGYWN1bHR5
IG9mIFZldGVyaW5hcnkgTWVkaWNpbmUsIEdoZW50IFVuaXZlcnNpdHksIFNhbGlzYnVyeWxhYW4g
MTMzLCBCLTk4MjAgTWVyZWxiZWtlLCBCZWxnaXVtLiBWZXNuYS5NZWxrZWJlZWtAdWdlbnQuYmU8
L2F1dGgtYWRkcmVzcz48dGl0bGVzPjx0aXRsZT5FVEVDIHZhY2NpbmF0aW9uIGluIHBpZ3M8L3Rp
dGxlPjxzZWNvbmRhcnktdGl0bGU+VmV0IEltbXVub2wgSW1tdW5vcGF0aG9sPC9zZWNvbmRhcnkt
dGl0bGU+PGFsdC10aXRsZT5WZXRlcmluYXJ5IGltbXVub2xvZ3kgYW5kIGltbXVub3BhdGhvbG9n
eTwvYWx0LXRpdGxlPjxzaG9ydC10aXRsZT5FVEVDIHZhY2NpbmF0aW9uIGluIHBpZ3M8L3Nob3J0
LXRpdGxlPjwvdGl0bGVzPjxwZXJpb2RpY2FsPjxmdWxsLXRpdGxlPlZldCBJbW11bm9sIEltbXVu
b3BhdGhvbDwvZnVsbC10aXRsZT48YWJici0xPlZldGVyaW5hcnkgaW1tdW5vbG9neSBhbmQgaW1t
dW5vcGF0aG9sb2d5PC9hYmJyLTE+PC9wZXJpb2RpY2FsPjxhbHQtcGVyaW9kaWNhbD48ZnVsbC10
aXRsZT5WZXRlcmluYXJ5IEltbXVub2xvZ3kgYW5kIEltbXVub3BhdGhvbG9neTwvZnVsbC10aXRs
ZT48L2FsdC1wZXJpb2RpY2FsPjxwYWdlcz4zNy00MjwvcGFnZXM+PHZvbHVtZT4xNTI8L3ZvbHVt
ZT48bnVtYmVyPjEtMjwvbnVtYmVyPjxlZGl0aW9uPjIwMTIvMTAvMTc8L2VkaXRpb24+PGtleXdv
cmRzPjxrZXl3b3JkPkFuaW1hbHM8L2tleXdvcmQ+PGtleXdvcmQ+QW5pbWFscywgTmV3Ym9ybjwv
a2V5d29yZD48a2V5d29yZD5FbnRlcm90b3hpZ2VuaWMgRXNjaGVyaWNoaWEgY29saS8qaW1tdW5v
bG9neTwva2V5d29yZD48a2V5d29yZD5Fc2NoZXJpY2hpYSBjb2xpIEluZmVjdGlvbnMvaW1tdW5v
bG9neS9taWNyb2Jpb2xvZ3kvcHJldmVudGlvbiAmYW1wOzwva2V5d29yZD48a2V5d29yZD5jb250
cm9sLyp2ZXRlcmluYXJ5PC9rZXl3b3JkPjxrZXl3b3JkPkVzY2hlcmljaGlhIGNvbGkgVmFjY2lu
ZXMvKmFkbWluaXN0cmF0aW9uICZhbXA7IGRvc2FnZS9pbW11bm9sb2d5PC9rZXl3b3JkPjxrZXl3
b3JkPkZlbWFsZTwva2V5d29yZD48a2V5d29yZD5GaW1icmlhZSwgQmFjdGVyaWFsL2ltbXVub2xv
Z3k8L2tleXdvcmQ+PGtleXdvcmQ+SW1tdW5pdHksIE11Y29zYWw8L2tleXdvcmQ+PGtleXdvcmQ+
UHJlZ25hbmN5PC9rZXl3b3JkPjxrZXl3b3JkPlN3aW5lPC9rZXl3b3JkPjxrZXl3b3JkPlN3aW5l
IERpc2Vhc2VzL2ltbXVub2xvZ3kvbWljcm9iaW9sb2d5LypwcmV2ZW50aW9uICZhbXA7IGNvbnRy
b2w8L2tleXdvcmQ+PGtleXdvcmQ+VmFjY2luYXRpb24vKnZldGVyaW5hcnk8L2tleXdvcmQ+PGtl
eXdvcmQ+VmFjY2luZXMsIFN1YnVuaXQvYWRtaW5pc3RyYXRpb24gJmFtcDsgZG9zYWdlL2ltbXVu
b2xvZ3k8L2tleXdvcmQ+PC9rZXl3b3Jkcz48ZGF0ZXM+PHllYXI+MjAxMzwveWVhcj48cHViLWRh
dGVzPjxkYXRlPk1hciAxNTwvZGF0ZT48L3B1Yi1kYXRlcz48L2RhdGVzPjxpc2JuPjAxNjUtMjQy
NzwvaXNibj48YWNjZXNzaW9uLW51bT4yMzA2ODI3MDwvYWNjZXNzaW9uLW51bT48dXJscz48L3Vy
bHM+PGVsZWN0cm9uaWMtcmVzb3VyY2UtbnVtPjEwLjEwMTYvai52ZXRpbW0uMjAxMi4wOS4wMjQ8
L2VsZWN0cm9uaWMtcmVzb3VyY2UtbnVtPjxyZW1vdGUtZGF0YWJhc2UtcHJvdmlkZXI+TmxtPC9y
ZW1vdGUtZGF0YWJhc2UtcHJvdmlkZXI+PGxhbmd1YWdlPmVuZzwvbGFuZ3VhZ2U+PC9yZWNvcmQ+
PC9DaXRlPjwvRW5kTm90ZT5=
</w:fldData>
        </w:fldChar>
      </w:r>
      <w:r w:rsidR="00E309C4">
        <w:rPr>
          <w:rFonts w:ascii="Arial" w:hAnsi="Arial" w:cs="Arial"/>
          <w:sz w:val="22"/>
          <w:szCs w:val="22"/>
        </w:rPr>
        <w:instrText xml:space="preserve"> ADDIN EN.CITE </w:instrText>
      </w:r>
      <w:r w:rsidR="00E309C4">
        <w:rPr>
          <w:rFonts w:ascii="Arial" w:hAnsi="Arial" w:cs="Arial"/>
          <w:sz w:val="22"/>
          <w:szCs w:val="22"/>
        </w:rPr>
        <w:fldChar w:fldCharType="begin">
          <w:fldData xml:space="preserve">PEVuZE5vdGU+PENpdGU+PEF1dGhvcj5NZWxrZWJlZWs8L0F1dGhvcj48WWVhcj4yMDEzPC9ZZWFy
PjxSZWNOdW0+NjAzPC9SZWNOdW0+PERpc3BsYXlUZXh0PihNZWxrZWJlZWsgZXQgYWwuLCAyMDEz
KTwvRGlzcGxheVRleHQ+PHJlY29yZD48cmVjLW51bWJlcj42MDM8L3JlYy1udW1iZXI+PGZvcmVp
Z24ta2V5cz48a2V5IGFwcD0iRU4iIGRiLWlkPSI5OXNweHR4YWp4c2FzYmVmcjk1cGYwMHJmcnMw
MGVwOXZlMmEiIHRpbWVzdGFtcD0iMTY2NDczNjU4MSI+NjAzPC9rZXk+PC9mb3JlaWduLWtleXM+
PHJlZi10eXBlIG5hbWU9IkpvdXJuYWwgQXJ0aWNsZSI+MTc8L3JlZi10eXBlPjxjb250cmlidXRv
cnM+PGF1dGhvcnM+PGF1dGhvcj5NZWxrZWJlZWssIFYuPC9hdXRob3I+PGF1dGhvcj5Hb2RkZWVy
aXMsIEIuIE0uPC9hdXRob3I+PGF1dGhvcj5Db3gsIEUuPC9hdXRob3I+PC9hdXRob3JzPjwvY29u
dHJpYnV0b3JzPjxhdXRoLWFkZHJlc3M+TGFib3JhdG9yeSBvZiBJbW11bm9sb2d5LCBGYWN1bHR5
IG9mIFZldGVyaW5hcnkgTWVkaWNpbmUsIEdoZW50IFVuaXZlcnNpdHksIFNhbGlzYnVyeWxhYW4g
MTMzLCBCLTk4MjAgTWVyZWxiZWtlLCBCZWxnaXVtLiBWZXNuYS5NZWxrZWJlZWtAdWdlbnQuYmU8
L2F1dGgtYWRkcmVzcz48dGl0bGVzPjx0aXRsZT5FVEVDIHZhY2NpbmF0aW9uIGluIHBpZ3M8L3Rp
dGxlPjxzZWNvbmRhcnktdGl0bGU+VmV0IEltbXVub2wgSW1tdW5vcGF0aG9sPC9zZWNvbmRhcnkt
dGl0bGU+PGFsdC10aXRsZT5WZXRlcmluYXJ5IGltbXVub2xvZ3kgYW5kIGltbXVub3BhdGhvbG9n
eTwvYWx0LXRpdGxlPjxzaG9ydC10aXRsZT5FVEVDIHZhY2NpbmF0aW9uIGluIHBpZ3M8L3Nob3J0
LXRpdGxlPjwvdGl0bGVzPjxwZXJpb2RpY2FsPjxmdWxsLXRpdGxlPlZldCBJbW11bm9sIEltbXVu
b3BhdGhvbDwvZnVsbC10aXRsZT48YWJici0xPlZldGVyaW5hcnkgaW1tdW5vbG9neSBhbmQgaW1t
dW5vcGF0aG9sb2d5PC9hYmJyLTE+PC9wZXJpb2RpY2FsPjxhbHQtcGVyaW9kaWNhbD48ZnVsbC10
aXRsZT5WZXRlcmluYXJ5IEltbXVub2xvZ3kgYW5kIEltbXVub3BhdGhvbG9neTwvZnVsbC10aXRs
ZT48L2FsdC1wZXJpb2RpY2FsPjxwYWdlcz4zNy00MjwvcGFnZXM+PHZvbHVtZT4xNTI8L3ZvbHVt
ZT48bnVtYmVyPjEtMjwvbnVtYmVyPjxlZGl0aW9uPjIwMTIvMTAvMTc8L2VkaXRpb24+PGtleXdv
cmRzPjxrZXl3b3JkPkFuaW1hbHM8L2tleXdvcmQ+PGtleXdvcmQ+QW5pbWFscywgTmV3Ym9ybjwv
a2V5d29yZD48a2V5d29yZD5FbnRlcm90b3hpZ2VuaWMgRXNjaGVyaWNoaWEgY29saS8qaW1tdW5v
bG9neTwva2V5d29yZD48a2V5d29yZD5Fc2NoZXJpY2hpYSBjb2xpIEluZmVjdGlvbnMvaW1tdW5v
bG9neS9taWNyb2Jpb2xvZ3kvcHJldmVudGlvbiAmYW1wOzwva2V5d29yZD48a2V5d29yZD5jb250
cm9sLyp2ZXRlcmluYXJ5PC9rZXl3b3JkPjxrZXl3b3JkPkVzY2hlcmljaGlhIGNvbGkgVmFjY2lu
ZXMvKmFkbWluaXN0cmF0aW9uICZhbXA7IGRvc2FnZS9pbW11bm9sb2d5PC9rZXl3b3JkPjxrZXl3
b3JkPkZlbWFsZTwva2V5d29yZD48a2V5d29yZD5GaW1icmlhZSwgQmFjdGVyaWFsL2ltbXVub2xv
Z3k8L2tleXdvcmQ+PGtleXdvcmQ+SW1tdW5pdHksIE11Y29zYWw8L2tleXdvcmQ+PGtleXdvcmQ+
UHJlZ25hbmN5PC9rZXl3b3JkPjxrZXl3b3JkPlN3aW5lPC9rZXl3b3JkPjxrZXl3b3JkPlN3aW5l
IERpc2Vhc2VzL2ltbXVub2xvZ3kvbWljcm9iaW9sb2d5LypwcmV2ZW50aW9uICZhbXA7IGNvbnRy
b2w8L2tleXdvcmQ+PGtleXdvcmQ+VmFjY2luYXRpb24vKnZldGVyaW5hcnk8L2tleXdvcmQ+PGtl
eXdvcmQ+VmFjY2luZXMsIFN1YnVuaXQvYWRtaW5pc3RyYXRpb24gJmFtcDsgZG9zYWdlL2ltbXVu
b2xvZ3k8L2tleXdvcmQ+PC9rZXl3b3Jkcz48ZGF0ZXM+PHllYXI+MjAxMzwveWVhcj48cHViLWRh
dGVzPjxkYXRlPk1hciAxNTwvZGF0ZT48L3B1Yi1kYXRlcz48L2RhdGVzPjxpc2JuPjAxNjUtMjQy
NzwvaXNibj48YWNjZXNzaW9uLW51bT4yMzA2ODI3MDwvYWNjZXNzaW9uLW51bT48dXJscz48L3Vy
bHM+PGVsZWN0cm9uaWMtcmVzb3VyY2UtbnVtPjEwLjEwMTYvai52ZXRpbW0uMjAxMi4wOS4wMjQ8
L2VsZWN0cm9uaWMtcmVzb3VyY2UtbnVtPjxyZW1vdGUtZGF0YWJhc2UtcHJvdmlkZXI+TmxtPC9y
ZW1vdGUtZGF0YWJhc2UtcHJvdmlkZXI+PGxhbmd1YWdlPmVuZzwvbGFuZ3VhZ2U+PC9yZWNvcmQ+
PC9DaXRlPjwvRW5kTm90ZT5=
</w:fldData>
        </w:fldChar>
      </w:r>
      <w:r w:rsidR="00E309C4">
        <w:rPr>
          <w:rFonts w:ascii="Arial" w:hAnsi="Arial" w:cs="Arial"/>
          <w:sz w:val="22"/>
          <w:szCs w:val="22"/>
        </w:rPr>
        <w:instrText xml:space="preserve"> ADDIN EN.CITE.DATA </w:instrText>
      </w:r>
      <w:r w:rsidR="00E309C4">
        <w:rPr>
          <w:rFonts w:ascii="Arial" w:hAnsi="Arial" w:cs="Arial"/>
          <w:sz w:val="22"/>
          <w:szCs w:val="22"/>
        </w:rPr>
      </w:r>
      <w:r w:rsidR="00E309C4">
        <w:rPr>
          <w:rFonts w:ascii="Arial" w:hAnsi="Arial" w:cs="Arial"/>
          <w:sz w:val="22"/>
          <w:szCs w:val="22"/>
        </w:rPr>
        <w:fldChar w:fldCharType="end"/>
      </w:r>
      <w:r w:rsidR="00E309C4">
        <w:rPr>
          <w:rFonts w:ascii="Arial" w:hAnsi="Arial" w:cs="Arial"/>
          <w:sz w:val="22"/>
          <w:szCs w:val="22"/>
        </w:rPr>
      </w:r>
      <w:r w:rsidR="00E309C4">
        <w:rPr>
          <w:rFonts w:ascii="Arial" w:hAnsi="Arial" w:cs="Arial"/>
          <w:sz w:val="22"/>
          <w:szCs w:val="22"/>
        </w:rPr>
        <w:fldChar w:fldCharType="separate"/>
      </w:r>
      <w:r w:rsidR="00E309C4">
        <w:rPr>
          <w:rFonts w:ascii="Arial" w:hAnsi="Arial" w:cs="Arial"/>
          <w:noProof/>
          <w:sz w:val="22"/>
          <w:szCs w:val="22"/>
        </w:rPr>
        <w:t>(</w:t>
      </w:r>
      <w:hyperlink w:anchor="_ENREF_92" w:tooltip="Melkebeek, 2013 #603" w:history="1">
        <w:r w:rsidR="005F0597">
          <w:rPr>
            <w:rFonts w:ascii="Arial" w:hAnsi="Arial" w:cs="Arial"/>
            <w:noProof/>
            <w:sz w:val="22"/>
            <w:szCs w:val="22"/>
          </w:rPr>
          <w:t>Melkebeek et al., 2013</w:t>
        </w:r>
      </w:hyperlink>
      <w:r w:rsidR="00E309C4">
        <w:rPr>
          <w:rFonts w:ascii="Arial" w:hAnsi="Arial" w:cs="Arial"/>
          <w:noProof/>
          <w:sz w:val="22"/>
          <w:szCs w:val="22"/>
        </w:rPr>
        <w:t>)</w:t>
      </w:r>
      <w:r w:rsidR="00E309C4">
        <w:rPr>
          <w:rFonts w:ascii="Arial" w:hAnsi="Arial" w:cs="Arial"/>
          <w:sz w:val="22"/>
          <w:szCs w:val="22"/>
        </w:rPr>
        <w:fldChar w:fldCharType="end"/>
      </w:r>
      <w:r w:rsidR="0072038D" w:rsidRPr="00115FF0">
        <w:rPr>
          <w:rFonts w:ascii="Arial" w:hAnsi="Arial" w:cs="Arial"/>
          <w:sz w:val="22"/>
          <w:szCs w:val="22"/>
        </w:rPr>
        <w:t xml:space="preserve">. </w:t>
      </w:r>
      <w:r w:rsidR="0072038D" w:rsidRPr="00115FF0">
        <w:rPr>
          <w:rStyle w:val="normaltextrun"/>
          <w:rFonts w:ascii="Arial" w:hAnsi="Arial" w:cs="Arial"/>
          <w:color w:val="000000"/>
          <w:sz w:val="22"/>
          <w:szCs w:val="22"/>
          <w:shd w:val="clear" w:color="auto" w:fill="FFFFFF"/>
        </w:rPr>
        <w:t xml:space="preserve">As a consequence of reduced diarrhoea, and other </w:t>
      </w:r>
      <w:r w:rsidR="00520C77" w:rsidRPr="00520C77">
        <w:rPr>
          <w:rStyle w:val="normaltextrun"/>
          <w:rFonts w:ascii="Arial" w:hAnsi="Arial" w:cs="Arial"/>
          <w:i/>
          <w:iCs/>
          <w:color w:val="000000"/>
          <w:sz w:val="22"/>
          <w:szCs w:val="22"/>
          <w:shd w:val="clear" w:color="auto" w:fill="FFFFFF"/>
        </w:rPr>
        <w:t>E. coli</w:t>
      </w:r>
      <w:r w:rsidR="0072038D" w:rsidRPr="00115FF0">
        <w:rPr>
          <w:rStyle w:val="normaltextrun"/>
          <w:rFonts w:ascii="Arial" w:hAnsi="Arial" w:cs="Arial"/>
          <w:color w:val="000000"/>
          <w:sz w:val="22"/>
          <w:szCs w:val="22"/>
          <w:shd w:val="clear" w:color="auto" w:fill="FFFFFF"/>
        </w:rPr>
        <w:t xml:space="preserve"> </w:t>
      </w:r>
      <w:r w:rsidR="00FD3F71">
        <w:rPr>
          <w:rStyle w:val="normaltextrun"/>
          <w:rFonts w:ascii="Arial" w:hAnsi="Arial" w:cs="Arial"/>
          <w:color w:val="000000"/>
          <w:sz w:val="22"/>
          <w:szCs w:val="22"/>
          <w:shd w:val="clear" w:color="auto" w:fill="FFFFFF"/>
        </w:rPr>
        <w:t>e</w:t>
      </w:r>
      <w:r w:rsidR="0072038D" w:rsidRPr="00115FF0">
        <w:rPr>
          <w:rStyle w:val="normaltextrun"/>
          <w:rFonts w:ascii="Arial" w:hAnsi="Arial" w:cs="Arial"/>
          <w:color w:val="000000"/>
          <w:sz w:val="22"/>
          <w:szCs w:val="22"/>
          <w:shd w:val="clear" w:color="auto" w:fill="FFFFFF"/>
        </w:rPr>
        <w:t>ffects, like oedema disease, and less severe infections for the targeted pathogens, mortality decreases.</w:t>
      </w:r>
      <w:r w:rsidR="0072038D" w:rsidRPr="00115FF0">
        <w:rPr>
          <w:rStyle w:val="eop"/>
          <w:rFonts w:ascii="Arial" w:hAnsi="Arial" w:cs="Arial"/>
          <w:color w:val="000000"/>
          <w:sz w:val="22"/>
          <w:szCs w:val="22"/>
          <w:shd w:val="clear" w:color="auto" w:fill="FFFFFF"/>
        </w:rPr>
        <w:t> </w:t>
      </w:r>
      <w:r>
        <w:rPr>
          <w:rStyle w:val="normaltextrun"/>
          <w:rFonts w:ascii="Arial" w:hAnsi="Arial" w:cs="Arial"/>
          <w:color w:val="000000"/>
          <w:sz w:val="22"/>
          <w:szCs w:val="22"/>
          <w:shd w:val="clear" w:color="auto" w:fill="FFFFFF"/>
        </w:rPr>
        <w:t>Other</w:t>
      </w:r>
      <w:r w:rsidR="0072038D" w:rsidRPr="00115FF0">
        <w:rPr>
          <w:rStyle w:val="normaltextrun"/>
          <w:rFonts w:ascii="Arial" w:hAnsi="Arial" w:cs="Arial"/>
          <w:color w:val="000000"/>
          <w:sz w:val="22"/>
          <w:szCs w:val="22"/>
          <w:shd w:val="clear" w:color="auto" w:fill="FFFFFF"/>
        </w:rPr>
        <w:t xml:space="preserve"> vaccines tested</w:t>
      </w:r>
      <w:r>
        <w:rPr>
          <w:rStyle w:val="normaltextrun"/>
          <w:rFonts w:ascii="Arial" w:hAnsi="Arial" w:cs="Arial"/>
          <w:color w:val="000000"/>
          <w:sz w:val="22"/>
          <w:szCs w:val="22"/>
          <w:shd w:val="clear" w:color="auto" w:fill="FFFFFF"/>
        </w:rPr>
        <w:t xml:space="preserve"> (though not available in the market)</w:t>
      </w:r>
      <w:r w:rsidR="0072038D" w:rsidRPr="00115FF0">
        <w:rPr>
          <w:rStyle w:val="normaltextrun"/>
          <w:rFonts w:ascii="Arial" w:hAnsi="Arial" w:cs="Arial"/>
          <w:color w:val="000000"/>
          <w:sz w:val="22"/>
          <w:szCs w:val="22"/>
          <w:shd w:val="clear" w:color="auto" w:fill="FFFFFF"/>
        </w:rPr>
        <w:t xml:space="preserve"> also demonstrate</w:t>
      </w:r>
      <w:r w:rsidR="004164E4">
        <w:rPr>
          <w:rStyle w:val="normaltextrun"/>
          <w:rFonts w:ascii="Arial" w:hAnsi="Arial" w:cs="Arial"/>
          <w:color w:val="000000"/>
          <w:sz w:val="22"/>
          <w:szCs w:val="22"/>
          <w:shd w:val="clear" w:color="auto" w:fill="FFFFFF"/>
        </w:rPr>
        <w:t>d</w:t>
      </w:r>
      <w:r w:rsidR="0072038D" w:rsidRPr="00115FF0">
        <w:rPr>
          <w:rStyle w:val="normaltextrun"/>
          <w:rFonts w:ascii="Arial" w:hAnsi="Arial" w:cs="Arial"/>
          <w:color w:val="000000"/>
          <w:sz w:val="22"/>
          <w:szCs w:val="22"/>
          <w:shd w:val="clear" w:color="auto" w:fill="FFFFFF"/>
        </w:rPr>
        <w:t xml:space="preserve"> better growth rates in vaccinated pigs compared to non-vaccinated pigs</w:t>
      </w:r>
      <w:r w:rsidR="00E62E89">
        <w:rPr>
          <w:rStyle w:val="normaltextrun"/>
          <w:rFonts w:ascii="Arial" w:hAnsi="Arial" w:cs="Arial"/>
          <w:color w:val="000000"/>
          <w:sz w:val="22"/>
          <w:szCs w:val="22"/>
          <w:shd w:val="clear" w:color="auto" w:fill="FFFFFF"/>
        </w:rPr>
        <w:t xml:space="preserve"> </w:t>
      </w:r>
      <w:r w:rsidR="00E62E89">
        <w:rPr>
          <w:rStyle w:val="normaltextrun"/>
          <w:rFonts w:ascii="Arial" w:hAnsi="Arial" w:cs="Arial"/>
          <w:color w:val="000000"/>
          <w:sz w:val="22"/>
          <w:szCs w:val="22"/>
          <w:shd w:val="clear" w:color="auto" w:fill="FFFFFF"/>
        </w:rPr>
        <w:fldChar w:fldCharType="begin">
          <w:fldData xml:space="preserve">PEVuZE5vdGU+PENpdGU+PEF1dGhvcj5OYWRlYXU8L0F1dGhvcj48WWVhcj4yMDE3PC9ZZWFyPjxS
ZWNOdW0+ODkzPC9SZWNOdW0+PERpc3BsYXlUZXh0PihOYWRlYXUgZXQgYWwuLCAyMDE3OyBDb3Jy
ZWEgZXQgYWwuLCAyMDIyKTwvRGlzcGxheVRleHQ+PHJlY29yZD48cmVjLW51bWJlcj44OTM8L3Jl
Yy1udW1iZXI+PGZvcmVpZ24ta2V5cz48a2V5IGFwcD0iRU4iIGRiLWlkPSI5OXNweHR4YWp4c2Fz
YmVmcjk1cGYwMHJmcnMwMGVwOXZlMmEiIHRpbWVzdGFtcD0iMTY2NjY1MDQwMiI+ODkzPC9rZXk+
PC9mb3JlaWduLWtleXM+PHJlZi10eXBlIG5hbWU9IkpvdXJuYWwgQXJ0aWNsZSI+MTc8L3JlZi10
eXBlPjxjb250cmlidXRvcnM+PGF1dGhvcnM+PGF1dGhvcj5OYWRlYXUsIMOJPC9hdXRob3I+PGF1
dGhvcj5GYWlyYnJvdGhlciwgSi4gTS48L2F1dGhvcj48YXV0aG9yPlplbnRlaywgSi48L2F1dGhv
cj48YXV0aG9yPkLDqWxhbmdlciwgTC48L2F1dGhvcj48YXV0aG9yPlRyZW1ibGF5LCBELjwvYXV0
aG9yPjxhdXRob3I+VHJlbWJsYXksIEMuIEwuPC9hdXRob3I+PGF1dGhvcj5Sw7ZoZSwgSS48L2F1
dGhvcj48YXV0aG9yPlZhaGplbiwgVy48L2F1dGhvcj48YXV0aG9yPkJydW5lbGxlLCBNLjwvYXV0
aG9yPjxhdXRob3I+SGVsbG1hbm4sIEsuPC9hdXRob3I+PGF1dGhvcj5DdmVqacSHLCBELjwvYXV0
aG9yPjxhdXRob3I+QnJ1bm5lciwgQi48L2F1dGhvcj48YXV0aG9yPlNjaG5laWRlciwgQy48L2F1
dGhvcj48YXV0aG9yPkJhdWVyLCBLLjwvYXV0aG9yPjxhdXRob3I+V29sZiwgUi48L2F1dGhvcj48
YXV0aG9yPkhpZGFsZ28sIMOBPC9hdXRob3I+PC9hdXRob3JzPjwvY29udHJpYnV0b3JzPjx0aXRs
ZXM+PHRpdGxlPkVmZmljYWN5IG9mIGEgc2luZ2xlIG9yYWwgZG9zZSBvZiBhIGxpdmUgYml2YWxl
bnQgRS4gY29saSB2YWNjaW5lIGFnYWluc3QgcG9zdC13ZWFuaW5nIGRpYXJyaGVhIGR1ZSB0byBG
NCBhbmQgRjE4LXBvc2l0aXZlIGVudGVyb3RveGlnZW5pYyBFLiBjb2xpPC90aXRsZT48c2Vjb25k
YXJ5LXRpdGxlPlRoZSBWZXRlcmluYXJ5IEpvdXJuYWw8L3NlY29uZGFyeS10aXRsZT48L3RpdGxl
cz48cGVyaW9kaWNhbD48ZnVsbC10aXRsZT5UaGUgVmV0ZXJpbmFyeSBKb3VybmFsPC9mdWxsLXRp
dGxlPjwvcGVyaW9kaWNhbD48cGFnZXM+MzItMzk8L3BhZ2VzPjx2b2x1bWU+MjI2PC92b2x1bWU+
PGtleXdvcmRzPjxrZXl3b3JkPkY0IChLODgpIGZpbWJyaWFlPC9rZXl3b3JkPjxrZXl3b3JkPkYx
OCBmaW1icmlhZTwva2V5d29yZD48a2V5d29yZD5FbnRlcm90b3hpZ2VuaWM8L2tleXdvcmQ+PGtl
eXdvcmQ+UGlnPC9rZXl3b3JkPjxrZXl3b3JkPlBvc3Qtd2VhbmluZyBkaWFycmhlYTwva2V5d29y
ZD48a2V5d29yZD5WYWNjaW5lPC9rZXl3b3JkPjwva2V5d29yZHM+PGRhdGVzPjx5ZWFyPjIwMTc8
L3llYXI+PHB1Yi1kYXRlcz48ZGF0ZT4yMDE3LzA4LzAxLzwvZGF0ZT48L3B1Yi1kYXRlcz48L2Rh
dGVzPjxpc2JuPjEwOTAtMDIzMzwvaXNibj48dXJscz48cmVsYXRlZC11cmxzPjx1cmw+aHR0cHM6
Ly93d3cuc2NpZW5jZWRpcmVjdC5jb20vc2NpZW5jZS9hcnRpY2xlL3BpaS9TMTA5MDAyMzMxNzMw
MTQ4WDwvdXJsPjwvcmVsYXRlZC11cmxzPjwvdXJscz48ZWxlY3Ryb25pYy1yZXNvdXJjZS1udW0+
aHR0cHM6Ly9kb2kub3JnLzEwLjEwMTYvai50dmpsLjIwMTcuMDcuMDA0PC9lbGVjdHJvbmljLXJl
c291cmNlLW51bT48L3JlY29yZD48L0NpdGU+PENpdGU+PEF1dGhvcj5Db3JyZWE8L0F1dGhvcj48
WWVhcj4yMDIyPC9ZZWFyPjxSZWNOdW0+ODkyPC9SZWNOdW0+PHJlY29yZD48cmVjLW51bWJlcj44
OTI8L3JlYy1udW1iZXI+PGZvcmVpZ24ta2V5cz48a2V5IGFwcD0iRU4iIGRiLWlkPSI5OXNweHR4
YWp4c2FzYmVmcjk1cGYwMHJmcnMwMGVwOXZlMmEiIHRpbWVzdGFtcD0iMTY2NjY1MDIxMSI+ODky
PC9rZXk+PC9mb3JlaWduLWtleXM+PHJlZi10eXBlIG5hbWU9IkpvdXJuYWwgQXJ0aWNsZSI+MTc8
L3JlZi10eXBlPjxjb250cmlidXRvcnM+PGF1dGhvcnM+PGF1dGhvcj5Db3JyZWEsIEYuPC9hdXRo
b3I+PGF1dGhvcj5MdWlzZSwgRC48L2F1dGhvcj48YXV0aG9yPkFtYXR1Y2NpLCBMLjwvYXV0aG9y
PjxhdXRob3I+UGFsdW1ibywgRi48L2F1dGhvcj48YXV0aG9yPlZpcmRpcywgUy48L2F1dGhvcj48
YXV0aG9yPk5lZ3JpbmksIEMuPC9hdXRob3I+PGF1dGhvcj5DbGF2ZW56YW5pLCBQLjwvYXV0aG9y
PjxhdXRob3I+VmVjY2hpLCBNLjwvYXV0aG9yPjxhdXRob3I+TWF6em9uaSwgTS48L2F1dGhvcj48
YXV0aG9yPkJvc2ksIFAuPC9hdXRob3I+PGF1dGhvcj5UcmV2aXNpLCBQLjwvYXV0aG9yPjwvYXV0
aG9ycz48L2NvbnRyaWJ1dG9ycz48dGl0bGVzPjx0aXRsZT5FZmZlY3Qgb2YgYW4gRXNjaGVyaWNo
aWEgY29saSBGNC9GMTggYml2YWxlbnQgb3JhbCBsaXZlIHZhY2NpbmUgb24gZ3V0IGhlYWx0aCBh
bmQgcGVyZm9ybWFuY2Ugb2YgaGVhbHRoeSB3ZWFuZWQgcGlnczwvdGl0bGU+PHNlY29uZGFyeS10
aXRsZT5hbmltYWw8L3NlY29uZGFyeS10aXRsZT48L3RpdGxlcz48cGVyaW9kaWNhbD48ZnVsbC10
aXRsZT5BbmltYWw8L2Z1bGwtdGl0bGU+PC9wZXJpb2RpY2FsPjxwYWdlcz4xMDA2NTQ8L3BhZ2Vz
Pjx2b2x1bWU+MTY8L3ZvbHVtZT48bnVtYmVyPjExPC9udW1iZXI+PGtleXdvcmRzPjxrZXl3b3Jk
PkJsb29kIGNlbGwgZm9ybXVsYTwva2V5d29yZD48a2V5d29yZD5DbGF1ZGluPC9rZXl3b3JkPjxr
ZXl3b3JkPk1pY3JvYmlvdGE8L2tleXdvcmQ+PGtleXdvcmQ+U3dpbmU8L2tleXdvcmQ+PGtleXdv
cmQ+V2VhbmluZzwva2V5d29yZD48L2tleXdvcmRzPjxkYXRlcz48eWVhcj4yMDIyPC95ZWFyPjxw
dWItZGF0ZXM+PGRhdGU+MjAyMi8xMS8wMS88L2RhdGU+PC9wdWItZGF0ZXM+PC9kYXRlcz48aXNi
bj4xNzUxLTczMTE8L2lzYm4+PHVybHM+PHJlbGF0ZWQtdXJscz48dXJsPmh0dHBzOi8vd3d3LnNj
aWVuY2VkaXJlY3QuY29tL3NjaWVuY2UvYXJ0aWNsZS9waWkvUzE3NTE3MzExMjIwMDIxMTc8L3Vy
bD48L3JlbGF0ZWQtdXJscz48L3VybHM+PGVsZWN0cm9uaWMtcmVzb3VyY2UtbnVtPmh0dHBzOi8v
ZG9pLm9yZy8xMC4xMDE2L2ouYW5pbWFsLjIwMjIuMTAwNjU0PC9lbGVjdHJvbmljLXJlc291cmNl
LW51bT48L3JlY29yZD48L0NpdGU+PC9FbmROb3RlPn==
</w:fldData>
        </w:fldChar>
      </w:r>
      <w:r w:rsidR="00FD4A26">
        <w:rPr>
          <w:rStyle w:val="normaltextrun"/>
          <w:rFonts w:ascii="Arial" w:hAnsi="Arial" w:cs="Arial"/>
          <w:color w:val="000000"/>
          <w:sz w:val="22"/>
          <w:szCs w:val="22"/>
          <w:shd w:val="clear" w:color="auto" w:fill="FFFFFF"/>
        </w:rPr>
        <w:instrText xml:space="preserve"> ADDIN EN.CITE </w:instrText>
      </w:r>
      <w:r w:rsidR="00FD4A26">
        <w:rPr>
          <w:rStyle w:val="normaltextrun"/>
          <w:rFonts w:ascii="Arial" w:hAnsi="Arial" w:cs="Arial"/>
          <w:color w:val="000000"/>
          <w:sz w:val="22"/>
          <w:szCs w:val="22"/>
          <w:shd w:val="clear" w:color="auto" w:fill="FFFFFF"/>
        </w:rPr>
        <w:fldChar w:fldCharType="begin">
          <w:fldData xml:space="preserve">PEVuZE5vdGU+PENpdGU+PEF1dGhvcj5OYWRlYXU8L0F1dGhvcj48WWVhcj4yMDE3PC9ZZWFyPjxS
ZWNOdW0+ODkzPC9SZWNOdW0+PERpc3BsYXlUZXh0PihOYWRlYXUgZXQgYWwuLCAyMDE3OyBDb3Jy
ZWEgZXQgYWwuLCAyMDIyKTwvRGlzcGxheVRleHQ+PHJlY29yZD48cmVjLW51bWJlcj44OTM8L3Jl
Yy1udW1iZXI+PGZvcmVpZ24ta2V5cz48a2V5IGFwcD0iRU4iIGRiLWlkPSI5OXNweHR4YWp4c2Fz
YmVmcjk1cGYwMHJmcnMwMGVwOXZlMmEiIHRpbWVzdGFtcD0iMTY2NjY1MDQwMiI+ODkzPC9rZXk+
PC9mb3JlaWduLWtleXM+PHJlZi10eXBlIG5hbWU9IkpvdXJuYWwgQXJ0aWNsZSI+MTc8L3JlZi10
eXBlPjxjb250cmlidXRvcnM+PGF1dGhvcnM+PGF1dGhvcj5OYWRlYXUsIMOJPC9hdXRob3I+PGF1
dGhvcj5GYWlyYnJvdGhlciwgSi4gTS48L2F1dGhvcj48YXV0aG9yPlplbnRlaywgSi48L2F1dGhv
cj48YXV0aG9yPkLDqWxhbmdlciwgTC48L2F1dGhvcj48YXV0aG9yPlRyZW1ibGF5LCBELjwvYXV0
aG9yPjxhdXRob3I+VHJlbWJsYXksIEMuIEwuPC9hdXRob3I+PGF1dGhvcj5Sw7ZoZSwgSS48L2F1
dGhvcj48YXV0aG9yPlZhaGplbiwgVy48L2F1dGhvcj48YXV0aG9yPkJydW5lbGxlLCBNLjwvYXV0
aG9yPjxhdXRob3I+SGVsbG1hbm4sIEsuPC9hdXRob3I+PGF1dGhvcj5DdmVqacSHLCBELjwvYXV0
aG9yPjxhdXRob3I+QnJ1bm5lciwgQi48L2F1dGhvcj48YXV0aG9yPlNjaG5laWRlciwgQy48L2F1
dGhvcj48YXV0aG9yPkJhdWVyLCBLLjwvYXV0aG9yPjxhdXRob3I+V29sZiwgUi48L2F1dGhvcj48
YXV0aG9yPkhpZGFsZ28sIMOBPC9hdXRob3I+PC9hdXRob3JzPjwvY29udHJpYnV0b3JzPjx0aXRs
ZXM+PHRpdGxlPkVmZmljYWN5IG9mIGEgc2luZ2xlIG9yYWwgZG9zZSBvZiBhIGxpdmUgYml2YWxl
bnQgRS4gY29saSB2YWNjaW5lIGFnYWluc3QgcG9zdC13ZWFuaW5nIGRpYXJyaGVhIGR1ZSB0byBG
NCBhbmQgRjE4LXBvc2l0aXZlIGVudGVyb3RveGlnZW5pYyBFLiBjb2xpPC90aXRsZT48c2Vjb25k
YXJ5LXRpdGxlPlRoZSBWZXRlcmluYXJ5IEpvdXJuYWw8L3NlY29uZGFyeS10aXRsZT48L3RpdGxl
cz48cGVyaW9kaWNhbD48ZnVsbC10aXRsZT5UaGUgVmV0ZXJpbmFyeSBKb3VybmFsPC9mdWxsLXRp
dGxlPjwvcGVyaW9kaWNhbD48cGFnZXM+MzItMzk8L3BhZ2VzPjx2b2x1bWU+MjI2PC92b2x1bWU+
PGtleXdvcmRzPjxrZXl3b3JkPkY0IChLODgpIGZpbWJyaWFlPC9rZXl3b3JkPjxrZXl3b3JkPkYx
OCBmaW1icmlhZTwva2V5d29yZD48a2V5d29yZD5FbnRlcm90b3hpZ2VuaWM8L2tleXdvcmQ+PGtl
eXdvcmQ+UGlnPC9rZXl3b3JkPjxrZXl3b3JkPlBvc3Qtd2VhbmluZyBkaWFycmhlYTwva2V5d29y
ZD48a2V5d29yZD5WYWNjaW5lPC9rZXl3b3JkPjwva2V5d29yZHM+PGRhdGVzPjx5ZWFyPjIwMTc8
L3llYXI+PHB1Yi1kYXRlcz48ZGF0ZT4yMDE3LzA4LzAxLzwvZGF0ZT48L3B1Yi1kYXRlcz48L2Rh
dGVzPjxpc2JuPjEwOTAtMDIzMzwvaXNibj48dXJscz48cmVsYXRlZC11cmxzPjx1cmw+aHR0cHM6
Ly93d3cuc2NpZW5jZWRpcmVjdC5jb20vc2NpZW5jZS9hcnRpY2xlL3BpaS9TMTA5MDAyMzMxNzMw
MTQ4WDwvdXJsPjwvcmVsYXRlZC11cmxzPjwvdXJscz48ZWxlY3Ryb25pYy1yZXNvdXJjZS1udW0+
aHR0cHM6Ly9kb2kub3JnLzEwLjEwMTYvai50dmpsLjIwMTcuMDcuMDA0PC9lbGVjdHJvbmljLXJl
c291cmNlLW51bT48L3JlY29yZD48L0NpdGU+PENpdGU+PEF1dGhvcj5Db3JyZWE8L0F1dGhvcj48
WWVhcj4yMDIyPC9ZZWFyPjxSZWNOdW0+ODkyPC9SZWNOdW0+PHJlY29yZD48cmVjLW51bWJlcj44
OTI8L3JlYy1udW1iZXI+PGZvcmVpZ24ta2V5cz48a2V5IGFwcD0iRU4iIGRiLWlkPSI5OXNweHR4
YWp4c2FzYmVmcjk1cGYwMHJmcnMwMGVwOXZlMmEiIHRpbWVzdGFtcD0iMTY2NjY1MDIxMSI+ODky
PC9rZXk+PC9mb3JlaWduLWtleXM+PHJlZi10eXBlIG5hbWU9IkpvdXJuYWwgQXJ0aWNsZSI+MTc8
L3JlZi10eXBlPjxjb250cmlidXRvcnM+PGF1dGhvcnM+PGF1dGhvcj5Db3JyZWEsIEYuPC9hdXRo
b3I+PGF1dGhvcj5MdWlzZSwgRC48L2F1dGhvcj48YXV0aG9yPkFtYXR1Y2NpLCBMLjwvYXV0aG9y
PjxhdXRob3I+UGFsdW1ibywgRi48L2F1dGhvcj48YXV0aG9yPlZpcmRpcywgUy48L2F1dGhvcj48
YXV0aG9yPk5lZ3JpbmksIEMuPC9hdXRob3I+PGF1dGhvcj5DbGF2ZW56YW5pLCBQLjwvYXV0aG9y
PjxhdXRob3I+VmVjY2hpLCBNLjwvYXV0aG9yPjxhdXRob3I+TWF6em9uaSwgTS48L2F1dGhvcj48
YXV0aG9yPkJvc2ksIFAuPC9hdXRob3I+PGF1dGhvcj5UcmV2aXNpLCBQLjwvYXV0aG9yPjwvYXV0
aG9ycz48L2NvbnRyaWJ1dG9ycz48dGl0bGVzPjx0aXRsZT5FZmZlY3Qgb2YgYW4gRXNjaGVyaWNo
aWEgY29saSBGNC9GMTggYml2YWxlbnQgb3JhbCBsaXZlIHZhY2NpbmUgb24gZ3V0IGhlYWx0aCBh
bmQgcGVyZm9ybWFuY2Ugb2YgaGVhbHRoeSB3ZWFuZWQgcGlnczwvdGl0bGU+PHNlY29uZGFyeS10
aXRsZT5hbmltYWw8L3NlY29uZGFyeS10aXRsZT48L3RpdGxlcz48cGVyaW9kaWNhbD48ZnVsbC10
aXRsZT5BbmltYWw8L2Z1bGwtdGl0bGU+PC9wZXJpb2RpY2FsPjxwYWdlcz4xMDA2NTQ8L3BhZ2Vz
Pjx2b2x1bWU+MTY8L3ZvbHVtZT48bnVtYmVyPjExPC9udW1iZXI+PGtleXdvcmRzPjxrZXl3b3Jk
PkJsb29kIGNlbGwgZm9ybXVsYTwva2V5d29yZD48a2V5d29yZD5DbGF1ZGluPC9rZXl3b3JkPjxr
ZXl3b3JkPk1pY3JvYmlvdGE8L2tleXdvcmQ+PGtleXdvcmQ+U3dpbmU8L2tleXdvcmQ+PGtleXdv
cmQ+V2VhbmluZzwva2V5d29yZD48L2tleXdvcmRzPjxkYXRlcz48eWVhcj4yMDIyPC95ZWFyPjxw
dWItZGF0ZXM+PGRhdGU+MjAyMi8xMS8wMS88L2RhdGU+PC9wdWItZGF0ZXM+PC9kYXRlcz48aXNi
bj4xNzUxLTczMTE8L2lzYm4+PHVybHM+PHJlbGF0ZWQtdXJscz48dXJsPmh0dHBzOi8vd3d3LnNj
aWVuY2VkaXJlY3QuY29tL3NjaWVuY2UvYXJ0aWNsZS9waWkvUzE3NTE3MzExMjIwMDIxMTc8L3Vy
bD48L3JlbGF0ZWQtdXJscz48L3VybHM+PGVsZWN0cm9uaWMtcmVzb3VyY2UtbnVtPmh0dHBzOi8v
ZG9pLm9yZy8xMC4xMDE2L2ouYW5pbWFsLjIwMjIuMTAwNjU0PC9lbGVjdHJvbmljLXJlc291cmNl
LW51bT48L3JlY29yZD48L0NpdGU+PC9FbmROb3RlPn==
</w:fldData>
        </w:fldChar>
      </w:r>
      <w:r w:rsidR="00FD4A26">
        <w:rPr>
          <w:rStyle w:val="normaltextrun"/>
          <w:rFonts w:ascii="Arial" w:hAnsi="Arial" w:cs="Arial"/>
          <w:color w:val="000000"/>
          <w:sz w:val="22"/>
          <w:szCs w:val="22"/>
          <w:shd w:val="clear" w:color="auto" w:fill="FFFFFF"/>
        </w:rPr>
        <w:instrText xml:space="preserve"> ADDIN EN.CITE.DATA </w:instrText>
      </w:r>
      <w:r w:rsidR="00FD4A26">
        <w:rPr>
          <w:rStyle w:val="normaltextrun"/>
          <w:rFonts w:ascii="Arial" w:hAnsi="Arial" w:cs="Arial"/>
          <w:color w:val="000000"/>
          <w:sz w:val="22"/>
          <w:szCs w:val="22"/>
          <w:shd w:val="clear" w:color="auto" w:fill="FFFFFF"/>
        </w:rPr>
      </w:r>
      <w:r w:rsidR="00FD4A26">
        <w:rPr>
          <w:rStyle w:val="normaltextrun"/>
          <w:rFonts w:ascii="Arial" w:hAnsi="Arial" w:cs="Arial"/>
          <w:color w:val="000000"/>
          <w:sz w:val="22"/>
          <w:szCs w:val="22"/>
          <w:shd w:val="clear" w:color="auto" w:fill="FFFFFF"/>
        </w:rPr>
        <w:fldChar w:fldCharType="end"/>
      </w:r>
      <w:r w:rsidR="00E62E89">
        <w:rPr>
          <w:rStyle w:val="normaltextrun"/>
          <w:rFonts w:ascii="Arial" w:hAnsi="Arial" w:cs="Arial"/>
          <w:color w:val="000000"/>
          <w:sz w:val="22"/>
          <w:szCs w:val="22"/>
          <w:shd w:val="clear" w:color="auto" w:fill="FFFFFF"/>
        </w:rPr>
      </w:r>
      <w:r w:rsidR="00E62E89">
        <w:rPr>
          <w:rStyle w:val="normaltextrun"/>
          <w:rFonts w:ascii="Arial" w:hAnsi="Arial" w:cs="Arial"/>
          <w:color w:val="000000"/>
          <w:sz w:val="22"/>
          <w:szCs w:val="22"/>
          <w:shd w:val="clear" w:color="auto" w:fill="FFFFFF"/>
        </w:rPr>
        <w:fldChar w:fldCharType="separate"/>
      </w:r>
      <w:r w:rsidR="00FD4A26">
        <w:rPr>
          <w:rStyle w:val="normaltextrun"/>
          <w:rFonts w:ascii="Arial" w:hAnsi="Arial" w:cs="Arial"/>
          <w:noProof/>
          <w:color w:val="000000"/>
          <w:sz w:val="22"/>
          <w:szCs w:val="22"/>
          <w:shd w:val="clear" w:color="auto" w:fill="FFFFFF"/>
        </w:rPr>
        <w:t>(</w:t>
      </w:r>
      <w:hyperlink w:anchor="_ENREF_99" w:tooltip="Nadeau, 2017 #893" w:history="1">
        <w:r w:rsidR="005F0597">
          <w:rPr>
            <w:rStyle w:val="normaltextrun"/>
            <w:rFonts w:ascii="Arial" w:hAnsi="Arial" w:cs="Arial"/>
            <w:noProof/>
            <w:color w:val="000000"/>
            <w:sz w:val="22"/>
            <w:szCs w:val="22"/>
            <w:shd w:val="clear" w:color="auto" w:fill="FFFFFF"/>
          </w:rPr>
          <w:t>Nadeau et al., 2017</w:t>
        </w:r>
      </w:hyperlink>
      <w:r w:rsidR="00FD4A26">
        <w:rPr>
          <w:rStyle w:val="normaltextrun"/>
          <w:rFonts w:ascii="Arial" w:hAnsi="Arial" w:cs="Arial"/>
          <w:noProof/>
          <w:color w:val="000000"/>
          <w:sz w:val="22"/>
          <w:szCs w:val="22"/>
          <w:shd w:val="clear" w:color="auto" w:fill="FFFFFF"/>
        </w:rPr>
        <w:t xml:space="preserve">; </w:t>
      </w:r>
      <w:hyperlink w:anchor="_ENREF_31" w:tooltip="Correa, 2022 #892" w:history="1">
        <w:r w:rsidR="005F0597">
          <w:rPr>
            <w:rStyle w:val="normaltextrun"/>
            <w:rFonts w:ascii="Arial" w:hAnsi="Arial" w:cs="Arial"/>
            <w:noProof/>
            <w:color w:val="000000"/>
            <w:sz w:val="22"/>
            <w:szCs w:val="22"/>
            <w:shd w:val="clear" w:color="auto" w:fill="FFFFFF"/>
          </w:rPr>
          <w:t>Correa et al., 2022</w:t>
        </w:r>
      </w:hyperlink>
      <w:r w:rsidR="00FD4A26">
        <w:rPr>
          <w:rStyle w:val="normaltextrun"/>
          <w:rFonts w:ascii="Arial" w:hAnsi="Arial" w:cs="Arial"/>
          <w:noProof/>
          <w:color w:val="000000"/>
          <w:sz w:val="22"/>
          <w:szCs w:val="22"/>
          <w:shd w:val="clear" w:color="auto" w:fill="FFFFFF"/>
        </w:rPr>
        <w:t>)</w:t>
      </w:r>
      <w:r w:rsidR="00E62E89">
        <w:rPr>
          <w:rStyle w:val="normaltextrun"/>
          <w:rFonts w:ascii="Arial" w:hAnsi="Arial" w:cs="Arial"/>
          <w:color w:val="000000"/>
          <w:sz w:val="22"/>
          <w:szCs w:val="22"/>
          <w:shd w:val="clear" w:color="auto" w:fill="FFFFFF"/>
        </w:rPr>
        <w:fldChar w:fldCharType="end"/>
      </w:r>
      <w:r w:rsidR="0072038D" w:rsidRPr="00115FF0">
        <w:rPr>
          <w:rStyle w:val="normaltextrun"/>
          <w:rFonts w:ascii="Arial" w:hAnsi="Arial" w:cs="Arial"/>
          <w:color w:val="000000"/>
          <w:sz w:val="22"/>
          <w:szCs w:val="22"/>
          <w:shd w:val="clear" w:color="auto" w:fill="FFFFFF"/>
        </w:rPr>
        <w:t>. However, in real farm conditions, confounding factors like other infectious and risk factors for diarrhoea might translate into negligible improvements in growth performance.</w:t>
      </w:r>
    </w:p>
    <w:p w14:paraId="28AB15B6" w14:textId="49B76F8F" w:rsidR="00067D41" w:rsidRPr="00FF4A7D" w:rsidRDefault="00067D41" w:rsidP="00C63C5E">
      <w:pPr>
        <w:pStyle w:val="paragraph"/>
        <w:spacing w:before="0" w:beforeAutospacing="0" w:after="240" w:afterAutospacing="0" w:line="276" w:lineRule="auto"/>
        <w:textAlignment w:val="baseline"/>
        <w:rPr>
          <w:rStyle w:val="normaltextrun"/>
          <w:rFonts w:ascii="Arial" w:hAnsi="Arial" w:cs="Arial"/>
          <w:color w:val="000000"/>
          <w:sz w:val="22"/>
          <w:szCs w:val="22"/>
          <w:shd w:val="clear" w:color="auto" w:fill="FFFFFF"/>
        </w:rPr>
      </w:pPr>
      <w:r>
        <w:rPr>
          <w:rStyle w:val="normaltextrun"/>
          <w:rFonts w:ascii="Arial" w:hAnsi="Arial" w:cs="Arial"/>
          <w:color w:val="000000"/>
          <w:sz w:val="22"/>
          <w:szCs w:val="22"/>
          <w:shd w:val="clear" w:color="auto" w:fill="FFFFFF"/>
        </w:rPr>
        <w:t>For more details on the vaccination developments and research against ETEC</w:t>
      </w:r>
      <w:r w:rsidR="00651926">
        <w:rPr>
          <w:rStyle w:val="normaltextrun"/>
          <w:rFonts w:ascii="Arial" w:hAnsi="Arial" w:cs="Arial"/>
          <w:color w:val="000000"/>
          <w:sz w:val="22"/>
          <w:szCs w:val="22"/>
          <w:shd w:val="clear" w:color="auto" w:fill="FFFFFF"/>
        </w:rPr>
        <w:t xml:space="preserve">, we recommend the reviews by </w:t>
      </w:r>
      <w:hyperlink w:anchor="_ENREF_23" w:tooltip="Canibe, 2022 #956" w:history="1">
        <w:r w:rsidR="005F0597" w:rsidRPr="00612C72">
          <w:rPr>
            <w:rStyle w:val="normaltextrun"/>
            <w:rFonts w:ascii="Arial" w:hAnsi="Arial" w:cs="Arial"/>
            <w:color w:val="000000"/>
            <w:sz w:val="22"/>
            <w:szCs w:val="22"/>
            <w:shd w:val="clear" w:color="auto" w:fill="FFFFFF"/>
          </w:rPr>
          <w:fldChar w:fldCharType="begin"/>
        </w:r>
        <w:r w:rsidR="005F0597" w:rsidRPr="00612C72">
          <w:rPr>
            <w:rStyle w:val="normaltextrun"/>
            <w:rFonts w:ascii="Arial" w:hAnsi="Arial" w:cs="Arial"/>
            <w:color w:val="000000"/>
            <w:sz w:val="22"/>
            <w:szCs w:val="22"/>
            <w:shd w:val="clear" w:color="auto" w:fill="FFFFFF"/>
          </w:rPr>
          <w:instrText xml:space="preserve"> ADDIN EN.CITE &lt;EndNote&gt;&lt;Cite AuthorYear="1"&gt;&lt;Author&gt;Canibe&lt;/Author&gt;&lt;Year&gt;2022&lt;/Year&gt;&lt;RecNum&gt;956&lt;/RecNum&gt;&lt;DisplayText&gt;Canibe et al. (2022)&lt;/DisplayText&gt;&lt;record&gt;&lt;rec-number&gt;956&lt;/rec-number&gt;&lt;foreign-keys&gt;&lt;key app="EN" db-id="99spxtxajxsasbefr95pf00rfrs00ep9ve2a" timestamp="1673894583"&gt;956&lt;/key&gt;&lt;/foreign-keys&gt;&lt;ref-type name="Journal Article"&gt;17&lt;/ref-type&gt;&lt;contributors&gt;&lt;authors&gt;&lt;author&gt;Canibe, N.&lt;/author&gt;&lt;author&gt;Højberg, O.&lt;/author&gt;&lt;author&gt;Kongsted, H.&lt;/author&gt;&lt;author&gt;Vodolazska, D.&lt;/author&gt;&lt;author&gt;Lauridsen, C.&lt;/author&gt;&lt;author&gt;Nielsen, T. S.&lt;/author&gt;&lt;author&gt;Schönherz, A. A.&lt;/author&gt;&lt;/authors&gt;&lt;/contributors&gt;&lt;auth-address&gt;Department of Animal and Veterinary Sciences, Aarhus University, Blichers Allé 20, 8830 Tjele, Denmark.&lt;/auth-address&gt;&lt;titles&gt;&lt;title&gt;Review on Preventive Measures to Reduce Post-Weaning Diarrhoea in Piglets&lt;/title&gt;&lt;secondary-title&gt;Animals (Basel)&lt;/secondary-title&gt;&lt;alt-title&gt;Animals : an open access journal from MDPI&lt;/alt-title&gt;&lt;/titles&gt;&lt;periodical&gt;&lt;full-title&gt;Animals (Basel)&lt;/full-title&gt;&lt;abbr-1&gt;Animals : an open access journal from MDPI&lt;/abbr-1&gt;&lt;/periodical&gt;&lt;alt-periodical&gt;&lt;full-title&gt;Animals (Basel)&lt;/full-title&gt;&lt;abbr-1&gt;Animals : an open access journal from MDPI&lt;/abbr-1&gt;&lt;/alt-periodical&gt;&lt;volume&gt;12&lt;/volume&gt;&lt;number&gt;19&lt;/number&gt;&lt;edition&gt;2022/10/15&lt;/edition&gt;&lt;keywords&gt;&lt;keyword&gt;antimicrobial resistance&lt;/keyword&gt;&lt;keyword&gt;feeding strategies&lt;/keyword&gt;&lt;keyword&gt;medical zinc&lt;/keyword&gt;&lt;keyword&gt;piglets&lt;/keyword&gt;&lt;keyword&gt;post-weaning diarrhoea&lt;/keyword&gt;&lt;/keywords&gt;&lt;dates&gt;&lt;year&gt;2022&lt;/year&gt;&lt;pub-dates&gt;&lt;date&gt;Sep 27&lt;/date&gt;&lt;/pub-dates&gt;&lt;/dates&gt;&lt;isbn&gt;2076-2615 (Print)&amp;#xD;2076-2615&lt;/isbn&gt;&lt;accession-num&gt;36230326&lt;/accession-num&gt;&lt;urls&gt;&lt;/urls&gt;&lt;custom2&gt;PMC9558551&lt;/custom2&gt;&lt;electronic-resource-num&gt;10.3390/ani12192585&lt;/electronic-resource-num&gt;&lt;remote-database-provider&gt;NLM&lt;/remote-database-provider&gt;&lt;language&gt;eng&lt;/language&gt;&lt;/record&gt;&lt;/Cite&gt;&lt;/EndNote&gt;</w:instrText>
        </w:r>
        <w:r w:rsidR="005F0597" w:rsidRPr="00612C72">
          <w:rPr>
            <w:rStyle w:val="normaltextrun"/>
            <w:rFonts w:ascii="Arial" w:hAnsi="Arial" w:cs="Arial"/>
            <w:color w:val="000000"/>
            <w:sz w:val="22"/>
            <w:szCs w:val="22"/>
            <w:shd w:val="clear" w:color="auto" w:fill="FFFFFF"/>
          </w:rPr>
          <w:fldChar w:fldCharType="separate"/>
        </w:r>
        <w:r w:rsidR="005F0597" w:rsidRPr="00612C72">
          <w:rPr>
            <w:rStyle w:val="normaltextrun"/>
            <w:rFonts w:ascii="Arial" w:hAnsi="Arial" w:cs="Arial"/>
            <w:noProof/>
            <w:color w:val="000000"/>
            <w:sz w:val="22"/>
            <w:szCs w:val="22"/>
            <w:shd w:val="clear" w:color="auto" w:fill="FFFFFF"/>
          </w:rPr>
          <w:t>Canibe et al. (2022)</w:t>
        </w:r>
        <w:r w:rsidR="005F0597" w:rsidRPr="00612C72">
          <w:rPr>
            <w:rStyle w:val="normaltextrun"/>
            <w:rFonts w:ascii="Arial" w:hAnsi="Arial" w:cs="Arial"/>
            <w:color w:val="000000"/>
            <w:sz w:val="22"/>
            <w:szCs w:val="22"/>
            <w:shd w:val="clear" w:color="auto" w:fill="FFFFFF"/>
          </w:rPr>
          <w:fldChar w:fldCharType="end"/>
        </w:r>
      </w:hyperlink>
      <w:r w:rsidR="00612C72" w:rsidRPr="00612C72">
        <w:rPr>
          <w:rStyle w:val="normaltextrun"/>
          <w:rFonts w:ascii="Arial" w:hAnsi="Arial" w:cs="Arial"/>
          <w:color w:val="000000"/>
          <w:sz w:val="22"/>
          <w:szCs w:val="22"/>
          <w:shd w:val="clear" w:color="auto" w:fill="FFFFFF"/>
        </w:rPr>
        <w:t>,</w:t>
      </w:r>
      <w:r w:rsidR="00651926" w:rsidRPr="00612C72">
        <w:rPr>
          <w:rStyle w:val="normaltextrun"/>
          <w:rFonts w:ascii="Arial" w:hAnsi="Arial" w:cs="Arial"/>
          <w:color w:val="000000"/>
          <w:sz w:val="22"/>
          <w:szCs w:val="22"/>
          <w:shd w:val="clear" w:color="auto" w:fill="FFFFFF"/>
        </w:rPr>
        <w:t xml:space="preserve"> </w:t>
      </w:r>
      <w:hyperlink w:anchor="_ENREF_92" w:tooltip="Melkebeek, 2013 #603" w:history="1">
        <w:r w:rsidR="005F0597" w:rsidRPr="00612C72">
          <w:rPr>
            <w:rStyle w:val="normaltextrun"/>
            <w:rFonts w:ascii="Arial" w:hAnsi="Arial" w:cs="Arial"/>
            <w:color w:val="000000"/>
            <w:sz w:val="22"/>
            <w:szCs w:val="22"/>
            <w:shd w:val="clear" w:color="auto" w:fill="FFFFFF"/>
          </w:rPr>
          <w:fldChar w:fldCharType="begin">
            <w:fldData xml:space="preserve">PEVuZE5vdGU+PENpdGUgQXV0aG9yWWVhcj0iMSI+PEF1dGhvcj5NZWxrZWJlZWs8L0F1dGhvcj48
WWVhcj4yMDEzPC9ZZWFyPjxSZWNOdW0+NjAzPC9SZWNOdW0+PERpc3BsYXlUZXh0Pk1lbGtlYmVl
ayBldCBhbC4gKDIwMTMpPC9EaXNwbGF5VGV4dD48cmVjb3JkPjxyZWMtbnVtYmVyPjYwMzwvcmVj
LW51bWJlcj48Zm9yZWlnbi1rZXlzPjxrZXkgYXBwPSJFTiIgZGItaWQ9Ijk5c3B4dHhhanhzYXNi
ZWZyOTVwZjAwcmZyczAwZXA5dmUyYSIgdGltZXN0YW1wPSIxNjY0NzM2NTgxIj42MDM8L2tleT48
L2ZvcmVpZ24ta2V5cz48cmVmLXR5cGUgbmFtZT0iSm91cm5hbCBBcnRpY2xlIj4xNzwvcmVmLXR5
cGU+PGNvbnRyaWJ1dG9ycz48YXV0aG9ycz48YXV0aG9yPk1lbGtlYmVlaywgVi48L2F1dGhvcj48
YXV0aG9yPkdvZGRlZXJpcywgQi4gTS48L2F1dGhvcj48YXV0aG9yPkNveCwgRS48L2F1dGhvcj48
L2F1dGhvcnM+PC9jb250cmlidXRvcnM+PGF1dGgtYWRkcmVzcz5MYWJvcmF0b3J5IG9mIEltbXVu
b2xvZ3ksIEZhY3VsdHkgb2YgVmV0ZXJpbmFyeSBNZWRpY2luZSwgR2hlbnQgVW5pdmVyc2l0eSwg
U2FsaXNidXJ5bGFhbiAxMzMsIEItOTgyMCBNZXJlbGJla2UsIEJlbGdpdW0uIFZlc25hLk1lbGtl
YmVla0B1Z2VudC5iZTwvYXV0aC1hZGRyZXNzPjx0aXRsZXM+PHRpdGxlPkVURUMgdmFjY2luYXRp
b24gaW4gcGlnczwvdGl0bGU+PHNlY29uZGFyeS10aXRsZT5WZXQgSW1tdW5vbCBJbW11bm9wYXRo
b2w8L3NlY29uZGFyeS10aXRsZT48YWx0LXRpdGxlPlZldGVyaW5hcnkgaW1tdW5vbG9neSBhbmQg
aW1tdW5vcGF0aG9sb2d5PC9hbHQtdGl0bGU+PHNob3J0LXRpdGxlPkVURUMgdmFjY2luYXRpb24g
aW4gcGlnczwvc2hvcnQtdGl0bGU+PC90aXRsZXM+PHBlcmlvZGljYWw+PGZ1bGwtdGl0bGU+VmV0
IEltbXVub2wgSW1tdW5vcGF0aG9sPC9mdWxsLXRpdGxlPjxhYmJyLTE+VmV0ZXJpbmFyeSBpbW11
bm9sb2d5IGFuZCBpbW11bm9wYXRob2xvZ3k8L2FiYnItMT48L3BlcmlvZGljYWw+PGFsdC1wZXJp
b2RpY2FsPjxmdWxsLXRpdGxlPlZldGVyaW5hcnkgSW1tdW5vbG9neSBhbmQgSW1tdW5vcGF0aG9s
b2d5PC9mdWxsLXRpdGxlPjwvYWx0LXBlcmlvZGljYWw+PHBhZ2VzPjM3LTQyPC9wYWdlcz48dm9s
dW1lPjE1Mjwvdm9sdW1lPjxudW1iZXI+MS0yPC9udW1iZXI+PGVkaXRpb24+MjAxMi8xMC8xNzwv
ZWRpdGlvbj48a2V5d29yZHM+PGtleXdvcmQ+QW5pbWFsczwva2V5d29yZD48a2V5d29yZD5Bbmlt
YWxzLCBOZXdib3JuPC9rZXl3b3JkPjxrZXl3b3JkPkVudGVyb3RveGlnZW5pYyBFc2NoZXJpY2hp
YSBjb2xpLyppbW11bm9sb2d5PC9rZXl3b3JkPjxrZXl3b3JkPkVzY2hlcmljaGlhIGNvbGkgSW5m
ZWN0aW9ucy9pbW11bm9sb2d5L21pY3JvYmlvbG9neS9wcmV2ZW50aW9uICZhbXA7PC9rZXl3b3Jk
PjxrZXl3b3JkPmNvbnRyb2wvKnZldGVyaW5hcnk8L2tleXdvcmQ+PGtleXdvcmQ+RXNjaGVyaWNo
aWEgY29saSBWYWNjaW5lcy8qYWRtaW5pc3RyYXRpb24gJmFtcDsgZG9zYWdlL2ltbXVub2xvZ3k8
L2tleXdvcmQ+PGtleXdvcmQ+RmVtYWxlPC9rZXl3b3JkPjxrZXl3b3JkPkZpbWJyaWFlLCBCYWN0
ZXJpYWwvaW1tdW5vbG9neTwva2V5d29yZD48a2V5d29yZD5JbW11bml0eSwgTXVjb3NhbDwva2V5
d29yZD48a2V5d29yZD5QcmVnbmFuY3k8L2tleXdvcmQ+PGtleXdvcmQ+U3dpbmU8L2tleXdvcmQ+
PGtleXdvcmQ+U3dpbmUgRGlzZWFzZXMvaW1tdW5vbG9neS9taWNyb2Jpb2xvZ3kvKnByZXZlbnRp
b24gJmFtcDsgY29udHJvbDwva2V5d29yZD48a2V5d29yZD5WYWNjaW5hdGlvbi8qdmV0ZXJpbmFy
eTwva2V5d29yZD48a2V5d29yZD5WYWNjaW5lcywgU3VidW5pdC9hZG1pbmlzdHJhdGlvbiAmYW1w
OyBkb3NhZ2UvaW1tdW5vbG9neTwva2V5d29yZD48L2tleXdvcmRzPjxkYXRlcz48eWVhcj4yMDEz
PC95ZWFyPjxwdWItZGF0ZXM+PGRhdGU+TWFyIDE1PC9kYXRlPjwvcHViLWRhdGVzPjwvZGF0ZXM+
PGlzYm4+MDE2NS0yNDI3PC9pc2JuPjxhY2Nlc3Npb24tbnVtPjIzMDY4MjcwPC9hY2Nlc3Npb24t
bnVtPjx1cmxzPjwvdXJscz48ZWxlY3Ryb25pYy1yZXNvdXJjZS1udW0+MTAuMTAxNi9qLnZldGlt
bS4yMDEyLjA5LjAyNDwvZWxlY3Ryb25pYy1yZXNvdXJjZS1udW0+PHJlbW90ZS1kYXRhYmFzZS1w
cm92aWRlcj5ObG08L3JlbW90ZS1kYXRhYmFzZS1wcm92aWRlcj48bGFuZ3VhZ2U+ZW5nPC9sYW5n
dWFnZT48L3JlY29yZD48L0NpdGU+PC9FbmROb3RlPn==
</w:fldData>
          </w:fldChar>
        </w:r>
        <w:r w:rsidR="005F0597" w:rsidRPr="00612C72">
          <w:rPr>
            <w:rStyle w:val="normaltextrun"/>
            <w:rFonts w:ascii="Arial" w:hAnsi="Arial" w:cs="Arial"/>
            <w:color w:val="000000"/>
            <w:sz w:val="22"/>
            <w:szCs w:val="22"/>
            <w:shd w:val="clear" w:color="auto" w:fill="FFFFFF"/>
          </w:rPr>
          <w:instrText xml:space="preserve"> ADDIN EN.CITE </w:instrText>
        </w:r>
        <w:r w:rsidR="005F0597" w:rsidRPr="00612C72">
          <w:rPr>
            <w:rStyle w:val="normaltextrun"/>
            <w:rFonts w:ascii="Arial" w:hAnsi="Arial" w:cs="Arial"/>
            <w:color w:val="000000"/>
            <w:sz w:val="22"/>
            <w:szCs w:val="22"/>
            <w:shd w:val="clear" w:color="auto" w:fill="FFFFFF"/>
          </w:rPr>
          <w:fldChar w:fldCharType="begin">
            <w:fldData xml:space="preserve">PEVuZE5vdGU+PENpdGUgQXV0aG9yWWVhcj0iMSI+PEF1dGhvcj5NZWxrZWJlZWs8L0F1dGhvcj48
WWVhcj4yMDEzPC9ZZWFyPjxSZWNOdW0+NjAzPC9SZWNOdW0+PERpc3BsYXlUZXh0Pk1lbGtlYmVl
ayBldCBhbC4gKDIwMTMpPC9EaXNwbGF5VGV4dD48cmVjb3JkPjxyZWMtbnVtYmVyPjYwMzwvcmVj
LW51bWJlcj48Zm9yZWlnbi1rZXlzPjxrZXkgYXBwPSJFTiIgZGItaWQ9Ijk5c3B4dHhhanhzYXNi
ZWZyOTVwZjAwcmZyczAwZXA5dmUyYSIgdGltZXN0YW1wPSIxNjY0NzM2NTgxIj42MDM8L2tleT48
L2ZvcmVpZ24ta2V5cz48cmVmLXR5cGUgbmFtZT0iSm91cm5hbCBBcnRpY2xlIj4xNzwvcmVmLXR5
cGU+PGNvbnRyaWJ1dG9ycz48YXV0aG9ycz48YXV0aG9yPk1lbGtlYmVlaywgVi48L2F1dGhvcj48
YXV0aG9yPkdvZGRlZXJpcywgQi4gTS48L2F1dGhvcj48YXV0aG9yPkNveCwgRS48L2F1dGhvcj48
L2F1dGhvcnM+PC9jb250cmlidXRvcnM+PGF1dGgtYWRkcmVzcz5MYWJvcmF0b3J5IG9mIEltbXVu
b2xvZ3ksIEZhY3VsdHkgb2YgVmV0ZXJpbmFyeSBNZWRpY2luZSwgR2hlbnQgVW5pdmVyc2l0eSwg
U2FsaXNidXJ5bGFhbiAxMzMsIEItOTgyMCBNZXJlbGJla2UsIEJlbGdpdW0uIFZlc25hLk1lbGtl
YmVla0B1Z2VudC5iZTwvYXV0aC1hZGRyZXNzPjx0aXRsZXM+PHRpdGxlPkVURUMgdmFjY2luYXRp
b24gaW4gcGlnczwvdGl0bGU+PHNlY29uZGFyeS10aXRsZT5WZXQgSW1tdW5vbCBJbW11bm9wYXRo
b2w8L3NlY29uZGFyeS10aXRsZT48YWx0LXRpdGxlPlZldGVyaW5hcnkgaW1tdW5vbG9neSBhbmQg
aW1tdW5vcGF0aG9sb2d5PC9hbHQtdGl0bGU+PHNob3J0LXRpdGxlPkVURUMgdmFjY2luYXRpb24g
aW4gcGlnczwvc2hvcnQtdGl0bGU+PC90aXRsZXM+PHBlcmlvZGljYWw+PGZ1bGwtdGl0bGU+VmV0
IEltbXVub2wgSW1tdW5vcGF0aG9sPC9mdWxsLXRpdGxlPjxhYmJyLTE+VmV0ZXJpbmFyeSBpbW11
bm9sb2d5IGFuZCBpbW11bm9wYXRob2xvZ3k8L2FiYnItMT48L3BlcmlvZGljYWw+PGFsdC1wZXJp
b2RpY2FsPjxmdWxsLXRpdGxlPlZldGVyaW5hcnkgSW1tdW5vbG9neSBhbmQgSW1tdW5vcGF0aG9s
b2d5PC9mdWxsLXRpdGxlPjwvYWx0LXBlcmlvZGljYWw+PHBhZ2VzPjM3LTQyPC9wYWdlcz48dm9s
dW1lPjE1Mjwvdm9sdW1lPjxudW1iZXI+MS0yPC9udW1iZXI+PGVkaXRpb24+MjAxMi8xMC8xNzwv
ZWRpdGlvbj48a2V5d29yZHM+PGtleXdvcmQ+QW5pbWFsczwva2V5d29yZD48a2V5d29yZD5Bbmlt
YWxzLCBOZXdib3JuPC9rZXl3b3JkPjxrZXl3b3JkPkVudGVyb3RveGlnZW5pYyBFc2NoZXJpY2hp
YSBjb2xpLyppbW11bm9sb2d5PC9rZXl3b3JkPjxrZXl3b3JkPkVzY2hlcmljaGlhIGNvbGkgSW5m
ZWN0aW9ucy9pbW11bm9sb2d5L21pY3JvYmlvbG9neS9wcmV2ZW50aW9uICZhbXA7PC9rZXl3b3Jk
PjxrZXl3b3JkPmNvbnRyb2wvKnZldGVyaW5hcnk8L2tleXdvcmQ+PGtleXdvcmQ+RXNjaGVyaWNo
aWEgY29saSBWYWNjaW5lcy8qYWRtaW5pc3RyYXRpb24gJmFtcDsgZG9zYWdlL2ltbXVub2xvZ3k8
L2tleXdvcmQ+PGtleXdvcmQ+RmVtYWxlPC9rZXl3b3JkPjxrZXl3b3JkPkZpbWJyaWFlLCBCYWN0
ZXJpYWwvaW1tdW5vbG9neTwva2V5d29yZD48a2V5d29yZD5JbW11bml0eSwgTXVjb3NhbDwva2V5
d29yZD48a2V5d29yZD5QcmVnbmFuY3k8L2tleXdvcmQ+PGtleXdvcmQ+U3dpbmU8L2tleXdvcmQ+
PGtleXdvcmQ+U3dpbmUgRGlzZWFzZXMvaW1tdW5vbG9neS9taWNyb2Jpb2xvZ3kvKnByZXZlbnRp
b24gJmFtcDsgY29udHJvbDwva2V5d29yZD48a2V5d29yZD5WYWNjaW5hdGlvbi8qdmV0ZXJpbmFy
eTwva2V5d29yZD48a2V5d29yZD5WYWNjaW5lcywgU3VidW5pdC9hZG1pbmlzdHJhdGlvbiAmYW1w
OyBkb3NhZ2UvaW1tdW5vbG9neTwva2V5d29yZD48L2tleXdvcmRzPjxkYXRlcz48eWVhcj4yMDEz
PC95ZWFyPjxwdWItZGF0ZXM+PGRhdGU+TWFyIDE1PC9kYXRlPjwvcHViLWRhdGVzPjwvZGF0ZXM+
PGlzYm4+MDE2NS0yNDI3PC9pc2JuPjxhY2Nlc3Npb24tbnVtPjIzMDY4MjcwPC9hY2Nlc3Npb24t
bnVtPjx1cmxzPjwvdXJscz48ZWxlY3Ryb25pYy1yZXNvdXJjZS1udW0+MTAuMTAxNi9qLnZldGlt
bS4yMDEyLjA5LjAyNDwvZWxlY3Ryb25pYy1yZXNvdXJjZS1udW0+PHJlbW90ZS1kYXRhYmFzZS1w
cm92aWRlcj5ObG08L3JlbW90ZS1kYXRhYmFzZS1wcm92aWRlcj48bGFuZ3VhZ2U+ZW5nPC9sYW5n
dWFnZT48L3JlY29yZD48L0NpdGU+PC9FbmROb3RlPn==
</w:fldData>
          </w:fldChar>
        </w:r>
        <w:r w:rsidR="005F0597" w:rsidRPr="00612C72">
          <w:rPr>
            <w:rStyle w:val="normaltextrun"/>
            <w:rFonts w:ascii="Arial" w:hAnsi="Arial" w:cs="Arial"/>
            <w:color w:val="000000"/>
            <w:sz w:val="22"/>
            <w:szCs w:val="22"/>
            <w:shd w:val="clear" w:color="auto" w:fill="FFFFFF"/>
          </w:rPr>
          <w:instrText xml:space="preserve"> ADDIN EN.CITE.DATA </w:instrText>
        </w:r>
        <w:r w:rsidR="005F0597" w:rsidRPr="00612C72">
          <w:rPr>
            <w:rStyle w:val="normaltextrun"/>
            <w:rFonts w:ascii="Arial" w:hAnsi="Arial" w:cs="Arial"/>
            <w:color w:val="000000"/>
            <w:sz w:val="22"/>
            <w:szCs w:val="22"/>
            <w:shd w:val="clear" w:color="auto" w:fill="FFFFFF"/>
          </w:rPr>
        </w:r>
        <w:r w:rsidR="005F0597" w:rsidRPr="00612C72">
          <w:rPr>
            <w:rStyle w:val="normaltextrun"/>
            <w:rFonts w:ascii="Arial" w:hAnsi="Arial" w:cs="Arial"/>
            <w:color w:val="000000"/>
            <w:sz w:val="22"/>
            <w:szCs w:val="22"/>
            <w:shd w:val="clear" w:color="auto" w:fill="FFFFFF"/>
          </w:rPr>
          <w:fldChar w:fldCharType="end"/>
        </w:r>
        <w:r w:rsidR="005F0597" w:rsidRPr="00612C72">
          <w:rPr>
            <w:rStyle w:val="normaltextrun"/>
            <w:rFonts w:ascii="Arial" w:hAnsi="Arial" w:cs="Arial"/>
            <w:color w:val="000000"/>
            <w:sz w:val="22"/>
            <w:szCs w:val="22"/>
            <w:shd w:val="clear" w:color="auto" w:fill="FFFFFF"/>
          </w:rPr>
        </w:r>
        <w:r w:rsidR="005F0597" w:rsidRPr="00612C72">
          <w:rPr>
            <w:rStyle w:val="normaltextrun"/>
            <w:rFonts w:ascii="Arial" w:hAnsi="Arial" w:cs="Arial"/>
            <w:color w:val="000000"/>
            <w:sz w:val="22"/>
            <w:szCs w:val="22"/>
            <w:shd w:val="clear" w:color="auto" w:fill="FFFFFF"/>
          </w:rPr>
          <w:fldChar w:fldCharType="separate"/>
        </w:r>
        <w:r w:rsidR="005F0597" w:rsidRPr="00612C72">
          <w:rPr>
            <w:rStyle w:val="normaltextrun"/>
            <w:rFonts w:ascii="Arial" w:hAnsi="Arial" w:cs="Arial"/>
            <w:noProof/>
            <w:color w:val="000000"/>
            <w:sz w:val="22"/>
            <w:szCs w:val="22"/>
            <w:shd w:val="clear" w:color="auto" w:fill="FFFFFF"/>
          </w:rPr>
          <w:t>Melkebeek et al. (2013)</w:t>
        </w:r>
        <w:r w:rsidR="005F0597" w:rsidRPr="00612C72">
          <w:rPr>
            <w:rStyle w:val="normaltextrun"/>
            <w:rFonts w:ascii="Arial" w:hAnsi="Arial" w:cs="Arial"/>
            <w:color w:val="000000"/>
            <w:sz w:val="22"/>
            <w:szCs w:val="22"/>
            <w:shd w:val="clear" w:color="auto" w:fill="FFFFFF"/>
          </w:rPr>
          <w:fldChar w:fldCharType="end"/>
        </w:r>
      </w:hyperlink>
      <w:r w:rsidR="0006793F" w:rsidRPr="00612C72">
        <w:rPr>
          <w:rStyle w:val="normaltextrun"/>
          <w:rFonts w:ascii="Arial" w:hAnsi="Arial" w:cs="Arial"/>
          <w:color w:val="000000"/>
          <w:sz w:val="22"/>
          <w:szCs w:val="22"/>
          <w:shd w:val="clear" w:color="auto" w:fill="FFFFFF"/>
          <w:lang w:val="en-IE"/>
        </w:rPr>
        <w:t xml:space="preserve">; and </w:t>
      </w:r>
      <w:hyperlink w:anchor="_ENREF_37" w:tooltip="Dubreuil, 2021 #673" w:history="1">
        <w:r w:rsidR="005F0597" w:rsidRPr="00612C72">
          <w:rPr>
            <w:rStyle w:val="normaltextrun"/>
            <w:rFonts w:ascii="Arial" w:hAnsi="Arial" w:cs="Arial"/>
            <w:color w:val="000000"/>
            <w:sz w:val="22"/>
            <w:szCs w:val="22"/>
            <w:shd w:val="clear" w:color="auto" w:fill="FFFFFF"/>
            <w:lang w:val="en-IE"/>
          </w:rPr>
          <w:fldChar w:fldCharType="begin">
            <w:fldData xml:space="preserve">PEVuZE5vdGU+PENpdGUgQXV0aG9yWWVhcj0iMSI+PEF1dGhvcj5EdWJyZXVpbDwvQXV0aG9yPjxZ
ZWFyPjIwMjE8L1llYXI+PFJlY051bT42NzM8L1JlY051bT48RGlzcGxheVRleHQ+RHVicmV1aWwg
KDIwMjEpPC9EaXNwbGF5VGV4dD48cmVjb3JkPjxyZWMtbnVtYmVyPjY3MzwvcmVjLW51bWJlcj48
Zm9yZWlnbi1rZXlzPjxrZXkgYXBwPSJFTiIgZGItaWQ9Ijk5c3B4dHhhanhzYXNiZWZyOTVwZjAw
cmZyczAwZXA5dmUyYSIgdGltZXN0YW1wPSIxNjY0NzM2NTg0Ij42NzM8L2tleT48L2ZvcmVpZ24t
a2V5cz48cmVmLXR5cGUgbmFtZT0iSm91cm5hbCBBcnRpY2xlIj4xNzwvcmVmLXR5cGU+PGNvbnRy
aWJ1dG9ycz48YXV0aG9ycz48YXV0aG9yPkR1YnJldWlsLCBKLiBELjwvYXV0aG9yPjwvYXV0aG9y
cz48L2NvbnRyaWJ1dG9ycz48YXV0aC1hZGRyZXNzPltEdWJyZXVpbCwgSi4gRGFuaWVsXSBVbml2
IE1vbnRyZWFsLCBGYWMgTWVkIFZldCwgRGVwdCBQYXRob2wgJmFtcDsgTWljcm9iaW9sLCAzMjAw
IFJ1ZSBTaWNvdHRlLCBTdCBIeWFjaW50aGUsIFBRIEoyUyAyTTIsIENhbmFkYS4gRHVicmV1aWws
IEpEIChjb3JyZXNwb25kaW5nIGF1dGhvciksIFVuaXYgTW9udHJlYWwsIEZhYyBNZWQgVmV0LCBE
ZXB0IFBhdGhvbCAmYW1wOyBNaWNyb2Jpb2wsIDMyMDAgUnVlIFNpY290dGUsIFN0IEh5YWNpbnRo
ZSwgUFEgSjJTIDJNMiwgQ2FuYWRhLiBkYW5pZWwuZHVicmV1aWxAdW1vbnRyZWFsLmNhPC9hdXRo
LWFkZHJlc3M+PHRpdGxlcz48dGl0bGU+UGlnIHZhY2NpbmF0aW9uIHN0cmF0ZWdpZXMgYmFzZWQg
b24gZW50ZXJvdG94aWdlbmljIEVzY2hlcmljaGlhIGNvbGkgdG94aW5zPC90aXRsZT48c2Vjb25k
YXJ5LXRpdGxlPkJyYXppbGlhbiBKb3VybmFsIG9mIE1pY3JvYmlvbG9neTwvc2Vjb25kYXJ5LXRp
dGxlPjxhbHQtdGl0bGU+QnJhei4gSi4gTWljcm9iaW9sLjwvYWx0LXRpdGxlPjxzaG9ydC10aXRs
ZT5QaWcgdmFjY2luYXRpb24gc3RyYXRlZ2llcyBiYXNlZCBvbiBlbnRlcm90b3hpZ2VuaWMgRXNj
aGVyaWNoaWEgY29saSB0b3hpbnM8L3Nob3J0LXRpdGxlPjwvdGl0bGVzPjxwZXJpb2RpY2FsPjxm
dWxsLXRpdGxlPkJyYXppbGlhbiBKb3VybmFsIG9mIE1pY3JvYmlvbG9neTwvZnVsbC10aXRsZT48
YWJici0xPkJyYXouIEouIE1pY3JvYmlvbC48L2FiYnItMT48L3BlcmlvZGljYWw+PGFsdC1wZXJp
b2RpY2FsPjxmdWxsLXRpdGxlPkJyYXppbGlhbiBKb3VybmFsIG9mIE1pY3JvYmlvbG9neTwvZnVs
bC10aXRsZT48YWJici0xPkJyYXouIEouIE1pY3JvYmlvbC48L2FiYnItMT48L2FsdC1wZXJpb2Rp
Y2FsPjxwYWdlcz4yNDk5LTI1MDk8L3BhZ2VzPjx2b2x1bWU+NTI8L3ZvbHVtZT48bnVtYmVyPjQ8
L251bWJlcj48a2V5d29yZHM+PGtleXdvcmQ+RVRFQzwva2V5d29yZD48a2V5d29yZD5WYWNjaW5h
dGlvbiBzdHJhdGVnaWVzPC9rZXl3b3JkPjxrZXl3b3JkPkVudGVyb3RveGluczwva2V5d29yZD48
a2V5d29yZD5QaWcgZGlhcnJoZWE8L2tleXdvcmQ+PGtleXdvcmQ+aGVhdC1zdGFibGUgZW50ZXJv
dG94aW48L2tleXdvcmQ+PGtleXdvcmQ+cG9zdC13ZWFuaW5nIGRpYXJyaGVhPC9rZXl3b3JkPjxr
ZXl3b3JkPm9yYWwgaW1tdW5pemF0aW9uPC9rZXl3b3JkPjxrZXl3b3JkPnZpcnVsZW5jZSBmYWN0
b3JzPC9rZXl3b3JkPjxrZXl3b3JkPnByb3RlY3RpdmUgaW1tdW5pdHk8L2tleXdvcmQ+PGtleXdv
cmQ+ZmltYnJpYWwgYW50aWdlbnM8L2tleXdvcmQ+PGtleXdvcmQ+bXVjb3NhbDwva2V5d29yZD48
a2V5d29yZD5hZGp1dmFudDwva2V5d29yZD48a2V5d29yZD5mdXNpb24gcHJvdGVpbjwva2V5d29y
ZD48a2V5d29yZD5lYXN0MSB0b3hpbjwva2V5d29yZD48a2V5d29yZD55b3VuZy1waWdzPC9rZXl3
b3JkPjxrZXl3b3JkPk1pY3JvYmlvbG9neTwva2V5d29yZD48L2tleXdvcmRzPjxkYXRlcz48eWVh
cj4yMDIxPC95ZWFyPjxwdWItZGF0ZXM+PGRhdGU+RGVjPC9kYXRlPjwvcHViLWRhdGVzPjwvZGF0
ZXM+PGlzYm4+MTUxNy04MzgyPC9pc2JuPjxhY2Nlc3Npb24tbnVtPldPUzowMDA2NzE1MTE2MDAw
MDE8L2FjY2Vzc2lvbi1udW0+PHdvcmstdHlwZT5SZXZpZXc8L3dvcmstdHlwZT48dXJscz48cmVs
YXRlZC11cmxzPjx1cmw+Jmx0O0dvIHRvIElTSSZndDs6Ly9XT1M6MDAwNjcxNTExNjAwMDAxaHR0
cHM6Ly93d3cubmNiaS5ubG0ubmloLmdvdi9wbWMvYXJ0aWNsZXMvUE1DODI3MDc3Ny9wZGYvNDI3
NzBfMjAyMV9BcnRpY2xlXzU2Ny5wZGY8L3VybD48L3JlbGF0ZWQtdXJscz48L3VybHM+PGVsZWN0
cm9uaWMtcmVzb3VyY2UtbnVtPjEwLjEwMDcvczQyNzcwLTAyMS0wMDU2Ny0zPC9lbGVjdHJvbmlj
LXJlc291cmNlLW51bT48bGFuZ3VhZ2U+RW5nbGlzaDwvbGFuZ3VhZ2U+PC9yZWNvcmQ+PC9DaXRl
PjwvRW5kTm90ZT4A
</w:fldData>
          </w:fldChar>
        </w:r>
        <w:r w:rsidR="005F0597" w:rsidRPr="00612C72">
          <w:rPr>
            <w:rStyle w:val="normaltextrun"/>
            <w:rFonts w:ascii="Arial" w:hAnsi="Arial" w:cs="Arial"/>
            <w:color w:val="000000"/>
            <w:sz w:val="22"/>
            <w:szCs w:val="22"/>
            <w:shd w:val="clear" w:color="auto" w:fill="FFFFFF"/>
            <w:lang w:val="en-IE"/>
          </w:rPr>
          <w:instrText xml:space="preserve"> ADDIN EN.CITE </w:instrText>
        </w:r>
        <w:r w:rsidR="005F0597" w:rsidRPr="00612C72">
          <w:rPr>
            <w:rStyle w:val="normaltextrun"/>
            <w:rFonts w:ascii="Arial" w:hAnsi="Arial" w:cs="Arial"/>
            <w:color w:val="000000"/>
            <w:sz w:val="22"/>
            <w:szCs w:val="22"/>
            <w:shd w:val="clear" w:color="auto" w:fill="FFFFFF"/>
            <w:lang w:val="en-IE"/>
          </w:rPr>
          <w:fldChar w:fldCharType="begin">
            <w:fldData xml:space="preserve">PEVuZE5vdGU+PENpdGUgQXV0aG9yWWVhcj0iMSI+PEF1dGhvcj5EdWJyZXVpbDwvQXV0aG9yPjxZ
ZWFyPjIwMjE8L1llYXI+PFJlY051bT42NzM8L1JlY051bT48RGlzcGxheVRleHQ+RHVicmV1aWwg
KDIwMjEpPC9EaXNwbGF5VGV4dD48cmVjb3JkPjxyZWMtbnVtYmVyPjY3MzwvcmVjLW51bWJlcj48
Zm9yZWlnbi1rZXlzPjxrZXkgYXBwPSJFTiIgZGItaWQ9Ijk5c3B4dHhhanhzYXNiZWZyOTVwZjAw
cmZyczAwZXA5dmUyYSIgdGltZXN0YW1wPSIxNjY0NzM2NTg0Ij42NzM8L2tleT48L2ZvcmVpZ24t
a2V5cz48cmVmLXR5cGUgbmFtZT0iSm91cm5hbCBBcnRpY2xlIj4xNzwvcmVmLXR5cGU+PGNvbnRy
aWJ1dG9ycz48YXV0aG9ycz48YXV0aG9yPkR1YnJldWlsLCBKLiBELjwvYXV0aG9yPjwvYXV0aG9y
cz48L2NvbnRyaWJ1dG9ycz48YXV0aC1hZGRyZXNzPltEdWJyZXVpbCwgSi4gRGFuaWVsXSBVbml2
IE1vbnRyZWFsLCBGYWMgTWVkIFZldCwgRGVwdCBQYXRob2wgJmFtcDsgTWljcm9iaW9sLCAzMjAw
IFJ1ZSBTaWNvdHRlLCBTdCBIeWFjaW50aGUsIFBRIEoyUyAyTTIsIENhbmFkYS4gRHVicmV1aWws
IEpEIChjb3JyZXNwb25kaW5nIGF1dGhvciksIFVuaXYgTW9udHJlYWwsIEZhYyBNZWQgVmV0LCBE
ZXB0IFBhdGhvbCAmYW1wOyBNaWNyb2Jpb2wsIDMyMDAgUnVlIFNpY290dGUsIFN0IEh5YWNpbnRo
ZSwgUFEgSjJTIDJNMiwgQ2FuYWRhLiBkYW5pZWwuZHVicmV1aWxAdW1vbnRyZWFsLmNhPC9hdXRo
LWFkZHJlc3M+PHRpdGxlcz48dGl0bGU+UGlnIHZhY2NpbmF0aW9uIHN0cmF0ZWdpZXMgYmFzZWQg
b24gZW50ZXJvdG94aWdlbmljIEVzY2hlcmljaGlhIGNvbGkgdG94aW5zPC90aXRsZT48c2Vjb25k
YXJ5LXRpdGxlPkJyYXppbGlhbiBKb3VybmFsIG9mIE1pY3JvYmlvbG9neTwvc2Vjb25kYXJ5LXRp
dGxlPjxhbHQtdGl0bGU+QnJhei4gSi4gTWljcm9iaW9sLjwvYWx0LXRpdGxlPjxzaG9ydC10aXRs
ZT5QaWcgdmFjY2luYXRpb24gc3RyYXRlZ2llcyBiYXNlZCBvbiBlbnRlcm90b3hpZ2VuaWMgRXNj
aGVyaWNoaWEgY29saSB0b3hpbnM8L3Nob3J0LXRpdGxlPjwvdGl0bGVzPjxwZXJpb2RpY2FsPjxm
dWxsLXRpdGxlPkJyYXppbGlhbiBKb3VybmFsIG9mIE1pY3JvYmlvbG9neTwvZnVsbC10aXRsZT48
YWJici0xPkJyYXouIEouIE1pY3JvYmlvbC48L2FiYnItMT48L3BlcmlvZGljYWw+PGFsdC1wZXJp
b2RpY2FsPjxmdWxsLXRpdGxlPkJyYXppbGlhbiBKb3VybmFsIG9mIE1pY3JvYmlvbG9neTwvZnVs
bC10aXRsZT48YWJici0xPkJyYXouIEouIE1pY3JvYmlvbC48L2FiYnItMT48L2FsdC1wZXJpb2Rp
Y2FsPjxwYWdlcz4yNDk5LTI1MDk8L3BhZ2VzPjx2b2x1bWU+NTI8L3ZvbHVtZT48bnVtYmVyPjQ8
L251bWJlcj48a2V5d29yZHM+PGtleXdvcmQ+RVRFQzwva2V5d29yZD48a2V5d29yZD5WYWNjaW5h
dGlvbiBzdHJhdGVnaWVzPC9rZXl3b3JkPjxrZXl3b3JkPkVudGVyb3RveGluczwva2V5d29yZD48
a2V5d29yZD5QaWcgZGlhcnJoZWE8L2tleXdvcmQ+PGtleXdvcmQ+aGVhdC1zdGFibGUgZW50ZXJv
dG94aW48L2tleXdvcmQ+PGtleXdvcmQ+cG9zdC13ZWFuaW5nIGRpYXJyaGVhPC9rZXl3b3JkPjxr
ZXl3b3JkPm9yYWwgaW1tdW5pemF0aW9uPC9rZXl3b3JkPjxrZXl3b3JkPnZpcnVsZW5jZSBmYWN0
b3JzPC9rZXl3b3JkPjxrZXl3b3JkPnByb3RlY3RpdmUgaW1tdW5pdHk8L2tleXdvcmQ+PGtleXdv
cmQ+ZmltYnJpYWwgYW50aWdlbnM8L2tleXdvcmQ+PGtleXdvcmQ+bXVjb3NhbDwva2V5d29yZD48
a2V5d29yZD5hZGp1dmFudDwva2V5d29yZD48a2V5d29yZD5mdXNpb24gcHJvdGVpbjwva2V5d29y
ZD48a2V5d29yZD5lYXN0MSB0b3hpbjwva2V5d29yZD48a2V5d29yZD55b3VuZy1waWdzPC9rZXl3
b3JkPjxrZXl3b3JkPk1pY3JvYmlvbG9neTwva2V5d29yZD48L2tleXdvcmRzPjxkYXRlcz48eWVh
cj4yMDIxPC95ZWFyPjxwdWItZGF0ZXM+PGRhdGU+RGVjPC9kYXRlPjwvcHViLWRhdGVzPjwvZGF0
ZXM+PGlzYm4+MTUxNy04MzgyPC9pc2JuPjxhY2Nlc3Npb24tbnVtPldPUzowMDA2NzE1MTE2MDAw
MDE8L2FjY2Vzc2lvbi1udW0+PHdvcmstdHlwZT5SZXZpZXc8L3dvcmstdHlwZT48dXJscz48cmVs
YXRlZC11cmxzPjx1cmw+Jmx0O0dvIHRvIElTSSZndDs6Ly9XT1M6MDAwNjcxNTExNjAwMDAxaHR0
cHM6Ly93d3cubmNiaS5ubG0ubmloLmdvdi9wbWMvYXJ0aWNsZXMvUE1DODI3MDc3Ny9wZGYvNDI3
NzBfMjAyMV9BcnRpY2xlXzU2Ny5wZGY8L3VybD48L3JlbGF0ZWQtdXJscz48L3VybHM+PGVsZWN0
cm9uaWMtcmVzb3VyY2UtbnVtPjEwLjEwMDcvczQyNzcwLTAyMS0wMDU2Ny0zPC9lbGVjdHJvbmlj
LXJlc291cmNlLW51bT48bGFuZ3VhZ2U+RW5nbGlzaDwvbGFuZ3VhZ2U+PC9yZWNvcmQ+PC9DaXRl
PjwvRW5kTm90ZT4A
</w:fldData>
          </w:fldChar>
        </w:r>
        <w:r w:rsidR="005F0597" w:rsidRPr="00612C72">
          <w:rPr>
            <w:rStyle w:val="normaltextrun"/>
            <w:rFonts w:ascii="Arial" w:hAnsi="Arial" w:cs="Arial"/>
            <w:color w:val="000000"/>
            <w:sz w:val="22"/>
            <w:szCs w:val="22"/>
            <w:shd w:val="clear" w:color="auto" w:fill="FFFFFF"/>
            <w:lang w:val="en-IE"/>
          </w:rPr>
          <w:instrText xml:space="preserve"> ADDIN EN.CITE.DATA </w:instrText>
        </w:r>
        <w:r w:rsidR="005F0597" w:rsidRPr="00612C72">
          <w:rPr>
            <w:rStyle w:val="normaltextrun"/>
            <w:rFonts w:ascii="Arial" w:hAnsi="Arial" w:cs="Arial"/>
            <w:color w:val="000000"/>
            <w:sz w:val="22"/>
            <w:szCs w:val="22"/>
            <w:shd w:val="clear" w:color="auto" w:fill="FFFFFF"/>
            <w:lang w:val="en-IE"/>
          </w:rPr>
        </w:r>
        <w:r w:rsidR="005F0597" w:rsidRPr="00612C72">
          <w:rPr>
            <w:rStyle w:val="normaltextrun"/>
            <w:rFonts w:ascii="Arial" w:hAnsi="Arial" w:cs="Arial"/>
            <w:color w:val="000000"/>
            <w:sz w:val="22"/>
            <w:szCs w:val="22"/>
            <w:shd w:val="clear" w:color="auto" w:fill="FFFFFF"/>
            <w:lang w:val="en-IE"/>
          </w:rPr>
          <w:fldChar w:fldCharType="end"/>
        </w:r>
        <w:r w:rsidR="005F0597" w:rsidRPr="00612C72">
          <w:rPr>
            <w:rStyle w:val="normaltextrun"/>
            <w:rFonts w:ascii="Arial" w:hAnsi="Arial" w:cs="Arial"/>
            <w:color w:val="000000"/>
            <w:sz w:val="22"/>
            <w:szCs w:val="22"/>
            <w:shd w:val="clear" w:color="auto" w:fill="FFFFFF"/>
            <w:lang w:val="en-IE"/>
          </w:rPr>
        </w:r>
        <w:r w:rsidR="005F0597" w:rsidRPr="00612C72">
          <w:rPr>
            <w:rStyle w:val="normaltextrun"/>
            <w:rFonts w:ascii="Arial" w:hAnsi="Arial" w:cs="Arial"/>
            <w:color w:val="000000"/>
            <w:sz w:val="22"/>
            <w:szCs w:val="22"/>
            <w:shd w:val="clear" w:color="auto" w:fill="FFFFFF"/>
            <w:lang w:val="en-IE"/>
          </w:rPr>
          <w:fldChar w:fldCharType="separate"/>
        </w:r>
        <w:r w:rsidR="005F0597" w:rsidRPr="00612C72">
          <w:rPr>
            <w:rStyle w:val="normaltextrun"/>
            <w:rFonts w:ascii="Arial" w:hAnsi="Arial" w:cs="Arial"/>
            <w:noProof/>
            <w:color w:val="000000"/>
            <w:sz w:val="22"/>
            <w:szCs w:val="22"/>
            <w:shd w:val="clear" w:color="auto" w:fill="FFFFFF"/>
            <w:lang w:val="en-IE"/>
          </w:rPr>
          <w:t>Dubreuil (2021)</w:t>
        </w:r>
        <w:r w:rsidR="005F0597" w:rsidRPr="00612C72">
          <w:rPr>
            <w:rStyle w:val="normaltextrun"/>
            <w:rFonts w:ascii="Arial" w:hAnsi="Arial" w:cs="Arial"/>
            <w:color w:val="000000"/>
            <w:sz w:val="22"/>
            <w:szCs w:val="22"/>
            <w:shd w:val="clear" w:color="auto" w:fill="FFFFFF"/>
            <w:lang w:val="en-IE"/>
          </w:rPr>
          <w:fldChar w:fldCharType="end"/>
        </w:r>
      </w:hyperlink>
      <w:r w:rsidR="00793E09" w:rsidRPr="00612C72">
        <w:rPr>
          <w:rStyle w:val="normaltextrun"/>
          <w:rFonts w:ascii="Arial" w:hAnsi="Arial" w:cs="Arial"/>
          <w:color w:val="000000"/>
          <w:sz w:val="22"/>
          <w:szCs w:val="22"/>
          <w:shd w:val="clear" w:color="auto" w:fill="FFFFFF"/>
        </w:rPr>
        <w:t>.</w:t>
      </w:r>
    </w:p>
    <w:p w14:paraId="3FD89BEF" w14:textId="0F554A23" w:rsidR="006F0481" w:rsidRDefault="006F0481" w:rsidP="00C63C5E">
      <w:pPr>
        <w:pStyle w:val="paragraph"/>
        <w:spacing w:before="0" w:beforeAutospacing="0" w:after="240" w:afterAutospacing="0" w:line="276" w:lineRule="auto"/>
        <w:textAlignment w:val="baseline"/>
        <w:rPr>
          <w:rStyle w:val="normaltextrun"/>
          <w:rFonts w:ascii="Arial" w:hAnsi="Arial" w:cs="Arial"/>
          <w:color w:val="000000"/>
          <w:sz w:val="22"/>
          <w:szCs w:val="22"/>
          <w:shd w:val="clear" w:color="auto" w:fill="FFFFFF"/>
        </w:rPr>
      </w:pPr>
      <w:r>
        <w:rPr>
          <w:rStyle w:val="normaltextrun"/>
          <w:rFonts w:ascii="Arial" w:hAnsi="Arial" w:cs="Arial"/>
          <w:color w:val="000000"/>
          <w:sz w:val="22"/>
          <w:szCs w:val="22"/>
          <w:shd w:val="clear" w:color="auto" w:fill="FFFFFF"/>
        </w:rPr>
        <w:t xml:space="preserve">The success of the vaccination programme will depend on the </w:t>
      </w:r>
      <w:r w:rsidR="00A20B7D">
        <w:rPr>
          <w:rStyle w:val="normaltextrun"/>
          <w:rFonts w:ascii="Arial" w:hAnsi="Arial" w:cs="Arial"/>
          <w:color w:val="000000"/>
          <w:sz w:val="22"/>
          <w:szCs w:val="22"/>
          <w:shd w:val="clear" w:color="auto" w:fill="FFFFFF"/>
        </w:rPr>
        <w:t xml:space="preserve">bacterial </w:t>
      </w:r>
      <w:r>
        <w:rPr>
          <w:rStyle w:val="normaltextrun"/>
          <w:rFonts w:ascii="Arial" w:hAnsi="Arial" w:cs="Arial"/>
          <w:color w:val="000000"/>
          <w:sz w:val="22"/>
          <w:szCs w:val="22"/>
          <w:shd w:val="clear" w:color="auto" w:fill="FFFFFF"/>
        </w:rPr>
        <w:t xml:space="preserve">strains circulating and the characteristics of the vaccines employed. </w:t>
      </w:r>
      <w:r w:rsidR="008E4B58">
        <w:rPr>
          <w:rStyle w:val="normaltextrun"/>
          <w:rFonts w:ascii="Arial" w:hAnsi="Arial" w:cs="Arial"/>
          <w:color w:val="000000"/>
          <w:sz w:val="22"/>
          <w:szCs w:val="22"/>
          <w:shd w:val="clear" w:color="auto" w:fill="FFFFFF"/>
        </w:rPr>
        <w:t>Likewise, isolati</w:t>
      </w:r>
      <w:r w:rsidR="00A20B7D">
        <w:rPr>
          <w:rStyle w:val="normaltextrun"/>
          <w:rFonts w:ascii="Arial" w:hAnsi="Arial" w:cs="Arial"/>
          <w:color w:val="000000"/>
          <w:sz w:val="22"/>
          <w:szCs w:val="22"/>
          <w:shd w:val="clear" w:color="auto" w:fill="FFFFFF"/>
        </w:rPr>
        <w:t>on and identification of specific</w:t>
      </w:r>
      <w:r w:rsidR="008E4B58">
        <w:rPr>
          <w:rStyle w:val="normaltextrun"/>
          <w:rFonts w:ascii="Arial" w:hAnsi="Arial" w:cs="Arial"/>
          <w:color w:val="000000"/>
          <w:sz w:val="22"/>
          <w:szCs w:val="22"/>
          <w:shd w:val="clear" w:color="auto" w:fill="FFFFFF"/>
        </w:rPr>
        <w:t xml:space="preserve"> </w:t>
      </w:r>
      <w:r w:rsidR="00520C77" w:rsidRPr="00520C77">
        <w:rPr>
          <w:rStyle w:val="normaltextrun"/>
          <w:rFonts w:ascii="Arial" w:hAnsi="Arial" w:cs="Arial"/>
          <w:i/>
          <w:iCs/>
          <w:color w:val="000000"/>
          <w:sz w:val="22"/>
          <w:szCs w:val="22"/>
          <w:shd w:val="clear" w:color="auto" w:fill="FFFFFF"/>
        </w:rPr>
        <w:t>E. coli</w:t>
      </w:r>
      <w:r w:rsidR="008E4B58">
        <w:rPr>
          <w:rStyle w:val="normaltextrun"/>
          <w:rFonts w:ascii="Arial" w:hAnsi="Arial" w:cs="Arial"/>
          <w:color w:val="000000"/>
          <w:sz w:val="22"/>
          <w:szCs w:val="22"/>
          <w:shd w:val="clear" w:color="auto" w:fill="FFFFFF"/>
        </w:rPr>
        <w:t xml:space="preserve"> strains causing diarrhoea on farm is </w:t>
      </w:r>
      <w:r w:rsidR="00872263">
        <w:rPr>
          <w:rStyle w:val="normaltextrun"/>
          <w:rFonts w:ascii="Arial" w:hAnsi="Arial" w:cs="Arial"/>
          <w:color w:val="000000"/>
          <w:sz w:val="22"/>
          <w:szCs w:val="22"/>
          <w:shd w:val="clear" w:color="auto" w:fill="FFFFFF"/>
        </w:rPr>
        <w:t xml:space="preserve">a </w:t>
      </w:r>
      <w:r w:rsidR="008E4B58">
        <w:rPr>
          <w:rStyle w:val="normaltextrun"/>
          <w:rFonts w:ascii="Arial" w:hAnsi="Arial" w:cs="Arial"/>
          <w:color w:val="000000"/>
          <w:sz w:val="22"/>
          <w:szCs w:val="22"/>
          <w:shd w:val="clear" w:color="auto" w:fill="FFFFFF"/>
        </w:rPr>
        <w:t>good practice to ensure a correct choice of vaccine</w:t>
      </w:r>
      <w:r w:rsidR="00872263">
        <w:rPr>
          <w:rStyle w:val="normaltextrun"/>
          <w:rFonts w:ascii="Arial" w:hAnsi="Arial" w:cs="Arial"/>
          <w:color w:val="000000"/>
          <w:sz w:val="22"/>
          <w:szCs w:val="22"/>
          <w:shd w:val="clear" w:color="auto" w:fill="FFFFFF"/>
        </w:rPr>
        <w:t xml:space="preserve"> and its efficacy</w:t>
      </w:r>
      <w:r w:rsidR="008E4B58">
        <w:rPr>
          <w:rStyle w:val="normaltextrun"/>
          <w:rFonts w:ascii="Arial" w:hAnsi="Arial" w:cs="Arial"/>
          <w:color w:val="000000"/>
          <w:sz w:val="22"/>
          <w:szCs w:val="22"/>
          <w:shd w:val="clear" w:color="auto" w:fill="FFFFFF"/>
        </w:rPr>
        <w:t xml:space="preserve">. </w:t>
      </w:r>
      <w:r w:rsidR="007D6BE2">
        <w:rPr>
          <w:rStyle w:val="normaltextrun"/>
          <w:rFonts w:ascii="Arial" w:hAnsi="Arial" w:cs="Arial"/>
          <w:color w:val="000000"/>
          <w:sz w:val="22"/>
          <w:szCs w:val="22"/>
          <w:shd w:val="clear" w:color="auto" w:fill="FFFFFF"/>
        </w:rPr>
        <w:t>Another issue to be considered is weaning age</w:t>
      </w:r>
      <w:r w:rsidR="004F2E7B">
        <w:rPr>
          <w:rStyle w:val="normaltextrun"/>
          <w:rFonts w:ascii="Arial" w:hAnsi="Arial" w:cs="Arial"/>
          <w:color w:val="000000"/>
          <w:sz w:val="22"/>
          <w:szCs w:val="22"/>
          <w:shd w:val="clear" w:color="auto" w:fill="FFFFFF"/>
        </w:rPr>
        <w:t>,</w:t>
      </w:r>
      <w:r w:rsidR="007D6BE2">
        <w:rPr>
          <w:rStyle w:val="normaltextrun"/>
          <w:rFonts w:ascii="Arial" w:hAnsi="Arial" w:cs="Arial"/>
          <w:color w:val="000000"/>
          <w:sz w:val="22"/>
          <w:szCs w:val="22"/>
          <w:shd w:val="clear" w:color="auto" w:fill="FFFFFF"/>
        </w:rPr>
        <w:t xml:space="preserve"> as, on some farms, the timing of administration of the vaccine may not allow the development of a proper immune response before weaning. For example, Coliprotect® can be administered from 18 days of age, but if weaning occurs at 25 days, piglets may not have protective levels of antibodies circulating at weaning. </w:t>
      </w:r>
    </w:p>
    <w:p w14:paraId="72679F32" w14:textId="39A5FCFB" w:rsidR="0072038D" w:rsidRDefault="00851669" w:rsidP="00B4537B">
      <w:pPr>
        <w:spacing w:line="276" w:lineRule="auto"/>
      </w:pPr>
      <w:r>
        <w:t xml:space="preserve">Finally, if commercially available vaccines are not effective </w:t>
      </w:r>
      <w:r w:rsidR="004F2E7B">
        <w:t>in controlling</w:t>
      </w:r>
      <w:r>
        <w:t xml:space="preserve"> the problem on farm and the problem has been correctly identified (</w:t>
      </w:r>
      <w:r w:rsidR="00F06DEB">
        <w:t>i.e.</w:t>
      </w:r>
      <w:r>
        <w:t xml:space="preserve"> it really is ETEC causing diarrhoea) and isolated, autogenous vaccines may be developed. Autogenous vaccines are </w:t>
      </w:r>
      <w:r w:rsidR="000E6E1D">
        <w:t xml:space="preserve">vaccines produced </w:t>
      </w:r>
      <w:r w:rsidR="000E6E1D" w:rsidRPr="000E6E1D">
        <w:t xml:space="preserve">from pathogens </w:t>
      </w:r>
      <w:r w:rsidR="000E6E1D">
        <w:t>retrieved</w:t>
      </w:r>
      <w:r w:rsidR="000E6E1D" w:rsidRPr="000E6E1D">
        <w:t xml:space="preserve"> from </w:t>
      </w:r>
      <w:r w:rsidR="000E6E1D">
        <w:t xml:space="preserve">pigs from a specific farm </w:t>
      </w:r>
      <w:r w:rsidR="000E6E1D" w:rsidRPr="000E6E1D">
        <w:t>and used for the treatment of th</w:t>
      </w:r>
      <w:r w:rsidR="000E6E1D">
        <w:t xml:space="preserve">ose pigs </w:t>
      </w:r>
      <w:r w:rsidR="00086FC8">
        <w:t>o</w:t>
      </w:r>
      <w:r w:rsidR="000E6E1D">
        <w:t>n that farm.</w:t>
      </w:r>
    </w:p>
    <w:p w14:paraId="43DD31E0" w14:textId="5411DD49" w:rsidR="00001A0F" w:rsidRDefault="00001A0F" w:rsidP="00B4537B">
      <w:pPr>
        <w:pStyle w:val="paragraph"/>
        <w:spacing w:before="0" w:beforeAutospacing="0" w:after="0" w:afterAutospacing="0" w:line="276" w:lineRule="auto"/>
        <w:textAlignment w:val="baseline"/>
        <w:rPr>
          <w:rStyle w:val="normaltextrun"/>
          <w:rFonts w:ascii="Arial" w:hAnsi="Arial" w:cs="Arial"/>
          <w:color w:val="000000"/>
          <w:sz w:val="22"/>
          <w:szCs w:val="22"/>
          <w:shd w:val="clear" w:color="auto" w:fill="FFFFFF"/>
        </w:rPr>
      </w:pPr>
      <w:r w:rsidRPr="00A36B7D">
        <w:rPr>
          <w:rStyle w:val="normaltextrun"/>
          <w:rFonts w:ascii="Arial" w:hAnsi="Arial" w:cs="Arial"/>
          <w:color w:val="000000"/>
          <w:sz w:val="22"/>
          <w:szCs w:val="22"/>
          <w:shd w:val="clear" w:color="auto" w:fill="FFFFFF"/>
        </w:rPr>
        <w:t>Vaccin</w:t>
      </w:r>
      <w:r>
        <w:rPr>
          <w:rStyle w:val="normaltextrun"/>
          <w:rFonts w:ascii="Arial" w:hAnsi="Arial" w:cs="Arial"/>
          <w:color w:val="000000"/>
          <w:sz w:val="22"/>
          <w:szCs w:val="22"/>
          <w:shd w:val="clear" w:color="auto" w:fill="FFFFFF"/>
        </w:rPr>
        <w:t xml:space="preserve">ation </w:t>
      </w:r>
      <w:r w:rsidRPr="00A36B7D">
        <w:rPr>
          <w:rStyle w:val="normaltextrun"/>
          <w:rFonts w:ascii="Arial" w:hAnsi="Arial" w:cs="Arial"/>
          <w:color w:val="000000"/>
          <w:sz w:val="22"/>
          <w:szCs w:val="22"/>
          <w:shd w:val="clear" w:color="auto" w:fill="FFFFFF"/>
        </w:rPr>
        <w:t>is a highly specific practice, meaning that it will not be effective against other causes</w:t>
      </w:r>
      <w:r>
        <w:rPr>
          <w:rStyle w:val="normaltextrun"/>
          <w:rFonts w:ascii="Arial" w:hAnsi="Arial" w:cs="Arial"/>
          <w:color w:val="000000"/>
          <w:sz w:val="22"/>
          <w:szCs w:val="22"/>
          <w:shd w:val="clear" w:color="auto" w:fill="FFFFFF"/>
        </w:rPr>
        <w:t xml:space="preserve"> or pathogens causing diarrhoea</w:t>
      </w:r>
      <w:r w:rsidRPr="00A36B7D">
        <w:rPr>
          <w:rStyle w:val="normaltextrun"/>
          <w:rFonts w:ascii="Arial" w:hAnsi="Arial" w:cs="Arial"/>
          <w:color w:val="000000"/>
          <w:sz w:val="22"/>
          <w:szCs w:val="22"/>
          <w:shd w:val="clear" w:color="auto" w:fill="FFFFFF"/>
        </w:rPr>
        <w:t xml:space="preserve">. It also requires extra labour and </w:t>
      </w:r>
      <w:r>
        <w:rPr>
          <w:rStyle w:val="normaltextrun"/>
          <w:rFonts w:ascii="Arial" w:hAnsi="Arial" w:cs="Arial"/>
          <w:color w:val="000000"/>
          <w:sz w:val="22"/>
          <w:szCs w:val="22"/>
          <w:shd w:val="clear" w:color="auto" w:fill="FFFFFF"/>
        </w:rPr>
        <w:t>can be expensive</w:t>
      </w:r>
      <w:r w:rsidRPr="00A36B7D">
        <w:rPr>
          <w:rStyle w:val="normaltextrun"/>
          <w:rFonts w:ascii="Arial" w:hAnsi="Arial" w:cs="Arial"/>
          <w:color w:val="000000"/>
          <w:sz w:val="22"/>
          <w:szCs w:val="22"/>
          <w:shd w:val="clear" w:color="auto" w:fill="FFFFFF"/>
        </w:rPr>
        <w:t xml:space="preserve">, especially when vaccinating piglets. </w:t>
      </w:r>
    </w:p>
    <w:p w14:paraId="6EA1001B" w14:textId="77777777" w:rsidR="0072038D" w:rsidRPr="00115FF0" w:rsidRDefault="0072038D" w:rsidP="00B4537B">
      <w:pPr>
        <w:pStyle w:val="paragraph"/>
        <w:spacing w:before="0" w:beforeAutospacing="0" w:after="0" w:afterAutospacing="0" w:line="276" w:lineRule="auto"/>
        <w:textAlignment w:val="baseline"/>
        <w:rPr>
          <w:rStyle w:val="normaltextrun"/>
          <w:rFonts w:ascii="Arial" w:hAnsi="Arial" w:cs="Arial"/>
          <w:color w:val="000000"/>
          <w:sz w:val="22"/>
          <w:szCs w:val="22"/>
          <w:shd w:val="clear" w:color="auto" w:fill="FFFFFF"/>
        </w:rPr>
      </w:pPr>
    </w:p>
    <w:p w14:paraId="318DFEC0" w14:textId="77777777" w:rsidR="0072038D" w:rsidRPr="00A36B7D" w:rsidRDefault="0072038D" w:rsidP="00B4537B">
      <w:pPr>
        <w:spacing w:after="0" w:line="276" w:lineRule="auto"/>
        <w:textAlignment w:val="baseline"/>
        <w:rPr>
          <w:rFonts w:eastAsia="Times New Roman" w:cs="Arial"/>
          <w:lang w:eastAsia="en-GB"/>
        </w:rPr>
      </w:pPr>
    </w:p>
    <w:p w14:paraId="2F72D7CE" w14:textId="759906DD" w:rsidR="0072038D" w:rsidRDefault="0072038D" w:rsidP="00280D6B">
      <w:pPr>
        <w:pStyle w:val="Heading2"/>
        <w:rPr>
          <w:i/>
          <w:iCs/>
        </w:rPr>
      </w:pPr>
      <w:bookmarkStart w:id="90" w:name="_Toc113219416"/>
      <w:bookmarkStart w:id="91" w:name="_Toc124787512"/>
      <w:r w:rsidRPr="63B2DC73">
        <w:t xml:space="preserve">Antibiotic usage for </w:t>
      </w:r>
      <w:r w:rsidR="00520C77" w:rsidRPr="00520C77">
        <w:rPr>
          <w:i/>
          <w:iCs/>
        </w:rPr>
        <w:t>E. coli</w:t>
      </w:r>
      <w:bookmarkEnd w:id="90"/>
      <w:bookmarkEnd w:id="91"/>
    </w:p>
    <w:p w14:paraId="77650A3D" w14:textId="2483C402" w:rsidR="0072038D" w:rsidRDefault="0072038D" w:rsidP="00B4537B">
      <w:pPr>
        <w:spacing w:line="276" w:lineRule="auto"/>
      </w:pPr>
      <w:r>
        <w:t xml:space="preserve">Treatment for </w:t>
      </w:r>
      <w:r w:rsidR="0082609C">
        <w:t>PWD</w:t>
      </w:r>
      <w:r>
        <w:t xml:space="preserve"> </w:t>
      </w:r>
      <w:r w:rsidR="006D3826">
        <w:t xml:space="preserve">caused </w:t>
      </w:r>
      <w:r>
        <w:t xml:space="preserve">by </w:t>
      </w:r>
      <w:r w:rsidR="00520C77" w:rsidRPr="00520C77">
        <w:rPr>
          <w:i/>
          <w:iCs/>
        </w:rPr>
        <w:t>E. coli</w:t>
      </w:r>
      <w:r>
        <w:t xml:space="preserve"> is based on </w:t>
      </w:r>
      <w:r w:rsidR="006D3826">
        <w:t>antibiotic therapy</w:t>
      </w:r>
      <w:r>
        <w:t>. Generally, sick pigs must be treated parent</w:t>
      </w:r>
      <w:r w:rsidR="008317AF">
        <w:t>er</w:t>
      </w:r>
      <w:r>
        <w:t>ally as they will eat little and drink little. However, anti</w:t>
      </w:r>
      <w:r w:rsidR="008A21A8">
        <w:t>biotics</w:t>
      </w:r>
      <w:r>
        <w:t xml:space="preserve"> in feed (medicated feed) are generally the approach taken to prevent or treat large groups of weaner pigs from developing severe </w:t>
      </w:r>
      <w:r w:rsidR="006D3826">
        <w:t>clinical signs</w:t>
      </w:r>
      <w:r>
        <w:t xml:space="preserve">. </w:t>
      </w:r>
    </w:p>
    <w:p w14:paraId="7A46B414" w14:textId="703E59DE" w:rsidR="0072038D" w:rsidRDefault="0072038D" w:rsidP="00B4537B">
      <w:pPr>
        <w:spacing w:line="276" w:lineRule="auto"/>
      </w:pPr>
      <w:r>
        <w:t>Due to the development of antimicrobial resistance, any anti</w:t>
      </w:r>
      <w:r w:rsidR="000332A9">
        <w:t>biotic</w:t>
      </w:r>
      <w:r>
        <w:t xml:space="preserve"> treatment should be preceded by a positive diagnosis, followed by antimicrobial sensitivity testing before prescribing an effective drug. Historically, </w:t>
      </w:r>
      <w:r w:rsidRPr="00F52269">
        <w:t>anti</w:t>
      </w:r>
      <w:r w:rsidR="000332A9" w:rsidRPr="00F52269">
        <w:t>biotics</w:t>
      </w:r>
      <w:r w:rsidRPr="000332A9">
        <w:t xml:space="preserve"> that reach therapeutic concentrations in the small intestine</w:t>
      </w:r>
      <w:r w:rsidR="00762CC8">
        <w:t>,</w:t>
      </w:r>
      <w:r w:rsidRPr="000332A9">
        <w:t xml:space="preserve"> such as amoxicillin and clavulanic acid, fluoroquinolones, cephalosporins, apramycin, ceftiofur, neomycin, or trimethoprim</w:t>
      </w:r>
      <w:r w:rsidR="00D0142D">
        <w:t>,</w:t>
      </w:r>
      <w:r w:rsidRPr="000332A9">
        <w:t xml:space="preserve"> have been used. </w:t>
      </w:r>
      <w:r w:rsidR="000B4C86" w:rsidRPr="00F52269">
        <w:t>Antibiotics</w:t>
      </w:r>
      <w:r w:rsidR="000B4C86" w:rsidRPr="000332A9">
        <w:t xml:space="preserve"> critically important to human</w:t>
      </w:r>
      <w:r w:rsidR="000B4C86" w:rsidRPr="000B4C86">
        <w:t xml:space="preserve"> medicine</w:t>
      </w:r>
      <w:r w:rsidR="00D0142D">
        <w:t>,</w:t>
      </w:r>
      <w:r w:rsidR="000B4C86" w:rsidRPr="000B4C86">
        <w:t xml:space="preserve"> such as fluoroquinolones and cephalosporins of 3rd and 4th generation</w:t>
      </w:r>
      <w:r w:rsidR="00D0142D">
        <w:t>,</w:t>
      </w:r>
      <w:r w:rsidR="000B4C86" w:rsidRPr="000B4C86">
        <w:t xml:space="preserve"> must </w:t>
      </w:r>
      <w:r w:rsidR="0F38F248">
        <w:t xml:space="preserve">only </w:t>
      </w:r>
      <w:r w:rsidR="000B4C86" w:rsidRPr="000B4C86">
        <w:t xml:space="preserve">be used as </w:t>
      </w:r>
      <w:r w:rsidR="00D0142D">
        <w:t xml:space="preserve">a </w:t>
      </w:r>
      <w:r w:rsidR="000B4C86" w:rsidRPr="000B4C86">
        <w:t xml:space="preserve">last resort </w:t>
      </w:r>
      <w:r w:rsidR="0081094E">
        <w:fldChar w:fldCharType="begin"/>
      </w:r>
      <w:r w:rsidR="0081094E">
        <w:instrText xml:space="preserve"> ADDIN EN.CITE &lt;EndNote&gt;&lt;Cite&gt;&lt;Author&gt;Fairbrother&lt;/Author&gt;&lt;Year&gt;2019&lt;/Year&gt;&lt;RecNum&gt;730&lt;/RecNum&gt;&lt;DisplayText&gt;(Fairbrother &amp;amp; Nadeau, 2019)&lt;/DisplayText&gt;&lt;record&gt;&lt;rec-number&gt;730&lt;/rec-number&gt;&lt;foreign-keys&gt;&lt;key app="EN" db-id="99spxtxajxsasbefr95pf00rfrs00ep9ve2a" timestamp="1664746733"&gt;730&lt;/key&gt;&lt;/foreign-keys&gt;&lt;ref-type name="Book Section"&gt;5&lt;/ref-type&gt;&lt;contributors&gt;&lt;authors&gt;&lt;author&gt;Fairbrother, John M.&lt;/author&gt;&lt;author&gt;Nadeau, Éric&lt;/author&gt;&lt;/authors&gt;&lt;/contributors&gt;&lt;titles&gt;&lt;title&gt;Colibacillosis&lt;/title&gt;&lt;secondary-title&gt;Diseases of Swine&lt;/secondary-title&gt;&lt;/titles&gt;&lt;pages&gt;807-834&lt;/pages&gt;&lt;dates&gt;&lt;year&gt;2019&lt;/year&gt;&lt;/dates&gt;&lt;urls&gt;&lt;related-urls&gt;&lt;url&gt;https://onlinelibrary.wiley.com/doi/abs/10.1002/9781119350927.ch52&lt;/url&gt;&lt;/related-urls&gt;&lt;/urls&gt;&lt;electronic-resource-num&gt;https://doi.org/10.1002/9781119350927.ch52&lt;/electronic-resource-num&gt;&lt;/record&gt;&lt;/Cite&gt;&lt;/EndNote&gt;</w:instrText>
      </w:r>
      <w:r w:rsidR="0081094E">
        <w:fldChar w:fldCharType="separate"/>
      </w:r>
      <w:r w:rsidR="0081094E">
        <w:rPr>
          <w:noProof/>
        </w:rPr>
        <w:t>(</w:t>
      </w:r>
      <w:hyperlink w:anchor="_ENREF_41" w:tooltip="Fairbrother, 2019 #730" w:history="1">
        <w:r w:rsidR="005F0597">
          <w:rPr>
            <w:noProof/>
          </w:rPr>
          <w:t>Fairbrother &amp; Nadeau, 2019</w:t>
        </w:r>
      </w:hyperlink>
      <w:r w:rsidR="0081094E">
        <w:rPr>
          <w:noProof/>
        </w:rPr>
        <w:t>)</w:t>
      </w:r>
      <w:r w:rsidR="0081094E">
        <w:fldChar w:fldCharType="end"/>
      </w:r>
      <w:r>
        <w:t>.</w:t>
      </w:r>
    </w:p>
    <w:p w14:paraId="454A4714" w14:textId="0E2E7C45" w:rsidR="005F20BE" w:rsidRDefault="003304EB" w:rsidP="00B4537B">
      <w:pPr>
        <w:spacing w:line="276" w:lineRule="auto"/>
      </w:pPr>
      <w:r>
        <w:t>For many years, c</w:t>
      </w:r>
      <w:r w:rsidR="005F20BE" w:rsidRPr="005F20BE">
        <w:t xml:space="preserve">olistin </w:t>
      </w:r>
      <w:r>
        <w:t xml:space="preserve">has been </w:t>
      </w:r>
      <w:r w:rsidR="005F20BE" w:rsidRPr="005F20BE">
        <w:t>widely used for the oral treatment</w:t>
      </w:r>
      <w:r>
        <w:t xml:space="preserve"> (in-feed)</w:t>
      </w:r>
      <w:r w:rsidR="005F20BE" w:rsidRPr="005F20BE">
        <w:t xml:space="preserve"> of intestinal infections caused by </w:t>
      </w:r>
      <w:r w:rsidR="00520C77" w:rsidRPr="00520C77">
        <w:rPr>
          <w:i/>
          <w:iCs/>
        </w:rPr>
        <w:t>E. coli</w:t>
      </w:r>
      <w:r w:rsidR="005F20BE" w:rsidRPr="005F20BE">
        <w:t>, particularly of PWD</w:t>
      </w:r>
      <w:r>
        <w:t xml:space="preserve"> in pigs</w:t>
      </w:r>
      <w:r w:rsidR="005F20BE" w:rsidRPr="005F20BE">
        <w:t xml:space="preserve">. </w:t>
      </w:r>
      <w:r>
        <w:t>However, its widespread use</w:t>
      </w:r>
      <w:r w:rsidR="00932A3B">
        <w:t xml:space="preserve"> is</w:t>
      </w:r>
      <w:r>
        <w:t xml:space="preserve"> </w:t>
      </w:r>
      <w:r w:rsidR="00894F08">
        <w:t>giving rise to concern about</w:t>
      </w:r>
      <w:r>
        <w:t xml:space="preserve"> the development of resistance, meaning that </w:t>
      </w:r>
      <w:r w:rsidR="00413689">
        <w:t xml:space="preserve">future </w:t>
      </w:r>
      <w:r>
        <w:t>treatment</w:t>
      </w:r>
      <w:r w:rsidR="00932A3B">
        <w:t xml:space="preserve"> </w:t>
      </w:r>
      <w:r>
        <w:t xml:space="preserve">effectiveness </w:t>
      </w:r>
      <w:r w:rsidR="00932A3B">
        <w:t>may be</w:t>
      </w:r>
      <w:r>
        <w:t xml:space="preserve"> compromised. This</w:t>
      </w:r>
      <w:r w:rsidR="0D96391A">
        <w:t xml:space="preserve"> </w:t>
      </w:r>
      <w:r w:rsidR="6860224E">
        <w:t>is</w:t>
      </w:r>
      <w:r>
        <w:t xml:space="preserve"> particularly worrying considering that colistin is an important drug used to fight multi-drug resistant bacteria in human medicine</w:t>
      </w:r>
      <w:r w:rsidR="005F20BE">
        <w:t xml:space="preserve"> </w:t>
      </w:r>
      <w:r w:rsidR="00F43AD4">
        <w:fldChar w:fldCharType="begin"/>
      </w:r>
      <w:r w:rsidR="0026586A">
        <w:instrText xml:space="preserve"> ADDIN EN.CITE &lt;EndNote&gt;&lt;Cite&gt;&lt;Author&gt;Rhouma&lt;/Author&gt;&lt;Year&gt;2017&lt;/Year&gt;&lt;RecNum&gt;627&lt;/RecNum&gt;&lt;DisplayText&gt;(Rhouma et al., 2017)&lt;/DisplayText&gt;&lt;record&gt;&lt;rec-number&gt;627&lt;/rec-number&gt;&lt;foreign-keys&gt;&lt;key app="EN" db-id="99spxtxajxsasbefr95pf00rfrs00ep9ve2a" timestamp="1664736582"&gt;627&lt;/key&gt;&lt;/foreign-keys&gt;&lt;ref-type name="Journal Article"&gt;17&lt;/ref-type&gt;&lt;contributors&gt;&lt;authors&gt;&lt;author&gt;Rhouma, M.&lt;/author&gt;&lt;author&gt;Fairbrother, J. M.&lt;/author&gt;&lt;author&gt;Beaudry, F.&lt;/author&gt;&lt;author&gt;Letellier, A.&lt;/author&gt;&lt;/authors&gt;&lt;/contributors&gt;&lt;titles&gt;&lt;title&gt;Post weaning diarrhea in pigs: Risk factors and non-colistin-based control strategies&lt;/title&gt;&lt;secondary-title&gt;Acta Veterinaria Scandinavica&lt;/secondary-title&gt;&lt;short-title&gt;Post weaning diarrhea in pigs: Risk factors and non-colistin-based control strategies&lt;/short-title&gt;&lt;/titles&gt;&lt;periodical&gt;&lt;full-title&gt;Acta Veterinaria Scandinavica&lt;/full-title&gt;&lt;/periodical&gt;&lt;volume&gt;59&lt;/volume&gt;&lt;number&gt;1&lt;/number&gt;&lt;keywords&gt;&lt;keyword&gt;Alternatives&lt;/keyword&gt;&lt;keyword&gt;Colistin&lt;/keyword&gt;&lt;keyword&gt;E. coli&lt;/keyword&gt;&lt;keyword&gt;Pigs&lt;/keyword&gt;&lt;keyword&gt;Post-weaning diarrhea&lt;/keyword&gt;&lt;keyword&gt;Resistance&lt;/keyword&gt;&lt;keyword&gt;antiinfective agent&lt;/keyword&gt;&lt;keyword&gt;animal&lt;/keyword&gt;&lt;keyword&gt;diarrhea&lt;/keyword&gt;&lt;keyword&gt;microbiology&lt;/keyword&gt;&lt;keyword&gt;pig&lt;/keyword&gt;&lt;keyword&gt;Swine Diseases&lt;/keyword&gt;&lt;keyword&gt;veterinary&lt;/keyword&gt;&lt;keyword&gt;weaning&lt;/keyword&gt;&lt;keyword&gt;Animals&lt;/keyword&gt;&lt;keyword&gt;Anti-Bacterial Agents&lt;/keyword&gt;&lt;keyword&gt;Swine&lt;/keyword&gt;&lt;/keywords&gt;&lt;dates&gt;&lt;year&gt;2017&lt;/year&gt;&lt;/dates&gt;&lt;work-type&gt;Review&lt;/work-type&gt;&lt;urls&gt;&lt;related-urls&gt;&lt;url&gt;https://www.scopus.com/inward/record.uri?eid=2-s2.0-85019367566&amp;amp;doi=10.1186%2fs13028-017-0299-7&amp;amp;partnerID=40&amp;amp;md5=286db0118352e50cbfaa8580ed8ead85https://actavetscand.biomedcentral.com/track/pdf/10.1186/s13028-017-0299-7.pdf&lt;/url&gt;&lt;/related-urls&gt;&lt;/urls&gt;&lt;custom7&gt;31&lt;/custom7&gt;&lt;electronic-resource-num&gt;10.1186/s13028-017-0299-7&lt;/electronic-resource-num&gt;&lt;remote-database-name&gt;Scopus&lt;/remote-database-name&gt;&lt;language&gt;English&lt;/language&gt;&lt;/record&gt;&lt;/Cite&gt;&lt;/EndNote&gt;</w:instrText>
      </w:r>
      <w:r w:rsidR="00F43AD4">
        <w:fldChar w:fldCharType="separate"/>
      </w:r>
      <w:r w:rsidR="00F43AD4">
        <w:rPr>
          <w:noProof/>
        </w:rPr>
        <w:t>(</w:t>
      </w:r>
      <w:hyperlink w:anchor="_ENREF_118" w:tooltip="Rhouma, 2017 #627" w:history="1">
        <w:r w:rsidR="005F0597">
          <w:rPr>
            <w:noProof/>
          </w:rPr>
          <w:t>Rhouma et al., 2017</w:t>
        </w:r>
      </w:hyperlink>
      <w:r w:rsidR="00F43AD4">
        <w:rPr>
          <w:noProof/>
        </w:rPr>
        <w:t>)</w:t>
      </w:r>
      <w:r w:rsidR="00F43AD4">
        <w:fldChar w:fldCharType="end"/>
      </w:r>
      <w:r w:rsidR="005F20BE" w:rsidRPr="005F20BE">
        <w:t>.</w:t>
      </w:r>
      <w:r>
        <w:t xml:space="preserve"> </w:t>
      </w:r>
      <w:r w:rsidR="00F307BA">
        <w:rPr>
          <w:rStyle w:val="ui-provider"/>
        </w:rPr>
        <w:t>In the UK, there is a general agreement to restrict the use of colistin and other critically important antibiotics for the treatment of infectious disease in pig production, and only use these as last-resort treatments.</w:t>
      </w:r>
    </w:p>
    <w:p w14:paraId="062B75E9" w14:textId="360B248E" w:rsidR="000B4C86" w:rsidRPr="00226250" w:rsidRDefault="000B4C86" w:rsidP="00B4537B">
      <w:pPr>
        <w:spacing w:line="276" w:lineRule="auto"/>
        <w:rPr>
          <w:rFonts w:eastAsia="Arial" w:cs="Arial"/>
        </w:rPr>
      </w:pPr>
      <w:r w:rsidRPr="003437F2">
        <w:rPr>
          <w:rFonts w:eastAsia="Arial" w:cs="Arial"/>
        </w:rPr>
        <w:t>Historically, in-feed antibiotics were th</w:t>
      </w:r>
      <w:r w:rsidR="003304EB">
        <w:rPr>
          <w:rFonts w:eastAsia="Arial" w:cs="Arial"/>
        </w:rPr>
        <w:t>e preferred administration mode</w:t>
      </w:r>
      <w:r w:rsidRPr="003437F2">
        <w:rPr>
          <w:rFonts w:eastAsia="Arial" w:cs="Arial"/>
        </w:rPr>
        <w:t xml:space="preserve"> when </w:t>
      </w:r>
      <w:r w:rsidR="0082609C">
        <w:rPr>
          <w:rFonts w:eastAsia="Arial" w:cs="Arial"/>
        </w:rPr>
        <w:t>PWD</w:t>
      </w:r>
      <w:r w:rsidRPr="003437F2">
        <w:rPr>
          <w:rFonts w:eastAsia="Arial" w:cs="Arial"/>
        </w:rPr>
        <w:t xml:space="preserve"> caused by bacteria was diagnosed. However, the restrictions </w:t>
      </w:r>
      <w:r>
        <w:rPr>
          <w:rFonts w:eastAsia="Arial" w:cs="Arial"/>
        </w:rPr>
        <w:t>and the more prudent u</w:t>
      </w:r>
      <w:r w:rsidRPr="003437F2">
        <w:rPr>
          <w:rFonts w:eastAsia="Arial" w:cs="Arial"/>
        </w:rPr>
        <w:t>se of antibiotics</w:t>
      </w:r>
      <w:r>
        <w:rPr>
          <w:rFonts w:eastAsia="Arial" w:cs="Arial"/>
        </w:rPr>
        <w:t xml:space="preserve"> mean that in-feed medication is not advisable</w:t>
      </w:r>
      <w:r w:rsidR="0008353F">
        <w:rPr>
          <w:rFonts w:eastAsia="Arial" w:cs="Arial"/>
        </w:rPr>
        <w:t xml:space="preserve"> due to the limitations </w:t>
      </w:r>
      <w:r w:rsidR="0060374F">
        <w:rPr>
          <w:rFonts w:eastAsia="Arial" w:cs="Arial"/>
        </w:rPr>
        <w:t>of</w:t>
      </w:r>
      <w:r w:rsidR="0008353F">
        <w:rPr>
          <w:rFonts w:eastAsia="Arial" w:cs="Arial"/>
        </w:rPr>
        <w:t xml:space="preserve"> targeting only sick animals</w:t>
      </w:r>
      <w:r>
        <w:rPr>
          <w:rFonts w:eastAsia="Arial" w:cs="Arial"/>
        </w:rPr>
        <w:t>.</w:t>
      </w:r>
      <w:r w:rsidRPr="003437F2">
        <w:rPr>
          <w:rFonts w:eastAsia="Arial" w:cs="Arial"/>
        </w:rPr>
        <w:t xml:space="preserve"> </w:t>
      </w:r>
      <w:r>
        <w:rPr>
          <w:rFonts w:eastAsia="Arial" w:cs="Arial"/>
        </w:rPr>
        <w:t>I</w:t>
      </w:r>
      <w:r w:rsidRPr="003437F2">
        <w:rPr>
          <w:rFonts w:eastAsia="Arial" w:cs="Arial"/>
        </w:rPr>
        <w:t>n-water medication provides a more targeted treatment by allowing medication to single pens of piglets in a given building or barn. These systems, though more expensive, are now preferred.</w:t>
      </w:r>
    </w:p>
    <w:p w14:paraId="2ED16AC8" w14:textId="5B640C14" w:rsidR="0008353F" w:rsidRPr="0008353F" w:rsidRDefault="0008353F" w:rsidP="00B4537B">
      <w:pPr>
        <w:spacing w:line="276" w:lineRule="auto"/>
        <w:rPr>
          <w:color w:val="000000" w:themeColor="text1"/>
        </w:rPr>
      </w:pPr>
      <w:r w:rsidRPr="0008353F">
        <w:rPr>
          <w:b/>
          <w:bCs/>
        </w:rPr>
        <w:t>Disclaimer</w:t>
      </w:r>
      <w:r>
        <w:t xml:space="preserve">: </w:t>
      </w:r>
      <w:r w:rsidRPr="0008353F">
        <w:rPr>
          <w:color w:val="000000" w:themeColor="text1"/>
        </w:rPr>
        <w:t>While most (if not all) of the practices listed thus far act mostly as preventative measures, the use of antibiotics to control diarrhoea is a therapeutic (curative) measure. Indeed, the use of anti</w:t>
      </w:r>
      <w:r w:rsidR="008A21A8">
        <w:rPr>
          <w:color w:val="000000" w:themeColor="text1"/>
        </w:rPr>
        <w:t>biotics</w:t>
      </w:r>
      <w:r w:rsidRPr="0008353F">
        <w:rPr>
          <w:color w:val="000000" w:themeColor="text1"/>
        </w:rPr>
        <w:t>, especially under the new EU veterinary prescription rules</w:t>
      </w:r>
      <w:r w:rsidR="00740FAD">
        <w:rPr>
          <w:color w:val="000000" w:themeColor="text1"/>
        </w:rPr>
        <w:t xml:space="preserve"> </w:t>
      </w:r>
      <w:r w:rsidR="00740FAD">
        <w:rPr>
          <w:color w:val="000000" w:themeColor="text1"/>
        </w:rPr>
        <w:fldChar w:fldCharType="begin"/>
      </w:r>
      <w:r w:rsidR="00740FAD">
        <w:rPr>
          <w:color w:val="000000" w:themeColor="text1"/>
        </w:rPr>
        <w:instrText xml:space="preserve"> ADDIN EN.CITE &lt;EndNote&gt;&lt;Cite&gt;&lt;Author&gt;Munoz Madero&lt;/Author&gt;&lt;Year&gt;2019&lt;/Year&gt;&lt;RecNum&gt;942&lt;/RecNum&gt;&lt;DisplayText&gt;(Munoz Madero, 2019)&lt;/DisplayText&gt;&lt;record&gt;&lt;rec-number&gt;942&lt;/rec-number&gt;&lt;foreign-keys&gt;&lt;key app="EN" db-id="99spxtxajxsasbefr95pf00rfrs00ep9ve2a" timestamp="1668188545"&gt;942&lt;/key&gt;&lt;/foreign-keys&gt;&lt;ref-type name="Web Page"&gt;12&lt;/ref-type&gt;&lt;contributors&gt;&lt;authors&gt;&lt;author&gt;Munoz Madero, C.&lt;/author&gt;&lt;/authors&gt;&lt;/contributors&gt;&lt;titles&gt;&lt;title&gt;Changes in the prescription of antimicrobials in the EU: questions and answers (I)&lt;/title&gt;&lt;/titles&gt;&lt;volume&gt;2022&lt;/volume&gt;&lt;number&gt;October 20th&lt;/number&gt;&lt;dates&gt;&lt;year&gt;2019&lt;/year&gt;&lt;/dates&gt;&lt;urls&gt;&lt;related-urls&gt;&lt;url&gt;https://www.pig333.com/articles/changes-in-the-prescription-of-antimicrobials-in-the-eu-i_15255/&lt;/url&gt;&lt;/related-urls&gt;&lt;/urls&gt;&lt;/record&gt;&lt;/Cite&gt;&lt;/EndNote&gt;</w:instrText>
      </w:r>
      <w:r w:rsidR="00740FAD">
        <w:rPr>
          <w:color w:val="000000" w:themeColor="text1"/>
        </w:rPr>
        <w:fldChar w:fldCharType="separate"/>
      </w:r>
      <w:r w:rsidR="00740FAD">
        <w:rPr>
          <w:noProof/>
          <w:color w:val="000000" w:themeColor="text1"/>
        </w:rPr>
        <w:t>(</w:t>
      </w:r>
      <w:hyperlink w:anchor="_ENREF_97" w:tooltip="Munoz Madero, 2019 #942" w:history="1">
        <w:r w:rsidR="005F0597">
          <w:rPr>
            <w:noProof/>
            <w:color w:val="000000" w:themeColor="text1"/>
          </w:rPr>
          <w:t>Munoz Madero, 2019</w:t>
        </w:r>
      </w:hyperlink>
      <w:r w:rsidR="00740FAD">
        <w:rPr>
          <w:noProof/>
          <w:color w:val="000000" w:themeColor="text1"/>
        </w:rPr>
        <w:t>)</w:t>
      </w:r>
      <w:r w:rsidR="00740FAD">
        <w:rPr>
          <w:color w:val="000000" w:themeColor="text1"/>
        </w:rPr>
        <w:fldChar w:fldCharType="end"/>
      </w:r>
      <w:r w:rsidRPr="0008353F">
        <w:rPr>
          <w:color w:val="000000" w:themeColor="text1"/>
        </w:rPr>
        <w:t xml:space="preserve"> is only to be applied after a thorough diagnostic approach, including antibiotic sensitivity testing (AST) and only in batches with the identified problem. At the time of writing, this new E</w:t>
      </w:r>
      <w:r w:rsidR="03BF98D1" w:rsidRPr="084AA26C">
        <w:rPr>
          <w:color w:val="000000" w:themeColor="text1"/>
        </w:rPr>
        <w:t>U</w:t>
      </w:r>
      <w:r w:rsidRPr="0008353F">
        <w:rPr>
          <w:color w:val="000000" w:themeColor="text1"/>
        </w:rPr>
        <w:t xml:space="preserve"> legislation was being revised in the UK by the V</w:t>
      </w:r>
      <w:r w:rsidR="00047EE8">
        <w:rPr>
          <w:color w:val="000000" w:themeColor="text1"/>
        </w:rPr>
        <w:t xml:space="preserve">eterinary </w:t>
      </w:r>
      <w:r w:rsidRPr="0008353F">
        <w:rPr>
          <w:color w:val="000000" w:themeColor="text1"/>
        </w:rPr>
        <w:t>M</w:t>
      </w:r>
      <w:r w:rsidR="00047EE8">
        <w:rPr>
          <w:color w:val="000000" w:themeColor="text1"/>
        </w:rPr>
        <w:t xml:space="preserve">edicines </w:t>
      </w:r>
      <w:r w:rsidRPr="0008353F">
        <w:rPr>
          <w:color w:val="000000" w:themeColor="text1"/>
        </w:rPr>
        <w:t>D</w:t>
      </w:r>
      <w:r w:rsidR="00047EE8">
        <w:rPr>
          <w:color w:val="000000" w:themeColor="text1"/>
        </w:rPr>
        <w:t>irectorate (VMD)</w:t>
      </w:r>
      <w:r w:rsidRPr="0008353F">
        <w:rPr>
          <w:color w:val="000000" w:themeColor="text1"/>
        </w:rPr>
        <w:t xml:space="preserve"> and </w:t>
      </w:r>
      <w:r w:rsidR="747104C1" w:rsidRPr="084AA26C">
        <w:rPr>
          <w:color w:val="000000" w:themeColor="text1"/>
        </w:rPr>
        <w:t>out for</w:t>
      </w:r>
      <w:r w:rsidRPr="0008353F">
        <w:rPr>
          <w:color w:val="000000" w:themeColor="text1"/>
        </w:rPr>
        <w:t xml:space="preserve"> </w:t>
      </w:r>
      <w:hyperlink r:id="rId31" w:history="1">
        <w:r w:rsidR="00225DA8" w:rsidRPr="00047EE8">
          <w:rPr>
            <w:rStyle w:val="Hyperlink"/>
          </w:rPr>
          <w:t xml:space="preserve">public </w:t>
        </w:r>
        <w:r w:rsidRPr="00047EE8">
          <w:rPr>
            <w:rStyle w:val="Hyperlink"/>
          </w:rPr>
          <w:t>consultation</w:t>
        </w:r>
      </w:hyperlink>
      <w:r w:rsidRPr="0008353F">
        <w:rPr>
          <w:color w:val="000000" w:themeColor="text1"/>
        </w:rPr>
        <w:t>.</w:t>
      </w:r>
    </w:p>
    <w:p w14:paraId="0719DC77" w14:textId="219BE3DE" w:rsidR="000B4C86" w:rsidRPr="0008353F" w:rsidRDefault="0008353F" w:rsidP="00B4537B">
      <w:pPr>
        <w:spacing w:line="276" w:lineRule="auto"/>
        <w:rPr>
          <w:color w:val="000000" w:themeColor="text1"/>
        </w:rPr>
      </w:pPr>
      <w:r w:rsidRPr="0008353F">
        <w:rPr>
          <w:color w:val="000000" w:themeColor="text1"/>
        </w:rPr>
        <w:t xml:space="preserve">Nevertheless, there are times in which the health and welfare of pigs </w:t>
      </w:r>
      <w:r w:rsidR="00FD1227">
        <w:rPr>
          <w:color w:val="000000" w:themeColor="text1"/>
        </w:rPr>
        <w:t>are</w:t>
      </w:r>
      <w:r w:rsidRPr="0008353F">
        <w:rPr>
          <w:color w:val="000000" w:themeColor="text1"/>
        </w:rPr>
        <w:t xml:space="preserve"> severely impacted</w:t>
      </w:r>
      <w:r w:rsidR="00FC0045">
        <w:rPr>
          <w:color w:val="000000" w:themeColor="text1"/>
        </w:rPr>
        <w:t>,</w:t>
      </w:r>
      <w:r w:rsidRPr="0008353F">
        <w:rPr>
          <w:color w:val="000000" w:themeColor="text1"/>
        </w:rPr>
        <w:t xml:space="preserve"> and antibiotics are still necessary. </w:t>
      </w:r>
    </w:p>
    <w:p w14:paraId="05774F17" w14:textId="77777777" w:rsidR="0072038D" w:rsidRDefault="0072038D" w:rsidP="00B4537B">
      <w:pPr>
        <w:pStyle w:val="Heading1"/>
        <w:spacing w:line="276" w:lineRule="auto"/>
      </w:pPr>
      <w:bookmarkStart w:id="92" w:name="_Toc113219417"/>
      <w:bookmarkStart w:id="93" w:name="_Ref122023408"/>
      <w:bookmarkStart w:id="94" w:name="_Toc124787513"/>
      <w:r>
        <w:t>Sector-wide evidence gaps</w:t>
      </w:r>
      <w:bookmarkEnd w:id="92"/>
      <w:bookmarkEnd w:id="93"/>
      <w:bookmarkEnd w:id="94"/>
    </w:p>
    <w:p w14:paraId="1E2EA393" w14:textId="278D8DE6" w:rsidR="00076FD1" w:rsidRDefault="00076FD1" w:rsidP="00B4537B">
      <w:pPr>
        <w:spacing w:line="276" w:lineRule="auto"/>
      </w:pPr>
      <w:r>
        <w:t>During the literature review</w:t>
      </w:r>
      <w:r w:rsidR="001F5B17">
        <w:t>,</w:t>
      </w:r>
      <w:r>
        <w:t xml:space="preserve"> it became evident that there is still much to discover regarding </w:t>
      </w:r>
      <w:r w:rsidR="49D6B9D1">
        <w:t xml:space="preserve">the mechanisms of action of </w:t>
      </w:r>
      <w:r w:rsidR="00CB0A67">
        <w:t>ZnO</w:t>
      </w:r>
      <w:r>
        <w:t xml:space="preserve">. Researching how </w:t>
      </w:r>
      <w:r w:rsidR="008D421D">
        <w:rPr>
          <w:rFonts w:eastAsia="Arial" w:cs="Arial"/>
        </w:rPr>
        <w:t>ZnO</w:t>
      </w:r>
      <w:r w:rsidR="008D421D" w:rsidDel="008D421D">
        <w:t xml:space="preserve"> </w:t>
      </w:r>
      <w:r>
        <w:t xml:space="preserve">works can provide useful insights </w:t>
      </w:r>
      <w:r w:rsidR="05579021">
        <w:t>i</w:t>
      </w:r>
      <w:r w:rsidR="0B53B609">
        <w:t>nto</w:t>
      </w:r>
      <w:r>
        <w:t xml:space="preserve"> what works and which alternative practices have the potential </w:t>
      </w:r>
      <w:r w:rsidR="50CE66DA">
        <w:t>to</w:t>
      </w:r>
      <w:r>
        <w:t xml:space="preserve"> mimic its effects.</w:t>
      </w:r>
    </w:p>
    <w:p w14:paraId="1765583B" w14:textId="697C748F" w:rsidR="00076FD1" w:rsidRDefault="00076FD1" w:rsidP="00B4537B">
      <w:pPr>
        <w:spacing w:line="276" w:lineRule="auto"/>
      </w:pPr>
      <w:r>
        <w:t xml:space="preserve">The authors are aware of two relevant </w:t>
      </w:r>
      <w:r w:rsidR="00AA079F">
        <w:t>projects</w:t>
      </w:r>
      <w:r>
        <w:t xml:space="preserve"> on this topic</w:t>
      </w:r>
      <w:r w:rsidR="001F5B17">
        <w:t>,</w:t>
      </w:r>
      <w:r>
        <w:t xml:space="preserve"> which may provide answers in the future. </w:t>
      </w:r>
      <w:r w:rsidRPr="000B4C86">
        <w:t xml:space="preserve">Working directly with farmers in anticipation of </w:t>
      </w:r>
      <w:r w:rsidR="001F5B17">
        <w:t>‘</w:t>
      </w:r>
      <w:r w:rsidRPr="000B4C86">
        <w:t>zero zinc</w:t>
      </w:r>
      <w:r w:rsidR="001F5B17">
        <w:t>’</w:t>
      </w:r>
      <w:r w:rsidRPr="000B4C86">
        <w:t xml:space="preserve">, a one-year BBSRC-funded pilot study led by the Roslin Institute is investigating the impact of the </w:t>
      </w:r>
      <w:r w:rsidR="00283FB2">
        <w:t>withdrawal of</w:t>
      </w:r>
      <w:r w:rsidRPr="000B4C86">
        <w:t xml:space="preserve"> ZnO </w:t>
      </w:r>
      <w:r w:rsidR="00283FB2">
        <w:t xml:space="preserve">at therapeutic levels </w:t>
      </w:r>
      <w:r w:rsidRPr="000B4C86">
        <w:t xml:space="preserve">on piglet health and growth. The study’s goal is to identify practical measures that will make an on-farm difference to reduce disease while improving animal welfare and productivity. A range of biological measures are being studied to see which factors influence PWD in piglets. Pig faecal samples are being collected from participating farms in England, Scotland and Northern Ireland as they adjust to the withdrawal of ZnO supplementation with analysis of the type and numbers of microbes found. In particular, the composition of the </w:t>
      </w:r>
      <w:r w:rsidR="00CD1C66">
        <w:t>‘</w:t>
      </w:r>
      <w:r w:rsidRPr="000B4C86">
        <w:t>friendly</w:t>
      </w:r>
      <w:r w:rsidR="00CD1C66">
        <w:t>’</w:t>
      </w:r>
      <w:r w:rsidRPr="000B4C86">
        <w:t xml:space="preserve"> gut bacteria, as well as disease-causing bugs, and levels of resistance to antibiotics </w:t>
      </w:r>
      <w:r w:rsidR="00CD1C66">
        <w:t>are</w:t>
      </w:r>
      <w:r w:rsidRPr="000B4C86">
        <w:t xml:space="preserve"> being examined. As well as biological data, management changes and the wider attitudes of livestock keepers are being explored to provide an all-</w:t>
      </w:r>
      <w:r w:rsidR="003B5E8D">
        <w:t>a</w:t>
      </w:r>
      <w:r w:rsidRPr="000B4C86">
        <w:t>round perspective of the pathway to change.</w:t>
      </w:r>
      <w:r>
        <w:t xml:space="preserve"> A similar project has been conducted in Ireland (</w:t>
      </w:r>
      <w:hyperlink r:id="rId32" w:history="1">
        <w:r>
          <w:rPr>
            <w:rStyle w:val="Hyperlink"/>
          </w:rPr>
          <w:t>ZincO - Teagasc | Agriculture and Food Development Authority</w:t>
        </w:r>
      </w:hyperlink>
      <w:r>
        <w:t>)</w:t>
      </w:r>
      <w:r w:rsidR="00731CDD">
        <w:t xml:space="preserve"> and is now publishing its results</w:t>
      </w:r>
      <w:r w:rsidR="00D46178">
        <w:t xml:space="preserve"> </w:t>
      </w:r>
      <w:r w:rsidR="00C700D2">
        <w:fldChar w:fldCharType="begin"/>
      </w:r>
      <w:r w:rsidR="00C700D2">
        <w:instrText xml:space="preserve"> ADDIN EN.CITE &lt;EndNote&gt;&lt;Cite&gt;&lt;Author&gt;Sanjuán&lt;/Author&gt;&lt;Year&gt;2022&lt;/Year&gt;&lt;RecNum&gt;940&lt;/RecNum&gt;&lt;DisplayText&gt;(Sanjuán et al., 2022)&lt;/DisplayText&gt;&lt;record&gt;&lt;rec-number&gt;940&lt;/rec-number&gt;&lt;foreign-keys&gt;&lt;key app="EN" db-id="99spxtxajxsasbefr95pf00rfrs00ep9ve2a" timestamp="1668187629"&gt;940&lt;/key&gt;&lt;/foreign-keys&gt;&lt;ref-type name="Journal Article"&gt;17&lt;/ref-type&gt;&lt;contributors&gt;&lt;authors&gt;&lt;author&gt;Juan M. Ortiz Sanjuán&lt;/author&gt;&lt;author&gt;Edgar G. Manzanilla&lt;/author&gt;&lt;author&gt;Raúl Cabrera-Rubio&lt;/author&gt;&lt;author&gt;Fiona Crispie&lt;/author&gt;&lt;author&gt;Paul D. Cotter&lt;/author&gt;&lt;author&gt;Juan J. Garrido&lt;/author&gt;&lt;author&gt;Héctor Argüello&lt;/author&gt;&lt;/authors&gt;&lt;/contributors&gt;&lt;titles&gt;&lt;title&gt;Using Shotgun Sequencing to Describe the Changes Induced by In-Feed Zinc Oxide and Apramycin in the Microbiomes of Pigs One Week Postweaning&lt;/title&gt;&lt;secondary-title&gt;Microbiology Spectrum&lt;/secondary-title&gt;&lt;/titles&gt;&lt;periodical&gt;&lt;full-title&gt;Microbiol Spectr&lt;/full-title&gt;&lt;abbr-1&gt;Microbiology spectrum&lt;/abbr-1&gt;&lt;/periodical&gt;&lt;pages&gt;e01597-22&lt;/pages&gt;&lt;volume&gt;10&lt;/volume&gt;&lt;number&gt;4&lt;/number&gt;&lt;dates&gt;&lt;year&gt;2022&lt;/year&gt;&lt;/dates&gt;&lt;urls&gt;&lt;related-urls&gt;&lt;url&gt;https://journals.asm.org/doi/abs/10.1128/spectrum.01597-22&lt;/url&gt;&lt;/related-urls&gt;&lt;/urls&gt;&lt;electronic-resource-num&gt;doi:10.1128/spectrum.01597-22&lt;/electronic-resource-num&gt;&lt;/record&gt;&lt;/Cite&gt;&lt;/EndNote&gt;</w:instrText>
      </w:r>
      <w:r w:rsidR="00C700D2">
        <w:fldChar w:fldCharType="separate"/>
      </w:r>
      <w:r w:rsidR="00C700D2">
        <w:rPr>
          <w:noProof/>
        </w:rPr>
        <w:t>(</w:t>
      </w:r>
      <w:hyperlink w:anchor="_ENREF_122" w:tooltip="Sanjuán, 2022 #940" w:history="1">
        <w:r w:rsidR="005F0597">
          <w:rPr>
            <w:noProof/>
          </w:rPr>
          <w:t>Sanjuán et al., 2022</w:t>
        </w:r>
      </w:hyperlink>
      <w:r w:rsidR="00C700D2">
        <w:rPr>
          <w:noProof/>
        </w:rPr>
        <w:t>)</w:t>
      </w:r>
      <w:r w:rsidR="00C700D2">
        <w:fldChar w:fldCharType="end"/>
      </w:r>
      <w:r>
        <w:t xml:space="preserve">. </w:t>
      </w:r>
      <w:r w:rsidRPr="00076FD1">
        <w:t>Th</w:t>
      </w:r>
      <w:r>
        <w:t>is</w:t>
      </w:r>
      <w:r w:rsidRPr="00076FD1">
        <w:t xml:space="preserve"> project stud</w:t>
      </w:r>
      <w:r w:rsidR="00731CDD">
        <w:t>ied</w:t>
      </w:r>
      <w:r w:rsidRPr="00076FD1">
        <w:t xml:space="preserve"> the effects of ZnO </w:t>
      </w:r>
      <w:r w:rsidR="00500263">
        <w:t>on</w:t>
      </w:r>
      <w:r w:rsidRPr="00076FD1">
        <w:t xml:space="preserve"> the pigs</w:t>
      </w:r>
      <w:r w:rsidR="00AA50E0">
        <w:t>’</w:t>
      </w:r>
      <w:r w:rsidRPr="00076FD1">
        <w:t xml:space="preserve"> microbiome, resistome and immune system in commercial conditions to help develop alternatives and </w:t>
      </w:r>
      <w:r w:rsidR="00731CDD">
        <w:t>has studied the implementation of different</w:t>
      </w:r>
      <w:r w:rsidRPr="00076FD1">
        <w:t xml:space="preserve"> strategies to stop the use of ZnO </w:t>
      </w:r>
      <w:r w:rsidR="00500263">
        <w:t>o</w:t>
      </w:r>
      <w:r w:rsidRPr="00076FD1">
        <w:t>n farm</w:t>
      </w:r>
      <w:r w:rsidR="006F0855">
        <w:t>,</w:t>
      </w:r>
      <w:r w:rsidRPr="00076FD1">
        <w:t xml:space="preserve"> providing Irish farmers with support when they have to remove ZnO.</w:t>
      </w:r>
    </w:p>
    <w:p w14:paraId="3DDFED33" w14:textId="1627615F" w:rsidR="00076FD1" w:rsidRDefault="00076FD1" w:rsidP="00B4537B">
      <w:pPr>
        <w:spacing w:line="276" w:lineRule="auto"/>
      </w:pPr>
      <w:r>
        <w:t xml:space="preserve">During the analysis and synthesis of the evidence collected, we have identified the following sector-wide evidence gaps </w:t>
      </w:r>
      <w:r w:rsidR="7FE337A2">
        <w:t xml:space="preserve">i) </w:t>
      </w:r>
      <w:r>
        <w:t>the impact of improved welfare standards on the reduction of PWD</w:t>
      </w:r>
      <w:r w:rsidR="00A511EF">
        <w:t>,</w:t>
      </w:r>
      <w:r w:rsidR="5081E807">
        <w:t xml:space="preserve"> </w:t>
      </w:r>
      <w:r w:rsidR="206386E9">
        <w:t>ii)</w:t>
      </w:r>
      <w:r>
        <w:t xml:space="preserve"> how </w:t>
      </w:r>
      <w:r w:rsidR="1400A9F3">
        <w:t>d</w:t>
      </w:r>
      <w:r w:rsidR="5081E807">
        <w:t>o</w:t>
      </w:r>
      <w:r>
        <w:t xml:space="preserve"> organic and outdoor systems compare to indoor systems regarding PWD</w:t>
      </w:r>
      <w:r w:rsidR="00A511EF">
        <w:t>,</w:t>
      </w:r>
      <w:r w:rsidR="5081E807">
        <w:t xml:space="preserve"> </w:t>
      </w:r>
      <w:r w:rsidR="15E60521">
        <w:t>iii)</w:t>
      </w:r>
      <w:r>
        <w:t xml:space="preserve"> what is the impact of delayed weaning beyond </w:t>
      </w:r>
      <w:r w:rsidR="00A511EF">
        <w:t>five</w:t>
      </w:r>
      <w:r>
        <w:t xml:space="preserve"> weeks of age</w:t>
      </w:r>
      <w:r w:rsidR="00A511EF">
        <w:t>,</w:t>
      </w:r>
      <w:r>
        <w:t xml:space="preserve"> and </w:t>
      </w:r>
      <w:r w:rsidR="41A7B710">
        <w:t xml:space="preserve">iv) </w:t>
      </w:r>
      <w:r>
        <w:t xml:space="preserve">what are the interactions and </w:t>
      </w:r>
      <w:r w:rsidR="5081E807">
        <w:t>synergi</w:t>
      </w:r>
      <w:r w:rsidR="239209D5">
        <w:t>sti</w:t>
      </w:r>
      <w:r w:rsidR="5081E807">
        <w:t>c</w:t>
      </w:r>
      <w:r>
        <w:t xml:space="preserve"> effects between certain practices. </w:t>
      </w:r>
    </w:p>
    <w:p w14:paraId="28DC8B13" w14:textId="5C07DDFE" w:rsidR="009675A4" w:rsidRDefault="00FC13BB" w:rsidP="00B4537B">
      <w:pPr>
        <w:spacing w:line="276" w:lineRule="auto"/>
      </w:pPr>
      <w:r>
        <w:t>In th</w:t>
      </w:r>
      <w:r w:rsidR="00C700D2">
        <w:t>is</w:t>
      </w:r>
      <w:r>
        <w:t xml:space="preserve"> report</w:t>
      </w:r>
      <w:r w:rsidR="00EB2C68">
        <w:t>,</w:t>
      </w:r>
      <w:r>
        <w:t xml:space="preserve"> we discussed the benefits of stress reduction on the reduction of PWD</w:t>
      </w:r>
      <w:r w:rsidR="00557BD1">
        <w:t>,</w:t>
      </w:r>
      <w:r>
        <w:t xml:space="preserve"> and it is known that improved welfare is necessarily related to stress reduction. However, improved welfare standards as defined by the industry and consumer expectations also include the provision of straw and other bedding materials. These materials may interfere with the diet (by</w:t>
      </w:r>
      <w:r w:rsidR="00B2170E">
        <w:t xml:space="preserve"> </w:t>
      </w:r>
      <w:r w:rsidR="00435F23" w:rsidRPr="00435F23">
        <w:t>inadvertently</w:t>
      </w:r>
      <w:r>
        <w:t xml:space="preserve"> providing an additional source of fibre) and could disrupt the cleaning and disinfection </w:t>
      </w:r>
      <w:r w:rsidR="7C5870BC">
        <w:t>(C&amp;D)</w:t>
      </w:r>
      <w:r w:rsidR="13175476">
        <w:t xml:space="preserve"> </w:t>
      </w:r>
      <w:r>
        <w:t>frequency and routine on farm (more organic matter to remove before starting the C&amp;D process).</w:t>
      </w:r>
      <w:r w:rsidR="00731CDD">
        <w:t xml:space="preserve"> Similar to this issue, there was no literature debating PWD in organic or outdoor settings and how they compare to indoor systems. It would be helpful to identify measures implemented in th</w:t>
      </w:r>
      <w:r w:rsidR="00AA079F">
        <w:t>e</w:t>
      </w:r>
      <w:r w:rsidR="00731CDD">
        <w:t>s</w:t>
      </w:r>
      <w:r w:rsidR="00AA079F">
        <w:t>e</w:t>
      </w:r>
      <w:r w:rsidR="00731CDD">
        <w:t xml:space="preserve"> systems that </w:t>
      </w:r>
      <w:r w:rsidR="00AA079F">
        <w:t xml:space="preserve">can be implemented in indoor pig farms. For example, a common feature of organic systems is delayed weaning. </w:t>
      </w:r>
      <w:r w:rsidR="00435F23">
        <w:t xml:space="preserve">To what extent delayed weaning would </w:t>
      </w:r>
      <w:r w:rsidR="0076031F">
        <w:t xml:space="preserve">mitigate or even </w:t>
      </w:r>
      <w:r w:rsidR="00435F23">
        <w:t xml:space="preserve">eliminate the risk of PWD is unknown. There are records of </w:t>
      </w:r>
      <w:r w:rsidR="00D97BA2">
        <w:t>‘</w:t>
      </w:r>
      <w:r w:rsidR="00435F23">
        <w:t>intermittent suckling</w:t>
      </w:r>
      <w:r w:rsidR="00D97BA2">
        <w:t>’</w:t>
      </w:r>
      <w:r w:rsidR="00435F23">
        <w:t xml:space="preserve"> systems in which four weeks after </w:t>
      </w:r>
      <w:r w:rsidR="0076031F">
        <w:t>farrowing</w:t>
      </w:r>
      <w:r w:rsidR="00D97BA2">
        <w:t>,</w:t>
      </w:r>
      <w:r w:rsidR="00435F23">
        <w:t xml:space="preserve"> sows are removed from the piglets for a few hours every day to induce heat but without stopping lactation. This means that piglets can be weaned at a later age without much or any reproductive performance losses </w:t>
      </w:r>
      <w:r w:rsidR="002C0E9D">
        <w:fldChar w:fldCharType="begin">
          <w:fldData xml:space="preserve">PEVuZE5vdGU+PENpdGU+PEF1dGhvcj5HZXJyaXRzZW48L0F1dGhvcj48WWVhcj4yMDA4PC9ZZWFy
PjxSZWNOdW0+OTI2PC9SZWNOdW0+PERpc3BsYXlUZXh0PihHZXJyaXRzZW4gZXQgYWwuLCAyMDA4
OyBDaGVuIGV0IGFsLiwgMjAxNyk8L0Rpc3BsYXlUZXh0PjxyZWNvcmQ+PHJlYy1udW1iZXI+OTI2
PC9yZWMtbnVtYmVyPjxmb3JlaWduLWtleXM+PGtleSBhcHA9IkVOIiBkYi1pZD0iOTlzcHh0eGFq
eHNhc2JlZnI5NXBmMDByZnJzMDBlcDl2ZTJhIiB0aW1lc3RhbXA9IjE2Njc4MjQ0ODMiPjkyNjwv
a2V5PjwvZm9yZWlnbi1rZXlzPjxyZWYtdHlwZSBuYW1lPSJKb3VybmFsIEFydGljbGUiPjE3PC9y
ZWYtdHlwZT48Y29udHJpYnV0b3JzPjxhdXRob3JzPjxhdXRob3I+R2Vycml0c2VuLCBSPC9hdXRo
b3I+PGF1dGhvcj5Tb2VkZSwgTk08L2F1dGhvcj48YXV0aG9yPkxhbmdlbmRpamssIFA8L2F1dGhv
cj48YXV0aG9yPkhhemVsZWdlciwgVzwvYXV0aG9yPjxhdXRob3I+S2VtcCwgQjwvYXV0aG9yPjwv
YXV0aG9ycz48L2NvbnRyaWJ1dG9ycz48dGl0bGVzPjx0aXRsZT5UaGUgSW50ZXJtaXR0ZW50IFN1
Y2tsaW5nIFJlZ2ltZW4gaW4gUGlnczogQ29uc2VxdWVuY2VzIGZvciBSZXByb2R1Y3RpdmUgUGVy
Zm9ybWFuY2Ugb2YgU293czwvdGl0bGU+PHNlY29uZGFyeS10aXRsZT5SZXByb2R1Y3Rpb24gaW4g
RG9tZXN0aWMgQW5pbWFsczwvc2Vjb25kYXJ5LXRpdGxlPjwvdGl0bGVzPjxwZXJpb2RpY2FsPjxm
dWxsLXRpdGxlPlJlcHJvZHVjdGlvbiBpbiBEb21lc3RpYyBBbmltYWxzPC9mdWxsLXRpdGxlPjwv
cGVyaW9kaWNhbD48cGFnZXM+MjktMzU8L3BhZ2VzPjx2b2x1bWU+NDM8L3ZvbHVtZT48bnVtYmVy
PnM1PC9udW1iZXI+PGRhdGVzPjx5ZWFyPjIwMDg8L3llYXI+PC9kYXRlcz48aXNibj4wOTM2LTY3
Njg8L2lzYm4+PHVybHM+PHJlbGF0ZWQtdXJscz48dXJsPmh0dHBzOi8vb25saW5lbGlicmFyeS53
aWxleS5jb20vZG9pL2Ficy8xMC4xMTExL2ouMTQzOS0wNTMxLjIwMDguMDEyMjYueDwvdXJsPjwv
cmVsYXRlZC11cmxzPjwvdXJscz48ZWxlY3Ryb25pYy1yZXNvdXJjZS1udW0+aHR0cHM6Ly9kb2ku
b3JnLzEwLjExMTEvai4xNDM5LTA1MzEuMjAwOC4wMTIyNi54PC9lbGVjdHJvbmljLXJlc291cmNl
LW51bT48L3JlY29yZD48L0NpdGU+PENpdGU+PEF1dGhvcj5DaGVuPC9BdXRob3I+PFllYXI+MjAx
NzwvWWVhcj48UmVjTnVtPjkyNzwvUmVjTnVtPjxyZWNvcmQ+PHJlYy1udW1iZXI+OTI3PC9yZWMt
bnVtYmVyPjxmb3JlaWduLWtleXM+PGtleSBhcHA9IkVOIiBkYi1pZD0iOTlzcHh0eGFqeHNhc2Jl
ZnI5NXBmMDByZnJzMDBlcDl2ZTJhIiB0aW1lc3RhbXA9IjE2Njc4MjQ1OTMiPjkyNzwva2V5Pjwv
Zm9yZWlnbi1rZXlzPjxyZWYtdHlwZSBuYW1lPSJKb3VybmFsIEFydGljbGUiPjE3PC9yZWYtdHlw
ZT48Y29udHJpYnV0b3JzPjxhdXRob3JzPjxhdXRob3I+Q2hlbiwgVC4gWS48L2F1dGhvcj48YXV0
aG9yPlR1cnBpbiwgRC4gTC48L2F1dGhvcj48YXV0aG9yPktuaWdodCwgQS4gTC48L2F1dGhvcj48
YXV0aG9yPkJvdXdtYW4sIEUuIEcuPC9hdXRob3I+PGF1dGhvcj5Tb2VkZSwgTi4gTS48L2F1dGhv
cj48YXV0aG9yPktpcmt3b29kLCBSLiBOLjwvYXV0aG9yPjxhdXRob3I+TGFuZ2VuZGlqaywgUC48
L2F1dGhvcj48L2F1dGhvcnM+PC9jb250cmlidXRvcnM+PGF1dGgtYWRkcmVzcz5Tb3V0aCBBdXN0
cmFsaWFuIFJlc2VhcmNoIGFuZCBEZXZlbG9wbWVudCBJbnN0aXR1dGUsIFJvc2V3b3J0aHksIFNv
dXRoIEF1c3RyYWxpYSwgQXVzdHJhbGlhLiBFbGVjdHJvbmljIGFkZHJlc3M6IGVkZ2VjdHlAZ21h
aWwuY29tLiYjeEQ7U2Nob29sIG9mIFZldGVyaW5hcmlhbiBhbmQgTGlmZSBTY2llbmNlLCBNdXJk
b2NoIFVuaXZlcnNpdHksIE11cmRvY2gsIFdlc3Rlcm4gQXVzdHJhbGlhLCBBdXN0cmFsaWEuJiN4
RDtTb3V0aCBBdXN0cmFsaWFuIFJlc2VhcmNoIGFuZCBEZXZlbG9wbWVudCBJbnN0aXR1dGUsIFJv
c2V3b3J0aHksIFNvdXRoIEF1c3RyYWxpYSwgQXVzdHJhbGlhLiYjeEQ7RGVwYXJ0bWVudCBvZiBB
bmltYWwgU2NpZW5jZXMsIFdhZ2VuaW5nZW4gVW5pdmVyc2l0eSwgV2FnZW5pbmdlbiwgVGhlIE5l
dGhlcmxhbmRzLiYjeEQ7U2Nob29sIG9mIEFuaW1hbCBhbmQgVmV0ZXJpbmFyeSBTY2llbmNlcywg
VGhlIFVuaXZlcnNpdHkgb2YgQWRlbGFpZGUsIFJvc2V3b3J0aHkgQ2FtcHVzLCBSb3Nld29ydGh5
LCBTb3V0aCBBdXN0cmFsaWEsIEF1c3RyYWxpYS48L2F1dGgtYWRkcmVzcz48dGl0bGVzPjx0aXRs
ZT5MYWN0YXRpb25hbCBvZXN0cnVzIGFuZCByZXByb2R1Y3RpdmUgcGVyZm9ybWFuY2UgZm9sbG93
aW5nIGEgZGVsYXllZCBsaW1pdGVkIG51cnNpbmcgc2NoZWR1bGUgaW4gcHJpbWlwYXJvdXMgc293
czwvdGl0bGU+PHNlY29uZGFyeS10aXRsZT5UaGVyaW9nZW5vbG9neTwvc2Vjb25kYXJ5LXRpdGxl
PjxhbHQtdGl0bGU+VGhlcmlvZ2Vub2xvZ3k8L2FsdC10aXRsZT48L3RpdGxlcz48cGVyaW9kaWNh
bD48ZnVsbC10aXRsZT5UaGVyaW9nZW5vbG9neTwvZnVsbC10aXRsZT48YWJici0xPlRoZXJpb2dl
bm9sb2d5PC9hYmJyLTE+PC9wZXJpb2RpY2FsPjxhbHQtcGVyaW9kaWNhbD48ZnVsbC10aXRsZT5U
aGVyaW9nZW5vbG9neTwvZnVsbC10aXRsZT48YWJici0xPlRoZXJpb2dlbm9sb2d5PC9hYmJyLTE+
PC9hbHQtcGVyaW9kaWNhbD48cGFnZXM+NDItNDg8L3BhZ2VzPjx2b2x1bWU+OTY8L3ZvbHVtZT48
ZWRpdGlvbj4yMDE3LzA1LzI0PC9lZGl0aW9uPjxrZXl3b3Jkcz48a2V5d29yZD5BbmltYWxzPC9r
ZXl3b3JkPjxrZXl3b3JkPkFuaW1hbHMsIFN1Y2tsaW5nPC9rZXl3b3JkPjxrZXl3b3JkPkVzdHJ1
cy9waHlzaW9sb2d5PC9rZXl3b3JkPjxrZXl3b3JkPkZlbWFsZTwva2V5d29yZD48a2V5d29yZD5M
YWN0YXRpb24vKnBoeXNpb2xvZ3k8L2tleXdvcmQ+PGtleXdvcmQ+TGl0dGVyIFNpemU8L2tleXdv
cmQ+PGtleXdvcmQ+THV0ZWluaXppbmcgSG9ybW9uZS9ibG9vZDwva2V5d29yZD48a2V5d29yZD5P
dmFyaWFuIEZvbGxpY2xlL2dyb3d0aCAmYW1wOyBkZXZlbG9wbWVudDwva2V5d29yZD48a2V5d29y
ZD5QYXJpdHk8L2tleXdvcmQ+PGtleXdvcmQ+UHJlZ25hbmN5PC9rZXl3b3JkPjxrZXl3b3JkPlBy
b2dlc3Rlcm9uZS9ibG9vZDwva2V5d29yZD48a2V5d29yZD5SZXByb2R1Y3Rpb24vcGh5c2lvbG9n
eTwva2V5d29yZD48a2V5d29yZD5Td2luZS8qcGh5c2lvbG9neTwva2V5d29yZD48a2V5d29yZD5X
ZWFuaW5nPC9rZXl3b3JkPjxrZXl3b3JkPkZvbGxpY2xlPC9rZXl3b3JkPjxrZXl3b3JkPkxhY3Rh
dGlvbjwva2V5d29yZD48a2V5d29yZD5PdnVsYXRpb248L2tleXdvcmQ+PGtleXdvcmQ+UHJpbWlw
YXJvdXMgc293PC9rZXl3b3JkPjxrZXl3b3JkPlByb2dlc3Rlcm9uZTwva2V5d29yZD48L2tleXdv
cmRzPjxkYXRlcz48eWVhcj4yMDE3PC95ZWFyPjxwdWItZGF0ZXM+PGRhdGU+SnVsIDE8L2RhdGU+
PC9wdWItZGF0ZXM+PC9kYXRlcz48aXNibj4wMDkzLTY5MXg8L2lzYm4+PGFjY2Vzc2lvbi1udW0+
Mjg1MzI4Mzg8L2FjY2Vzc2lvbi1udW0+PHVybHM+PC91cmxzPjxlbGVjdHJvbmljLXJlc291cmNl
LW51bT4xMC4xMDE2L2oudGhlcmlvZ2Vub2xvZ3kuMjAxNy4wMy4wMjY8L2VsZWN0cm9uaWMtcmVz
b3VyY2UtbnVtPjxyZW1vdGUtZGF0YWJhc2UtcHJvdmlkZXI+TkxNPC9yZW1vdGUtZGF0YWJhc2Ut
cHJvdmlkZXI+PGxhbmd1YWdlPmVuZzwvbGFuZ3VhZ2U+PC9yZWNvcmQ+PC9DaXRlPjwvRW5kTm90
ZT5=
</w:fldData>
        </w:fldChar>
      </w:r>
      <w:r w:rsidR="002C0E9D">
        <w:instrText xml:space="preserve"> ADDIN EN.CITE </w:instrText>
      </w:r>
      <w:r w:rsidR="002C0E9D">
        <w:fldChar w:fldCharType="begin">
          <w:fldData xml:space="preserve">PEVuZE5vdGU+PENpdGU+PEF1dGhvcj5HZXJyaXRzZW48L0F1dGhvcj48WWVhcj4yMDA4PC9ZZWFy
PjxSZWNOdW0+OTI2PC9SZWNOdW0+PERpc3BsYXlUZXh0PihHZXJyaXRzZW4gZXQgYWwuLCAyMDA4
OyBDaGVuIGV0IGFsLiwgMjAxNyk8L0Rpc3BsYXlUZXh0PjxyZWNvcmQ+PHJlYy1udW1iZXI+OTI2
PC9yZWMtbnVtYmVyPjxmb3JlaWduLWtleXM+PGtleSBhcHA9IkVOIiBkYi1pZD0iOTlzcHh0eGFq
eHNhc2JlZnI5NXBmMDByZnJzMDBlcDl2ZTJhIiB0aW1lc3RhbXA9IjE2Njc4MjQ0ODMiPjkyNjwv
a2V5PjwvZm9yZWlnbi1rZXlzPjxyZWYtdHlwZSBuYW1lPSJKb3VybmFsIEFydGljbGUiPjE3PC9y
ZWYtdHlwZT48Y29udHJpYnV0b3JzPjxhdXRob3JzPjxhdXRob3I+R2Vycml0c2VuLCBSPC9hdXRo
b3I+PGF1dGhvcj5Tb2VkZSwgTk08L2F1dGhvcj48YXV0aG9yPkxhbmdlbmRpamssIFA8L2F1dGhv
cj48YXV0aG9yPkhhemVsZWdlciwgVzwvYXV0aG9yPjxhdXRob3I+S2VtcCwgQjwvYXV0aG9yPjwv
YXV0aG9ycz48L2NvbnRyaWJ1dG9ycz48dGl0bGVzPjx0aXRsZT5UaGUgSW50ZXJtaXR0ZW50IFN1
Y2tsaW5nIFJlZ2ltZW4gaW4gUGlnczogQ29uc2VxdWVuY2VzIGZvciBSZXByb2R1Y3RpdmUgUGVy
Zm9ybWFuY2Ugb2YgU293czwvdGl0bGU+PHNlY29uZGFyeS10aXRsZT5SZXByb2R1Y3Rpb24gaW4g
RG9tZXN0aWMgQW5pbWFsczwvc2Vjb25kYXJ5LXRpdGxlPjwvdGl0bGVzPjxwZXJpb2RpY2FsPjxm
dWxsLXRpdGxlPlJlcHJvZHVjdGlvbiBpbiBEb21lc3RpYyBBbmltYWxzPC9mdWxsLXRpdGxlPjwv
cGVyaW9kaWNhbD48cGFnZXM+MjktMzU8L3BhZ2VzPjx2b2x1bWU+NDM8L3ZvbHVtZT48bnVtYmVy
PnM1PC9udW1iZXI+PGRhdGVzPjx5ZWFyPjIwMDg8L3llYXI+PC9kYXRlcz48aXNibj4wOTM2LTY3
Njg8L2lzYm4+PHVybHM+PHJlbGF0ZWQtdXJscz48dXJsPmh0dHBzOi8vb25saW5lbGlicmFyeS53
aWxleS5jb20vZG9pL2Ficy8xMC4xMTExL2ouMTQzOS0wNTMxLjIwMDguMDEyMjYueDwvdXJsPjwv
cmVsYXRlZC11cmxzPjwvdXJscz48ZWxlY3Ryb25pYy1yZXNvdXJjZS1udW0+aHR0cHM6Ly9kb2ku
b3JnLzEwLjExMTEvai4xNDM5LTA1MzEuMjAwOC4wMTIyNi54PC9lbGVjdHJvbmljLXJlc291cmNl
LW51bT48L3JlY29yZD48L0NpdGU+PENpdGU+PEF1dGhvcj5DaGVuPC9BdXRob3I+PFllYXI+MjAx
NzwvWWVhcj48UmVjTnVtPjkyNzwvUmVjTnVtPjxyZWNvcmQ+PHJlYy1udW1iZXI+OTI3PC9yZWMt
bnVtYmVyPjxmb3JlaWduLWtleXM+PGtleSBhcHA9IkVOIiBkYi1pZD0iOTlzcHh0eGFqeHNhc2Jl
ZnI5NXBmMDByZnJzMDBlcDl2ZTJhIiB0aW1lc3RhbXA9IjE2Njc4MjQ1OTMiPjkyNzwva2V5Pjwv
Zm9yZWlnbi1rZXlzPjxyZWYtdHlwZSBuYW1lPSJKb3VybmFsIEFydGljbGUiPjE3PC9yZWYtdHlw
ZT48Y29udHJpYnV0b3JzPjxhdXRob3JzPjxhdXRob3I+Q2hlbiwgVC4gWS48L2F1dGhvcj48YXV0
aG9yPlR1cnBpbiwgRC4gTC48L2F1dGhvcj48YXV0aG9yPktuaWdodCwgQS4gTC48L2F1dGhvcj48
YXV0aG9yPkJvdXdtYW4sIEUuIEcuPC9hdXRob3I+PGF1dGhvcj5Tb2VkZSwgTi4gTS48L2F1dGhv
cj48YXV0aG9yPktpcmt3b29kLCBSLiBOLjwvYXV0aG9yPjxhdXRob3I+TGFuZ2VuZGlqaywgUC48
L2F1dGhvcj48L2F1dGhvcnM+PC9jb250cmlidXRvcnM+PGF1dGgtYWRkcmVzcz5Tb3V0aCBBdXN0
cmFsaWFuIFJlc2VhcmNoIGFuZCBEZXZlbG9wbWVudCBJbnN0aXR1dGUsIFJvc2V3b3J0aHksIFNv
dXRoIEF1c3RyYWxpYSwgQXVzdHJhbGlhLiBFbGVjdHJvbmljIGFkZHJlc3M6IGVkZ2VjdHlAZ21h
aWwuY29tLiYjeEQ7U2Nob29sIG9mIFZldGVyaW5hcmlhbiBhbmQgTGlmZSBTY2llbmNlLCBNdXJk
b2NoIFVuaXZlcnNpdHksIE11cmRvY2gsIFdlc3Rlcm4gQXVzdHJhbGlhLCBBdXN0cmFsaWEuJiN4
RDtTb3V0aCBBdXN0cmFsaWFuIFJlc2VhcmNoIGFuZCBEZXZlbG9wbWVudCBJbnN0aXR1dGUsIFJv
c2V3b3J0aHksIFNvdXRoIEF1c3RyYWxpYSwgQXVzdHJhbGlhLiYjeEQ7RGVwYXJ0bWVudCBvZiBB
bmltYWwgU2NpZW5jZXMsIFdhZ2VuaW5nZW4gVW5pdmVyc2l0eSwgV2FnZW5pbmdlbiwgVGhlIE5l
dGhlcmxhbmRzLiYjeEQ7U2Nob29sIG9mIEFuaW1hbCBhbmQgVmV0ZXJpbmFyeSBTY2llbmNlcywg
VGhlIFVuaXZlcnNpdHkgb2YgQWRlbGFpZGUsIFJvc2V3b3J0aHkgQ2FtcHVzLCBSb3Nld29ydGh5
LCBTb3V0aCBBdXN0cmFsaWEsIEF1c3RyYWxpYS48L2F1dGgtYWRkcmVzcz48dGl0bGVzPjx0aXRs
ZT5MYWN0YXRpb25hbCBvZXN0cnVzIGFuZCByZXByb2R1Y3RpdmUgcGVyZm9ybWFuY2UgZm9sbG93
aW5nIGEgZGVsYXllZCBsaW1pdGVkIG51cnNpbmcgc2NoZWR1bGUgaW4gcHJpbWlwYXJvdXMgc293
czwvdGl0bGU+PHNlY29uZGFyeS10aXRsZT5UaGVyaW9nZW5vbG9neTwvc2Vjb25kYXJ5LXRpdGxl
PjxhbHQtdGl0bGU+VGhlcmlvZ2Vub2xvZ3k8L2FsdC10aXRsZT48L3RpdGxlcz48cGVyaW9kaWNh
bD48ZnVsbC10aXRsZT5UaGVyaW9nZW5vbG9neTwvZnVsbC10aXRsZT48YWJici0xPlRoZXJpb2dl
bm9sb2d5PC9hYmJyLTE+PC9wZXJpb2RpY2FsPjxhbHQtcGVyaW9kaWNhbD48ZnVsbC10aXRsZT5U
aGVyaW9nZW5vbG9neTwvZnVsbC10aXRsZT48YWJici0xPlRoZXJpb2dlbm9sb2d5PC9hYmJyLTE+
PC9hbHQtcGVyaW9kaWNhbD48cGFnZXM+NDItNDg8L3BhZ2VzPjx2b2x1bWU+OTY8L3ZvbHVtZT48
ZWRpdGlvbj4yMDE3LzA1LzI0PC9lZGl0aW9uPjxrZXl3b3Jkcz48a2V5d29yZD5BbmltYWxzPC9r
ZXl3b3JkPjxrZXl3b3JkPkFuaW1hbHMsIFN1Y2tsaW5nPC9rZXl3b3JkPjxrZXl3b3JkPkVzdHJ1
cy9waHlzaW9sb2d5PC9rZXl3b3JkPjxrZXl3b3JkPkZlbWFsZTwva2V5d29yZD48a2V5d29yZD5M
YWN0YXRpb24vKnBoeXNpb2xvZ3k8L2tleXdvcmQ+PGtleXdvcmQ+TGl0dGVyIFNpemU8L2tleXdv
cmQ+PGtleXdvcmQ+THV0ZWluaXppbmcgSG9ybW9uZS9ibG9vZDwva2V5d29yZD48a2V5d29yZD5P
dmFyaWFuIEZvbGxpY2xlL2dyb3d0aCAmYW1wOyBkZXZlbG9wbWVudDwva2V5d29yZD48a2V5d29y
ZD5QYXJpdHk8L2tleXdvcmQ+PGtleXdvcmQ+UHJlZ25hbmN5PC9rZXl3b3JkPjxrZXl3b3JkPlBy
b2dlc3Rlcm9uZS9ibG9vZDwva2V5d29yZD48a2V5d29yZD5SZXByb2R1Y3Rpb24vcGh5c2lvbG9n
eTwva2V5d29yZD48a2V5d29yZD5Td2luZS8qcGh5c2lvbG9neTwva2V5d29yZD48a2V5d29yZD5X
ZWFuaW5nPC9rZXl3b3JkPjxrZXl3b3JkPkZvbGxpY2xlPC9rZXl3b3JkPjxrZXl3b3JkPkxhY3Rh
dGlvbjwva2V5d29yZD48a2V5d29yZD5PdnVsYXRpb248L2tleXdvcmQ+PGtleXdvcmQ+UHJpbWlw
YXJvdXMgc293PC9rZXl3b3JkPjxrZXl3b3JkPlByb2dlc3Rlcm9uZTwva2V5d29yZD48L2tleXdv
cmRzPjxkYXRlcz48eWVhcj4yMDE3PC95ZWFyPjxwdWItZGF0ZXM+PGRhdGU+SnVsIDE8L2RhdGU+
PC9wdWItZGF0ZXM+PC9kYXRlcz48aXNibj4wMDkzLTY5MXg8L2lzYm4+PGFjY2Vzc2lvbi1udW0+
Mjg1MzI4Mzg8L2FjY2Vzc2lvbi1udW0+PHVybHM+PC91cmxzPjxlbGVjdHJvbmljLXJlc291cmNl
LW51bT4xMC4xMDE2L2oudGhlcmlvZ2Vub2xvZ3kuMjAxNy4wMy4wMjY8L2VsZWN0cm9uaWMtcmVz
b3VyY2UtbnVtPjxyZW1vdGUtZGF0YWJhc2UtcHJvdmlkZXI+TkxNPC9yZW1vdGUtZGF0YWJhc2Ut
cHJvdmlkZXI+PGxhbmd1YWdlPmVuZzwvbGFuZ3VhZ2U+PC9yZWNvcmQ+PC9DaXRlPjwvRW5kTm90
ZT5=
</w:fldData>
        </w:fldChar>
      </w:r>
      <w:r w:rsidR="002C0E9D">
        <w:instrText xml:space="preserve"> ADDIN EN.CITE.DATA </w:instrText>
      </w:r>
      <w:r w:rsidR="002C0E9D">
        <w:fldChar w:fldCharType="end"/>
      </w:r>
      <w:r w:rsidR="002C0E9D">
        <w:fldChar w:fldCharType="separate"/>
      </w:r>
      <w:r w:rsidR="002C0E9D">
        <w:rPr>
          <w:noProof/>
        </w:rPr>
        <w:t>(</w:t>
      </w:r>
      <w:hyperlink w:anchor="_ENREF_47" w:tooltip="Gerritsen, 2008 #926" w:history="1">
        <w:r w:rsidR="005F0597">
          <w:rPr>
            <w:noProof/>
          </w:rPr>
          <w:t>Gerritsen et al., 2008</w:t>
        </w:r>
      </w:hyperlink>
      <w:r w:rsidR="002C0E9D">
        <w:rPr>
          <w:noProof/>
        </w:rPr>
        <w:t xml:space="preserve">; </w:t>
      </w:r>
      <w:hyperlink w:anchor="_ENREF_25" w:tooltip="Chen, 2017 #927" w:history="1">
        <w:r w:rsidR="005F0597">
          <w:rPr>
            <w:noProof/>
          </w:rPr>
          <w:t>Chen et al., 2017</w:t>
        </w:r>
      </w:hyperlink>
      <w:r w:rsidR="002C0E9D">
        <w:rPr>
          <w:noProof/>
        </w:rPr>
        <w:t>)</w:t>
      </w:r>
      <w:r w:rsidR="002C0E9D">
        <w:fldChar w:fldCharType="end"/>
      </w:r>
      <w:r w:rsidR="66AF76A4">
        <w:t xml:space="preserve">. </w:t>
      </w:r>
    </w:p>
    <w:p w14:paraId="0135D341" w14:textId="4A6E027D" w:rsidR="00F04055" w:rsidRDefault="00435F23" w:rsidP="00B4537B">
      <w:pPr>
        <w:spacing w:line="276" w:lineRule="auto"/>
      </w:pPr>
      <w:r>
        <w:t xml:space="preserve">Finally, given that PWD is a multi-factorial problem, it is </w:t>
      </w:r>
      <w:r w:rsidR="66AF76A4">
        <w:t>logic</w:t>
      </w:r>
      <w:r w:rsidR="170131D8">
        <w:t>al</w:t>
      </w:r>
      <w:r>
        <w:t xml:space="preserve"> that its prevention and treatment </w:t>
      </w:r>
      <w:r w:rsidR="00D97BA2">
        <w:t>are</w:t>
      </w:r>
      <w:r>
        <w:t xml:space="preserve"> also multi-factorial. Little is known about the interactions and synergic effects between multiple practices when adopted simultaneously.</w:t>
      </w:r>
      <w:r w:rsidR="002D7A14">
        <w:t xml:space="preserve"> It is difficult to assess these because every farm will have its own characteristics and a tailored plan is necessary. Knowing which combination of management practices ha</w:t>
      </w:r>
      <w:r w:rsidR="005F5B65">
        <w:t>s</w:t>
      </w:r>
      <w:r w:rsidR="002D7A14">
        <w:t xml:space="preserve"> the best effects and which nutritional changes are most effective in stopping PWD caused by nutritional factors would be immensely helpful to most farmers</w:t>
      </w:r>
      <w:r w:rsidR="00B8463E">
        <w:t xml:space="preserve"> </w:t>
      </w:r>
      <w:r w:rsidR="002C0E9D">
        <w:fldChar w:fldCharType="begin"/>
      </w:r>
      <w:r w:rsidR="002C0E9D">
        <w:instrText xml:space="preserve"> ADDIN EN.CITE &lt;EndNote&gt;&lt;Cite&gt;&lt;Author&gt;Barba-Vidal&lt;/Author&gt;&lt;Year&gt;2022&lt;/Year&gt;&lt;RecNum&gt;928&lt;/RecNum&gt;&lt;DisplayText&gt;(Barba-Vidal, 2022)&lt;/DisplayText&gt;&lt;record&gt;&lt;rec-number&gt;928&lt;/rec-number&gt;&lt;foreign-keys&gt;&lt;key app="EN" db-id="99spxtxajxsasbefr95pf00rfrs00ep9ve2a" timestamp="1667824728"&gt;928&lt;/key&gt;&lt;/foreign-keys&gt;&lt;ref-type name="Web Page"&gt;12&lt;/ref-type&gt;&lt;contributors&gt;&lt;authors&gt;&lt;author&gt;Barba-Vidal, E.&lt;/author&gt;&lt;/authors&gt;&lt;/contributors&gt;&lt;titles&gt;&lt;title&gt;If your nutritionist is not aware of the farm’s vaccination protocol… you may be losing an opportunity&lt;/title&gt;&lt;/titles&gt;&lt;volume&gt;2022&lt;/volume&gt;&lt;number&gt;November 4th&lt;/number&gt;&lt;dates&gt;&lt;year&gt;2022&lt;/year&gt;&lt;/dates&gt;&lt;urls&gt;&lt;related-urls&gt;&lt;url&gt;https://www.pig333.com/articles/nutritional-immunomodulation-in-swine_18539/&lt;/url&gt;&lt;/related-urls&gt;&lt;/urls&gt;&lt;/record&gt;&lt;/Cite&gt;&lt;/EndNote&gt;</w:instrText>
      </w:r>
      <w:r w:rsidR="002C0E9D">
        <w:fldChar w:fldCharType="separate"/>
      </w:r>
      <w:r w:rsidR="002C0E9D">
        <w:rPr>
          <w:noProof/>
        </w:rPr>
        <w:t>(</w:t>
      </w:r>
      <w:hyperlink w:anchor="_ENREF_13" w:tooltip="Barba-Vidal, 2022 #928" w:history="1">
        <w:r w:rsidR="005F0597">
          <w:rPr>
            <w:noProof/>
          </w:rPr>
          <w:t>Barba-Vidal, 2022</w:t>
        </w:r>
      </w:hyperlink>
      <w:r w:rsidR="002C0E9D">
        <w:rPr>
          <w:noProof/>
        </w:rPr>
        <w:t>)</w:t>
      </w:r>
      <w:r w:rsidR="002C0E9D">
        <w:fldChar w:fldCharType="end"/>
      </w:r>
      <w:r w:rsidR="3D9EA867">
        <w:t>. More information on how nutrition can impact the immune status and on the reaction to vaccines is needed.</w:t>
      </w:r>
    </w:p>
    <w:p w14:paraId="40511FAF" w14:textId="77777777" w:rsidR="0072038D" w:rsidRDefault="0072038D" w:rsidP="00B4537B">
      <w:pPr>
        <w:pStyle w:val="Heading1"/>
        <w:spacing w:line="276" w:lineRule="auto"/>
      </w:pPr>
      <w:bookmarkStart w:id="95" w:name="_Toc113219418"/>
      <w:bookmarkStart w:id="96" w:name="_Toc124787514"/>
      <w:r>
        <w:t>Additional practices and future development</w:t>
      </w:r>
      <w:bookmarkEnd w:id="95"/>
      <w:bookmarkEnd w:id="96"/>
    </w:p>
    <w:p w14:paraId="0084ED91" w14:textId="3E968F6B" w:rsidR="00B8463E" w:rsidRDefault="00B8463E" w:rsidP="00AC08F6">
      <w:pPr>
        <w:pStyle w:val="NoSpacing"/>
        <w:spacing w:after="240" w:line="276" w:lineRule="auto"/>
        <w:jc w:val="both"/>
        <w:rPr>
          <w:lang w:val="en-GB"/>
        </w:rPr>
      </w:pPr>
      <w:r>
        <w:rPr>
          <w:lang w:val="en-GB"/>
        </w:rPr>
        <w:t>Some areas in which evidence gaps were identified are also practices which should be developed in the future. We consider that intermittent suckling, the interactions between nutrition and health management, and a</w:t>
      </w:r>
      <w:r w:rsidR="75A3EF2E" w:rsidRPr="518BDDFF">
        <w:rPr>
          <w:lang w:val="en-GB"/>
        </w:rPr>
        <w:t>ttention to</w:t>
      </w:r>
      <w:r>
        <w:rPr>
          <w:lang w:val="en-GB"/>
        </w:rPr>
        <w:t xml:space="preserve"> </w:t>
      </w:r>
      <w:r w:rsidR="000F4EFE">
        <w:rPr>
          <w:lang w:val="en-GB"/>
        </w:rPr>
        <w:t xml:space="preserve">the </w:t>
      </w:r>
      <w:r>
        <w:rPr>
          <w:lang w:val="en-GB"/>
        </w:rPr>
        <w:t>management of the team running the farm (farmer, stockpersons, veterinarian, nutritionist, geneticist, etc</w:t>
      </w:r>
      <w:r w:rsidR="00CB2163">
        <w:rPr>
          <w:lang w:val="en-GB"/>
        </w:rPr>
        <w:t>.</w:t>
      </w:r>
      <w:r>
        <w:rPr>
          <w:lang w:val="en-GB"/>
        </w:rPr>
        <w:t xml:space="preserve">) should be further developed. In the </w:t>
      </w:r>
      <w:r w:rsidR="0E89625B" w:rsidRPr="518BDDFF">
        <w:rPr>
          <w:lang w:val="en-GB"/>
        </w:rPr>
        <w:t>latter</w:t>
      </w:r>
      <w:r>
        <w:rPr>
          <w:lang w:val="en-GB"/>
        </w:rPr>
        <w:t xml:space="preserve">, </w:t>
      </w:r>
      <w:r w:rsidR="115F45A2" w:rsidRPr="518BDDFF">
        <w:rPr>
          <w:lang w:val="en-GB"/>
        </w:rPr>
        <w:t>encouraging</w:t>
      </w:r>
      <w:r>
        <w:rPr>
          <w:lang w:val="en-GB"/>
        </w:rPr>
        <w:t xml:space="preserve"> dialogue between all parties involved in the management of the farm is the key to ensur</w:t>
      </w:r>
      <w:r w:rsidR="00CB2163">
        <w:rPr>
          <w:lang w:val="en-GB"/>
        </w:rPr>
        <w:t>ing</w:t>
      </w:r>
      <w:r>
        <w:rPr>
          <w:lang w:val="en-GB"/>
        </w:rPr>
        <w:t xml:space="preserve"> the goals of the different sectors are aligned</w:t>
      </w:r>
      <w:r w:rsidR="00CB2163">
        <w:rPr>
          <w:lang w:val="en-GB"/>
        </w:rPr>
        <w:t>,</w:t>
      </w:r>
      <w:r>
        <w:rPr>
          <w:lang w:val="en-GB"/>
        </w:rPr>
        <w:t xml:space="preserve"> and farm operations run smoothly. </w:t>
      </w:r>
    </w:p>
    <w:p w14:paraId="15D6D4FE" w14:textId="4BFCC304" w:rsidR="00B8463E" w:rsidRPr="00AC08F6" w:rsidRDefault="00B8463E" w:rsidP="00AC08F6">
      <w:pPr>
        <w:pStyle w:val="NoSpacing"/>
        <w:spacing w:after="240" w:line="276" w:lineRule="auto"/>
        <w:jc w:val="both"/>
        <w:rPr>
          <w:lang w:val="en-GB"/>
        </w:rPr>
      </w:pPr>
      <w:r>
        <w:rPr>
          <w:lang w:val="en-GB"/>
        </w:rPr>
        <w:t>From the literature review undertaken, two practices showed great promise for development</w:t>
      </w:r>
      <w:r w:rsidR="002404C4">
        <w:rPr>
          <w:lang w:val="en-GB"/>
        </w:rPr>
        <w:t>: phages and genetic improvements. These two practices are summarised below.</w:t>
      </w:r>
    </w:p>
    <w:p w14:paraId="1FFA94AA" w14:textId="2E69B3C8" w:rsidR="00903FAF" w:rsidRDefault="00856C7B" w:rsidP="00B4537B">
      <w:pPr>
        <w:pStyle w:val="NoSpacing"/>
        <w:spacing w:line="276" w:lineRule="auto"/>
        <w:rPr>
          <w:b/>
          <w:bCs/>
        </w:rPr>
      </w:pPr>
      <w:r>
        <w:rPr>
          <w:b/>
          <w:bCs/>
        </w:rPr>
        <w:t>Bacteriop</w:t>
      </w:r>
      <w:r w:rsidR="00B8463E" w:rsidRPr="00B8463E">
        <w:rPr>
          <w:b/>
          <w:bCs/>
        </w:rPr>
        <w:t xml:space="preserve">hages </w:t>
      </w:r>
    </w:p>
    <w:p w14:paraId="105FA6E3" w14:textId="3108D5F0" w:rsidR="00CF03C9" w:rsidRDefault="004D60F8" w:rsidP="00CF03C9">
      <w:pPr>
        <w:pStyle w:val="NoSpacing"/>
        <w:spacing w:line="276" w:lineRule="auto"/>
      </w:pPr>
      <w:r>
        <w:t>Bacteriophages (phages)</w:t>
      </w:r>
      <w:r w:rsidR="00903FAF">
        <w:t xml:space="preserve"> are viruses which target </w:t>
      </w:r>
      <w:r>
        <w:t>and kill bacteria</w:t>
      </w:r>
      <w:r w:rsidR="00E83FFE">
        <w:t>,</w:t>
      </w:r>
      <w:r>
        <w:t xml:space="preserve"> including multi</w:t>
      </w:r>
      <w:r w:rsidR="00E83FFE">
        <w:t>-</w:t>
      </w:r>
      <w:r>
        <w:t>drug resistant strains</w:t>
      </w:r>
      <w:r w:rsidR="00DE4D2D">
        <w:t xml:space="preserve"> with extreme specificity</w:t>
      </w:r>
      <w:r w:rsidR="00E0328E">
        <w:t xml:space="preserve"> without damaging the natural </w:t>
      </w:r>
      <w:r w:rsidR="00E83FFE">
        <w:t xml:space="preserve">gut </w:t>
      </w:r>
      <w:r w:rsidR="00E0328E">
        <w:t>microbiota</w:t>
      </w:r>
      <w:r>
        <w:t xml:space="preserve">. </w:t>
      </w:r>
      <w:r w:rsidR="00DE4D2D">
        <w:t>Being</w:t>
      </w:r>
      <w:r w:rsidR="00DE4D2D" w:rsidRPr="00DE4D2D">
        <w:t xml:space="preserve"> natural enemies of bacteria</w:t>
      </w:r>
      <w:r w:rsidR="00E0328E">
        <w:t>,</w:t>
      </w:r>
      <w:r w:rsidR="00F850DF">
        <w:t xml:space="preserve"> phages</w:t>
      </w:r>
      <w:r w:rsidR="00DE4D2D" w:rsidRPr="00DE4D2D">
        <w:t xml:space="preserve"> have great advantages over antibiotic</w:t>
      </w:r>
      <w:r w:rsidR="002239BF">
        <w:t xml:space="preserve"> use</w:t>
      </w:r>
      <w:r w:rsidR="00E0328E">
        <w:t xml:space="preserve"> </w:t>
      </w:r>
      <w:r w:rsidR="002239BF">
        <w:t xml:space="preserve">in </w:t>
      </w:r>
      <w:r w:rsidR="002E33C9">
        <w:t xml:space="preserve">the </w:t>
      </w:r>
      <w:r w:rsidR="002239BF">
        <w:t xml:space="preserve">livestock industry and food industry </w:t>
      </w:r>
      <w:r w:rsidR="009E034F">
        <w:fldChar w:fldCharType="begin">
          <w:fldData xml:space="preserve">PEVuZE5vdGU+PENpdGU+PEF1dGhvcj5EZWM8L0F1dGhvcj48WWVhcj4yMDIwPC9ZZWFyPjxSZWNO
dW0+MjM8L1JlY051bT48RGlzcGxheVRleHQ+KFlhbiBldCBhbC4sIDIwMTI7IE8mYXBvcztTdWxs
aXZhbiBldCBhbC4sIDIwMTk7IERlYyBldCBhbC4sIDIwMjApPC9EaXNwbGF5VGV4dD48cmVjb3Jk
PjxyZWMtbnVtYmVyPjIzPC9yZWMtbnVtYmVyPjxmb3JlaWduLWtleXM+PGtleSBhcHA9IkVOIiBk
Yi1pZD0iOTlzcHh0eGFqeHNhc2JlZnI5NXBmMDByZnJzMDBlcDl2ZTJhIiB0aW1lc3RhbXA9IjE2
NTcyMzE3ODUiPjIzPC9rZXk+PC9mb3JlaWduLWtleXM+PHJlZi10eXBlIG5hbWU9IkpvdXJuYWwg
QXJ0aWNsZSI+MTc8L3JlZi10eXBlPjxjb250cmlidXRvcnM+PGF1dGhvcnM+PGF1dGhvcj5EZWMs
IE0uPC9hdXRob3I+PGF1dGhvcj5XZXJuaWNraSwgQS48L2F1dGhvcj48YXV0aG9yPlVyYmFuLUNo
bWllbCwgUi48L2F1dGhvcj48L2F1dGhvcnM+PC9jb250cmlidXRvcnM+PHRpdGxlcz48dGl0bGU+
RWZmaWNhY3kgb2YgZXhwZXJpbWVudGFsIHBoYWdlIHRoZXJhcGllcyBpbiBsaXZlc3RvY2s8L3Rp
dGxlPjxzZWNvbmRhcnktdGl0bGU+QW5pbWFsIEhlYWx0aCBSZXNlYXJjaCBSZXZpZXdzPC9zZWNv
bmRhcnktdGl0bGU+PHNob3J0LXRpdGxlPkVmZmljYWN5IG9mIGV4cGVyaW1lbnRhbCBwaGFnZSB0
aGVyYXBpZXMgaW4gbGl2ZXN0b2NrPC9zaG9ydC10aXRsZT48L3RpdGxlcz48cGVyaW9kaWNhbD48
ZnVsbC10aXRsZT5BbmltYWwgSGVhbHRoIFJlc2VhcmNoIFJldmlld3M8L2Z1bGwtdGl0bGU+PC9w
ZXJpb2RpY2FsPjxwYWdlcz42OS04MzwvcGFnZXM+PHZvbHVtZT4yMTwvdm9sdW1lPjxudW1iZXI+
MTwvbnVtYmVyPjxrZXl3b3Jkcz48a2V5d29yZD5leHBlcmltZW50YWwgdGhlcmFwaWVzPC9rZXl3
b3JkPjxrZXl3b3JkPktleSB3b3JkcyBCYWN0ZXJpb3BoYWdlczwva2V5d29yZD48a2V5d29yZD5s
aXZlc3RvY2s8L2tleXdvcmQ+PGtleXdvcmQ+cGF0aG9nZW5zPC9rZXl3b3JkPjxrZXl3b3JkPmFu
dGliaW90aWMgYWdlbnQ8L2tleXdvcmQ+PGtleXdvcmQ+cGxhbnQgbWVkaWNpbmFsIHByb2R1Y3Q8
L2tleXdvcmQ+PGtleXdvcmQ+cHJlYmlvdGljIGFnZW50PC9rZXl3b3JkPjxrZXl3b3JkPnRldHJh
Y3ljbGluZTwva2V5d29yZD48a2V5d29yZD50cmltZXRob3ByaW08L2tleXdvcmQ+PGtleXdvcmQ+
dmFuY29teWNpbjwva2V5d29yZD48a2V5d29yZD52aXJ1bGVuY2UgZmFjdG9yPC9rZXl3b3JkPjxr
ZXl3b3JkPmFudGlpbmZlY3RpdmUgYWdlbnQ8L2tleXdvcmQ+PGtleXdvcmQ+YW50aWJpb3RpYyBy
ZXNpc3RhbmNlPC9rZXl3b3JkPjxrZXl3b3JkPmFudGltaWNyb2JpYWwgYWN0aXZpdHk8L2tleXdv
cmQ+PGtleXdvcmQ+YmFjdGVyaWFsIGNvbG9uaXphdGlvbjwva2V5d29yZD48a2V5d29yZD5iYWN0
ZXJpYWwgZ3Jvd3RoPC9rZXl3b3JkPjxrZXl3b3JkPmJhY3RlcmlhbCBpbmZlY3Rpb248L2tleXdv
cmQ+PGtleXdvcmQ+YmFjdGVyaW9waGFnZTwva2V5d29yZD48a2V5d29yZD5iYWN0ZXJpdW0gY29u
dGFtaW5hdGlvbjwva2V5d29yZD48a2V5d29yZD5CaWZpZG9iYWN0ZXJpdW0gYmlmaWR1bTwva2V5
d29yZD48a2V5d29yZD5iaW9maWxtPC9rZXl3b3JkPjxrZXl3b3JkPkNsb3N0cmlkaXVtIHBlcmZy
aW5nZW5zPC9rZXl3b3JkPjxrZXl3b3JkPmR5c3VyaWE8L2tleXdvcmQ+PGtleXdvcmQ+ZWNvdG94
aWNpdHk8L2tleXdvcmQ+PGtleXdvcmQ+RW50ZXJvY29jY3VzIGZhZWNpdW08L2tleXdvcmQ+PGtl
eXdvcmQ+ZW50ZXJvdG94aWdlbmljIEVzY2hlcmljaGlhIGNvbGk8L2tleXdvcmQ+PGtleXdvcmQ+
RXNjaGVyaWNoaWEgY29saTwva2V5d29yZD48a2V5d29yZD5mb29kIHNhZmV0eTwva2V5d29yZD48
a2V5d29yZD5ob3N0IHBhdGhvZ2VuIGludGVyYWN0aW9uPC9rZXl3b3JkPjxrZXl3b3JkPkxhY3Rv
YmFjaWxsdXMgcGxhbnRhcnVtPC9rZXl3b3JkPjxrZXl3b3JkPkxhY3RvYmFjaWxsdXMgcmhhbW5v
c3VzPC9rZXl3b3JkPjxrZXl3b3JkPkxpc3RlcmlhIG1vbm9jeXRvZ2VuZXM8L2tleXdvcmQ+PGtl
eXdvcmQ+bWFzdGl0aXM8L2tleXdvcmQ+PGtleXdvcmQ+bWl4ZWQgaW5mZWN0aW9uPC9rZXl3b3Jk
PjxrZXl3b3JkPm5vbmh1bWFuPC9rZXl3b3JkPjxrZXl3b3JkPnBoYWdlIHRoZXJhcHk8L2tleXdv
cmQ+PGtleXdvcmQ+UHJvdGVvYmFjdGVyaWE8L2tleXdvcmQ+PGtleXdvcmQ+cmV0YWluZWQgcGxh
Y2VudGE8L2tleXdvcmQ+PGtleXdvcmQ+UmV2aWV3PC9rZXl3b3JkPjxrZXl3b3JkPlNhbG1vbmVs
bGEgZW50ZXJpY2Egc2Vyb3ZhciBUeXBoaW11cml1bTwva2V5d29yZD48a2V5d29yZD5zYWxtb25l
bGxvc2lzPC9rZXl3b3JkPjxrZXl3b3JkPnNlcHRpYyBzaG9jazwva2V5d29yZD48a2V5d29yZD5z
aGlnZWxsb3Npczwva2V5d29yZD48a2V5d29yZD52ZW50aWxhdG9yIGFzc29jaWF0ZWQgcG5ldW1v
bmlhPC9rZXl3b3JkPjxrZXl3b3JkPmFuaW1hbDwva2V5d29yZD48a2V5d29yZD5leHBlcmltZW50
YWwgdGhlcmFweTwva2V5d29yZD48a2V5d29yZD5tdWx0aWRydWcgcmVzaXN0YW5jZTwva2V5d29y
ZD48a2V5d29yZD52ZXRlcmluYXJ5IG1lZGljaW5lPC9rZXl3b3JkPjxrZXl3b3JkPkFuaW1hbHM8
L2tleXdvcmQ+PGtleXdvcmQ+QW50aS1CYWN0ZXJpYWwgQWdlbnRzPC9rZXl3b3JkPjxrZXl3b3Jk
PkJhY3RlcmlhbCBJbmZlY3Rpb25zPC9rZXl3b3JkPjxrZXl3b3JkPkRydWcgUmVzaXN0YW5jZSwg
TXVsdGlwbGUsIEJhY3RlcmlhbDwva2V5d29yZD48a2V5d29yZD5UaGVyYXBpZXMsIEludmVzdGln
YXRpb25hbDwva2V5d29yZD48L2tleXdvcmRzPjxkYXRlcz48eWVhcj4yMDIwPC95ZWFyPjwvZGF0
ZXM+PHdvcmstdHlwZT5SZXZpZXc8L3dvcmstdHlwZT48dXJscz48cmVsYXRlZC11cmxzPjx1cmw+
aHR0cHM6Ly93d3cuc2NvcHVzLmNvbS9pbndhcmQvcmVjb3JkLnVyaT9laWQ9Mi1zMi4wLTg1MDkw
OTg4MTM3JmFtcDtkb2k9MTAuMTAxNyUyZlMxNDY2MjUyMzE5MDAwMTYxJmFtcDtwYXJ0bmVySUQ9
NDAmYW1wO21kNT00N2RjMjU3ZWEzYjJlNGM2N2M5Yzk3NmJhZTFhMTE5ZjwvdXJsPjx1cmw+aHR0
cHM6Ly93d3cuY2FtYnJpZGdlLm9yZy9jb3JlL3NlcnZpY2VzL2FvcC1jYW1icmlkZ2UtY29yZS9j
b250ZW50L3ZpZXcvNEU4OTREMTVFNjcwMUM5NUNGQ0M5MTFDM0RBOUMxOTMvUzE0NjYyNTIzMTkw
MDAxNjFhLnBkZi9kaXYtY2xhc3MtdGl0bGUtZWZmaWNhY3ktb2YtZXhwZXJpbWVudGFsLXBoYWdl
LXRoZXJhcGllcy1pbi1saXZlc3RvY2stZGl2LnBkZjwvdXJsPjwvcmVsYXRlZC11cmxzPjwvdXJs
cz48ZWxlY3Ryb25pYy1yZXNvdXJjZS1udW0+MTAuMTAxNy9TMTQ2NjI1MjMxOTAwMDE2MTwvZWxl
Y3Ryb25pYy1yZXNvdXJjZS1udW0+PHJlbW90ZS1kYXRhYmFzZS1uYW1lPlNjb3B1czwvcmVtb3Rl
LWRhdGFiYXNlLW5hbWU+PGxhbmd1YWdlPkVuZ2xpc2g8L2xhbmd1YWdlPjwvcmVjb3JkPjwvQ2l0
ZT48Q2l0ZT48QXV0aG9yPk8mYXBvcztTdWxsaXZhbjwvQXV0aG9yPjxZZWFyPjIwMTk8L1llYXI+
PFJlY051bT42NDc8L1JlY051bT48cmVjb3JkPjxyZWMtbnVtYmVyPjY0NzwvcmVjLW51bWJlcj48
Zm9yZWlnbi1rZXlzPjxrZXkgYXBwPSJFTiIgZGItaWQ9Ijk5c3B4dHhhanhzYXNiZWZyOTVwZjAw
cmZyczAwZXA5dmUyYSIgdGltZXN0YW1wPSIxNjY0NzM2NTgzIj42NDc8L2tleT48L2ZvcmVpZ24t
a2V5cz48cmVmLXR5cGUgbmFtZT0iSm91cm5hbCBBcnRpY2xlIj4xNzwvcmVmLXR5cGU+PGNvbnRy
aWJ1dG9ycz48YXV0aG9ycz48YXV0aG9yPk8mYXBvcztTdWxsaXZhbiwgTC48L2F1dGhvcj48YXV0
aG9yPkJvbHRvbiwgRC48L2F1dGhvcj48YXV0aG9yPk1jQXVsaWZmZSwgTy48L2F1dGhvcj48YXV0
aG9yPkNvZmZleSwgQS48L2F1dGhvcj48L2F1dGhvcnM+PC9jb250cmlidXRvcnM+PHRpdGxlcz48
dGl0bGU+QmFjdGVyaW9waGFnZXMgaW4gRm9vZCBBcHBsaWNhdGlvbnM6IEZyb20gRm9lIHRvIEZy
aWVuZDwvdGl0bGU+PHNlY29uZGFyeS10aXRsZT5Bbm51YWwgUmV2aWV3IG9mIEZvb2QgU2NpZW5j
ZSBhbmQgVGVjaG5vbG9neTwvc2Vjb25kYXJ5LXRpdGxlPjxzaG9ydC10aXRsZT5CYWN0ZXJpb3Bo
YWdlcyBpbiBGb29kIEFwcGxpY2F0aW9uczogRnJvbSBGb2UgdG8gRnJpZW5kPC9zaG9ydC10aXRs
ZT48L3RpdGxlcz48cGVyaW9kaWNhbD48ZnVsbC10aXRsZT5Bbm51YWwgUmV2aWV3IG9mIEZvb2Qg
U2NpZW5jZSBhbmQgVGVjaG5vbG9neTwvZnVsbC10aXRsZT48L3BlcmlvZGljYWw+PHBhZ2VzPjE1
MS0xNzI8L3BhZ2VzPjx2b2x1bWU+MTA8L3ZvbHVtZT48a2V5d29yZHM+PGtleXdvcmQ+QmFjdGVy
aW9waGFnZXM8L2tleXdvcmQ+PGtleXdvcmQ+YmlvY29udHJvbDwva2V5d29yZD48a2V5d29yZD5m
b29kPC9rZXl3b3JkPjxrZXl3b3JkPnBhdGhvZ2VuIGRldGVjdGlvbjwva2V5d29yZD48a2V5d29y
ZD5wYXRob2dlbmljaXR5PC9rZXl3b3JkPjxrZXl3b3JkPnBoYWdlczwva2V5d29yZD48a2V5d29y
ZD5BbmltYWxzPC9rZXl3b3JkPjxrZXl3b3JkPkJhY3RlcmlhPC9rZXl3b3JkPjxrZXl3b3JkPkZv
b2QgbWljcm9iaW9sb2d5PC9rZXl3b3JkPjxrZXl3b3JkPkZvb2QgcHJvZHVjdHM8L2tleXdvcmQ+
PGtleXdvcmQ+TG9zc2VzPC9rZXl3b3JkPjxrZXl3b3JkPk1vbGVjdWxhciBiaW9sb2d5PC9rZXl3
b3JkPjxrZXl3b3JkPkV2b2x1dGlvbmFyeSBwZXJzcGVjdGl2ZTwva2V5d29yZD48a2V5d29yZD5G
b29kIGFwcGxpY2F0aW9uczwva2V5d29yZD48a2V5d29yZD5Gb29kIGZlcm1lbnRhdGlvbjwva2V5
d29yZD48a2V5d29yZD5JbmZlY3Rpb3VzIGRpc2Vhc2U8L2tleXdvcmQ+PGtleXdvcmQ+TWljcm9i
aW9sb2dpY2FsIHNhZmV0eTwva2V5d29yZD48a2V5d29yZD5TdGFydGVyIGN1bHR1cmVzPC9rZXl3
b3JkPjxrZXl3b3JkPlNwb2lsYWdlPC9rZXl3b3JkPjxrZXl3b3JkPmFuaW1hbDwva2V5d29yZD48
a2V5d29yZD5iYWN0ZXJpb3BoYWdlPC9rZXl3b3JkPjxrZXl3b3JkPmJhY3Rlcml1bTwva2V5d29y
ZD48a2V5d29yZD5jcm9wPC9rZXl3b3JkPjxrZXl3b3JkPmZvb2QgY29udHJvbDwva2V5d29yZD48
a2V5d29yZD5nZW5ldGljczwva2V5d29yZD48a2V5d29yZD5pc29sYXRpb24gYW5kIHB1cmlmaWNh
dGlvbjwva2V5d29yZD48a2V5d29yZD52aXJ1bGVuY2U8L2tleXdvcmQ+PGtleXdvcmQ+dmlydXMg
Z2VuZTwva2V5d29yZD48a2V5d29yZD5Dcm9wcywgQWdyaWN1bHR1cmFsPC9rZXl3b3JkPjxrZXl3
b3JkPkdlbmVzLCBWaXJhbDwva2V5d29yZD48L2tleXdvcmRzPjxkYXRlcz48eWVhcj4yMDE5PC95
ZWFyPjwvZGF0ZXM+PHdvcmstdHlwZT5SZXZpZXc8L3dvcmstdHlwZT48dXJscz48cmVsYXRlZC11
cmxzPjx1cmw+aHR0cHM6Ly93d3cuc2NvcHVzLmNvbS9pbndhcmQvcmVjb3JkLnVyaT9laWQ9Mi1z
Mi4wLTg1MDYzNDExNzE1JmFtcDtkb2k9MTAuMTE0NiUyZmFubnVyZXYtZm9vZC0wMzI4MTgtMTIx
NzQ3JmFtcDtwYXJ0bmVySUQ9NDAmYW1wO21kNT0zMjI1NGVmYzRkZmJmZjQzNzVkM2I3YjRlMTAx
NmI2NjwvdXJsPjwvcmVsYXRlZC11cmxzPjwvdXJscz48ZWxlY3Ryb25pYy1yZXNvdXJjZS1udW0+
MTAuMTE0Ni9hbm51cmV2LWZvb2QtMDMyODE4LTEyMTc0NzwvZWxlY3Ryb25pYy1yZXNvdXJjZS1u
dW0+PHJlbW90ZS1kYXRhYmFzZS1uYW1lPlNjb3B1czwvcmVtb3RlLWRhdGFiYXNlLW5hbWU+PGxh
bmd1YWdlPkVuZ2xpc2g8L2xhbmd1YWdlPjwvcmVjb3JkPjwvQ2l0ZT48Q2l0ZT48QXV0aG9yPllh
bjwvQXV0aG9yPjxZZWFyPjIwMTI8L1llYXI+PFJlY051bT44OTc8L1JlY051bT48cmVjb3JkPjxy
ZWMtbnVtYmVyPjg5NzwvcmVjLW51bWJlcj48Zm9yZWlnbi1rZXlzPjxrZXkgYXBwPSJFTiIgZGIt
aWQ9Ijk5c3B4dHhhanhzYXNiZWZyOTVwZjAwcmZyczAwZXA5dmUyYSIgdGltZXN0YW1wPSIxNjY2
NjUxNzU2Ij44OTc8L2tleT48L2ZvcmVpZ24ta2V5cz48cmVmLXR5cGUgbmFtZT0iSm91cm5hbCBB
cnRpY2xlIj4xNzwvcmVmLXR5cGU+PGNvbnRyaWJ1dG9ycz48YXV0aG9ycz48YXV0aG9yPllhbiwg
TC48L2F1dGhvcj48YXV0aG9yPkhvbmcsIFMuIE0uPC9hdXRob3I+PGF1dGhvcj5LaW0sIEkuIEgu
PC9hdXRob3I+PC9hdXRob3JzPjwvY29udHJpYnV0b3JzPjx0aXRsZXM+PHRpdGxlPkVmZmVjdCBv
ZiBiYWN0ZXJpb3BoYWdlIHN1cHBsZW1lbnRhdGlvbiBvbiB0aGUgZ3Jvd3RoIHBlcmZvcm1hbmNl
LCBudXRyaWVudCBkaWdlc3RpYmlsaXR5LCBibG9vZCBjaGFyYWN0ZXJpc3RpY3MsIGFuZCBmZWNh
bCBtaWNyb2JpYWwgc2hlZGRpbmcgaW4gZ3Jvd2luZyBwaWdzPC90aXRsZT48c2Vjb25kYXJ5LXRp
dGxlPkFzaWFuLUF1c3RyYWxhcyBKIEFuaW0gU2NpPC9zZWNvbmRhcnktdGl0bGU+PGFsdC10aXRs
ZT5Bc2lhbi1BdXN0cmFsYXNpYW4gam91cm5hbCBvZiBhbmltYWwgc2NpZW5jZXM8L2FsdC10aXRs
ZT48L3RpdGxlcz48cGVyaW9kaWNhbD48ZnVsbC10aXRsZT5Bc2lhbi1BdXN0cmFsYXMgSiBBbmlt
IFNjaTwvZnVsbC10aXRsZT48L3BlcmlvZGljYWw+PGFsdC1wZXJpb2RpY2FsPjxmdWxsLXRpdGxl
PkFzaWFuLUF1c3RyYWxhc2lhbiBKb3VybmFsIG9mIEFuaW1hbCBTY2llbmNlczwvZnVsbC10aXRs
ZT48L2FsdC1wZXJpb2RpY2FsPjxwYWdlcz4xNDUxLTY8L3BhZ2VzPjx2b2x1bWU+MjU8L3ZvbHVt
ZT48bnVtYmVyPjEwPC9udW1iZXI+PGVkaXRpb24+MjAxMi8xMC8wMTwvZWRpdGlvbj48a2V5d29y
ZHM+PGtleXdvcmQ+QmFjdGVyaW9waGFnZXM8L2tleXdvcmQ+PGtleXdvcmQ+RGlnZXN0aWJpbGl0
eTwva2V5d29yZD48a2V5d29yZD5GZWNhbCBNaWNyb2Jlczwva2V5d29yZD48a2V5d29yZD5Hcm93
aW5nIFBpZ3M8L2tleXdvcmQ+PGtleXdvcmQ+R3Jvd3RoPC9rZXl3b3JkPjwva2V5d29yZHM+PGRh
dGVzPjx5ZWFyPjIwMTI8L3llYXI+PHB1Yi1kYXRlcz48ZGF0ZT5PY3Q8L2RhdGU+PC9wdWItZGF0
ZXM+PC9kYXRlcz48aXNibj4xMDExLTIzNjcgKFByaW50KSYjeEQ7MTAxMS0yMzY3PC9pc2JuPjxh
Y2Nlc3Npb24tbnVtPjI1MDQ5NTAyPC9hY2Nlc3Npb24tbnVtPjx1cmxzPjwvdXJscz48Y3VzdG9t
Mj5QTUM0MDkzMDEzPC9jdXN0b20yPjxlbGVjdHJvbmljLXJlc291cmNlLW51bT4xMC41NzEzL2Fq
YXMuMjAxMi4xMjI1MzwvZWxlY3Ryb25pYy1yZXNvdXJjZS1udW0+PHJlbW90ZS1kYXRhYmFzZS1w
cm92aWRlcj5OTE08L3JlbW90ZS1kYXRhYmFzZS1wcm92aWRlcj48bGFuZ3VhZ2U+ZW5nPC9sYW5n
dWFnZT48L3JlY29yZD48L0NpdGU+PC9FbmROb3RlPn==
</w:fldData>
        </w:fldChar>
      </w:r>
      <w:r w:rsidR="0026586A">
        <w:instrText xml:space="preserve"> ADDIN EN.CITE </w:instrText>
      </w:r>
      <w:r w:rsidR="0026586A">
        <w:fldChar w:fldCharType="begin">
          <w:fldData xml:space="preserve">PEVuZE5vdGU+PENpdGU+PEF1dGhvcj5EZWM8L0F1dGhvcj48WWVhcj4yMDIwPC9ZZWFyPjxSZWNO
dW0+MjM8L1JlY051bT48RGlzcGxheVRleHQ+KFlhbiBldCBhbC4sIDIwMTI7IE8mYXBvcztTdWxs
aXZhbiBldCBhbC4sIDIwMTk7IERlYyBldCBhbC4sIDIwMjApPC9EaXNwbGF5VGV4dD48cmVjb3Jk
PjxyZWMtbnVtYmVyPjIzPC9yZWMtbnVtYmVyPjxmb3JlaWduLWtleXM+PGtleSBhcHA9IkVOIiBk
Yi1pZD0iOTlzcHh0eGFqeHNhc2JlZnI5NXBmMDByZnJzMDBlcDl2ZTJhIiB0aW1lc3RhbXA9IjE2
NTcyMzE3ODUiPjIzPC9rZXk+PC9mb3JlaWduLWtleXM+PHJlZi10eXBlIG5hbWU9IkpvdXJuYWwg
QXJ0aWNsZSI+MTc8L3JlZi10eXBlPjxjb250cmlidXRvcnM+PGF1dGhvcnM+PGF1dGhvcj5EZWMs
IE0uPC9hdXRob3I+PGF1dGhvcj5XZXJuaWNraSwgQS48L2F1dGhvcj48YXV0aG9yPlVyYmFuLUNo
bWllbCwgUi48L2F1dGhvcj48L2F1dGhvcnM+PC9jb250cmlidXRvcnM+PHRpdGxlcz48dGl0bGU+
RWZmaWNhY3kgb2YgZXhwZXJpbWVudGFsIHBoYWdlIHRoZXJhcGllcyBpbiBsaXZlc3RvY2s8L3Rp
dGxlPjxzZWNvbmRhcnktdGl0bGU+QW5pbWFsIEhlYWx0aCBSZXNlYXJjaCBSZXZpZXdzPC9zZWNv
bmRhcnktdGl0bGU+PHNob3J0LXRpdGxlPkVmZmljYWN5IG9mIGV4cGVyaW1lbnRhbCBwaGFnZSB0
aGVyYXBpZXMgaW4gbGl2ZXN0b2NrPC9zaG9ydC10aXRsZT48L3RpdGxlcz48cGVyaW9kaWNhbD48
ZnVsbC10aXRsZT5BbmltYWwgSGVhbHRoIFJlc2VhcmNoIFJldmlld3M8L2Z1bGwtdGl0bGU+PC9w
ZXJpb2RpY2FsPjxwYWdlcz42OS04MzwvcGFnZXM+PHZvbHVtZT4yMTwvdm9sdW1lPjxudW1iZXI+
MTwvbnVtYmVyPjxrZXl3b3Jkcz48a2V5d29yZD5leHBlcmltZW50YWwgdGhlcmFwaWVzPC9rZXl3
b3JkPjxrZXl3b3JkPktleSB3b3JkcyBCYWN0ZXJpb3BoYWdlczwva2V5d29yZD48a2V5d29yZD5s
aXZlc3RvY2s8L2tleXdvcmQ+PGtleXdvcmQ+cGF0aG9nZW5zPC9rZXl3b3JkPjxrZXl3b3JkPmFu
dGliaW90aWMgYWdlbnQ8L2tleXdvcmQ+PGtleXdvcmQ+cGxhbnQgbWVkaWNpbmFsIHByb2R1Y3Q8
L2tleXdvcmQ+PGtleXdvcmQ+cHJlYmlvdGljIGFnZW50PC9rZXl3b3JkPjxrZXl3b3JkPnRldHJh
Y3ljbGluZTwva2V5d29yZD48a2V5d29yZD50cmltZXRob3ByaW08L2tleXdvcmQ+PGtleXdvcmQ+
dmFuY29teWNpbjwva2V5d29yZD48a2V5d29yZD52aXJ1bGVuY2UgZmFjdG9yPC9rZXl3b3JkPjxr
ZXl3b3JkPmFudGlpbmZlY3RpdmUgYWdlbnQ8L2tleXdvcmQ+PGtleXdvcmQ+YW50aWJpb3RpYyBy
ZXNpc3RhbmNlPC9rZXl3b3JkPjxrZXl3b3JkPmFudGltaWNyb2JpYWwgYWN0aXZpdHk8L2tleXdv
cmQ+PGtleXdvcmQ+YmFjdGVyaWFsIGNvbG9uaXphdGlvbjwva2V5d29yZD48a2V5d29yZD5iYWN0
ZXJpYWwgZ3Jvd3RoPC9rZXl3b3JkPjxrZXl3b3JkPmJhY3RlcmlhbCBpbmZlY3Rpb248L2tleXdv
cmQ+PGtleXdvcmQ+YmFjdGVyaW9waGFnZTwva2V5d29yZD48a2V5d29yZD5iYWN0ZXJpdW0gY29u
dGFtaW5hdGlvbjwva2V5d29yZD48a2V5d29yZD5CaWZpZG9iYWN0ZXJpdW0gYmlmaWR1bTwva2V5
d29yZD48a2V5d29yZD5iaW9maWxtPC9rZXl3b3JkPjxrZXl3b3JkPkNsb3N0cmlkaXVtIHBlcmZy
aW5nZW5zPC9rZXl3b3JkPjxrZXl3b3JkPmR5c3VyaWE8L2tleXdvcmQ+PGtleXdvcmQ+ZWNvdG94
aWNpdHk8L2tleXdvcmQ+PGtleXdvcmQ+RW50ZXJvY29jY3VzIGZhZWNpdW08L2tleXdvcmQ+PGtl
eXdvcmQ+ZW50ZXJvdG94aWdlbmljIEVzY2hlcmljaGlhIGNvbGk8L2tleXdvcmQ+PGtleXdvcmQ+
RXNjaGVyaWNoaWEgY29saTwva2V5d29yZD48a2V5d29yZD5mb29kIHNhZmV0eTwva2V5d29yZD48
a2V5d29yZD5ob3N0IHBhdGhvZ2VuIGludGVyYWN0aW9uPC9rZXl3b3JkPjxrZXl3b3JkPkxhY3Rv
YmFjaWxsdXMgcGxhbnRhcnVtPC9rZXl3b3JkPjxrZXl3b3JkPkxhY3RvYmFjaWxsdXMgcmhhbW5v
c3VzPC9rZXl3b3JkPjxrZXl3b3JkPkxpc3RlcmlhIG1vbm9jeXRvZ2VuZXM8L2tleXdvcmQ+PGtl
eXdvcmQ+bWFzdGl0aXM8L2tleXdvcmQ+PGtleXdvcmQ+bWl4ZWQgaW5mZWN0aW9uPC9rZXl3b3Jk
PjxrZXl3b3JkPm5vbmh1bWFuPC9rZXl3b3JkPjxrZXl3b3JkPnBoYWdlIHRoZXJhcHk8L2tleXdv
cmQ+PGtleXdvcmQ+UHJvdGVvYmFjdGVyaWE8L2tleXdvcmQ+PGtleXdvcmQ+cmV0YWluZWQgcGxh
Y2VudGE8L2tleXdvcmQ+PGtleXdvcmQ+UmV2aWV3PC9rZXl3b3JkPjxrZXl3b3JkPlNhbG1vbmVs
bGEgZW50ZXJpY2Egc2Vyb3ZhciBUeXBoaW11cml1bTwva2V5d29yZD48a2V5d29yZD5zYWxtb25l
bGxvc2lzPC9rZXl3b3JkPjxrZXl3b3JkPnNlcHRpYyBzaG9jazwva2V5d29yZD48a2V5d29yZD5z
aGlnZWxsb3Npczwva2V5d29yZD48a2V5d29yZD52ZW50aWxhdG9yIGFzc29jaWF0ZWQgcG5ldW1v
bmlhPC9rZXl3b3JkPjxrZXl3b3JkPmFuaW1hbDwva2V5d29yZD48a2V5d29yZD5leHBlcmltZW50
YWwgdGhlcmFweTwva2V5d29yZD48a2V5d29yZD5tdWx0aWRydWcgcmVzaXN0YW5jZTwva2V5d29y
ZD48a2V5d29yZD52ZXRlcmluYXJ5IG1lZGljaW5lPC9rZXl3b3JkPjxrZXl3b3JkPkFuaW1hbHM8
L2tleXdvcmQ+PGtleXdvcmQ+QW50aS1CYWN0ZXJpYWwgQWdlbnRzPC9rZXl3b3JkPjxrZXl3b3Jk
PkJhY3RlcmlhbCBJbmZlY3Rpb25zPC9rZXl3b3JkPjxrZXl3b3JkPkRydWcgUmVzaXN0YW5jZSwg
TXVsdGlwbGUsIEJhY3RlcmlhbDwva2V5d29yZD48a2V5d29yZD5UaGVyYXBpZXMsIEludmVzdGln
YXRpb25hbDwva2V5d29yZD48L2tleXdvcmRzPjxkYXRlcz48eWVhcj4yMDIwPC95ZWFyPjwvZGF0
ZXM+PHdvcmstdHlwZT5SZXZpZXc8L3dvcmstdHlwZT48dXJscz48cmVsYXRlZC11cmxzPjx1cmw+
aHR0cHM6Ly93d3cuc2NvcHVzLmNvbS9pbndhcmQvcmVjb3JkLnVyaT9laWQ9Mi1zMi4wLTg1MDkw
OTg4MTM3JmFtcDtkb2k9MTAuMTAxNyUyZlMxNDY2MjUyMzE5MDAwMTYxJmFtcDtwYXJ0bmVySUQ9
NDAmYW1wO21kNT00N2RjMjU3ZWEzYjJlNGM2N2M5Yzk3NmJhZTFhMTE5ZjwvdXJsPjx1cmw+aHR0
cHM6Ly93d3cuY2FtYnJpZGdlLm9yZy9jb3JlL3NlcnZpY2VzL2FvcC1jYW1icmlkZ2UtY29yZS9j
b250ZW50L3ZpZXcvNEU4OTREMTVFNjcwMUM5NUNGQ0M5MTFDM0RBOUMxOTMvUzE0NjYyNTIzMTkw
MDAxNjFhLnBkZi9kaXYtY2xhc3MtdGl0bGUtZWZmaWNhY3ktb2YtZXhwZXJpbWVudGFsLXBoYWdl
LXRoZXJhcGllcy1pbi1saXZlc3RvY2stZGl2LnBkZjwvdXJsPjwvcmVsYXRlZC11cmxzPjwvdXJs
cz48ZWxlY3Ryb25pYy1yZXNvdXJjZS1udW0+MTAuMTAxNy9TMTQ2NjI1MjMxOTAwMDE2MTwvZWxl
Y3Ryb25pYy1yZXNvdXJjZS1udW0+PHJlbW90ZS1kYXRhYmFzZS1uYW1lPlNjb3B1czwvcmVtb3Rl
LWRhdGFiYXNlLW5hbWU+PGxhbmd1YWdlPkVuZ2xpc2g8L2xhbmd1YWdlPjwvcmVjb3JkPjwvQ2l0
ZT48Q2l0ZT48QXV0aG9yPk8mYXBvcztTdWxsaXZhbjwvQXV0aG9yPjxZZWFyPjIwMTk8L1llYXI+
PFJlY051bT42NDc8L1JlY051bT48cmVjb3JkPjxyZWMtbnVtYmVyPjY0NzwvcmVjLW51bWJlcj48
Zm9yZWlnbi1rZXlzPjxrZXkgYXBwPSJFTiIgZGItaWQ9Ijk5c3B4dHhhanhzYXNiZWZyOTVwZjAw
cmZyczAwZXA5dmUyYSIgdGltZXN0YW1wPSIxNjY0NzM2NTgzIj42NDc8L2tleT48L2ZvcmVpZ24t
a2V5cz48cmVmLXR5cGUgbmFtZT0iSm91cm5hbCBBcnRpY2xlIj4xNzwvcmVmLXR5cGU+PGNvbnRy
aWJ1dG9ycz48YXV0aG9ycz48YXV0aG9yPk8mYXBvcztTdWxsaXZhbiwgTC48L2F1dGhvcj48YXV0
aG9yPkJvbHRvbiwgRC48L2F1dGhvcj48YXV0aG9yPk1jQXVsaWZmZSwgTy48L2F1dGhvcj48YXV0
aG9yPkNvZmZleSwgQS48L2F1dGhvcj48L2F1dGhvcnM+PC9jb250cmlidXRvcnM+PHRpdGxlcz48
dGl0bGU+QmFjdGVyaW9waGFnZXMgaW4gRm9vZCBBcHBsaWNhdGlvbnM6IEZyb20gRm9lIHRvIEZy
aWVuZDwvdGl0bGU+PHNlY29uZGFyeS10aXRsZT5Bbm51YWwgUmV2aWV3IG9mIEZvb2QgU2NpZW5j
ZSBhbmQgVGVjaG5vbG9neTwvc2Vjb25kYXJ5LXRpdGxlPjxzaG9ydC10aXRsZT5CYWN0ZXJpb3Bo
YWdlcyBpbiBGb29kIEFwcGxpY2F0aW9uczogRnJvbSBGb2UgdG8gRnJpZW5kPC9zaG9ydC10aXRs
ZT48L3RpdGxlcz48cGVyaW9kaWNhbD48ZnVsbC10aXRsZT5Bbm51YWwgUmV2aWV3IG9mIEZvb2Qg
U2NpZW5jZSBhbmQgVGVjaG5vbG9neTwvZnVsbC10aXRsZT48L3BlcmlvZGljYWw+PHBhZ2VzPjE1
MS0xNzI8L3BhZ2VzPjx2b2x1bWU+MTA8L3ZvbHVtZT48a2V5d29yZHM+PGtleXdvcmQ+QmFjdGVy
aW9waGFnZXM8L2tleXdvcmQ+PGtleXdvcmQ+YmlvY29udHJvbDwva2V5d29yZD48a2V5d29yZD5m
b29kPC9rZXl3b3JkPjxrZXl3b3JkPnBhdGhvZ2VuIGRldGVjdGlvbjwva2V5d29yZD48a2V5d29y
ZD5wYXRob2dlbmljaXR5PC9rZXl3b3JkPjxrZXl3b3JkPnBoYWdlczwva2V5d29yZD48a2V5d29y
ZD5BbmltYWxzPC9rZXl3b3JkPjxrZXl3b3JkPkJhY3RlcmlhPC9rZXl3b3JkPjxrZXl3b3JkPkZv
b2QgbWljcm9iaW9sb2d5PC9rZXl3b3JkPjxrZXl3b3JkPkZvb2QgcHJvZHVjdHM8L2tleXdvcmQ+
PGtleXdvcmQ+TG9zc2VzPC9rZXl3b3JkPjxrZXl3b3JkPk1vbGVjdWxhciBiaW9sb2d5PC9rZXl3
b3JkPjxrZXl3b3JkPkV2b2x1dGlvbmFyeSBwZXJzcGVjdGl2ZTwva2V5d29yZD48a2V5d29yZD5G
b29kIGFwcGxpY2F0aW9uczwva2V5d29yZD48a2V5d29yZD5Gb29kIGZlcm1lbnRhdGlvbjwva2V5
d29yZD48a2V5d29yZD5JbmZlY3Rpb3VzIGRpc2Vhc2U8L2tleXdvcmQ+PGtleXdvcmQ+TWljcm9i
aW9sb2dpY2FsIHNhZmV0eTwva2V5d29yZD48a2V5d29yZD5TdGFydGVyIGN1bHR1cmVzPC9rZXl3
b3JkPjxrZXl3b3JkPlNwb2lsYWdlPC9rZXl3b3JkPjxrZXl3b3JkPmFuaW1hbDwva2V5d29yZD48
a2V5d29yZD5iYWN0ZXJpb3BoYWdlPC9rZXl3b3JkPjxrZXl3b3JkPmJhY3Rlcml1bTwva2V5d29y
ZD48a2V5d29yZD5jcm9wPC9rZXl3b3JkPjxrZXl3b3JkPmZvb2QgY29udHJvbDwva2V5d29yZD48
a2V5d29yZD5nZW5ldGljczwva2V5d29yZD48a2V5d29yZD5pc29sYXRpb24gYW5kIHB1cmlmaWNh
dGlvbjwva2V5d29yZD48a2V5d29yZD52aXJ1bGVuY2U8L2tleXdvcmQ+PGtleXdvcmQ+dmlydXMg
Z2VuZTwva2V5d29yZD48a2V5d29yZD5Dcm9wcywgQWdyaWN1bHR1cmFsPC9rZXl3b3JkPjxrZXl3
b3JkPkdlbmVzLCBWaXJhbDwva2V5d29yZD48L2tleXdvcmRzPjxkYXRlcz48eWVhcj4yMDE5PC95
ZWFyPjwvZGF0ZXM+PHdvcmstdHlwZT5SZXZpZXc8L3dvcmstdHlwZT48dXJscz48cmVsYXRlZC11
cmxzPjx1cmw+aHR0cHM6Ly93d3cuc2NvcHVzLmNvbS9pbndhcmQvcmVjb3JkLnVyaT9laWQ9Mi1z
Mi4wLTg1MDYzNDExNzE1JmFtcDtkb2k9MTAuMTE0NiUyZmFubnVyZXYtZm9vZC0wMzI4MTgtMTIx
NzQ3JmFtcDtwYXJ0bmVySUQ9NDAmYW1wO21kNT0zMjI1NGVmYzRkZmJmZjQzNzVkM2I3YjRlMTAx
NmI2NjwvdXJsPjwvcmVsYXRlZC11cmxzPjwvdXJscz48ZWxlY3Ryb25pYy1yZXNvdXJjZS1udW0+
MTAuMTE0Ni9hbm51cmV2LWZvb2QtMDMyODE4LTEyMTc0NzwvZWxlY3Ryb25pYy1yZXNvdXJjZS1u
dW0+PHJlbW90ZS1kYXRhYmFzZS1uYW1lPlNjb3B1czwvcmVtb3RlLWRhdGFiYXNlLW5hbWU+PGxh
bmd1YWdlPkVuZ2xpc2g8L2xhbmd1YWdlPjwvcmVjb3JkPjwvQ2l0ZT48Q2l0ZT48QXV0aG9yPllh
bjwvQXV0aG9yPjxZZWFyPjIwMTI8L1llYXI+PFJlY051bT44OTc8L1JlY051bT48cmVjb3JkPjxy
ZWMtbnVtYmVyPjg5NzwvcmVjLW51bWJlcj48Zm9yZWlnbi1rZXlzPjxrZXkgYXBwPSJFTiIgZGIt
aWQ9Ijk5c3B4dHhhanhzYXNiZWZyOTVwZjAwcmZyczAwZXA5dmUyYSIgdGltZXN0YW1wPSIxNjY2
NjUxNzU2Ij44OTc8L2tleT48L2ZvcmVpZ24ta2V5cz48cmVmLXR5cGUgbmFtZT0iSm91cm5hbCBB
cnRpY2xlIj4xNzwvcmVmLXR5cGU+PGNvbnRyaWJ1dG9ycz48YXV0aG9ycz48YXV0aG9yPllhbiwg
TC48L2F1dGhvcj48YXV0aG9yPkhvbmcsIFMuIE0uPC9hdXRob3I+PGF1dGhvcj5LaW0sIEkuIEgu
PC9hdXRob3I+PC9hdXRob3JzPjwvY29udHJpYnV0b3JzPjx0aXRsZXM+PHRpdGxlPkVmZmVjdCBv
ZiBiYWN0ZXJpb3BoYWdlIHN1cHBsZW1lbnRhdGlvbiBvbiB0aGUgZ3Jvd3RoIHBlcmZvcm1hbmNl
LCBudXRyaWVudCBkaWdlc3RpYmlsaXR5LCBibG9vZCBjaGFyYWN0ZXJpc3RpY3MsIGFuZCBmZWNh
bCBtaWNyb2JpYWwgc2hlZGRpbmcgaW4gZ3Jvd2luZyBwaWdzPC90aXRsZT48c2Vjb25kYXJ5LXRp
dGxlPkFzaWFuLUF1c3RyYWxhcyBKIEFuaW0gU2NpPC9zZWNvbmRhcnktdGl0bGU+PGFsdC10aXRs
ZT5Bc2lhbi1BdXN0cmFsYXNpYW4gam91cm5hbCBvZiBhbmltYWwgc2NpZW5jZXM8L2FsdC10aXRs
ZT48L3RpdGxlcz48cGVyaW9kaWNhbD48ZnVsbC10aXRsZT5Bc2lhbi1BdXN0cmFsYXMgSiBBbmlt
IFNjaTwvZnVsbC10aXRsZT48L3BlcmlvZGljYWw+PGFsdC1wZXJpb2RpY2FsPjxmdWxsLXRpdGxl
PkFzaWFuLUF1c3RyYWxhc2lhbiBKb3VybmFsIG9mIEFuaW1hbCBTY2llbmNlczwvZnVsbC10aXRs
ZT48L2FsdC1wZXJpb2RpY2FsPjxwYWdlcz4xNDUxLTY8L3BhZ2VzPjx2b2x1bWU+MjU8L3ZvbHVt
ZT48bnVtYmVyPjEwPC9udW1iZXI+PGVkaXRpb24+MjAxMi8xMC8wMTwvZWRpdGlvbj48a2V5d29y
ZHM+PGtleXdvcmQ+QmFjdGVyaW9waGFnZXM8L2tleXdvcmQ+PGtleXdvcmQ+RGlnZXN0aWJpbGl0
eTwva2V5d29yZD48a2V5d29yZD5GZWNhbCBNaWNyb2Jlczwva2V5d29yZD48a2V5d29yZD5Hcm93
aW5nIFBpZ3M8L2tleXdvcmQ+PGtleXdvcmQ+R3Jvd3RoPC9rZXl3b3JkPjwva2V5d29yZHM+PGRh
dGVzPjx5ZWFyPjIwMTI8L3llYXI+PHB1Yi1kYXRlcz48ZGF0ZT5PY3Q8L2RhdGU+PC9wdWItZGF0
ZXM+PC9kYXRlcz48aXNibj4xMDExLTIzNjcgKFByaW50KSYjeEQ7MTAxMS0yMzY3PC9pc2JuPjxh
Y2Nlc3Npb24tbnVtPjI1MDQ5NTAyPC9hY2Nlc3Npb24tbnVtPjx1cmxzPjwvdXJscz48Y3VzdG9t
Mj5QTUM0MDkzMDEzPC9jdXN0b20yPjxlbGVjdHJvbmljLXJlc291cmNlLW51bT4xMC41NzEzL2Fq
YXMuMjAxMi4xMjI1MzwvZWxlY3Ryb25pYy1yZXNvdXJjZS1udW0+PHJlbW90ZS1kYXRhYmFzZS1w
cm92aWRlcj5OTE08L3JlbW90ZS1kYXRhYmFzZS1wcm92aWRlcj48bGFuZ3VhZ2U+ZW5nPC9sYW5n
dWFnZT48L3JlY29yZD48L0NpdGU+PC9FbmROb3RlPn==
</w:fldData>
        </w:fldChar>
      </w:r>
      <w:r w:rsidR="0026586A">
        <w:instrText xml:space="preserve"> ADDIN EN.CITE.DATA </w:instrText>
      </w:r>
      <w:r w:rsidR="0026586A">
        <w:fldChar w:fldCharType="end"/>
      </w:r>
      <w:r w:rsidR="009E034F">
        <w:fldChar w:fldCharType="separate"/>
      </w:r>
      <w:r w:rsidR="00FD4A26">
        <w:rPr>
          <w:noProof/>
        </w:rPr>
        <w:t>(</w:t>
      </w:r>
      <w:hyperlink w:anchor="_ENREF_153" w:tooltip="Yan, 2012 #897" w:history="1">
        <w:r w:rsidR="005F0597">
          <w:rPr>
            <w:noProof/>
          </w:rPr>
          <w:t>Yan et al., 2012</w:t>
        </w:r>
      </w:hyperlink>
      <w:r w:rsidR="00FD4A26">
        <w:rPr>
          <w:noProof/>
        </w:rPr>
        <w:t xml:space="preserve">; </w:t>
      </w:r>
      <w:hyperlink w:anchor="_ENREF_104" w:tooltip="O'Sullivan, 2019 #647" w:history="1">
        <w:r w:rsidR="005F0597">
          <w:rPr>
            <w:noProof/>
          </w:rPr>
          <w:t>O'Sullivan et al., 2019</w:t>
        </w:r>
      </w:hyperlink>
      <w:r w:rsidR="00FD4A26">
        <w:rPr>
          <w:noProof/>
        </w:rPr>
        <w:t xml:space="preserve">; </w:t>
      </w:r>
      <w:hyperlink w:anchor="_ENREF_34" w:tooltip="Dec, 2020 #23" w:history="1">
        <w:r w:rsidR="005F0597">
          <w:rPr>
            <w:noProof/>
          </w:rPr>
          <w:t>Dec et al., 2020</w:t>
        </w:r>
      </w:hyperlink>
      <w:r w:rsidR="00FD4A26">
        <w:rPr>
          <w:noProof/>
        </w:rPr>
        <w:t>)</w:t>
      </w:r>
      <w:r w:rsidR="009E034F">
        <w:fldChar w:fldCharType="end"/>
      </w:r>
      <w:r w:rsidR="00DE4D2D" w:rsidRPr="00DE4D2D">
        <w:t>. They are easy to isolate and develop,</w:t>
      </w:r>
      <w:r w:rsidR="00E0328E">
        <w:t xml:space="preserve"> stable within </w:t>
      </w:r>
      <w:r w:rsidR="006A2675">
        <w:t xml:space="preserve">most guts of </w:t>
      </w:r>
      <w:r w:rsidR="00574F0D">
        <w:t>animal</w:t>
      </w:r>
      <w:r w:rsidR="006A2675">
        <w:t xml:space="preserve">s </w:t>
      </w:r>
      <w:r w:rsidR="00DE4D2D" w:rsidRPr="00DE4D2D">
        <w:t>and</w:t>
      </w:r>
      <w:r w:rsidR="00574F0D">
        <w:t xml:space="preserve"> </w:t>
      </w:r>
      <w:r w:rsidR="00E0328E">
        <w:t xml:space="preserve">can </w:t>
      </w:r>
      <w:r w:rsidR="00DE4D2D" w:rsidRPr="00DE4D2D">
        <w:t xml:space="preserve">amplify at infection sites </w:t>
      </w:r>
      <w:r w:rsidR="00834E8B">
        <w:t xml:space="preserve">to </w:t>
      </w:r>
      <w:r w:rsidR="00DE4D2D" w:rsidRPr="00DE4D2D">
        <w:t>ensur</w:t>
      </w:r>
      <w:r w:rsidR="00834E8B">
        <w:t>e</w:t>
      </w:r>
      <w:r w:rsidR="00DE4D2D" w:rsidRPr="00DE4D2D">
        <w:t xml:space="preserve"> </w:t>
      </w:r>
      <w:r w:rsidR="002E33C9">
        <w:t xml:space="preserve">a </w:t>
      </w:r>
      <w:r w:rsidR="00DE4D2D" w:rsidRPr="00DE4D2D">
        <w:t>continuous dose supply</w:t>
      </w:r>
      <w:r w:rsidR="00834E8B">
        <w:t xml:space="preserve"> of </w:t>
      </w:r>
      <w:r w:rsidR="00A932BC">
        <w:t>the anti-infectives</w:t>
      </w:r>
      <w:r w:rsidR="00DE4D2D" w:rsidRPr="00DE4D2D">
        <w:t xml:space="preserve">. Although discovered over a century ago, phages are gaining more recognition lately due to increased awareness. Thus, many phage preparations </w:t>
      </w:r>
      <w:r w:rsidR="00F850DF">
        <w:t>that target and kill diarrh</w:t>
      </w:r>
      <w:r w:rsidR="0036348D">
        <w:t>o</w:t>
      </w:r>
      <w:r w:rsidR="00F850DF">
        <w:t xml:space="preserve">eal pathogens </w:t>
      </w:r>
      <w:r w:rsidR="00DE4D2D" w:rsidRPr="00DE4D2D">
        <w:t xml:space="preserve">are being investigated for therapeutic purposes in </w:t>
      </w:r>
      <w:r w:rsidR="00F850DF">
        <w:t>the pig industry</w:t>
      </w:r>
      <w:r w:rsidR="002239BF">
        <w:t xml:space="preserve"> </w:t>
      </w:r>
      <w:r w:rsidR="002811CD">
        <w:fldChar w:fldCharType="begin">
          <w:fldData xml:space="preserve">PEVuZE5vdGU+PENpdGU+PEF1dGhvcj5EZWM8L0F1dGhvcj48WWVhcj4yMDIwPC9ZZWFyPjxSZWNO
dW0+MjM8L1JlY051bT48RGlzcGxheVRleHQ+KERlYyBldCBhbC4sIDIwMjApPC9EaXNwbGF5VGV4
dD48cmVjb3JkPjxyZWMtbnVtYmVyPjIzPC9yZWMtbnVtYmVyPjxmb3JlaWduLWtleXM+PGtleSBh
cHA9IkVOIiBkYi1pZD0iOTlzcHh0eGFqeHNhc2JlZnI5NXBmMDByZnJzMDBlcDl2ZTJhIiB0aW1l
c3RhbXA9IjE2NTcyMzE3ODUiPjIzPC9rZXk+PC9mb3JlaWduLWtleXM+PHJlZi10eXBlIG5hbWU9
IkpvdXJuYWwgQXJ0aWNsZSI+MTc8L3JlZi10eXBlPjxjb250cmlidXRvcnM+PGF1dGhvcnM+PGF1
dGhvcj5EZWMsIE0uPC9hdXRob3I+PGF1dGhvcj5XZXJuaWNraSwgQS48L2F1dGhvcj48YXV0aG9y
PlVyYmFuLUNobWllbCwgUi48L2F1dGhvcj48L2F1dGhvcnM+PC9jb250cmlidXRvcnM+PHRpdGxl
cz48dGl0bGU+RWZmaWNhY3kgb2YgZXhwZXJpbWVudGFsIHBoYWdlIHRoZXJhcGllcyBpbiBsaXZl
c3RvY2s8L3RpdGxlPjxzZWNvbmRhcnktdGl0bGU+QW5pbWFsIEhlYWx0aCBSZXNlYXJjaCBSZXZp
ZXdzPC9zZWNvbmRhcnktdGl0bGU+PHNob3J0LXRpdGxlPkVmZmljYWN5IG9mIGV4cGVyaW1lbnRh
bCBwaGFnZSB0aGVyYXBpZXMgaW4gbGl2ZXN0b2NrPC9zaG9ydC10aXRsZT48L3RpdGxlcz48cGVy
aW9kaWNhbD48ZnVsbC10aXRsZT5BbmltYWwgSGVhbHRoIFJlc2VhcmNoIFJldmlld3M8L2Z1bGwt
dGl0bGU+PC9wZXJpb2RpY2FsPjxwYWdlcz42OS04MzwvcGFnZXM+PHZvbHVtZT4yMTwvdm9sdW1l
PjxudW1iZXI+MTwvbnVtYmVyPjxrZXl3b3Jkcz48a2V5d29yZD5leHBlcmltZW50YWwgdGhlcmFw
aWVzPC9rZXl3b3JkPjxrZXl3b3JkPktleSB3b3JkcyBCYWN0ZXJpb3BoYWdlczwva2V5d29yZD48
a2V5d29yZD5saXZlc3RvY2s8L2tleXdvcmQ+PGtleXdvcmQ+cGF0aG9nZW5zPC9rZXl3b3JkPjxr
ZXl3b3JkPmFudGliaW90aWMgYWdlbnQ8L2tleXdvcmQ+PGtleXdvcmQ+cGxhbnQgbWVkaWNpbmFs
IHByb2R1Y3Q8L2tleXdvcmQ+PGtleXdvcmQ+cHJlYmlvdGljIGFnZW50PC9rZXl3b3JkPjxrZXl3
b3JkPnRldHJhY3ljbGluZTwva2V5d29yZD48a2V5d29yZD50cmltZXRob3ByaW08L2tleXdvcmQ+
PGtleXdvcmQ+dmFuY29teWNpbjwva2V5d29yZD48a2V5d29yZD52aXJ1bGVuY2UgZmFjdG9yPC9r
ZXl3b3JkPjxrZXl3b3JkPmFudGlpbmZlY3RpdmUgYWdlbnQ8L2tleXdvcmQ+PGtleXdvcmQ+YW50
aWJpb3RpYyByZXNpc3RhbmNlPC9rZXl3b3JkPjxrZXl3b3JkPmFudGltaWNyb2JpYWwgYWN0aXZp
dHk8L2tleXdvcmQ+PGtleXdvcmQ+YmFjdGVyaWFsIGNvbG9uaXphdGlvbjwva2V5d29yZD48a2V5
d29yZD5iYWN0ZXJpYWwgZ3Jvd3RoPC9rZXl3b3JkPjxrZXl3b3JkPmJhY3RlcmlhbCBpbmZlY3Rp
b248L2tleXdvcmQ+PGtleXdvcmQ+YmFjdGVyaW9waGFnZTwva2V5d29yZD48a2V5d29yZD5iYWN0
ZXJpdW0gY29udGFtaW5hdGlvbjwva2V5d29yZD48a2V5d29yZD5CaWZpZG9iYWN0ZXJpdW0gYmlm
aWR1bTwva2V5d29yZD48a2V5d29yZD5iaW9maWxtPC9rZXl3b3JkPjxrZXl3b3JkPkNsb3N0cmlk
aXVtIHBlcmZyaW5nZW5zPC9rZXl3b3JkPjxrZXl3b3JkPmR5c3VyaWE8L2tleXdvcmQ+PGtleXdv
cmQ+ZWNvdG94aWNpdHk8L2tleXdvcmQ+PGtleXdvcmQ+RW50ZXJvY29jY3VzIGZhZWNpdW08L2tl
eXdvcmQ+PGtleXdvcmQ+ZW50ZXJvdG94aWdlbmljIEVzY2hlcmljaGlhIGNvbGk8L2tleXdvcmQ+
PGtleXdvcmQ+RXNjaGVyaWNoaWEgY29saTwva2V5d29yZD48a2V5d29yZD5mb29kIHNhZmV0eTwv
a2V5d29yZD48a2V5d29yZD5ob3N0IHBhdGhvZ2VuIGludGVyYWN0aW9uPC9rZXl3b3JkPjxrZXl3
b3JkPkxhY3RvYmFjaWxsdXMgcGxhbnRhcnVtPC9rZXl3b3JkPjxrZXl3b3JkPkxhY3RvYmFjaWxs
dXMgcmhhbW5vc3VzPC9rZXl3b3JkPjxrZXl3b3JkPkxpc3RlcmlhIG1vbm9jeXRvZ2VuZXM8L2tl
eXdvcmQ+PGtleXdvcmQ+bWFzdGl0aXM8L2tleXdvcmQ+PGtleXdvcmQ+bWl4ZWQgaW5mZWN0aW9u
PC9rZXl3b3JkPjxrZXl3b3JkPm5vbmh1bWFuPC9rZXl3b3JkPjxrZXl3b3JkPnBoYWdlIHRoZXJh
cHk8L2tleXdvcmQ+PGtleXdvcmQ+UHJvdGVvYmFjdGVyaWE8L2tleXdvcmQ+PGtleXdvcmQ+cmV0
YWluZWQgcGxhY2VudGE8L2tleXdvcmQ+PGtleXdvcmQ+UmV2aWV3PC9rZXl3b3JkPjxrZXl3b3Jk
PlNhbG1vbmVsbGEgZW50ZXJpY2Egc2Vyb3ZhciBUeXBoaW11cml1bTwva2V5d29yZD48a2V5d29y
ZD5zYWxtb25lbGxvc2lzPC9rZXl3b3JkPjxrZXl3b3JkPnNlcHRpYyBzaG9jazwva2V5d29yZD48
a2V5d29yZD5zaGlnZWxsb3Npczwva2V5d29yZD48a2V5d29yZD52ZW50aWxhdG9yIGFzc29jaWF0
ZWQgcG5ldW1vbmlhPC9rZXl3b3JkPjxrZXl3b3JkPmFuaW1hbDwva2V5d29yZD48a2V5d29yZD5l
eHBlcmltZW50YWwgdGhlcmFweTwva2V5d29yZD48a2V5d29yZD5tdWx0aWRydWcgcmVzaXN0YW5j
ZTwva2V5d29yZD48a2V5d29yZD52ZXRlcmluYXJ5IG1lZGljaW5lPC9rZXl3b3JkPjxrZXl3b3Jk
PkFuaW1hbHM8L2tleXdvcmQ+PGtleXdvcmQ+QW50aS1CYWN0ZXJpYWwgQWdlbnRzPC9rZXl3b3Jk
PjxrZXl3b3JkPkJhY3RlcmlhbCBJbmZlY3Rpb25zPC9rZXl3b3JkPjxrZXl3b3JkPkRydWcgUmVz
aXN0YW5jZSwgTXVsdGlwbGUsIEJhY3RlcmlhbDwva2V5d29yZD48a2V5d29yZD5UaGVyYXBpZXMs
IEludmVzdGlnYXRpb25hbDwva2V5d29yZD48L2tleXdvcmRzPjxkYXRlcz48eWVhcj4yMDIwPC95
ZWFyPjwvZGF0ZXM+PHdvcmstdHlwZT5SZXZpZXc8L3dvcmstdHlwZT48dXJscz48cmVsYXRlZC11
cmxzPjx1cmw+aHR0cHM6Ly93d3cuc2NvcHVzLmNvbS9pbndhcmQvcmVjb3JkLnVyaT9laWQ9Mi1z
Mi4wLTg1MDkwOTg4MTM3JmFtcDtkb2k9MTAuMTAxNyUyZlMxNDY2MjUyMzE5MDAwMTYxJmFtcDtw
YXJ0bmVySUQ9NDAmYW1wO21kNT00N2RjMjU3ZWEzYjJlNGM2N2M5Yzk3NmJhZTFhMTE5ZjwvdXJs
Pjx1cmw+aHR0cHM6Ly93d3cuY2FtYnJpZGdlLm9yZy9jb3JlL3NlcnZpY2VzL2FvcC1jYW1icmlk
Z2UtY29yZS9jb250ZW50L3ZpZXcvNEU4OTREMTVFNjcwMUM5NUNGQ0M5MTFDM0RBOUMxOTMvUzE0
NjYyNTIzMTkwMDAxNjFhLnBkZi9kaXYtY2xhc3MtdGl0bGUtZWZmaWNhY3ktb2YtZXhwZXJpbWVu
dGFsLXBoYWdlLXRoZXJhcGllcy1pbi1saXZlc3RvY2stZGl2LnBkZjwvdXJsPjwvcmVsYXRlZC11
cmxzPjwvdXJscz48ZWxlY3Ryb25pYy1yZXNvdXJjZS1udW0+MTAuMTAxNy9TMTQ2NjI1MjMxOTAw
MDE2MTwvZWxlY3Ryb25pYy1yZXNvdXJjZS1udW0+PHJlbW90ZS1kYXRhYmFzZS1uYW1lPlNjb3B1
czwvcmVtb3RlLWRhdGFiYXNlLW5hbWU+PGxhbmd1YWdlPkVuZ2xpc2g8L2xhbmd1YWdlPjwvcmVj
b3JkPjwvQ2l0ZT48L0VuZE5vdGU+AG==
</w:fldData>
        </w:fldChar>
      </w:r>
      <w:r w:rsidR="0026586A">
        <w:instrText xml:space="preserve"> ADDIN EN.CITE </w:instrText>
      </w:r>
      <w:r w:rsidR="0026586A">
        <w:fldChar w:fldCharType="begin">
          <w:fldData xml:space="preserve">PEVuZE5vdGU+PENpdGU+PEF1dGhvcj5EZWM8L0F1dGhvcj48WWVhcj4yMDIwPC9ZZWFyPjxSZWNO
dW0+MjM8L1JlY051bT48RGlzcGxheVRleHQ+KERlYyBldCBhbC4sIDIwMjApPC9EaXNwbGF5VGV4
dD48cmVjb3JkPjxyZWMtbnVtYmVyPjIzPC9yZWMtbnVtYmVyPjxmb3JlaWduLWtleXM+PGtleSBh
cHA9IkVOIiBkYi1pZD0iOTlzcHh0eGFqeHNhc2JlZnI5NXBmMDByZnJzMDBlcDl2ZTJhIiB0aW1l
c3RhbXA9IjE2NTcyMzE3ODUiPjIzPC9rZXk+PC9mb3JlaWduLWtleXM+PHJlZi10eXBlIG5hbWU9
IkpvdXJuYWwgQXJ0aWNsZSI+MTc8L3JlZi10eXBlPjxjb250cmlidXRvcnM+PGF1dGhvcnM+PGF1
dGhvcj5EZWMsIE0uPC9hdXRob3I+PGF1dGhvcj5XZXJuaWNraSwgQS48L2F1dGhvcj48YXV0aG9y
PlVyYmFuLUNobWllbCwgUi48L2F1dGhvcj48L2F1dGhvcnM+PC9jb250cmlidXRvcnM+PHRpdGxl
cz48dGl0bGU+RWZmaWNhY3kgb2YgZXhwZXJpbWVudGFsIHBoYWdlIHRoZXJhcGllcyBpbiBsaXZl
c3RvY2s8L3RpdGxlPjxzZWNvbmRhcnktdGl0bGU+QW5pbWFsIEhlYWx0aCBSZXNlYXJjaCBSZXZp
ZXdzPC9zZWNvbmRhcnktdGl0bGU+PHNob3J0LXRpdGxlPkVmZmljYWN5IG9mIGV4cGVyaW1lbnRh
bCBwaGFnZSB0aGVyYXBpZXMgaW4gbGl2ZXN0b2NrPC9zaG9ydC10aXRsZT48L3RpdGxlcz48cGVy
aW9kaWNhbD48ZnVsbC10aXRsZT5BbmltYWwgSGVhbHRoIFJlc2VhcmNoIFJldmlld3M8L2Z1bGwt
dGl0bGU+PC9wZXJpb2RpY2FsPjxwYWdlcz42OS04MzwvcGFnZXM+PHZvbHVtZT4yMTwvdm9sdW1l
PjxudW1iZXI+MTwvbnVtYmVyPjxrZXl3b3Jkcz48a2V5d29yZD5leHBlcmltZW50YWwgdGhlcmFw
aWVzPC9rZXl3b3JkPjxrZXl3b3JkPktleSB3b3JkcyBCYWN0ZXJpb3BoYWdlczwva2V5d29yZD48
a2V5d29yZD5saXZlc3RvY2s8L2tleXdvcmQ+PGtleXdvcmQ+cGF0aG9nZW5zPC9rZXl3b3JkPjxr
ZXl3b3JkPmFudGliaW90aWMgYWdlbnQ8L2tleXdvcmQ+PGtleXdvcmQ+cGxhbnQgbWVkaWNpbmFs
IHByb2R1Y3Q8L2tleXdvcmQ+PGtleXdvcmQ+cHJlYmlvdGljIGFnZW50PC9rZXl3b3JkPjxrZXl3
b3JkPnRldHJhY3ljbGluZTwva2V5d29yZD48a2V5d29yZD50cmltZXRob3ByaW08L2tleXdvcmQ+
PGtleXdvcmQ+dmFuY29teWNpbjwva2V5d29yZD48a2V5d29yZD52aXJ1bGVuY2UgZmFjdG9yPC9r
ZXl3b3JkPjxrZXl3b3JkPmFudGlpbmZlY3RpdmUgYWdlbnQ8L2tleXdvcmQ+PGtleXdvcmQ+YW50
aWJpb3RpYyByZXNpc3RhbmNlPC9rZXl3b3JkPjxrZXl3b3JkPmFudGltaWNyb2JpYWwgYWN0aXZp
dHk8L2tleXdvcmQ+PGtleXdvcmQ+YmFjdGVyaWFsIGNvbG9uaXphdGlvbjwva2V5d29yZD48a2V5
d29yZD5iYWN0ZXJpYWwgZ3Jvd3RoPC9rZXl3b3JkPjxrZXl3b3JkPmJhY3RlcmlhbCBpbmZlY3Rp
b248L2tleXdvcmQ+PGtleXdvcmQ+YmFjdGVyaW9waGFnZTwva2V5d29yZD48a2V5d29yZD5iYWN0
ZXJpdW0gY29udGFtaW5hdGlvbjwva2V5d29yZD48a2V5d29yZD5CaWZpZG9iYWN0ZXJpdW0gYmlm
aWR1bTwva2V5d29yZD48a2V5d29yZD5iaW9maWxtPC9rZXl3b3JkPjxrZXl3b3JkPkNsb3N0cmlk
aXVtIHBlcmZyaW5nZW5zPC9rZXl3b3JkPjxrZXl3b3JkPmR5c3VyaWE8L2tleXdvcmQ+PGtleXdv
cmQ+ZWNvdG94aWNpdHk8L2tleXdvcmQ+PGtleXdvcmQ+RW50ZXJvY29jY3VzIGZhZWNpdW08L2tl
eXdvcmQ+PGtleXdvcmQ+ZW50ZXJvdG94aWdlbmljIEVzY2hlcmljaGlhIGNvbGk8L2tleXdvcmQ+
PGtleXdvcmQ+RXNjaGVyaWNoaWEgY29saTwva2V5d29yZD48a2V5d29yZD5mb29kIHNhZmV0eTwv
a2V5d29yZD48a2V5d29yZD5ob3N0IHBhdGhvZ2VuIGludGVyYWN0aW9uPC9rZXl3b3JkPjxrZXl3
b3JkPkxhY3RvYmFjaWxsdXMgcGxhbnRhcnVtPC9rZXl3b3JkPjxrZXl3b3JkPkxhY3RvYmFjaWxs
dXMgcmhhbW5vc3VzPC9rZXl3b3JkPjxrZXl3b3JkPkxpc3RlcmlhIG1vbm9jeXRvZ2VuZXM8L2tl
eXdvcmQ+PGtleXdvcmQ+bWFzdGl0aXM8L2tleXdvcmQ+PGtleXdvcmQ+bWl4ZWQgaW5mZWN0aW9u
PC9rZXl3b3JkPjxrZXl3b3JkPm5vbmh1bWFuPC9rZXl3b3JkPjxrZXl3b3JkPnBoYWdlIHRoZXJh
cHk8L2tleXdvcmQ+PGtleXdvcmQ+UHJvdGVvYmFjdGVyaWE8L2tleXdvcmQ+PGtleXdvcmQ+cmV0
YWluZWQgcGxhY2VudGE8L2tleXdvcmQ+PGtleXdvcmQ+UmV2aWV3PC9rZXl3b3JkPjxrZXl3b3Jk
PlNhbG1vbmVsbGEgZW50ZXJpY2Egc2Vyb3ZhciBUeXBoaW11cml1bTwva2V5d29yZD48a2V5d29y
ZD5zYWxtb25lbGxvc2lzPC9rZXl3b3JkPjxrZXl3b3JkPnNlcHRpYyBzaG9jazwva2V5d29yZD48
a2V5d29yZD5zaGlnZWxsb3Npczwva2V5d29yZD48a2V5d29yZD52ZW50aWxhdG9yIGFzc29jaWF0
ZWQgcG5ldW1vbmlhPC9rZXl3b3JkPjxrZXl3b3JkPmFuaW1hbDwva2V5d29yZD48a2V5d29yZD5l
eHBlcmltZW50YWwgdGhlcmFweTwva2V5d29yZD48a2V5d29yZD5tdWx0aWRydWcgcmVzaXN0YW5j
ZTwva2V5d29yZD48a2V5d29yZD52ZXRlcmluYXJ5IG1lZGljaW5lPC9rZXl3b3JkPjxrZXl3b3Jk
PkFuaW1hbHM8L2tleXdvcmQ+PGtleXdvcmQ+QW50aS1CYWN0ZXJpYWwgQWdlbnRzPC9rZXl3b3Jk
PjxrZXl3b3JkPkJhY3RlcmlhbCBJbmZlY3Rpb25zPC9rZXl3b3JkPjxrZXl3b3JkPkRydWcgUmVz
aXN0YW5jZSwgTXVsdGlwbGUsIEJhY3RlcmlhbDwva2V5d29yZD48a2V5d29yZD5UaGVyYXBpZXMs
IEludmVzdGlnYXRpb25hbDwva2V5d29yZD48L2tleXdvcmRzPjxkYXRlcz48eWVhcj4yMDIwPC95
ZWFyPjwvZGF0ZXM+PHdvcmstdHlwZT5SZXZpZXc8L3dvcmstdHlwZT48dXJscz48cmVsYXRlZC11
cmxzPjx1cmw+aHR0cHM6Ly93d3cuc2NvcHVzLmNvbS9pbndhcmQvcmVjb3JkLnVyaT9laWQ9Mi1z
Mi4wLTg1MDkwOTg4MTM3JmFtcDtkb2k9MTAuMTAxNyUyZlMxNDY2MjUyMzE5MDAwMTYxJmFtcDtw
YXJ0bmVySUQ9NDAmYW1wO21kNT00N2RjMjU3ZWEzYjJlNGM2N2M5Yzk3NmJhZTFhMTE5ZjwvdXJs
Pjx1cmw+aHR0cHM6Ly93d3cuY2FtYnJpZGdlLm9yZy9jb3JlL3NlcnZpY2VzL2FvcC1jYW1icmlk
Z2UtY29yZS9jb250ZW50L3ZpZXcvNEU4OTREMTVFNjcwMUM5NUNGQ0M5MTFDM0RBOUMxOTMvUzE0
NjYyNTIzMTkwMDAxNjFhLnBkZi9kaXYtY2xhc3MtdGl0bGUtZWZmaWNhY3ktb2YtZXhwZXJpbWVu
dGFsLXBoYWdlLXRoZXJhcGllcy1pbi1saXZlc3RvY2stZGl2LnBkZjwvdXJsPjwvcmVsYXRlZC11
cmxzPjwvdXJscz48ZWxlY3Ryb25pYy1yZXNvdXJjZS1udW0+MTAuMTAxNy9TMTQ2NjI1MjMxOTAw
MDE2MTwvZWxlY3Ryb25pYy1yZXNvdXJjZS1udW0+PHJlbW90ZS1kYXRhYmFzZS1uYW1lPlNjb3B1
czwvcmVtb3RlLWRhdGFiYXNlLW5hbWU+PGxhbmd1YWdlPkVuZ2xpc2g8L2xhbmd1YWdlPjwvcmVj
b3JkPjwvQ2l0ZT48L0VuZE5vdGU+AG==
</w:fldData>
        </w:fldChar>
      </w:r>
      <w:r w:rsidR="0026586A">
        <w:instrText xml:space="preserve"> ADDIN EN.CITE.DATA </w:instrText>
      </w:r>
      <w:r w:rsidR="0026586A">
        <w:fldChar w:fldCharType="end"/>
      </w:r>
      <w:r w:rsidR="002811CD">
        <w:fldChar w:fldCharType="separate"/>
      </w:r>
      <w:r w:rsidR="002811CD">
        <w:rPr>
          <w:noProof/>
        </w:rPr>
        <w:t>(</w:t>
      </w:r>
      <w:hyperlink w:anchor="_ENREF_34" w:tooltip="Dec, 2020 #23" w:history="1">
        <w:r w:rsidR="005F0597">
          <w:rPr>
            <w:noProof/>
          </w:rPr>
          <w:t>Dec et al., 2020</w:t>
        </w:r>
      </w:hyperlink>
      <w:r w:rsidR="002811CD">
        <w:rPr>
          <w:noProof/>
        </w:rPr>
        <w:t>)</w:t>
      </w:r>
      <w:r w:rsidR="002811CD">
        <w:fldChar w:fldCharType="end"/>
      </w:r>
      <w:r w:rsidR="00574F0D">
        <w:t xml:space="preserve">. </w:t>
      </w:r>
    </w:p>
    <w:p w14:paraId="75036ACA" w14:textId="7F0F684B" w:rsidR="006A2675" w:rsidRDefault="006A2675" w:rsidP="00B4537B">
      <w:pPr>
        <w:pStyle w:val="NoSpacing"/>
        <w:spacing w:line="276" w:lineRule="auto"/>
        <w:jc w:val="both"/>
      </w:pPr>
    </w:p>
    <w:p w14:paraId="57B2F5DD" w14:textId="5BD1FB35" w:rsidR="00903FAF" w:rsidRDefault="00BC3D81" w:rsidP="00B4537B">
      <w:pPr>
        <w:pStyle w:val="NoSpacing"/>
        <w:spacing w:line="276" w:lineRule="auto"/>
        <w:jc w:val="both"/>
      </w:pPr>
      <w:r>
        <w:t>P</w:t>
      </w:r>
      <w:r w:rsidR="00834E8B">
        <w:t xml:space="preserve">ertinent to </w:t>
      </w:r>
      <w:r w:rsidR="009E147B">
        <w:t>PWD</w:t>
      </w:r>
      <w:r w:rsidR="00834E8B">
        <w:t>, p</w:t>
      </w:r>
      <w:r>
        <w:t xml:space="preserve">hage therapy (application of phages to treat bacterial infections) </w:t>
      </w:r>
      <w:r w:rsidR="005D147A">
        <w:t>has</w:t>
      </w:r>
      <w:r>
        <w:t xml:space="preserve"> been shown to significantly reduce concentrations or coloni</w:t>
      </w:r>
      <w:r w:rsidR="00856C7B">
        <w:t>s</w:t>
      </w:r>
      <w:r>
        <w:t xml:space="preserve">ation of enteric or </w:t>
      </w:r>
      <w:r w:rsidR="0036348D" w:rsidRPr="0036348D">
        <w:t>diarrhoea</w:t>
      </w:r>
      <w:r w:rsidR="00856C7B">
        <w:t>-causing</w:t>
      </w:r>
      <w:r w:rsidR="00B966B0">
        <w:t xml:space="preserve"> </w:t>
      </w:r>
      <w:r>
        <w:t>pathogens in pigs</w:t>
      </w:r>
      <w:r w:rsidR="00CC642B">
        <w:t xml:space="preserve"> </w:t>
      </w:r>
      <w:r w:rsidR="00E118C9">
        <w:fldChar w:fldCharType="begin"/>
      </w:r>
      <w:r w:rsidR="00FD4A26">
        <w:instrText xml:space="preserve"> ADDIN EN.CITE &lt;EndNote&gt;&lt;Cite&gt;&lt;Author&gt;Desiree&lt;/Author&gt;&lt;Year&gt;2021&lt;/Year&gt;&lt;RecNum&gt;894&lt;/RecNum&gt;&lt;DisplayText&gt;(Desiree et al., 2021)&lt;/DisplayText&gt;&lt;record&gt;&lt;rec-number&gt;894&lt;/rec-number&gt;&lt;foreign-keys&gt;&lt;key app="EN" db-id="99spxtxajxsasbefr95pf00rfrs00ep9ve2a" timestamp="1666651165"&gt;894&lt;/key&gt;&lt;/foreign-keys&gt;&lt;ref-type name="Journal Article"&gt;17&lt;/ref-type&gt;&lt;contributors&gt;&lt;authors&gt;&lt;author&gt;Desiree, Karina&lt;/author&gt;&lt;author&gt;Mosimann, Sabrina&lt;/author&gt;&lt;author&gt;Ebner, Paul&lt;/author&gt;&lt;/authors&gt;&lt;/contributors&gt;&lt;titles&gt;&lt;title&gt;Efficacy of phage therapy in pigs: systematic review and meta-analysis&lt;/title&gt;&lt;secondary-title&gt;Journal of Animal Science&lt;/secondary-title&gt;&lt;/titles&gt;&lt;periodical&gt;&lt;full-title&gt;Journal of Animal Science&lt;/full-title&gt;&lt;/periodical&gt;&lt;volume&gt;99&lt;/volume&gt;&lt;number&gt;7&lt;/number&gt;&lt;dates&gt;&lt;year&gt;2021&lt;/year&gt;&lt;/dates&gt;&lt;isbn&gt;1525-3163&lt;/isbn&gt;&lt;urls&gt;&lt;related-urls&gt;&lt;url&gt;https://doi.org/10.1093/jas/skab157&lt;/url&gt;&lt;/related-urls&gt;&lt;/urls&gt;&lt;custom1&gt;skab157&lt;/custom1&gt;&lt;electronic-resource-num&gt;10.1093/jas/skab157&lt;/electronic-resource-num&gt;&lt;access-date&gt;10/24/2022&lt;/access-date&gt;&lt;/record&gt;&lt;/Cite&gt;&lt;/EndNote&gt;</w:instrText>
      </w:r>
      <w:r w:rsidR="00E118C9">
        <w:fldChar w:fldCharType="separate"/>
      </w:r>
      <w:r w:rsidR="00FD4A26">
        <w:rPr>
          <w:noProof/>
        </w:rPr>
        <w:t>(</w:t>
      </w:r>
      <w:hyperlink w:anchor="_ENREF_36" w:tooltip="Desiree, 2021 #894" w:history="1">
        <w:r w:rsidR="005F0597">
          <w:rPr>
            <w:noProof/>
          </w:rPr>
          <w:t>Desiree et al., 2021</w:t>
        </w:r>
      </w:hyperlink>
      <w:r w:rsidR="00FD4A26">
        <w:rPr>
          <w:noProof/>
        </w:rPr>
        <w:t>)</w:t>
      </w:r>
      <w:r w:rsidR="00E118C9">
        <w:fldChar w:fldCharType="end"/>
      </w:r>
      <w:r>
        <w:t>.  For example,</w:t>
      </w:r>
      <w:r w:rsidR="00574F0D">
        <w:t xml:space="preserve"> </w:t>
      </w:r>
      <w:r>
        <w:t xml:space="preserve">phage therapy </w:t>
      </w:r>
      <w:r w:rsidR="006A2675">
        <w:t>experiment</w:t>
      </w:r>
      <w:r>
        <w:t>al</w:t>
      </w:r>
      <w:r w:rsidR="006A2675">
        <w:t xml:space="preserve"> work </w:t>
      </w:r>
      <w:r>
        <w:t>conducted on</w:t>
      </w:r>
      <w:r w:rsidR="006A2675">
        <w:t xml:space="preserve"> </w:t>
      </w:r>
      <w:r w:rsidR="00520C77" w:rsidRPr="00520C77">
        <w:rPr>
          <w:i/>
          <w:iCs/>
        </w:rPr>
        <w:t>E. coli</w:t>
      </w:r>
      <w:r w:rsidR="006A2675">
        <w:t xml:space="preserve"> F4</w:t>
      </w:r>
      <w:r>
        <w:t xml:space="preserve"> showed that pigs c</w:t>
      </w:r>
      <w:r w:rsidR="00E279EC">
        <w:t>ould</w:t>
      </w:r>
      <w:r>
        <w:t xml:space="preserve"> be </w:t>
      </w:r>
      <w:r w:rsidR="006A2675">
        <w:t xml:space="preserve">protected </w:t>
      </w:r>
      <w:r w:rsidR="00275245">
        <w:t xml:space="preserve">from the pathogen and </w:t>
      </w:r>
      <w:r w:rsidR="00DF48FE">
        <w:t xml:space="preserve">cause </w:t>
      </w:r>
      <w:r w:rsidR="00275245">
        <w:t>a delay in the</w:t>
      </w:r>
      <w:r w:rsidR="006A2675">
        <w:t xml:space="preserve"> </w:t>
      </w:r>
      <w:r w:rsidR="00275245">
        <w:t>onset of</w:t>
      </w:r>
      <w:r w:rsidR="006A2675">
        <w:t xml:space="preserve"> </w:t>
      </w:r>
      <w:r w:rsidR="00856C7B">
        <w:t>symptoms</w:t>
      </w:r>
      <w:r w:rsidR="00856C7B" w:rsidRPr="0036348D">
        <w:t xml:space="preserve"> </w:t>
      </w:r>
      <w:r w:rsidR="00856C7B">
        <w:t xml:space="preserve">of </w:t>
      </w:r>
      <w:r w:rsidR="0036348D" w:rsidRPr="0036348D">
        <w:t>diarrhoea</w:t>
      </w:r>
      <w:r w:rsidR="00275245">
        <w:t xml:space="preserve">, and </w:t>
      </w:r>
      <w:r w:rsidR="00E279EC">
        <w:t xml:space="preserve">a </w:t>
      </w:r>
      <w:r w:rsidR="006A2675">
        <w:t xml:space="preserve">reduction </w:t>
      </w:r>
      <w:r w:rsidR="00275245">
        <w:t>in</w:t>
      </w:r>
      <w:r w:rsidR="006A2675">
        <w:t xml:space="preserve"> coloni</w:t>
      </w:r>
      <w:r w:rsidR="00275245">
        <w:t>s</w:t>
      </w:r>
      <w:r w:rsidR="006A2675">
        <w:t>ation and f</w:t>
      </w:r>
      <w:r w:rsidR="7E674E34">
        <w:t>a</w:t>
      </w:r>
      <w:r w:rsidR="006A2675">
        <w:t>ecal shedding of the pathogen</w:t>
      </w:r>
      <w:r w:rsidR="00275245">
        <w:t xml:space="preserve"> was observed</w:t>
      </w:r>
      <w:r w:rsidR="006A2675">
        <w:t xml:space="preserve"> </w:t>
      </w:r>
      <w:r w:rsidR="009E034F">
        <w:fldChar w:fldCharType="begin">
          <w:fldData xml:space="preserve">PEVuZE5vdGU+PENpdGU+PEF1dGhvcj5Cb25ldHRpPC9BdXRob3I+PFllYXI+MjAyMTwvWWVhcj48
UmVjTnVtPjEwMzwvUmVjTnVtPjxEaXNwbGF5VGV4dD4oSi4gWmhhbmcgZXQgYWwuLCAyMDE1OyBH
aWdhbnRlICZhbXA7IEF0dGVyYnVyeSwgMjAxOTsgQm9uZXR0aSBldCBhbC4sIDIwMjEpPC9EaXNw
bGF5VGV4dD48cmVjb3JkPjxyZWMtbnVtYmVyPjEwMzwvcmVjLW51bWJlcj48Zm9yZWlnbi1rZXlz
PjxrZXkgYXBwPSJFTiIgZGItaWQ9Ijk5c3B4dHhhanhzYXNiZWZyOTVwZjAwcmZyczAwZXA5dmUy
YSIgdGltZXN0YW1wPSIxNjU3MjMxNzg1Ij4xMDM8L2tleT48L2ZvcmVpZ24ta2V5cz48cmVmLXR5
cGUgbmFtZT0iSm91cm5hbCBBcnRpY2xlIj4xNzwvcmVmLXR5cGU+PGNvbnRyaWJ1dG9ycz48YXV0
aG9ycz48YXV0aG9yPkJvbmV0dGksIEEuPC9hdXRob3I+PGF1dGhvcj5UdWdub2xpLCBCLjwvYXV0
aG9yPjxhdXRob3I+UGl2YSwgQS48L2F1dGhvcj48YXV0aG9yPkdyaWxsaSwgRS48L2F1dGhvcj48
L2F1dGhvcnM+PC9jb250cmlidXRvcnM+PGF1dGgtYWRkcmVzcz5bQm9uZXR0aSwgQW5kcmVhOyBQ
aXZhLCBBbmRyZWE7IEdyaWxsaSwgRXN0ZXJdIFVuaXYgQm9sb2duYSwgRGlwYXJ0aW1lbnRvIFNj
aSBNZWQgVmV0IERJTUVWRVQsIFZpYSBUb2xhcmEgNTAsIEktNDAwNjQgT3p6YW5vIERlbGxlbWls
aWEsIEJPLCBJdGFseS4gW1R1Z25vbGksIEJlbmVkZXR0YTsgUGl2YSwgQW5kcmVhXSBWZXRhZ3Jv
IFNwQSwgVmlhIFBvcnJvIDIsIEktNDIxMjQgUmVnZ2lvIEVtaWxpYSwgSXRhbHkuIFtHcmlsbGks
IEVzdGVyXSBWZXRhZ3JvIEluYywgMTE2IFcgSmFja3NvbiBCbHZkLFN1aXRlIDMyMCwgQ2hpY2Fn
bywgSUwgNjA2MDQgVVNBLiYjeEQ7R3JpbGxpLCBFIChjb3JyZXNwb25kaW5nIGF1dGhvciksIFVu
aXYgQm9sb2duYSwgRGlwYXJ0aW1lbnRvIFNjaSBNZWQgVmV0IERJTUVWRVQsIFZpYSBUb2xhcmEg
NTAsIEktNDAwNjQgT3p6YW5vIERlbGxlbWlsaWEsIEJPLCBJdGFseS47IEdyaWxsaSwgRSAoY29y
cmVzcG9uZGluZyBhdXRob3IpLCBWZXRhZ3JvIEluYywgMTE2IFcgSmFja3NvbiBCbHZkLFN1aXRl
IDMyMCwgQ2hpY2FnbywgSUwgNjA2MDQgVVNBLiYjeEQ7YW5kcmVhLmJvbmV0dGkxNUB1bmliby5p
dDsgYmVuZWRldHRhLnR1Z25vbGlAdmV0YWdyby5jb207IGFuZHJlYS5waXZhQHVuaWJvLml0OyBl
c3Rlci5ncmlsbGlAdW5pYm8uaXQ8L2F1dGgtYWRkcmVzcz48dGl0bGVzPjx0aXRsZT5Ub3dhcmRz
IFplcm8gWmluYyBPeGlkZTogRmVlZGluZyBTdHJhdGVnaWVzIHRvIE1hbmFnZSBQb3N0LVdlYW5p
bmcgRGlhcnJoZWEgaW4gUGlnbGV0czwvdGl0bGU+PHNlY29uZGFyeS10aXRsZT5BbmltYWxzPC9z
ZWNvbmRhcnktdGl0bGU+PGFsdC10aXRsZT5BbmltYWxzPC9hbHQtdGl0bGU+PHNob3J0LXRpdGxl
PlRvd2FyZHMgWmVybyBaaW5jIE94aWRlOiBGZWVkaW5nIFN0cmF0ZWdpZXMgdG8gTWFuYWdlIFBv
c3QtV2VhbmluZyBEaWFycmhlYSBpbiBQaWdsZXRzPC9zaG9ydC10aXRsZT48L3RpdGxlcz48cGVy
aW9kaWNhbD48ZnVsbC10aXRsZT5BbmltYWxzPC9mdWxsLXRpdGxlPjwvcGVyaW9kaWNhbD48YWx0
LXBlcmlvZGljYWw+PGZ1bGwtdGl0bGU+QW5pbWFsczwvZnVsbC10aXRsZT48L2FsdC1wZXJpb2Rp
Y2FsPjxwYWdlcz4yNDwvcGFnZXM+PHZvbHVtZT4xMTwvdm9sdW1lPjxudW1iZXI+MzwvbnVtYmVy
PjxrZXl3b3Jkcz48a2V5d29yZD56aW5jIG94aWRlPC9rZXl3b3JkPjxrZXl3b3JkPnBvc3Qtd2Vh
bmluZyBkaWFycmhlYTwva2V5d29yZD48a2V5d29yZD5Fc2NoZXJpY2hpYSBjb2xpIEY0PC9rZXl3
b3JkPjxrZXl3b3JkPks4ODwva2V5d29yZD48a2V5d29yZD5FVEVDPC9rZXl3b3JkPjxrZXl3b3Jk
PnBpZ2xldDwva2V5d29yZD48a2V5d29yZD5waWcgbnV0cml0aW9uPC9rZXl3b3JkPjxrZXl3b3Jk
PndlYW5pbmc8L2tleXdvcmQ+PGtleXdvcmQ+ZW50ZXJvdG94aWdlbmljIGVzY2hlcmljaGlhLWNv
bGk8L2tleXdvcmQ+PGtleXdvcmQ+c3ByYXktZHJpZWQgcGxhc21hPC9rZXl3b3JkPjxrZXl3b3Jk
PmVhcmx5LXdlYW5lZCBwaWdzPC9rZXl3b3JkPjxrZXl3b3JkPmltcHJvdmVzIGdyb3d0aC1wZXJm
b3JtYW5jZTwva2V5d29yZD48a2V5d29yZD5zbWFsbC1pbnRlc3RpbmFsIG1vcnBob2xvZ3k8L2tl
eXdvcmQ+PGtleXdvcmQ+ZmVkPC9rZXl3b3JkPjxrZXl3b3JkPnBoYXJtYWNvbG9naWNhbCBsZXZl
bHM8L2tleXdvcmQ+PGtleXdvcmQ+bmF0dXJlLWlkZW50aWNhbCBjb21wb3VuZHM8L2tleXdvcmQ+
PGtleXdvcmQ+ZWdnLXlvbGsgYW50aWJvZGllczwva2V5d29yZD48a2V5d29yZD5sb3ctcHJvdGVp
biBkaWV0czwva2V5d29yZD48a2V5d29yZD5vcmdhbmljLWFjaWRzPC9rZXl3b3JkPjxrZXl3b3Jk
PkFncmljdWx0dXJlPC9rZXl3b3JkPjxrZXl3b3JkPlZldGVyaW5hcnkgU2NpZW5jZXM8L2tleXdv
cmQ+PGtleXdvcmQ+Wm9vbG9neTwva2V5d29yZD48L2tleXdvcmRzPjxkYXRlcz48eWVhcj4yMDIx
PC95ZWFyPjxwdWItZGF0ZXM+PGRhdGU+TWFyPC9kYXRlPjwvcHViLWRhdGVzPjwvZGF0ZXM+PGlz
Ym4+MjA3Ni0yNjE1PC9pc2JuPjxhY2Nlc3Npb24tbnVtPldPUzowMDA2MzMxODQ3MDAwMDE8L2Fj
Y2Vzc2lvbi1udW0+PHdvcmstdHlwZT5SZXZpZXc8L3dvcmstdHlwZT48dXJscz48cmVsYXRlZC11
cmxzPjx1cmw+PHN0eWxlIGZhY2U9InVuZGVybGluZSIgZm9udD0iZGVmYXVsdCIgc2l6ZT0iMTAw
JSI+Jmx0O0dvIHRvIElTSSZndDs6Ly9XT1M6MDAwNjMzMTg0NzAwMDAxPC9zdHlsZT48L3VybD48
dXJsPmh0dHBzOi8vbWRwaS1yZXMuY29tL2RfYXR0YWNobWVudC9hbmltYWxzL2FuaW1hbHMtMTEt
MDA2NDIvYXJ0aWNsZV9kZXBsb3kvYW5pbWFscy0xMS0wMDY0Mi12Mi5wZGY/dmVyc2lvbj0xNjE0
ODQwNTQzPC91cmw+PC9yZWxhdGVkLXVybHM+PC91cmxzPjxjdXN0b203PjY0MjwvY3VzdG9tNz48
ZWxlY3Ryb25pYy1yZXNvdXJjZS1udW0+MTAuMzM5MC9hbmkxMTAzMDY0MjwvZWxlY3Ryb25pYy1y
ZXNvdXJjZS1udW0+PGxhbmd1YWdlPkVuZ2xpc2g8L2xhbmd1YWdlPjwvcmVjb3JkPjwvQ2l0ZT48
Q2l0ZT48QXV0aG9yPlpoYW5nPC9BdXRob3I+PFllYXI+MjAxNTwvWWVhcj48UmVjTnVtPjYxMDwv
UmVjTnVtPjxyZWNvcmQ+PHJlYy1udW1iZXI+NjEwPC9yZWMtbnVtYmVyPjxmb3JlaWduLWtleXM+
PGtleSBhcHA9IkVOIiBkYi1pZD0iOTlzcHh0eGFqeHNhc2JlZnI5NXBmMDByZnJzMDBlcDl2ZTJh
IiB0aW1lc3RhbXA9IjE2NjQ3MzY1ODIiPjYxMDwva2V5PjwvZm9yZWlnbi1rZXlzPjxyZWYtdHlw
ZSBuYW1lPSJKb3VybmFsIEFydGljbGUiPjE3PC9yZWYtdHlwZT48Y29udHJpYnV0b3JzPjxhdXRo
b3JzPjxhdXRob3I+WmhhbmcsIEouPC9hdXRob3I+PGF1dGhvcj5MaSwgWi48L2F1dGhvcj48YXV0
aG9yPkNhbywgWi48L2F1dGhvcj48YXV0aG9yPldhbmcsIEwuPC9hdXRob3I+PGF1dGhvcj5MaSwg
WC48L2F1dGhvcj48YXV0aG9yPkxpLCBTLjwvYXV0aG9yPjxhdXRob3I+WHUsIFkuPC9hdXRob3I+
PC9hdXRob3JzPjwvY29udHJpYnV0b3JzPjx0aXRsZXM+PHRpdGxlPkJhY3RlcmlvcGhhZ2VzIGFz
IGFudGltaWNyb2JpYWwgYWdlbnRzIGFnYWluc3QgbWFqb3IgcGF0aG9nZW5zIGluIHN3aW5lOiBB
IHJldmlldzwvdGl0bGU+PHNlY29uZGFyeS10aXRsZT5Kb3VybmFsIG9mIEFuaW1hbCBTY2llbmNl
IGFuZCBCaW90ZWNobm9sb2d5PC9zZWNvbmRhcnktdGl0bGU+PHNob3J0LXRpdGxlPkJhY3Rlcmlv
cGhhZ2VzIGFzIGFudGltaWNyb2JpYWwgYWdlbnRzIGFnYWluc3QgbWFqb3IgcGF0aG9nZW5zIGlu
IHN3aW5lOiBBIHJldmlldzwvc2hvcnQtdGl0bGU+PC90aXRsZXM+PHBlcmlvZGljYWw+PGZ1bGwt
dGl0bGU+Sm91cm5hbCBvZiBBbmltYWwgU2NpZW5jZSBhbmQgQmlvdGVjaG5vbG9neTwvZnVsbC10
aXRsZT48L3BlcmlvZGljYWw+PHZvbHVtZT42PC92b2x1bWU+PG51bWJlcj4xPC9udW1iZXI+PGtl
eXdvcmRzPjxrZXl3b3JkPkFudGliaW90aWMgcmVzaXN0YW5jZTwva2V5d29yZD48a2V5d29yZD5C
YWN0ZXJpb3BoYWdlPC9rZXl3b3JkPjxrZXl3b3JkPkZvb2Qgc2FmZXR5PC9rZXl3b3JkPjxrZXl3
b3JkPlBoYWdlIHRoZXJhcHk8L2tleXdvcmQ+PGtleXdvcmQ+U3dpbmU8L2tleXdvcmQ+PGtleXdv
cmQ+QmFjdGVyaWEgKG1pY3Jvb3JnYW5pc21zKTwva2V5d29yZD48a2V5d29yZD5Fc2NoZXJpY2hp
YSBjb2xpPC9rZXl3b3JkPjxrZXl3b3JkPlNhbG1vbmVsbGE8L2tleXdvcmQ+PGtleXdvcmQ+U3Vp
ZGFlPC9rZXl3b3JkPjwva2V5d29yZHM+PGRhdGVzPjx5ZWFyPjIwMTU8L3llYXI+PC9kYXRlcz48
d29yay10eXBlPlJldmlldzwvd29yay10eXBlPjx1cmxzPjxyZWxhdGVkLXVybHM+PHVybD5odHRw
czovL3d3dy5zY29wdXMuY29tL2lud2FyZC9yZWNvcmQudXJpP2VpZD0yLXMyLjAtODQ5Mzk3ODk2
MzcmYW1wO2RvaT0xMC4xMTg2JTJmczQwMTA0LTAxNS0wMDM5LTcmYW1wO3BhcnRuZXJJRD00MCZh
bXA7bWQ1PWFjMWMxZTA0NDQxNDRkMmZhNjVlMjVhNmIxNzFmNWIwaHR0cHM6Ly9qYXNic2NpLmJp
b21lZGNlbnRyYWwuY29tL3RyYWNrL3BkZi8xMC4xMTg2L3M0MDEwNC0wMTUtMDAzOS03LnBkZjwv
dXJsPjwvcmVsYXRlZC11cmxzPjwvdXJscz48Y3VzdG9tNz4zOTwvY3VzdG9tNz48ZWxlY3Ryb25p
Yy1yZXNvdXJjZS1udW0+MTAuMTE4Ni9zNDAxMDQtMDE1LTAwMzktNzwvZWxlY3Ryb25pYy1yZXNv
dXJjZS1udW0+PHJlbW90ZS1kYXRhYmFzZS1uYW1lPlNjb3B1czwvcmVtb3RlLWRhdGFiYXNlLW5h
bWU+PGxhbmd1YWdlPkVuZ2xpc2g8L2xhbmd1YWdlPjwvcmVjb3JkPjwvQ2l0ZT48Q2l0ZT48QXV0
aG9yPkdpZ2FudGU8L0F1dGhvcj48WWVhcj4yMDE5PC9ZZWFyPjxSZWNOdW0+NjQzPC9SZWNOdW0+
PHJlY29yZD48cmVjLW51bWJlcj42NDM8L3JlYy1udW1iZXI+PGZvcmVpZ24ta2V5cz48a2V5IGFw
cD0iRU4iIGRiLWlkPSI5OXNweHR4YWp4c2FzYmVmcjk1cGYwMHJmcnMwMGVwOXZlMmEiIHRpbWVz
dGFtcD0iMTY2NDczNjU4MyI+NjQzPC9rZXk+PC9mb3JlaWduLWtleXM+PHJlZi10eXBlIG5hbWU9
IkpvdXJuYWwgQXJ0aWNsZSI+MTc8L3JlZi10eXBlPjxjb250cmlidXRvcnM+PGF1dGhvcnM+PGF1
dGhvcj5HaWdhbnRlLCBBLjwvYXV0aG9yPjxhdXRob3I+QXR0ZXJidXJ5LCBSLiBKLjwvYXV0aG9y
PjwvYXV0aG9ycz48L2NvbnRyaWJ1dG9ycz48YXV0aC1hZGRyZXNzPltHaWdhbnRlLCBBZHJpYW5v
fEF0dGVyYnVyeSwgUm9iZXJ0IEouXSBVbml2IE5vdHRpbmdoYW0sIFNjaCBWZXQgTWVkICZhbXA7
IFNjaSwgTG91Z2hib3JvdWdoIExFMTIgNVJELCBMZWljcywgRW5nbGFuZC4gQXR0ZXJidXJ5LCBS
SiAoY29ycmVzcG9uZGluZyBhdXRob3IpLCBVbml2IE5vdHRpbmdoYW0sIFNjaCBWZXQgTWVkICZh
bXA7IFNjaSwgTG91Z2hib3JvdWdoIExFMTIgNVJELCBMZWljcywgRW5nbGFuZC4gcm9iZXJ0LmF0
dGVyYnVyeUBub3R0aW5naGFtLmFjLnVrPC9hdXRoLWFkZHJlc3M+PHRpdGxlcz48dGl0bGU+VmV0
ZXJpbmFyeSB1c2Ugb2YgYmFjdGVyaW9waGFnZSB0aGVyYXB5IGluIGludGVuc2l2ZWx5LXJlYXJl
ZCBsaXZlc3RvY2s8L3RpdGxlPjxzZWNvbmRhcnktdGl0bGU+Vmlyb2xvZ3kgSm91cm5hbDwvc2Vj
b25kYXJ5LXRpdGxlPjxhbHQtdGl0bGU+Vmlyb2wuIEouPC9hbHQtdGl0bGU+PHNob3J0LXRpdGxl
PlZldGVyaW5hcnkgdXNlIG9mIGJhY3RlcmlvcGhhZ2UgdGhlcmFweSBpbiBpbnRlbnNpdmVseS1y
ZWFyZWQgbGl2ZXN0b2NrPC9zaG9ydC10aXRsZT48L3RpdGxlcz48cGVyaW9kaWNhbD48ZnVsbC10
aXRsZT5WaXJvbG9neSBKb3VybmFsPC9mdWxsLXRpdGxlPjxhYmJyLTE+Vmlyb2wuIEouPC9hYmJy
LTE+PC9wZXJpb2RpY2FsPjxhbHQtcGVyaW9kaWNhbD48ZnVsbC10aXRsZT5WaXJvbG9neSBKb3Vy
bmFsPC9mdWxsLXRpdGxlPjxhYmJyLTE+Vmlyb2wuIEouPC9hYmJyLTE+PC9hbHQtcGVyaW9kaWNh
bD48cGFnZXM+OTwvcGFnZXM+PHZvbHVtZT4xNjwvdm9sdW1lPjxudW1iZXI+MTwvbnVtYmVyPjxr
ZXl3b3Jkcz48a2V5d29yZD5CYWN0ZXJpb3BoYWdlPC9rZXl3b3JkPjxrZXl3b3JkPlpvb25vdGlj
PC9rZXl3b3JkPjxrZXl3b3JkPlBoYWdlIHRoZXJhcHk8L2tleXdvcmQ+PGtleXdvcmQ+Y2FtcHls
b2JhY3Rlci1qZWp1bmkgY29sb25pemF0aW9uPC9rZXl3b3JkPjxrZXl3b3JkPnJlZHVjZSBzYWxt
b25lbGxhIGNvbG9uaXphdGlvbjwva2V5d29yZD48a2V5d29yZD5lc2NoZXJpY2hpYS1jb2xpIGRp
YXJyaGVhPC9rZXl3b3JkPjxrZXl3b3JkPmNsb3N0cmlkaXVtLXBlcmZyaW5nZW5zPC9rZXl3b3Jk
PjxrZXl3b3JkPmJyb2lsZXItY2hpY2tlbnM8L2tleXdvcmQ+PGtleXdvcmQ+ZW5jYXBzdWxhdGVk
IGJhY3RlcmlvcGhhZ2VzPC9rZXl3b3JkPjxrZXl3b3JkPmVudGVyaXRpZGlzIGluZmVjdGlvbjwv
a2V5d29yZD48a2V5d29yZD5uZWNyb3RpYyBlbnRlcml0aXM8L2tleXdvcmQ+PGtleXdvcmQ+cGhh
Z2UgdGhlcmFweTwva2V5d29yZD48a2V5d29yZD5jb2xpYmFjaWxsb3Npczwva2V5d29yZD48a2V5
d29yZD5WaXJvbG9neTwva2V5d29yZD48L2tleXdvcmRzPjxkYXRlcz48eWVhcj4yMDE5PC95ZWFy
PjxwdWItZGF0ZXM+PGRhdGU+RGVjPC9kYXRlPjwvcHViLWRhdGVzPjwvZGF0ZXM+PGFjY2Vzc2lv
bi1udW0+V09TOjAwMDUwMjc0MDcwMDAwMjwvYWNjZXNzaW9uLW51bT48d29yay10eXBlPlJldmll
dzwvd29yay10eXBlPjx1cmxzPjxyZWxhdGVkLXVybHM+PHVybD4mbHQ7R28gdG8gSVNJJmd0Ozov
L1dPUzowMDA1MDI3NDA3MDAwMDJodHRwczovL3Zpcm9sb2d5ai5iaW9tZWRjZW50cmFsLmNvbS90
cmFjay9wZGYvMTAuMTE4Ni9zMTI5ODUtMDE5LTEyNjAtMy5wZGY8L3VybD48L3JlbGF0ZWQtdXJs
cz48L3VybHM+PGN1c3RvbTc+MTU1PC9jdXN0b203PjxlbGVjdHJvbmljLXJlc291cmNlLW51bT4x
MC4xMTg2L3MxMjk4NS0wMTktMTI2MC0zPC9lbGVjdHJvbmljLXJlc291cmNlLW51bT48bGFuZ3Vh
Z2U+RW5nbGlzaDwvbGFuZ3VhZ2U+PC9yZWNvcmQ+PC9DaXRlPjwvRW5kTm90ZT5=
</w:fldData>
        </w:fldChar>
      </w:r>
      <w:r w:rsidR="0026586A">
        <w:instrText xml:space="preserve"> ADDIN EN.CITE </w:instrText>
      </w:r>
      <w:r w:rsidR="0026586A">
        <w:fldChar w:fldCharType="begin">
          <w:fldData xml:space="preserve">PEVuZE5vdGU+PENpdGU+PEF1dGhvcj5Cb25ldHRpPC9BdXRob3I+PFllYXI+MjAyMTwvWWVhcj48
UmVjTnVtPjEwMzwvUmVjTnVtPjxEaXNwbGF5VGV4dD4oSi4gWmhhbmcgZXQgYWwuLCAyMDE1OyBH
aWdhbnRlICZhbXA7IEF0dGVyYnVyeSwgMjAxOTsgQm9uZXR0aSBldCBhbC4sIDIwMjEpPC9EaXNw
bGF5VGV4dD48cmVjb3JkPjxyZWMtbnVtYmVyPjEwMzwvcmVjLW51bWJlcj48Zm9yZWlnbi1rZXlz
PjxrZXkgYXBwPSJFTiIgZGItaWQ9Ijk5c3B4dHhhanhzYXNiZWZyOTVwZjAwcmZyczAwZXA5dmUy
YSIgdGltZXN0YW1wPSIxNjU3MjMxNzg1Ij4xMDM8L2tleT48L2ZvcmVpZ24ta2V5cz48cmVmLXR5
cGUgbmFtZT0iSm91cm5hbCBBcnRpY2xlIj4xNzwvcmVmLXR5cGU+PGNvbnRyaWJ1dG9ycz48YXV0
aG9ycz48YXV0aG9yPkJvbmV0dGksIEEuPC9hdXRob3I+PGF1dGhvcj5UdWdub2xpLCBCLjwvYXV0
aG9yPjxhdXRob3I+UGl2YSwgQS48L2F1dGhvcj48YXV0aG9yPkdyaWxsaSwgRS48L2F1dGhvcj48
L2F1dGhvcnM+PC9jb250cmlidXRvcnM+PGF1dGgtYWRkcmVzcz5bQm9uZXR0aSwgQW5kcmVhOyBQ
aXZhLCBBbmRyZWE7IEdyaWxsaSwgRXN0ZXJdIFVuaXYgQm9sb2duYSwgRGlwYXJ0aW1lbnRvIFNj
aSBNZWQgVmV0IERJTUVWRVQsIFZpYSBUb2xhcmEgNTAsIEktNDAwNjQgT3p6YW5vIERlbGxlbWls
aWEsIEJPLCBJdGFseS4gW1R1Z25vbGksIEJlbmVkZXR0YTsgUGl2YSwgQW5kcmVhXSBWZXRhZ3Jv
IFNwQSwgVmlhIFBvcnJvIDIsIEktNDIxMjQgUmVnZ2lvIEVtaWxpYSwgSXRhbHkuIFtHcmlsbGks
IEVzdGVyXSBWZXRhZ3JvIEluYywgMTE2IFcgSmFja3NvbiBCbHZkLFN1aXRlIDMyMCwgQ2hpY2Fn
bywgSUwgNjA2MDQgVVNBLiYjeEQ7R3JpbGxpLCBFIChjb3JyZXNwb25kaW5nIGF1dGhvciksIFVu
aXYgQm9sb2duYSwgRGlwYXJ0aW1lbnRvIFNjaSBNZWQgVmV0IERJTUVWRVQsIFZpYSBUb2xhcmEg
NTAsIEktNDAwNjQgT3p6YW5vIERlbGxlbWlsaWEsIEJPLCBJdGFseS47IEdyaWxsaSwgRSAoY29y
cmVzcG9uZGluZyBhdXRob3IpLCBWZXRhZ3JvIEluYywgMTE2IFcgSmFja3NvbiBCbHZkLFN1aXRl
IDMyMCwgQ2hpY2FnbywgSUwgNjA2MDQgVVNBLiYjeEQ7YW5kcmVhLmJvbmV0dGkxNUB1bmliby5p
dDsgYmVuZWRldHRhLnR1Z25vbGlAdmV0YWdyby5jb207IGFuZHJlYS5waXZhQHVuaWJvLml0OyBl
c3Rlci5ncmlsbGlAdW5pYm8uaXQ8L2F1dGgtYWRkcmVzcz48dGl0bGVzPjx0aXRsZT5Ub3dhcmRz
IFplcm8gWmluYyBPeGlkZTogRmVlZGluZyBTdHJhdGVnaWVzIHRvIE1hbmFnZSBQb3N0LVdlYW5p
bmcgRGlhcnJoZWEgaW4gUGlnbGV0czwvdGl0bGU+PHNlY29uZGFyeS10aXRsZT5BbmltYWxzPC9z
ZWNvbmRhcnktdGl0bGU+PGFsdC10aXRsZT5BbmltYWxzPC9hbHQtdGl0bGU+PHNob3J0LXRpdGxl
PlRvd2FyZHMgWmVybyBaaW5jIE94aWRlOiBGZWVkaW5nIFN0cmF0ZWdpZXMgdG8gTWFuYWdlIFBv
c3QtV2VhbmluZyBEaWFycmhlYSBpbiBQaWdsZXRzPC9zaG9ydC10aXRsZT48L3RpdGxlcz48cGVy
aW9kaWNhbD48ZnVsbC10aXRsZT5BbmltYWxzPC9mdWxsLXRpdGxlPjwvcGVyaW9kaWNhbD48YWx0
LXBlcmlvZGljYWw+PGZ1bGwtdGl0bGU+QW5pbWFsczwvZnVsbC10aXRsZT48L2FsdC1wZXJpb2Rp
Y2FsPjxwYWdlcz4yNDwvcGFnZXM+PHZvbHVtZT4xMTwvdm9sdW1lPjxudW1iZXI+MzwvbnVtYmVy
PjxrZXl3b3Jkcz48a2V5d29yZD56aW5jIG94aWRlPC9rZXl3b3JkPjxrZXl3b3JkPnBvc3Qtd2Vh
bmluZyBkaWFycmhlYTwva2V5d29yZD48a2V5d29yZD5Fc2NoZXJpY2hpYSBjb2xpIEY0PC9rZXl3
b3JkPjxrZXl3b3JkPks4ODwva2V5d29yZD48a2V5d29yZD5FVEVDPC9rZXl3b3JkPjxrZXl3b3Jk
PnBpZ2xldDwva2V5d29yZD48a2V5d29yZD5waWcgbnV0cml0aW9uPC9rZXl3b3JkPjxrZXl3b3Jk
PndlYW5pbmc8L2tleXdvcmQ+PGtleXdvcmQ+ZW50ZXJvdG94aWdlbmljIGVzY2hlcmljaGlhLWNv
bGk8L2tleXdvcmQ+PGtleXdvcmQ+c3ByYXktZHJpZWQgcGxhc21hPC9rZXl3b3JkPjxrZXl3b3Jk
PmVhcmx5LXdlYW5lZCBwaWdzPC9rZXl3b3JkPjxrZXl3b3JkPmltcHJvdmVzIGdyb3d0aC1wZXJm
b3JtYW5jZTwva2V5d29yZD48a2V5d29yZD5zbWFsbC1pbnRlc3RpbmFsIG1vcnBob2xvZ3k8L2tl
eXdvcmQ+PGtleXdvcmQ+ZmVkPC9rZXl3b3JkPjxrZXl3b3JkPnBoYXJtYWNvbG9naWNhbCBsZXZl
bHM8L2tleXdvcmQ+PGtleXdvcmQ+bmF0dXJlLWlkZW50aWNhbCBjb21wb3VuZHM8L2tleXdvcmQ+
PGtleXdvcmQ+ZWdnLXlvbGsgYW50aWJvZGllczwva2V5d29yZD48a2V5d29yZD5sb3ctcHJvdGVp
biBkaWV0czwva2V5d29yZD48a2V5d29yZD5vcmdhbmljLWFjaWRzPC9rZXl3b3JkPjxrZXl3b3Jk
PkFncmljdWx0dXJlPC9rZXl3b3JkPjxrZXl3b3JkPlZldGVyaW5hcnkgU2NpZW5jZXM8L2tleXdv
cmQ+PGtleXdvcmQ+Wm9vbG9neTwva2V5d29yZD48L2tleXdvcmRzPjxkYXRlcz48eWVhcj4yMDIx
PC95ZWFyPjxwdWItZGF0ZXM+PGRhdGU+TWFyPC9kYXRlPjwvcHViLWRhdGVzPjwvZGF0ZXM+PGlz
Ym4+MjA3Ni0yNjE1PC9pc2JuPjxhY2Nlc3Npb24tbnVtPldPUzowMDA2MzMxODQ3MDAwMDE8L2Fj
Y2Vzc2lvbi1udW0+PHdvcmstdHlwZT5SZXZpZXc8L3dvcmstdHlwZT48dXJscz48cmVsYXRlZC11
cmxzPjx1cmw+PHN0eWxlIGZhY2U9InVuZGVybGluZSIgZm9udD0iZGVmYXVsdCIgc2l6ZT0iMTAw
JSI+Jmx0O0dvIHRvIElTSSZndDs6Ly9XT1M6MDAwNjMzMTg0NzAwMDAxPC9zdHlsZT48L3VybD48
dXJsPmh0dHBzOi8vbWRwaS1yZXMuY29tL2RfYXR0YWNobWVudC9hbmltYWxzL2FuaW1hbHMtMTEt
MDA2NDIvYXJ0aWNsZV9kZXBsb3kvYW5pbWFscy0xMS0wMDY0Mi12Mi5wZGY/dmVyc2lvbj0xNjE0
ODQwNTQzPC91cmw+PC9yZWxhdGVkLXVybHM+PC91cmxzPjxjdXN0b203PjY0MjwvY3VzdG9tNz48
ZWxlY3Ryb25pYy1yZXNvdXJjZS1udW0+MTAuMzM5MC9hbmkxMTAzMDY0MjwvZWxlY3Ryb25pYy1y
ZXNvdXJjZS1udW0+PGxhbmd1YWdlPkVuZ2xpc2g8L2xhbmd1YWdlPjwvcmVjb3JkPjwvQ2l0ZT48
Q2l0ZT48QXV0aG9yPlpoYW5nPC9BdXRob3I+PFllYXI+MjAxNTwvWWVhcj48UmVjTnVtPjYxMDwv
UmVjTnVtPjxyZWNvcmQ+PHJlYy1udW1iZXI+NjEwPC9yZWMtbnVtYmVyPjxmb3JlaWduLWtleXM+
PGtleSBhcHA9IkVOIiBkYi1pZD0iOTlzcHh0eGFqeHNhc2JlZnI5NXBmMDByZnJzMDBlcDl2ZTJh
IiB0aW1lc3RhbXA9IjE2NjQ3MzY1ODIiPjYxMDwva2V5PjwvZm9yZWlnbi1rZXlzPjxyZWYtdHlw
ZSBuYW1lPSJKb3VybmFsIEFydGljbGUiPjE3PC9yZWYtdHlwZT48Y29udHJpYnV0b3JzPjxhdXRo
b3JzPjxhdXRob3I+WmhhbmcsIEouPC9hdXRob3I+PGF1dGhvcj5MaSwgWi48L2F1dGhvcj48YXV0
aG9yPkNhbywgWi48L2F1dGhvcj48YXV0aG9yPldhbmcsIEwuPC9hdXRob3I+PGF1dGhvcj5MaSwg
WC48L2F1dGhvcj48YXV0aG9yPkxpLCBTLjwvYXV0aG9yPjxhdXRob3I+WHUsIFkuPC9hdXRob3I+
PC9hdXRob3JzPjwvY29udHJpYnV0b3JzPjx0aXRsZXM+PHRpdGxlPkJhY3RlcmlvcGhhZ2VzIGFz
IGFudGltaWNyb2JpYWwgYWdlbnRzIGFnYWluc3QgbWFqb3IgcGF0aG9nZW5zIGluIHN3aW5lOiBB
IHJldmlldzwvdGl0bGU+PHNlY29uZGFyeS10aXRsZT5Kb3VybmFsIG9mIEFuaW1hbCBTY2llbmNl
IGFuZCBCaW90ZWNobm9sb2d5PC9zZWNvbmRhcnktdGl0bGU+PHNob3J0LXRpdGxlPkJhY3Rlcmlv
cGhhZ2VzIGFzIGFudGltaWNyb2JpYWwgYWdlbnRzIGFnYWluc3QgbWFqb3IgcGF0aG9nZW5zIGlu
IHN3aW5lOiBBIHJldmlldzwvc2hvcnQtdGl0bGU+PC90aXRsZXM+PHBlcmlvZGljYWw+PGZ1bGwt
dGl0bGU+Sm91cm5hbCBvZiBBbmltYWwgU2NpZW5jZSBhbmQgQmlvdGVjaG5vbG9neTwvZnVsbC10
aXRsZT48L3BlcmlvZGljYWw+PHZvbHVtZT42PC92b2x1bWU+PG51bWJlcj4xPC9udW1iZXI+PGtl
eXdvcmRzPjxrZXl3b3JkPkFudGliaW90aWMgcmVzaXN0YW5jZTwva2V5d29yZD48a2V5d29yZD5C
YWN0ZXJpb3BoYWdlPC9rZXl3b3JkPjxrZXl3b3JkPkZvb2Qgc2FmZXR5PC9rZXl3b3JkPjxrZXl3
b3JkPlBoYWdlIHRoZXJhcHk8L2tleXdvcmQ+PGtleXdvcmQ+U3dpbmU8L2tleXdvcmQ+PGtleXdv
cmQ+QmFjdGVyaWEgKG1pY3Jvb3JnYW5pc21zKTwva2V5d29yZD48a2V5d29yZD5Fc2NoZXJpY2hp
YSBjb2xpPC9rZXl3b3JkPjxrZXl3b3JkPlNhbG1vbmVsbGE8L2tleXdvcmQ+PGtleXdvcmQ+U3Vp
ZGFlPC9rZXl3b3JkPjwva2V5d29yZHM+PGRhdGVzPjx5ZWFyPjIwMTU8L3llYXI+PC9kYXRlcz48
d29yay10eXBlPlJldmlldzwvd29yay10eXBlPjx1cmxzPjxyZWxhdGVkLXVybHM+PHVybD5odHRw
czovL3d3dy5zY29wdXMuY29tL2lud2FyZC9yZWNvcmQudXJpP2VpZD0yLXMyLjAtODQ5Mzk3ODk2
MzcmYW1wO2RvaT0xMC4xMTg2JTJmczQwMTA0LTAxNS0wMDM5LTcmYW1wO3BhcnRuZXJJRD00MCZh
bXA7bWQ1PWFjMWMxZTA0NDQxNDRkMmZhNjVlMjVhNmIxNzFmNWIwaHR0cHM6Ly9qYXNic2NpLmJp
b21lZGNlbnRyYWwuY29tL3RyYWNrL3BkZi8xMC4xMTg2L3M0MDEwNC0wMTUtMDAzOS03LnBkZjwv
dXJsPjwvcmVsYXRlZC11cmxzPjwvdXJscz48Y3VzdG9tNz4zOTwvY3VzdG9tNz48ZWxlY3Ryb25p
Yy1yZXNvdXJjZS1udW0+MTAuMTE4Ni9zNDAxMDQtMDE1LTAwMzktNzwvZWxlY3Ryb25pYy1yZXNv
dXJjZS1udW0+PHJlbW90ZS1kYXRhYmFzZS1uYW1lPlNjb3B1czwvcmVtb3RlLWRhdGFiYXNlLW5h
bWU+PGxhbmd1YWdlPkVuZ2xpc2g8L2xhbmd1YWdlPjwvcmVjb3JkPjwvQ2l0ZT48Q2l0ZT48QXV0
aG9yPkdpZ2FudGU8L0F1dGhvcj48WWVhcj4yMDE5PC9ZZWFyPjxSZWNOdW0+NjQzPC9SZWNOdW0+
PHJlY29yZD48cmVjLW51bWJlcj42NDM8L3JlYy1udW1iZXI+PGZvcmVpZ24ta2V5cz48a2V5IGFw
cD0iRU4iIGRiLWlkPSI5OXNweHR4YWp4c2FzYmVmcjk1cGYwMHJmcnMwMGVwOXZlMmEiIHRpbWVz
dGFtcD0iMTY2NDczNjU4MyI+NjQzPC9rZXk+PC9mb3JlaWduLWtleXM+PHJlZi10eXBlIG5hbWU9
IkpvdXJuYWwgQXJ0aWNsZSI+MTc8L3JlZi10eXBlPjxjb250cmlidXRvcnM+PGF1dGhvcnM+PGF1
dGhvcj5HaWdhbnRlLCBBLjwvYXV0aG9yPjxhdXRob3I+QXR0ZXJidXJ5LCBSLiBKLjwvYXV0aG9y
PjwvYXV0aG9ycz48L2NvbnRyaWJ1dG9ycz48YXV0aC1hZGRyZXNzPltHaWdhbnRlLCBBZHJpYW5v
fEF0dGVyYnVyeSwgUm9iZXJ0IEouXSBVbml2IE5vdHRpbmdoYW0sIFNjaCBWZXQgTWVkICZhbXA7
IFNjaSwgTG91Z2hib3JvdWdoIExFMTIgNVJELCBMZWljcywgRW5nbGFuZC4gQXR0ZXJidXJ5LCBS
SiAoY29ycmVzcG9uZGluZyBhdXRob3IpLCBVbml2IE5vdHRpbmdoYW0sIFNjaCBWZXQgTWVkICZh
bXA7IFNjaSwgTG91Z2hib3JvdWdoIExFMTIgNVJELCBMZWljcywgRW5nbGFuZC4gcm9iZXJ0LmF0
dGVyYnVyeUBub3R0aW5naGFtLmFjLnVrPC9hdXRoLWFkZHJlc3M+PHRpdGxlcz48dGl0bGU+VmV0
ZXJpbmFyeSB1c2Ugb2YgYmFjdGVyaW9waGFnZSB0aGVyYXB5IGluIGludGVuc2l2ZWx5LXJlYXJl
ZCBsaXZlc3RvY2s8L3RpdGxlPjxzZWNvbmRhcnktdGl0bGU+Vmlyb2xvZ3kgSm91cm5hbDwvc2Vj
b25kYXJ5LXRpdGxlPjxhbHQtdGl0bGU+Vmlyb2wuIEouPC9hbHQtdGl0bGU+PHNob3J0LXRpdGxl
PlZldGVyaW5hcnkgdXNlIG9mIGJhY3RlcmlvcGhhZ2UgdGhlcmFweSBpbiBpbnRlbnNpdmVseS1y
ZWFyZWQgbGl2ZXN0b2NrPC9zaG9ydC10aXRsZT48L3RpdGxlcz48cGVyaW9kaWNhbD48ZnVsbC10
aXRsZT5WaXJvbG9neSBKb3VybmFsPC9mdWxsLXRpdGxlPjxhYmJyLTE+Vmlyb2wuIEouPC9hYmJy
LTE+PC9wZXJpb2RpY2FsPjxhbHQtcGVyaW9kaWNhbD48ZnVsbC10aXRsZT5WaXJvbG9neSBKb3Vy
bmFsPC9mdWxsLXRpdGxlPjxhYmJyLTE+Vmlyb2wuIEouPC9hYmJyLTE+PC9hbHQtcGVyaW9kaWNh
bD48cGFnZXM+OTwvcGFnZXM+PHZvbHVtZT4xNjwvdm9sdW1lPjxudW1iZXI+MTwvbnVtYmVyPjxr
ZXl3b3Jkcz48a2V5d29yZD5CYWN0ZXJpb3BoYWdlPC9rZXl3b3JkPjxrZXl3b3JkPlpvb25vdGlj
PC9rZXl3b3JkPjxrZXl3b3JkPlBoYWdlIHRoZXJhcHk8L2tleXdvcmQ+PGtleXdvcmQ+Y2FtcHls
b2JhY3Rlci1qZWp1bmkgY29sb25pemF0aW9uPC9rZXl3b3JkPjxrZXl3b3JkPnJlZHVjZSBzYWxt
b25lbGxhIGNvbG9uaXphdGlvbjwva2V5d29yZD48a2V5d29yZD5lc2NoZXJpY2hpYS1jb2xpIGRp
YXJyaGVhPC9rZXl3b3JkPjxrZXl3b3JkPmNsb3N0cmlkaXVtLXBlcmZyaW5nZW5zPC9rZXl3b3Jk
PjxrZXl3b3JkPmJyb2lsZXItY2hpY2tlbnM8L2tleXdvcmQ+PGtleXdvcmQ+ZW5jYXBzdWxhdGVk
IGJhY3RlcmlvcGhhZ2VzPC9rZXl3b3JkPjxrZXl3b3JkPmVudGVyaXRpZGlzIGluZmVjdGlvbjwv
a2V5d29yZD48a2V5d29yZD5uZWNyb3RpYyBlbnRlcml0aXM8L2tleXdvcmQ+PGtleXdvcmQ+cGhh
Z2UgdGhlcmFweTwva2V5d29yZD48a2V5d29yZD5jb2xpYmFjaWxsb3Npczwva2V5d29yZD48a2V5
d29yZD5WaXJvbG9neTwva2V5d29yZD48L2tleXdvcmRzPjxkYXRlcz48eWVhcj4yMDE5PC95ZWFy
PjxwdWItZGF0ZXM+PGRhdGU+RGVjPC9kYXRlPjwvcHViLWRhdGVzPjwvZGF0ZXM+PGFjY2Vzc2lv
bi1udW0+V09TOjAwMDUwMjc0MDcwMDAwMjwvYWNjZXNzaW9uLW51bT48d29yay10eXBlPlJldmll
dzwvd29yay10eXBlPjx1cmxzPjxyZWxhdGVkLXVybHM+PHVybD4mbHQ7R28gdG8gSVNJJmd0Ozov
L1dPUzowMDA1MDI3NDA3MDAwMDJodHRwczovL3Zpcm9sb2d5ai5iaW9tZWRjZW50cmFsLmNvbS90
cmFjay9wZGYvMTAuMTE4Ni9zMTI5ODUtMDE5LTEyNjAtMy5wZGY8L3VybD48L3JlbGF0ZWQtdXJs
cz48L3VybHM+PGN1c3RvbTc+MTU1PC9jdXN0b203PjxlbGVjdHJvbmljLXJlc291cmNlLW51bT4x
MC4xMTg2L3MxMjk4NS0wMTktMTI2MC0zPC9lbGVjdHJvbmljLXJlc291cmNlLW51bT48bGFuZ3Vh
Z2U+RW5nbGlzaDwvbGFuZ3VhZ2U+PC9yZWNvcmQ+PC9DaXRlPjwvRW5kTm90ZT5=
</w:fldData>
        </w:fldChar>
      </w:r>
      <w:r w:rsidR="0026586A">
        <w:instrText xml:space="preserve"> ADDIN EN.CITE.DATA </w:instrText>
      </w:r>
      <w:r w:rsidR="0026586A">
        <w:fldChar w:fldCharType="end"/>
      </w:r>
      <w:r w:rsidR="009E034F">
        <w:fldChar w:fldCharType="separate"/>
      </w:r>
      <w:r w:rsidR="00FD4A26">
        <w:rPr>
          <w:noProof/>
        </w:rPr>
        <w:t>(</w:t>
      </w:r>
      <w:hyperlink w:anchor="_ENREF_157" w:tooltip="Zhang, 2015 #610" w:history="1">
        <w:r w:rsidR="005F0597">
          <w:rPr>
            <w:noProof/>
          </w:rPr>
          <w:t>J. Zhang et al., 2015</w:t>
        </w:r>
      </w:hyperlink>
      <w:r w:rsidR="00FD4A26">
        <w:rPr>
          <w:noProof/>
        </w:rPr>
        <w:t xml:space="preserve">; </w:t>
      </w:r>
      <w:hyperlink w:anchor="_ENREF_48" w:tooltip="Gigante, 2019 #643" w:history="1">
        <w:r w:rsidR="005F0597">
          <w:rPr>
            <w:noProof/>
          </w:rPr>
          <w:t>Gigante &amp; Atterbury, 2019</w:t>
        </w:r>
      </w:hyperlink>
      <w:r w:rsidR="00FD4A26">
        <w:rPr>
          <w:noProof/>
        </w:rPr>
        <w:t xml:space="preserve">; </w:t>
      </w:r>
      <w:hyperlink w:anchor="_ENREF_18" w:tooltip="Bonetti, 2021 #103" w:history="1">
        <w:r w:rsidR="005F0597">
          <w:rPr>
            <w:noProof/>
          </w:rPr>
          <w:t>Bonetti et al., 2021</w:t>
        </w:r>
      </w:hyperlink>
      <w:r w:rsidR="00FD4A26">
        <w:rPr>
          <w:noProof/>
        </w:rPr>
        <w:t>)</w:t>
      </w:r>
      <w:r w:rsidR="009E034F">
        <w:fldChar w:fldCharType="end"/>
      </w:r>
      <w:r w:rsidR="006A2675">
        <w:t xml:space="preserve">. </w:t>
      </w:r>
      <w:r>
        <w:t>Therapeutic effectiveness of p</w:t>
      </w:r>
      <w:r w:rsidR="006A2675">
        <w:t xml:space="preserve">hage </w:t>
      </w:r>
      <w:r>
        <w:t xml:space="preserve">has also been demonstrated on other </w:t>
      </w:r>
      <w:r w:rsidR="00A3132B">
        <w:t xml:space="preserve">pig </w:t>
      </w:r>
      <w:r>
        <w:t>enteric pathogens</w:t>
      </w:r>
      <w:r w:rsidR="00E279EC">
        <w:t>,</w:t>
      </w:r>
      <w:r>
        <w:t xml:space="preserve"> such as </w:t>
      </w:r>
      <w:r w:rsidRPr="00BC3D81">
        <w:rPr>
          <w:i/>
          <w:iCs/>
        </w:rPr>
        <w:t>Salmonella enterica</w:t>
      </w:r>
      <w:r>
        <w:t xml:space="preserve"> and </w:t>
      </w:r>
      <w:r w:rsidRPr="00BC3D81">
        <w:rPr>
          <w:i/>
          <w:iCs/>
        </w:rPr>
        <w:t>Clostridioide</w:t>
      </w:r>
      <w:r w:rsidR="00436DC9">
        <w:rPr>
          <w:i/>
          <w:iCs/>
        </w:rPr>
        <w:t>s</w:t>
      </w:r>
      <w:r w:rsidRPr="00BC3D81">
        <w:rPr>
          <w:i/>
          <w:iCs/>
        </w:rPr>
        <w:t xml:space="preserve"> difficile</w:t>
      </w:r>
      <w:r w:rsidR="009D22A3">
        <w:rPr>
          <w:i/>
          <w:iCs/>
        </w:rPr>
        <w:t xml:space="preserve"> </w:t>
      </w:r>
      <w:r w:rsidR="009D22A3" w:rsidRPr="009D22A3">
        <w:fldChar w:fldCharType="begin">
          <w:fldData xml:space="preserve">PEVuZE5vdGU+PENpdGU+PEF1dGhvcj5EZXNpcmVlPC9BdXRob3I+PFllYXI+MjAyMTwvWWVhcj48
UmVjTnVtPjg5NDwvUmVjTnVtPjxEaXNwbGF5VGV4dD4oTmFsZSBldCBhbC4sIDIwMTg7IERlc2ly
ZWUgZXQgYWwuLCAyMDIxKTwvRGlzcGxheVRleHQ+PHJlY29yZD48cmVjLW51bWJlcj44OTQ8L3Jl
Yy1udW1iZXI+PGZvcmVpZ24ta2V5cz48a2V5IGFwcD0iRU4iIGRiLWlkPSI5OXNweHR4YWp4c2Fz
YmVmcjk1cGYwMHJmcnMwMGVwOXZlMmEiIHRpbWVzdGFtcD0iMTY2NjY1MTE2NSI+ODk0PC9rZXk+
PC9mb3JlaWduLWtleXM+PHJlZi10eXBlIG5hbWU9IkpvdXJuYWwgQXJ0aWNsZSI+MTc8L3JlZi10
eXBlPjxjb250cmlidXRvcnM+PGF1dGhvcnM+PGF1dGhvcj5EZXNpcmVlLCBLYXJpbmE8L2F1dGhv
cj48YXV0aG9yPk1vc2ltYW5uLCBTYWJyaW5hPC9hdXRob3I+PGF1dGhvcj5FYm5lciwgUGF1bDwv
YXV0aG9yPjwvYXV0aG9ycz48L2NvbnRyaWJ1dG9ycz48dGl0bGVzPjx0aXRsZT5FZmZpY2FjeSBv
ZiBwaGFnZSB0aGVyYXB5IGluIHBpZ3M6IHN5c3RlbWF0aWMgcmV2aWV3IGFuZCBtZXRhLWFuYWx5
c2lzPC90aXRsZT48c2Vjb25kYXJ5LXRpdGxlPkpvdXJuYWwgb2YgQW5pbWFsIFNjaWVuY2U8L3Nl
Y29uZGFyeS10aXRsZT48L3RpdGxlcz48cGVyaW9kaWNhbD48ZnVsbC10aXRsZT5Kb3VybmFsIG9m
IEFuaW1hbCBTY2llbmNlPC9mdWxsLXRpdGxlPjwvcGVyaW9kaWNhbD48dm9sdW1lPjk5PC92b2x1
bWU+PG51bWJlcj43PC9udW1iZXI+PGRhdGVzPjx5ZWFyPjIwMjE8L3llYXI+PC9kYXRlcz48aXNi
bj4xNTI1LTMxNjM8L2lzYm4+PHVybHM+PHJlbGF0ZWQtdXJscz48dXJsPmh0dHBzOi8vZG9pLm9y
Zy8xMC4xMDkzL2phcy9za2FiMTU3PC91cmw+PC9yZWxhdGVkLXVybHM+PC91cmxzPjxjdXN0b20x
PnNrYWIxNTc8L2N1c3RvbTE+PGVsZWN0cm9uaWMtcmVzb3VyY2UtbnVtPjEwLjEwOTMvamFzL3Nr
YWIxNTc8L2VsZWN0cm9uaWMtcmVzb3VyY2UtbnVtPjxhY2Nlc3MtZGF0ZT4xMC8yNC8yMDIyPC9h
Y2Nlc3MtZGF0ZT48L3JlY29yZD48L0NpdGU+PENpdGU+PEF1dGhvcj5OYWxlPC9BdXRob3I+PFll
YXI+MjAxODwvWWVhcj48UmVjTnVtPjg5NTwvUmVjTnVtPjxyZWNvcmQ+PHJlYy1udW1iZXI+ODk1
PC9yZWMtbnVtYmVyPjxmb3JlaWduLWtleXM+PGtleSBhcHA9IkVOIiBkYi1pZD0iOTlzcHh0eGFq
eHNhc2JlZnI5NXBmMDByZnJzMDBlcDl2ZTJhIiB0aW1lc3RhbXA9IjE2NjY2NTEzMDgiPjg5NTwv
a2V5PjwvZm9yZWlnbi1rZXlzPjxyZWYtdHlwZSBuYW1lPSJKb3VybmFsIEFydGljbGUiPjE3PC9y
ZWYtdHlwZT48Y29udHJpYnV0b3JzPjxhdXRob3JzPjxhdXRob3I+TmFsZSwgSi4gWS48L2F1dGhv
cj48YXV0aG9yPlJlZGd3ZWxsLCBULiBBLjwvYXV0aG9yPjxhdXRob3I+TWlsbGFyZCwgQS48L2F1
dGhvcj48YXV0aG9yPkNsb2tpZSwgTS4gUi4gSi48L2F1dGhvcj48L2F1dGhvcnM+PC9jb250cmli
dXRvcnM+PGF1dGgtYWRkcmVzcz5EZXBhcnRtZW50IG9mIEluZmVjdGlvbiwgSW1tdW5pdHkgYW5k
IEluZmxhbW1hdGlvbiwgVW5pdmVyc2l0eSBvZiBMZWljZXN0ZXIsIExlaWNlc3RlciBMRTEgOUhO
LCBVSy4gam4xNDJAbGUuYWMudWsuJiN4RDtTY2hvb2wgb2YgTGlmZSBTY2llbmNlcywgVW5pdmVy
c2l0eSBvZiBXYXJ3aWNrLCBDb3ZlbnRyeSBDVjQgN0FMLCBVSy4gVC5SZWRnd2VsbEB3YXJ3aWNr
LmFjLnVrLiYjeEQ7RGVwYXJ0bWVudCBvZiBJbmZlY3Rpb24sIEltbXVuaXR5IGFuZCBJbmZsYW1t
YXRpb24sIFVuaXZlcnNpdHkgb2YgTGVpY2VzdGVyLCBMZWljZXN0ZXIgTEUxIDlITiwgVUsuIGFk
bTM5QGxlaWNlc3Rlci5hYy51ay4mI3hEO0RlcGFydG1lbnQgb2YgSW5mZWN0aW9uLCBJbW11bml0
eSBhbmQgSW5mbGFtbWF0aW9uLCBVbml2ZXJzaXR5IG9mIExlaWNlc3RlciwgTGVpY2VzdGVyIExF
MSA5SE4sIFVLLiBtcmpjMUBsZS5hYy51ay48L2F1dGgtYWRkcmVzcz48dGl0bGVzPjx0aXRsZT5F
ZmZpY2FjeSBvZiBhbiBPcHRpbWlzZWQgQmFjdGVyaW9waGFnZSBDb2NrdGFpbCB0byBDbGVhciBD
bG9zdHJpZGl1bSBkaWZmaWNpbGUgaW4gYSBCYXRjaCBGZXJtZW50YXRpb24gTW9kZWw8L3RpdGxl
PjxzZWNvbmRhcnktdGl0bGU+QW50aWJpb3RpY3MgKEJhc2VsKTwvc2Vjb25kYXJ5LXRpdGxlPjxh
bHQtdGl0bGU+QW50aWJpb3RpY3MgKEJhc2VsLCBTd2l0emVybGFuZCk8L2FsdC10aXRsZT48L3Rp
dGxlcz48cGVyaW9kaWNhbD48ZnVsbC10aXRsZT5BbnRpYmlvdGljcyAoQmFzZWwpPC9mdWxsLXRp
dGxlPjxhYmJyLTE+QW50aWJpb3RpY3MgKEJhc2VsLCBTd2l0emVybGFuZCk8L2FiYnItMT48L3Bl
cmlvZGljYWw+PGFsdC1wZXJpb2RpY2FsPjxmdWxsLXRpdGxlPkFudGliaW90aWNzIChCYXNlbCk8
L2Z1bGwtdGl0bGU+PGFiYnItMT5BbnRpYmlvdGljcyAoQmFzZWwsIFN3aXR6ZXJsYW5kKTwvYWJi
ci0xPjwvYWx0LXBlcmlvZGljYWw+PHZvbHVtZT43PC92b2x1bWU+PG51bWJlcj4xPC9udW1iZXI+
PGVkaXRpb24+MjAxOC8wMi8xNDwvZWRpdGlvbj48a2V5d29yZHM+PGtleXdvcmQ+Q2xvc3RyaWRp
dW0gZGlmZmljaWxlPC9rZXl3b3JkPjxrZXl3b3JkPkNsb3N0cmlkaXVtIGRpZmZpY2lsZSBpbmZl
Y3Rpb248L2tleXdvcmQ+PGtleXdvcmQ+YmFjdGVyaW9waGFnZXM8L2tleXdvcmQ+PGtleXdvcmQ+
aW4gdml0cm8gZmVybWVudGF0aW9uIG1vZGVsPC9rZXl3b3JkPjxrZXl3b3JkPm1pY3JvYmlvbWU8
L2tleXdvcmQ+PGtleXdvcmQ+cGhhZ2UgdGhlcmFweTwva2V5d29yZD48a2V5d29yZD5saWNlbnNl
IGFncmVlbWVudCB0byB0aGUgVW5pdmVyc2l0eSBvZiBMZWljZXN0ZXIgaGVhZGVkIGJ5IE1SSkMs
IHRoZSBsaWNlbnNlPC9rZXl3b3JkPjxrZXl3b3JkPmFncmVlbWVudCBoYXMgc2luY2UgYmVlbiB0
ZXJtaW5hdGVkLCBhbmQgdGh1cyB0aGVyZSBpcyBubyBjb25mbGljdCBvZiBpbnRlcmVzdCBpbjwv
a2V5d29yZD48a2V5d29yZD50ZXJtcyBvZiBsaWNlbnNlIHJldmVudWUgc2hhcmVzLiBTaW1pbGFy
bHksIGFsbCB0aGUgb3RoZXIgYXV0aG9ycyBkZWNsYXJlIHRoYXQ8L2tleXdvcmQ+PGtleXdvcmQ+
dGhlIHJlc2VhcmNoIHdhcyBjb25kdWN0ZWQgaW4gdGhlIGFic2VuY2Ugb2YgYW55IGNvbW1lcmNp
YWwgb3IgZmluYW5jaWFsPC9rZXl3b3JkPjxrZXl3b3JkPnJlbGF0aW9uc2hpcHMgdGhhdCBjb3Vs
ZCBiZSBjb25zdHJ1ZWQgYXMgYSBwb3RlbnRpYWwgY29uZmxpY3Qgb2YgaW50ZXJlc3QuPC9rZXl3
b3JkPjwva2V5d29yZHM+PGRhdGVzPjx5ZWFyPjIwMTg8L3llYXI+PHB1Yi1kYXRlcz48ZGF0ZT5G
ZWIgMTM8L2RhdGU+PC9wdWItZGF0ZXM+PC9kYXRlcz48aXNibj4yMDc5LTYzODIgKFByaW50KSYj
eEQ7MjA3OS02MzgyPC9pc2JuPjxhY2Nlc3Npb24tbnVtPjI5NDM4MzU1PC9hY2Nlc3Npb24tbnVt
Pjx1cmxzPjwvdXJscz48Y3VzdG9tMj5QTUM1ODcyMTI0PC9jdXN0b20yPjxlbGVjdHJvbmljLXJl
c291cmNlLW51bT4xMC4zMzkwL2FudGliaW90aWNzNzAxMDAxMzwvZWxlY3Ryb25pYy1yZXNvdXJj
ZS1udW0+PHJlbW90ZS1kYXRhYmFzZS1wcm92aWRlcj5OTE08L3JlbW90ZS1kYXRhYmFzZS1wcm92
aWRlcj48bGFuZ3VhZ2U+ZW5nPC9sYW5ndWFnZT48L3JlY29yZD48L0NpdGU+PC9FbmROb3RlPn==
</w:fldData>
        </w:fldChar>
      </w:r>
      <w:r w:rsidR="00FD4A26">
        <w:instrText xml:space="preserve"> ADDIN EN.CITE </w:instrText>
      </w:r>
      <w:r w:rsidR="00FD4A26">
        <w:fldChar w:fldCharType="begin">
          <w:fldData xml:space="preserve">PEVuZE5vdGU+PENpdGU+PEF1dGhvcj5EZXNpcmVlPC9BdXRob3I+PFllYXI+MjAyMTwvWWVhcj48
UmVjTnVtPjg5NDwvUmVjTnVtPjxEaXNwbGF5VGV4dD4oTmFsZSBldCBhbC4sIDIwMTg7IERlc2ly
ZWUgZXQgYWwuLCAyMDIxKTwvRGlzcGxheVRleHQ+PHJlY29yZD48cmVjLW51bWJlcj44OTQ8L3Jl
Yy1udW1iZXI+PGZvcmVpZ24ta2V5cz48a2V5IGFwcD0iRU4iIGRiLWlkPSI5OXNweHR4YWp4c2Fz
YmVmcjk1cGYwMHJmcnMwMGVwOXZlMmEiIHRpbWVzdGFtcD0iMTY2NjY1MTE2NSI+ODk0PC9rZXk+
PC9mb3JlaWduLWtleXM+PHJlZi10eXBlIG5hbWU9IkpvdXJuYWwgQXJ0aWNsZSI+MTc8L3JlZi10
eXBlPjxjb250cmlidXRvcnM+PGF1dGhvcnM+PGF1dGhvcj5EZXNpcmVlLCBLYXJpbmE8L2F1dGhv
cj48YXV0aG9yPk1vc2ltYW5uLCBTYWJyaW5hPC9hdXRob3I+PGF1dGhvcj5FYm5lciwgUGF1bDwv
YXV0aG9yPjwvYXV0aG9ycz48L2NvbnRyaWJ1dG9ycz48dGl0bGVzPjx0aXRsZT5FZmZpY2FjeSBv
ZiBwaGFnZSB0aGVyYXB5IGluIHBpZ3M6IHN5c3RlbWF0aWMgcmV2aWV3IGFuZCBtZXRhLWFuYWx5
c2lzPC90aXRsZT48c2Vjb25kYXJ5LXRpdGxlPkpvdXJuYWwgb2YgQW5pbWFsIFNjaWVuY2U8L3Nl
Y29uZGFyeS10aXRsZT48L3RpdGxlcz48cGVyaW9kaWNhbD48ZnVsbC10aXRsZT5Kb3VybmFsIG9m
IEFuaW1hbCBTY2llbmNlPC9mdWxsLXRpdGxlPjwvcGVyaW9kaWNhbD48dm9sdW1lPjk5PC92b2x1
bWU+PG51bWJlcj43PC9udW1iZXI+PGRhdGVzPjx5ZWFyPjIwMjE8L3llYXI+PC9kYXRlcz48aXNi
bj4xNTI1LTMxNjM8L2lzYm4+PHVybHM+PHJlbGF0ZWQtdXJscz48dXJsPmh0dHBzOi8vZG9pLm9y
Zy8xMC4xMDkzL2phcy9za2FiMTU3PC91cmw+PC9yZWxhdGVkLXVybHM+PC91cmxzPjxjdXN0b20x
PnNrYWIxNTc8L2N1c3RvbTE+PGVsZWN0cm9uaWMtcmVzb3VyY2UtbnVtPjEwLjEwOTMvamFzL3Nr
YWIxNTc8L2VsZWN0cm9uaWMtcmVzb3VyY2UtbnVtPjxhY2Nlc3MtZGF0ZT4xMC8yNC8yMDIyPC9h
Y2Nlc3MtZGF0ZT48L3JlY29yZD48L0NpdGU+PENpdGU+PEF1dGhvcj5OYWxlPC9BdXRob3I+PFll
YXI+MjAxODwvWWVhcj48UmVjTnVtPjg5NTwvUmVjTnVtPjxyZWNvcmQ+PHJlYy1udW1iZXI+ODk1
PC9yZWMtbnVtYmVyPjxmb3JlaWduLWtleXM+PGtleSBhcHA9IkVOIiBkYi1pZD0iOTlzcHh0eGFq
eHNhc2JlZnI5NXBmMDByZnJzMDBlcDl2ZTJhIiB0aW1lc3RhbXA9IjE2NjY2NTEzMDgiPjg5NTwv
a2V5PjwvZm9yZWlnbi1rZXlzPjxyZWYtdHlwZSBuYW1lPSJKb3VybmFsIEFydGljbGUiPjE3PC9y
ZWYtdHlwZT48Y29udHJpYnV0b3JzPjxhdXRob3JzPjxhdXRob3I+TmFsZSwgSi4gWS48L2F1dGhv
cj48YXV0aG9yPlJlZGd3ZWxsLCBULiBBLjwvYXV0aG9yPjxhdXRob3I+TWlsbGFyZCwgQS48L2F1
dGhvcj48YXV0aG9yPkNsb2tpZSwgTS4gUi4gSi48L2F1dGhvcj48L2F1dGhvcnM+PC9jb250cmli
dXRvcnM+PGF1dGgtYWRkcmVzcz5EZXBhcnRtZW50IG9mIEluZmVjdGlvbiwgSW1tdW5pdHkgYW5k
IEluZmxhbW1hdGlvbiwgVW5pdmVyc2l0eSBvZiBMZWljZXN0ZXIsIExlaWNlc3RlciBMRTEgOUhO
LCBVSy4gam4xNDJAbGUuYWMudWsuJiN4RDtTY2hvb2wgb2YgTGlmZSBTY2llbmNlcywgVW5pdmVy
c2l0eSBvZiBXYXJ3aWNrLCBDb3ZlbnRyeSBDVjQgN0FMLCBVSy4gVC5SZWRnd2VsbEB3YXJ3aWNr
LmFjLnVrLiYjeEQ7RGVwYXJ0bWVudCBvZiBJbmZlY3Rpb24sIEltbXVuaXR5IGFuZCBJbmZsYW1t
YXRpb24sIFVuaXZlcnNpdHkgb2YgTGVpY2VzdGVyLCBMZWljZXN0ZXIgTEUxIDlITiwgVUsuIGFk
bTM5QGxlaWNlc3Rlci5hYy51ay4mI3hEO0RlcGFydG1lbnQgb2YgSW5mZWN0aW9uLCBJbW11bml0
eSBhbmQgSW5mbGFtbWF0aW9uLCBVbml2ZXJzaXR5IG9mIExlaWNlc3RlciwgTGVpY2VzdGVyIExF
MSA5SE4sIFVLLiBtcmpjMUBsZS5hYy51ay48L2F1dGgtYWRkcmVzcz48dGl0bGVzPjx0aXRsZT5F
ZmZpY2FjeSBvZiBhbiBPcHRpbWlzZWQgQmFjdGVyaW9waGFnZSBDb2NrdGFpbCB0byBDbGVhciBD
bG9zdHJpZGl1bSBkaWZmaWNpbGUgaW4gYSBCYXRjaCBGZXJtZW50YXRpb24gTW9kZWw8L3RpdGxl
PjxzZWNvbmRhcnktdGl0bGU+QW50aWJpb3RpY3MgKEJhc2VsKTwvc2Vjb25kYXJ5LXRpdGxlPjxh
bHQtdGl0bGU+QW50aWJpb3RpY3MgKEJhc2VsLCBTd2l0emVybGFuZCk8L2FsdC10aXRsZT48L3Rp
dGxlcz48cGVyaW9kaWNhbD48ZnVsbC10aXRsZT5BbnRpYmlvdGljcyAoQmFzZWwpPC9mdWxsLXRp
dGxlPjxhYmJyLTE+QW50aWJpb3RpY3MgKEJhc2VsLCBTd2l0emVybGFuZCk8L2FiYnItMT48L3Bl
cmlvZGljYWw+PGFsdC1wZXJpb2RpY2FsPjxmdWxsLXRpdGxlPkFudGliaW90aWNzIChCYXNlbCk8
L2Z1bGwtdGl0bGU+PGFiYnItMT5BbnRpYmlvdGljcyAoQmFzZWwsIFN3aXR6ZXJsYW5kKTwvYWJi
ci0xPjwvYWx0LXBlcmlvZGljYWw+PHZvbHVtZT43PC92b2x1bWU+PG51bWJlcj4xPC9udW1iZXI+
PGVkaXRpb24+MjAxOC8wMi8xNDwvZWRpdGlvbj48a2V5d29yZHM+PGtleXdvcmQ+Q2xvc3RyaWRp
dW0gZGlmZmljaWxlPC9rZXl3b3JkPjxrZXl3b3JkPkNsb3N0cmlkaXVtIGRpZmZpY2lsZSBpbmZl
Y3Rpb248L2tleXdvcmQ+PGtleXdvcmQ+YmFjdGVyaW9waGFnZXM8L2tleXdvcmQ+PGtleXdvcmQ+
aW4gdml0cm8gZmVybWVudGF0aW9uIG1vZGVsPC9rZXl3b3JkPjxrZXl3b3JkPm1pY3JvYmlvbWU8
L2tleXdvcmQ+PGtleXdvcmQ+cGhhZ2UgdGhlcmFweTwva2V5d29yZD48a2V5d29yZD5saWNlbnNl
IGFncmVlbWVudCB0byB0aGUgVW5pdmVyc2l0eSBvZiBMZWljZXN0ZXIgaGVhZGVkIGJ5IE1SSkMs
IHRoZSBsaWNlbnNlPC9rZXl3b3JkPjxrZXl3b3JkPmFncmVlbWVudCBoYXMgc2luY2UgYmVlbiB0
ZXJtaW5hdGVkLCBhbmQgdGh1cyB0aGVyZSBpcyBubyBjb25mbGljdCBvZiBpbnRlcmVzdCBpbjwv
a2V5d29yZD48a2V5d29yZD50ZXJtcyBvZiBsaWNlbnNlIHJldmVudWUgc2hhcmVzLiBTaW1pbGFy
bHksIGFsbCB0aGUgb3RoZXIgYXV0aG9ycyBkZWNsYXJlIHRoYXQ8L2tleXdvcmQ+PGtleXdvcmQ+
dGhlIHJlc2VhcmNoIHdhcyBjb25kdWN0ZWQgaW4gdGhlIGFic2VuY2Ugb2YgYW55IGNvbW1lcmNp
YWwgb3IgZmluYW5jaWFsPC9rZXl3b3JkPjxrZXl3b3JkPnJlbGF0aW9uc2hpcHMgdGhhdCBjb3Vs
ZCBiZSBjb25zdHJ1ZWQgYXMgYSBwb3RlbnRpYWwgY29uZmxpY3Qgb2YgaW50ZXJlc3QuPC9rZXl3
b3JkPjwva2V5d29yZHM+PGRhdGVzPjx5ZWFyPjIwMTg8L3llYXI+PHB1Yi1kYXRlcz48ZGF0ZT5G
ZWIgMTM8L2RhdGU+PC9wdWItZGF0ZXM+PC9kYXRlcz48aXNibj4yMDc5LTYzODIgKFByaW50KSYj
eEQ7MjA3OS02MzgyPC9pc2JuPjxhY2Nlc3Npb24tbnVtPjI5NDM4MzU1PC9hY2Nlc3Npb24tbnVt
Pjx1cmxzPjwvdXJscz48Y3VzdG9tMj5QTUM1ODcyMTI0PC9jdXN0b20yPjxlbGVjdHJvbmljLXJl
c291cmNlLW51bT4xMC4zMzkwL2FudGliaW90aWNzNzAxMDAxMzwvZWxlY3Ryb25pYy1yZXNvdXJj
ZS1udW0+PHJlbW90ZS1kYXRhYmFzZS1wcm92aWRlcj5OTE08L3JlbW90ZS1kYXRhYmFzZS1wcm92
aWRlcj48bGFuZ3VhZ2U+ZW5nPC9sYW5ndWFnZT48L3JlY29yZD48L0NpdGU+PC9FbmROb3RlPn==
</w:fldData>
        </w:fldChar>
      </w:r>
      <w:r w:rsidR="00FD4A26">
        <w:instrText xml:space="preserve"> ADDIN EN.CITE.DATA </w:instrText>
      </w:r>
      <w:r w:rsidR="00FD4A26">
        <w:fldChar w:fldCharType="end"/>
      </w:r>
      <w:r w:rsidR="009D22A3" w:rsidRPr="009D22A3">
        <w:fldChar w:fldCharType="separate"/>
      </w:r>
      <w:r w:rsidR="00FD4A26">
        <w:rPr>
          <w:noProof/>
        </w:rPr>
        <w:t>(</w:t>
      </w:r>
      <w:hyperlink w:anchor="_ENREF_100" w:tooltip="Nale, 2018 #895" w:history="1">
        <w:r w:rsidR="005F0597">
          <w:rPr>
            <w:noProof/>
          </w:rPr>
          <w:t>Nale et al., 2018</w:t>
        </w:r>
      </w:hyperlink>
      <w:r w:rsidR="00FD4A26">
        <w:rPr>
          <w:noProof/>
        </w:rPr>
        <w:t xml:space="preserve">; </w:t>
      </w:r>
      <w:hyperlink w:anchor="_ENREF_36" w:tooltip="Desiree, 2021 #894" w:history="1">
        <w:r w:rsidR="005F0597">
          <w:rPr>
            <w:noProof/>
          </w:rPr>
          <w:t>Desiree et al., 2021</w:t>
        </w:r>
      </w:hyperlink>
      <w:r w:rsidR="00FD4A26">
        <w:rPr>
          <w:noProof/>
        </w:rPr>
        <w:t>)</w:t>
      </w:r>
      <w:r w:rsidR="009D22A3" w:rsidRPr="009D22A3">
        <w:fldChar w:fldCharType="end"/>
      </w:r>
      <w:r w:rsidRPr="009D22A3">
        <w:t>. M</w:t>
      </w:r>
      <w:r>
        <w:t xml:space="preserve">ore recently, experimental studies have shown that </w:t>
      </w:r>
      <w:r w:rsidR="00E279EC">
        <w:t xml:space="preserve">the </w:t>
      </w:r>
      <w:r w:rsidR="00A3132B">
        <w:t xml:space="preserve">formulation of </w:t>
      </w:r>
      <w:r>
        <w:t xml:space="preserve">phages </w:t>
      </w:r>
      <w:r w:rsidR="00A3132B">
        <w:t>into spray</w:t>
      </w:r>
      <w:r w:rsidR="20248447">
        <w:t>-</w:t>
      </w:r>
      <w:r w:rsidR="00A3132B">
        <w:t xml:space="preserve">dried delivery forms </w:t>
      </w:r>
      <w:r>
        <w:t xml:space="preserve">can be incorporated into pig feeds and </w:t>
      </w:r>
      <w:r w:rsidR="0057276D">
        <w:t xml:space="preserve">used to </w:t>
      </w:r>
      <w:r>
        <w:t>effectively reduce coloni</w:t>
      </w:r>
      <w:r w:rsidR="00AA3DF0">
        <w:t>s</w:t>
      </w:r>
      <w:r>
        <w:t>ation in pigs</w:t>
      </w:r>
      <w:r w:rsidR="00716F99">
        <w:t xml:space="preserve"> </w:t>
      </w:r>
      <w:r w:rsidR="00716F99">
        <w:fldChar w:fldCharType="begin">
          <w:fldData xml:space="preserve">PEVuZE5vdGU+PENpdGU+PEF1dGhvcj5UaGFua2k8L0F1dGhvcj48WWVhcj4yMDIyPC9ZZWFyPjxS
ZWNOdW0+ODk2PC9SZWNOdW0+PERpc3BsYXlUZXh0PihUaGFua2kgZXQgYWwuLCAyMDIyKTwvRGlz
cGxheVRleHQ+PHJlY29yZD48cmVjLW51bWJlcj44OTY8L3JlYy1udW1iZXI+PGZvcmVpZ24ta2V5
cz48a2V5IGFwcD0iRU4iIGRiLWlkPSI5OXNweHR4YWp4c2FzYmVmcjk1cGYwMHJmcnMwMGVwOXZl
MmEiIHRpbWVzdGFtcD0iMTY2NjY1MTY3NCI+ODk2PC9rZXk+PC9mb3JlaWduLWtleXM+PHJlZi10
eXBlIG5hbWU9IkpvdXJuYWwgQXJ0aWNsZSI+MTc8L3JlZi10eXBlPjxjb250cmlidXRvcnM+PGF1
dGhvcnM+PGF1dGhvcj5UaGFua2ksIEEuIE0uPC9hdXRob3I+PGF1dGhvcj5NaWduYXJkLCBHLjwv
YXV0aG9yPjxhdXRob3I+QXR0ZXJidXJ5LCBSLiBKLjwvYXV0aG9yPjxhdXRob3I+QmFycm93LCBQ
LjwvYXV0aG9yPjxhdXRob3I+TWlsbGFyZCwgQS4gRC48L2F1dGhvcj48YXV0aG9yPkNsb2tpZSwg
TS4gUi4gSi48L2F1dGhvcj48L2F1dGhvcnM+PC9jb250cmlidXRvcnM+PGF1dGgtYWRkcmVzcz5E
ZXBhcnRtZW50IG9mIEdlbmV0aWNzIGFuZCBHZW5vbWUgQmlvbG9neSwgQ29sbGVnZSBvZiBMaWZl
IFNjaWVuY2VzLCBVbml2ZXJzaXR5IG9mIExlaWNlc3RlciwgTGVpY2VzdGVyLCBVbml0ZWQgS2lu
Z2RvbS4mI3hEO1NjaG9vbCBvZiBWZXRlcmluYXJ5IE1lZGljaW5lIGFuZCBTY2llbmNlLCBVbml2
ZXJzaXR5IG9mIE5vdHRpbmdoYW1ncmlkLjQ1NjMuNCwgU3V0dG9uIEJvbmluZ3RvbiwgTGVpY2Vz
dGVyc2hpcmUsIFVuaXRlZCBLaW5nZG9tLiYjeEQ7U2Nob29sIG9mIFZldGVyaW5hcnkgTWVkaWNp
bmUsIFVuaXZlcnNpdHkgb2YgU3VycmV5LCBEYXBobmUgSmFja3NvbiBSb2FkLCBHdWlsZGZvcmQs
IFVuaXRlZCBLaW5nZG9tLjwvYXV0aC1hZGRyZXNzPjx0aXRsZXM+PHRpdGxlPlByb3BoeWxhY3Rp
YyBEZWxpdmVyeSBvZiBhIEJhY3RlcmlvcGhhZ2UgQ29ja3RhaWwgaW4gRmVlZCBTaWduaWZpY2Fu
dGx5IFJlZHVjZXMgU2FsbW9uZWxsYSBDb2xvbml6YXRpb24gaW4gUGlnczwvdGl0bGU+PHNlY29u
ZGFyeS10aXRsZT5NaWNyb2Jpb2wgU3BlY3RyPC9zZWNvbmRhcnktdGl0bGU+PGFsdC10aXRsZT5N
aWNyb2Jpb2xvZ3kgc3BlY3RydW08L2FsdC10aXRsZT48L3RpdGxlcz48cGVyaW9kaWNhbD48ZnVs
bC10aXRsZT5NaWNyb2Jpb2wgU3BlY3RyPC9mdWxsLXRpdGxlPjxhYmJyLTE+TWljcm9iaW9sb2d5
IHNwZWN0cnVtPC9hYmJyLTE+PC9wZXJpb2RpY2FsPjxhbHQtcGVyaW9kaWNhbD48ZnVsbC10aXRs
ZT5NaWNyb2Jpb2wgU3BlY3RyPC9mdWxsLXRpdGxlPjxhYmJyLTE+TWljcm9iaW9sb2d5IHNwZWN0
cnVtPC9hYmJyLTE+PC9hbHQtcGVyaW9kaWNhbD48cGFnZXM+ZTAwNDIyMjI8L3BhZ2VzPjx2b2x1
bWU+MTA8L3ZvbHVtZT48bnVtYmVyPjM8L251bWJlcj48ZWRpdGlvbj4yMDIyLzA1LzE4PC9lZGl0
aW9uPjxrZXl3b3Jkcz48a2V5d29yZD5BbmltYWxzPC9rZXl3b3JkPjxrZXl3b3JkPipCYWN0ZXJp
b3BoYWdlczwva2V5d29yZD48a2V5d29yZD4qRm9vZGJvcm5lIERpc2Vhc2VzL3ByZXZlbnRpb24g
JmFtcDsgY29udHJvbDwva2V5d29yZD48a2V5d29yZD5STkEsIFJpYm9zb21hbCwgMTZTPC9rZXl3
b3JkPjxrZXl3b3JkPlNhbG1vbmVsbGE8L2tleXdvcmQ+PGtleXdvcmQ+KlNhbG1vbmVsbGEgUGhh
Z2VzPC9rZXl3b3JkPjxrZXl3b3JkPlN3aW5lPC9rZXl3b3JkPjxrZXl3b3JkPmJhY3RlcmlvcGhh
Z2UgdGhlcmFweTwva2V5d29yZD48a2V5d29yZD5iYWN0ZXJpb3BoYWdlczwva2V5d29yZD48a2V5
d29yZD5mb29kLWJvcm5lIHBhdGhvZ2Vuczwva2V5d29yZD48L2tleXdvcmRzPjxkYXRlcz48eWVh
cj4yMDIyPC95ZWFyPjxwdWItZGF0ZXM+PGRhdGU+SnVuIDI5PC9kYXRlPjwvcHViLWRhdGVzPjwv
ZGF0ZXM+PGlzYm4+MjE2NS0wNDk3PC9pc2JuPjxhY2Nlc3Npb24tbnVtPjM1NTc5NDc1PC9hY2Nl
c3Npb24tbnVtPjx1cmxzPjwvdXJscz48Y3VzdG9tMj5QTUM5MjQxNzAwPC9jdXN0b20yPjxlbGVj
dHJvbmljLXJlc291cmNlLW51bT4xMC4xMTI4L3NwZWN0cnVtLjAwNDIyLTIyPC9lbGVjdHJvbmlj
LXJlc291cmNlLW51bT48cmVtb3RlLWRhdGFiYXNlLXByb3ZpZGVyPk5MTTwvcmVtb3RlLWRhdGFi
YXNlLXByb3ZpZGVyPjxsYW5ndWFnZT5lbmc8L2xhbmd1YWdlPjwvcmVjb3JkPjwvQ2l0ZT48L0Vu
ZE5vdGU+AG==
</w:fldData>
        </w:fldChar>
      </w:r>
      <w:r w:rsidR="00716F99">
        <w:instrText xml:space="preserve"> ADDIN EN.CITE </w:instrText>
      </w:r>
      <w:r w:rsidR="00716F99">
        <w:fldChar w:fldCharType="begin">
          <w:fldData xml:space="preserve">PEVuZE5vdGU+PENpdGU+PEF1dGhvcj5UaGFua2k8L0F1dGhvcj48WWVhcj4yMDIyPC9ZZWFyPjxS
ZWNOdW0+ODk2PC9SZWNOdW0+PERpc3BsYXlUZXh0PihUaGFua2kgZXQgYWwuLCAyMDIyKTwvRGlz
cGxheVRleHQ+PHJlY29yZD48cmVjLW51bWJlcj44OTY8L3JlYy1udW1iZXI+PGZvcmVpZ24ta2V5
cz48a2V5IGFwcD0iRU4iIGRiLWlkPSI5OXNweHR4YWp4c2FzYmVmcjk1cGYwMHJmcnMwMGVwOXZl
MmEiIHRpbWVzdGFtcD0iMTY2NjY1MTY3NCI+ODk2PC9rZXk+PC9mb3JlaWduLWtleXM+PHJlZi10
eXBlIG5hbWU9IkpvdXJuYWwgQXJ0aWNsZSI+MTc8L3JlZi10eXBlPjxjb250cmlidXRvcnM+PGF1
dGhvcnM+PGF1dGhvcj5UaGFua2ksIEEuIE0uPC9hdXRob3I+PGF1dGhvcj5NaWduYXJkLCBHLjwv
YXV0aG9yPjxhdXRob3I+QXR0ZXJidXJ5LCBSLiBKLjwvYXV0aG9yPjxhdXRob3I+QmFycm93LCBQ
LjwvYXV0aG9yPjxhdXRob3I+TWlsbGFyZCwgQS4gRC48L2F1dGhvcj48YXV0aG9yPkNsb2tpZSwg
TS4gUi4gSi48L2F1dGhvcj48L2F1dGhvcnM+PC9jb250cmlidXRvcnM+PGF1dGgtYWRkcmVzcz5E
ZXBhcnRtZW50IG9mIEdlbmV0aWNzIGFuZCBHZW5vbWUgQmlvbG9neSwgQ29sbGVnZSBvZiBMaWZl
IFNjaWVuY2VzLCBVbml2ZXJzaXR5IG9mIExlaWNlc3RlciwgTGVpY2VzdGVyLCBVbml0ZWQgS2lu
Z2RvbS4mI3hEO1NjaG9vbCBvZiBWZXRlcmluYXJ5IE1lZGljaW5lIGFuZCBTY2llbmNlLCBVbml2
ZXJzaXR5IG9mIE5vdHRpbmdoYW1ncmlkLjQ1NjMuNCwgU3V0dG9uIEJvbmluZ3RvbiwgTGVpY2Vz
dGVyc2hpcmUsIFVuaXRlZCBLaW5nZG9tLiYjeEQ7U2Nob29sIG9mIFZldGVyaW5hcnkgTWVkaWNp
bmUsIFVuaXZlcnNpdHkgb2YgU3VycmV5LCBEYXBobmUgSmFja3NvbiBSb2FkLCBHdWlsZGZvcmQs
IFVuaXRlZCBLaW5nZG9tLjwvYXV0aC1hZGRyZXNzPjx0aXRsZXM+PHRpdGxlPlByb3BoeWxhY3Rp
YyBEZWxpdmVyeSBvZiBhIEJhY3RlcmlvcGhhZ2UgQ29ja3RhaWwgaW4gRmVlZCBTaWduaWZpY2Fu
dGx5IFJlZHVjZXMgU2FsbW9uZWxsYSBDb2xvbml6YXRpb24gaW4gUGlnczwvdGl0bGU+PHNlY29u
ZGFyeS10aXRsZT5NaWNyb2Jpb2wgU3BlY3RyPC9zZWNvbmRhcnktdGl0bGU+PGFsdC10aXRsZT5N
aWNyb2Jpb2xvZ3kgc3BlY3RydW08L2FsdC10aXRsZT48L3RpdGxlcz48cGVyaW9kaWNhbD48ZnVs
bC10aXRsZT5NaWNyb2Jpb2wgU3BlY3RyPC9mdWxsLXRpdGxlPjxhYmJyLTE+TWljcm9iaW9sb2d5
IHNwZWN0cnVtPC9hYmJyLTE+PC9wZXJpb2RpY2FsPjxhbHQtcGVyaW9kaWNhbD48ZnVsbC10aXRs
ZT5NaWNyb2Jpb2wgU3BlY3RyPC9mdWxsLXRpdGxlPjxhYmJyLTE+TWljcm9iaW9sb2d5IHNwZWN0
cnVtPC9hYmJyLTE+PC9hbHQtcGVyaW9kaWNhbD48cGFnZXM+ZTAwNDIyMjI8L3BhZ2VzPjx2b2x1
bWU+MTA8L3ZvbHVtZT48bnVtYmVyPjM8L251bWJlcj48ZWRpdGlvbj4yMDIyLzA1LzE4PC9lZGl0
aW9uPjxrZXl3b3Jkcz48a2V5d29yZD5BbmltYWxzPC9rZXl3b3JkPjxrZXl3b3JkPipCYWN0ZXJp
b3BoYWdlczwva2V5d29yZD48a2V5d29yZD4qRm9vZGJvcm5lIERpc2Vhc2VzL3ByZXZlbnRpb24g
JmFtcDsgY29udHJvbDwva2V5d29yZD48a2V5d29yZD5STkEsIFJpYm9zb21hbCwgMTZTPC9rZXl3
b3JkPjxrZXl3b3JkPlNhbG1vbmVsbGE8L2tleXdvcmQ+PGtleXdvcmQ+KlNhbG1vbmVsbGEgUGhh
Z2VzPC9rZXl3b3JkPjxrZXl3b3JkPlN3aW5lPC9rZXl3b3JkPjxrZXl3b3JkPmJhY3RlcmlvcGhh
Z2UgdGhlcmFweTwva2V5d29yZD48a2V5d29yZD5iYWN0ZXJpb3BoYWdlczwva2V5d29yZD48a2V5
d29yZD5mb29kLWJvcm5lIHBhdGhvZ2Vuczwva2V5d29yZD48L2tleXdvcmRzPjxkYXRlcz48eWVh
cj4yMDIyPC95ZWFyPjxwdWItZGF0ZXM+PGRhdGU+SnVuIDI5PC9kYXRlPjwvcHViLWRhdGVzPjwv
ZGF0ZXM+PGlzYm4+MjE2NS0wNDk3PC9pc2JuPjxhY2Nlc3Npb24tbnVtPjM1NTc5NDc1PC9hY2Nl
c3Npb24tbnVtPjx1cmxzPjwvdXJscz48Y3VzdG9tMj5QTUM5MjQxNzAwPC9jdXN0b20yPjxlbGVj
dHJvbmljLXJlc291cmNlLW51bT4xMC4xMTI4L3NwZWN0cnVtLjAwNDIyLTIyPC9lbGVjdHJvbmlj
LXJlc291cmNlLW51bT48cmVtb3RlLWRhdGFiYXNlLXByb3ZpZGVyPk5MTTwvcmVtb3RlLWRhdGFi
YXNlLXByb3ZpZGVyPjxsYW5ndWFnZT5lbmc8L2xhbmd1YWdlPjwvcmVjb3JkPjwvQ2l0ZT48L0Vu
ZE5vdGU+AG==
</w:fldData>
        </w:fldChar>
      </w:r>
      <w:r w:rsidR="00716F99">
        <w:instrText xml:space="preserve"> ADDIN EN.CITE.DATA </w:instrText>
      </w:r>
      <w:r w:rsidR="00716F99">
        <w:fldChar w:fldCharType="end"/>
      </w:r>
      <w:r w:rsidR="00716F99">
        <w:fldChar w:fldCharType="separate"/>
      </w:r>
      <w:r w:rsidR="00716F99">
        <w:rPr>
          <w:noProof/>
        </w:rPr>
        <w:t>(</w:t>
      </w:r>
      <w:hyperlink w:anchor="_ENREF_136" w:tooltip="Thanki, 2022 #896" w:history="1">
        <w:r w:rsidR="005F0597">
          <w:rPr>
            <w:noProof/>
          </w:rPr>
          <w:t>Thanki et al., 2022</w:t>
        </w:r>
      </w:hyperlink>
      <w:r w:rsidR="00716F99">
        <w:rPr>
          <w:noProof/>
        </w:rPr>
        <w:t>)</w:t>
      </w:r>
      <w:r w:rsidR="00716F99">
        <w:fldChar w:fldCharType="end"/>
      </w:r>
      <w:r w:rsidR="00275245">
        <w:t xml:space="preserve">. This can effectively be used to decrease </w:t>
      </w:r>
      <w:r w:rsidR="00AA3DF0">
        <w:t>PWD</w:t>
      </w:r>
      <w:r w:rsidR="00275245">
        <w:t xml:space="preserve"> </w:t>
      </w:r>
      <w:r w:rsidR="0057276D">
        <w:t xml:space="preserve">in pigs </w:t>
      </w:r>
      <w:r w:rsidR="00275245">
        <w:t xml:space="preserve">by targeting </w:t>
      </w:r>
      <w:r w:rsidR="0057276D">
        <w:t>gut</w:t>
      </w:r>
      <w:r w:rsidR="00B30A14">
        <w:t>-</w:t>
      </w:r>
      <w:r w:rsidR="00275245">
        <w:t>pathogenic bacteria.</w:t>
      </w:r>
    </w:p>
    <w:p w14:paraId="078EF7B4" w14:textId="77777777" w:rsidR="00903FAF" w:rsidRDefault="00903FAF" w:rsidP="00B4537B">
      <w:pPr>
        <w:pStyle w:val="NoSpacing"/>
        <w:spacing w:line="276" w:lineRule="auto"/>
      </w:pPr>
    </w:p>
    <w:p w14:paraId="68BB6551" w14:textId="6B8E3525" w:rsidR="00F04055" w:rsidRDefault="00275245" w:rsidP="00B4537B">
      <w:pPr>
        <w:pStyle w:val="NoSpacing"/>
        <w:spacing w:line="276" w:lineRule="auto"/>
        <w:jc w:val="both"/>
      </w:pPr>
      <w:r>
        <w:t>Phage therapy has also been shown to improve growth parameters, fecal consistency score, villi:crypt ratio, and goblet cell density and can enhance growth and better digestibility</w:t>
      </w:r>
      <w:r w:rsidR="00284C9C">
        <w:t xml:space="preserve"> </w:t>
      </w:r>
      <w:r w:rsidR="00284C9C">
        <w:fldChar w:fldCharType="begin"/>
      </w:r>
      <w:r w:rsidR="00284C9C">
        <w:instrText xml:space="preserve"> ADDIN EN.CITE &lt;EndNote&gt;&lt;Cite&gt;&lt;Author&gt;Yan&lt;/Author&gt;&lt;Year&gt;2012&lt;/Year&gt;&lt;RecNum&gt;897&lt;/RecNum&gt;&lt;DisplayText&gt;(Yan et al., 2012)&lt;/DisplayText&gt;&lt;record&gt;&lt;rec-number&gt;897&lt;/rec-number&gt;&lt;foreign-keys&gt;&lt;key app="EN" db-id="99spxtxajxsasbefr95pf00rfrs00ep9ve2a" timestamp="1666651756"&gt;897&lt;/key&gt;&lt;/foreign-keys&gt;&lt;ref-type name="Journal Article"&gt;17&lt;/ref-type&gt;&lt;contributors&gt;&lt;authors&gt;&lt;author&gt;Yan, L.&lt;/author&gt;&lt;author&gt;Hong, S. M.&lt;/author&gt;&lt;author&gt;Kim, I. H.&lt;/author&gt;&lt;/authors&gt;&lt;/contributors&gt;&lt;titles&gt;&lt;title&gt;Effect of bacteriophage supplementation on the growth performance, nutrient digestibility, blood characteristics, and fecal microbial shedding in growing pigs&lt;/title&gt;&lt;secondary-title&gt;Asian-Australas J Anim Sci&lt;/secondary-title&gt;&lt;alt-title&gt;Asian-Australasian journal of animal sciences&lt;/alt-title&gt;&lt;/titles&gt;&lt;periodical&gt;&lt;full-title&gt;Asian-Australas J Anim Sci&lt;/full-title&gt;&lt;/periodical&gt;&lt;alt-periodical&gt;&lt;full-title&gt;Asian-Australasian Journal of Animal Sciences&lt;/full-title&gt;&lt;/alt-periodical&gt;&lt;pages&gt;1451-6&lt;/pages&gt;&lt;volume&gt;25&lt;/volume&gt;&lt;number&gt;10&lt;/number&gt;&lt;edition&gt;2012/10/01&lt;/edition&gt;&lt;keywords&gt;&lt;keyword&gt;Bacteriophages&lt;/keyword&gt;&lt;keyword&gt;Digestibility&lt;/keyword&gt;&lt;keyword&gt;Fecal Microbes&lt;/keyword&gt;&lt;keyword&gt;Growing Pigs&lt;/keyword&gt;&lt;keyword&gt;Growth&lt;/keyword&gt;&lt;/keywords&gt;&lt;dates&gt;&lt;year&gt;2012&lt;/year&gt;&lt;pub-dates&gt;&lt;date&gt;Oct&lt;/date&gt;&lt;/pub-dates&gt;&lt;/dates&gt;&lt;isbn&gt;1011-2367 (Print)&amp;#xD;1011-2367&lt;/isbn&gt;&lt;accession-num&gt;25049502&lt;/accession-num&gt;&lt;urls&gt;&lt;/urls&gt;&lt;custom2&gt;PMC4093013&lt;/custom2&gt;&lt;electronic-resource-num&gt;10.5713/ajas.2012.12253&lt;/electronic-resource-num&gt;&lt;remote-database-provider&gt;NLM&lt;/remote-database-provider&gt;&lt;language&gt;eng&lt;/language&gt;&lt;/record&gt;&lt;/Cite&gt;&lt;/EndNote&gt;</w:instrText>
      </w:r>
      <w:r w:rsidR="00284C9C">
        <w:fldChar w:fldCharType="separate"/>
      </w:r>
      <w:r w:rsidR="00284C9C">
        <w:rPr>
          <w:noProof/>
        </w:rPr>
        <w:t>(</w:t>
      </w:r>
      <w:hyperlink w:anchor="_ENREF_153" w:tooltip="Yan, 2012 #897" w:history="1">
        <w:r w:rsidR="005F0597">
          <w:rPr>
            <w:noProof/>
          </w:rPr>
          <w:t>Yan et al., 2012</w:t>
        </w:r>
      </w:hyperlink>
      <w:r w:rsidR="00284C9C">
        <w:rPr>
          <w:noProof/>
        </w:rPr>
        <w:t>)</w:t>
      </w:r>
      <w:r w:rsidR="00284C9C">
        <w:fldChar w:fldCharType="end"/>
      </w:r>
      <w:r w:rsidR="0057276D">
        <w:t>.</w:t>
      </w:r>
      <w:r w:rsidR="00900276">
        <w:t xml:space="preserve"> Also, </w:t>
      </w:r>
      <w:r w:rsidR="00967CBE">
        <w:t xml:space="preserve">experimental </w:t>
      </w:r>
      <w:r w:rsidR="00900276">
        <w:t xml:space="preserve">evidence </w:t>
      </w:r>
      <w:r w:rsidR="00967CBE">
        <w:t xml:space="preserve">supports </w:t>
      </w:r>
      <w:r w:rsidR="00900276">
        <w:t>the</w:t>
      </w:r>
      <w:r w:rsidR="00967CBE">
        <w:t xml:space="preserve"> safety of phage therapy on gut microbiota with a tendency t</w:t>
      </w:r>
      <w:r w:rsidR="00900276">
        <w:t xml:space="preserve">o enhance </w:t>
      </w:r>
      <w:r w:rsidR="0017602B">
        <w:t xml:space="preserve">the </w:t>
      </w:r>
      <w:r w:rsidR="00967CBE">
        <w:t>colonisation</w:t>
      </w:r>
      <w:r w:rsidR="00900276">
        <w:t xml:space="preserve"> of </w:t>
      </w:r>
      <w:r w:rsidR="00967CBE">
        <w:t>good bacteria such as enterococci, lactobacilli and total anaerobes, exerting some probiotic properties</w:t>
      </w:r>
      <w:r w:rsidR="00E87576">
        <w:t xml:space="preserve"> </w:t>
      </w:r>
      <w:r w:rsidR="008D26EB">
        <w:fldChar w:fldCharType="begin">
          <w:fldData xml:space="preserve">PEVuZE5vdGU+PENpdGU+PEF1dGhvcj5CeXJuZTwvQXV0aG9yPjxZZWFyPjIwMjI8L1llYXI+PFJl
Y051bT44OTg8L1JlY051bT48RGlzcGxheVRleHQ+KE5hbGUgZXQgYWwuLCAyMDE4OyBCeXJuZSwg
MjAyMik8L0Rpc3BsYXlUZXh0PjxyZWNvcmQ+PHJlYy1udW1iZXI+ODk4PC9yZWMtbnVtYmVyPjxm
b3JlaWduLWtleXM+PGtleSBhcHA9IkVOIiBkYi1pZD0iOTlzcHh0eGFqeHNhc2JlZnI5NXBmMDBy
ZnJzMDBlcDl2ZTJhIiB0aW1lc3RhbXA9IjE2NjY2NTE5MDEiPjg5ODwva2V5PjwvZm9yZWlnbi1r
ZXlzPjxyZWYtdHlwZSBuYW1lPSJXZWIgUGFnZSI+MTI8L3JlZi10eXBlPjxjb250cmlidXRvcnM+
PGF1dGhvcnM+PGF1dGhvcj5CeXJuZSwgSi48L2F1dGhvcj48L2F1dGhvcnM+PC9jb250cmlidXRv
cnM+PHRpdGxlcz48dGl0bGU+UHJvcyBhbmQgY29ucyBvZiBwaGFnZSB0aGVyYXB5LCBwcm9iaW90
aWNzIGFuZCBwb3N0YmlvdGljcyBhcyBzdHJhdGVnaWVzIHRvIGNvbnRyb2wgcG9zdC13ZWFuaW5n
IGRpYXJyaGVhIGluIHBpZ3M8L3RpdGxlPjxzaG9ydC10aXRsZT5Qcm9zIGFuZCBjb25zIG9mIHBo
YWdlIHRoZXJhcHksIHByb2Jpb3RpY3MgYW5kIHBvc3RiaW90aWNzIGFzIHN0cmF0ZWdpZXMgdG8g
Y29udHJvbCBwb3N0LXdlYW5pbmcgZGlhcnJoZWEgaW4gcGlnczwvc2hvcnQtdGl0bGU+PC90aXRs
ZXM+PHZvbHVtZT4yMDIyPC92b2x1bWU+PG51bWJlcj5PY3RvYmVyIDIwdGg8L251bWJlcj48a2V5
d29yZHM+PGtleXdvcmQ+UiZhbXA7RCwgQW50aWJpb3RpY3MsIFlvdW5nIEFuaW1hbCBOdXRyaXRp
b24sIEd1dCBIZWFsdGgsIEF1c3RyYWxpYSwgUHJvdGVpbiAmYW1wOyBhbWlubyBhY2lkcywgRnVu
Y3Rpb25hbCBhZGRpdGl2ZXMsIFByb2Jpb3RpY3MvcHJlYmlvdGljcywgRS4gY29saSwgd2Vhbmlu
ZywgcGlncywgb3JnYW5pYyBhY2lkcywgcG9zdGJpb3RpY3M8L2tleXdvcmQ+PC9rZXl3b3Jkcz48
ZGF0ZXM+PHllYXI+MjAyMjwveWVhcj48L2RhdGVzPjx1cmxzPjxyZWxhdGVkLXVybHM+PHVybD5o
dHRwczovL3d3dy5mZWVkbmF2aWdhdG9yLmNvbS9BcnRpY2xlLzIwMjEvMDYvMDEvUHJvcy1hbmQt
Y29ucy1vZi1waGFnZS10aGVyYXB5LXByb2Jpb3RpY3MtYW5kLXBvc3RiaW90aWNzLWFzLXN0cmF0
ZWdpZXMtdG8tY29udHJvbC1wb3N0LXdlYW5pbmctZGlhcnJoZWEtaW4tcGlnczwvdXJsPjwvcmVs
YXRlZC11cmxzPjwvdXJscz48L3JlY29yZD48L0NpdGU+PENpdGU+PEF1dGhvcj5OYWxlPC9BdXRo
b3I+PFllYXI+MjAxODwvWWVhcj48UmVjTnVtPjg5NTwvUmVjTnVtPjxyZWNvcmQ+PHJlYy1udW1i
ZXI+ODk1PC9yZWMtbnVtYmVyPjxmb3JlaWduLWtleXM+PGtleSBhcHA9IkVOIiBkYi1pZD0iOTlz
cHh0eGFqeHNhc2JlZnI5NXBmMDByZnJzMDBlcDl2ZTJhIiB0aW1lc3RhbXA9IjE2NjY2NTEzMDgi
Pjg5NTwva2V5PjwvZm9yZWlnbi1rZXlzPjxyZWYtdHlwZSBuYW1lPSJKb3VybmFsIEFydGljbGUi
PjE3PC9yZWYtdHlwZT48Y29udHJpYnV0b3JzPjxhdXRob3JzPjxhdXRob3I+TmFsZSwgSi4gWS48
L2F1dGhvcj48YXV0aG9yPlJlZGd3ZWxsLCBULiBBLjwvYXV0aG9yPjxhdXRob3I+TWlsbGFyZCwg
QS48L2F1dGhvcj48YXV0aG9yPkNsb2tpZSwgTS4gUi4gSi48L2F1dGhvcj48L2F1dGhvcnM+PC9j
b250cmlidXRvcnM+PGF1dGgtYWRkcmVzcz5EZXBhcnRtZW50IG9mIEluZmVjdGlvbiwgSW1tdW5p
dHkgYW5kIEluZmxhbW1hdGlvbiwgVW5pdmVyc2l0eSBvZiBMZWljZXN0ZXIsIExlaWNlc3RlciBM
RTEgOUhOLCBVSy4gam4xNDJAbGUuYWMudWsuJiN4RDtTY2hvb2wgb2YgTGlmZSBTY2llbmNlcywg
VW5pdmVyc2l0eSBvZiBXYXJ3aWNrLCBDb3ZlbnRyeSBDVjQgN0FMLCBVSy4gVC5SZWRnd2VsbEB3
YXJ3aWNrLmFjLnVrLiYjeEQ7RGVwYXJ0bWVudCBvZiBJbmZlY3Rpb24sIEltbXVuaXR5IGFuZCBJ
bmZsYW1tYXRpb24sIFVuaXZlcnNpdHkgb2YgTGVpY2VzdGVyLCBMZWljZXN0ZXIgTEUxIDlITiwg
VUsuIGFkbTM5QGxlaWNlc3Rlci5hYy51ay4mI3hEO0RlcGFydG1lbnQgb2YgSW5mZWN0aW9uLCBJ
bW11bml0eSBhbmQgSW5mbGFtbWF0aW9uLCBVbml2ZXJzaXR5IG9mIExlaWNlc3RlciwgTGVpY2Vz
dGVyIExFMSA5SE4sIFVLLiBtcmpjMUBsZS5hYy51ay48L2F1dGgtYWRkcmVzcz48dGl0bGVzPjx0
aXRsZT5FZmZpY2FjeSBvZiBhbiBPcHRpbWlzZWQgQmFjdGVyaW9waGFnZSBDb2NrdGFpbCB0byBD
bGVhciBDbG9zdHJpZGl1bSBkaWZmaWNpbGUgaW4gYSBCYXRjaCBGZXJtZW50YXRpb24gTW9kZWw8
L3RpdGxlPjxzZWNvbmRhcnktdGl0bGU+QW50aWJpb3RpY3MgKEJhc2VsKTwvc2Vjb25kYXJ5LXRp
dGxlPjxhbHQtdGl0bGU+QW50aWJpb3RpY3MgKEJhc2VsLCBTd2l0emVybGFuZCk8L2FsdC10aXRs
ZT48L3RpdGxlcz48cGVyaW9kaWNhbD48ZnVsbC10aXRsZT5BbnRpYmlvdGljcyAoQmFzZWwpPC9m
dWxsLXRpdGxlPjxhYmJyLTE+QW50aWJpb3RpY3MgKEJhc2VsLCBTd2l0emVybGFuZCk8L2FiYnIt
MT48L3BlcmlvZGljYWw+PGFsdC1wZXJpb2RpY2FsPjxmdWxsLXRpdGxlPkFudGliaW90aWNzIChC
YXNlbCk8L2Z1bGwtdGl0bGU+PGFiYnItMT5BbnRpYmlvdGljcyAoQmFzZWwsIFN3aXR6ZXJsYW5k
KTwvYWJici0xPjwvYWx0LXBlcmlvZGljYWw+PHZvbHVtZT43PC92b2x1bWU+PG51bWJlcj4xPC9u
dW1iZXI+PGVkaXRpb24+MjAxOC8wMi8xNDwvZWRpdGlvbj48a2V5d29yZHM+PGtleXdvcmQ+Q2xv
c3RyaWRpdW0gZGlmZmljaWxlPC9rZXl3b3JkPjxrZXl3b3JkPkNsb3N0cmlkaXVtIGRpZmZpY2ls
ZSBpbmZlY3Rpb248L2tleXdvcmQ+PGtleXdvcmQ+YmFjdGVyaW9waGFnZXM8L2tleXdvcmQ+PGtl
eXdvcmQ+aW4gdml0cm8gZmVybWVudGF0aW9uIG1vZGVsPC9rZXl3b3JkPjxrZXl3b3JkPm1pY3Jv
YmlvbWU8L2tleXdvcmQ+PGtleXdvcmQ+cGhhZ2UgdGhlcmFweTwva2V5d29yZD48a2V5d29yZD5s
aWNlbnNlIGFncmVlbWVudCB0byB0aGUgVW5pdmVyc2l0eSBvZiBMZWljZXN0ZXIgaGVhZGVkIGJ5
IE1SSkMsIHRoZSBsaWNlbnNlPC9rZXl3b3JkPjxrZXl3b3JkPmFncmVlbWVudCBoYXMgc2luY2Ug
YmVlbiB0ZXJtaW5hdGVkLCBhbmQgdGh1cyB0aGVyZSBpcyBubyBjb25mbGljdCBvZiBpbnRlcmVz
dCBpbjwva2V5d29yZD48a2V5d29yZD50ZXJtcyBvZiBsaWNlbnNlIHJldmVudWUgc2hhcmVzLiBT
aW1pbGFybHksIGFsbCB0aGUgb3RoZXIgYXV0aG9ycyBkZWNsYXJlIHRoYXQ8L2tleXdvcmQ+PGtl
eXdvcmQ+dGhlIHJlc2VhcmNoIHdhcyBjb25kdWN0ZWQgaW4gdGhlIGFic2VuY2Ugb2YgYW55IGNv
bW1lcmNpYWwgb3IgZmluYW5jaWFsPC9rZXl3b3JkPjxrZXl3b3JkPnJlbGF0aW9uc2hpcHMgdGhh
dCBjb3VsZCBiZSBjb25zdHJ1ZWQgYXMgYSBwb3RlbnRpYWwgY29uZmxpY3Qgb2YgaW50ZXJlc3Qu
PC9rZXl3b3JkPjwva2V5d29yZHM+PGRhdGVzPjx5ZWFyPjIwMTg8L3llYXI+PHB1Yi1kYXRlcz48
ZGF0ZT5GZWIgMTM8L2RhdGU+PC9wdWItZGF0ZXM+PC9kYXRlcz48aXNibj4yMDc5LTYzODIgKFBy
aW50KSYjeEQ7MjA3OS02MzgyPC9pc2JuPjxhY2Nlc3Npb24tbnVtPjI5NDM4MzU1PC9hY2Nlc3Np
b24tbnVtPjx1cmxzPjwvdXJscz48Y3VzdG9tMj5QTUM1ODcyMTI0PC9jdXN0b20yPjxlbGVjdHJv
bmljLXJlc291cmNlLW51bT4xMC4zMzkwL2FudGliaW90aWNzNzAxMDAxMzwvZWxlY3Ryb25pYy1y
ZXNvdXJjZS1udW0+PHJlbW90ZS1kYXRhYmFzZS1wcm92aWRlcj5OTE08L3JlbW90ZS1kYXRhYmFz
ZS1wcm92aWRlcj48bGFuZ3VhZ2U+ZW5nPC9sYW5ndWFnZT48L3JlY29yZD48L0NpdGU+PC9FbmRO
b3RlPgB=
</w:fldData>
        </w:fldChar>
      </w:r>
      <w:r w:rsidR="00FD4A26">
        <w:instrText xml:space="preserve"> ADDIN EN.CITE </w:instrText>
      </w:r>
      <w:r w:rsidR="00FD4A26">
        <w:fldChar w:fldCharType="begin">
          <w:fldData xml:space="preserve">PEVuZE5vdGU+PENpdGU+PEF1dGhvcj5CeXJuZTwvQXV0aG9yPjxZZWFyPjIwMjI8L1llYXI+PFJl
Y051bT44OTg8L1JlY051bT48RGlzcGxheVRleHQ+KE5hbGUgZXQgYWwuLCAyMDE4OyBCeXJuZSwg
MjAyMik8L0Rpc3BsYXlUZXh0PjxyZWNvcmQ+PHJlYy1udW1iZXI+ODk4PC9yZWMtbnVtYmVyPjxm
b3JlaWduLWtleXM+PGtleSBhcHA9IkVOIiBkYi1pZD0iOTlzcHh0eGFqeHNhc2JlZnI5NXBmMDBy
ZnJzMDBlcDl2ZTJhIiB0aW1lc3RhbXA9IjE2NjY2NTE5MDEiPjg5ODwva2V5PjwvZm9yZWlnbi1r
ZXlzPjxyZWYtdHlwZSBuYW1lPSJXZWIgUGFnZSI+MTI8L3JlZi10eXBlPjxjb250cmlidXRvcnM+
PGF1dGhvcnM+PGF1dGhvcj5CeXJuZSwgSi48L2F1dGhvcj48L2F1dGhvcnM+PC9jb250cmlidXRv
cnM+PHRpdGxlcz48dGl0bGU+UHJvcyBhbmQgY29ucyBvZiBwaGFnZSB0aGVyYXB5LCBwcm9iaW90
aWNzIGFuZCBwb3N0YmlvdGljcyBhcyBzdHJhdGVnaWVzIHRvIGNvbnRyb2wgcG9zdC13ZWFuaW5n
IGRpYXJyaGVhIGluIHBpZ3M8L3RpdGxlPjxzaG9ydC10aXRsZT5Qcm9zIGFuZCBjb25zIG9mIHBo
YWdlIHRoZXJhcHksIHByb2Jpb3RpY3MgYW5kIHBvc3RiaW90aWNzIGFzIHN0cmF0ZWdpZXMgdG8g
Y29udHJvbCBwb3N0LXdlYW5pbmcgZGlhcnJoZWEgaW4gcGlnczwvc2hvcnQtdGl0bGU+PC90aXRs
ZXM+PHZvbHVtZT4yMDIyPC92b2x1bWU+PG51bWJlcj5PY3RvYmVyIDIwdGg8L251bWJlcj48a2V5
d29yZHM+PGtleXdvcmQ+UiZhbXA7RCwgQW50aWJpb3RpY3MsIFlvdW5nIEFuaW1hbCBOdXRyaXRp
b24sIEd1dCBIZWFsdGgsIEF1c3RyYWxpYSwgUHJvdGVpbiAmYW1wOyBhbWlubyBhY2lkcywgRnVu
Y3Rpb25hbCBhZGRpdGl2ZXMsIFByb2Jpb3RpY3MvcHJlYmlvdGljcywgRS4gY29saSwgd2Vhbmlu
ZywgcGlncywgb3JnYW5pYyBhY2lkcywgcG9zdGJpb3RpY3M8L2tleXdvcmQ+PC9rZXl3b3Jkcz48
ZGF0ZXM+PHllYXI+MjAyMjwveWVhcj48L2RhdGVzPjx1cmxzPjxyZWxhdGVkLXVybHM+PHVybD5o
dHRwczovL3d3dy5mZWVkbmF2aWdhdG9yLmNvbS9BcnRpY2xlLzIwMjEvMDYvMDEvUHJvcy1hbmQt
Y29ucy1vZi1waGFnZS10aGVyYXB5LXByb2Jpb3RpY3MtYW5kLXBvc3RiaW90aWNzLWFzLXN0cmF0
ZWdpZXMtdG8tY29udHJvbC1wb3N0LXdlYW5pbmctZGlhcnJoZWEtaW4tcGlnczwvdXJsPjwvcmVs
YXRlZC11cmxzPjwvdXJscz48L3JlY29yZD48L0NpdGU+PENpdGU+PEF1dGhvcj5OYWxlPC9BdXRo
b3I+PFllYXI+MjAxODwvWWVhcj48UmVjTnVtPjg5NTwvUmVjTnVtPjxyZWNvcmQ+PHJlYy1udW1i
ZXI+ODk1PC9yZWMtbnVtYmVyPjxmb3JlaWduLWtleXM+PGtleSBhcHA9IkVOIiBkYi1pZD0iOTlz
cHh0eGFqeHNhc2JlZnI5NXBmMDByZnJzMDBlcDl2ZTJhIiB0aW1lc3RhbXA9IjE2NjY2NTEzMDgi
Pjg5NTwva2V5PjwvZm9yZWlnbi1rZXlzPjxyZWYtdHlwZSBuYW1lPSJKb3VybmFsIEFydGljbGUi
PjE3PC9yZWYtdHlwZT48Y29udHJpYnV0b3JzPjxhdXRob3JzPjxhdXRob3I+TmFsZSwgSi4gWS48
L2F1dGhvcj48YXV0aG9yPlJlZGd3ZWxsLCBULiBBLjwvYXV0aG9yPjxhdXRob3I+TWlsbGFyZCwg
QS48L2F1dGhvcj48YXV0aG9yPkNsb2tpZSwgTS4gUi4gSi48L2F1dGhvcj48L2F1dGhvcnM+PC9j
b250cmlidXRvcnM+PGF1dGgtYWRkcmVzcz5EZXBhcnRtZW50IG9mIEluZmVjdGlvbiwgSW1tdW5p
dHkgYW5kIEluZmxhbW1hdGlvbiwgVW5pdmVyc2l0eSBvZiBMZWljZXN0ZXIsIExlaWNlc3RlciBM
RTEgOUhOLCBVSy4gam4xNDJAbGUuYWMudWsuJiN4RDtTY2hvb2wgb2YgTGlmZSBTY2llbmNlcywg
VW5pdmVyc2l0eSBvZiBXYXJ3aWNrLCBDb3ZlbnRyeSBDVjQgN0FMLCBVSy4gVC5SZWRnd2VsbEB3
YXJ3aWNrLmFjLnVrLiYjeEQ7RGVwYXJ0bWVudCBvZiBJbmZlY3Rpb24sIEltbXVuaXR5IGFuZCBJ
bmZsYW1tYXRpb24sIFVuaXZlcnNpdHkgb2YgTGVpY2VzdGVyLCBMZWljZXN0ZXIgTEUxIDlITiwg
VUsuIGFkbTM5QGxlaWNlc3Rlci5hYy51ay4mI3hEO0RlcGFydG1lbnQgb2YgSW5mZWN0aW9uLCBJ
bW11bml0eSBhbmQgSW5mbGFtbWF0aW9uLCBVbml2ZXJzaXR5IG9mIExlaWNlc3RlciwgTGVpY2Vz
dGVyIExFMSA5SE4sIFVLLiBtcmpjMUBsZS5hYy51ay48L2F1dGgtYWRkcmVzcz48dGl0bGVzPjx0
aXRsZT5FZmZpY2FjeSBvZiBhbiBPcHRpbWlzZWQgQmFjdGVyaW9waGFnZSBDb2NrdGFpbCB0byBD
bGVhciBDbG9zdHJpZGl1bSBkaWZmaWNpbGUgaW4gYSBCYXRjaCBGZXJtZW50YXRpb24gTW9kZWw8
L3RpdGxlPjxzZWNvbmRhcnktdGl0bGU+QW50aWJpb3RpY3MgKEJhc2VsKTwvc2Vjb25kYXJ5LXRp
dGxlPjxhbHQtdGl0bGU+QW50aWJpb3RpY3MgKEJhc2VsLCBTd2l0emVybGFuZCk8L2FsdC10aXRs
ZT48L3RpdGxlcz48cGVyaW9kaWNhbD48ZnVsbC10aXRsZT5BbnRpYmlvdGljcyAoQmFzZWwpPC9m
dWxsLXRpdGxlPjxhYmJyLTE+QW50aWJpb3RpY3MgKEJhc2VsLCBTd2l0emVybGFuZCk8L2FiYnIt
MT48L3BlcmlvZGljYWw+PGFsdC1wZXJpb2RpY2FsPjxmdWxsLXRpdGxlPkFudGliaW90aWNzIChC
YXNlbCk8L2Z1bGwtdGl0bGU+PGFiYnItMT5BbnRpYmlvdGljcyAoQmFzZWwsIFN3aXR6ZXJsYW5k
KTwvYWJici0xPjwvYWx0LXBlcmlvZGljYWw+PHZvbHVtZT43PC92b2x1bWU+PG51bWJlcj4xPC9u
dW1iZXI+PGVkaXRpb24+MjAxOC8wMi8xNDwvZWRpdGlvbj48a2V5d29yZHM+PGtleXdvcmQ+Q2xv
c3RyaWRpdW0gZGlmZmljaWxlPC9rZXl3b3JkPjxrZXl3b3JkPkNsb3N0cmlkaXVtIGRpZmZpY2ls
ZSBpbmZlY3Rpb248L2tleXdvcmQ+PGtleXdvcmQ+YmFjdGVyaW9waGFnZXM8L2tleXdvcmQ+PGtl
eXdvcmQ+aW4gdml0cm8gZmVybWVudGF0aW9uIG1vZGVsPC9rZXl3b3JkPjxrZXl3b3JkPm1pY3Jv
YmlvbWU8L2tleXdvcmQ+PGtleXdvcmQ+cGhhZ2UgdGhlcmFweTwva2V5d29yZD48a2V5d29yZD5s
aWNlbnNlIGFncmVlbWVudCB0byB0aGUgVW5pdmVyc2l0eSBvZiBMZWljZXN0ZXIgaGVhZGVkIGJ5
IE1SSkMsIHRoZSBsaWNlbnNlPC9rZXl3b3JkPjxrZXl3b3JkPmFncmVlbWVudCBoYXMgc2luY2Ug
YmVlbiB0ZXJtaW5hdGVkLCBhbmQgdGh1cyB0aGVyZSBpcyBubyBjb25mbGljdCBvZiBpbnRlcmVz
dCBpbjwva2V5d29yZD48a2V5d29yZD50ZXJtcyBvZiBsaWNlbnNlIHJldmVudWUgc2hhcmVzLiBT
aW1pbGFybHksIGFsbCB0aGUgb3RoZXIgYXV0aG9ycyBkZWNsYXJlIHRoYXQ8L2tleXdvcmQ+PGtl
eXdvcmQ+dGhlIHJlc2VhcmNoIHdhcyBjb25kdWN0ZWQgaW4gdGhlIGFic2VuY2Ugb2YgYW55IGNv
bW1lcmNpYWwgb3IgZmluYW5jaWFsPC9rZXl3b3JkPjxrZXl3b3JkPnJlbGF0aW9uc2hpcHMgdGhh
dCBjb3VsZCBiZSBjb25zdHJ1ZWQgYXMgYSBwb3RlbnRpYWwgY29uZmxpY3Qgb2YgaW50ZXJlc3Qu
PC9rZXl3b3JkPjwva2V5d29yZHM+PGRhdGVzPjx5ZWFyPjIwMTg8L3llYXI+PHB1Yi1kYXRlcz48
ZGF0ZT5GZWIgMTM8L2RhdGU+PC9wdWItZGF0ZXM+PC9kYXRlcz48aXNibj4yMDc5LTYzODIgKFBy
aW50KSYjeEQ7MjA3OS02MzgyPC9pc2JuPjxhY2Nlc3Npb24tbnVtPjI5NDM4MzU1PC9hY2Nlc3Np
b24tbnVtPjx1cmxzPjwvdXJscz48Y3VzdG9tMj5QTUM1ODcyMTI0PC9jdXN0b20yPjxlbGVjdHJv
bmljLXJlc291cmNlLW51bT4xMC4zMzkwL2FudGliaW90aWNzNzAxMDAxMzwvZWxlY3Ryb25pYy1y
ZXNvdXJjZS1udW0+PHJlbW90ZS1kYXRhYmFzZS1wcm92aWRlcj5OTE08L3JlbW90ZS1kYXRhYmFz
ZS1wcm92aWRlcj48bGFuZ3VhZ2U+ZW5nPC9sYW5ndWFnZT48L3JlY29yZD48L0NpdGU+PC9FbmRO
b3RlPgB=
</w:fldData>
        </w:fldChar>
      </w:r>
      <w:r w:rsidR="00FD4A26">
        <w:instrText xml:space="preserve"> ADDIN EN.CITE.DATA </w:instrText>
      </w:r>
      <w:r w:rsidR="00FD4A26">
        <w:fldChar w:fldCharType="end"/>
      </w:r>
      <w:r w:rsidR="008D26EB">
        <w:fldChar w:fldCharType="separate"/>
      </w:r>
      <w:r w:rsidR="00FD4A26">
        <w:rPr>
          <w:noProof/>
        </w:rPr>
        <w:t>(</w:t>
      </w:r>
      <w:hyperlink w:anchor="_ENREF_100" w:tooltip="Nale, 2018 #895" w:history="1">
        <w:r w:rsidR="005F0597">
          <w:rPr>
            <w:noProof/>
          </w:rPr>
          <w:t>Nale et al., 2018</w:t>
        </w:r>
      </w:hyperlink>
      <w:r w:rsidR="00FD4A26">
        <w:rPr>
          <w:noProof/>
        </w:rPr>
        <w:t xml:space="preserve">; </w:t>
      </w:r>
      <w:hyperlink w:anchor="_ENREF_21" w:tooltip="Byrne, 2022 #898" w:history="1">
        <w:r w:rsidR="005F0597">
          <w:rPr>
            <w:noProof/>
          </w:rPr>
          <w:t>Byrne, 2022</w:t>
        </w:r>
      </w:hyperlink>
      <w:r w:rsidR="00FD4A26">
        <w:rPr>
          <w:noProof/>
        </w:rPr>
        <w:t>)</w:t>
      </w:r>
      <w:r w:rsidR="008D26EB">
        <w:fldChar w:fldCharType="end"/>
      </w:r>
      <w:r w:rsidR="00967CBE">
        <w:t xml:space="preserve">. </w:t>
      </w:r>
    </w:p>
    <w:p w14:paraId="7B74E5A6" w14:textId="4E9AFE06" w:rsidR="00275245" w:rsidRDefault="00275245" w:rsidP="00B4537B">
      <w:pPr>
        <w:pStyle w:val="NoSpacing"/>
        <w:spacing w:line="276" w:lineRule="auto"/>
        <w:jc w:val="both"/>
      </w:pPr>
    </w:p>
    <w:p w14:paraId="2B101B9A" w14:textId="4999CB98" w:rsidR="00275245" w:rsidRDefault="002239BF" w:rsidP="00B4537B">
      <w:pPr>
        <w:pStyle w:val="NoSpacing"/>
        <w:spacing w:line="276" w:lineRule="auto"/>
        <w:jc w:val="both"/>
      </w:pPr>
      <w:r>
        <w:t xml:space="preserve">Despite the advantages and experimental </w:t>
      </w:r>
      <w:r w:rsidR="00297126">
        <w:t>evidence</w:t>
      </w:r>
      <w:r w:rsidR="006C026E">
        <w:t>,</w:t>
      </w:r>
      <w:r>
        <w:t xml:space="preserve"> however, currently, no phage preparations are commercially available for usage in pigs. Problems have mainly </w:t>
      </w:r>
      <w:r w:rsidR="6BA7301F">
        <w:t>be</w:t>
      </w:r>
      <w:r w:rsidR="55F406B1">
        <w:t>en</w:t>
      </w:r>
      <w:r>
        <w:t xml:space="preserve"> on the possibility of </w:t>
      </w:r>
      <w:r w:rsidR="006C026E">
        <w:t xml:space="preserve">the </w:t>
      </w:r>
      <w:r>
        <w:t>transfer of unwanted</w:t>
      </w:r>
      <w:r w:rsidR="00E22866">
        <w:t xml:space="preserve"> genes responsible for </w:t>
      </w:r>
      <w:r>
        <w:t>toxin</w:t>
      </w:r>
      <w:r w:rsidR="00E22866">
        <w:t xml:space="preserve"> production</w:t>
      </w:r>
      <w:r>
        <w:t xml:space="preserve"> </w:t>
      </w:r>
      <w:r w:rsidR="00E22866">
        <w:t xml:space="preserve">and </w:t>
      </w:r>
      <w:r w:rsidR="005B3F58">
        <w:t xml:space="preserve">antimicrobial resistance </w:t>
      </w:r>
      <w:r>
        <w:t xml:space="preserve">carried by </w:t>
      </w:r>
      <w:r w:rsidR="007A465F">
        <w:t>phages</w:t>
      </w:r>
      <w:r>
        <w:t xml:space="preserve"> through horizontal gene transfer</w:t>
      </w:r>
      <w:r w:rsidR="00E9713E">
        <w:t xml:space="preserve"> </w:t>
      </w:r>
      <w:r w:rsidR="00561276">
        <w:fldChar w:fldCharType="begin"/>
      </w:r>
      <w:r w:rsidR="00FD4A26">
        <w:instrText xml:space="preserve"> ADDIN EN.CITE &lt;EndNote&gt;&lt;Cite&gt;&lt;Author&gt;Villa&lt;/Author&gt;&lt;Year&gt;2019&lt;/Year&gt;&lt;RecNum&gt;900&lt;/RecNum&gt;&lt;DisplayText&gt;(Villa et al., 2019)&lt;/DisplayText&gt;&lt;record&gt;&lt;rec-number&gt;900&lt;/rec-number&gt;&lt;foreign-keys&gt;&lt;key app="EN" db-id="99spxtxajxsasbefr95pf00rfrs00ep9ve2a" timestamp="1666652323"&gt;900&lt;/key&gt;&lt;/foreign-keys&gt;&lt;ref-type name="Book Section"&gt;5&lt;/ref-type&gt;&lt;contributors&gt;&lt;authors&gt;&lt;author&gt;Villa, T. G.&lt;/author&gt;&lt;author&gt;Feijoo-Siota, L.&lt;/author&gt;&lt;author&gt;Rama, Jl R.&lt;/author&gt;&lt;author&gt;Sánchez-Pérez, A.&lt;/author&gt;&lt;author&gt;Viñas, M.&lt;/author&gt;&lt;/authors&gt;&lt;secondary-authors&gt;&lt;author&gt;Villa, Tomás G.&lt;/author&gt;&lt;author&gt;Viñas, Miguel&lt;/author&gt;&lt;/secondary-authors&gt;&lt;/contributors&gt;&lt;titles&gt;&lt;title&gt;Horizontal Gene Transfer Between Bacteriophages and Bacteria: Antibiotic Resistances and Toxin Production&lt;/title&gt;&lt;secondary-title&gt;Horizontal Gene Transfer: Breaking Borders Between Living Kingdoms&lt;/secondary-title&gt;&lt;/titles&gt;&lt;pages&gt;97-142&lt;/pages&gt;&lt;dates&gt;&lt;year&gt;2019&lt;/year&gt;&lt;pub-dates&gt;&lt;date&gt;2019//&lt;/date&gt;&lt;/pub-dates&gt;&lt;/dates&gt;&lt;pub-location&gt;Cham&lt;/pub-location&gt;&lt;publisher&gt;Springer International Publishing&lt;/publisher&gt;&lt;isbn&gt;978-3-030-21862-1&lt;/isbn&gt;&lt;urls&gt;&lt;related-urls&gt;&lt;url&gt;https://doi.org/10.1007/978-3-030-21862-1_3&lt;/url&gt;&lt;/related-urls&gt;&lt;/urls&gt;&lt;electronic-resource-num&gt;10.1007/978-3-030-21862-1_3&lt;/electronic-resource-num&gt;&lt;/record&gt;&lt;/Cite&gt;&lt;/EndNote&gt;</w:instrText>
      </w:r>
      <w:r w:rsidR="00561276">
        <w:fldChar w:fldCharType="separate"/>
      </w:r>
      <w:r w:rsidR="00FD4A26">
        <w:rPr>
          <w:noProof/>
        </w:rPr>
        <w:t>(</w:t>
      </w:r>
      <w:hyperlink w:anchor="_ENREF_144" w:tooltip="Villa, 2019 #900" w:history="1">
        <w:r w:rsidR="005F0597">
          <w:rPr>
            <w:noProof/>
          </w:rPr>
          <w:t>Villa et al., 2019</w:t>
        </w:r>
      </w:hyperlink>
      <w:r w:rsidR="00FD4A26">
        <w:rPr>
          <w:noProof/>
        </w:rPr>
        <w:t>)</w:t>
      </w:r>
      <w:r w:rsidR="00561276">
        <w:fldChar w:fldCharType="end"/>
      </w:r>
      <w:r>
        <w:t xml:space="preserve">. Also, </w:t>
      </w:r>
      <w:r w:rsidR="006372CC">
        <w:t>preparing phage</w:t>
      </w:r>
      <w:r w:rsidR="00A06ED5">
        <w:t>s</w:t>
      </w:r>
      <w:r w:rsidR="006372CC">
        <w:t xml:space="preserve"> (i.e. amounts or dose, length of treatment, types of phages to target specific bacteria and their strains) and </w:t>
      </w:r>
      <w:r>
        <w:t>formulating phages for optimal pH delivery</w:t>
      </w:r>
      <w:r w:rsidR="00662B01">
        <w:t xml:space="preserve"> in the gut</w:t>
      </w:r>
      <w:r>
        <w:t xml:space="preserve"> in various forms such </w:t>
      </w:r>
      <w:r w:rsidR="1557910B">
        <w:t>as through</w:t>
      </w:r>
      <w:r>
        <w:t xml:space="preserve"> </w:t>
      </w:r>
      <w:r w:rsidR="00662B01">
        <w:t>feeds</w:t>
      </w:r>
      <w:r>
        <w:t xml:space="preserve"> is still in developmental stages</w:t>
      </w:r>
      <w:r w:rsidR="00C363A0">
        <w:t xml:space="preserve"> </w:t>
      </w:r>
      <w:r w:rsidR="00561276">
        <w:fldChar w:fldCharType="begin"/>
      </w:r>
      <w:r w:rsidR="00561276">
        <w:instrText xml:space="preserve"> ADDIN EN.CITE &lt;EndNote&gt;&lt;Cite&gt;&lt;Author&gt;Malik&lt;/Author&gt;&lt;Year&gt;2020&lt;/Year&gt;&lt;RecNum&gt;901&lt;/RecNum&gt;&lt;DisplayText&gt;(Malik &amp;amp; Resch, 2020)&lt;/DisplayText&gt;&lt;record&gt;&lt;rec-number&gt;901&lt;/rec-number&gt;&lt;foreign-keys&gt;&lt;key app="EN" db-id="99spxtxajxsasbefr95pf00rfrs00ep9ve2a" timestamp="1666652387"&gt;901&lt;/key&gt;&lt;/foreign-keys&gt;&lt;ref-type name="Journal Article"&gt;17&lt;/ref-type&gt;&lt;contributors&gt;&lt;authors&gt;&lt;author&gt;Malik,Danish J.&lt;/author&gt;&lt;author&gt;Resch,Gregory&lt;/author&gt;&lt;/authors&gt;&lt;/contributors&gt;&lt;titles&gt;&lt;title&gt;Editorial: Manufacturing, Formulation and Delivery Issues for Phage Therapy to Become A Reality&lt;/title&gt;&lt;secondary-title&gt;Frontiers in Microbiology&lt;/secondary-title&gt;&lt;/titles&gt;&lt;periodical&gt;&lt;full-title&gt;Frontiers in Microbiology&lt;/full-title&gt;&lt;abbr-1&gt;Front. Microbiol.&lt;/abbr-1&gt;&lt;/periodical&gt;&lt;volume&gt;11&lt;/volume&gt;&lt;keywords&gt;&lt;keyword&gt;Bacteriophage therapy,Quality-by-design (QbD),cGMP Manufacture,Upstream Process (USP),Downstream Process (DSP),Bacteriophages,antibiotic resistance,Formulation / stability&lt;/keyword&gt;&lt;/keywords&gt;&lt;dates&gt;&lt;year&gt;2020&lt;/year&gt;&lt;pub-dates&gt;&lt;date&gt;2020-October-08&lt;/date&gt;&lt;/pub-dates&gt;&lt;/dates&gt;&lt;isbn&gt;1664-302X&lt;/isbn&gt;&lt;work-type&gt;Editorial&lt;/work-type&gt;&lt;urls&gt;&lt;related-urls&gt;&lt;url&gt;https://www.frontiersin.org/articles/10.3389/fmicb.2020.584137&lt;/url&gt;&lt;/related-urls&gt;&lt;/urls&gt;&lt;electronic-resource-num&gt;10.3389/fmicb.2020.584137&lt;/electronic-resource-num&gt;&lt;language&gt;English&lt;/language&gt;&lt;/record&gt;&lt;/Cite&gt;&lt;/EndNote&gt;</w:instrText>
      </w:r>
      <w:r w:rsidR="00561276">
        <w:fldChar w:fldCharType="separate"/>
      </w:r>
      <w:r w:rsidR="00561276">
        <w:rPr>
          <w:noProof/>
        </w:rPr>
        <w:t>(</w:t>
      </w:r>
      <w:hyperlink w:anchor="_ENREF_91" w:tooltip="Malik, 2020 #901" w:history="1">
        <w:r w:rsidR="005F0597">
          <w:rPr>
            <w:noProof/>
          </w:rPr>
          <w:t>Malik &amp; Resch, 2020</w:t>
        </w:r>
      </w:hyperlink>
      <w:r w:rsidR="00561276">
        <w:rPr>
          <w:noProof/>
        </w:rPr>
        <w:t>)</w:t>
      </w:r>
      <w:r w:rsidR="00561276">
        <w:fldChar w:fldCharType="end"/>
      </w:r>
      <w:r>
        <w:t xml:space="preserve">. </w:t>
      </w:r>
      <w:r w:rsidR="006372CC">
        <w:t>Another issue with the use of phages is the consumer’s unfamiliarity with them. Bacteriop</w:t>
      </w:r>
      <w:r w:rsidR="006372CC" w:rsidRPr="006372CC">
        <w:t xml:space="preserve">hages </w:t>
      </w:r>
      <w:r w:rsidR="006372CC">
        <w:t>“</w:t>
      </w:r>
      <w:r w:rsidR="006372CC" w:rsidRPr="006372CC">
        <w:t>as ‘viruses’ could be misinterpreted by the general public as being in some manner equivalent to viral pathogens that cause human disease</w:t>
      </w:r>
      <w:r w:rsidR="006372CC">
        <w:t xml:space="preserve">” </w:t>
      </w:r>
      <w:r w:rsidR="005F0597">
        <w:fldChar w:fldCharType="begin"/>
      </w:r>
      <w:r w:rsidR="005F0597">
        <w:instrText xml:space="preserve"> ADDIN EN.CITE &lt;EndNote&gt;&lt;Cite&gt;&lt;Author&gt;Loc-Carrillo&lt;/Author&gt;&lt;Year&gt;2011&lt;/Year&gt;&lt;RecNum&gt;957&lt;/RecNum&gt;&lt;DisplayText&gt;(Loc-Carrillo &amp;amp; Abedon, 2011)&lt;/DisplayText&gt;&lt;record&gt;&lt;rec-number&gt;957&lt;/rec-number&gt;&lt;foreign-keys&gt;&lt;key app="EN" db-id="99spxtxajxsasbefr95pf00rfrs00ep9ve2a" timestamp="1677170214"&gt;957&lt;/key&gt;&lt;key app="ENWeb" db-id=""&gt;0&lt;/key&gt;&lt;/foreign-keys&gt;&lt;ref-type name="Journal Article"&gt;17&lt;/ref-type&gt;&lt;contributors&gt;&lt;authors&gt;&lt;author&gt;Loc-Carrillo, Catherine&lt;/author&gt;&lt;author&gt;Abedon, Stephen T.&lt;/author&gt;&lt;/authors&gt;&lt;/contributors&gt;&lt;titles&gt;&lt;title&gt;Pros and cons of phage therapy&lt;/title&gt;&lt;secondary-title&gt;Bacteriophage&lt;/secondary-title&gt;&lt;/titles&gt;&lt;periodical&gt;&lt;full-title&gt;Bacteriophage&lt;/full-title&gt;&lt;/periodical&gt;&lt;pages&gt;111-114&lt;/pages&gt;&lt;volume&gt;1&lt;/volume&gt;&lt;number&gt;2&lt;/number&gt;&lt;dates&gt;&lt;year&gt;2011&lt;/year&gt;&lt;pub-dates&gt;&lt;date&gt;2011-03-01&lt;/date&gt;&lt;/pub-dates&gt;&lt;/dates&gt;&lt;publisher&gt;Informa UK Limited&lt;/publisher&gt;&lt;isbn&gt;2159-7081&lt;/isbn&gt;&lt;urls&gt;&lt;/urls&gt;&lt;electronic-resource-num&gt;10.4161/bact.1.2.14590&lt;/electronic-resource-num&gt;&lt;access-date&gt;2023-02-23T14:12:58&lt;/access-date&gt;&lt;/record&gt;&lt;/Cite&gt;&lt;/EndNote&gt;</w:instrText>
      </w:r>
      <w:r w:rsidR="005F0597">
        <w:fldChar w:fldCharType="separate"/>
      </w:r>
      <w:r w:rsidR="005F0597">
        <w:rPr>
          <w:noProof/>
        </w:rPr>
        <w:t>(</w:t>
      </w:r>
      <w:hyperlink w:anchor="_ENREF_86" w:tooltip="Loc-Carrillo, 2011 #957" w:history="1">
        <w:r w:rsidR="005F0597">
          <w:rPr>
            <w:noProof/>
          </w:rPr>
          <w:t>Loc-Carrillo &amp; Abedon, 2011</w:t>
        </w:r>
      </w:hyperlink>
      <w:r w:rsidR="005F0597">
        <w:rPr>
          <w:noProof/>
        </w:rPr>
        <w:t>)</w:t>
      </w:r>
      <w:r w:rsidR="005F0597">
        <w:fldChar w:fldCharType="end"/>
      </w:r>
      <w:r w:rsidR="006372CC" w:rsidRPr="006372CC">
        <w:t>.</w:t>
      </w:r>
      <w:r w:rsidR="006372CC">
        <w:t xml:space="preserve"> Finally</w:t>
      </w:r>
      <w:r w:rsidR="00490279">
        <w:t>,</w:t>
      </w:r>
      <w:r>
        <w:t xml:space="preserve"> </w:t>
      </w:r>
      <w:r w:rsidR="00297126">
        <w:t>phage regulation</w:t>
      </w:r>
      <w:r w:rsidR="004B2476">
        <w:t xml:space="preserve">, </w:t>
      </w:r>
      <w:r w:rsidR="00227542">
        <w:t xml:space="preserve">legislation </w:t>
      </w:r>
      <w:r w:rsidR="004B2476">
        <w:t xml:space="preserve">and manufacturing </w:t>
      </w:r>
      <w:r w:rsidR="00227542">
        <w:t xml:space="preserve">are still in </w:t>
      </w:r>
      <w:r w:rsidR="00D5063D">
        <w:t xml:space="preserve">the </w:t>
      </w:r>
      <w:r w:rsidR="00227542">
        <w:t xml:space="preserve">infant stages in many parts of the </w:t>
      </w:r>
      <w:r w:rsidR="007A465F">
        <w:t>world,</w:t>
      </w:r>
      <w:r w:rsidR="00227542">
        <w:t xml:space="preserve"> and th</w:t>
      </w:r>
      <w:r w:rsidR="00662B01">
        <w:t>e</w:t>
      </w:r>
      <w:r w:rsidR="00227542">
        <w:t>s</w:t>
      </w:r>
      <w:r w:rsidR="00662B01">
        <w:t>e</w:t>
      </w:r>
      <w:r w:rsidR="00227542">
        <w:t xml:space="preserve"> create hurdle</w:t>
      </w:r>
      <w:r w:rsidR="007A465F">
        <w:t>s</w:t>
      </w:r>
      <w:r w:rsidR="00227542">
        <w:t xml:space="preserve"> to their clinical development for </w:t>
      </w:r>
      <w:r w:rsidR="00E25E23">
        <w:t>therapeutic</w:t>
      </w:r>
      <w:r w:rsidR="00227542">
        <w:t xml:space="preserve"> application</w:t>
      </w:r>
      <w:r w:rsidR="00CA5261">
        <w:t xml:space="preserve"> </w:t>
      </w:r>
      <w:r w:rsidR="00561276">
        <w:fldChar w:fldCharType="begin"/>
      </w:r>
      <w:r w:rsidR="00561276">
        <w:instrText xml:space="preserve"> ADDIN EN.CITE &lt;EndNote&gt;&lt;Cite&gt;&lt;Author&gt;Huys&lt;/Author&gt;&lt;Year&gt;2013&lt;/Year&gt;&lt;RecNum&gt;902&lt;/RecNum&gt;&lt;DisplayText&gt;(Huys et al., 2013)&lt;/DisplayText&gt;&lt;record&gt;&lt;rec-number&gt;902&lt;/rec-number&gt;&lt;foreign-keys&gt;&lt;key app="EN" db-id="99spxtxajxsasbefr95pf00rfrs00ep9ve2a" timestamp="1666652481"&gt;902&lt;/key&gt;&lt;/foreign-keys&gt;&lt;ref-type name="Journal Article"&gt;17&lt;/ref-type&gt;&lt;contributors&gt;&lt;authors&gt;&lt;author&gt;Huys, Isabelle&lt;/author&gt;&lt;author&gt;Pirnay, Jean</w:instrText>
      </w:r>
      <w:r w:rsidR="00561276">
        <w:rPr>
          <w:rFonts w:ascii="Cambria Math" w:hAnsi="Cambria Math" w:cs="Cambria Math"/>
        </w:rPr>
        <w:instrText>‐</w:instrText>
      </w:r>
      <w:r w:rsidR="00561276">
        <w:instrText>Paul&lt;/author&gt;&lt;author&gt;Lavigne, Rob&lt;/author&gt;&lt;author&gt;Jennes, Serge&lt;/author&gt;&lt;author&gt;De Vos, Daniel&lt;/author&gt;&lt;author&gt;Casteels, Minne&lt;/author&gt;&lt;author&gt;Verbeken, Gilbert&lt;/author&gt;&lt;/authors&gt;&lt;/contributors&gt;&lt;titles&gt;&lt;title&gt;Paving a regulatory pathway for phage therapy&lt;/title&gt;&lt;secondary-title&gt;EMBO reports&lt;/secondary-title&gt;&lt;/titles&gt;&lt;periodical&gt;&lt;full-title&gt;EMBO reports&lt;/full-title&gt;&lt;/periodical&gt;&lt;pages&gt;951-954&lt;/pages&gt;&lt;volume&gt;14&lt;/volume&gt;&lt;number&gt;11&lt;/number&gt;&lt;dates&gt;&lt;year&gt;2013&lt;/year&gt;&lt;/dates&gt;&lt;publisher&gt;EMBO&lt;/publisher&gt;&lt;isbn&gt;1469-221X&lt;/isbn&gt;&lt;urls&gt;&lt;related-urls&gt;&lt;url&gt;https://dx.doi.org/10.1038/embor.2013.163&lt;/url&gt;&lt;/related-urls&gt;&lt;/urls&gt;&lt;electronic-resource-num&gt;10.1038/embor.2013.163&lt;/electronic-resource-num&gt;&lt;/record&gt;&lt;/Cite&gt;&lt;/EndNote&gt;</w:instrText>
      </w:r>
      <w:r w:rsidR="00561276">
        <w:fldChar w:fldCharType="separate"/>
      </w:r>
      <w:r w:rsidR="00561276">
        <w:rPr>
          <w:noProof/>
        </w:rPr>
        <w:t>(</w:t>
      </w:r>
      <w:hyperlink w:anchor="_ENREF_62" w:tooltip="Huys, 2013 #902" w:history="1">
        <w:r w:rsidR="005F0597">
          <w:rPr>
            <w:noProof/>
          </w:rPr>
          <w:t>Huys et al., 2013</w:t>
        </w:r>
      </w:hyperlink>
      <w:r w:rsidR="00561276">
        <w:rPr>
          <w:noProof/>
        </w:rPr>
        <w:t>)</w:t>
      </w:r>
      <w:r w:rsidR="00561276">
        <w:fldChar w:fldCharType="end"/>
      </w:r>
      <w:r w:rsidR="00227542">
        <w:t>.</w:t>
      </w:r>
    </w:p>
    <w:p w14:paraId="7B944C18" w14:textId="70727E10" w:rsidR="00EE15A9" w:rsidRDefault="00EE15A9" w:rsidP="00B4537B">
      <w:pPr>
        <w:pStyle w:val="NoSpacing"/>
        <w:spacing w:line="276" w:lineRule="auto"/>
      </w:pPr>
    </w:p>
    <w:p w14:paraId="4F026490" w14:textId="0271B426" w:rsidR="00275245" w:rsidRPr="002404C4" w:rsidRDefault="002404C4" w:rsidP="00B4537B">
      <w:pPr>
        <w:pStyle w:val="NoSpacing"/>
        <w:spacing w:line="276" w:lineRule="auto"/>
        <w:rPr>
          <w:b/>
          <w:bCs/>
        </w:rPr>
      </w:pPr>
      <w:r w:rsidRPr="002404C4">
        <w:rPr>
          <w:b/>
          <w:bCs/>
        </w:rPr>
        <w:t>Genetic selection</w:t>
      </w:r>
    </w:p>
    <w:p w14:paraId="47CBAFF5" w14:textId="16951BE0" w:rsidR="00F04055" w:rsidRDefault="00F04055" w:rsidP="00B4537B">
      <w:pPr>
        <w:spacing w:line="276" w:lineRule="auto"/>
        <w:textAlignment w:val="baseline"/>
        <w:rPr>
          <w:rFonts w:eastAsia="Times New Roman" w:cs="Arial"/>
        </w:rPr>
      </w:pPr>
      <w:r w:rsidRPr="00561276">
        <w:t xml:space="preserve">We </w:t>
      </w:r>
      <w:r w:rsidR="00AA3DF0">
        <w:t>identified</w:t>
      </w:r>
      <w:r w:rsidRPr="00561276">
        <w:t xml:space="preserve"> a very interesting review on the potential of genetic selection to control </w:t>
      </w:r>
      <w:r w:rsidR="00AA3DF0">
        <w:t>PWD</w:t>
      </w:r>
      <w:r w:rsidRPr="00561276">
        <w:t xml:space="preserve"> in pig farms </w:t>
      </w:r>
      <w:r w:rsidRPr="00561276">
        <w:fldChar w:fldCharType="begin">
          <w:fldData xml:space="preserve">PEVuZE5vdGU+PENpdGU+PEF1dGhvcj5TaW5oYTwvQXV0aG9yPjxZZWFyPjIwMTk8L1llYXI+PFJl
Y051bT42NTA8L1JlY051bT48RGlzcGxheVRleHQ+KFNpbmhhIGV0IGFsLiwgMjAxOSk8L0Rpc3Bs
YXlUZXh0PjxyZWNvcmQ+PHJlYy1udW1iZXI+NjUwPC9yZWMtbnVtYmVyPjxmb3JlaWduLWtleXM+
PGtleSBhcHA9IkVOIiBkYi1pZD0iOTlzcHh0eGFqeHNhc2JlZnI5NXBmMDByZnJzMDBlcDl2ZTJh
IiB0aW1lc3RhbXA9IjE2NjQ3MzY1ODMiPjY1MDwva2V5PjwvZm9yZWlnbi1rZXlzPjxyZWYtdHlw
ZSBuYW1lPSJKb3VybmFsIEFydGljbGUiPjE3PC9yZWYtdHlwZT48Y29udHJpYnV0b3JzPjxhdXRo
b3JzPjxhdXRob3I+U2luaGEsIFIuPC9hdXRob3I+PGF1dGhvcj5TYWhvbywgTi4gUi48L2F1dGhv
cj48YXV0aG9yPlNocml2YXN0YXZhLCBLLjwvYXV0aG9yPjxhdXRob3I+S3VtYXIsIFAuPC9hdXRo
b3I+PGF1dGhvcj5RdXJlc2hpLCBTLjwvYXV0aG9yPjxhdXRob3I+RGUsIFUuIEsuPC9hdXRob3I+
PGF1dGhvcj5LdW1hciwgQS48L2F1dGhvcj48YXV0aG9yPkt1bWFyLCBHLiBWLiBQLiBQLiBTLiBS
LjwvYXV0aG9yPjxhdXRob3I+Qmh1c2hhbiwgQi48L2F1dGhvcj48L2F1dGhvcnM+PC9jb250cmli
dXRvcnM+PHRpdGxlcz48dGl0bGU+UmVzaXN0YW5jZSB0byBFVEVDIEY0L0YxOOKAk21lZGlhdGVk
IHBpZ2xldCBkaWFycmhvZWE6IG9wZW5pbmcgdGhlIGdlbmUgYmxhY2sgYm94PC90aXRsZT48c2Vj
b25kYXJ5LXRpdGxlPlRyb3BpY2FsIEFuaW1hbCBIZWFsdGggYW5kIFByb2R1Y3Rpb248L3NlY29u
ZGFyeS10aXRsZT48c2hvcnQtdGl0bGU+UmVzaXN0YW5jZSB0byBFVEVDIEY0L0YxOOKAk21lZGlh
dGVkIHBpZ2xldCBkaWFycmhvZWE6IG9wZW5pbmcgdGhlIGdlbmUgYmxhY2sgYm94PC9zaG9ydC10
aXRsZT48L3RpdGxlcz48cGVyaW9kaWNhbD48ZnVsbC10aXRsZT5Ucm9waWNhbCBBbmltYWwgSGVh
bHRoIGFuZCBQcm9kdWN0aW9uPC9mdWxsLXRpdGxlPjwvcGVyaW9kaWNhbD48cGFnZXM+MTMwNy0x
MzIwPC9wYWdlcz48dm9sdW1lPjUxPC92b2x1bWU+PG51bWJlcj42PC9udW1iZXI+PGtleXdvcmRz
PjxrZXl3b3JkPkFkaGVzaW9uIHBhdHRlcm48L2tleXdvcmQ+PGtleXdvcmQ+RVRFQzwva2V5d29y
ZD48a2V5d29yZD5NdWNpbiAxMzwva2V5d29yZD48a2V5d29yZD5NdWNpbiBnZW5lIGZhbWlseTwv
a2V5d29yZD48a2V5d29yZD5Td2luZSBsZXVjb2N5dGUgYW50aWdlbjwva2V5d29yZD48a2V5d29y
ZD5hbmltYWw8L2tleXdvcmQ+PGtleXdvcmQ+ZGlhcnJoZWE8L2tleXdvcmQ+PGtleXdvcmQ+ZW50
ZXJvdG94aWdlbmljIEVzY2hlcmljaGlhIGNvbGk8L2tleXdvcmQ+PGtleXdvcmQ+RXNjaGVyaWNo
aWEgY29saSBpbmZlY3Rpb248L2tleXdvcmQ+PGtleXdvcmQ+Z2VuZXRpYyBsaW5rYWdlPC9rZXl3
b3JkPjxrZXl3b3JkPmdlbmV0aWMgcHJlZGlzcG9zaXRpb248L2tleXdvcmQ+PGtleXdvcmQ+Z2Vu
ZXRpY3M8L2tleXdvcmQ+PGtleXdvcmQ+bWljcm9iaW9sb2d5PC9rZXl3b3JkPjxrZXl3b3JkPnBp
Zzwva2V5d29yZD48a2V5d29yZD5zaW5nbGUgbnVjbGVvdGlkZSBwb2x5bW9ycGhpc208L2tleXdv
cmQ+PGtleXdvcmQ+c3dpbmUgZGlzZWFzZTwva2V5d29yZD48a2V5d29yZD52ZXRlcmluYXJ5IG1l
ZGljaW5lPC9rZXl3b3JkPjxrZXl3b3JkPkFuaW1hbHM8L2tleXdvcmQ+PGtleXdvcmQ+RXNjaGVy
aWNoaWEgY29saSBJbmZlY3Rpb25zPC9rZXl3b3JkPjxrZXl3b3JkPkdlbmV0aWMgUHJlZGlzcG9z
aXRpb24gdG8gRGlzZWFzZTwva2V5d29yZD48a2V5d29yZD5Qb2x5bW9ycGhpc20sIFNpbmdsZSBO
dWNsZW90aWRlPC9rZXl3b3JkPjxrZXl3b3JkPlN3aW5lPC9rZXl3b3JkPjxrZXl3b3JkPlN3aW5l
IERpc2Vhc2VzPC9rZXl3b3JkPjwva2V5d29yZHM+PGRhdGVzPjx5ZWFyPjIwMTk8L3llYXI+PC9k
YXRlcz48d29yay10eXBlPlJldmlldzwvd29yay10eXBlPjx1cmxzPjxyZWxhdGVkLXVybHM+PHVy
bD5odHRwczovL3d3dy5zY29wdXMuY29tL2lud2FyZC9yZWNvcmQudXJpP2VpZD0yLXMyLjAtODUw
NjY5MTUxOTUmYW1wO2RvaT0xMC4xMDA3JTJmczExMjUwLTAxOS0wMTkzNC14JmFtcDtwYXJ0bmVy
SUQ9NDAmYW1wO21kNT1jZjJlOTZiMjlmNzZjMWMzMzkyNWE4MTliNzJiMjg3MGh0dHBzOi8vbGlu
ay5zcHJpbmdlci5jb20vYXJ0aWNsZS8xMC4xMDA3L3MxMTI1MC0wMTktMDE5MzQteDwvdXJsPjwv
cmVsYXRlZC11cmxzPjwvdXJscz48ZWxlY3Ryb25pYy1yZXNvdXJjZS1udW0+MTAuMTAwNy9zMTEy
NTAtMDE5LTAxOTM0LXg8L2VsZWN0cm9uaWMtcmVzb3VyY2UtbnVtPjxyZW1vdGUtZGF0YWJhc2Ut
bmFtZT5TY29wdXM8L3JlbW90ZS1kYXRhYmFzZS1uYW1lPjxsYW5ndWFnZT5FbmdsaXNoPC9sYW5n
dWFnZT48L3JlY29yZD48L0NpdGU+PENpdGU+PEF1dGhvcj5TaW5oYTwvQXV0aG9yPjxZZWFyPjIw
MTk8L1llYXI+PFJlY051bT42NTA8L1JlY051bT48cmVjb3JkPjxyZWMtbnVtYmVyPjY1MDwvcmVj
LW51bWJlcj48Zm9yZWlnbi1rZXlzPjxrZXkgYXBwPSJFTiIgZGItaWQ9Ijk5c3B4dHhhanhzYXNi
ZWZyOTVwZjAwcmZyczAwZXA5dmUyYSIgdGltZXN0YW1wPSIxNjY0NzM2NTgzIj42NTA8L2tleT48
L2ZvcmVpZ24ta2V5cz48cmVmLXR5cGUgbmFtZT0iSm91cm5hbCBBcnRpY2xlIj4xNzwvcmVmLXR5
cGU+PGNvbnRyaWJ1dG9ycz48YXV0aG9ycz48YXV0aG9yPlNpbmhhLCBSLjwvYXV0aG9yPjxhdXRo
b3I+U2Fob28sIE4uIFIuPC9hdXRob3I+PGF1dGhvcj5TaHJpdmFzdGF2YSwgSy48L2F1dGhvcj48
YXV0aG9yPkt1bWFyLCBQLjwvYXV0aG9yPjxhdXRob3I+UXVyZXNoaSwgUy48L2F1dGhvcj48YXV0
aG9yPkRlLCBVLiBLLjwvYXV0aG9yPjxhdXRob3I+S3VtYXIsIEEuPC9hdXRob3I+PGF1dGhvcj5L
dW1hciwgRy4gVi4gUC4gUC4gUy4gUi48L2F1dGhvcj48YXV0aG9yPkJodXNoYW4sIEIuPC9hdXRo
b3I+PC9hdXRob3JzPjwvY29udHJpYnV0b3JzPjx0aXRsZXM+PHRpdGxlPlJlc2lzdGFuY2UgdG8g
RVRFQyBGNC9GMTjigJNtZWRpYXRlZCBwaWdsZXQgZGlhcnJob2VhOiBvcGVuaW5nIHRoZSBnZW5l
IGJsYWNrIGJveDwvdGl0bGU+PHNlY29uZGFyeS10aXRsZT5Ucm9waWNhbCBBbmltYWwgSGVhbHRo
IGFuZCBQcm9kdWN0aW9uPC9zZWNvbmRhcnktdGl0bGU+PHNob3J0LXRpdGxlPlJlc2lzdGFuY2Ug
dG8gRVRFQyBGNC9GMTjigJNtZWRpYXRlZCBwaWdsZXQgZGlhcnJob2VhOiBvcGVuaW5nIHRoZSBn
ZW5lIGJsYWNrIGJveDwvc2hvcnQtdGl0bGU+PC90aXRsZXM+PHBlcmlvZGljYWw+PGZ1bGwtdGl0
bGU+VHJvcGljYWwgQW5pbWFsIEhlYWx0aCBhbmQgUHJvZHVjdGlvbjwvZnVsbC10aXRsZT48L3Bl
cmlvZGljYWw+PHBhZ2VzPjEzMDctMTMyMDwvcGFnZXM+PHZvbHVtZT41MTwvdm9sdW1lPjxudW1i
ZXI+NjwvbnVtYmVyPjxrZXl3b3Jkcz48a2V5d29yZD5BZGhlc2lvbiBwYXR0ZXJuPC9rZXl3b3Jk
PjxrZXl3b3JkPkVURUM8L2tleXdvcmQ+PGtleXdvcmQ+TXVjaW4gMTM8L2tleXdvcmQ+PGtleXdv
cmQ+TXVjaW4gZ2VuZSBmYW1pbHk8L2tleXdvcmQ+PGtleXdvcmQ+U3dpbmUgbGV1Y29jeXRlIGFu
dGlnZW48L2tleXdvcmQ+PGtleXdvcmQ+YW5pbWFsPC9rZXl3b3JkPjxrZXl3b3JkPmRpYXJyaGVh
PC9rZXl3b3JkPjxrZXl3b3JkPmVudGVyb3RveGlnZW5pYyBFc2NoZXJpY2hpYSBjb2xpPC9rZXl3
b3JkPjxrZXl3b3JkPkVzY2hlcmljaGlhIGNvbGkgaW5mZWN0aW9uPC9rZXl3b3JkPjxrZXl3b3Jk
PmdlbmV0aWMgbGlua2FnZTwva2V5d29yZD48a2V5d29yZD5nZW5ldGljIHByZWRpc3Bvc2l0aW9u
PC9rZXl3b3JkPjxrZXl3b3JkPmdlbmV0aWNzPC9rZXl3b3JkPjxrZXl3b3JkPm1pY3JvYmlvbG9n
eTwva2V5d29yZD48a2V5d29yZD5waWc8L2tleXdvcmQ+PGtleXdvcmQ+c2luZ2xlIG51Y2xlb3Rp
ZGUgcG9seW1vcnBoaXNtPC9rZXl3b3JkPjxrZXl3b3JkPnN3aW5lIGRpc2Vhc2U8L2tleXdvcmQ+
PGtleXdvcmQ+dmV0ZXJpbmFyeSBtZWRpY2luZTwva2V5d29yZD48a2V5d29yZD5BbmltYWxzPC9r
ZXl3b3JkPjxrZXl3b3JkPkVzY2hlcmljaGlhIGNvbGkgSW5mZWN0aW9uczwva2V5d29yZD48a2V5
d29yZD5HZW5ldGljIFByZWRpc3Bvc2l0aW9uIHRvIERpc2Vhc2U8L2tleXdvcmQ+PGtleXdvcmQ+
UG9seW1vcnBoaXNtLCBTaW5nbGUgTnVjbGVvdGlkZTwva2V5d29yZD48a2V5d29yZD5Td2luZTwv
a2V5d29yZD48a2V5d29yZD5Td2luZSBEaXNlYXNlczwva2V5d29yZD48L2tleXdvcmRzPjxkYXRl
cz48eWVhcj4yMDE5PC95ZWFyPjwvZGF0ZXM+PHdvcmstdHlwZT5SZXZpZXc8L3dvcmstdHlwZT48
dXJscz48cmVsYXRlZC11cmxzPjx1cmw+aHR0cHM6Ly93d3cuc2NvcHVzLmNvbS9pbndhcmQvcmVj
b3JkLnVyaT9laWQ9Mi1zMi4wLTg1MDY2OTE1MTk1JmFtcDtkb2k9MTAuMTAwNyUyZnMxMTI1MC0w
MTktMDE5MzQteCZhbXA7cGFydG5lcklEPTQwJmFtcDttZDU9Y2YyZTk2YjI5Zjc2YzFjMzM5MjVh
ODE5YjcyYjI4NzBodHRwczovL2xpbmsuc3ByaW5nZXIuY29tL2FydGljbGUvMTAuMTAwNy9zMTEy
NTAtMDE5LTAxOTM0LXg8L3VybD48L3JlbGF0ZWQtdXJscz48L3VybHM+PGVsZWN0cm9uaWMtcmVz
b3VyY2UtbnVtPjEwLjEwMDcvczExMjUwLTAxOS0wMTkzNC14PC9lbGVjdHJvbmljLXJlc291cmNl
LW51bT48cmVtb3RlLWRhdGFiYXNlLW5hbWU+U2NvcHVzPC9yZW1vdGUtZGF0YWJhc2UtbmFtZT48
bGFuZ3VhZ2U+RW5nbGlzaDwvbGFuZ3VhZ2U+PC9yZWNvcmQ+PC9DaXRlPjwvRW5kTm90ZT5=
</w:fldData>
        </w:fldChar>
      </w:r>
      <w:r w:rsidR="0026586A">
        <w:instrText xml:space="preserve"> ADDIN EN.CITE </w:instrText>
      </w:r>
      <w:r w:rsidR="0026586A">
        <w:fldChar w:fldCharType="begin">
          <w:fldData xml:space="preserve">PEVuZE5vdGU+PENpdGU+PEF1dGhvcj5TaW5oYTwvQXV0aG9yPjxZZWFyPjIwMTk8L1llYXI+PFJl
Y051bT42NTA8L1JlY051bT48RGlzcGxheVRleHQ+KFNpbmhhIGV0IGFsLiwgMjAxOSk8L0Rpc3Bs
YXlUZXh0PjxyZWNvcmQ+PHJlYy1udW1iZXI+NjUwPC9yZWMtbnVtYmVyPjxmb3JlaWduLWtleXM+
PGtleSBhcHA9IkVOIiBkYi1pZD0iOTlzcHh0eGFqeHNhc2JlZnI5NXBmMDByZnJzMDBlcDl2ZTJh
IiB0aW1lc3RhbXA9IjE2NjQ3MzY1ODMiPjY1MDwva2V5PjwvZm9yZWlnbi1rZXlzPjxyZWYtdHlw
ZSBuYW1lPSJKb3VybmFsIEFydGljbGUiPjE3PC9yZWYtdHlwZT48Y29udHJpYnV0b3JzPjxhdXRo
b3JzPjxhdXRob3I+U2luaGEsIFIuPC9hdXRob3I+PGF1dGhvcj5TYWhvbywgTi4gUi48L2F1dGhv
cj48YXV0aG9yPlNocml2YXN0YXZhLCBLLjwvYXV0aG9yPjxhdXRob3I+S3VtYXIsIFAuPC9hdXRo
b3I+PGF1dGhvcj5RdXJlc2hpLCBTLjwvYXV0aG9yPjxhdXRob3I+RGUsIFUuIEsuPC9hdXRob3I+
PGF1dGhvcj5LdW1hciwgQS48L2F1dGhvcj48YXV0aG9yPkt1bWFyLCBHLiBWLiBQLiBQLiBTLiBS
LjwvYXV0aG9yPjxhdXRob3I+Qmh1c2hhbiwgQi48L2F1dGhvcj48L2F1dGhvcnM+PC9jb250cmli
dXRvcnM+PHRpdGxlcz48dGl0bGU+UmVzaXN0YW5jZSB0byBFVEVDIEY0L0YxOOKAk21lZGlhdGVk
IHBpZ2xldCBkaWFycmhvZWE6IG9wZW5pbmcgdGhlIGdlbmUgYmxhY2sgYm94PC90aXRsZT48c2Vj
b25kYXJ5LXRpdGxlPlRyb3BpY2FsIEFuaW1hbCBIZWFsdGggYW5kIFByb2R1Y3Rpb248L3NlY29u
ZGFyeS10aXRsZT48c2hvcnQtdGl0bGU+UmVzaXN0YW5jZSB0byBFVEVDIEY0L0YxOOKAk21lZGlh
dGVkIHBpZ2xldCBkaWFycmhvZWE6IG9wZW5pbmcgdGhlIGdlbmUgYmxhY2sgYm94PC9zaG9ydC10
aXRsZT48L3RpdGxlcz48cGVyaW9kaWNhbD48ZnVsbC10aXRsZT5Ucm9waWNhbCBBbmltYWwgSGVh
bHRoIGFuZCBQcm9kdWN0aW9uPC9mdWxsLXRpdGxlPjwvcGVyaW9kaWNhbD48cGFnZXM+MTMwNy0x
MzIwPC9wYWdlcz48dm9sdW1lPjUxPC92b2x1bWU+PG51bWJlcj42PC9udW1iZXI+PGtleXdvcmRz
PjxrZXl3b3JkPkFkaGVzaW9uIHBhdHRlcm48L2tleXdvcmQ+PGtleXdvcmQ+RVRFQzwva2V5d29y
ZD48a2V5d29yZD5NdWNpbiAxMzwva2V5d29yZD48a2V5d29yZD5NdWNpbiBnZW5lIGZhbWlseTwv
a2V5d29yZD48a2V5d29yZD5Td2luZSBsZXVjb2N5dGUgYW50aWdlbjwva2V5d29yZD48a2V5d29y
ZD5hbmltYWw8L2tleXdvcmQ+PGtleXdvcmQ+ZGlhcnJoZWE8L2tleXdvcmQ+PGtleXdvcmQ+ZW50
ZXJvdG94aWdlbmljIEVzY2hlcmljaGlhIGNvbGk8L2tleXdvcmQ+PGtleXdvcmQ+RXNjaGVyaWNo
aWEgY29saSBpbmZlY3Rpb248L2tleXdvcmQ+PGtleXdvcmQ+Z2VuZXRpYyBsaW5rYWdlPC9rZXl3
b3JkPjxrZXl3b3JkPmdlbmV0aWMgcHJlZGlzcG9zaXRpb248L2tleXdvcmQ+PGtleXdvcmQ+Z2Vu
ZXRpY3M8L2tleXdvcmQ+PGtleXdvcmQ+bWljcm9iaW9sb2d5PC9rZXl3b3JkPjxrZXl3b3JkPnBp
Zzwva2V5d29yZD48a2V5d29yZD5zaW5nbGUgbnVjbGVvdGlkZSBwb2x5bW9ycGhpc208L2tleXdv
cmQ+PGtleXdvcmQ+c3dpbmUgZGlzZWFzZTwva2V5d29yZD48a2V5d29yZD52ZXRlcmluYXJ5IG1l
ZGljaW5lPC9rZXl3b3JkPjxrZXl3b3JkPkFuaW1hbHM8L2tleXdvcmQ+PGtleXdvcmQ+RXNjaGVy
aWNoaWEgY29saSBJbmZlY3Rpb25zPC9rZXl3b3JkPjxrZXl3b3JkPkdlbmV0aWMgUHJlZGlzcG9z
aXRpb24gdG8gRGlzZWFzZTwva2V5d29yZD48a2V5d29yZD5Qb2x5bW9ycGhpc20sIFNpbmdsZSBO
dWNsZW90aWRlPC9rZXl3b3JkPjxrZXl3b3JkPlN3aW5lPC9rZXl3b3JkPjxrZXl3b3JkPlN3aW5l
IERpc2Vhc2VzPC9rZXl3b3JkPjwva2V5d29yZHM+PGRhdGVzPjx5ZWFyPjIwMTk8L3llYXI+PC9k
YXRlcz48d29yay10eXBlPlJldmlldzwvd29yay10eXBlPjx1cmxzPjxyZWxhdGVkLXVybHM+PHVy
bD5odHRwczovL3d3dy5zY29wdXMuY29tL2lud2FyZC9yZWNvcmQudXJpP2VpZD0yLXMyLjAtODUw
NjY5MTUxOTUmYW1wO2RvaT0xMC4xMDA3JTJmczExMjUwLTAxOS0wMTkzNC14JmFtcDtwYXJ0bmVy
SUQ9NDAmYW1wO21kNT1jZjJlOTZiMjlmNzZjMWMzMzkyNWE4MTliNzJiMjg3MGh0dHBzOi8vbGlu
ay5zcHJpbmdlci5jb20vYXJ0aWNsZS8xMC4xMDA3L3MxMTI1MC0wMTktMDE5MzQteDwvdXJsPjwv
cmVsYXRlZC11cmxzPjwvdXJscz48ZWxlY3Ryb25pYy1yZXNvdXJjZS1udW0+MTAuMTAwNy9zMTEy
NTAtMDE5LTAxOTM0LXg8L2VsZWN0cm9uaWMtcmVzb3VyY2UtbnVtPjxyZW1vdGUtZGF0YWJhc2Ut
bmFtZT5TY29wdXM8L3JlbW90ZS1kYXRhYmFzZS1uYW1lPjxsYW5ndWFnZT5FbmdsaXNoPC9sYW5n
dWFnZT48L3JlY29yZD48L0NpdGU+PENpdGU+PEF1dGhvcj5TaW5oYTwvQXV0aG9yPjxZZWFyPjIw
MTk8L1llYXI+PFJlY051bT42NTA8L1JlY051bT48cmVjb3JkPjxyZWMtbnVtYmVyPjY1MDwvcmVj
LW51bWJlcj48Zm9yZWlnbi1rZXlzPjxrZXkgYXBwPSJFTiIgZGItaWQ9Ijk5c3B4dHhhanhzYXNi
ZWZyOTVwZjAwcmZyczAwZXA5dmUyYSIgdGltZXN0YW1wPSIxNjY0NzM2NTgzIj42NTA8L2tleT48
L2ZvcmVpZ24ta2V5cz48cmVmLXR5cGUgbmFtZT0iSm91cm5hbCBBcnRpY2xlIj4xNzwvcmVmLXR5
cGU+PGNvbnRyaWJ1dG9ycz48YXV0aG9ycz48YXV0aG9yPlNpbmhhLCBSLjwvYXV0aG9yPjxhdXRo
b3I+U2Fob28sIE4uIFIuPC9hdXRob3I+PGF1dGhvcj5TaHJpdmFzdGF2YSwgSy48L2F1dGhvcj48
YXV0aG9yPkt1bWFyLCBQLjwvYXV0aG9yPjxhdXRob3I+UXVyZXNoaSwgUy48L2F1dGhvcj48YXV0
aG9yPkRlLCBVLiBLLjwvYXV0aG9yPjxhdXRob3I+S3VtYXIsIEEuPC9hdXRob3I+PGF1dGhvcj5L
dW1hciwgRy4gVi4gUC4gUC4gUy4gUi48L2F1dGhvcj48YXV0aG9yPkJodXNoYW4sIEIuPC9hdXRo
b3I+PC9hdXRob3JzPjwvY29udHJpYnV0b3JzPjx0aXRsZXM+PHRpdGxlPlJlc2lzdGFuY2UgdG8g
RVRFQyBGNC9GMTjigJNtZWRpYXRlZCBwaWdsZXQgZGlhcnJob2VhOiBvcGVuaW5nIHRoZSBnZW5l
IGJsYWNrIGJveDwvdGl0bGU+PHNlY29uZGFyeS10aXRsZT5Ucm9waWNhbCBBbmltYWwgSGVhbHRo
IGFuZCBQcm9kdWN0aW9uPC9zZWNvbmRhcnktdGl0bGU+PHNob3J0LXRpdGxlPlJlc2lzdGFuY2Ug
dG8gRVRFQyBGNC9GMTjigJNtZWRpYXRlZCBwaWdsZXQgZGlhcnJob2VhOiBvcGVuaW5nIHRoZSBn
ZW5lIGJsYWNrIGJveDwvc2hvcnQtdGl0bGU+PC90aXRsZXM+PHBlcmlvZGljYWw+PGZ1bGwtdGl0
bGU+VHJvcGljYWwgQW5pbWFsIEhlYWx0aCBhbmQgUHJvZHVjdGlvbjwvZnVsbC10aXRsZT48L3Bl
cmlvZGljYWw+PHBhZ2VzPjEzMDctMTMyMDwvcGFnZXM+PHZvbHVtZT41MTwvdm9sdW1lPjxudW1i
ZXI+NjwvbnVtYmVyPjxrZXl3b3Jkcz48a2V5d29yZD5BZGhlc2lvbiBwYXR0ZXJuPC9rZXl3b3Jk
PjxrZXl3b3JkPkVURUM8L2tleXdvcmQ+PGtleXdvcmQ+TXVjaW4gMTM8L2tleXdvcmQ+PGtleXdv
cmQ+TXVjaW4gZ2VuZSBmYW1pbHk8L2tleXdvcmQ+PGtleXdvcmQ+U3dpbmUgbGV1Y29jeXRlIGFu
dGlnZW48L2tleXdvcmQ+PGtleXdvcmQ+YW5pbWFsPC9rZXl3b3JkPjxrZXl3b3JkPmRpYXJyaGVh
PC9rZXl3b3JkPjxrZXl3b3JkPmVudGVyb3RveGlnZW5pYyBFc2NoZXJpY2hpYSBjb2xpPC9rZXl3
b3JkPjxrZXl3b3JkPkVzY2hlcmljaGlhIGNvbGkgaW5mZWN0aW9uPC9rZXl3b3JkPjxrZXl3b3Jk
PmdlbmV0aWMgbGlua2FnZTwva2V5d29yZD48a2V5d29yZD5nZW5ldGljIHByZWRpc3Bvc2l0aW9u
PC9rZXl3b3JkPjxrZXl3b3JkPmdlbmV0aWNzPC9rZXl3b3JkPjxrZXl3b3JkPm1pY3JvYmlvbG9n
eTwva2V5d29yZD48a2V5d29yZD5waWc8L2tleXdvcmQ+PGtleXdvcmQ+c2luZ2xlIG51Y2xlb3Rp
ZGUgcG9seW1vcnBoaXNtPC9rZXl3b3JkPjxrZXl3b3JkPnN3aW5lIGRpc2Vhc2U8L2tleXdvcmQ+
PGtleXdvcmQ+dmV0ZXJpbmFyeSBtZWRpY2luZTwva2V5d29yZD48a2V5d29yZD5BbmltYWxzPC9r
ZXl3b3JkPjxrZXl3b3JkPkVzY2hlcmljaGlhIGNvbGkgSW5mZWN0aW9uczwva2V5d29yZD48a2V5
d29yZD5HZW5ldGljIFByZWRpc3Bvc2l0aW9uIHRvIERpc2Vhc2U8L2tleXdvcmQ+PGtleXdvcmQ+
UG9seW1vcnBoaXNtLCBTaW5nbGUgTnVjbGVvdGlkZTwva2V5d29yZD48a2V5d29yZD5Td2luZTwv
a2V5d29yZD48a2V5d29yZD5Td2luZSBEaXNlYXNlczwva2V5d29yZD48L2tleXdvcmRzPjxkYXRl
cz48eWVhcj4yMDE5PC95ZWFyPjwvZGF0ZXM+PHdvcmstdHlwZT5SZXZpZXc8L3dvcmstdHlwZT48
dXJscz48cmVsYXRlZC11cmxzPjx1cmw+aHR0cHM6Ly93d3cuc2NvcHVzLmNvbS9pbndhcmQvcmVj
b3JkLnVyaT9laWQ9Mi1zMi4wLTg1MDY2OTE1MTk1JmFtcDtkb2k9MTAuMTAwNyUyZnMxMTI1MC0w
MTktMDE5MzQteCZhbXA7cGFydG5lcklEPTQwJmFtcDttZDU9Y2YyZTk2YjI5Zjc2YzFjMzM5MjVh
ODE5YjcyYjI4NzBodHRwczovL2xpbmsuc3ByaW5nZXIuY29tL2FydGljbGUvMTAuMTAwNy9zMTEy
NTAtMDE5LTAxOTM0LXg8L3VybD48L3JlbGF0ZWQtdXJscz48L3VybHM+PGVsZWN0cm9uaWMtcmVz
b3VyY2UtbnVtPjEwLjEwMDcvczExMjUwLTAxOS0wMTkzNC14PC9lbGVjdHJvbmljLXJlc291cmNl
LW51bT48cmVtb3RlLWRhdGFiYXNlLW5hbWU+U2NvcHVzPC9yZW1vdGUtZGF0YWJhc2UtbmFtZT48
bGFuZ3VhZ2U+RW5nbGlzaDwvbGFuZ3VhZ2U+PC9yZWNvcmQ+PC9DaXRlPjwvRW5kTm90ZT5=
</w:fldData>
        </w:fldChar>
      </w:r>
      <w:r w:rsidR="0026586A">
        <w:instrText xml:space="preserve"> ADDIN EN.CITE.DATA </w:instrText>
      </w:r>
      <w:r w:rsidR="0026586A">
        <w:fldChar w:fldCharType="end"/>
      </w:r>
      <w:r w:rsidRPr="00561276">
        <w:fldChar w:fldCharType="separate"/>
      </w:r>
      <w:r w:rsidR="00561276">
        <w:rPr>
          <w:noProof/>
        </w:rPr>
        <w:t>(</w:t>
      </w:r>
      <w:hyperlink w:anchor="_ENREF_126" w:tooltip="Sinha, 2019 #650" w:history="1">
        <w:r w:rsidR="005F0597">
          <w:rPr>
            <w:noProof/>
          </w:rPr>
          <w:t>Sinha et al., 2019</w:t>
        </w:r>
      </w:hyperlink>
      <w:r w:rsidR="00561276">
        <w:rPr>
          <w:noProof/>
        </w:rPr>
        <w:t>)</w:t>
      </w:r>
      <w:r w:rsidRPr="00561276">
        <w:fldChar w:fldCharType="end"/>
      </w:r>
      <w:r w:rsidRPr="00561276">
        <w:t xml:space="preserve">. This contemplates the </w:t>
      </w:r>
      <w:r w:rsidRPr="00561276">
        <w:rPr>
          <w:rFonts w:eastAsia="Times New Roman" w:cs="Arial"/>
        </w:rPr>
        <w:t xml:space="preserve">genetic selection of pigs resilient against </w:t>
      </w:r>
      <w:r w:rsidR="00520C77" w:rsidRPr="00520C77">
        <w:rPr>
          <w:rFonts w:eastAsia="Times New Roman" w:cs="Arial"/>
          <w:i/>
          <w:iCs/>
        </w:rPr>
        <w:t>E. coli</w:t>
      </w:r>
      <w:r w:rsidRPr="00561276">
        <w:rPr>
          <w:rFonts w:eastAsia="Times New Roman" w:cs="Arial"/>
        </w:rPr>
        <w:t xml:space="preserve"> infections, and it can be included as a promising alternative to the use of ZnO to control </w:t>
      </w:r>
      <w:r w:rsidR="00AA3DF0">
        <w:rPr>
          <w:rFonts w:eastAsia="Times New Roman" w:cs="Arial"/>
        </w:rPr>
        <w:t>PWD</w:t>
      </w:r>
      <w:r w:rsidRPr="00561276">
        <w:rPr>
          <w:rFonts w:eastAsia="Times New Roman" w:cs="Arial"/>
        </w:rPr>
        <w:t xml:space="preserve">. However, this can only be done at industry level, and it is not </w:t>
      </w:r>
      <w:r w:rsidR="089EBE4E" w:rsidRPr="00561276">
        <w:rPr>
          <w:rFonts w:eastAsia="Times New Roman" w:cs="Arial"/>
        </w:rPr>
        <w:t>an option for</w:t>
      </w:r>
      <w:r w:rsidRPr="00561276">
        <w:rPr>
          <w:rFonts w:eastAsia="Times New Roman" w:cs="Arial"/>
        </w:rPr>
        <w:t xml:space="preserve"> individual farmers.</w:t>
      </w:r>
    </w:p>
    <w:p w14:paraId="52DA7A52" w14:textId="77777777" w:rsidR="0072038D" w:rsidRDefault="0072038D" w:rsidP="00B4537B">
      <w:pPr>
        <w:pStyle w:val="Heading1"/>
        <w:spacing w:line="276" w:lineRule="auto"/>
      </w:pPr>
      <w:bookmarkStart w:id="97" w:name="_Toc124787515"/>
      <w:r>
        <w:t>Considerations on the return of investments</w:t>
      </w:r>
      <w:bookmarkEnd w:id="97"/>
      <w:r>
        <w:t xml:space="preserve"> </w:t>
      </w:r>
    </w:p>
    <w:p w14:paraId="22938F1B" w14:textId="2C246980" w:rsidR="0072038D" w:rsidRPr="005C6A28" w:rsidRDefault="0072038D" w:rsidP="00B4537B">
      <w:pPr>
        <w:spacing w:line="276" w:lineRule="auto"/>
      </w:pPr>
      <w:r>
        <w:t>The rate of return on investment (ROI) is a measure of the profitability of the investment made. It is computed by subtracting the initial cost of investment from the final value of the investment after a particular period divided by the initial cost of the investment. Thus, if an investor buys 10 shares in a company X at £1 per share and sells them at £2 per share one period later (being this period something that the analyst must determine prior to the computation of the ROI), obtains £0.5 per share during the period in which the investor holds the investment, and pays £2 for performing the transaction of buying the shares, the rate of return of this investment at the end of the period (which in this case is when the investor sells the shares) can be computed as:</w:t>
      </w:r>
    </w:p>
    <w:p w14:paraId="11E5C731" w14:textId="0F9679DF" w:rsidR="0072038D" w:rsidRPr="00601E6B" w:rsidRDefault="0072038D" w:rsidP="00B4537B">
      <w:pPr>
        <w:spacing w:line="276" w:lineRule="auto"/>
        <w:rPr>
          <w:rFonts w:eastAsiaTheme="minorEastAsia"/>
        </w:rPr>
      </w:pPr>
      <w:r>
        <w:rPr>
          <w:rFonts w:eastAsiaTheme="minorEastAsia"/>
        </w:rPr>
        <w:t xml:space="preserve">                                   </w:t>
      </w:r>
      <m:oMath>
        <m:r>
          <w:rPr>
            <w:rFonts w:ascii="Cambria Math" w:hAnsi="Cambria Math"/>
          </w:rPr>
          <m:t xml:space="preserve">ROI= </m:t>
        </m:r>
        <m:f>
          <m:fPr>
            <m:ctrlPr>
              <w:rPr>
                <w:rFonts w:ascii="Cambria Math" w:hAnsi="Cambria Math"/>
                <w:i/>
              </w:rPr>
            </m:ctrlPr>
          </m:fPr>
          <m:num>
            <m:r>
              <w:rPr>
                <w:rFonts w:ascii="Cambria Math" w:hAnsi="Cambria Math"/>
              </w:rPr>
              <m:t xml:space="preserve">£2*10+£0.5*10-£1*10-£2 </m:t>
            </m:r>
          </m:num>
          <m:den>
            <m:r>
              <w:rPr>
                <w:rFonts w:ascii="Cambria Math" w:hAnsi="Cambria Math"/>
              </w:rPr>
              <m:t>£1*10</m:t>
            </m:r>
          </m:den>
        </m:f>
        <m:r>
          <w:rPr>
            <w:rFonts w:ascii="Cambria Math" w:hAnsi="Cambria Math"/>
          </w:rPr>
          <m:t>*100</m:t>
        </m:r>
      </m:oMath>
      <w:r>
        <w:rPr>
          <w:rFonts w:eastAsiaTheme="minorEastAsia"/>
        </w:rPr>
        <w:t xml:space="preserve">                                            (1)</w:t>
      </w:r>
    </w:p>
    <w:p w14:paraId="3717681C" w14:textId="6F405847" w:rsidR="0072038D" w:rsidRDefault="0072038D" w:rsidP="00B4537B">
      <w:pPr>
        <w:spacing w:line="276" w:lineRule="auto"/>
        <w:rPr>
          <w:rFonts w:eastAsiaTheme="minorEastAsia"/>
        </w:rPr>
      </w:pPr>
      <w:r>
        <w:rPr>
          <w:rFonts w:eastAsiaTheme="minorEastAsia"/>
        </w:rPr>
        <w:t xml:space="preserve">In the case of an investment in an agricultural practice that replace </w:t>
      </w:r>
      <w:r w:rsidR="008D421D">
        <w:rPr>
          <w:rFonts w:eastAsia="Arial" w:cs="Arial"/>
        </w:rPr>
        <w:t>ZnO</w:t>
      </w:r>
      <w:r w:rsidR="008D421D" w:rsidDel="008D421D">
        <w:rPr>
          <w:rFonts w:eastAsiaTheme="minorEastAsia"/>
        </w:rPr>
        <w:t xml:space="preserve"> </w:t>
      </w:r>
      <w:r>
        <w:rPr>
          <w:rFonts w:eastAsiaTheme="minorEastAsia"/>
        </w:rPr>
        <w:t>in the swine industry, the ROI is calculated similarly</w:t>
      </w:r>
      <w:r w:rsidR="003108F6">
        <w:rPr>
          <w:rFonts w:eastAsiaTheme="minorEastAsia"/>
        </w:rPr>
        <w:t>,</w:t>
      </w:r>
      <w:r>
        <w:rPr>
          <w:rFonts w:eastAsiaTheme="minorEastAsia"/>
        </w:rPr>
        <w:t xml:space="preserve"> but the quantities considered are the output and inputs of a pig farm. The following formulae can be employed:</w:t>
      </w:r>
    </w:p>
    <w:p w14:paraId="1801D4B0" w14:textId="06CC9F0F" w:rsidR="0072038D" w:rsidRPr="00601E6B" w:rsidRDefault="0072038D" w:rsidP="00B4537B">
      <w:pPr>
        <w:spacing w:line="276" w:lineRule="auto"/>
        <w:rPr>
          <w:rFonts w:eastAsiaTheme="minorEastAsia"/>
        </w:rPr>
      </w:pPr>
      <w:r>
        <w:rPr>
          <w:rFonts w:eastAsiaTheme="minorEastAsia"/>
        </w:rPr>
        <w:t xml:space="preserve">                    </w:t>
      </w:r>
      <w:r w:rsidR="00C040E7">
        <w:rPr>
          <w:rFonts w:eastAsiaTheme="minorEastAsia"/>
        </w:rPr>
        <w:t xml:space="preserve">            </w:t>
      </w:r>
      <w:r>
        <w:rPr>
          <w:rFonts w:eastAsiaTheme="minorEastAsia"/>
        </w:rPr>
        <w:t xml:space="preserve">  </w:t>
      </w:r>
      <w:r w:rsidR="005C4F65">
        <w:rPr>
          <w:rFonts w:eastAsiaTheme="minorEastAsia"/>
        </w:rPr>
        <w:t xml:space="preserve">     </w:t>
      </w:r>
      <w:r>
        <w:rPr>
          <w:rFonts w:eastAsiaTheme="minorEastAsia"/>
        </w:rPr>
        <w:t xml:space="preserve">      </w:t>
      </w:r>
      <m:oMath>
        <m:r>
          <w:rPr>
            <w:rFonts w:ascii="Cambria Math" w:hAnsi="Cambria Math"/>
          </w:rPr>
          <m:t xml:space="preserve">ROI=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np</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op</m:t>
                </m:r>
              </m:sub>
            </m:sSub>
            <m:r>
              <w:rPr>
                <w:rFonts w:ascii="Cambria Math" w:hAnsi="Cambria Math"/>
              </w:rPr>
              <m:t xml:space="preserve">) </m:t>
            </m:r>
          </m:num>
          <m:den>
            <m:sSub>
              <m:sSubPr>
                <m:ctrlPr>
                  <w:rPr>
                    <w:rFonts w:ascii="Cambria Math" w:hAnsi="Cambria Math"/>
                    <w:i/>
                  </w:rPr>
                </m:ctrlPr>
              </m:sSubPr>
              <m:e>
                <m:r>
                  <w:rPr>
                    <w:rFonts w:ascii="Cambria Math" w:hAnsi="Cambria Math"/>
                  </w:rPr>
                  <m:t>π</m:t>
                </m:r>
              </m:e>
              <m:sub>
                <m:r>
                  <w:rPr>
                    <w:rFonts w:ascii="Cambria Math" w:hAnsi="Cambria Math"/>
                  </w:rPr>
                  <m:t>op</m:t>
                </m:r>
              </m:sub>
            </m:sSub>
          </m:den>
        </m:f>
        <m:r>
          <w:rPr>
            <w:rFonts w:ascii="Cambria Math" w:hAnsi="Cambria Math"/>
          </w:rPr>
          <m:t>*100</m:t>
        </m:r>
      </m:oMath>
      <w:r>
        <w:rPr>
          <w:rFonts w:eastAsiaTheme="minorEastAsia"/>
        </w:rPr>
        <w:t xml:space="preserve">             </w:t>
      </w:r>
      <w:r w:rsidR="00C040E7">
        <w:rPr>
          <w:rFonts w:eastAsiaTheme="minorEastAsia"/>
        </w:rPr>
        <w:t xml:space="preserve">                              </w:t>
      </w:r>
      <w:r>
        <w:rPr>
          <w:rFonts w:eastAsiaTheme="minorEastAsia"/>
        </w:rPr>
        <w:t xml:space="preserve"> </w:t>
      </w:r>
      <w:r w:rsidR="005C4F65">
        <w:rPr>
          <w:rFonts w:eastAsiaTheme="minorEastAsia"/>
        </w:rPr>
        <w:t xml:space="preserve"> </w:t>
      </w:r>
      <w:r>
        <w:rPr>
          <w:rFonts w:eastAsiaTheme="minorEastAsia"/>
        </w:rPr>
        <w:t xml:space="preserve">  </w:t>
      </w:r>
      <w:r w:rsidR="005C4F65">
        <w:rPr>
          <w:rFonts w:eastAsiaTheme="minorEastAsia"/>
        </w:rPr>
        <w:t xml:space="preserve"> </w:t>
      </w:r>
      <w:r>
        <w:rPr>
          <w:rFonts w:eastAsiaTheme="minorEastAsia"/>
        </w:rPr>
        <w:t xml:space="preserve">     (2)</w:t>
      </w:r>
    </w:p>
    <w:p w14:paraId="2680F33F" w14:textId="5181688E" w:rsidR="0072038D" w:rsidRDefault="0072038D" w:rsidP="00B4537B">
      <w:pPr>
        <w:spacing w:line="276" w:lineRule="auto"/>
        <w:rPr>
          <w:rFonts w:eastAsiaTheme="minorEastAsia"/>
        </w:rPr>
      </w:pPr>
      <w:r>
        <w:rPr>
          <w:rFonts w:eastAsiaTheme="minorEastAsia"/>
        </w:rPr>
        <w:t>Where</w:t>
      </w:r>
      <w:r w:rsidR="00C040E7">
        <w:rPr>
          <w:rFonts w:eastAsiaTheme="minorEastAsia"/>
        </w:rPr>
        <w:t xml:space="preserve"> </w:t>
      </w:r>
      <m:oMath>
        <m:sSub>
          <m:sSubPr>
            <m:ctrlPr>
              <w:rPr>
                <w:rFonts w:ascii="Cambria Math" w:hAnsi="Cambria Math"/>
                <w:i/>
              </w:rPr>
            </m:ctrlPr>
          </m:sSubPr>
          <m:e>
            <m:r>
              <w:rPr>
                <w:rFonts w:ascii="Cambria Math" w:hAnsi="Cambria Math"/>
              </w:rPr>
              <m:t>π</m:t>
            </m:r>
          </m:e>
          <m:sub>
            <m:r>
              <w:rPr>
                <w:rFonts w:ascii="Cambria Math" w:hAnsi="Cambria Math"/>
              </w:rPr>
              <m:t>np</m:t>
            </m:r>
          </m:sub>
        </m:sSub>
      </m:oMath>
      <w:r>
        <w:rPr>
          <w:rFonts w:eastAsiaTheme="minorEastAsia"/>
        </w:rPr>
        <w:t xml:space="preserve"> is </w:t>
      </w:r>
      <w:r w:rsidR="00C040E7">
        <w:rPr>
          <w:rFonts w:eastAsiaTheme="minorEastAsia"/>
        </w:rPr>
        <w:t xml:space="preserve">farm’s profits with the new practice and </w:t>
      </w:r>
      <m:oMath>
        <m:sSub>
          <m:sSubPr>
            <m:ctrlPr>
              <w:rPr>
                <w:rFonts w:ascii="Cambria Math" w:hAnsi="Cambria Math"/>
                <w:i/>
              </w:rPr>
            </m:ctrlPr>
          </m:sSubPr>
          <m:e>
            <m:r>
              <w:rPr>
                <w:rFonts w:ascii="Cambria Math" w:hAnsi="Cambria Math"/>
              </w:rPr>
              <m:t>π</m:t>
            </m:r>
          </m:e>
          <m:sub>
            <m:r>
              <w:rPr>
                <w:rFonts w:ascii="Cambria Math" w:hAnsi="Cambria Math"/>
              </w:rPr>
              <m:t>op</m:t>
            </m:r>
          </m:sub>
        </m:sSub>
      </m:oMath>
      <w:r w:rsidR="00C040E7">
        <w:rPr>
          <w:rFonts w:eastAsiaTheme="minorEastAsia"/>
        </w:rPr>
        <w:t xml:space="preserve"> is the farm’s profits with the old practice. A ROI computes the percentage change in the farm’s profits when the new practice is adopted. As such, t</w:t>
      </w:r>
      <w:r>
        <w:rPr>
          <w:rFonts w:eastAsiaTheme="minorEastAsia"/>
        </w:rPr>
        <w:t>he computation of the ROI is farm-specific and depends on the initial layout and practices of the farm.</w:t>
      </w:r>
      <w:r w:rsidR="00C040E7">
        <w:rPr>
          <w:rFonts w:eastAsiaTheme="minorEastAsia"/>
        </w:rPr>
        <w:t xml:space="preserve"> It also depends on whether the practice</w:t>
      </w:r>
      <w:r w:rsidR="00800B52">
        <w:rPr>
          <w:rFonts w:eastAsiaTheme="minorEastAsia"/>
        </w:rPr>
        <w:t xml:space="preserve"> under analysis</w:t>
      </w:r>
      <w:r w:rsidR="00C040E7">
        <w:rPr>
          <w:rFonts w:eastAsiaTheme="minorEastAsia"/>
        </w:rPr>
        <w:t xml:space="preserve"> changes the cost structure of the farm or not. Therefore, a ROI only can be computed when all the values associated with the profit function of the farm are known. Alternatively, the following measure can also be computed: </w:t>
      </w:r>
      <w:r>
        <w:rPr>
          <w:rFonts w:eastAsiaTheme="minorEastAsia"/>
        </w:rPr>
        <w:t xml:space="preserve"> </w:t>
      </w:r>
    </w:p>
    <w:p w14:paraId="366E70F8" w14:textId="16A78DBA" w:rsidR="00C040E7" w:rsidRPr="00601E6B" w:rsidRDefault="00C040E7" w:rsidP="00B4537B">
      <w:pPr>
        <w:spacing w:line="276" w:lineRule="auto"/>
        <w:rPr>
          <w:rFonts w:eastAsiaTheme="minorEastAsia"/>
        </w:rPr>
      </w:pPr>
      <w:r>
        <w:rPr>
          <w:rFonts w:eastAsiaTheme="minorEastAsia"/>
        </w:rPr>
        <w:t xml:space="preserve">                    </w:t>
      </w:r>
      <w:r w:rsidR="00800B52">
        <w:rPr>
          <w:rFonts w:eastAsiaTheme="minorEastAsia"/>
        </w:rPr>
        <w:t xml:space="preserve">       </w:t>
      </w:r>
      <w:r>
        <w:rPr>
          <w:rFonts w:eastAsiaTheme="minorEastAsia"/>
        </w:rPr>
        <w:t xml:space="preserve">             </w:t>
      </w:r>
      <m:oMath>
        <m:r>
          <w:rPr>
            <w:rFonts w:ascii="Cambria Math" w:hAnsi="Cambria Math"/>
          </w:rPr>
          <m:t xml:space="preserve">ROI2= </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z</m:t>
                </m:r>
              </m:sub>
              <m:sup>
                <m:r>
                  <w:rPr>
                    <w:rFonts w:ascii="Cambria Math" w:hAnsi="Cambria Math"/>
                  </w:rPr>
                  <m:t>np</m:t>
                </m:r>
              </m:sup>
            </m:sSubSup>
            <m:sSub>
              <m:sSubPr>
                <m:ctrlPr>
                  <w:rPr>
                    <w:rFonts w:ascii="Cambria Math" w:hAnsi="Cambria Math"/>
                    <w:i/>
                  </w:rPr>
                </m:ctrlPr>
              </m:sSubPr>
              <m:e>
                <m:r>
                  <w:rPr>
                    <w:rFonts w:ascii="Cambria Math" w:hAnsi="Cambria Math"/>
                  </w:rPr>
                  <m:t>Z</m:t>
                </m:r>
              </m:e>
              <m:sub>
                <m:r>
                  <w:rPr>
                    <w:rFonts w:ascii="Cambria Math" w:hAnsi="Cambria Math"/>
                  </w:rPr>
                  <m:t>np</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z</m:t>
                </m:r>
              </m:sub>
              <m:sup>
                <m:r>
                  <w:rPr>
                    <w:rFonts w:ascii="Cambria Math" w:hAnsi="Cambria Math"/>
                  </w:rPr>
                  <m:t>op</m:t>
                </m:r>
              </m:sup>
            </m:sSubSup>
            <m:sSub>
              <m:sSubPr>
                <m:ctrlPr>
                  <w:rPr>
                    <w:rFonts w:ascii="Cambria Math" w:hAnsi="Cambria Math"/>
                    <w:i/>
                  </w:rPr>
                </m:ctrlPr>
              </m:sSubPr>
              <m:e>
                <m:r>
                  <w:rPr>
                    <w:rFonts w:ascii="Cambria Math" w:hAnsi="Cambria Math"/>
                  </w:rPr>
                  <m:t>Z</m:t>
                </m:r>
              </m:e>
              <m:sub>
                <m:r>
                  <w:rPr>
                    <w:rFonts w:ascii="Cambria Math" w:hAnsi="Cambria Math"/>
                  </w:rPr>
                  <m:t>op</m:t>
                </m:r>
              </m:sub>
            </m:sSub>
            <m:r>
              <w:rPr>
                <w:rFonts w:ascii="Cambria Math" w:hAnsi="Cambria Math"/>
              </w:rPr>
              <m:t xml:space="preserve">) </m:t>
            </m:r>
          </m:num>
          <m:den>
            <m:sSubSup>
              <m:sSubSupPr>
                <m:ctrlPr>
                  <w:rPr>
                    <w:rFonts w:ascii="Cambria Math" w:hAnsi="Cambria Math"/>
                    <w:i/>
                  </w:rPr>
                </m:ctrlPr>
              </m:sSubSupPr>
              <m:e>
                <m:r>
                  <w:rPr>
                    <w:rFonts w:ascii="Cambria Math" w:hAnsi="Cambria Math"/>
                  </w:rPr>
                  <m:t>£P</m:t>
                </m:r>
              </m:e>
              <m:sub>
                <m:r>
                  <w:rPr>
                    <w:rFonts w:ascii="Cambria Math" w:hAnsi="Cambria Math"/>
                  </w:rPr>
                  <m:t>z</m:t>
                </m:r>
              </m:sub>
              <m:sup>
                <m:r>
                  <w:rPr>
                    <w:rFonts w:ascii="Cambria Math" w:hAnsi="Cambria Math"/>
                  </w:rPr>
                  <m:t>op</m:t>
                </m:r>
              </m:sup>
            </m:sSubSup>
            <m:sSub>
              <m:sSubPr>
                <m:ctrlPr>
                  <w:rPr>
                    <w:rFonts w:ascii="Cambria Math" w:hAnsi="Cambria Math"/>
                    <w:i/>
                  </w:rPr>
                </m:ctrlPr>
              </m:sSubPr>
              <m:e>
                <m:r>
                  <w:rPr>
                    <w:rFonts w:ascii="Cambria Math" w:hAnsi="Cambria Math"/>
                  </w:rPr>
                  <m:t>Z</m:t>
                </m:r>
              </m:e>
              <m:sub>
                <m:r>
                  <w:rPr>
                    <w:rFonts w:ascii="Cambria Math" w:hAnsi="Cambria Math"/>
                  </w:rPr>
                  <m:t>op</m:t>
                </m:r>
              </m:sub>
            </m:sSub>
          </m:den>
        </m:f>
        <m:r>
          <w:rPr>
            <w:rFonts w:ascii="Cambria Math" w:hAnsi="Cambria Math"/>
          </w:rPr>
          <m:t>*100</m:t>
        </m:r>
      </m:oMath>
      <w:r>
        <w:rPr>
          <w:rFonts w:eastAsiaTheme="minorEastAsia"/>
        </w:rPr>
        <w:t xml:space="preserve">                                             (</w:t>
      </w:r>
      <w:r w:rsidR="00800B52">
        <w:rPr>
          <w:rFonts w:eastAsiaTheme="minorEastAsia"/>
        </w:rPr>
        <w:t>3</w:t>
      </w:r>
      <w:r>
        <w:rPr>
          <w:rFonts w:eastAsiaTheme="minorEastAsia"/>
        </w:rPr>
        <w:t>)</w:t>
      </w:r>
    </w:p>
    <w:p w14:paraId="535D1EAB" w14:textId="77777777" w:rsidR="00C040E7" w:rsidRDefault="00C040E7" w:rsidP="00B4537B">
      <w:pPr>
        <w:spacing w:line="276" w:lineRule="auto"/>
        <w:rPr>
          <w:rFonts w:eastAsiaTheme="minorEastAsia"/>
        </w:rPr>
      </w:pPr>
    </w:p>
    <w:p w14:paraId="63259EE9" w14:textId="48A1C3F9" w:rsidR="00800B52" w:rsidRDefault="00800B52" w:rsidP="00B4537B">
      <w:pPr>
        <w:spacing w:line="276" w:lineRule="auto"/>
      </w:pPr>
      <w:r>
        <w:t>This measure computes the change in the costs of the farm with the new practice. A positive value means that the farm is expending more money with the new practice relative to the old practice, and a negative value means that the farm is expending less money with the new practice.</w:t>
      </w:r>
    </w:p>
    <w:p w14:paraId="383AE4A5" w14:textId="77777777" w:rsidR="00D32B91" w:rsidRDefault="0072038D" w:rsidP="00B4537B">
      <w:pPr>
        <w:spacing w:line="276" w:lineRule="auto"/>
      </w:pPr>
      <w:r w:rsidRPr="25C09498">
        <w:rPr>
          <w:b/>
          <w:bCs/>
        </w:rPr>
        <w:t>Disclaimer:</w:t>
      </w:r>
      <w:r>
        <w:t xml:space="preserve"> </w:t>
      </w:r>
    </w:p>
    <w:p w14:paraId="14E92EED" w14:textId="7FFEC562" w:rsidR="00D32B91" w:rsidRDefault="00D32B91" w:rsidP="00B4537B">
      <w:pPr>
        <w:spacing w:line="276" w:lineRule="auto"/>
      </w:pPr>
      <w:r>
        <w:t>Commercial sensitivities around on-farm prices make</w:t>
      </w:r>
      <w:r w:rsidR="005B3CA5">
        <w:t xml:space="preserve"> the</w:t>
      </w:r>
      <w:r>
        <w:t xml:space="preserve"> calculation of actual ROIs </w:t>
      </w:r>
      <w:r w:rsidR="006543AF">
        <w:t>difficult</w:t>
      </w:r>
      <w:r>
        <w:t>. With the required information per pig unit, equation (2) may be used to calculate a ROI for each practice analysed in the narrative summaries.</w:t>
      </w:r>
    </w:p>
    <w:p w14:paraId="7BA72C77" w14:textId="276414AB" w:rsidR="0072038D" w:rsidRDefault="00D32B91" w:rsidP="00B4537B">
      <w:pPr>
        <w:spacing w:line="276" w:lineRule="auto"/>
      </w:pPr>
      <w:r>
        <w:t xml:space="preserve">Indicative ROIs have been calculated where price information is publicly available, or for practices where an estimated cost was provided by industry advisors. These calculations are, however, subject to significant uncertainties given </w:t>
      </w:r>
      <w:r w:rsidR="00003B69">
        <w:t xml:space="preserve">the </w:t>
      </w:r>
      <w:r>
        <w:t>instability in global feed and energy markets at the time of reporting.</w:t>
      </w:r>
    </w:p>
    <w:p w14:paraId="105B6FEC" w14:textId="5D417A51" w:rsidR="002C0E9D" w:rsidRDefault="00AC08F6" w:rsidP="00B4537B">
      <w:pPr>
        <w:spacing w:line="276" w:lineRule="auto"/>
      </w:pPr>
      <w:r>
        <w:rPr>
          <w:b/>
          <w:bCs/>
        </w:rPr>
        <w:t>Warning</w:t>
      </w:r>
      <w:r w:rsidR="002C0E9D">
        <w:t>: in all cases, ROIs are estimated comparing the use of ZnO in feed and the adoption of the new practice.</w:t>
      </w:r>
    </w:p>
    <w:p w14:paraId="6F9583CA" w14:textId="5CDCD6CB" w:rsidR="0060584C" w:rsidRDefault="00D439EF" w:rsidP="00B4537B">
      <w:pPr>
        <w:spacing w:line="276" w:lineRule="auto"/>
      </w:pPr>
      <w:r>
        <w:t>For</w:t>
      </w:r>
      <w:r w:rsidR="0060584C">
        <w:t xml:space="preserve"> farmers to effectively use the ROI calculator provided </w:t>
      </w:r>
      <w:r>
        <w:t xml:space="preserve">in </w:t>
      </w:r>
      <w:r w:rsidR="00AB27AE">
        <w:t>this</w:t>
      </w:r>
      <w:r w:rsidR="0060584C">
        <w:t xml:space="preserve"> report, they need to request</w:t>
      </w:r>
      <w:r w:rsidR="000634B5">
        <w:t>/have</w:t>
      </w:r>
      <w:r w:rsidR="0060584C">
        <w:t xml:space="preserve"> information on the following variables:</w:t>
      </w:r>
    </w:p>
    <w:p w14:paraId="76DBD710" w14:textId="17A12C93" w:rsidR="000634B5" w:rsidRDefault="000634B5" w:rsidP="00B4537B">
      <w:pPr>
        <w:pStyle w:val="ListParagraph"/>
        <w:numPr>
          <w:ilvl w:val="0"/>
          <w:numId w:val="34"/>
        </w:numPr>
        <w:spacing w:line="276" w:lineRule="auto"/>
      </w:pPr>
      <w:r w:rsidRPr="000634B5">
        <w:t>Liveweight (LW) of the pig with old practice</w:t>
      </w:r>
      <w:r>
        <w:t xml:space="preserve"> (kg), which in this case is under ZnO</w:t>
      </w:r>
    </w:p>
    <w:p w14:paraId="380648F8" w14:textId="1D37B60E" w:rsidR="000634B5" w:rsidRDefault="000634B5" w:rsidP="00B4537B">
      <w:pPr>
        <w:pStyle w:val="ListParagraph"/>
        <w:numPr>
          <w:ilvl w:val="0"/>
          <w:numId w:val="34"/>
        </w:numPr>
        <w:spacing w:line="276" w:lineRule="auto"/>
      </w:pPr>
      <w:r w:rsidRPr="000634B5">
        <w:t>Liveweight (LW) of the pig with new practice</w:t>
      </w:r>
      <w:r>
        <w:t xml:space="preserve"> (kg), which in this case is under any of the alternative practices analysed in this report</w:t>
      </w:r>
    </w:p>
    <w:p w14:paraId="760A2331" w14:textId="7D5008D4" w:rsidR="000634B5" w:rsidRDefault="000634B5" w:rsidP="00B4537B">
      <w:pPr>
        <w:pStyle w:val="ListParagraph"/>
        <w:numPr>
          <w:ilvl w:val="0"/>
          <w:numId w:val="34"/>
        </w:numPr>
        <w:spacing w:line="276" w:lineRule="auto"/>
      </w:pPr>
      <w:r>
        <w:t xml:space="preserve">LW pig price (£/kg), which </w:t>
      </w:r>
      <w:r w:rsidR="00A656DF">
        <w:t xml:space="preserve">is </w:t>
      </w:r>
      <w:r>
        <w:t>the price at which a piglet is sold after the weaning phase</w:t>
      </w:r>
    </w:p>
    <w:p w14:paraId="7AEE8D3F" w14:textId="757793E3" w:rsidR="000634B5" w:rsidRDefault="000634B5" w:rsidP="00B4537B">
      <w:pPr>
        <w:pStyle w:val="ListParagraph"/>
        <w:numPr>
          <w:ilvl w:val="0"/>
          <w:numId w:val="34"/>
        </w:numPr>
        <w:spacing w:line="276" w:lineRule="auto"/>
      </w:pPr>
      <w:r>
        <w:t>Price of ZnO (£/kg)</w:t>
      </w:r>
      <w:r w:rsidR="008E39A0">
        <w:t xml:space="preserve"> </w:t>
      </w:r>
    </w:p>
    <w:p w14:paraId="77C4D1A5" w14:textId="4BB3F853" w:rsidR="000634B5" w:rsidRDefault="000634B5" w:rsidP="00B4537B">
      <w:pPr>
        <w:pStyle w:val="ListParagraph"/>
        <w:numPr>
          <w:ilvl w:val="0"/>
          <w:numId w:val="34"/>
        </w:numPr>
        <w:spacing w:line="276" w:lineRule="auto"/>
      </w:pPr>
      <w:r w:rsidRPr="000634B5">
        <w:t xml:space="preserve">Recommended use of </w:t>
      </w:r>
      <w:r>
        <w:t>ZnO</w:t>
      </w:r>
      <w:r w:rsidRPr="000634B5">
        <w:t xml:space="preserve"> for the whole treatment period (kg/treatment)</w:t>
      </w:r>
      <w:r>
        <w:t xml:space="preserve">. This value is recommended by the EU to be 0.0105 kg of ZnO in total during 14 days of treatment </w:t>
      </w:r>
    </w:p>
    <w:p w14:paraId="524A7865" w14:textId="1433B28F" w:rsidR="000634B5" w:rsidRPr="008E39A0" w:rsidRDefault="000634B5" w:rsidP="002F40BA">
      <w:pPr>
        <w:pStyle w:val="ListParagraph"/>
        <w:numPr>
          <w:ilvl w:val="0"/>
          <w:numId w:val="34"/>
        </w:numPr>
      </w:pPr>
      <w:r w:rsidRPr="008E39A0">
        <w:t xml:space="preserve">Price of </w:t>
      </w:r>
      <w:r w:rsidR="00221D80">
        <w:t>c</w:t>
      </w:r>
      <w:r w:rsidRPr="008E39A0">
        <w:t>reep with ZnO (£/kg).</w:t>
      </w:r>
      <w:r w:rsidR="008E39A0" w:rsidRPr="002F40BA">
        <w:t xml:space="preserve"> It is the price of the feed creep that comes with ZnO in the mix.</w:t>
      </w:r>
      <w:r w:rsidRPr="008E39A0">
        <w:t xml:space="preserve"> If farmers introduce ZnO themselves to the diet of the piglets, th</w:t>
      </w:r>
      <w:r w:rsidR="008E39A0" w:rsidRPr="002F40BA">
        <w:t xml:space="preserve">en please disregard the price of this feed once ZnO’s price has already been taken into account as a standalone value (Price of ZnO </w:t>
      </w:r>
      <w:r w:rsidR="008E39A0" w:rsidRPr="008E39A0">
        <w:t>(£/kg)</w:t>
      </w:r>
      <w:r w:rsidRPr="008E39A0">
        <w:t>.</w:t>
      </w:r>
      <w:r w:rsidR="008E39A0" w:rsidRPr="002F40BA">
        <w:t xml:space="preserve"> Instead, provide the price of Creep without ZnO</w:t>
      </w:r>
    </w:p>
    <w:p w14:paraId="396210FE" w14:textId="0161F44F" w:rsidR="000634B5" w:rsidRPr="008E39A0" w:rsidRDefault="000634B5" w:rsidP="00B4537B">
      <w:pPr>
        <w:pStyle w:val="ListParagraph"/>
        <w:numPr>
          <w:ilvl w:val="0"/>
          <w:numId w:val="34"/>
        </w:numPr>
        <w:spacing w:line="276" w:lineRule="auto"/>
      </w:pPr>
      <w:r w:rsidRPr="008E39A0">
        <w:t xml:space="preserve">Price of </w:t>
      </w:r>
      <w:r w:rsidR="00221D80">
        <w:t>l</w:t>
      </w:r>
      <w:r w:rsidR="00A656DF" w:rsidRPr="008E39A0">
        <w:t>ink</w:t>
      </w:r>
      <w:r w:rsidRPr="008E39A0">
        <w:t xml:space="preserve"> with ZnO (£/kg)</w:t>
      </w:r>
      <w:r w:rsidR="00A656DF" w:rsidRPr="008E39A0">
        <w:t xml:space="preserve">. </w:t>
      </w:r>
      <w:r w:rsidR="008E39A0" w:rsidRPr="002F40BA">
        <w:t xml:space="preserve">It is the price of the feed link that comes with ZnO in the mix. </w:t>
      </w:r>
      <w:r w:rsidR="00A656DF" w:rsidRPr="008E39A0">
        <w:t xml:space="preserve">If farmers introduce ZnO themselves to the diet of the piglets, </w:t>
      </w:r>
      <w:r w:rsidR="008E39A0" w:rsidRPr="002F40BA">
        <w:t xml:space="preserve">then please disregard the price of this feed once ZnO’s price has already been taken into account as a standalone value (Price of ZnO </w:t>
      </w:r>
      <w:r w:rsidR="008E39A0" w:rsidRPr="008E39A0">
        <w:t>(£/kg)</w:t>
      </w:r>
      <w:r w:rsidR="008E39A0" w:rsidRPr="002F40BA">
        <w:t xml:space="preserve">. Instead, provide the </w:t>
      </w:r>
      <w:r w:rsidR="00221D80">
        <w:t>p</w:t>
      </w:r>
      <w:r w:rsidR="008E39A0" w:rsidRPr="002F40BA">
        <w:t xml:space="preserve">rice of </w:t>
      </w:r>
      <w:r w:rsidR="00221D80">
        <w:t>l</w:t>
      </w:r>
      <w:r w:rsidR="008E39A0" w:rsidRPr="002F40BA">
        <w:t>ink without ZnO</w:t>
      </w:r>
    </w:p>
    <w:p w14:paraId="6F17912E" w14:textId="04C15FC0" w:rsidR="00A656DF" w:rsidRPr="008E39A0" w:rsidRDefault="00A656DF" w:rsidP="00B4537B">
      <w:pPr>
        <w:pStyle w:val="ListParagraph"/>
        <w:numPr>
          <w:ilvl w:val="0"/>
          <w:numId w:val="34"/>
        </w:numPr>
        <w:spacing w:line="276" w:lineRule="auto"/>
      </w:pPr>
      <w:r w:rsidRPr="008E39A0">
        <w:t xml:space="preserve">Price of </w:t>
      </w:r>
      <w:r w:rsidR="00221D80">
        <w:t>c</w:t>
      </w:r>
      <w:r w:rsidRPr="008E39A0">
        <w:t xml:space="preserve">reep without ZnO (£/kg). It is the price of the feed creep that </w:t>
      </w:r>
      <w:r w:rsidR="00221D80">
        <w:t>do not</w:t>
      </w:r>
      <w:r w:rsidRPr="008E39A0">
        <w:t xml:space="preserve"> come with ZnO in the mix</w:t>
      </w:r>
    </w:p>
    <w:p w14:paraId="76299043" w14:textId="60675E62" w:rsidR="00A656DF" w:rsidRPr="008E39A0" w:rsidRDefault="00A656DF" w:rsidP="00B4537B">
      <w:pPr>
        <w:pStyle w:val="ListParagraph"/>
        <w:numPr>
          <w:ilvl w:val="0"/>
          <w:numId w:val="34"/>
        </w:numPr>
        <w:spacing w:line="276" w:lineRule="auto"/>
      </w:pPr>
      <w:r w:rsidRPr="008E39A0">
        <w:t xml:space="preserve">Price of </w:t>
      </w:r>
      <w:r w:rsidR="00221D80">
        <w:t>l</w:t>
      </w:r>
      <w:r w:rsidRPr="008E39A0">
        <w:t>ink without ZnO (£/kg). It is the price of the feed link that comes with ZnO in the mix</w:t>
      </w:r>
    </w:p>
    <w:p w14:paraId="42F42A86" w14:textId="673FCC74" w:rsidR="00A656DF" w:rsidRDefault="00A656DF" w:rsidP="00B4537B">
      <w:pPr>
        <w:pStyle w:val="ListParagraph"/>
        <w:numPr>
          <w:ilvl w:val="0"/>
          <w:numId w:val="34"/>
        </w:numPr>
        <w:spacing w:line="276" w:lineRule="auto"/>
      </w:pPr>
      <w:r>
        <w:t xml:space="preserve">Quantity of creep (kg/treatment). It is the kg of creep that are fed to each piglet during the ZnO treatment period, even if ZnO is not being administered </w:t>
      </w:r>
    </w:p>
    <w:p w14:paraId="6BC56B24" w14:textId="69EE2575" w:rsidR="000634B5" w:rsidRDefault="00A656DF" w:rsidP="00B4537B">
      <w:pPr>
        <w:pStyle w:val="ListParagraph"/>
        <w:numPr>
          <w:ilvl w:val="0"/>
          <w:numId w:val="34"/>
        </w:numPr>
        <w:spacing w:line="276" w:lineRule="auto"/>
      </w:pPr>
      <w:r>
        <w:t>Quantity of link (kg/treatment). It is the kg of link that are fed to each piglet during the ZnO treatment period, even if ZnO is not being administered</w:t>
      </w:r>
    </w:p>
    <w:p w14:paraId="701FEA58" w14:textId="3341B754" w:rsidR="00A656DF" w:rsidRDefault="00A656DF" w:rsidP="00B4537B">
      <w:pPr>
        <w:pStyle w:val="ListParagraph"/>
        <w:numPr>
          <w:ilvl w:val="0"/>
          <w:numId w:val="34"/>
        </w:numPr>
        <w:spacing w:line="276" w:lineRule="auto"/>
      </w:pPr>
      <w:r w:rsidRPr="00A656DF">
        <w:t>Price of new practice per unit (e.g. £/kg, £/gr, £/dose, etc)</w:t>
      </w:r>
      <w:r>
        <w:t>. It is the price of any of the products introduced in this report as potential substitutes for ZnO</w:t>
      </w:r>
    </w:p>
    <w:p w14:paraId="31EA2927" w14:textId="04A91F60" w:rsidR="00A656DF" w:rsidRDefault="00A656DF" w:rsidP="00B4537B">
      <w:pPr>
        <w:pStyle w:val="ListParagraph"/>
        <w:numPr>
          <w:ilvl w:val="0"/>
          <w:numId w:val="34"/>
        </w:numPr>
        <w:spacing w:line="276" w:lineRule="auto"/>
      </w:pPr>
      <w:r>
        <w:t>Quantity</w:t>
      </w:r>
      <w:r w:rsidRPr="00A656DF">
        <w:t xml:space="preserve"> of new practice per unit (e.g. £/kg, £/gr, £/dose, etc)</w:t>
      </w:r>
      <w:r>
        <w:t>. It is the quantity of any of the products introduced in this report as potential substitutes for ZnO</w:t>
      </w:r>
    </w:p>
    <w:p w14:paraId="58695D97" w14:textId="77777777" w:rsidR="00A656DF" w:rsidRDefault="00A656DF" w:rsidP="00B4537B">
      <w:pPr>
        <w:spacing w:line="276" w:lineRule="auto"/>
      </w:pPr>
    </w:p>
    <w:p w14:paraId="5761C9F0" w14:textId="184F325A" w:rsidR="0072038D" w:rsidRDefault="0072038D" w:rsidP="00B4537B">
      <w:pPr>
        <w:pStyle w:val="Heading1"/>
        <w:spacing w:line="276" w:lineRule="auto"/>
      </w:pPr>
      <w:bookmarkStart w:id="98" w:name="_Toc113219419"/>
      <w:bookmarkStart w:id="99" w:name="_Toc124787516"/>
      <w:r>
        <w:t>Discussion</w:t>
      </w:r>
      <w:bookmarkEnd w:id="98"/>
      <w:bookmarkEnd w:id="99"/>
    </w:p>
    <w:p w14:paraId="75018CA6" w14:textId="24AE9051" w:rsidR="000A300B" w:rsidRDefault="009E147B" w:rsidP="00B4537B">
      <w:pPr>
        <w:spacing w:line="276" w:lineRule="auto"/>
      </w:pPr>
      <w:r>
        <w:t>PWD</w:t>
      </w:r>
      <w:r w:rsidR="00293ED9">
        <w:t xml:space="preserve"> </w:t>
      </w:r>
      <w:r w:rsidR="000A300B">
        <w:t xml:space="preserve">is a topical problem </w:t>
      </w:r>
      <w:r w:rsidR="00A348F7">
        <w:t xml:space="preserve">that </w:t>
      </w:r>
      <w:r w:rsidR="000A300B">
        <w:t xml:space="preserve">has been historically controlled with antibiotics or, more recently, with </w:t>
      </w:r>
      <w:r w:rsidR="00293ED9">
        <w:t>ZnO</w:t>
      </w:r>
      <w:r w:rsidR="000A300B">
        <w:t xml:space="preserve">. Considering the </w:t>
      </w:r>
      <w:r w:rsidR="020D3A80">
        <w:t>withdrawal</w:t>
      </w:r>
      <w:r w:rsidR="000A300B">
        <w:t xml:space="preserve"> of </w:t>
      </w:r>
      <w:r w:rsidR="008D421D">
        <w:rPr>
          <w:rFonts w:eastAsia="Arial" w:cs="Arial"/>
        </w:rPr>
        <w:t>ZnO</w:t>
      </w:r>
      <w:r w:rsidR="008D421D" w:rsidDel="008D421D">
        <w:t xml:space="preserve"> </w:t>
      </w:r>
      <w:r w:rsidR="000A300B">
        <w:t>as a control option, there is an urgent</w:t>
      </w:r>
      <w:r w:rsidR="000A300B" w:rsidRPr="000A300B">
        <w:t xml:space="preserve"> need to seek alternative practices to control </w:t>
      </w:r>
      <w:r w:rsidR="00D439EF">
        <w:t>PWD</w:t>
      </w:r>
      <w:r w:rsidR="000A300B" w:rsidRPr="000A300B">
        <w:t xml:space="preserve"> in pigs.</w:t>
      </w:r>
      <w:r w:rsidR="000A300B">
        <w:t xml:space="preserve"> The results of this work show that, unsurprisingly, the pig industry has responded to this need by researching and developing in-feed alternatives to </w:t>
      </w:r>
      <w:r w:rsidR="00293ED9">
        <w:t>ZnO</w:t>
      </w:r>
      <w:r w:rsidR="000A300B">
        <w:t xml:space="preserve">. </w:t>
      </w:r>
      <w:r w:rsidR="000B337E">
        <w:t>Within these alternatives, pr</w:t>
      </w:r>
      <w:r w:rsidR="00AA50E0">
        <w:t>e</w:t>
      </w:r>
      <w:r w:rsidR="000B337E">
        <w:t xml:space="preserve"> and pr</w:t>
      </w:r>
      <w:r w:rsidR="00AA50E0">
        <w:t>o</w:t>
      </w:r>
      <w:r w:rsidR="000B337E">
        <w:t xml:space="preserve">biotics </w:t>
      </w:r>
      <w:r w:rsidR="00D439EF">
        <w:t xml:space="preserve">exhibited </w:t>
      </w:r>
      <w:r w:rsidR="00BE75E2">
        <w:t xml:space="preserve">a </w:t>
      </w:r>
      <w:r w:rsidR="00D439EF">
        <w:t>clear</w:t>
      </w:r>
      <w:r w:rsidR="000B337E">
        <w:t xml:space="preserve"> capacity to promote gut health </w:t>
      </w:r>
      <w:r w:rsidR="008A5AA2" w:rsidRPr="008A5AA2">
        <w:t>or</w:t>
      </w:r>
      <w:r w:rsidR="008A5AA2">
        <w:rPr>
          <w:i/>
          <w:iCs/>
        </w:rPr>
        <w:t xml:space="preserve"> </w:t>
      </w:r>
      <w:r w:rsidR="008A5AA2" w:rsidRPr="008A5AA2">
        <w:t>to reinforce the immune system</w:t>
      </w:r>
      <w:r w:rsidR="008A5AA2">
        <w:t xml:space="preserve">, respectively, </w:t>
      </w:r>
      <w:r w:rsidR="000B337E">
        <w:t xml:space="preserve">and therefore </w:t>
      </w:r>
      <w:r w:rsidR="04893A2C">
        <w:t>combat</w:t>
      </w:r>
      <w:r w:rsidR="000B337E">
        <w:t xml:space="preserve"> pathogenic </w:t>
      </w:r>
      <w:r w:rsidR="000B337E" w:rsidRPr="000B337E">
        <w:rPr>
          <w:i/>
          <w:iCs/>
        </w:rPr>
        <w:t>E. coli.</w:t>
      </w:r>
    </w:p>
    <w:p w14:paraId="70052F30" w14:textId="50D050F1" w:rsidR="00303082" w:rsidRDefault="000B337E" w:rsidP="00B4537B">
      <w:pPr>
        <w:spacing w:line="276" w:lineRule="auto"/>
      </w:pPr>
      <w:r>
        <w:t xml:space="preserve">From all the nutritional changes studied, </w:t>
      </w:r>
      <w:r w:rsidR="2ACDCA20">
        <w:t xml:space="preserve">while </w:t>
      </w:r>
      <w:r>
        <w:t>most reported positive effects</w:t>
      </w:r>
      <w:r w:rsidR="00293ED9">
        <w:t>,</w:t>
      </w:r>
      <w:r>
        <w:t xml:space="preserve"> </w:t>
      </w:r>
      <w:r w:rsidR="7E24C2A1">
        <w:t>there were</w:t>
      </w:r>
      <w:r>
        <w:t xml:space="preserve"> possible losses in performance. </w:t>
      </w:r>
      <w:r w:rsidR="00931401">
        <w:t>For example, p</w:t>
      </w:r>
      <w:r w:rsidR="00931401" w:rsidRPr="00931401">
        <w:t xml:space="preserve">ushing the pigs </w:t>
      </w:r>
      <w:r w:rsidR="00931401">
        <w:t xml:space="preserve">to perform by using high crude-protein contents </w:t>
      </w:r>
      <w:r w:rsidR="00931401" w:rsidRPr="00931401">
        <w:t xml:space="preserve">may exacerbate the </w:t>
      </w:r>
      <w:r w:rsidR="00931401">
        <w:t xml:space="preserve">PWD </w:t>
      </w:r>
      <w:r w:rsidR="00931401" w:rsidRPr="00931401">
        <w:t xml:space="preserve">problem and </w:t>
      </w:r>
      <w:r w:rsidR="00931401">
        <w:t>lead to lower growth rates. In this context,</w:t>
      </w:r>
      <w:r w:rsidR="00931401" w:rsidRPr="00931401">
        <w:t xml:space="preserve"> allowing the gut to develop</w:t>
      </w:r>
      <w:r w:rsidR="00931401">
        <w:t xml:space="preserve"> and accepting a lower performance</w:t>
      </w:r>
      <w:r w:rsidR="004D171A">
        <w:t xml:space="preserve"> peri-weaning</w:t>
      </w:r>
      <w:r w:rsidR="00931401" w:rsidRPr="00931401">
        <w:t xml:space="preserve"> may prove a better strategy in the long term.</w:t>
      </w:r>
      <w:r w:rsidR="00931401">
        <w:t xml:space="preserve"> </w:t>
      </w:r>
      <w:r>
        <w:t xml:space="preserve">The effect </w:t>
      </w:r>
      <w:r w:rsidR="00931401">
        <w:t xml:space="preserve">of nutritional changes </w:t>
      </w:r>
      <w:r>
        <w:t>in reducing PWD and post-weaning mortality was</w:t>
      </w:r>
      <w:r w:rsidR="008A5AA2">
        <w:t xml:space="preserve"> </w:t>
      </w:r>
      <w:r>
        <w:t>largely dependent on the main cause behind PWD. If this was cause</w:t>
      </w:r>
      <w:r w:rsidR="008A5AA2">
        <w:t>d</w:t>
      </w:r>
      <w:r>
        <w:t xml:space="preserve"> by nutritional deficiencies</w:t>
      </w:r>
      <w:r w:rsidR="001332F1">
        <w:t xml:space="preserve">, </w:t>
      </w:r>
      <w:r>
        <w:t>imbalances</w:t>
      </w:r>
      <w:r w:rsidR="001332F1">
        <w:t>, or indigestible ingredients</w:t>
      </w:r>
      <w:r>
        <w:t xml:space="preserve">, most nutritional practices were relatively effective in controlling diarrhoea. Anecdotally, one of the reasons for this positive effect may be the fact that before implementing any of these practices, a re-evaluation of the pig diets is </w:t>
      </w:r>
      <w:r w:rsidR="6C3A10B2">
        <w:t>necessary</w:t>
      </w:r>
      <w:r w:rsidR="00FD7725">
        <w:t>,</w:t>
      </w:r>
      <w:r>
        <w:t xml:space="preserve"> which might then prompt the correction of any anomalies identified. None of the practices w</w:t>
      </w:r>
      <w:r w:rsidR="00FD7725">
        <w:t>ere</w:t>
      </w:r>
      <w:r>
        <w:t xml:space="preserve"> singled out as </w:t>
      </w:r>
      <w:r w:rsidR="00FD7725">
        <w:t xml:space="preserve">the </w:t>
      </w:r>
      <w:r>
        <w:t xml:space="preserve">most effective or promising </w:t>
      </w:r>
      <w:r w:rsidR="008D421D">
        <w:rPr>
          <w:rFonts w:eastAsia="Arial" w:cs="Arial"/>
        </w:rPr>
        <w:t>ZnO</w:t>
      </w:r>
      <w:r w:rsidR="008D421D" w:rsidDel="008D421D">
        <w:t xml:space="preserve"> </w:t>
      </w:r>
      <w:r>
        <w:t xml:space="preserve">replacement. </w:t>
      </w:r>
    </w:p>
    <w:p w14:paraId="763D0310" w14:textId="1762DE53" w:rsidR="00303082" w:rsidRDefault="008A5AA2" w:rsidP="00B4537B">
      <w:pPr>
        <w:spacing w:line="276" w:lineRule="auto"/>
      </w:pPr>
      <w:r>
        <w:t>Indeed, t</w:t>
      </w:r>
      <w:r w:rsidR="00303082">
        <w:t xml:space="preserve">he efforts put into finding in-feed replacements of </w:t>
      </w:r>
      <w:r w:rsidR="008D421D">
        <w:rPr>
          <w:rFonts w:eastAsia="Arial" w:cs="Arial"/>
        </w:rPr>
        <w:t>ZnO</w:t>
      </w:r>
      <w:r w:rsidR="008D421D" w:rsidDel="008D421D">
        <w:t xml:space="preserve"> </w:t>
      </w:r>
      <w:r w:rsidR="00303082">
        <w:t xml:space="preserve">disregard the fact that </w:t>
      </w:r>
      <w:r w:rsidR="008D421D">
        <w:rPr>
          <w:rFonts w:eastAsia="Arial" w:cs="Arial"/>
        </w:rPr>
        <w:t>ZnO</w:t>
      </w:r>
      <w:r w:rsidR="00303082">
        <w:t xml:space="preserve"> as a treatment was not minimising the risk factors for the development of PWD but rather</w:t>
      </w:r>
      <w:r w:rsidR="00293ED9">
        <w:t xml:space="preserve"> </w:t>
      </w:r>
      <w:r w:rsidR="00303082">
        <w:t>attenuating the problem or preventing the manifestation of severe outbreaks. If all facts surrounding the development of PWD</w:t>
      </w:r>
      <w:r w:rsidR="00DC3C27">
        <w:t xml:space="preserve"> were</w:t>
      </w:r>
      <w:r w:rsidR="00DC3C27" w:rsidRPr="00DC3C27">
        <w:t xml:space="preserve"> </w:t>
      </w:r>
      <w:r w:rsidR="00DC3C27">
        <w:t>considered</w:t>
      </w:r>
      <w:r w:rsidR="00303082">
        <w:t xml:space="preserve">, we must acknowledge that the most important </w:t>
      </w:r>
      <w:r w:rsidR="002C6CA8">
        <w:t>factor</w:t>
      </w:r>
      <w:r w:rsidR="00B060B2">
        <w:t>s</w:t>
      </w:r>
      <w:r w:rsidR="00303082">
        <w:t xml:space="preserve"> </w:t>
      </w:r>
      <w:r w:rsidR="00B060B2">
        <w:t>are</w:t>
      </w:r>
      <w:r w:rsidR="00303082">
        <w:t xml:space="preserve"> the age at weaning</w:t>
      </w:r>
      <w:r>
        <w:t xml:space="preserve"> and the underdevelopment of the gut</w:t>
      </w:r>
      <w:r w:rsidR="00303082">
        <w:t>. In the UK</w:t>
      </w:r>
      <w:r>
        <w:t>,</w:t>
      </w:r>
      <w:r w:rsidR="00303082">
        <w:t xml:space="preserve"> </w:t>
      </w:r>
      <w:r w:rsidR="65D59928">
        <w:t>as</w:t>
      </w:r>
      <w:r w:rsidR="00303082">
        <w:t xml:space="preserve"> in the EU, pigs are </w:t>
      </w:r>
      <w:r w:rsidR="03974ECD">
        <w:t xml:space="preserve">widely </w:t>
      </w:r>
      <w:r w:rsidR="00303082">
        <w:t>weaned at 28 days of age</w:t>
      </w:r>
      <w:r w:rsidR="00397DE6">
        <w:rPr>
          <w:rStyle w:val="FootnoteReference"/>
        </w:rPr>
        <w:footnoteReference w:id="3"/>
      </w:r>
      <w:r w:rsidR="00303082">
        <w:t xml:space="preserve">. </w:t>
      </w:r>
      <w:r w:rsidR="2565395B">
        <w:t>Al</w:t>
      </w:r>
      <w:r w:rsidR="40ECABB9">
        <w:t>t</w:t>
      </w:r>
      <w:r w:rsidR="00303082">
        <w:t xml:space="preserve">hough this is </w:t>
      </w:r>
      <w:r w:rsidR="5F78A813">
        <w:t>an improvement on</w:t>
      </w:r>
      <w:r w:rsidR="00303082">
        <w:t xml:space="preserve"> 21</w:t>
      </w:r>
      <w:r w:rsidR="00B93C9A">
        <w:t>-</w:t>
      </w:r>
      <w:r w:rsidR="00303082">
        <w:t>day</w:t>
      </w:r>
      <w:r w:rsidR="592FE628">
        <w:t xml:space="preserve"> weaning </w:t>
      </w:r>
      <w:r w:rsidR="00303082">
        <w:t>practi</w:t>
      </w:r>
      <w:r w:rsidR="00B93C9A">
        <w:t>s</w:t>
      </w:r>
      <w:r w:rsidR="00303082">
        <w:t xml:space="preserve">ed in </w:t>
      </w:r>
      <w:r w:rsidR="08B5E361">
        <w:t>much of</w:t>
      </w:r>
      <w:r w:rsidR="00303082">
        <w:t xml:space="preserve"> the rest of the world, this is still an early age compared to what would happen in the wild, with pigs being weaned </w:t>
      </w:r>
      <w:r>
        <w:t>from 10 weeks of age</w:t>
      </w:r>
      <w:r w:rsidR="0058053E">
        <w:t xml:space="preserve"> </w:t>
      </w:r>
      <w:r w:rsidR="00925DFD">
        <w:fldChar w:fldCharType="begin"/>
      </w:r>
      <w:r w:rsidR="00925DFD">
        <w:instrText xml:space="preserve"> ADDIN EN.CITE &lt;EndNote&gt;&lt;Cite&gt;&lt;Author&gt;Postma&lt;/Author&gt;&lt;Year&gt;2019&lt;/Year&gt;&lt;RecNum&gt;941&lt;/RecNum&gt;&lt;DisplayText&gt;(Postma, 2019)&lt;/DisplayText&gt;&lt;record&gt;&lt;rec-number&gt;941&lt;/rec-number&gt;&lt;foreign-keys&gt;&lt;key app="EN" db-id="99spxtxajxsasbefr95pf00rfrs00ep9ve2a" timestamp="1668188134"&gt;941&lt;/key&gt;&lt;/foreign-keys&gt;&lt;ref-type name="Web Page"&gt;12&lt;/ref-type&gt;&lt;contributors&gt;&lt;authors&gt;&lt;author&gt;Postma, M.&lt;/author&gt;&lt;/authors&gt;&lt;/contributors&gt;&lt;titles&gt;&lt;title&gt;Searching for the ideal weaning age&lt;/title&gt;&lt;/titles&gt;&lt;volume&gt;2022&lt;/volume&gt;&lt;number&gt;October 20th&lt;/number&gt;&lt;dates&gt;&lt;year&gt;2019&lt;/year&gt;&lt;pub-dates&gt;&lt;date&gt;2019-05-10&lt;/date&gt;&lt;/pub-dates&gt;&lt;/dates&gt;&lt;pub-location&gt;@Pig Progress&lt;/pub-location&gt;&lt;urls&gt;&lt;related-urls&gt;&lt;url&gt;https://www.pigprogress.net/health-nutrition/searching-for-the-ideal-weaning-age/&lt;/url&gt;&lt;/related-urls&gt;&lt;/urls&gt;&lt;/record&gt;&lt;/Cite&gt;&lt;/EndNote&gt;</w:instrText>
      </w:r>
      <w:r w:rsidR="00925DFD">
        <w:fldChar w:fldCharType="separate"/>
      </w:r>
      <w:r w:rsidR="00925DFD">
        <w:rPr>
          <w:noProof/>
        </w:rPr>
        <w:t>(</w:t>
      </w:r>
      <w:hyperlink w:anchor="_ENREF_115" w:tooltip="Postma, 2019 #941" w:history="1">
        <w:r w:rsidR="005F0597">
          <w:rPr>
            <w:noProof/>
          </w:rPr>
          <w:t>Postma, 2019</w:t>
        </w:r>
      </w:hyperlink>
      <w:r w:rsidR="00925DFD">
        <w:rPr>
          <w:noProof/>
        </w:rPr>
        <w:t>)</w:t>
      </w:r>
      <w:r w:rsidR="00925DFD">
        <w:fldChar w:fldCharType="end"/>
      </w:r>
      <w:r>
        <w:t>.</w:t>
      </w:r>
      <w:r w:rsidR="00303082">
        <w:t xml:space="preserve"> </w:t>
      </w:r>
      <w:r>
        <w:t>This six</w:t>
      </w:r>
      <w:r w:rsidR="00E443A3">
        <w:t>-</w:t>
      </w:r>
      <w:r>
        <w:t xml:space="preserve">week </w:t>
      </w:r>
      <w:r w:rsidR="3613ADA3">
        <w:t>difference</w:t>
      </w:r>
      <w:r>
        <w:t xml:space="preserve"> is when pig</w:t>
      </w:r>
      <w:r w:rsidR="184633D6">
        <w:t>let</w:t>
      </w:r>
      <w:r>
        <w:t>s learn feeding behaviour from their mothers</w:t>
      </w:r>
      <w:r w:rsidR="00E443A3">
        <w:t>,</w:t>
      </w:r>
      <w:r>
        <w:t xml:space="preserve"> and </w:t>
      </w:r>
      <w:r w:rsidR="50779493">
        <w:t xml:space="preserve">their gut </w:t>
      </w:r>
      <w:r>
        <w:t>gradually develop</w:t>
      </w:r>
      <w:r w:rsidR="1BF7FA21">
        <w:t>s</w:t>
      </w:r>
      <w:r>
        <w:t xml:space="preserve"> to digest solid feed and more complex ingredients. </w:t>
      </w:r>
      <w:r w:rsidR="00E443A3">
        <w:t>Later weaning ages also mean that piglets would be kept in their original litter</w:t>
      </w:r>
      <w:r w:rsidR="001241BF">
        <w:t>s</w:t>
      </w:r>
      <w:r w:rsidR="00E443A3">
        <w:t xml:space="preserve"> for longer periods of time</w:t>
      </w:r>
      <w:r w:rsidR="001241BF">
        <w:t>,</w:t>
      </w:r>
      <w:r w:rsidR="00E443A3">
        <w:t xml:space="preserve"> and exposure to new environments would be progressive as the piglets gain independence and attempt to explore the surroundings of the nest. This is a very different situation compared to what happens </w:t>
      </w:r>
      <w:r w:rsidR="7AD30E2D">
        <w:t>in many</w:t>
      </w:r>
      <w:r w:rsidR="00E443A3">
        <w:t xml:space="preserve"> commercial setting</w:t>
      </w:r>
      <w:r w:rsidR="64DD36C1">
        <w:t>s</w:t>
      </w:r>
      <w:r w:rsidR="00E443A3">
        <w:t xml:space="preserve"> when piglets are weaned abruptly, mixed with other litters</w:t>
      </w:r>
      <w:r w:rsidR="00932A3B">
        <w:t xml:space="preserve"> and</w:t>
      </w:r>
      <w:r w:rsidR="00E443A3">
        <w:t xml:space="preserve"> moved to different facilities</w:t>
      </w:r>
      <w:r w:rsidR="00932A3B">
        <w:t xml:space="preserve"> </w:t>
      </w:r>
      <w:r w:rsidR="00E443A3">
        <w:t xml:space="preserve">in the space of hours. </w:t>
      </w:r>
      <w:r w:rsidR="00B060B2">
        <w:t>Decisions about weaning age require farm</w:t>
      </w:r>
      <w:r w:rsidR="001241BF">
        <w:t>-</w:t>
      </w:r>
      <w:r w:rsidR="00B060B2">
        <w:t>specific approach</w:t>
      </w:r>
      <w:r w:rsidR="002B2546">
        <w:t>es</w:t>
      </w:r>
      <w:r w:rsidR="00B060B2">
        <w:t xml:space="preserve"> to consider</w:t>
      </w:r>
      <w:r w:rsidR="002B2546">
        <w:t xml:space="preserve"> risks associated with PWD and other diseases. </w:t>
      </w:r>
    </w:p>
    <w:p w14:paraId="5535AA5F" w14:textId="69A95E45" w:rsidR="003229B5" w:rsidRDefault="003229B5" w:rsidP="00B4537B">
      <w:pPr>
        <w:spacing w:line="276" w:lineRule="auto"/>
      </w:pPr>
      <w:r>
        <w:t xml:space="preserve">Identifying the most important risk factors contributing to disease in each farm is, therefore, a crucial step for every farm before attempting to implement practices to control </w:t>
      </w:r>
      <w:r w:rsidR="009E147B">
        <w:t>PWD</w:t>
      </w:r>
      <w:r>
        <w:t>. That will greatly impact the success of the practice chosen.</w:t>
      </w:r>
      <w:r w:rsidRPr="00DB6266">
        <w:t xml:space="preserve"> </w:t>
      </w:r>
      <w:r>
        <w:t xml:space="preserve">A thorough diagnostic approach should be </w:t>
      </w:r>
      <w:r w:rsidR="5B7F0471">
        <w:t>appli</w:t>
      </w:r>
      <w:r>
        <w:t>ed before deciding which therapeutic measures to implement. This includes the diagnos</w:t>
      </w:r>
      <w:r w:rsidR="3D582B72">
        <w:t>is</w:t>
      </w:r>
      <w:r>
        <w:t xml:space="preserve"> of infectious agents but also investigation procedures around risk factors for </w:t>
      </w:r>
      <w:r w:rsidR="009E147B">
        <w:t>PWD</w:t>
      </w:r>
      <w:r>
        <w:t xml:space="preserve"> (</w:t>
      </w:r>
      <w:r w:rsidR="0ED05EBA">
        <w:t>for example,</w:t>
      </w:r>
      <w:r>
        <w:t xml:space="preserve"> high protein content in </w:t>
      </w:r>
      <w:r w:rsidR="00C215C6">
        <w:t xml:space="preserve">the </w:t>
      </w:r>
      <w:r>
        <w:t>diet, poor cleaning and disinfection, etc</w:t>
      </w:r>
      <w:r w:rsidR="00C215C6">
        <w:t>.</w:t>
      </w:r>
      <w:r>
        <w:t>).</w:t>
      </w:r>
    </w:p>
    <w:p w14:paraId="65A7F411" w14:textId="1B738C2C" w:rsidR="006244D1" w:rsidRDefault="006244D1" w:rsidP="00B4537B">
      <w:pPr>
        <w:spacing w:line="276" w:lineRule="auto"/>
      </w:pPr>
      <w:r>
        <w:t xml:space="preserve">Good management is a key step for the prevention of any </w:t>
      </w:r>
      <w:r w:rsidR="00B966B0">
        <w:t>disease,</w:t>
      </w:r>
      <w:r>
        <w:t xml:space="preserve"> and this </w:t>
      </w:r>
      <w:r w:rsidR="2C2CF103">
        <w:t>is</w:t>
      </w:r>
      <w:r>
        <w:t xml:space="preserve"> </w:t>
      </w:r>
      <w:r w:rsidR="7E00A256">
        <w:t>emphasised</w:t>
      </w:r>
      <w:r>
        <w:t xml:space="preserve"> </w:t>
      </w:r>
      <w:r w:rsidR="55230E57">
        <w:t>in</w:t>
      </w:r>
      <w:r>
        <w:t xml:space="preserve"> light of the weaning challenges mentioned above. However, management will differ considerably between farm</w:t>
      </w:r>
      <w:r w:rsidR="002C6CA8">
        <w:t>s</w:t>
      </w:r>
      <w:r w:rsidR="003229B5">
        <w:t>, making it difficult to test them</w:t>
      </w:r>
      <w:r>
        <w:t>, and most of the practices discussed in this report overlap considerably. For instance, s</w:t>
      </w:r>
      <w:r w:rsidRPr="006244D1">
        <w:t xml:space="preserve">tress reduction as a practice encompasses changes in different areas – such as nutrition, environment, feeding and management practices. Delayed weaning, early exposure and adaptation to new (highly palatable) feeds, keeping pigs in their original litters </w:t>
      </w:r>
      <w:r w:rsidR="003229B5">
        <w:t>after</w:t>
      </w:r>
      <w:r w:rsidRPr="006244D1">
        <w:t xml:space="preserve"> weaning, offering good and enriched environments (temperature, air quality, clean), and separating different age groups will all contribute to a reduction of the stress levels, less </w:t>
      </w:r>
      <w:r w:rsidR="00C40D8C">
        <w:t>‘</w:t>
      </w:r>
      <w:r w:rsidRPr="006244D1">
        <w:t>enteric</w:t>
      </w:r>
      <w:r w:rsidR="00C40D8C">
        <w:t>’</w:t>
      </w:r>
      <w:r w:rsidRPr="006244D1">
        <w:t xml:space="preserve"> stress when digesting new feed, and less social stress when moving to a new environment</w:t>
      </w:r>
      <w:r>
        <w:t>.</w:t>
      </w:r>
      <w:r w:rsidR="003229B5">
        <w:t xml:space="preserve"> All management measures will act on the reduction of scours, but also on the decrease of post-weaning mortality caused by other infectious agents and on the improvement of growth performance (pigs less stress</w:t>
      </w:r>
      <w:r w:rsidR="46DB2A3B">
        <w:t>ed</w:t>
      </w:r>
      <w:r w:rsidR="003229B5">
        <w:t xml:space="preserve"> and challenged will growth more).</w:t>
      </w:r>
      <w:r w:rsidR="003229B5" w:rsidRPr="003229B5">
        <w:t xml:space="preserve"> </w:t>
      </w:r>
      <w:r w:rsidR="00307283">
        <w:t>T</w:t>
      </w:r>
      <w:r w:rsidR="00307283" w:rsidRPr="00307283">
        <w:t>he effect of many practices is known empirically, whereas</w:t>
      </w:r>
      <w:r w:rsidR="00307283">
        <w:t>, unfortunately,</w:t>
      </w:r>
      <w:r w:rsidR="00307283" w:rsidRPr="00307283">
        <w:t xml:space="preserve"> scientific evidence may be sparse.</w:t>
      </w:r>
      <w:r w:rsidR="00307283">
        <w:t xml:space="preserve"> </w:t>
      </w:r>
      <w:r w:rsidR="003229B5">
        <w:t xml:space="preserve">For this reason, management practices seem to be the most effective (when compared to nutritional changes and immune status) </w:t>
      </w:r>
      <w:r w:rsidR="005550E6">
        <w:t xml:space="preserve">in controlling </w:t>
      </w:r>
      <w:r w:rsidR="003229B5">
        <w:t>PWD.</w:t>
      </w:r>
      <w:r w:rsidR="00307283" w:rsidRPr="00307283">
        <w:t xml:space="preserve"> </w:t>
      </w:r>
    </w:p>
    <w:p w14:paraId="4944C90F" w14:textId="787AC256" w:rsidR="003229B5" w:rsidRDefault="005152A9" w:rsidP="00B4537B">
      <w:pPr>
        <w:spacing w:line="276" w:lineRule="auto"/>
      </w:pPr>
      <w:r>
        <w:t>I</w:t>
      </w:r>
      <w:r w:rsidR="003229B5">
        <w:t>mmune status improvements</w:t>
      </w:r>
      <w:r>
        <w:t xml:space="preserve"> (with </w:t>
      </w:r>
      <w:r w:rsidR="00B10E53">
        <w:t xml:space="preserve">the </w:t>
      </w:r>
      <w:r>
        <w:t>exception of antibiotic use, which will be discussed below)</w:t>
      </w:r>
      <w:r w:rsidR="003229B5">
        <w:t xml:space="preserve"> were very effective in controlling PWD when this is caused by </w:t>
      </w:r>
      <w:r w:rsidR="00932A3B">
        <w:t xml:space="preserve">some strains of </w:t>
      </w:r>
      <w:r w:rsidR="003229B5">
        <w:t xml:space="preserve">pathogenic </w:t>
      </w:r>
      <w:r w:rsidR="003229B5" w:rsidRPr="003229B5">
        <w:rPr>
          <w:i/>
          <w:iCs/>
        </w:rPr>
        <w:t>E. coli</w:t>
      </w:r>
      <w:r w:rsidR="003229B5">
        <w:t xml:space="preserve">. </w:t>
      </w:r>
      <w:r w:rsidR="00307283">
        <w:t xml:space="preserve">These practices, especially piglet vaccination against </w:t>
      </w:r>
      <w:r w:rsidR="00307283" w:rsidRPr="00307283">
        <w:rPr>
          <w:i/>
          <w:iCs/>
        </w:rPr>
        <w:t>E. coli</w:t>
      </w:r>
      <w:r w:rsidR="00307283">
        <w:t>, presented as highly specific and efficacious solutions for well</w:t>
      </w:r>
      <w:r w:rsidR="00D36E8C">
        <w:t>-</w:t>
      </w:r>
      <w:r w:rsidR="00307283">
        <w:t>diagnosed problems. PWD and mortality are reduced by the implementation of these measures, while</w:t>
      </w:r>
      <w:r w:rsidR="00D36E8C">
        <w:t xml:space="preserve"> the</w:t>
      </w:r>
      <w:r w:rsidR="00307283">
        <w:t xml:space="preserve"> growth rate may also improve.</w:t>
      </w:r>
      <w:r>
        <w:t xml:space="preserve"> These measures were more costly when compared to other practices, especially considering the diagnostic approaches </w:t>
      </w:r>
      <w:r w:rsidR="5B8F15DF">
        <w:t xml:space="preserve">needed to inform </w:t>
      </w:r>
      <w:r>
        <w:t xml:space="preserve">veterinary advice before </w:t>
      </w:r>
      <w:r w:rsidR="56358366">
        <w:t xml:space="preserve">changes are </w:t>
      </w:r>
      <w:r>
        <w:t>implement</w:t>
      </w:r>
      <w:r w:rsidR="6C4228DB">
        <w:t>ed</w:t>
      </w:r>
      <w:r>
        <w:t xml:space="preserve">. </w:t>
      </w:r>
    </w:p>
    <w:p w14:paraId="3731674E" w14:textId="5133DF8F" w:rsidR="005152A9" w:rsidRDefault="005152A9" w:rsidP="00B4537B">
      <w:pPr>
        <w:spacing w:line="276" w:lineRule="auto"/>
      </w:pPr>
      <w:r>
        <w:t>I</w:t>
      </w:r>
      <w:r w:rsidRPr="005152A9">
        <w:t>t seem</w:t>
      </w:r>
      <w:r>
        <w:t>ed</w:t>
      </w:r>
      <w:r w:rsidRPr="005152A9">
        <w:t xml:space="preserve"> somewhat counterproductive to </w:t>
      </w:r>
      <w:r>
        <w:t>include</w:t>
      </w:r>
      <w:r w:rsidRPr="005152A9">
        <w:t xml:space="preserve"> anti</w:t>
      </w:r>
      <w:r w:rsidR="008A21A8">
        <w:t>biotic</w:t>
      </w:r>
      <w:r w:rsidRPr="005152A9">
        <w:t xml:space="preserve"> use as a practice to control </w:t>
      </w:r>
      <w:r w:rsidR="004963E8">
        <w:t>PWD</w:t>
      </w:r>
      <w:r w:rsidRPr="005152A9">
        <w:t xml:space="preserve"> once </w:t>
      </w:r>
      <w:r w:rsidR="008D421D">
        <w:rPr>
          <w:rFonts w:eastAsia="Arial" w:cs="Arial"/>
        </w:rPr>
        <w:t>ZnO</w:t>
      </w:r>
      <w:r w:rsidR="008D421D" w:rsidRPr="005152A9" w:rsidDel="008D421D">
        <w:t xml:space="preserve"> </w:t>
      </w:r>
      <w:r w:rsidRPr="005152A9">
        <w:t>was introduced and used to prevent or reduce the use of anti</w:t>
      </w:r>
      <w:r w:rsidR="008A21A8">
        <w:t>biotics</w:t>
      </w:r>
      <w:r w:rsidRPr="005152A9">
        <w:t>. Besides, the use of anti</w:t>
      </w:r>
      <w:r w:rsidR="008A21A8">
        <w:t>biotics</w:t>
      </w:r>
      <w:r w:rsidRPr="005152A9">
        <w:t xml:space="preserve"> to control diarrhoea, especially under the new prescription rules, is only to be applied after a careful diagnostic approach and only in batches with the identified problem</w:t>
      </w:r>
      <w:r w:rsidR="00925DFD">
        <w:t xml:space="preserve"> </w:t>
      </w:r>
      <w:r w:rsidR="00B32A43">
        <w:fldChar w:fldCharType="begin"/>
      </w:r>
      <w:r w:rsidR="00B32A43">
        <w:instrText xml:space="preserve"> ADDIN EN.CITE &lt;EndNote&gt;&lt;Cite&gt;&lt;Author&gt;Munoz Madero&lt;/Author&gt;&lt;Year&gt;2019&lt;/Year&gt;&lt;RecNum&gt;942&lt;/RecNum&gt;&lt;DisplayText&gt;(Munoz Madero, 2019)&lt;/DisplayText&gt;&lt;record&gt;&lt;rec-number&gt;942&lt;/rec-number&gt;&lt;foreign-keys&gt;&lt;key app="EN" db-id="99spxtxajxsasbefr95pf00rfrs00ep9ve2a" timestamp="1668188545"&gt;942&lt;/key&gt;&lt;/foreign-keys&gt;&lt;ref-type name="Web Page"&gt;12&lt;/ref-type&gt;&lt;contributors&gt;&lt;authors&gt;&lt;author&gt;Munoz Madero, C.&lt;/author&gt;&lt;/authors&gt;&lt;/contributors&gt;&lt;titles&gt;&lt;title&gt;Changes in the prescription of antimicrobials in the EU: questions and answers (I)&lt;/title&gt;&lt;/titles&gt;&lt;volume&gt;2022&lt;/volume&gt;&lt;number&gt;October 20th&lt;/number&gt;&lt;dates&gt;&lt;year&gt;2019&lt;/year&gt;&lt;/dates&gt;&lt;urls&gt;&lt;related-urls&gt;&lt;url&gt;https://www.pig333.com/articles/changes-in-the-prescription-of-antimicrobials-in-the-eu-i_15255/&lt;/url&gt;&lt;/related-urls&gt;&lt;/urls&gt;&lt;/record&gt;&lt;/Cite&gt;&lt;/EndNote&gt;</w:instrText>
      </w:r>
      <w:r w:rsidR="00B32A43">
        <w:fldChar w:fldCharType="separate"/>
      </w:r>
      <w:r w:rsidR="00B32A43">
        <w:rPr>
          <w:noProof/>
        </w:rPr>
        <w:t>(</w:t>
      </w:r>
      <w:hyperlink w:anchor="_ENREF_97" w:tooltip="Munoz Madero, 2019 #942" w:history="1">
        <w:r w:rsidR="005F0597">
          <w:rPr>
            <w:noProof/>
          </w:rPr>
          <w:t>Munoz Madero, 2019</w:t>
        </w:r>
      </w:hyperlink>
      <w:r w:rsidR="00B32A43">
        <w:rPr>
          <w:noProof/>
        </w:rPr>
        <w:t>)</w:t>
      </w:r>
      <w:r w:rsidR="00B32A43">
        <w:fldChar w:fldCharType="end"/>
      </w:r>
      <w:r w:rsidRPr="005152A9">
        <w:t xml:space="preserve">. More </w:t>
      </w:r>
      <w:r w:rsidR="008D4901" w:rsidRPr="005152A9">
        <w:t>worryingly</w:t>
      </w:r>
      <w:r w:rsidRPr="005152A9">
        <w:t>, the use of anti</w:t>
      </w:r>
      <w:r w:rsidR="008A21A8">
        <w:t>biotics</w:t>
      </w:r>
      <w:r w:rsidRPr="005152A9">
        <w:t xml:space="preserve"> per se </w:t>
      </w:r>
      <w:r w:rsidR="008D4901">
        <w:t>does</w:t>
      </w:r>
      <w:r w:rsidRPr="005152A9">
        <w:t xml:space="preserve"> not solv</w:t>
      </w:r>
      <w:r w:rsidR="008D4901">
        <w:t>e</w:t>
      </w:r>
      <w:r w:rsidRPr="005152A9">
        <w:t xml:space="preserve"> the root cause of diarrhoea but rather just offer</w:t>
      </w:r>
      <w:r w:rsidR="008D4901">
        <w:t>s</w:t>
      </w:r>
      <w:r w:rsidRPr="005152A9">
        <w:t xml:space="preserve"> a quick fix for one batch of pigs</w:t>
      </w:r>
      <w:r w:rsidR="008D4901">
        <w:t xml:space="preserve">. </w:t>
      </w:r>
      <w:r w:rsidR="008D4901" w:rsidRPr="008D4901">
        <w:t xml:space="preserve">Nevertheless, there are times in which the health and welfare of pigs </w:t>
      </w:r>
      <w:r w:rsidR="00D67347">
        <w:t>are</w:t>
      </w:r>
      <w:r w:rsidR="008D4901" w:rsidRPr="008D4901">
        <w:t xml:space="preserve"> severely impacted, and antibiotics are still necessary</w:t>
      </w:r>
      <w:r w:rsidR="008D4901">
        <w:t>, hence the inclusion of this practice in this report</w:t>
      </w:r>
      <w:r w:rsidR="008D4901" w:rsidRPr="008D4901">
        <w:t>.</w:t>
      </w:r>
      <w:r>
        <w:t xml:space="preserve"> </w:t>
      </w:r>
      <w:r w:rsidR="008D4901">
        <w:t xml:space="preserve">Despite the threat of antimicrobial resistance, antibiotics may still be efficacious as a treatment against pathogenic </w:t>
      </w:r>
      <w:r w:rsidR="008D4901" w:rsidRPr="00493217">
        <w:rPr>
          <w:i/>
          <w:iCs/>
        </w:rPr>
        <w:t>E. coli</w:t>
      </w:r>
      <w:r w:rsidR="00871EA6">
        <w:rPr>
          <w:i/>
          <w:iCs/>
        </w:rPr>
        <w:t>,</w:t>
      </w:r>
      <w:r w:rsidR="008D4901">
        <w:t xml:space="preserve"> provided that an antibiotic susceptibility test (AST) was performed to choose the best antibiotic and its </w:t>
      </w:r>
      <w:r w:rsidR="00CA7AE2">
        <w:t>concentration</w:t>
      </w:r>
      <w:r w:rsidR="008D4901">
        <w:t xml:space="preserve"> and that veterinary advice is followed. In addition to the considerations laid out above about this practice, its costs may also be</w:t>
      </w:r>
      <w:r w:rsidR="00CA7AE2">
        <w:t xml:space="preserve"> significant.</w:t>
      </w:r>
    </w:p>
    <w:p w14:paraId="069A50DD" w14:textId="384025BD" w:rsidR="003229B5" w:rsidRDefault="00307283" w:rsidP="00B4537B">
      <w:pPr>
        <w:spacing w:line="276" w:lineRule="auto"/>
      </w:pPr>
      <w:r>
        <w:t>All in all, one of the most important messages is that i</w:t>
      </w:r>
      <w:r w:rsidR="003229B5">
        <w:t>n all cases, though especially in the case of management practices, it is likely that the application of more than one practice at once has a synergi</w:t>
      </w:r>
      <w:r w:rsidR="00932A3B">
        <w:t>stic</w:t>
      </w:r>
      <w:r w:rsidR="003229B5">
        <w:t xml:space="preserve"> effect. This means that implementing a </w:t>
      </w:r>
      <w:r w:rsidR="72248D1D">
        <w:t>range</w:t>
      </w:r>
      <w:r w:rsidR="003229B5">
        <w:t xml:space="preserve"> of measures tailored to the problems of each farm is </w:t>
      </w:r>
      <w:r>
        <w:t>probably</w:t>
      </w:r>
      <w:r w:rsidR="003229B5">
        <w:t xml:space="preserve"> the best solution to control </w:t>
      </w:r>
      <w:r w:rsidR="0030295B">
        <w:t>PWD</w:t>
      </w:r>
      <w:r w:rsidR="003229B5">
        <w:t>.</w:t>
      </w:r>
      <w:r w:rsidR="00CA7AE2">
        <w:t xml:space="preserve"> </w:t>
      </w:r>
    </w:p>
    <w:p w14:paraId="3A83CAF8" w14:textId="44C2DD54" w:rsidR="00EB1953" w:rsidRDefault="004376EF" w:rsidP="00B4537B">
      <w:pPr>
        <w:spacing w:line="276" w:lineRule="auto"/>
      </w:pPr>
      <w:r>
        <w:t xml:space="preserve">Cost considerations were </w:t>
      </w:r>
      <w:r w:rsidR="00F45D3F">
        <w:t>listed for all practices</w:t>
      </w:r>
      <w:r w:rsidR="002C0E9D">
        <w:t>,</w:t>
      </w:r>
      <w:r>
        <w:t xml:space="preserve"> and we hope that these may help farmers when deliberating the implementation of one or more practices. The high feed costs and the aggravating losses verified in the UK pig sector over the last year leave a tight or non-existing margin for farm structural changes or for any increased costs. However, changes which have the </w:t>
      </w:r>
      <w:r w:rsidR="00EB1953">
        <w:t>potential</w:t>
      </w:r>
      <w:r>
        <w:t xml:space="preserve"> to stabili</w:t>
      </w:r>
      <w:r w:rsidR="00986867">
        <w:t>s</w:t>
      </w:r>
      <w:r>
        <w:t>e the farm in terms of disease and</w:t>
      </w:r>
      <w:r w:rsidR="00947E91">
        <w:t xml:space="preserve"> </w:t>
      </w:r>
      <w:r>
        <w:t>improve efficiency may present very good returns.</w:t>
      </w:r>
      <w:r w:rsidR="00EB1953">
        <w:t xml:space="preserve"> This may be a good time to perform an internal audit to systematically assess all farm operations to identify areas and processes which can be improved. After this</w:t>
      </w:r>
      <w:r w:rsidR="00947E91">
        <w:t>,</w:t>
      </w:r>
      <w:r w:rsidR="00EB1953">
        <w:t xml:space="preserve"> a list of the most cost-effective actions could be prepared and its implementation studied. </w:t>
      </w:r>
    </w:p>
    <w:p w14:paraId="2BB9578F" w14:textId="5153F00F" w:rsidR="00F62925" w:rsidRDefault="00EB1953" w:rsidP="00B4537B">
      <w:pPr>
        <w:spacing w:line="276" w:lineRule="auto"/>
      </w:pPr>
      <w:r>
        <w:t>Following this chain of thought</w:t>
      </w:r>
      <w:r w:rsidR="00986867">
        <w:t>s</w:t>
      </w:r>
      <w:r w:rsidR="000A300B">
        <w:t xml:space="preserve">, </w:t>
      </w:r>
      <w:r>
        <w:t>w</w:t>
      </w:r>
      <w:r w:rsidR="000A300B">
        <w:t xml:space="preserve">e believe the industry would benefit from </w:t>
      </w:r>
      <w:r w:rsidR="1234DDBA">
        <w:t>decision support tools to assist in identifying on-farm risk factors for PWD</w:t>
      </w:r>
      <w:r w:rsidR="000A300B">
        <w:t xml:space="preserve">, planning the implementation of practices tailored to each farm, and </w:t>
      </w:r>
      <w:r w:rsidR="15C6405F">
        <w:t xml:space="preserve">assisting with </w:t>
      </w:r>
      <w:r w:rsidR="013684F6">
        <w:t>monitor</w:t>
      </w:r>
      <w:r w:rsidR="69EFC01F">
        <w:t>ing</w:t>
      </w:r>
      <w:r w:rsidR="000A300B">
        <w:t xml:space="preserve"> its implementation and results over time. </w:t>
      </w:r>
    </w:p>
    <w:p w14:paraId="1C2D3DFA" w14:textId="56D317F4" w:rsidR="00252880" w:rsidRDefault="002B2546" w:rsidP="00252880">
      <w:pPr>
        <w:pStyle w:val="Heading1"/>
      </w:pPr>
      <w:bookmarkStart w:id="100" w:name="_Toc124787517"/>
      <w:r>
        <w:t>Closing remarks</w:t>
      </w:r>
      <w:bookmarkEnd w:id="100"/>
    </w:p>
    <w:p w14:paraId="00C220D0" w14:textId="3CE565A3" w:rsidR="002B2546" w:rsidRDefault="002B2546" w:rsidP="00252880">
      <w:pPr>
        <w:spacing w:line="276" w:lineRule="auto"/>
      </w:pPr>
      <w:r>
        <w:t>This REAs work aimed to identify</w:t>
      </w:r>
      <w:r w:rsidRPr="002B2546">
        <w:t xml:space="preserve"> practices to reduce </w:t>
      </w:r>
      <w:r>
        <w:t xml:space="preserve">or control </w:t>
      </w:r>
      <w:r w:rsidRPr="002B2546">
        <w:t>PWD in pigs without using ZnO</w:t>
      </w:r>
      <w:r>
        <w:t xml:space="preserve"> at therapeutic levels</w:t>
      </w:r>
      <w:r w:rsidRPr="002B2546">
        <w:t xml:space="preserve">. </w:t>
      </w:r>
      <w:r>
        <w:t xml:space="preserve">Here, we looked at three main groups of practices: nutritional changes, management practices, and immune status improvement to produce an </w:t>
      </w:r>
      <w:r w:rsidRPr="002B2546">
        <w:t>overall picture of the evidence landscape.</w:t>
      </w:r>
      <w:r>
        <w:t xml:space="preserve"> </w:t>
      </w:r>
    </w:p>
    <w:p w14:paraId="5DD77474" w14:textId="02B1BA42" w:rsidR="00252880" w:rsidRPr="00252880" w:rsidRDefault="00252880" w:rsidP="00252880">
      <w:pPr>
        <w:spacing w:line="276" w:lineRule="auto"/>
      </w:pPr>
      <w:r>
        <w:t>D</w:t>
      </w:r>
      <w:r w:rsidRPr="00252880">
        <w:t>espite all</w:t>
      </w:r>
      <w:r>
        <w:t xml:space="preserve"> </w:t>
      </w:r>
      <w:r w:rsidRPr="00252880">
        <w:t>identified interventions</w:t>
      </w:r>
      <w:r w:rsidR="00E405EB">
        <w:t>,</w:t>
      </w:r>
      <w:r w:rsidRPr="00252880">
        <w:t xml:space="preserve"> there is no </w:t>
      </w:r>
      <w:r w:rsidR="002B2546">
        <w:t>single</w:t>
      </w:r>
      <w:r w:rsidRPr="00252880">
        <w:t xml:space="preserve"> intervention that scores as highly on repeatability or reliability as </w:t>
      </w:r>
      <w:r>
        <w:t xml:space="preserve">the use of ZnO at therapeutic levels to control PWD. </w:t>
      </w:r>
      <w:r w:rsidRPr="00252880">
        <w:t>This should highlight the need for a multi-factorial approach</w:t>
      </w:r>
      <w:r w:rsidR="002B2546">
        <w:t xml:space="preserve"> tailored to each farm,</w:t>
      </w:r>
      <w:r w:rsidRPr="00252880">
        <w:t xml:space="preserve"> where all parties</w:t>
      </w:r>
      <w:r w:rsidR="002B2546">
        <w:t xml:space="preserve"> (farmers, vets, nutritionists, advisors, etc</w:t>
      </w:r>
      <w:r w:rsidR="005F69D0">
        <w:t>.</w:t>
      </w:r>
      <w:r w:rsidR="002B2546">
        <w:t>)</w:t>
      </w:r>
      <w:r w:rsidRPr="00252880">
        <w:t xml:space="preserve"> are involved.</w:t>
      </w:r>
    </w:p>
    <w:p w14:paraId="5D8CEE01" w14:textId="77777777" w:rsidR="0072038D" w:rsidRDefault="0072038D" w:rsidP="002F40BA">
      <w:pPr>
        <w:pStyle w:val="Heading1"/>
        <w:spacing w:line="276" w:lineRule="auto"/>
      </w:pPr>
      <w:bookmarkStart w:id="101" w:name="_Toc113219420"/>
      <w:bookmarkStart w:id="102" w:name="_Toc124787518"/>
      <w:r>
        <w:t>References</w:t>
      </w:r>
      <w:bookmarkEnd w:id="101"/>
      <w:bookmarkEnd w:id="102"/>
    </w:p>
    <w:p w14:paraId="393CC614" w14:textId="5000BAB4" w:rsidR="003718E2" w:rsidRDefault="001F47B8" w:rsidP="00B4537B">
      <w:pPr>
        <w:spacing w:line="276" w:lineRule="auto"/>
      </w:pPr>
      <w:r>
        <w:t xml:space="preserve">References </w:t>
      </w:r>
      <w:r w:rsidR="4A4911E5">
        <w:t>are</w:t>
      </w:r>
      <w:r>
        <w:t xml:space="preserve"> divided into the sections “Systematic searches” and “Manual searches”. </w:t>
      </w:r>
    </w:p>
    <w:p w14:paraId="1ECBEC2D" w14:textId="77777777" w:rsidR="005F0597" w:rsidRPr="005F0597" w:rsidRDefault="003718E2" w:rsidP="005F0597">
      <w:pPr>
        <w:pStyle w:val="EndNoteCategoryHeading"/>
      </w:pPr>
      <w:r>
        <w:fldChar w:fldCharType="begin"/>
      </w:r>
      <w:r w:rsidRPr="00436DC9">
        <w:instrText xml:space="preserve"> ADDIN EN.REFLIST </w:instrText>
      </w:r>
      <w:r>
        <w:fldChar w:fldCharType="separate"/>
      </w:r>
      <w:r w:rsidR="005F0597" w:rsidRPr="005F0597">
        <w:t>Systematic searches</w:t>
      </w:r>
    </w:p>
    <w:p w14:paraId="1D5AF3DB" w14:textId="77777777" w:rsidR="005F0597" w:rsidRPr="005F0597" w:rsidRDefault="005F0597" w:rsidP="005F0597">
      <w:pPr>
        <w:pStyle w:val="EndNoteBibliography"/>
        <w:spacing w:after="0"/>
        <w:ind w:left="720" w:hanging="720"/>
      </w:pPr>
      <w:bookmarkStart w:id="103" w:name="_ENREF_3"/>
      <w:r w:rsidRPr="005F0597">
        <w:t xml:space="preserve">Adli, D. N., Sholikin, M. M., Qomariyah, N., Prihambodo, T. R., Sjofjan, O., Hidayat, C., . . . Nahrowi, N. (2022). Effect of Using Peptide as a Replacement of Antibiotic Growth Promoters on Pigs: a Systematic Review and Meta-regression. </w:t>
      </w:r>
      <w:r w:rsidRPr="005F0597">
        <w:rPr>
          <w:i/>
        </w:rPr>
        <w:t>Journal of Advanced Veterinary Research, 12</w:t>
      </w:r>
      <w:r w:rsidRPr="005F0597">
        <w:t xml:space="preserve">(1), 29-35. </w:t>
      </w:r>
      <w:bookmarkEnd w:id="103"/>
    </w:p>
    <w:p w14:paraId="371132D1" w14:textId="77777777" w:rsidR="005F0597" w:rsidRPr="005F0597" w:rsidRDefault="005F0597" w:rsidP="005F0597">
      <w:pPr>
        <w:pStyle w:val="EndNoteBibliography"/>
        <w:spacing w:after="0"/>
        <w:ind w:left="720" w:hanging="720"/>
      </w:pPr>
      <w:bookmarkStart w:id="104" w:name="_ENREF_8"/>
      <w:r w:rsidRPr="005F0597">
        <w:t xml:space="preserve">Al Masri, S., Hünigen, H., Al Aiyan, A., Rieger, J., Zentek, J., Richardson, K., &amp; Plendl, J. (2015). Influence of age at weaning and feeding regimes on the postnatal morphology of the porcine small intestine. </w:t>
      </w:r>
      <w:r w:rsidRPr="005F0597">
        <w:rPr>
          <w:i/>
        </w:rPr>
        <w:t>Journal of Swine Health and Production, 23</w:t>
      </w:r>
      <w:r w:rsidRPr="005F0597">
        <w:t xml:space="preserve">(4), 186-203. </w:t>
      </w:r>
      <w:bookmarkEnd w:id="104"/>
    </w:p>
    <w:p w14:paraId="763C5FFF" w14:textId="77777777" w:rsidR="005F0597" w:rsidRPr="005F0597" w:rsidRDefault="005F0597" w:rsidP="005F0597">
      <w:pPr>
        <w:pStyle w:val="EndNoteBibliography"/>
        <w:spacing w:after="0"/>
        <w:ind w:left="720" w:hanging="720"/>
      </w:pPr>
      <w:bookmarkStart w:id="105" w:name="_ENREF_10"/>
      <w:r w:rsidRPr="005F0597">
        <w:t xml:space="preserve">Ayrle, H., Mevissen, M., Kaske, M., Nathues, H., Gruetzner, N., Melzig, M., &amp; Walkenhorst, M. (2016). Medicinal plants--prophylactic and therapeutic options for gastrointestinal and respiratory diseases in calves and piglets? A systematic review. </w:t>
      </w:r>
      <w:r w:rsidRPr="005F0597">
        <w:rPr>
          <w:i/>
        </w:rPr>
        <w:t>BMC Vet Res, 12</w:t>
      </w:r>
      <w:r w:rsidRPr="005F0597">
        <w:t>, 89. doi:10.1186/s12917-016-0714-8</w:t>
      </w:r>
      <w:bookmarkEnd w:id="105"/>
    </w:p>
    <w:p w14:paraId="38EA1DE3" w14:textId="77777777" w:rsidR="005F0597" w:rsidRPr="005F0597" w:rsidRDefault="005F0597" w:rsidP="005F0597">
      <w:pPr>
        <w:pStyle w:val="EndNoteBibliography"/>
        <w:spacing w:after="0"/>
        <w:ind w:left="720" w:hanging="720"/>
      </w:pPr>
      <w:bookmarkStart w:id="106" w:name="_ENREF_11"/>
      <w:r w:rsidRPr="005F0597">
        <w:t xml:space="preserve">Babatunde, O. O., Park, C. S., &amp; Adeola, O. (2021). Nutritional potentials of atypical feed ingredients for broiler chickens and pigs. </w:t>
      </w:r>
      <w:r w:rsidRPr="005F0597">
        <w:rPr>
          <w:i/>
        </w:rPr>
        <w:t>Animals, 11</w:t>
      </w:r>
      <w:r w:rsidRPr="005F0597">
        <w:t>(5). doi:10.3390/ani11051196</w:t>
      </w:r>
      <w:bookmarkEnd w:id="106"/>
    </w:p>
    <w:p w14:paraId="1B891EC9" w14:textId="77777777" w:rsidR="005F0597" w:rsidRPr="005F0597" w:rsidRDefault="005F0597" w:rsidP="005F0597">
      <w:pPr>
        <w:pStyle w:val="EndNoteBibliography"/>
        <w:spacing w:after="0"/>
        <w:ind w:left="720" w:hanging="720"/>
      </w:pPr>
      <w:bookmarkStart w:id="107" w:name="_ENREF_12"/>
      <w:r w:rsidRPr="005F0597">
        <w:t xml:space="preserve">Balan, P., Staincliffe, M., &amp; Moughan, P. J. (2021). Effects of spray-dried animal plasma on the growth performance of weaned piglets-A review. </w:t>
      </w:r>
      <w:r w:rsidRPr="005F0597">
        <w:rPr>
          <w:i/>
        </w:rPr>
        <w:t>Journal of Animal Physiology and Animal Nutrition, 105</w:t>
      </w:r>
      <w:r w:rsidRPr="005F0597">
        <w:t>(4), 699-714. doi:10.1111/jpn.13435</w:t>
      </w:r>
      <w:bookmarkEnd w:id="107"/>
    </w:p>
    <w:p w14:paraId="1AEE921F" w14:textId="77777777" w:rsidR="005F0597" w:rsidRPr="005F0597" w:rsidRDefault="005F0597" w:rsidP="005F0597">
      <w:pPr>
        <w:pStyle w:val="EndNoteBibliography"/>
        <w:spacing w:after="0"/>
        <w:ind w:left="720" w:hanging="720"/>
      </w:pPr>
      <w:bookmarkStart w:id="108" w:name="_ENREF_14"/>
      <w:r w:rsidRPr="005F0597">
        <w:t xml:space="preserve">Barba-Vidal, E., Martín-Orúe, S. M., &amp; Castillejos, L. (2019). Practical aspects of the use of probiotics in pig production: A review. </w:t>
      </w:r>
      <w:r w:rsidRPr="005F0597">
        <w:rPr>
          <w:i/>
        </w:rPr>
        <w:t>Livestock Science, 223</w:t>
      </w:r>
      <w:r w:rsidRPr="005F0597">
        <w:t>, 84-96. doi:10.1016/j.livsci.2019.02.017</w:t>
      </w:r>
      <w:bookmarkEnd w:id="108"/>
    </w:p>
    <w:p w14:paraId="606BA6C0" w14:textId="77777777" w:rsidR="005F0597" w:rsidRPr="005F0597" w:rsidRDefault="005F0597" w:rsidP="005F0597">
      <w:pPr>
        <w:pStyle w:val="EndNoteBibliography"/>
        <w:spacing w:after="0"/>
        <w:ind w:left="720" w:hanging="720"/>
      </w:pPr>
      <w:bookmarkStart w:id="109" w:name="_ENREF_16"/>
      <w:r w:rsidRPr="005F0597">
        <w:t xml:space="preserve">Blavi, L., Solà-Oriol, D., Llonch, P., López-Vergé, S., Martín-Orúe, S. M., &amp; Pérez, J. F. (2021). Management and feeding strategies in early life to increase piglet performance and welfare around weaning: A review. </w:t>
      </w:r>
      <w:r w:rsidRPr="005F0597">
        <w:rPr>
          <w:i/>
        </w:rPr>
        <w:t>Animals, 11</w:t>
      </w:r>
      <w:r w:rsidRPr="005F0597">
        <w:t>(2), 1-49. doi:10.3390/ani11020302</w:t>
      </w:r>
      <w:bookmarkEnd w:id="109"/>
    </w:p>
    <w:p w14:paraId="309772D1" w14:textId="77777777" w:rsidR="005F0597" w:rsidRPr="005F0597" w:rsidRDefault="005F0597" w:rsidP="005F0597">
      <w:pPr>
        <w:pStyle w:val="EndNoteBibliography"/>
        <w:spacing w:after="0"/>
        <w:ind w:left="720" w:hanging="720"/>
      </w:pPr>
      <w:bookmarkStart w:id="110" w:name="_ENREF_17"/>
      <w:r w:rsidRPr="005F0597">
        <w:t xml:space="preserve">Bogere, P., Choi, Y. J., &amp; Heo, J. (2019). Probiotics as alternatives to antibiotics in treating post-weaning diarrhoea in pigs: Review paper. </w:t>
      </w:r>
      <w:r w:rsidRPr="005F0597">
        <w:rPr>
          <w:i/>
        </w:rPr>
        <w:t>South African Journal of Animal Science, 49</w:t>
      </w:r>
      <w:r w:rsidRPr="005F0597">
        <w:t>(3), 403-416. doi:10.4314/sajas.v49i3.1</w:t>
      </w:r>
      <w:bookmarkEnd w:id="110"/>
    </w:p>
    <w:p w14:paraId="7FD48793" w14:textId="77777777" w:rsidR="005F0597" w:rsidRPr="005F0597" w:rsidRDefault="005F0597" w:rsidP="005F0597">
      <w:pPr>
        <w:pStyle w:val="EndNoteBibliography"/>
        <w:spacing w:after="0"/>
        <w:ind w:left="720" w:hanging="720"/>
      </w:pPr>
      <w:bookmarkStart w:id="111" w:name="_ENREF_18"/>
      <w:r w:rsidRPr="005F0597">
        <w:t xml:space="preserve">Bonetti, A., Tugnoli, B., Piva, A., &amp; Grilli, E. (2021). Towards Zero Zinc Oxide: Feeding Strategies to Manage Post-Weaning Diarrhea in Piglets. </w:t>
      </w:r>
      <w:r w:rsidRPr="005F0597">
        <w:rPr>
          <w:i/>
        </w:rPr>
        <w:t>Animals, 11</w:t>
      </w:r>
      <w:r w:rsidRPr="005F0597">
        <w:t>(3), 24. doi:10.3390/ani11030642</w:t>
      </w:r>
      <w:bookmarkEnd w:id="111"/>
    </w:p>
    <w:p w14:paraId="7EA9E987" w14:textId="77777777" w:rsidR="005F0597" w:rsidRPr="005F0597" w:rsidRDefault="005F0597" w:rsidP="005F0597">
      <w:pPr>
        <w:pStyle w:val="EndNoteBibliography"/>
        <w:spacing w:after="0"/>
        <w:ind w:left="720" w:hanging="720"/>
      </w:pPr>
      <w:bookmarkStart w:id="112" w:name="_ENREF_22"/>
      <w:r w:rsidRPr="005F0597">
        <w:t xml:space="preserve">Campbell, J. M., Polo, J., Russell, L. E., &amp; Crenshaw, J. D. (2010). Review of spray-dried plasma's impact on intestinal barrier function. </w:t>
      </w:r>
      <w:r w:rsidRPr="005F0597">
        <w:rPr>
          <w:i/>
        </w:rPr>
        <w:t>Livestock Science, 133</w:t>
      </w:r>
      <w:r w:rsidRPr="005F0597">
        <w:t>(1-3), 239-241. doi:10.1016/j.livsci.2010.06.075</w:t>
      </w:r>
      <w:bookmarkEnd w:id="112"/>
    </w:p>
    <w:p w14:paraId="1E243BFC" w14:textId="77777777" w:rsidR="005F0597" w:rsidRPr="005F0597" w:rsidRDefault="005F0597" w:rsidP="005F0597">
      <w:pPr>
        <w:pStyle w:val="EndNoteBibliography"/>
        <w:spacing w:after="0"/>
        <w:ind w:left="720" w:hanging="720"/>
      </w:pPr>
      <w:bookmarkStart w:id="113" w:name="_ENREF_24"/>
      <w:r w:rsidRPr="005F0597">
        <w:t xml:space="preserve">Caprarulo, V., Giromini, C., &amp; Rossi, L. (2021). Chestnut and quebracho tannins in pig nutrition: The effects on performance and intestinal health. </w:t>
      </w:r>
      <w:r w:rsidRPr="005F0597">
        <w:rPr>
          <w:i/>
        </w:rPr>
        <w:t>Animal, 15</w:t>
      </w:r>
      <w:r w:rsidRPr="005F0597">
        <w:t xml:space="preserve">(1), 100064. </w:t>
      </w:r>
      <w:bookmarkEnd w:id="113"/>
    </w:p>
    <w:p w14:paraId="6D3C2715" w14:textId="77777777" w:rsidR="005F0597" w:rsidRPr="005F0597" w:rsidRDefault="005F0597" w:rsidP="005F0597">
      <w:pPr>
        <w:pStyle w:val="EndNoteBibliography"/>
        <w:spacing w:after="0"/>
        <w:ind w:left="720" w:hanging="720"/>
      </w:pPr>
      <w:bookmarkStart w:id="114" w:name="_ENREF_26"/>
      <w:r w:rsidRPr="005F0597">
        <w:t xml:space="preserve">Cho, J. H., Zhao, P. Y., &amp; Kim, I. H. (2011). Probiotics as a dietary additive for pigs: A review. </w:t>
      </w:r>
      <w:r w:rsidRPr="005F0597">
        <w:rPr>
          <w:i/>
        </w:rPr>
        <w:t>Journal of Animal and Veterinary Advances, 10</w:t>
      </w:r>
      <w:r w:rsidRPr="005F0597">
        <w:t>(16), 2127-2134. doi:10.3923/javaa.2011.2127.2134</w:t>
      </w:r>
      <w:bookmarkEnd w:id="114"/>
    </w:p>
    <w:p w14:paraId="1846AF01" w14:textId="77777777" w:rsidR="005F0597" w:rsidRPr="005F0597" w:rsidRDefault="005F0597" w:rsidP="005F0597">
      <w:pPr>
        <w:pStyle w:val="EndNoteBibliography"/>
        <w:spacing w:after="0"/>
        <w:ind w:left="720" w:hanging="720"/>
      </w:pPr>
      <w:bookmarkStart w:id="115" w:name="_ENREF_29"/>
      <w:r w:rsidRPr="005F0597">
        <w:t xml:space="preserve">Corino, C., Di Giancamillo, A., Modina, S. C., &amp; Rossi, R. (2021). Prebiotic effects of seaweed polysaccharides in pigs. </w:t>
      </w:r>
      <w:r w:rsidRPr="005F0597">
        <w:rPr>
          <w:i/>
        </w:rPr>
        <w:t>Animals, 11</w:t>
      </w:r>
      <w:r w:rsidRPr="005F0597">
        <w:t>(6). doi:10.3390/ani11061573</w:t>
      </w:r>
      <w:bookmarkEnd w:id="115"/>
    </w:p>
    <w:p w14:paraId="2AD0D6F7" w14:textId="77777777" w:rsidR="005F0597" w:rsidRPr="005F0597" w:rsidRDefault="005F0597" w:rsidP="005F0597">
      <w:pPr>
        <w:pStyle w:val="EndNoteBibliography"/>
        <w:spacing w:after="0"/>
        <w:ind w:left="720" w:hanging="720"/>
      </w:pPr>
      <w:bookmarkStart w:id="116" w:name="_ENREF_30"/>
      <w:r w:rsidRPr="005F0597">
        <w:t xml:space="preserve">Corino, C., Modina, S. C., Di Giancamillo, A., Chiapparini, S., &amp; Rossi, R. (2019). Seaweeds in pig nutrition. </w:t>
      </w:r>
      <w:r w:rsidRPr="005F0597">
        <w:rPr>
          <w:i/>
        </w:rPr>
        <w:t>Animals, 9</w:t>
      </w:r>
      <w:r w:rsidRPr="005F0597">
        <w:t>(12). doi:10.3390/ani9121126</w:t>
      </w:r>
      <w:bookmarkEnd w:id="116"/>
    </w:p>
    <w:p w14:paraId="633C36CD" w14:textId="77777777" w:rsidR="005F0597" w:rsidRPr="005F0597" w:rsidRDefault="005F0597" w:rsidP="005F0597">
      <w:pPr>
        <w:pStyle w:val="EndNoteBibliography"/>
        <w:spacing w:after="0"/>
        <w:ind w:left="720" w:hanging="720"/>
      </w:pPr>
      <w:bookmarkStart w:id="117" w:name="_ENREF_33"/>
      <w:r w:rsidRPr="005F0597">
        <w:t xml:space="preserve">Cullen, J. T., Lawlor, P. G., Cormican, P., &amp; Gardiner, G. E. (2021). Microbial quality of liquid feed for pigs and its impact on the porcine gut microbiome. </w:t>
      </w:r>
      <w:r w:rsidRPr="005F0597">
        <w:rPr>
          <w:i/>
        </w:rPr>
        <w:t>Animals, 11</w:t>
      </w:r>
      <w:r w:rsidRPr="005F0597">
        <w:t>(10). doi:10.3390/ani11102983</w:t>
      </w:r>
      <w:bookmarkEnd w:id="117"/>
    </w:p>
    <w:p w14:paraId="46FDFA35" w14:textId="77777777" w:rsidR="005F0597" w:rsidRPr="005F0597" w:rsidRDefault="005F0597" w:rsidP="005F0597">
      <w:pPr>
        <w:pStyle w:val="EndNoteBibliography"/>
        <w:spacing w:after="0"/>
        <w:ind w:left="720" w:hanging="720"/>
      </w:pPr>
      <w:bookmarkStart w:id="118" w:name="_ENREF_34"/>
      <w:r w:rsidRPr="005F0597">
        <w:t xml:space="preserve">Dec, M., Wernicki, A., &amp; Urban-Chmiel, R. (2020). Efficacy of experimental phage therapies in livestock. </w:t>
      </w:r>
      <w:r w:rsidRPr="005F0597">
        <w:rPr>
          <w:i/>
        </w:rPr>
        <w:t>Animal Health Research Reviews, 21</w:t>
      </w:r>
      <w:r w:rsidRPr="005F0597">
        <w:t>(1), 69-83. doi:10.1017/S1466252319000161</w:t>
      </w:r>
      <w:bookmarkEnd w:id="118"/>
    </w:p>
    <w:p w14:paraId="2337E03F" w14:textId="77777777" w:rsidR="005F0597" w:rsidRPr="005F0597" w:rsidRDefault="005F0597" w:rsidP="005F0597">
      <w:pPr>
        <w:pStyle w:val="EndNoteBibliography"/>
        <w:spacing w:after="0"/>
        <w:ind w:left="720" w:hanging="720"/>
      </w:pPr>
      <w:bookmarkStart w:id="119" w:name="_ENREF_37"/>
      <w:r w:rsidRPr="005F0597">
        <w:t xml:space="preserve">Dubreuil, J. D. (2021). Pig vaccination strategies based on enterotoxigenic Escherichia coli toxins. </w:t>
      </w:r>
      <w:r w:rsidRPr="005F0597">
        <w:rPr>
          <w:i/>
        </w:rPr>
        <w:t>Brazilian Journal of Microbiology, 52</w:t>
      </w:r>
      <w:r w:rsidRPr="005F0597">
        <w:t>(4), 2499-2509. doi:10.1007/s42770-021-00567-3</w:t>
      </w:r>
      <w:bookmarkEnd w:id="119"/>
    </w:p>
    <w:p w14:paraId="5A45E782" w14:textId="77777777" w:rsidR="005F0597" w:rsidRPr="005F0597" w:rsidRDefault="005F0597" w:rsidP="005F0597">
      <w:pPr>
        <w:pStyle w:val="EndNoteBibliography"/>
        <w:spacing w:after="0"/>
        <w:ind w:left="720" w:hanging="720"/>
      </w:pPr>
      <w:bookmarkStart w:id="120" w:name="_ENREF_39"/>
      <w:r w:rsidRPr="005F0597">
        <w:t xml:space="preserve">Espinosa, C. D., &amp; Stein, H. H. (2021). Digestibility and metabolism of copper in diets for pigs and influence of dietary copper on growth performance, intestinal health, and overall immune status: a review. </w:t>
      </w:r>
      <w:r w:rsidRPr="005F0597">
        <w:rPr>
          <w:i/>
        </w:rPr>
        <w:t>Journal of Animal Science and Biotechnology, 12</w:t>
      </w:r>
      <w:r w:rsidRPr="005F0597">
        <w:t>(1). doi:10.1186/s40104-020-00533-3</w:t>
      </w:r>
      <w:bookmarkEnd w:id="120"/>
    </w:p>
    <w:p w14:paraId="19498D4C" w14:textId="77777777" w:rsidR="005F0597" w:rsidRPr="005F0597" w:rsidRDefault="005F0597" w:rsidP="005F0597">
      <w:pPr>
        <w:pStyle w:val="EndNoteBibliography"/>
        <w:spacing w:after="0"/>
        <w:ind w:left="720" w:hanging="720"/>
      </w:pPr>
      <w:bookmarkStart w:id="121" w:name="_ENREF_42"/>
      <w:r w:rsidRPr="005F0597">
        <w:t xml:space="preserve">Ferronato, G., &amp; Prandini, A. (2020). Dietary supplementation of inorganic, organic, and fatty acids in pig: A review. </w:t>
      </w:r>
      <w:r w:rsidRPr="005F0597">
        <w:rPr>
          <w:i/>
        </w:rPr>
        <w:t>Animals, 10</w:t>
      </w:r>
      <w:r w:rsidRPr="005F0597">
        <w:t>(10), 1-27. doi:10.3390/ani10101740</w:t>
      </w:r>
      <w:bookmarkEnd w:id="121"/>
    </w:p>
    <w:p w14:paraId="455A22CF" w14:textId="77777777" w:rsidR="005F0597" w:rsidRPr="005F0597" w:rsidRDefault="005F0597" w:rsidP="005F0597">
      <w:pPr>
        <w:pStyle w:val="EndNoteBibliography"/>
        <w:spacing w:after="0"/>
        <w:ind w:left="720" w:hanging="720"/>
      </w:pPr>
      <w:bookmarkStart w:id="122" w:name="_ENREF_43"/>
      <w:r w:rsidRPr="005F0597">
        <w:t xml:space="preserve">Flis, M., Sobotka, W., &amp; Antoszkiewicz, Z. (2017). Fiber substrates in the nutrition of weaned piglets - A review. </w:t>
      </w:r>
      <w:r w:rsidRPr="005F0597">
        <w:rPr>
          <w:i/>
        </w:rPr>
        <w:t>Annals of Animal Science, 17</w:t>
      </w:r>
      <w:r w:rsidRPr="005F0597">
        <w:t>(3), 627-643. doi:10.1515/aoas-2016-0077</w:t>
      </w:r>
      <w:bookmarkEnd w:id="122"/>
    </w:p>
    <w:p w14:paraId="670C23F5" w14:textId="77777777" w:rsidR="005F0597" w:rsidRPr="005F0597" w:rsidRDefault="005F0597" w:rsidP="005F0597">
      <w:pPr>
        <w:pStyle w:val="EndNoteBibliography"/>
        <w:spacing w:after="0"/>
        <w:ind w:left="720" w:hanging="720"/>
      </w:pPr>
      <w:bookmarkStart w:id="123" w:name="_ENREF_44"/>
      <w:r w:rsidRPr="005F0597">
        <w:t xml:space="preserve">Gao, J., Yin, J., Xu, K., Li, T., &amp; Yin, Y. (2019). What Is the Impact of Diet on Nutritional Diarrhea Associated with Gut Microbiota in Weaning Piglets: A System Review. </w:t>
      </w:r>
      <w:r w:rsidRPr="005F0597">
        <w:rPr>
          <w:i/>
        </w:rPr>
        <w:t>BioMed Research International, 2019</w:t>
      </w:r>
      <w:r w:rsidRPr="005F0597">
        <w:t>. doi:10.1155/2019/6916189</w:t>
      </w:r>
      <w:bookmarkEnd w:id="123"/>
    </w:p>
    <w:p w14:paraId="6C393598" w14:textId="77777777" w:rsidR="005F0597" w:rsidRPr="007B6FCB" w:rsidRDefault="005F0597" w:rsidP="005F0597">
      <w:pPr>
        <w:pStyle w:val="EndNoteBibliography"/>
        <w:spacing w:after="0"/>
        <w:ind w:left="720" w:hanging="720"/>
        <w:rPr>
          <w:lang w:val="pt-PT"/>
        </w:rPr>
      </w:pPr>
      <w:bookmarkStart w:id="124" w:name="_ENREF_45"/>
      <w:r w:rsidRPr="005F0597">
        <w:t xml:space="preserve">Gebhardt, J. T., Tokach, M. D., Dritz, S. S., DeRouchey, J. M., Woodworth, J. C., Goodband, R. D., &amp; Henry, S. C. (2020). Postweaning mortality in commercial swine production II: review of infectious contributing factors. </w:t>
      </w:r>
      <w:r w:rsidRPr="007B6FCB">
        <w:rPr>
          <w:i/>
          <w:lang w:val="pt-PT"/>
        </w:rPr>
        <w:t>Transl Anim Sci, 4</w:t>
      </w:r>
      <w:r w:rsidRPr="007B6FCB">
        <w:rPr>
          <w:lang w:val="pt-PT"/>
        </w:rPr>
        <w:t>(2), txaa052. doi:10.1093/tas/txaa052</w:t>
      </w:r>
      <w:bookmarkEnd w:id="124"/>
    </w:p>
    <w:p w14:paraId="33CFE93D" w14:textId="77777777" w:rsidR="005F0597" w:rsidRPr="005F0597" w:rsidRDefault="005F0597" w:rsidP="005F0597">
      <w:pPr>
        <w:pStyle w:val="EndNoteBibliography"/>
        <w:spacing w:after="0"/>
        <w:ind w:left="720" w:hanging="720"/>
      </w:pPr>
      <w:bookmarkStart w:id="125" w:name="_ENREF_46"/>
      <w:r w:rsidRPr="007B6FCB">
        <w:rPr>
          <w:lang w:val="pt-PT"/>
        </w:rPr>
        <w:t xml:space="preserve">Genova, J. L., Melo, A. D. B., Rupolo, P. E., Carvalho, S. T., Costa, L. B., &amp; Carvalho, P. L. D. (2020). </w:t>
      </w:r>
      <w:r w:rsidRPr="005F0597">
        <w:t xml:space="preserve">A summary of feed additives, intestinal health and intestinal alkaline phosphatase in piglet nutrition. </w:t>
      </w:r>
      <w:r w:rsidRPr="005F0597">
        <w:rPr>
          <w:i/>
        </w:rPr>
        <w:t>Czech Journal of Animal Science, 65</w:t>
      </w:r>
      <w:r w:rsidRPr="005F0597">
        <w:t>(8), 281-294. doi:10.17221/70/2020-cjas</w:t>
      </w:r>
      <w:bookmarkEnd w:id="125"/>
    </w:p>
    <w:p w14:paraId="01CD4D03" w14:textId="77777777" w:rsidR="005F0597" w:rsidRPr="005F0597" w:rsidRDefault="005F0597" w:rsidP="005F0597">
      <w:pPr>
        <w:pStyle w:val="EndNoteBibliography"/>
        <w:spacing w:after="0"/>
        <w:ind w:left="720" w:hanging="720"/>
      </w:pPr>
      <w:bookmarkStart w:id="126" w:name="_ENREF_48"/>
      <w:r w:rsidRPr="005F0597">
        <w:t xml:space="preserve">Gigante, A., &amp; Atterbury, R. J. (2019). Veterinary use of bacteriophage therapy in intensively-reared livestock. </w:t>
      </w:r>
      <w:r w:rsidRPr="005F0597">
        <w:rPr>
          <w:i/>
        </w:rPr>
        <w:t>Virology Journal, 16</w:t>
      </w:r>
      <w:r w:rsidRPr="005F0597">
        <w:t>(1), 9. doi:10.1186/s12985-019-1260-3</w:t>
      </w:r>
      <w:bookmarkEnd w:id="126"/>
    </w:p>
    <w:p w14:paraId="2A3BF9B3" w14:textId="77777777" w:rsidR="005F0597" w:rsidRPr="005F0597" w:rsidRDefault="005F0597" w:rsidP="005F0597">
      <w:pPr>
        <w:pStyle w:val="EndNoteBibliography"/>
        <w:spacing w:after="0"/>
        <w:ind w:left="720" w:hanging="720"/>
      </w:pPr>
      <w:bookmarkStart w:id="127" w:name="_ENREF_49"/>
      <w:r w:rsidRPr="005F0597">
        <w:t xml:space="preserve">Gilbert, M. S., Ijssennagger, N., Kies, A. K., &amp; van Mil, S. W. C. (2018). Protein fermentation in the gut; implications for intestinal dysfunction in humans, pigs, and poultry. </w:t>
      </w:r>
      <w:r w:rsidRPr="005F0597">
        <w:rPr>
          <w:i/>
        </w:rPr>
        <w:t>Am J Physiol Gastrointest Liver Physiol, 315</w:t>
      </w:r>
      <w:r w:rsidRPr="005F0597">
        <w:t>(2), G159-g170. doi:10.1152/ajpgi.00319.2017</w:t>
      </w:r>
      <w:bookmarkEnd w:id="127"/>
    </w:p>
    <w:p w14:paraId="257A9834" w14:textId="77777777" w:rsidR="005F0597" w:rsidRPr="005F0597" w:rsidRDefault="005F0597" w:rsidP="005F0597">
      <w:pPr>
        <w:pStyle w:val="EndNoteBibliography"/>
        <w:spacing w:after="0"/>
        <w:ind w:left="720" w:hanging="720"/>
      </w:pPr>
      <w:bookmarkStart w:id="128" w:name="_ENREF_51"/>
      <w:r w:rsidRPr="005F0597">
        <w:t xml:space="preserve">Girard, M., &amp; Bee, G. (2020). Invited review: Tannins as a potential alternative to antibiotics to prevent coliform diarrhea in weaned pigs. </w:t>
      </w:r>
      <w:r w:rsidRPr="005F0597">
        <w:rPr>
          <w:i/>
        </w:rPr>
        <w:t>Animal, 14</w:t>
      </w:r>
      <w:r w:rsidRPr="005F0597">
        <w:t>(1), 95-107. doi:10.1017/s1751731119002143</w:t>
      </w:r>
      <w:bookmarkEnd w:id="128"/>
    </w:p>
    <w:p w14:paraId="690723DE" w14:textId="77777777" w:rsidR="005F0597" w:rsidRPr="005F0597" w:rsidRDefault="005F0597" w:rsidP="005F0597">
      <w:pPr>
        <w:pStyle w:val="EndNoteBibliography"/>
        <w:spacing w:after="0"/>
        <w:ind w:left="720" w:hanging="720"/>
      </w:pPr>
      <w:bookmarkStart w:id="129" w:name="_ENREF_53"/>
      <w:r w:rsidRPr="005F0597">
        <w:t xml:space="preserve">Gresse, R., Chaucheyras-Durand, F., Fleury, M. A., Van de Wiele, T., Forano, E., &amp; Blanquet-Diot, S. (2017). Gut Microbiota Dysbiosis in Postweaning Piglets: Understanding the Keys to Health. </w:t>
      </w:r>
      <w:r w:rsidRPr="005F0597">
        <w:rPr>
          <w:i/>
        </w:rPr>
        <w:t>Trends Microbiol, 25</w:t>
      </w:r>
      <w:r w:rsidRPr="005F0597">
        <w:t>(10), 851-873. doi:10.1016/j.tim.2017.05.004</w:t>
      </w:r>
      <w:bookmarkEnd w:id="129"/>
    </w:p>
    <w:p w14:paraId="300D1CCF" w14:textId="77777777" w:rsidR="005F0597" w:rsidRPr="005F0597" w:rsidRDefault="005F0597" w:rsidP="005F0597">
      <w:pPr>
        <w:pStyle w:val="EndNoteBibliography"/>
        <w:spacing w:after="0"/>
        <w:ind w:left="720" w:hanging="720"/>
      </w:pPr>
      <w:bookmarkStart w:id="130" w:name="_ENREF_54"/>
      <w:r w:rsidRPr="005F0597">
        <w:t xml:space="preserve">Halas, V., &amp; Nochta, I. (2012). Mannan oligosaccharides in nursery pig nutrition and their potential mode of action. </w:t>
      </w:r>
      <w:r w:rsidRPr="005F0597">
        <w:rPr>
          <w:i/>
        </w:rPr>
        <w:t>Animals, 2</w:t>
      </w:r>
      <w:r w:rsidRPr="005F0597">
        <w:t>(2), 261-274. doi:10.3390/ani2020261</w:t>
      </w:r>
      <w:bookmarkEnd w:id="130"/>
    </w:p>
    <w:p w14:paraId="460F6C57" w14:textId="77777777" w:rsidR="005F0597" w:rsidRPr="005F0597" w:rsidRDefault="005F0597" w:rsidP="005F0597">
      <w:pPr>
        <w:pStyle w:val="EndNoteBibliography"/>
        <w:spacing w:after="0"/>
        <w:ind w:left="720" w:hanging="720"/>
      </w:pPr>
      <w:bookmarkStart w:id="131" w:name="_ENREF_55"/>
      <w:r w:rsidRPr="005F0597">
        <w:t xml:space="preserve">Hedegaard, C. J., &amp; Heegaard, P. M. H. (2016). Passive immunisation, an old idea revisited: Basic principles and application to modern animal production systems. </w:t>
      </w:r>
      <w:r w:rsidRPr="005F0597">
        <w:rPr>
          <w:i/>
        </w:rPr>
        <w:t>Veterinary Immunology and Immunopathology, 174</w:t>
      </w:r>
      <w:r w:rsidRPr="005F0597">
        <w:t>, 50-63. doi:10.1016/j.vetimm.2016.04.007</w:t>
      </w:r>
      <w:bookmarkEnd w:id="131"/>
    </w:p>
    <w:p w14:paraId="2944AF43" w14:textId="77777777" w:rsidR="005F0597" w:rsidRPr="005F0597" w:rsidRDefault="005F0597" w:rsidP="005F0597">
      <w:pPr>
        <w:pStyle w:val="EndNoteBibliography"/>
        <w:spacing w:after="0"/>
        <w:ind w:left="720" w:hanging="720"/>
      </w:pPr>
      <w:bookmarkStart w:id="132" w:name="_ENREF_56"/>
      <w:r w:rsidRPr="005F0597">
        <w:t xml:space="preserve">Heo, J. M., Opapeju, F. O., Pluske, J. R., Kim, J. C., Hampson, D. J., &amp; Nyachoti, C. M. (2013). Gastrointestinal health and function in weaned pigs: A review of feeding strategies to control post-weaning diarrhoea without using in-feed antimicrobial compounds. </w:t>
      </w:r>
      <w:r w:rsidRPr="005F0597">
        <w:rPr>
          <w:i/>
        </w:rPr>
        <w:t>Journal of Animal Physiology and Animal Nutrition, 97</w:t>
      </w:r>
      <w:r w:rsidRPr="005F0597">
        <w:t>(2), 207-237. doi:10.1111/j.1439-0396.2012.01284.x</w:t>
      </w:r>
      <w:bookmarkEnd w:id="132"/>
    </w:p>
    <w:p w14:paraId="4E5ADAB7" w14:textId="77777777" w:rsidR="005F0597" w:rsidRPr="005F0597" w:rsidRDefault="005F0597" w:rsidP="005F0597">
      <w:pPr>
        <w:pStyle w:val="EndNoteBibliography"/>
        <w:spacing w:after="0"/>
        <w:ind w:left="720" w:hanging="720"/>
      </w:pPr>
      <w:bookmarkStart w:id="133" w:name="_ENREF_59"/>
      <w:r w:rsidRPr="005F0597">
        <w:t xml:space="preserve">Humphrey, B., Zhao, J., &amp; Faris, R. (2019). Review: Link between intestinal immunity and practical approaches to swine nutrition. </w:t>
      </w:r>
      <w:r w:rsidRPr="005F0597">
        <w:rPr>
          <w:i/>
        </w:rPr>
        <w:t>Animal, 13</w:t>
      </w:r>
      <w:r w:rsidRPr="005F0597">
        <w:t>(11), 2736-2744. doi:10.1017/s1751731119001861</w:t>
      </w:r>
      <w:bookmarkEnd w:id="133"/>
    </w:p>
    <w:p w14:paraId="527B1A2D" w14:textId="77777777" w:rsidR="005F0597" w:rsidRPr="005F0597" w:rsidRDefault="005F0597" w:rsidP="005F0597">
      <w:pPr>
        <w:pStyle w:val="EndNoteBibliography"/>
        <w:spacing w:after="0"/>
        <w:ind w:left="720" w:hanging="720"/>
      </w:pPr>
      <w:bookmarkStart w:id="134" w:name="_ENREF_60"/>
      <w:r w:rsidRPr="005F0597">
        <w:t xml:space="preserve">Hussein, S., Xiaoying, Y., Farouk, M. H., Abdeen, A., Hussein, A., &amp; Hailong, J. (2021). The role effects of dietary fiber on intestinal microbial composition and digestive physiological functions of pigs: A review. </w:t>
      </w:r>
      <w:r w:rsidRPr="005F0597">
        <w:rPr>
          <w:i/>
        </w:rPr>
        <w:t>Indian Journal of Animal Research, 55</w:t>
      </w:r>
      <w:r w:rsidRPr="005F0597">
        <w:t>(7), 737-743. doi:10.18805/ijar.b-1345</w:t>
      </w:r>
      <w:bookmarkEnd w:id="134"/>
    </w:p>
    <w:p w14:paraId="67648509" w14:textId="77777777" w:rsidR="005F0597" w:rsidRPr="005F0597" w:rsidRDefault="005F0597" w:rsidP="005F0597">
      <w:pPr>
        <w:pStyle w:val="EndNoteBibliography"/>
        <w:spacing w:after="0"/>
        <w:ind w:left="720" w:hanging="720"/>
      </w:pPr>
      <w:bookmarkStart w:id="135" w:name="_ENREF_61"/>
      <w:r w:rsidRPr="005F0597">
        <w:t xml:space="preserve">Huting, A. M. S., Middelkoop, A., Guan, X. N., &amp; Molist, F. (2021). Using Nutritional Strategies to Shape the Gastro-Intestinal Tracts of Suckling and Weaned Piglets. </w:t>
      </w:r>
      <w:r w:rsidRPr="005F0597">
        <w:rPr>
          <w:i/>
        </w:rPr>
        <w:t>Animals, 11</w:t>
      </w:r>
      <w:r w:rsidRPr="005F0597">
        <w:t>(2), 36. doi:10.3390/ani11020402</w:t>
      </w:r>
      <w:bookmarkEnd w:id="135"/>
    </w:p>
    <w:p w14:paraId="166E9366" w14:textId="77777777" w:rsidR="005F0597" w:rsidRPr="005F0597" w:rsidRDefault="005F0597" w:rsidP="005F0597">
      <w:pPr>
        <w:pStyle w:val="EndNoteBibliography"/>
        <w:spacing w:after="0"/>
        <w:ind w:left="720" w:hanging="720"/>
      </w:pPr>
      <w:bookmarkStart w:id="136" w:name="_ENREF_65"/>
      <w:r w:rsidRPr="005F0597">
        <w:t xml:space="preserve">Jacobson, M., Fellström, C., &amp; Jensen-Waern, M. (2010). Porcine proliferative enteropathy: An important disease with questions remaining to be solved. </w:t>
      </w:r>
      <w:r w:rsidRPr="005F0597">
        <w:rPr>
          <w:i/>
        </w:rPr>
        <w:t>Veterinary Journal, 184</w:t>
      </w:r>
      <w:r w:rsidRPr="005F0597">
        <w:t>(3), 264-268. doi:10.1016/j.tvjl.2009.05.010</w:t>
      </w:r>
      <w:bookmarkEnd w:id="136"/>
    </w:p>
    <w:p w14:paraId="650D5845" w14:textId="77777777" w:rsidR="005F0597" w:rsidRPr="005F0597" w:rsidRDefault="005F0597" w:rsidP="005F0597">
      <w:pPr>
        <w:pStyle w:val="EndNoteBibliography"/>
        <w:spacing w:after="0"/>
        <w:ind w:left="720" w:hanging="720"/>
      </w:pPr>
      <w:bookmarkStart w:id="137" w:name="_ENREF_66"/>
      <w:r w:rsidRPr="005F0597">
        <w:t xml:space="preserve">Jahan, M., Francis, N., Wynn, P., &amp; Wang, B. (2021). The potential for sialic acid and sialylated glycoconjugates as feed additives to enhance pig health and production. </w:t>
      </w:r>
      <w:r w:rsidRPr="005F0597">
        <w:rPr>
          <w:i/>
        </w:rPr>
        <w:t>Animals, 11</w:t>
      </w:r>
      <w:r w:rsidRPr="005F0597">
        <w:t>(8). doi:10.3390/ani11082318</w:t>
      </w:r>
      <w:bookmarkEnd w:id="137"/>
    </w:p>
    <w:p w14:paraId="2879420D" w14:textId="77777777" w:rsidR="005F0597" w:rsidRPr="005F0597" w:rsidRDefault="005F0597" w:rsidP="005F0597">
      <w:pPr>
        <w:pStyle w:val="EndNoteBibliography"/>
        <w:spacing w:after="0"/>
        <w:ind w:left="720" w:hanging="720"/>
      </w:pPr>
      <w:bookmarkStart w:id="138" w:name="_ENREF_67"/>
      <w:r w:rsidRPr="005F0597">
        <w:t xml:space="preserve">Jayaraman, B., &amp; Nyachoti, C. M. (2017). Husbandry practices and gut health outcomes in weaned piglets: A review. </w:t>
      </w:r>
      <w:r w:rsidRPr="005F0597">
        <w:rPr>
          <w:i/>
        </w:rPr>
        <w:t>Animal Nutrition, 3</w:t>
      </w:r>
      <w:r w:rsidRPr="005F0597">
        <w:t>(3), 205-211. doi:10.1016/j.aninu.2017.06.002</w:t>
      </w:r>
      <w:bookmarkEnd w:id="138"/>
    </w:p>
    <w:p w14:paraId="403149DF" w14:textId="77777777" w:rsidR="005F0597" w:rsidRPr="005F0597" w:rsidRDefault="005F0597" w:rsidP="005F0597">
      <w:pPr>
        <w:pStyle w:val="EndNoteBibliography"/>
        <w:spacing w:after="0"/>
        <w:ind w:left="720" w:hanging="720"/>
      </w:pPr>
      <w:bookmarkStart w:id="139" w:name="_ENREF_68"/>
      <w:r w:rsidRPr="005F0597">
        <w:t xml:space="preserve">Jezierny, D., Mosenthin, R., &amp; Bauer, E. (2010). The use of grain legumes as a protein source in pig nutrition: A review. </w:t>
      </w:r>
      <w:r w:rsidRPr="005F0597">
        <w:rPr>
          <w:i/>
        </w:rPr>
        <w:t>Animal Feed Science and Technology, 157</w:t>
      </w:r>
      <w:r w:rsidRPr="005F0597">
        <w:t>(3-4), 111-128. doi:10.1016/j.anifeedsci.2010.03.001</w:t>
      </w:r>
      <w:bookmarkEnd w:id="139"/>
    </w:p>
    <w:p w14:paraId="4FE263C2" w14:textId="77777777" w:rsidR="005F0597" w:rsidRPr="005F0597" w:rsidRDefault="005F0597" w:rsidP="005F0597">
      <w:pPr>
        <w:pStyle w:val="EndNoteBibliography"/>
        <w:spacing w:after="0"/>
        <w:ind w:left="720" w:hanging="720"/>
      </w:pPr>
      <w:bookmarkStart w:id="140" w:name="_ENREF_69"/>
      <w:r w:rsidRPr="005F0597">
        <w:t xml:space="preserve">Jha, R., &amp; Berrocoso, J. F. D. (2016). Dietary fiber and protein fermentation in the intestine of swine and their interactive effects on gut health and on the environment: A review. </w:t>
      </w:r>
      <w:r w:rsidRPr="005F0597">
        <w:rPr>
          <w:i/>
        </w:rPr>
        <w:t>Animal Feed Science and Technology, 212</w:t>
      </w:r>
      <w:r w:rsidRPr="005F0597">
        <w:t>, 18-26. doi:10.1016/j.anifeedsci.2015.12.002</w:t>
      </w:r>
      <w:bookmarkEnd w:id="140"/>
    </w:p>
    <w:p w14:paraId="6109C304" w14:textId="77777777" w:rsidR="005F0597" w:rsidRPr="005F0597" w:rsidRDefault="005F0597" w:rsidP="005F0597">
      <w:pPr>
        <w:pStyle w:val="EndNoteBibliography"/>
        <w:spacing w:after="0"/>
        <w:ind w:left="720" w:hanging="720"/>
      </w:pPr>
      <w:bookmarkStart w:id="141" w:name="_ENREF_70"/>
      <w:r w:rsidRPr="005F0597">
        <w:t xml:space="preserve">Karuppannan, A. K., &amp; Opriessnig, T. (2018). Lawsonia intracellularis: Revisiting the disease ecology and control of this fastidious pathogen in pigs. </w:t>
      </w:r>
      <w:r w:rsidRPr="005F0597">
        <w:rPr>
          <w:i/>
        </w:rPr>
        <w:t>Frontiers in Veterinary Science, 5</w:t>
      </w:r>
      <w:r w:rsidRPr="005F0597">
        <w:t>(AUG). doi:10.3389/fvets.2018.00181</w:t>
      </w:r>
      <w:bookmarkEnd w:id="141"/>
    </w:p>
    <w:p w14:paraId="3F519476" w14:textId="77777777" w:rsidR="005F0597" w:rsidRPr="005F0597" w:rsidRDefault="005F0597" w:rsidP="005F0597">
      <w:pPr>
        <w:pStyle w:val="EndNoteBibliography"/>
        <w:spacing w:after="0"/>
        <w:ind w:left="720" w:hanging="720"/>
      </w:pPr>
      <w:bookmarkStart w:id="142" w:name="_ENREF_74"/>
      <w:r w:rsidRPr="005F0597">
        <w:t xml:space="preserve">Klein, D. R., Schneider, L. I., Da Silva, J. C., Rossi, C. A. R., &amp; De Oliveira, V. (2021). Piglets' gut microbiota dynamics. </w:t>
      </w:r>
      <w:r w:rsidRPr="005F0597">
        <w:rPr>
          <w:i/>
        </w:rPr>
        <w:t>CAB Reviews: Perspectives in Agriculture, Veterinary Science, Nutrition and Natural Resources, 16</w:t>
      </w:r>
      <w:r w:rsidRPr="005F0597">
        <w:t>(48). doi:10.1079/pavsnnr202116048</w:t>
      </w:r>
      <w:bookmarkEnd w:id="142"/>
    </w:p>
    <w:p w14:paraId="4D779560" w14:textId="77777777" w:rsidR="005F0597" w:rsidRPr="005F0597" w:rsidRDefault="005F0597" w:rsidP="005F0597">
      <w:pPr>
        <w:pStyle w:val="EndNoteBibliography"/>
        <w:spacing w:after="0"/>
        <w:ind w:left="720" w:hanging="720"/>
      </w:pPr>
      <w:bookmarkStart w:id="143" w:name="_ENREF_75"/>
      <w:r w:rsidRPr="005F0597">
        <w:t xml:space="preserve">Laird, T. J., Abraham, S., Jordan, D., Pluske, J. R., Hampson, D. J., Trott, D. J., &amp; O'Dea, M. (2021). Porcine enterotoxigenic Escherichia coli: Antimicrobial resistance and development of microbial-based alternative control strategies. </w:t>
      </w:r>
      <w:r w:rsidRPr="005F0597">
        <w:rPr>
          <w:i/>
        </w:rPr>
        <w:t>Veterinary Microbiology, 258</w:t>
      </w:r>
      <w:r w:rsidRPr="005F0597">
        <w:t>. doi:10.1016/j.vetmic.2021.109117</w:t>
      </w:r>
      <w:bookmarkEnd w:id="143"/>
    </w:p>
    <w:p w14:paraId="5BE0CA78" w14:textId="77777777" w:rsidR="005F0597" w:rsidRPr="005F0597" w:rsidRDefault="005F0597" w:rsidP="005F0597">
      <w:pPr>
        <w:pStyle w:val="EndNoteBibliography"/>
        <w:spacing w:after="0"/>
        <w:ind w:left="720" w:hanging="720"/>
      </w:pPr>
      <w:bookmarkStart w:id="144" w:name="_ENREF_76"/>
      <w:r w:rsidRPr="005F0597">
        <w:t xml:space="preserve">Lallès, J. P., &amp; Montoya, C. A. (2021). Dietary alternatives to in-feed antibiotics, gut barrier function and inflammation in piglets post-weaning: Where are we now? </w:t>
      </w:r>
      <w:r w:rsidRPr="005F0597">
        <w:rPr>
          <w:i/>
        </w:rPr>
        <w:t>Animal Feed Science and Technology, 274</w:t>
      </w:r>
      <w:r w:rsidRPr="005F0597">
        <w:t>. doi:10.1016/j.anifeedsci.2021.114836</w:t>
      </w:r>
      <w:bookmarkEnd w:id="144"/>
    </w:p>
    <w:p w14:paraId="5B6962A3" w14:textId="77777777" w:rsidR="005F0597" w:rsidRPr="005F0597" w:rsidRDefault="005F0597" w:rsidP="005F0597">
      <w:pPr>
        <w:pStyle w:val="EndNoteBibliography"/>
        <w:spacing w:after="0"/>
        <w:ind w:left="720" w:hanging="720"/>
      </w:pPr>
      <w:bookmarkStart w:id="145" w:name="_ENREF_77"/>
      <w:r w:rsidRPr="005F0597">
        <w:t xml:space="preserve">Lauridsen, C. (2020). Effects of dietary fatty acids on gut health and function of pigs pre- And post-weaning. </w:t>
      </w:r>
      <w:r w:rsidRPr="005F0597">
        <w:rPr>
          <w:i/>
        </w:rPr>
        <w:t>Journal of Animal Science, 98</w:t>
      </w:r>
      <w:r w:rsidRPr="005F0597">
        <w:t>(4). doi:10.1093/jas/skaa086</w:t>
      </w:r>
      <w:bookmarkEnd w:id="145"/>
    </w:p>
    <w:p w14:paraId="4AB3C8F6" w14:textId="77777777" w:rsidR="005F0597" w:rsidRPr="005F0597" w:rsidRDefault="005F0597" w:rsidP="005F0597">
      <w:pPr>
        <w:pStyle w:val="EndNoteBibliography"/>
        <w:spacing w:after="0"/>
        <w:ind w:left="720" w:hanging="720"/>
      </w:pPr>
      <w:bookmarkStart w:id="146" w:name="_ENREF_78"/>
      <w:r w:rsidRPr="005F0597">
        <w:t xml:space="preserve">Lauridsen, C., Matte, J. J., Lessard, M., Celi, P., &amp; Litta, G. (2021). Role of vitamins for gastro-intestinal functionality and health of pigs. </w:t>
      </w:r>
      <w:r w:rsidRPr="005F0597">
        <w:rPr>
          <w:i/>
        </w:rPr>
        <w:t>Animal Feed Science and Technology, 273</w:t>
      </w:r>
      <w:r w:rsidRPr="005F0597">
        <w:t>. doi:10.1016/j.anifeedsci.2021.114823</w:t>
      </w:r>
      <w:bookmarkEnd w:id="146"/>
    </w:p>
    <w:p w14:paraId="57F0FB6A" w14:textId="77777777" w:rsidR="005F0597" w:rsidRPr="005F0597" w:rsidRDefault="005F0597" w:rsidP="005F0597">
      <w:pPr>
        <w:pStyle w:val="EndNoteBibliography"/>
        <w:spacing w:after="0"/>
        <w:ind w:left="720" w:hanging="720"/>
      </w:pPr>
      <w:bookmarkStart w:id="147" w:name="_ENREF_79"/>
      <w:r w:rsidRPr="005F0597">
        <w:t xml:space="preserve">Li, H., Yin, J., Tan, B., Chen, J., Zhang, H., Li, Z., &amp; Ma, X. (2021). Physiological function and application of dietary fiber in pig nutrition: A review. </w:t>
      </w:r>
      <w:r w:rsidRPr="005F0597">
        <w:rPr>
          <w:i/>
        </w:rPr>
        <w:t>Animal Nutrition, 7</w:t>
      </w:r>
      <w:r w:rsidRPr="005F0597">
        <w:t>(2), 259-267. doi:10.1016/j.aninu.2020.11.011</w:t>
      </w:r>
      <w:bookmarkEnd w:id="147"/>
    </w:p>
    <w:p w14:paraId="24181FB8" w14:textId="77777777" w:rsidR="005F0597" w:rsidRPr="005F0597" w:rsidRDefault="005F0597" w:rsidP="005F0597">
      <w:pPr>
        <w:pStyle w:val="EndNoteBibliography"/>
        <w:spacing w:after="0"/>
        <w:ind w:left="720" w:hanging="720"/>
      </w:pPr>
      <w:bookmarkStart w:id="148" w:name="_ENREF_80"/>
      <w:r w:rsidRPr="005F0597">
        <w:t xml:space="preserve">Li, X., Wang, L., Zhen, Y., Li, S., &amp; Xu, Y. (2015). Chicken egg yolk antibodies (IgY) as non-antibiotic production enhancers for use in swine production: A review. </w:t>
      </w:r>
      <w:r w:rsidRPr="005F0597">
        <w:rPr>
          <w:i/>
        </w:rPr>
        <w:t>Journal of Animal Science and Biotechnology, 6</w:t>
      </w:r>
      <w:r w:rsidRPr="005F0597">
        <w:t>(1). doi:10.1186/s40104-015-0038-8</w:t>
      </w:r>
      <w:bookmarkEnd w:id="148"/>
    </w:p>
    <w:p w14:paraId="35C32DF6" w14:textId="77777777" w:rsidR="005F0597" w:rsidRPr="005F0597" w:rsidRDefault="005F0597" w:rsidP="005F0597">
      <w:pPr>
        <w:pStyle w:val="EndNoteBibliography"/>
        <w:spacing w:after="0"/>
        <w:ind w:left="720" w:hanging="720"/>
      </w:pPr>
      <w:bookmarkStart w:id="149" w:name="_ENREF_81"/>
      <w:r w:rsidRPr="005F0597">
        <w:t xml:space="preserve">Liao, S. F. F., &amp; Nyachoti, M. (2017). Using probiotics to improve swine gut health and nutrient utilization. </w:t>
      </w:r>
      <w:r w:rsidRPr="005F0597">
        <w:rPr>
          <w:i/>
        </w:rPr>
        <w:t>Animal Nutrition, 3</w:t>
      </w:r>
      <w:r w:rsidRPr="005F0597">
        <w:t>(4), 331-343. doi:10.1016/j.aninu.2017.06.007</w:t>
      </w:r>
      <w:bookmarkEnd w:id="149"/>
    </w:p>
    <w:p w14:paraId="055086E3" w14:textId="77777777" w:rsidR="005F0597" w:rsidRPr="005F0597" w:rsidRDefault="005F0597" w:rsidP="005F0597">
      <w:pPr>
        <w:pStyle w:val="EndNoteBibliography"/>
        <w:spacing w:after="0"/>
        <w:ind w:left="720" w:hanging="720"/>
      </w:pPr>
      <w:bookmarkStart w:id="150" w:name="_ENREF_82"/>
      <w:r w:rsidRPr="005F0597">
        <w:t xml:space="preserve">Liu, W. C., Ye, M., Liao, J. H., Zhao, Z. H., Kim, I. H., &amp; An, L. L. (2018). APPLICATION OF COMPLEX PROBIOTICS IN SWINE NUTRITION - A REVIEW. </w:t>
      </w:r>
      <w:r w:rsidRPr="005F0597">
        <w:rPr>
          <w:i/>
        </w:rPr>
        <w:t>Annals of Animal Science, 18</w:t>
      </w:r>
      <w:r w:rsidRPr="005F0597">
        <w:t>(2), 335-350. doi:10.2478/aoas-2018-0005</w:t>
      </w:r>
      <w:bookmarkEnd w:id="150"/>
    </w:p>
    <w:p w14:paraId="2C523BFF" w14:textId="77777777" w:rsidR="005F0597" w:rsidRPr="005F0597" w:rsidRDefault="005F0597" w:rsidP="005F0597">
      <w:pPr>
        <w:pStyle w:val="EndNoteBibliography"/>
        <w:spacing w:after="0"/>
        <w:ind w:left="720" w:hanging="720"/>
      </w:pPr>
      <w:bookmarkStart w:id="151" w:name="_ENREF_83"/>
      <w:r w:rsidRPr="007B6FCB">
        <w:rPr>
          <w:lang w:val="pt-PT"/>
        </w:rPr>
        <w:t xml:space="preserve">Liu, Y., Espinosa, C. D., Abelilla, J. J., Casas, G. A., Lagos, L. V., Lee, S. A., . . . </w:t>
      </w:r>
      <w:r w:rsidRPr="005F0597">
        <w:t xml:space="preserve">Stein, H. H. (2018). Non-antibiotic feed additives in diets for pigs: A review. </w:t>
      </w:r>
      <w:r w:rsidRPr="005F0597">
        <w:rPr>
          <w:i/>
        </w:rPr>
        <w:t>Animal Nutrition, 4</w:t>
      </w:r>
      <w:r w:rsidRPr="005F0597">
        <w:t>(2), 113-125. doi:10.1016/j.aninu.2018.01.007</w:t>
      </w:r>
      <w:bookmarkEnd w:id="151"/>
    </w:p>
    <w:p w14:paraId="2641FC55" w14:textId="77777777" w:rsidR="005F0597" w:rsidRPr="007B6FCB" w:rsidRDefault="005F0597" w:rsidP="005F0597">
      <w:pPr>
        <w:pStyle w:val="EndNoteBibliography"/>
        <w:spacing w:after="0"/>
        <w:ind w:left="720" w:hanging="720"/>
        <w:rPr>
          <w:lang w:val="pt-PT"/>
        </w:rPr>
      </w:pPr>
      <w:bookmarkStart w:id="152" w:name="_ENREF_85"/>
      <w:r w:rsidRPr="005F0597">
        <w:t xml:space="preserve">Liu, Y., Wang, X., Hou, Y., Yin, Y., Qiu, Y., Wu, G., &amp; Hu, C. A. (2017). Roles of amino acids in preventing and treating intestinal diseases: recent studies with pig models. </w:t>
      </w:r>
      <w:r w:rsidRPr="007B6FCB">
        <w:rPr>
          <w:i/>
          <w:lang w:val="pt-PT"/>
        </w:rPr>
        <w:t>Amino Acids, 49</w:t>
      </w:r>
      <w:r w:rsidRPr="007B6FCB">
        <w:rPr>
          <w:lang w:val="pt-PT"/>
        </w:rPr>
        <w:t>(8), 1277-1291. doi:10.1007/s00726-017-2450-1</w:t>
      </w:r>
      <w:bookmarkEnd w:id="152"/>
    </w:p>
    <w:p w14:paraId="26562508" w14:textId="77777777" w:rsidR="005F0597" w:rsidRPr="005F0597" w:rsidRDefault="005F0597" w:rsidP="005F0597">
      <w:pPr>
        <w:pStyle w:val="EndNoteBibliography"/>
        <w:spacing w:after="0"/>
        <w:ind w:left="720" w:hanging="720"/>
      </w:pPr>
      <w:bookmarkStart w:id="153" w:name="_ENREF_87"/>
      <w:r w:rsidRPr="007B6FCB">
        <w:rPr>
          <w:lang w:val="pt-PT"/>
        </w:rPr>
        <w:t xml:space="preserve">Lopez-Galvez, G., Lopez-Alonso, M., Pechova, A., Mayo, B., Dierick, N., &amp; Gropp, J. (2021). </w:t>
      </w:r>
      <w:r w:rsidRPr="005F0597">
        <w:t xml:space="preserve">Alternatives to antibiotics and trace elements (copper and zinc) to improve gut health and zootechnical parameters in piglets: A review. </w:t>
      </w:r>
      <w:r w:rsidRPr="005F0597">
        <w:rPr>
          <w:i/>
        </w:rPr>
        <w:t>Animal Feed Science and Technology, 271</w:t>
      </w:r>
      <w:r w:rsidRPr="005F0597">
        <w:t>, 28. doi:10.1016/j.anifeedsci.2020.114727</w:t>
      </w:r>
      <w:bookmarkEnd w:id="153"/>
    </w:p>
    <w:p w14:paraId="7837A236" w14:textId="77777777" w:rsidR="005F0597" w:rsidRPr="005F0597" w:rsidRDefault="005F0597" w:rsidP="005F0597">
      <w:pPr>
        <w:pStyle w:val="EndNoteBibliography"/>
        <w:spacing w:after="0"/>
        <w:ind w:left="720" w:hanging="720"/>
      </w:pPr>
      <w:bookmarkStart w:id="154" w:name="_ENREF_88"/>
      <w:r w:rsidRPr="005F0597">
        <w:t xml:space="preserve">Luise, D., Bosi, P., Raff, L., Amatucci, L., Virdis, S., &amp; Trevisi, P. (2022). Bacillus spp. Probiotic Strains as a Potential Tool for Limiting the Use of Antibiotics, and Improving the Growth and Health of Pigs and Chickens. </w:t>
      </w:r>
      <w:r w:rsidRPr="005F0597">
        <w:rPr>
          <w:i/>
        </w:rPr>
        <w:t>Frontiers in Microbiology, 13</w:t>
      </w:r>
      <w:r w:rsidRPr="005F0597">
        <w:t>, 19. doi:10.3389/fmicb.2022.801827</w:t>
      </w:r>
      <w:bookmarkEnd w:id="154"/>
    </w:p>
    <w:p w14:paraId="657CAE92" w14:textId="77777777" w:rsidR="005F0597" w:rsidRPr="005F0597" w:rsidRDefault="005F0597" w:rsidP="005F0597">
      <w:pPr>
        <w:pStyle w:val="EndNoteBibliography"/>
        <w:spacing w:after="0"/>
        <w:ind w:left="720" w:hanging="720"/>
      </w:pPr>
      <w:bookmarkStart w:id="155" w:name="_ENREF_92"/>
      <w:r w:rsidRPr="005F0597">
        <w:t xml:space="preserve">Melkebeek, V., Goddeeris, B. M., &amp; Cox, E. (2013). ETEC vaccination in pigs. </w:t>
      </w:r>
      <w:r w:rsidRPr="005F0597">
        <w:rPr>
          <w:i/>
        </w:rPr>
        <w:t>Vet Immunol Immunopathol, 152</w:t>
      </w:r>
      <w:r w:rsidRPr="005F0597">
        <w:t>(1-2), 37-42. doi:10.1016/j.vetimm.2012.09.024</w:t>
      </w:r>
      <w:bookmarkEnd w:id="155"/>
    </w:p>
    <w:p w14:paraId="5BCE6C43" w14:textId="77777777" w:rsidR="005F0597" w:rsidRPr="005F0597" w:rsidRDefault="005F0597" w:rsidP="005F0597">
      <w:pPr>
        <w:pStyle w:val="EndNoteBibliography"/>
        <w:spacing w:after="0"/>
        <w:ind w:left="720" w:hanging="720"/>
      </w:pPr>
      <w:bookmarkStart w:id="156" w:name="_ENREF_96"/>
      <w:r w:rsidRPr="005F0597">
        <w:t xml:space="preserve">Mou, Q., Yang, H. S., Yin, Y. L., &amp; Huang, P. F. (2019). Amino Acids Influencing Intestinal Development and Health of the Piglets. </w:t>
      </w:r>
      <w:r w:rsidRPr="005F0597">
        <w:rPr>
          <w:i/>
        </w:rPr>
        <w:t>Animals, 9</w:t>
      </w:r>
      <w:r w:rsidRPr="005F0597">
        <w:t>(6), 11. doi:10.3390/ani9060302</w:t>
      </w:r>
      <w:bookmarkEnd w:id="156"/>
    </w:p>
    <w:p w14:paraId="1EEDF1FD" w14:textId="77777777" w:rsidR="005F0597" w:rsidRPr="005F0597" w:rsidRDefault="005F0597" w:rsidP="005F0597">
      <w:pPr>
        <w:pStyle w:val="EndNoteBibliography"/>
        <w:spacing w:after="0"/>
        <w:ind w:left="720" w:hanging="720"/>
      </w:pPr>
      <w:bookmarkStart w:id="157" w:name="_ENREF_101"/>
      <w:r w:rsidRPr="005F0597">
        <w:t xml:space="preserve">Nguyen, D. H., Seok, W. J., &amp; Kim, I. H. (2020). Organic acids mixture as a dietary additive for pigs—a review. </w:t>
      </w:r>
      <w:r w:rsidRPr="005F0597">
        <w:rPr>
          <w:i/>
        </w:rPr>
        <w:t>Animals, 10</w:t>
      </w:r>
      <w:r w:rsidRPr="005F0597">
        <w:t>(6). doi:10.3390/ani10060952</w:t>
      </w:r>
      <w:bookmarkEnd w:id="157"/>
    </w:p>
    <w:p w14:paraId="2BF6157C" w14:textId="77777777" w:rsidR="005F0597" w:rsidRPr="005F0597" w:rsidRDefault="005F0597" w:rsidP="005F0597">
      <w:pPr>
        <w:pStyle w:val="EndNoteBibliography"/>
        <w:spacing w:after="0"/>
        <w:ind w:left="720" w:hanging="720"/>
      </w:pPr>
      <w:bookmarkStart w:id="158" w:name="_ENREF_102"/>
      <w:r w:rsidRPr="005F0597">
        <w:t xml:space="preserve">Nowak, P., Zaworska-Zakrzewska, A., Frankiewicz, A., &amp; Kasprowicz-Potocka, M. (2021). The effects and mechanisms of acids on the health of piglets and weaners-A review. </w:t>
      </w:r>
      <w:r w:rsidRPr="005F0597">
        <w:rPr>
          <w:i/>
        </w:rPr>
        <w:t>Annals of Animal Science, 21</w:t>
      </w:r>
      <w:r w:rsidRPr="005F0597">
        <w:t>(2), 433-455. doi:10.2478/aoas-2020-0088</w:t>
      </w:r>
      <w:bookmarkEnd w:id="158"/>
    </w:p>
    <w:p w14:paraId="3781896B" w14:textId="77777777" w:rsidR="005F0597" w:rsidRPr="005F0597" w:rsidRDefault="005F0597" w:rsidP="005F0597">
      <w:pPr>
        <w:pStyle w:val="EndNoteBibliography"/>
        <w:spacing w:after="0"/>
        <w:ind w:left="720" w:hanging="720"/>
      </w:pPr>
      <w:bookmarkStart w:id="159" w:name="_ENREF_103"/>
      <w:r w:rsidRPr="005F0597">
        <w:t xml:space="preserve">O'Doherty, J. V., Bouwhuis, M. A., &amp; Sweeney, T. (2017). Novel marine polysaccharides and maternal nutrition to stimulate gut health and performance in post-weaned pigs. </w:t>
      </w:r>
      <w:r w:rsidRPr="005F0597">
        <w:rPr>
          <w:i/>
        </w:rPr>
        <w:t>Animal Production Science, 57</w:t>
      </w:r>
      <w:r w:rsidRPr="005F0597">
        <w:t>(12), 2376-2385. doi:10.1071/an17272</w:t>
      </w:r>
      <w:bookmarkEnd w:id="159"/>
    </w:p>
    <w:p w14:paraId="2B98C7F7" w14:textId="77777777" w:rsidR="005F0597" w:rsidRPr="005F0597" w:rsidRDefault="005F0597" w:rsidP="005F0597">
      <w:pPr>
        <w:pStyle w:val="EndNoteBibliography"/>
        <w:spacing w:after="0"/>
        <w:ind w:left="720" w:hanging="720"/>
      </w:pPr>
      <w:bookmarkStart w:id="160" w:name="_ENREF_104"/>
      <w:r w:rsidRPr="005F0597">
        <w:t xml:space="preserve">O'Sullivan, L., Bolton, D., McAuliffe, O., &amp; Coffey, A. (2019). Bacteriophages in Food Applications: From Foe to Friend. </w:t>
      </w:r>
      <w:r w:rsidRPr="005F0597">
        <w:rPr>
          <w:i/>
        </w:rPr>
        <w:t>Annual Review of Food Science and Technology, 10</w:t>
      </w:r>
      <w:r w:rsidRPr="005F0597">
        <w:t>, 151-172. doi:10.1146/annurev-food-032818-121747</w:t>
      </w:r>
      <w:bookmarkEnd w:id="160"/>
    </w:p>
    <w:p w14:paraId="18D3A14F" w14:textId="77777777" w:rsidR="005F0597" w:rsidRPr="005F0597" w:rsidRDefault="005F0597" w:rsidP="005F0597">
      <w:pPr>
        <w:pStyle w:val="EndNoteBibliography"/>
        <w:spacing w:after="0"/>
        <w:ind w:left="720" w:hanging="720"/>
      </w:pPr>
      <w:bookmarkStart w:id="161" w:name="_ENREF_105"/>
      <w:r w:rsidRPr="005F0597">
        <w:t xml:space="preserve">O’doherty, J. V., Venardou, B., Rattigan, R., &amp; Sweeney, T. (2021). Feeding marine polysaccharides to alleviate the negative effects associated with weaning in pigs. </w:t>
      </w:r>
      <w:r w:rsidRPr="005F0597">
        <w:rPr>
          <w:i/>
        </w:rPr>
        <w:t>Animals, 11</w:t>
      </w:r>
      <w:r w:rsidRPr="005F0597">
        <w:t>(9). doi:10.3390/ani11092644</w:t>
      </w:r>
      <w:bookmarkEnd w:id="161"/>
    </w:p>
    <w:p w14:paraId="29AD9A3A" w14:textId="77777777" w:rsidR="005F0597" w:rsidRPr="005F0597" w:rsidRDefault="005F0597" w:rsidP="005F0597">
      <w:pPr>
        <w:pStyle w:val="EndNoteBibliography"/>
        <w:spacing w:after="0"/>
        <w:ind w:left="720" w:hanging="720"/>
      </w:pPr>
      <w:bookmarkStart w:id="162" w:name="_ENREF_108"/>
      <w:r w:rsidRPr="005F0597">
        <w:t xml:space="preserve">Pearlin, B. V., Muthuvel, S., Govidasamy, P., Villavan, M., Alagawany, M., Ragab Farag, M., . . . Gopi, M. (2020). Role of acidifiers in livestock nutrition and health: A review. </w:t>
      </w:r>
      <w:r w:rsidRPr="005F0597">
        <w:rPr>
          <w:i/>
        </w:rPr>
        <w:t>Journal of Animal Physiology and Animal Nutrition, 104</w:t>
      </w:r>
      <w:r w:rsidRPr="005F0597">
        <w:t>(2), 558-569. doi:10.1111/jpn.13282</w:t>
      </w:r>
      <w:bookmarkEnd w:id="162"/>
    </w:p>
    <w:p w14:paraId="56538D9E" w14:textId="77777777" w:rsidR="005F0597" w:rsidRPr="005F0597" w:rsidRDefault="005F0597" w:rsidP="005F0597">
      <w:pPr>
        <w:pStyle w:val="EndNoteBibliography"/>
        <w:spacing w:after="0"/>
        <w:ind w:left="720" w:hanging="720"/>
      </w:pPr>
      <w:bookmarkStart w:id="163" w:name="_ENREF_109"/>
      <w:r w:rsidRPr="005F0597">
        <w:t xml:space="preserve">Pieper, R., Villodre Tudela, C., Taciak, M., Bindelle, J., Pérez, J. F., &amp; Zentek, J. (2016). Health relevance of intestinal protein fermentation in young pigs. </w:t>
      </w:r>
      <w:r w:rsidRPr="005F0597">
        <w:rPr>
          <w:i/>
        </w:rPr>
        <w:t>Animal Health Research Reviews, 17</w:t>
      </w:r>
      <w:r w:rsidRPr="005F0597">
        <w:t>(2), 137-147. doi:10.1017/s1466252316000141</w:t>
      </w:r>
      <w:bookmarkEnd w:id="163"/>
    </w:p>
    <w:p w14:paraId="0D32B6AC" w14:textId="77777777" w:rsidR="005F0597" w:rsidRPr="005F0597" w:rsidRDefault="005F0597" w:rsidP="005F0597">
      <w:pPr>
        <w:pStyle w:val="EndNoteBibliography"/>
        <w:spacing w:after="0"/>
        <w:ind w:left="720" w:hanging="720"/>
      </w:pPr>
      <w:bookmarkStart w:id="164" w:name="_ENREF_111"/>
      <w:r w:rsidRPr="005F0597">
        <w:t xml:space="preserve">Pluske, J. R. (2013). Feed- and feed additives-related aspects of gut health and development in weanling pigs. </w:t>
      </w:r>
      <w:r w:rsidRPr="005F0597">
        <w:rPr>
          <w:i/>
        </w:rPr>
        <w:t>Journal of Animal Science and Biotechnology, 4</w:t>
      </w:r>
      <w:r w:rsidRPr="005F0597">
        <w:t>(1). doi:10.1186/2049-1891-4-1</w:t>
      </w:r>
      <w:bookmarkEnd w:id="164"/>
    </w:p>
    <w:p w14:paraId="6C89E297" w14:textId="77777777" w:rsidR="005F0597" w:rsidRPr="005F0597" w:rsidRDefault="005F0597" w:rsidP="005F0597">
      <w:pPr>
        <w:pStyle w:val="EndNoteBibliography"/>
        <w:spacing w:after="0"/>
        <w:ind w:left="720" w:hanging="720"/>
      </w:pPr>
      <w:bookmarkStart w:id="165" w:name="_ENREF_112"/>
      <w:r w:rsidRPr="005F0597">
        <w:t xml:space="preserve">Pluske, J. R., Kim, J. C., &amp; Black, J. L. (2018a). Manipulating the immune system for pigs to optimise performance. </w:t>
      </w:r>
      <w:r w:rsidRPr="005F0597">
        <w:rPr>
          <w:i/>
        </w:rPr>
        <w:t>Animal Production Science, 58</w:t>
      </w:r>
      <w:r w:rsidRPr="005F0597">
        <w:t>(4), 666-680. doi:10.1071/an17598</w:t>
      </w:r>
      <w:bookmarkEnd w:id="165"/>
    </w:p>
    <w:p w14:paraId="135286DA" w14:textId="77777777" w:rsidR="005F0597" w:rsidRPr="005F0597" w:rsidRDefault="005F0597" w:rsidP="005F0597">
      <w:pPr>
        <w:pStyle w:val="EndNoteBibliography"/>
        <w:spacing w:after="0"/>
        <w:ind w:left="720" w:hanging="720"/>
      </w:pPr>
      <w:bookmarkStart w:id="166" w:name="_ENREF_113"/>
      <w:r w:rsidRPr="005F0597">
        <w:t xml:space="preserve">Pluske, J. R., Miller, D. W., Sterndale, S. O., &amp; Turpin, D. L. (2019). Associations between gastrointestinal-tract function and the stress response after weaning in pigs. </w:t>
      </w:r>
      <w:r w:rsidRPr="005F0597">
        <w:rPr>
          <w:i/>
        </w:rPr>
        <w:t>Animal Production Science, 59</w:t>
      </w:r>
      <w:r w:rsidRPr="005F0597">
        <w:t>(11), 2015-2022. doi:10.1071/an19279</w:t>
      </w:r>
      <w:bookmarkEnd w:id="166"/>
    </w:p>
    <w:p w14:paraId="49631340" w14:textId="77777777" w:rsidR="005F0597" w:rsidRPr="005F0597" w:rsidRDefault="005F0597" w:rsidP="005F0597">
      <w:pPr>
        <w:pStyle w:val="EndNoteBibliography"/>
        <w:spacing w:after="0"/>
        <w:ind w:left="720" w:hanging="720"/>
      </w:pPr>
      <w:bookmarkStart w:id="167" w:name="_ENREF_114"/>
      <w:r w:rsidRPr="005F0597">
        <w:t xml:space="preserve">Pluske, J. R., Turpin, D. L., &amp; Kim, J. C. (2018b). Gastrointestinal tract (gut) health in the young pig. </w:t>
      </w:r>
      <w:r w:rsidRPr="005F0597">
        <w:rPr>
          <w:i/>
        </w:rPr>
        <w:t>Animal Nutrition, 4</w:t>
      </w:r>
      <w:r w:rsidRPr="005F0597">
        <w:t>(2), 187-196. doi:10.1016/j.aninu.2017.12.004</w:t>
      </w:r>
      <w:bookmarkEnd w:id="167"/>
    </w:p>
    <w:p w14:paraId="1D29BEC8" w14:textId="77777777" w:rsidR="005F0597" w:rsidRPr="005F0597" w:rsidRDefault="005F0597" w:rsidP="005F0597">
      <w:pPr>
        <w:pStyle w:val="EndNoteBibliography"/>
        <w:spacing w:after="0"/>
        <w:ind w:left="720" w:hanging="720"/>
      </w:pPr>
      <w:bookmarkStart w:id="168" w:name="_ENREF_118"/>
      <w:r w:rsidRPr="005F0597">
        <w:t xml:space="preserve">Rhouma, M., Fairbrother, J. M., Beaudry, F., &amp; Letellier, A. (2017). Post weaning diarrhea in pigs: Risk factors and non-colistin-based control strategies. </w:t>
      </w:r>
      <w:r w:rsidRPr="005F0597">
        <w:rPr>
          <w:i/>
        </w:rPr>
        <w:t>Acta Veterinaria Scandinavica, 59</w:t>
      </w:r>
      <w:r w:rsidRPr="005F0597">
        <w:t>(1). doi:10.1186/s13028-017-0299-7</w:t>
      </w:r>
      <w:bookmarkEnd w:id="168"/>
    </w:p>
    <w:p w14:paraId="6590562D" w14:textId="77777777" w:rsidR="005F0597" w:rsidRPr="005F0597" w:rsidRDefault="005F0597" w:rsidP="005F0597">
      <w:pPr>
        <w:pStyle w:val="EndNoteBibliography"/>
        <w:spacing w:after="0"/>
        <w:ind w:left="720" w:hanging="720"/>
      </w:pPr>
      <w:bookmarkStart w:id="169" w:name="_ENREF_123"/>
      <w:r w:rsidRPr="005F0597">
        <w:t xml:space="preserve">Shannon, M. C., &amp; Hill, G. M. (2019). Trace mineral supplementation for the intestinal health of young monogastric animals. </w:t>
      </w:r>
      <w:r w:rsidRPr="005F0597">
        <w:rPr>
          <w:i/>
        </w:rPr>
        <w:t>Frontiers in Veterinary Science, 6</w:t>
      </w:r>
      <w:r w:rsidRPr="005F0597">
        <w:t>(MAR). doi:10.3389/fvets.2019.00073</w:t>
      </w:r>
      <w:bookmarkEnd w:id="169"/>
    </w:p>
    <w:p w14:paraId="3937F0BB" w14:textId="77777777" w:rsidR="005F0597" w:rsidRPr="005F0597" w:rsidRDefault="005F0597" w:rsidP="005F0597">
      <w:pPr>
        <w:pStyle w:val="EndNoteBibliography"/>
        <w:spacing w:after="0"/>
        <w:ind w:left="720" w:hanging="720"/>
      </w:pPr>
      <w:bookmarkStart w:id="170" w:name="_ENREF_130"/>
      <w:r w:rsidRPr="005F0597">
        <w:t xml:space="preserve">Su, W. F., Gong, T., Jiang, Z. P., Lu, Z. Q., &amp; Wang, Y. Z. (2022). The Role of Probiotics in Alleviating Postweaning Diarrhea in Piglets From the Perspective of Intestinal Barriers. </w:t>
      </w:r>
      <w:r w:rsidRPr="005F0597">
        <w:rPr>
          <w:i/>
        </w:rPr>
        <w:t>Frontiers in Cellular and Infection Microbiology, 12</w:t>
      </w:r>
      <w:r w:rsidRPr="005F0597">
        <w:t>, 12. doi:10.3389/fcimb.2022.883107</w:t>
      </w:r>
      <w:bookmarkEnd w:id="170"/>
    </w:p>
    <w:p w14:paraId="24F9EFF3" w14:textId="77777777" w:rsidR="005F0597" w:rsidRPr="005F0597" w:rsidRDefault="005F0597" w:rsidP="005F0597">
      <w:pPr>
        <w:pStyle w:val="EndNoteBibliography"/>
        <w:spacing w:after="0"/>
        <w:ind w:left="720" w:hanging="720"/>
      </w:pPr>
      <w:bookmarkStart w:id="171" w:name="_ENREF_131"/>
      <w:r w:rsidRPr="005F0597">
        <w:t xml:space="preserve">Subramaniam, M. D., &amp; Kim, I. H. (2015). Clays as dietary supplements for swine: A review. </w:t>
      </w:r>
      <w:r w:rsidRPr="005F0597">
        <w:rPr>
          <w:i/>
        </w:rPr>
        <w:t>Journal of Animal Science and Biotechnology, 6</w:t>
      </w:r>
      <w:r w:rsidRPr="005F0597">
        <w:t>, 9. doi:10.1186/s40104-015-0037-9</w:t>
      </w:r>
      <w:bookmarkEnd w:id="171"/>
    </w:p>
    <w:p w14:paraId="24FEEDC9" w14:textId="77777777" w:rsidR="005F0597" w:rsidRPr="005F0597" w:rsidRDefault="005F0597" w:rsidP="005F0597">
      <w:pPr>
        <w:pStyle w:val="EndNoteBibliography"/>
        <w:spacing w:after="0"/>
        <w:ind w:left="720" w:hanging="720"/>
      </w:pPr>
      <w:bookmarkStart w:id="172" w:name="_ENREF_132"/>
      <w:r w:rsidRPr="005F0597">
        <w:t xml:space="preserve">Suiryanrayna, M. V. A. N., &amp; Ramana, J. V. (2015). A review of the effects of dietary organic acids fed to swine. </w:t>
      </w:r>
      <w:r w:rsidRPr="005F0597">
        <w:rPr>
          <w:i/>
        </w:rPr>
        <w:t>Journal of Animal Science and Biotechnology, 6</w:t>
      </w:r>
      <w:r w:rsidRPr="005F0597">
        <w:t>(1). doi:10.1186/s40104-015-0042-z</w:t>
      </w:r>
      <w:bookmarkEnd w:id="172"/>
    </w:p>
    <w:p w14:paraId="7FEC8343" w14:textId="77777777" w:rsidR="005F0597" w:rsidRPr="005F0597" w:rsidRDefault="005F0597" w:rsidP="005F0597">
      <w:pPr>
        <w:pStyle w:val="EndNoteBibliography"/>
        <w:spacing w:after="0"/>
        <w:ind w:left="720" w:hanging="720"/>
      </w:pPr>
      <w:bookmarkStart w:id="173" w:name="_ENREF_133"/>
      <w:r w:rsidRPr="005F0597">
        <w:t xml:space="preserve">Sun, Y., &amp; Kim, S. W. (2017). Intestinal challenge with enterotoxigenic Escherichia coli in pigs, and nutritional intervention to prevent postweaning diarrhea. </w:t>
      </w:r>
      <w:r w:rsidRPr="005F0597">
        <w:rPr>
          <w:i/>
        </w:rPr>
        <w:t>Anim Nutr, 3</w:t>
      </w:r>
      <w:r w:rsidRPr="005F0597">
        <w:t>(4), 322-330. doi:10.1016/j.aninu.2017.10.001</w:t>
      </w:r>
      <w:bookmarkEnd w:id="173"/>
    </w:p>
    <w:p w14:paraId="2EC6C600" w14:textId="77777777" w:rsidR="005F0597" w:rsidRPr="005F0597" w:rsidRDefault="005F0597" w:rsidP="005F0597">
      <w:pPr>
        <w:pStyle w:val="EndNoteBibliography"/>
        <w:spacing w:after="0"/>
        <w:ind w:left="720" w:hanging="720"/>
      </w:pPr>
      <w:bookmarkStart w:id="174" w:name="_ENREF_134"/>
      <w:r w:rsidRPr="005F0597">
        <w:t xml:space="preserve">Sweeney, T., &amp; O'Doherty, J. V. (2016). Marine macroalgal extracts to maintain gut homeostasis in the weaning piglet. </w:t>
      </w:r>
      <w:r w:rsidRPr="005F0597">
        <w:rPr>
          <w:i/>
        </w:rPr>
        <w:t>Domest Anim Endocrinol, 56 Suppl</w:t>
      </w:r>
      <w:r w:rsidRPr="005F0597">
        <w:t>, S84-89. doi:10.1016/j.domaniend.2016.02.002</w:t>
      </w:r>
      <w:bookmarkEnd w:id="174"/>
    </w:p>
    <w:p w14:paraId="07925747" w14:textId="77777777" w:rsidR="005F0597" w:rsidRPr="005F0597" w:rsidRDefault="005F0597" w:rsidP="005F0597">
      <w:pPr>
        <w:pStyle w:val="EndNoteBibliography"/>
        <w:spacing w:after="0"/>
        <w:ind w:left="720" w:hanging="720"/>
      </w:pPr>
      <w:bookmarkStart w:id="175" w:name="_ENREF_135"/>
      <w:r w:rsidRPr="005F0597">
        <w:t xml:space="preserve">Tan, F. P. Y., Beltranena, E., &amp; Zijlstra, R. T. (2021). Resistant starch: Implications of dietary inclusion on gut health and growth in pigs: a review. </w:t>
      </w:r>
      <w:r w:rsidRPr="005F0597">
        <w:rPr>
          <w:i/>
        </w:rPr>
        <w:t>Journal of Animal Science and Biotechnology, 12</w:t>
      </w:r>
      <w:r w:rsidRPr="005F0597">
        <w:t>(1). doi:10.1186/s40104-021-00644-5</w:t>
      </w:r>
      <w:bookmarkEnd w:id="175"/>
    </w:p>
    <w:p w14:paraId="754F26F6" w14:textId="77777777" w:rsidR="005F0597" w:rsidRPr="005F0597" w:rsidRDefault="005F0597" w:rsidP="005F0597">
      <w:pPr>
        <w:pStyle w:val="EndNoteBibliography"/>
        <w:spacing w:after="0"/>
        <w:ind w:left="720" w:hanging="720"/>
      </w:pPr>
      <w:bookmarkStart w:id="176" w:name="_ENREF_137"/>
      <w:r w:rsidRPr="005F0597">
        <w:t xml:space="preserve">Torrallardona, D. (2010). Spray Dried Animal Plasma as an Alternative to Antibiotics in Weanling Pigs - A Review. </w:t>
      </w:r>
      <w:r w:rsidRPr="005F0597">
        <w:rPr>
          <w:i/>
        </w:rPr>
        <w:t>Asian-Australasian Journal of Animal Sciences, 23</w:t>
      </w:r>
      <w:r w:rsidRPr="005F0597">
        <w:t xml:space="preserve">(1), 131-148. </w:t>
      </w:r>
      <w:bookmarkEnd w:id="176"/>
    </w:p>
    <w:p w14:paraId="474C5145" w14:textId="77777777" w:rsidR="005F0597" w:rsidRPr="005F0597" w:rsidRDefault="005F0597" w:rsidP="005F0597">
      <w:pPr>
        <w:pStyle w:val="EndNoteBibliography"/>
        <w:spacing w:after="0"/>
        <w:ind w:left="720" w:hanging="720"/>
      </w:pPr>
      <w:bookmarkStart w:id="177" w:name="_ENREF_139"/>
      <w:r w:rsidRPr="005F0597">
        <w:t xml:space="preserve">Tugnoli, B., Giovagnoni, G., Piva, A., &amp; Grilli, E. (2020). From acidifiers to intestinal health enhancers: How organic acids can improve growth efficiency of pigs. </w:t>
      </w:r>
      <w:r w:rsidRPr="005F0597">
        <w:rPr>
          <w:i/>
        </w:rPr>
        <w:t>Animals, 10</w:t>
      </w:r>
      <w:r w:rsidRPr="005F0597">
        <w:t>(1). doi:10.3390/ani10010134</w:t>
      </w:r>
      <w:bookmarkEnd w:id="177"/>
    </w:p>
    <w:p w14:paraId="29B43677" w14:textId="77777777" w:rsidR="005F0597" w:rsidRPr="005F0597" w:rsidRDefault="005F0597" w:rsidP="005F0597">
      <w:pPr>
        <w:pStyle w:val="EndNoteBibliography"/>
        <w:spacing w:after="0"/>
        <w:ind w:left="720" w:hanging="720"/>
      </w:pPr>
      <w:bookmarkStart w:id="178" w:name="_ENREF_140"/>
      <w:r w:rsidRPr="005F0597">
        <w:t xml:space="preserve">Ulgheri, C., Paganini, B., &amp; Rossi, F. (2010). Antisecretory factor as a potential health-promoting molecule in man and animals. </w:t>
      </w:r>
      <w:r w:rsidRPr="005F0597">
        <w:rPr>
          <w:i/>
        </w:rPr>
        <w:t>Nutrition Research Reviews, 23</w:t>
      </w:r>
      <w:r w:rsidRPr="005F0597">
        <w:t>(2), 300-313. doi:10.1017/s0954422410000193</w:t>
      </w:r>
      <w:bookmarkEnd w:id="178"/>
    </w:p>
    <w:p w14:paraId="57F80523" w14:textId="77777777" w:rsidR="005F0597" w:rsidRPr="007B6FCB" w:rsidRDefault="005F0597" w:rsidP="005F0597">
      <w:pPr>
        <w:pStyle w:val="EndNoteBibliography"/>
        <w:spacing w:after="0"/>
        <w:ind w:left="720" w:hanging="720"/>
        <w:rPr>
          <w:lang w:val="pt-PT"/>
        </w:rPr>
      </w:pPr>
      <w:bookmarkStart w:id="179" w:name="_ENREF_145"/>
      <w:r w:rsidRPr="005F0597">
        <w:t xml:space="preserve">Vlasova, A. N., Amimo, J. O., &amp; Saif, L. J. (2017). Porcine Rotaviruses: Epidemiology, Immune Responses and Control Strategies. </w:t>
      </w:r>
      <w:r w:rsidRPr="007B6FCB">
        <w:rPr>
          <w:i/>
          <w:lang w:val="pt-PT"/>
        </w:rPr>
        <w:t>Viruses-Basel, 9</w:t>
      </w:r>
      <w:r w:rsidRPr="007B6FCB">
        <w:rPr>
          <w:lang w:val="pt-PT"/>
        </w:rPr>
        <w:t>(3), 27. doi:10.3390/v9030048</w:t>
      </w:r>
      <w:bookmarkEnd w:id="179"/>
    </w:p>
    <w:p w14:paraId="0C3B442C" w14:textId="77777777" w:rsidR="005F0597" w:rsidRPr="005F0597" w:rsidRDefault="005F0597" w:rsidP="005F0597">
      <w:pPr>
        <w:pStyle w:val="EndNoteBibliography"/>
        <w:spacing w:after="0"/>
        <w:ind w:left="720" w:hanging="720"/>
      </w:pPr>
      <w:bookmarkStart w:id="180" w:name="_ENREF_146"/>
      <w:r w:rsidRPr="007B6FCB">
        <w:rPr>
          <w:lang w:val="pt-PT"/>
        </w:rPr>
        <w:t xml:space="preserve">Vondruskova, H., Slamova, R., Trckova, M., Zraly, Z., &amp; Pavlik, I. (2010). </w:t>
      </w:r>
      <w:r w:rsidRPr="005F0597">
        <w:t xml:space="preserve">Alternatives to antibiotic growth promoters in prevention of diarrhoea in weaned piglets: A review. </w:t>
      </w:r>
      <w:r w:rsidRPr="005F0597">
        <w:rPr>
          <w:i/>
        </w:rPr>
        <w:t>Veterinarni Medicina, 55</w:t>
      </w:r>
      <w:r w:rsidRPr="005F0597">
        <w:t>(5), 199-224. doi:10.17221/2998-vetmed</w:t>
      </w:r>
      <w:bookmarkEnd w:id="180"/>
    </w:p>
    <w:p w14:paraId="310BF9D4" w14:textId="77777777" w:rsidR="005F0597" w:rsidRPr="005F0597" w:rsidRDefault="005F0597" w:rsidP="005F0597">
      <w:pPr>
        <w:pStyle w:val="EndNoteBibliography"/>
        <w:spacing w:after="0"/>
        <w:ind w:left="720" w:hanging="720"/>
      </w:pPr>
      <w:bookmarkStart w:id="181" w:name="_ENREF_148"/>
      <w:r w:rsidRPr="005F0597">
        <w:t xml:space="preserve">Wei, X. Y., Tsai, T. C., Howe, S., &amp; Zhao, J. C. (2021). Weaning Induced Gut Dysfunction and Nutritional Interventions in Nursery Pigs: A Partial Review. </w:t>
      </w:r>
      <w:r w:rsidRPr="005F0597">
        <w:rPr>
          <w:i/>
        </w:rPr>
        <w:t>Animals, 11</w:t>
      </w:r>
      <w:r w:rsidRPr="005F0597">
        <w:t>(5), 17. doi:10.3390/ani11051279</w:t>
      </w:r>
      <w:bookmarkEnd w:id="181"/>
    </w:p>
    <w:p w14:paraId="632FCE3F" w14:textId="77777777" w:rsidR="005F0597" w:rsidRPr="005F0597" w:rsidRDefault="005F0597" w:rsidP="005F0597">
      <w:pPr>
        <w:pStyle w:val="EndNoteBibliography"/>
        <w:spacing w:after="0"/>
        <w:ind w:left="720" w:hanging="720"/>
      </w:pPr>
      <w:bookmarkStart w:id="182" w:name="_ENREF_149"/>
      <w:r w:rsidRPr="005F0597">
        <w:t xml:space="preserve">Wisener, L. V., Sargeant, J. M., O'Sullivan, T. L., O'Connor, A. M., McEwen, S. A., Reist, M., &amp; Churchill, K. J. (2021). Non-antibiotic Approaches for Disease Prevention and Control in Nursery Pigs: A Scoping Review. </w:t>
      </w:r>
      <w:r w:rsidRPr="005F0597">
        <w:rPr>
          <w:i/>
        </w:rPr>
        <w:t>Frontiers in Veterinary Science, 8</w:t>
      </w:r>
      <w:r w:rsidRPr="005F0597">
        <w:t>. doi:10.3389/fvets.2021.620347</w:t>
      </w:r>
      <w:bookmarkEnd w:id="182"/>
    </w:p>
    <w:p w14:paraId="1E3C7D11" w14:textId="77777777" w:rsidR="005F0597" w:rsidRPr="005F0597" w:rsidRDefault="005F0597" w:rsidP="005F0597">
      <w:pPr>
        <w:pStyle w:val="EndNoteBibliography"/>
        <w:spacing w:after="0"/>
        <w:ind w:left="720" w:hanging="720"/>
      </w:pPr>
      <w:bookmarkStart w:id="183" w:name="_ENREF_150"/>
      <w:r w:rsidRPr="005F0597">
        <w:t xml:space="preserve">Xia, J., Fan, H., Yang, J., Song, T., Pang, L., Deng, H., . . . Deng, J. (2021). Research progress on diarrhoea and its mechanism in weaned piglets fed a high-protein diet. </w:t>
      </w:r>
      <w:r w:rsidRPr="005F0597">
        <w:rPr>
          <w:i/>
        </w:rPr>
        <w:t>J Anim Physiol Anim Nutr (Berl)</w:t>
      </w:r>
      <w:r w:rsidRPr="005F0597">
        <w:t>. doi:10.1111/jpn.13654</w:t>
      </w:r>
      <w:bookmarkEnd w:id="183"/>
    </w:p>
    <w:p w14:paraId="166432A9" w14:textId="77777777" w:rsidR="005F0597" w:rsidRPr="005F0597" w:rsidRDefault="005F0597" w:rsidP="005F0597">
      <w:pPr>
        <w:pStyle w:val="EndNoteBibliography"/>
        <w:spacing w:after="0"/>
        <w:ind w:left="720" w:hanging="720"/>
      </w:pPr>
      <w:bookmarkStart w:id="184" w:name="_ENREF_151"/>
      <w:r w:rsidRPr="005F0597">
        <w:t xml:space="preserve">Xiao, H., Shao, F., Wu, M., Ren, W., Xiong, X., Tan, B., &amp; Yin, Y. (2015). The application of antimicrobial peptides as growth and health promoters for swine. </w:t>
      </w:r>
      <w:r w:rsidRPr="005F0597">
        <w:rPr>
          <w:i/>
        </w:rPr>
        <w:t>Journal of Animal Science and Biotechnology, 6</w:t>
      </w:r>
      <w:r w:rsidRPr="005F0597">
        <w:t>(1). doi:10.1186/s40104-015-0018-z</w:t>
      </w:r>
      <w:bookmarkEnd w:id="184"/>
    </w:p>
    <w:p w14:paraId="6C7F5835" w14:textId="77777777" w:rsidR="005F0597" w:rsidRPr="005F0597" w:rsidRDefault="005F0597" w:rsidP="005F0597">
      <w:pPr>
        <w:pStyle w:val="EndNoteBibliography"/>
        <w:spacing w:after="0"/>
        <w:ind w:left="720" w:hanging="720"/>
      </w:pPr>
      <w:bookmarkStart w:id="185" w:name="_ENREF_152"/>
      <w:r w:rsidRPr="005F0597">
        <w:t xml:space="preserve">Xiong, X., Tan, B., Song, M., Ji, P., Kim, K., Yin, Y., &amp; Liu, Y. (2019). Nutritional intervention for the intestinal development and health of weaned pigs. </w:t>
      </w:r>
      <w:r w:rsidRPr="005F0597">
        <w:rPr>
          <w:i/>
        </w:rPr>
        <w:t>Frontiers in Veterinary Science, 6</w:t>
      </w:r>
      <w:r w:rsidRPr="005F0597">
        <w:t>(FEB). doi:10.3389/fvets.2019.00046</w:t>
      </w:r>
      <w:bookmarkEnd w:id="185"/>
    </w:p>
    <w:p w14:paraId="653B2FE0" w14:textId="77777777" w:rsidR="005F0597" w:rsidRPr="005F0597" w:rsidRDefault="005F0597" w:rsidP="005F0597">
      <w:pPr>
        <w:pStyle w:val="EndNoteBibliography"/>
        <w:spacing w:after="0"/>
        <w:ind w:left="720" w:hanging="720"/>
      </w:pPr>
      <w:bookmarkStart w:id="186" w:name="_ENREF_155"/>
      <w:r w:rsidRPr="005F0597">
        <w:t xml:space="preserve">Zamojska, D., Nowak, A., Nowak, I., &amp; Macierzyńska-Piotrowska, E. (2021). Probiotics and Postbiotics as Substitutes of Antibiotics in Farm Animals: A Review. </w:t>
      </w:r>
      <w:r w:rsidRPr="005F0597">
        <w:rPr>
          <w:i/>
        </w:rPr>
        <w:t>Animals (Basel), 11</w:t>
      </w:r>
      <w:r w:rsidRPr="005F0597">
        <w:t>(12). doi:10.3390/ani11123431</w:t>
      </w:r>
      <w:bookmarkEnd w:id="186"/>
    </w:p>
    <w:p w14:paraId="1F41E513" w14:textId="77777777" w:rsidR="005F0597" w:rsidRPr="005F0597" w:rsidRDefault="005F0597" w:rsidP="005F0597">
      <w:pPr>
        <w:pStyle w:val="EndNoteBibliography"/>
        <w:spacing w:after="0"/>
        <w:ind w:left="720" w:hanging="720"/>
      </w:pPr>
      <w:bookmarkStart w:id="187" w:name="_ENREF_156"/>
      <w:r w:rsidRPr="005F0597">
        <w:t xml:space="preserve">Zhang, H. L., van der Wielen, N., van der Hee, B., Wang, J. J., Hendriks, W., &amp; Gilbert, M. (2020). Impact of Fermentable Protein, by Feeding High Protein Diets, on Microbial Composition, Microbial Catabolic Activity, Gut Health and beyond in Pigs. </w:t>
      </w:r>
      <w:r w:rsidRPr="005F0597">
        <w:rPr>
          <w:i/>
        </w:rPr>
        <w:t>Microorganisms, 8</w:t>
      </w:r>
      <w:r w:rsidRPr="005F0597">
        <w:t>(11), 23. doi:10.3390/microorganisms8111735</w:t>
      </w:r>
      <w:bookmarkEnd w:id="187"/>
    </w:p>
    <w:p w14:paraId="4B7676FA" w14:textId="77777777" w:rsidR="005F0597" w:rsidRPr="005F0597" w:rsidRDefault="005F0597" w:rsidP="005F0597">
      <w:pPr>
        <w:pStyle w:val="EndNoteBibliography"/>
        <w:spacing w:after="0"/>
        <w:ind w:left="720" w:hanging="720"/>
      </w:pPr>
      <w:bookmarkStart w:id="188" w:name="_ENREF_157"/>
      <w:r w:rsidRPr="005F0597">
        <w:t xml:space="preserve">Zhang, J., Li, Z., Cao, Z., Wang, L., Li, X., Li, S., &amp; Xu, Y. (2015). Bacteriophages as antimicrobial agents against major pathogens in swine: A review. </w:t>
      </w:r>
      <w:r w:rsidRPr="005F0597">
        <w:rPr>
          <w:i/>
        </w:rPr>
        <w:t>Journal of Animal Science and Biotechnology, 6</w:t>
      </w:r>
      <w:r w:rsidRPr="005F0597">
        <w:t>(1). doi:10.1186/s40104-015-0039-7</w:t>
      </w:r>
      <w:bookmarkEnd w:id="188"/>
    </w:p>
    <w:p w14:paraId="5F2212CA" w14:textId="77777777" w:rsidR="005F0597" w:rsidRPr="005F0597" w:rsidRDefault="005F0597" w:rsidP="005F0597">
      <w:pPr>
        <w:pStyle w:val="EndNoteBibliography"/>
        <w:spacing w:after="0"/>
        <w:ind w:left="720" w:hanging="720"/>
      </w:pPr>
      <w:bookmarkStart w:id="189" w:name="_ENREF_158"/>
      <w:r w:rsidRPr="005F0597">
        <w:t xml:space="preserve">Zhao, J. B., Zhang, Z. Y., Zhang, S., Page, G., &amp; Jaworski, N. W. (2021). The role of lactose in weanling pig nutrition: a literature and meta-analysis review. </w:t>
      </w:r>
      <w:r w:rsidRPr="005F0597">
        <w:rPr>
          <w:i/>
        </w:rPr>
        <w:t>Journal of Animal Science and Biotechnology, 12</w:t>
      </w:r>
      <w:r w:rsidRPr="005F0597">
        <w:t>(1), 17. doi:10.1186/s40104-020-00522-6</w:t>
      </w:r>
      <w:bookmarkEnd w:id="189"/>
    </w:p>
    <w:p w14:paraId="48D131AC" w14:textId="77777777" w:rsidR="005F0597" w:rsidRPr="005F0597" w:rsidRDefault="005F0597" w:rsidP="005F0597">
      <w:pPr>
        <w:pStyle w:val="EndNoteBibliography"/>
        <w:spacing w:after="0"/>
        <w:ind w:left="720" w:hanging="720"/>
      </w:pPr>
      <w:bookmarkStart w:id="190" w:name="_ENREF_159"/>
      <w:r w:rsidRPr="005F0597">
        <w:t xml:space="preserve">Zheng, L., Duarte, M. E., Sevarolli Loftus, A., &amp; Kim, S. W. (2021). Intestinal Health of Pigs Upon Weaning: Challenges and Nutritional Intervention. </w:t>
      </w:r>
      <w:r w:rsidRPr="005F0597">
        <w:rPr>
          <w:i/>
        </w:rPr>
        <w:t>Frontiers in Veterinary Science, 8</w:t>
      </w:r>
      <w:r w:rsidRPr="005F0597">
        <w:t>. doi:10.3389/fvets.2021.628258</w:t>
      </w:r>
      <w:bookmarkEnd w:id="190"/>
    </w:p>
    <w:p w14:paraId="623C4494" w14:textId="77777777" w:rsidR="005F0597" w:rsidRPr="005F0597" w:rsidRDefault="005F0597" w:rsidP="005F0597">
      <w:pPr>
        <w:pStyle w:val="EndNoteCategoryHeading"/>
      </w:pPr>
      <w:r w:rsidRPr="005F0597">
        <w:t>Manual searches</w:t>
      </w:r>
    </w:p>
    <w:p w14:paraId="1CF5A7EE" w14:textId="77777777" w:rsidR="005F0597" w:rsidRPr="005F0597" w:rsidRDefault="005F0597" w:rsidP="005F0597">
      <w:pPr>
        <w:pStyle w:val="EndNoteBibliography"/>
        <w:spacing w:after="0"/>
        <w:ind w:left="720" w:hanging="720"/>
      </w:pPr>
      <w:bookmarkStart w:id="191" w:name="_ENREF_1"/>
      <w:r w:rsidRPr="005F0597">
        <w:t xml:space="preserve">Aarestrup, F. M., &amp; Hasman, H. (2004). Susceptibility of different bacterial species isolated from food animals to copper sulphate, zinc chloride and antimicrobial substances used for disinfection. </w:t>
      </w:r>
      <w:r w:rsidRPr="005F0597">
        <w:rPr>
          <w:i/>
        </w:rPr>
        <w:t>Vet Microbiol, 100</w:t>
      </w:r>
      <w:r w:rsidRPr="005F0597">
        <w:t>(1-2), 83-89. doi:10.1016/j.vetmic.2004.01.013</w:t>
      </w:r>
      <w:bookmarkEnd w:id="191"/>
    </w:p>
    <w:p w14:paraId="5D343FEB" w14:textId="13BF2EDF" w:rsidR="005F0597" w:rsidRPr="005F0597" w:rsidRDefault="005F0597" w:rsidP="005F0597">
      <w:pPr>
        <w:pStyle w:val="EndNoteBibliography"/>
        <w:spacing w:after="0"/>
        <w:ind w:left="720" w:hanging="720"/>
      </w:pPr>
      <w:bookmarkStart w:id="192" w:name="_ENREF_2"/>
      <w:r w:rsidRPr="005F0597">
        <w:t xml:space="preserve">ADAS UK. (2005). </w:t>
      </w:r>
      <w:r w:rsidRPr="005F0597">
        <w:rPr>
          <w:i/>
        </w:rPr>
        <w:t>The effect of different weaning ages on the welfare of gilts and their piglets</w:t>
      </w:r>
      <w:r w:rsidRPr="005F0597">
        <w:t xml:space="preserve">. Retrieved from </w:t>
      </w:r>
      <w:hyperlink r:id="rId33" w:history="1">
        <w:r w:rsidRPr="005F0597">
          <w:rPr>
            <w:rStyle w:val="Hyperlink"/>
          </w:rPr>
          <w:t>http://sciencesearch.defra.gov.uk/Default.aspx?Menu=Menu&amp;Module=More&amp;Location=None&amp;Completed=0&amp;ProjectID=12929</w:t>
        </w:r>
        <w:bookmarkEnd w:id="192"/>
      </w:hyperlink>
    </w:p>
    <w:p w14:paraId="1AFA5FFA" w14:textId="6BF88B14" w:rsidR="005F0597" w:rsidRPr="005F0597" w:rsidRDefault="005F0597" w:rsidP="005F0597">
      <w:pPr>
        <w:pStyle w:val="EndNoteBibliography"/>
        <w:spacing w:after="0"/>
        <w:ind w:left="720" w:hanging="720"/>
      </w:pPr>
      <w:bookmarkStart w:id="193" w:name="_ENREF_4"/>
      <w:r w:rsidRPr="005F0597">
        <w:t xml:space="preserve">AHDB. (2020a). Establishing the weaned pig. Retrieved from </w:t>
      </w:r>
      <w:hyperlink r:id="rId34" w:history="1">
        <w:r w:rsidRPr="005F0597">
          <w:rPr>
            <w:rStyle w:val="Hyperlink"/>
          </w:rPr>
          <w:t>https://ahdb.org.uk/knowledge-library/establishing-the-weaned-pig</w:t>
        </w:r>
        <w:bookmarkEnd w:id="193"/>
      </w:hyperlink>
    </w:p>
    <w:p w14:paraId="57DD3BEA" w14:textId="03178124" w:rsidR="005F0597" w:rsidRPr="005F0597" w:rsidRDefault="005F0597" w:rsidP="005F0597">
      <w:pPr>
        <w:pStyle w:val="EndNoteBibliography"/>
        <w:spacing w:after="0"/>
        <w:ind w:left="720" w:hanging="720"/>
      </w:pPr>
      <w:bookmarkStart w:id="194" w:name="_ENREF_5"/>
      <w:r w:rsidRPr="005F0597">
        <w:t xml:space="preserve">AHDB. (2020b). Feeding the weaned pig. Retrieved from </w:t>
      </w:r>
      <w:hyperlink r:id="rId35" w:history="1">
        <w:r w:rsidRPr="005F0597">
          <w:rPr>
            <w:rStyle w:val="Hyperlink"/>
          </w:rPr>
          <w:t>https://ahdb.org.uk/knowledge-library/feeding-the-weaned-pig</w:t>
        </w:r>
        <w:bookmarkEnd w:id="194"/>
      </w:hyperlink>
    </w:p>
    <w:p w14:paraId="2992D425" w14:textId="585311CF" w:rsidR="005F0597" w:rsidRPr="005F0597" w:rsidRDefault="005F0597" w:rsidP="005F0597">
      <w:pPr>
        <w:pStyle w:val="EndNoteBibliography"/>
        <w:spacing w:after="0"/>
        <w:ind w:left="720" w:hanging="720"/>
      </w:pPr>
      <w:bookmarkStart w:id="195" w:name="_ENREF_6"/>
      <w:r w:rsidRPr="005F0597">
        <w:t xml:space="preserve">AHDB. (2022). PHWC Antimicrobial Usage. Retrieved from </w:t>
      </w:r>
      <w:hyperlink r:id="rId36" w:history="1">
        <w:r w:rsidRPr="005F0597">
          <w:rPr>
            <w:rStyle w:val="Hyperlink"/>
          </w:rPr>
          <w:t>https://ahdb.org.uk/knowledge-library/phwc-antimicrobial-usage</w:t>
        </w:r>
        <w:bookmarkEnd w:id="195"/>
      </w:hyperlink>
    </w:p>
    <w:p w14:paraId="31B12D9D" w14:textId="5E164EB6" w:rsidR="005F0597" w:rsidRPr="005F0597" w:rsidRDefault="005F0597" w:rsidP="005F0597">
      <w:pPr>
        <w:pStyle w:val="EndNoteBibliography"/>
        <w:spacing w:after="0"/>
        <w:ind w:left="720" w:hanging="720"/>
      </w:pPr>
      <w:bookmarkStart w:id="196" w:name="_ENREF_7"/>
      <w:r w:rsidRPr="005F0597">
        <w:t xml:space="preserve">AHDB. (n.d.). Additives as an alternative to zinc oxide in pig diets. Retrieved from </w:t>
      </w:r>
      <w:hyperlink r:id="rId37" w:history="1">
        <w:r w:rsidRPr="005F0597">
          <w:rPr>
            <w:rStyle w:val="Hyperlink"/>
          </w:rPr>
          <w:t>https://ahdb.org.uk/knowledge-library/additives-as-an-alternative-to-zinc-oxide-in-pig-diets</w:t>
        </w:r>
        <w:bookmarkEnd w:id="196"/>
      </w:hyperlink>
    </w:p>
    <w:p w14:paraId="422021E0" w14:textId="612DB6EF" w:rsidR="005F0597" w:rsidRPr="005F0597" w:rsidRDefault="005F0597" w:rsidP="005F0597">
      <w:pPr>
        <w:pStyle w:val="EndNoteBibliography"/>
        <w:spacing w:after="0"/>
        <w:ind w:left="720" w:hanging="720"/>
      </w:pPr>
      <w:bookmarkStart w:id="197" w:name="_ENREF_9"/>
      <w:r w:rsidRPr="005F0597">
        <w:t xml:space="preserve">APEC. (2021, 2021-10-26). Enzyme Applications for Animal Feed: Questions and Answers | APEC USA. Retrieved from </w:t>
      </w:r>
      <w:hyperlink r:id="rId38" w:history="1">
        <w:r w:rsidRPr="005F0597">
          <w:rPr>
            <w:rStyle w:val="Hyperlink"/>
          </w:rPr>
          <w:t>https://www.apecusa.com/blog/enzyme-applications-for-animal-feed-questions-and-answers/</w:t>
        </w:r>
        <w:bookmarkEnd w:id="197"/>
      </w:hyperlink>
    </w:p>
    <w:p w14:paraId="10E11250" w14:textId="5A06793D" w:rsidR="005F0597" w:rsidRPr="005F0597" w:rsidRDefault="005F0597" w:rsidP="005F0597">
      <w:pPr>
        <w:pStyle w:val="EndNoteBibliography"/>
        <w:spacing w:after="0"/>
        <w:ind w:left="720" w:hanging="720"/>
      </w:pPr>
      <w:bookmarkStart w:id="198" w:name="_ENREF_13"/>
      <w:r w:rsidRPr="005F0597">
        <w:t xml:space="preserve">Barba-Vidal, E. (2022). If your nutritionist is not aware of the farm’s vaccination protocol… you may be losing an opportunity. Retrieved from </w:t>
      </w:r>
      <w:hyperlink r:id="rId39" w:history="1">
        <w:r w:rsidRPr="005F0597">
          <w:rPr>
            <w:rStyle w:val="Hyperlink"/>
          </w:rPr>
          <w:t>https://www.pig333.com/articles/nutritional-immunomodulation-in-swine_18539/</w:t>
        </w:r>
        <w:bookmarkEnd w:id="198"/>
      </w:hyperlink>
    </w:p>
    <w:p w14:paraId="495BBC70" w14:textId="34F29825" w:rsidR="005F0597" w:rsidRPr="007247D1" w:rsidRDefault="005F0597" w:rsidP="005F0597">
      <w:pPr>
        <w:pStyle w:val="EndNoteBibliography"/>
        <w:spacing w:after="0"/>
        <w:ind w:left="720" w:hanging="720"/>
        <w:rPr>
          <w:lang w:val="pt-PT"/>
        </w:rPr>
      </w:pPr>
      <w:bookmarkStart w:id="199" w:name="_ENREF_15"/>
      <w:r w:rsidRPr="005F0597">
        <w:t xml:space="preserve">Barbosa, F., Pedrazuela, R., &amp; Mazili, S. (2019). Zero ZnO: why we need to replace zinc oxide in tackling post-weaning diarrhoea. </w:t>
      </w:r>
      <w:r w:rsidRPr="007B6FCB">
        <w:rPr>
          <w:lang w:val="pt-PT"/>
        </w:rPr>
        <w:t xml:space="preserve">Retrieved from </w:t>
      </w:r>
      <w:hyperlink r:id="rId40" w:history="1">
        <w:r w:rsidRPr="007247D1">
          <w:rPr>
            <w:rStyle w:val="Hyperlink"/>
            <w:lang w:val="pt-PT"/>
          </w:rPr>
          <w:t>https://www.thepigsite.com/news/2019/11/zero-zno-why-we-need-to-replace-zinc-oxide-in-tackling-post-weaning-diarrhoea</w:t>
        </w:r>
        <w:bookmarkEnd w:id="199"/>
      </w:hyperlink>
    </w:p>
    <w:p w14:paraId="21AE5AA0" w14:textId="77777777" w:rsidR="005F0597" w:rsidRPr="005F0597" w:rsidRDefault="005F0597" w:rsidP="005F0597">
      <w:pPr>
        <w:pStyle w:val="EndNoteBibliography"/>
        <w:spacing w:after="0"/>
        <w:ind w:left="720" w:hanging="720"/>
      </w:pPr>
      <w:bookmarkStart w:id="200" w:name="_ENREF_19"/>
      <w:r w:rsidRPr="007247D1">
        <w:rPr>
          <w:lang w:val="pt-PT"/>
        </w:rPr>
        <w:t xml:space="preserve">Bontempo, V., Jiang, X. R., Cheli, F., Lo Verso, L., Mantovani, G., Vitari, F., . . . </w:t>
      </w:r>
      <w:r w:rsidRPr="005F0597">
        <w:t xml:space="preserve">Agazzi, A. (2014). Administration of a novel plant extract product via drinking water to post-weaning piglets: effects on performance and gut health. </w:t>
      </w:r>
      <w:r w:rsidRPr="005F0597">
        <w:rPr>
          <w:i/>
        </w:rPr>
        <w:t>Animal, 8</w:t>
      </w:r>
      <w:r w:rsidRPr="005F0597">
        <w:t>(5), 721-730. doi:10.1017/S175173111400041X</w:t>
      </w:r>
      <w:bookmarkEnd w:id="200"/>
    </w:p>
    <w:p w14:paraId="5A10E162" w14:textId="77777777" w:rsidR="005F0597" w:rsidRPr="005F0597" w:rsidRDefault="005F0597" w:rsidP="005F0597">
      <w:pPr>
        <w:pStyle w:val="EndNoteBibliography"/>
        <w:spacing w:after="0"/>
        <w:ind w:left="720" w:hanging="720"/>
      </w:pPr>
      <w:bookmarkStart w:id="201" w:name="_ENREF_20"/>
      <w:r w:rsidRPr="005F0597">
        <w:t xml:space="preserve">Bulens, A., Biesemans, C., Van Beirendonck, S., Van Thielen, J., &amp; Driessen, B. (2016). The effect of a straw dispenser on behavior and lesions in weanling pigs. </w:t>
      </w:r>
      <w:r w:rsidRPr="005F0597">
        <w:rPr>
          <w:i/>
        </w:rPr>
        <w:t>Journal of Veterinary Behavior, 12</w:t>
      </w:r>
      <w:r w:rsidRPr="005F0597">
        <w:t xml:space="preserve">, 49-53. </w:t>
      </w:r>
      <w:bookmarkEnd w:id="201"/>
    </w:p>
    <w:p w14:paraId="0DFB0888" w14:textId="1E35282B" w:rsidR="005F0597" w:rsidRPr="005F0597" w:rsidRDefault="005F0597" w:rsidP="005F0597">
      <w:pPr>
        <w:pStyle w:val="EndNoteBibliography"/>
        <w:spacing w:after="0"/>
        <w:ind w:left="720" w:hanging="720"/>
      </w:pPr>
      <w:bookmarkStart w:id="202" w:name="_ENREF_21"/>
      <w:r w:rsidRPr="005F0597">
        <w:t xml:space="preserve">Byrne, J. (2022). Pros and cons of phage therapy, probiotics and postbiotics as strategies to control post-weaning diarrhea in pigs. Retrieved from </w:t>
      </w:r>
      <w:hyperlink r:id="rId41" w:history="1">
        <w:r w:rsidRPr="005F0597">
          <w:rPr>
            <w:rStyle w:val="Hyperlink"/>
          </w:rPr>
          <w:t>https://www.feednavigator.com/Article/2021/06/01/Pros-and-cons-of-phage-therapy-probiotics-and-postbiotics-as-strategies-to-control-post-weaning-diarrhea-in-pigs</w:t>
        </w:r>
        <w:bookmarkEnd w:id="202"/>
      </w:hyperlink>
    </w:p>
    <w:p w14:paraId="77E70709" w14:textId="77777777" w:rsidR="005F0597" w:rsidRPr="005F0597" w:rsidRDefault="005F0597" w:rsidP="005F0597">
      <w:pPr>
        <w:pStyle w:val="EndNoteBibliography"/>
        <w:spacing w:after="0"/>
        <w:ind w:left="720" w:hanging="720"/>
      </w:pPr>
      <w:bookmarkStart w:id="203" w:name="_ENREF_23"/>
      <w:r w:rsidRPr="005F0597">
        <w:t xml:space="preserve">Canibe, N., Højberg, O., Kongsted, H., Vodolazska, D., Lauridsen, C., Nielsen, T. S., &amp; Schönherz, A. A. (2022). Review on Preventive Measures to Reduce Post-Weaning Diarrhoea in Piglets. </w:t>
      </w:r>
      <w:r w:rsidRPr="005F0597">
        <w:rPr>
          <w:i/>
        </w:rPr>
        <w:t>Animals (Basel), 12</w:t>
      </w:r>
      <w:r w:rsidRPr="005F0597">
        <w:t>(19). doi:10.3390/ani12192585</w:t>
      </w:r>
      <w:bookmarkEnd w:id="203"/>
    </w:p>
    <w:p w14:paraId="4ADBA41D" w14:textId="77777777" w:rsidR="005F0597" w:rsidRPr="005F0597" w:rsidRDefault="005F0597" w:rsidP="005F0597">
      <w:pPr>
        <w:pStyle w:val="EndNoteBibliography"/>
        <w:spacing w:after="0"/>
        <w:ind w:left="720" w:hanging="720"/>
      </w:pPr>
      <w:bookmarkStart w:id="204" w:name="_ENREF_25"/>
      <w:r w:rsidRPr="005F0597">
        <w:t xml:space="preserve">Chen, T. Y., Turpin, D. L., Knight, A. L., Bouwman, E. G., Soede, N. M., Kirkwood, R. N., &amp; Langendijk, P. (2017). Lactational oestrus and reproductive performance following a delayed limited nursing schedule in primiparous sows. </w:t>
      </w:r>
      <w:r w:rsidRPr="005F0597">
        <w:rPr>
          <w:i/>
        </w:rPr>
        <w:t>Theriogenology, 96</w:t>
      </w:r>
      <w:r w:rsidRPr="005F0597">
        <w:t>, 42-48. doi:10.1016/j.theriogenology.2017.03.026</w:t>
      </w:r>
      <w:bookmarkEnd w:id="204"/>
    </w:p>
    <w:p w14:paraId="5C7A5812" w14:textId="0F93223E" w:rsidR="005F0597" w:rsidRPr="005F0597" w:rsidRDefault="005F0597" w:rsidP="005F0597">
      <w:pPr>
        <w:pStyle w:val="EndNoteBibliography"/>
        <w:spacing w:after="0"/>
        <w:ind w:left="720" w:hanging="720"/>
      </w:pPr>
      <w:bookmarkStart w:id="205" w:name="_ENREF_27"/>
      <w:r w:rsidRPr="005F0597">
        <w:t xml:space="preserve">Cirera, M. (2016). The importance of dietary protein and Amino Acids after weaning. Retrieved from </w:t>
      </w:r>
      <w:hyperlink r:id="rId42" w:history="1">
        <w:r w:rsidRPr="005F0597">
          <w:rPr>
            <w:rStyle w:val="Hyperlink"/>
          </w:rPr>
          <w:t>https://www.pig333.com/articles/the-importance-of-dietary-protein-and-amino-acids-after-weaning_11875/</w:t>
        </w:r>
        <w:bookmarkEnd w:id="205"/>
      </w:hyperlink>
    </w:p>
    <w:p w14:paraId="31793E0F" w14:textId="77777777" w:rsidR="005F0597" w:rsidRPr="005F0597" w:rsidRDefault="005F0597" w:rsidP="005F0597">
      <w:pPr>
        <w:pStyle w:val="EndNoteBibliography"/>
        <w:spacing w:after="0"/>
        <w:ind w:left="720" w:hanging="720"/>
      </w:pPr>
      <w:bookmarkStart w:id="206" w:name="_ENREF_28"/>
      <w:r w:rsidRPr="005F0597">
        <w:t xml:space="preserve">Colson, V., Martin, E., Orgeur, P., &amp; Prunier, A. (2012). Influence of housing and social changes on growth, behaviour and cortisol in piglets at weaning. </w:t>
      </w:r>
      <w:r w:rsidRPr="005F0597">
        <w:rPr>
          <w:i/>
        </w:rPr>
        <w:t>Physiology &amp; behavior, 107</w:t>
      </w:r>
      <w:r w:rsidRPr="005F0597">
        <w:t xml:space="preserve">(1), 59-64. </w:t>
      </w:r>
      <w:bookmarkEnd w:id="206"/>
    </w:p>
    <w:p w14:paraId="60834700" w14:textId="48BA5A58" w:rsidR="005F0597" w:rsidRPr="005F0597" w:rsidRDefault="005F0597" w:rsidP="005F0597">
      <w:pPr>
        <w:pStyle w:val="EndNoteBibliography"/>
        <w:spacing w:after="0"/>
        <w:ind w:left="720" w:hanging="720"/>
      </w:pPr>
      <w:bookmarkStart w:id="207" w:name="_ENREF_31"/>
      <w:r w:rsidRPr="005F0597">
        <w:t xml:space="preserve">Correa, F., Luise, D., Amatucci, L., Palumbo, F., Virdis, S., Negrini, C., . . . Trevisi, P. (2022). Effect of an Escherichia coli F4/F18 bivalent oral live vaccine on gut health and performance of healthy weaned pigs. </w:t>
      </w:r>
      <w:r w:rsidRPr="005F0597">
        <w:rPr>
          <w:i/>
        </w:rPr>
        <w:t>Animal, 16</w:t>
      </w:r>
      <w:r w:rsidRPr="005F0597">
        <w:t>(11), 100654. doi:</w:t>
      </w:r>
      <w:hyperlink r:id="rId43" w:history="1">
        <w:r w:rsidRPr="005F0597">
          <w:rPr>
            <w:rStyle w:val="Hyperlink"/>
          </w:rPr>
          <w:t>https://doi.org/10.1016/j.animal.2022.100654</w:t>
        </w:r>
        <w:bookmarkEnd w:id="207"/>
      </w:hyperlink>
    </w:p>
    <w:p w14:paraId="52EA4ACA" w14:textId="09AA02E0" w:rsidR="005F0597" w:rsidRPr="005F0597" w:rsidRDefault="005F0597" w:rsidP="005F0597">
      <w:pPr>
        <w:pStyle w:val="EndNoteBibliography"/>
        <w:spacing w:after="0"/>
        <w:ind w:left="720" w:hanging="720"/>
      </w:pPr>
      <w:bookmarkStart w:id="208" w:name="_ENREF_32"/>
      <w:r w:rsidRPr="005F0597">
        <w:t xml:space="preserve">Cristobal, M., Lee, S. A., Blavi, L., &amp; Stein, H. H. (2019). Alternative Nutrition Strategies to Control Post-Weaning Diarrhea. Retrieved from </w:t>
      </w:r>
      <w:hyperlink r:id="rId44" w:history="1">
        <w:r w:rsidRPr="005F0597">
          <w:rPr>
            <w:rStyle w:val="Hyperlink"/>
          </w:rPr>
          <w:t>https://www.porkbusiness.com/news/hog-production/alternative-nutrition-strategies-control-post-weaning-diarrhea</w:t>
        </w:r>
        <w:bookmarkEnd w:id="208"/>
      </w:hyperlink>
    </w:p>
    <w:p w14:paraId="33EBA971" w14:textId="1471B383" w:rsidR="005F0597" w:rsidRPr="005F0597" w:rsidRDefault="005F0597" w:rsidP="005F0597">
      <w:pPr>
        <w:pStyle w:val="EndNoteBibliography"/>
        <w:spacing w:after="0"/>
        <w:ind w:left="720" w:hanging="720"/>
      </w:pPr>
      <w:bookmarkStart w:id="209" w:name="_ENREF_35"/>
      <w:r w:rsidRPr="005F0597">
        <w:t xml:space="preserve">Department for International Development - gov.uk. (2015). Rapid Evidence Assessments. Retrieved from </w:t>
      </w:r>
      <w:hyperlink r:id="rId45" w:history="1">
        <w:r w:rsidRPr="005F0597">
          <w:rPr>
            <w:rStyle w:val="Hyperlink"/>
          </w:rPr>
          <w:t>https://www.gov.uk/government/collections/rapid-evidence-assessments</w:t>
        </w:r>
        <w:bookmarkEnd w:id="209"/>
      </w:hyperlink>
    </w:p>
    <w:p w14:paraId="66ABB660" w14:textId="77777777" w:rsidR="005F0597" w:rsidRPr="005F0597" w:rsidRDefault="005F0597" w:rsidP="005F0597">
      <w:pPr>
        <w:pStyle w:val="EndNoteBibliography"/>
        <w:spacing w:after="0"/>
        <w:ind w:left="720" w:hanging="720"/>
      </w:pPr>
      <w:bookmarkStart w:id="210" w:name="_ENREF_36"/>
      <w:r w:rsidRPr="005F0597">
        <w:t xml:space="preserve">Desiree, K., Mosimann, S., &amp; Ebner, P. (2021). Efficacy of phage therapy in pigs: systematic review and meta-analysis. </w:t>
      </w:r>
      <w:r w:rsidRPr="005F0597">
        <w:rPr>
          <w:i/>
        </w:rPr>
        <w:t>Journal of Animal Science, 99</w:t>
      </w:r>
      <w:r w:rsidRPr="005F0597">
        <w:t>(7). doi:10.1093/jas/skab157</w:t>
      </w:r>
      <w:bookmarkEnd w:id="210"/>
    </w:p>
    <w:p w14:paraId="2E696A85" w14:textId="5499EA9B" w:rsidR="005F0597" w:rsidRPr="005F0597" w:rsidRDefault="005F0597" w:rsidP="005F0597">
      <w:pPr>
        <w:pStyle w:val="EndNoteBibliography"/>
        <w:spacing w:after="0"/>
        <w:ind w:left="720" w:hanging="720"/>
      </w:pPr>
      <w:bookmarkStart w:id="211" w:name="_ENREF_38"/>
      <w:r w:rsidRPr="005F0597">
        <w:t xml:space="preserve">EFSA. (n.d.). Feed additives. Retrieved from </w:t>
      </w:r>
      <w:hyperlink r:id="rId46" w:history="1">
        <w:r w:rsidRPr="005F0597">
          <w:rPr>
            <w:rStyle w:val="Hyperlink"/>
          </w:rPr>
          <w:t>https://www.efsa.europa.eu/en/topics/topic/feed-additives</w:t>
        </w:r>
        <w:bookmarkEnd w:id="211"/>
      </w:hyperlink>
    </w:p>
    <w:p w14:paraId="34D2CF7B" w14:textId="77777777" w:rsidR="005F0597" w:rsidRPr="005F0597" w:rsidRDefault="005F0597" w:rsidP="005F0597">
      <w:pPr>
        <w:pStyle w:val="EndNoteBibliography"/>
        <w:spacing w:after="0"/>
        <w:ind w:left="720" w:hanging="720"/>
      </w:pPr>
      <w:bookmarkStart w:id="212" w:name="_ENREF_40"/>
      <w:r w:rsidRPr="005F0597">
        <w:t xml:space="preserve">Evans, M. (2001). Practical management and housing of the young weaned piglet. In M. A. Varley &amp; J. Wiseman (Eds.), </w:t>
      </w:r>
      <w:r w:rsidRPr="005F0597">
        <w:rPr>
          <w:i/>
        </w:rPr>
        <w:t>The weaner pig : nutrition and management</w:t>
      </w:r>
      <w:r w:rsidRPr="005F0597">
        <w:t>. Wallingford, Oxon, UK ;: CABI Pub.</w:t>
      </w:r>
      <w:bookmarkEnd w:id="212"/>
    </w:p>
    <w:p w14:paraId="23BA0111" w14:textId="77777777" w:rsidR="005F0597" w:rsidRPr="005F0597" w:rsidRDefault="005F0597" w:rsidP="005F0597">
      <w:pPr>
        <w:pStyle w:val="EndNoteBibliography"/>
        <w:spacing w:after="0"/>
        <w:ind w:left="720" w:hanging="720"/>
      </w:pPr>
      <w:bookmarkStart w:id="213" w:name="_ENREF_41"/>
      <w:r w:rsidRPr="005F0597">
        <w:t xml:space="preserve">Fairbrother, J. M., &amp; Nadeau, É. (2019). Colibacillosis. In </w:t>
      </w:r>
      <w:r w:rsidRPr="005F0597">
        <w:rPr>
          <w:i/>
        </w:rPr>
        <w:t>Diseases of Swine</w:t>
      </w:r>
      <w:r w:rsidRPr="005F0597">
        <w:t xml:space="preserve"> (pp. 807-834).</w:t>
      </w:r>
      <w:bookmarkEnd w:id="213"/>
    </w:p>
    <w:p w14:paraId="679DB660" w14:textId="164DD2BB" w:rsidR="005F0597" w:rsidRPr="005F0597" w:rsidRDefault="005F0597" w:rsidP="005F0597">
      <w:pPr>
        <w:pStyle w:val="EndNoteBibliography"/>
        <w:spacing w:after="0"/>
        <w:ind w:left="720" w:hanging="720"/>
      </w:pPr>
      <w:bookmarkStart w:id="214" w:name="_ENREF_47"/>
      <w:r w:rsidRPr="005F0597">
        <w:t xml:space="preserve">Gerritsen, R., Soede, N., Langendijk, P., Hazeleger, W., &amp; Kemp, B. (2008). The Intermittent Suckling Regimen in Pigs: Consequences for Reproductive Performance of Sows. </w:t>
      </w:r>
      <w:r w:rsidRPr="005F0597">
        <w:rPr>
          <w:i/>
        </w:rPr>
        <w:t>Reproduction in Domestic Animals, 43</w:t>
      </w:r>
      <w:r w:rsidRPr="005F0597">
        <w:t>(s5), 29-35. doi:</w:t>
      </w:r>
      <w:hyperlink r:id="rId47" w:history="1">
        <w:r w:rsidRPr="005F0597">
          <w:rPr>
            <w:rStyle w:val="Hyperlink"/>
          </w:rPr>
          <w:t>https://doi.org/10.1111/j.1439-0531.2008.01226.x</w:t>
        </w:r>
        <w:bookmarkEnd w:id="214"/>
      </w:hyperlink>
    </w:p>
    <w:p w14:paraId="676C5963" w14:textId="081D735F" w:rsidR="005F0597" w:rsidRPr="005F0597" w:rsidRDefault="005F0597" w:rsidP="005F0597">
      <w:pPr>
        <w:pStyle w:val="EndNoteBibliography"/>
        <w:spacing w:after="0"/>
        <w:ind w:left="720" w:hanging="720"/>
      </w:pPr>
      <w:bookmarkStart w:id="215" w:name="_ENREF_50"/>
      <w:r w:rsidRPr="005F0597">
        <w:t xml:space="preserve">Giménez-Rico, R. D. (2014). Review of the use of enzymes in pig nutrition. Implementation and profitability depending on the diets. Retrieved from </w:t>
      </w:r>
      <w:hyperlink r:id="rId48" w:history="1">
        <w:r w:rsidRPr="005F0597">
          <w:rPr>
            <w:rStyle w:val="Hyperlink"/>
          </w:rPr>
          <w:t>https://www.pig333.com/articles/review-of-the-use-of-enzymes-in-pig-nutrition_8347/</w:t>
        </w:r>
        <w:bookmarkEnd w:id="215"/>
      </w:hyperlink>
    </w:p>
    <w:p w14:paraId="2C763C6B" w14:textId="667F1FF4" w:rsidR="005F0597" w:rsidRPr="005F0597" w:rsidRDefault="005F0597" w:rsidP="005F0597">
      <w:pPr>
        <w:pStyle w:val="EndNoteBibliography"/>
        <w:spacing w:after="0"/>
        <w:ind w:left="720" w:hanging="720"/>
      </w:pPr>
      <w:bookmarkStart w:id="216" w:name="_ENREF_52"/>
      <w:r w:rsidRPr="005F0597">
        <w:t xml:space="preserve">Gregory, N. G. (2010). Pig Welfare: when to wean? Retrieved from </w:t>
      </w:r>
      <w:hyperlink r:id="rId49" w:history="1">
        <w:r w:rsidRPr="005F0597">
          <w:rPr>
            <w:rStyle w:val="Hyperlink"/>
          </w:rPr>
          <w:t>https://www.vettimes.co.uk/article/pig-welfare-when-to-wean/</w:t>
        </w:r>
        <w:bookmarkEnd w:id="216"/>
      </w:hyperlink>
    </w:p>
    <w:p w14:paraId="3387627B" w14:textId="77777777" w:rsidR="005F0597" w:rsidRPr="007247D1" w:rsidRDefault="005F0597" w:rsidP="005F0597">
      <w:pPr>
        <w:pStyle w:val="EndNoteBibliography"/>
        <w:spacing w:after="0"/>
        <w:ind w:left="720" w:hanging="720"/>
        <w:rPr>
          <w:lang w:val="pt-PT"/>
        </w:rPr>
      </w:pPr>
      <w:bookmarkStart w:id="217" w:name="_ENREF_57"/>
      <w:r w:rsidRPr="005F0597">
        <w:t xml:space="preserve">Herfel, T., Jacobi, S., xi, L., Heugten, E., Fellner, V., &amp; Odle, J. (2013). Stabilized rice bran improves weaning pig performance via a prebiotic mechanism. </w:t>
      </w:r>
      <w:r w:rsidRPr="007247D1">
        <w:rPr>
          <w:i/>
          <w:lang w:val="pt-PT"/>
        </w:rPr>
        <w:t>Journal of Animal Science, 91</w:t>
      </w:r>
      <w:r w:rsidRPr="007247D1">
        <w:rPr>
          <w:lang w:val="pt-PT"/>
        </w:rPr>
        <w:t>. doi:10.2527/jas.2012-5287</w:t>
      </w:r>
      <w:bookmarkEnd w:id="217"/>
    </w:p>
    <w:p w14:paraId="44DF903F" w14:textId="77777777" w:rsidR="005F0597" w:rsidRPr="005F0597" w:rsidRDefault="005F0597" w:rsidP="005F0597">
      <w:pPr>
        <w:pStyle w:val="EndNoteBibliography"/>
        <w:spacing w:after="0"/>
        <w:ind w:left="720" w:hanging="720"/>
      </w:pPr>
      <w:bookmarkStart w:id="218" w:name="_ENREF_58"/>
      <w:r w:rsidRPr="007247D1">
        <w:rPr>
          <w:lang w:val="pt-PT"/>
        </w:rPr>
        <w:t xml:space="preserve">Hötzel, M. J., de Souza, G. P., Dalla Costa, O. A., &amp; Machado Filho, L. C. P. (2011). </w:t>
      </w:r>
      <w:r w:rsidRPr="005F0597">
        <w:t xml:space="preserve">Disentangling the effects of weaning stressors on piglets’ behaviour and feed intake: Changing the housing and social environment. </w:t>
      </w:r>
      <w:r w:rsidRPr="005F0597">
        <w:rPr>
          <w:i/>
        </w:rPr>
        <w:t>Applied Animal Behaviour Science, 135</w:t>
      </w:r>
      <w:r w:rsidRPr="005F0597">
        <w:t xml:space="preserve">(1-2), 44-50. </w:t>
      </w:r>
      <w:bookmarkEnd w:id="218"/>
    </w:p>
    <w:p w14:paraId="297498A4" w14:textId="77777777" w:rsidR="005F0597" w:rsidRPr="005F0597" w:rsidRDefault="005F0597" w:rsidP="005F0597">
      <w:pPr>
        <w:pStyle w:val="EndNoteBibliography"/>
        <w:spacing w:after="0"/>
        <w:ind w:left="720" w:hanging="720"/>
      </w:pPr>
      <w:bookmarkStart w:id="219" w:name="_ENREF_62"/>
      <w:r w:rsidRPr="005F0597">
        <w:t xml:space="preserve">Huys, I., Pirnay, J. P., Lavigne, R., Jennes, S., De Vos, D., Casteels, M., &amp; Verbeken, G. (2013). Paving a regulatory pathway for phage therapy. </w:t>
      </w:r>
      <w:r w:rsidRPr="005F0597">
        <w:rPr>
          <w:i/>
        </w:rPr>
        <w:t>EMBO reports, 14</w:t>
      </w:r>
      <w:r w:rsidRPr="005F0597">
        <w:t>(11), 951-954. doi:10.1038/embor.2013.163</w:t>
      </w:r>
      <w:bookmarkEnd w:id="219"/>
    </w:p>
    <w:p w14:paraId="247214A7" w14:textId="677A41D3" w:rsidR="005F0597" w:rsidRPr="005F0597" w:rsidRDefault="005F0597" w:rsidP="005F0597">
      <w:pPr>
        <w:pStyle w:val="EndNoteBibliography"/>
        <w:spacing w:after="0"/>
        <w:ind w:left="720" w:hanging="720"/>
      </w:pPr>
      <w:bookmarkStart w:id="220" w:name="_ENREF_63"/>
      <w:r w:rsidRPr="005F0597">
        <w:t xml:space="preserve">Infinita - Biotech Private, L. (2018, 2018-12-30). Enzymes In Animal Feed | Importance And Future Use. Retrieved from </w:t>
      </w:r>
      <w:hyperlink r:id="rId50" w:history="1">
        <w:r w:rsidRPr="005F0597">
          <w:rPr>
            <w:rStyle w:val="Hyperlink"/>
          </w:rPr>
          <w:t>https://infinitabiotech.com/blog/enzymes-in-animal-feed/</w:t>
        </w:r>
        <w:bookmarkEnd w:id="220"/>
      </w:hyperlink>
    </w:p>
    <w:p w14:paraId="3549D9AE" w14:textId="23FEF51D" w:rsidR="005F0597" w:rsidRPr="005F0597" w:rsidRDefault="005F0597" w:rsidP="005F0597">
      <w:pPr>
        <w:pStyle w:val="EndNoteBibliography"/>
        <w:spacing w:after="0"/>
        <w:ind w:left="720" w:hanging="720"/>
      </w:pPr>
      <w:bookmarkStart w:id="221" w:name="_ENREF_64"/>
      <w:r w:rsidRPr="005F0597">
        <w:t xml:space="preserve">IRU. (2018). The immune system and immunity in swine: maternal and neonatal immunity. Retrieved from </w:t>
      </w:r>
      <w:hyperlink r:id="rId51" w:history="1">
        <w:r w:rsidRPr="005F0597">
          <w:rPr>
            <w:rStyle w:val="Hyperlink"/>
          </w:rPr>
          <w:t>https://www.pig333.com/articles/the-immune-system-and-immunity-in-swine-maternal-and-neonatal-immunit_13708/</w:t>
        </w:r>
        <w:bookmarkEnd w:id="221"/>
      </w:hyperlink>
    </w:p>
    <w:p w14:paraId="7C0FB0D7" w14:textId="77777777" w:rsidR="005F0597" w:rsidRPr="005F0597" w:rsidRDefault="005F0597" w:rsidP="005F0597">
      <w:pPr>
        <w:pStyle w:val="EndNoteBibliography"/>
        <w:spacing w:after="0"/>
        <w:ind w:left="720" w:hanging="720"/>
      </w:pPr>
      <w:bookmarkStart w:id="222" w:name="_ENREF_71"/>
      <w:r w:rsidRPr="005F0597">
        <w:t xml:space="preserve">Kelly, H., Bruce, J., English, P., Fowler, V., &amp; Edwards, S. (2000). Behaviour of 3-week weaned pigs in Straw-Flow®, deep straw and flatdeck housing systems. </w:t>
      </w:r>
      <w:r w:rsidRPr="005F0597">
        <w:rPr>
          <w:i/>
        </w:rPr>
        <w:t>Applied Animal Behaviour Science, 68</w:t>
      </w:r>
      <w:r w:rsidRPr="005F0597">
        <w:t xml:space="preserve">(4), 269-280. </w:t>
      </w:r>
      <w:bookmarkEnd w:id="222"/>
    </w:p>
    <w:p w14:paraId="38DFE368" w14:textId="10205A08" w:rsidR="005F0597" w:rsidRPr="005F0597" w:rsidRDefault="005F0597" w:rsidP="005F0597">
      <w:pPr>
        <w:pStyle w:val="EndNoteBibliography"/>
        <w:spacing w:after="0"/>
        <w:ind w:left="720" w:hanging="720"/>
      </w:pPr>
      <w:bookmarkStart w:id="223" w:name="_ENREF_72"/>
      <w:r w:rsidRPr="005F0597">
        <w:t xml:space="preserve">Kim, J. C., Heo, J. M., Mullan, B. P., &amp; Pluske, J. R. (2011). Efficacy of a reduced protein diet on clinical expression of post-weaning diarrhoea and life-time performance after experimental challenge with an enterotoxigenic strain of Escherichia coli. </w:t>
      </w:r>
      <w:r w:rsidRPr="005F0597">
        <w:rPr>
          <w:i/>
        </w:rPr>
        <w:t>Animal Feed Science and Technology, 170</w:t>
      </w:r>
      <w:r w:rsidRPr="005F0597">
        <w:t>(3), 222-230. doi:</w:t>
      </w:r>
      <w:hyperlink r:id="rId52" w:history="1">
        <w:r w:rsidRPr="005F0597">
          <w:rPr>
            <w:rStyle w:val="Hyperlink"/>
          </w:rPr>
          <w:t>https://doi.org/10.1016/j.anifeedsci.2011.08.012</w:t>
        </w:r>
        <w:bookmarkEnd w:id="223"/>
      </w:hyperlink>
    </w:p>
    <w:p w14:paraId="3CE5BCF5" w14:textId="77777777" w:rsidR="005F0597" w:rsidRPr="005F0597" w:rsidRDefault="005F0597" w:rsidP="005F0597">
      <w:pPr>
        <w:pStyle w:val="EndNoteBibliography"/>
        <w:spacing w:after="0"/>
        <w:ind w:left="720" w:hanging="720"/>
      </w:pPr>
      <w:bookmarkStart w:id="224" w:name="_ENREF_73"/>
      <w:r w:rsidRPr="005F0597">
        <w:t xml:space="preserve">Kim, S., Cho, J. H., Kim, H. B., &amp; Song, M. (2021). Rice as an alternative feed ingredient in swine diets. </w:t>
      </w:r>
      <w:r w:rsidRPr="005F0597">
        <w:rPr>
          <w:i/>
        </w:rPr>
        <w:t>Journal of Animal Science and Technology, 63</w:t>
      </w:r>
      <w:r w:rsidRPr="005F0597">
        <w:t>(3), 465-474. doi:10.5187/jast.2021.e5</w:t>
      </w:r>
      <w:bookmarkEnd w:id="224"/>
    </w:p>
    <w:p w14:paraId="3E3E558E" w14:textId="77777777" w:rsidR="005F0597" w:rsidRPr="005F0597" w:rsidRDefault="005F0597" w:rsidP="005F0597">
      <w:pPr>
        <w:pStyle w:val="EndNoteBibliography"/>
        <w:spacing w:after="0"/>
        <w:ind w:left="720" w:hanging="720"/>
      </w:pPr>
      <w:bookmarkStart w:id="225" w:name="_ENREF_84"/>
      <w:r w:rsidRPr="005F0597">
        <w:t xml:space="preserve">Liu, Y., Song, M., Che, T. M., Almeida, J. A., Lee, J. J., Bravo, D., . . . Pettigrew, J. E. (2013). Dietary plant extracts alleviate diarrhea and alter immune responses of weaned pigs experimentally infected with a pathogenic Escherichia coli. </w:t>
      </w:r>
      <w:r w:rsidRPr="005F0597">
        <w:rPr>
          <w:i/>
        </w:rPr>
        <w:t>J Anim Sci, 91</w:t>
      </w:r>
      <w:r w:rsidRPr="005F0597">
        <w:t>(11), 5294-5306. doi:10.2527/jas.2012-6194</w:t>
      </w:r>
      <w:bookmarkEnd w:id="225"/>
    </w:p>
    <w:p w14:paraId="581D6A1E" w14:textId="77777777" w:rsidR="005F0597" w:rsidRPr="005F0597" w:rsidRDefault="005F0597" w:rsidP="005F0597">
      <w:pPr>
        <w:pStyle w:val="EndNoteBibliography"/>
        <w:spacing w:after="0"/>
        <w:ind w:left="720" w:hanging="720"/>
      </w:pPr>
      <w:bookmarkStart w:id="226" w:name="_ENREF_86"/>
      <w:r w:rsidRPr="005F0597">
        <w:t xml:space="preserve">Loc-Carrillo, C., &amp; Abedon, S. T. (2011). Pros and cons of phage therapy. </w:t>
      </w:r>
      <w:r w:rsidRPr="005F0597">
        <w:rPr>
          <w:i/>
        </w:rPr>
        <w:t>Bacteriophage, 1</w:t>
      </w:r>
      <w:r w:rsidRPr="005F0597">
        <w:t>(2), 111-114. doi:10.4161/bact.1.2.14590</w:t>
      </w:r>
      <w:bookmarkEnd w:id="226"/>
    </w:p>
    <w:p w14:paraId="5BA225A0" w14:textId="77777777" w:rsidR="005F0597" w:rsidRPr="005F0597" w:rsidRDefault="005F0597" w:rsidP="005F0597">
      <w:pPr>
        <w:pStyle w:val="EndNoteBibliography"/>
        <w:spacing w:after="0"/>
        <w:ind w:left="720" w:hanging="720"/>
      </w:pPr>
      <w:bookmarkStart w:id="227" w:name="_ENREF_89"/>
      <w:r w:rsidRPr="005F0597">
        <w:t xml:space="preserve">Luppi, A. (2017). Swine enteric colibacillosis: Diagnosis, therapy and antimicrobial resistance. </w:t>
      </w:r>
      <w:r w:rsidRPr="005F0597">
        <w:rPr>
          <w:i/>
        </w:rPr>
        <w:t>Porcine Health Management, 3</w:t>
      </w:r>
      <w:r w:rsidRPr="005F0597">
        <w:t>. doi:10.1186/s40813-017-0063-4</w:t>
      </w:r>
      <w:bookmarkEnd w:id="227"/>
    </w:p>
    <w:p w14:paraId="55D52F90" w14:textId="49527150" w:rsidR="005F0597" w:rsidRPr="005F0597" w:rsidRDefault="005F0597" w:rsidP="005F0597">
      <w:pPr>
        <w:pStyle w:val="EndNoteBibliography"/>
        <w:spacing w:after="0"/>
        <w:ind w:left="720" w:hanging="720"/>
      </w:pPr>
      <w:bookmarkStart w:id="228" w:name="_ENREF_90"/>
      <w:r w:rsidRPr="005F0597">
        <w:t xml:space="preserve">Lynegaard, J. C., Kjeldsen, N. J., Bache, J. K., Weber, N. R., Hansen, C. F., Nielsen, J. P., &amp; Amdi, C. (2021). Low protein diets without medicinal zinc oxide for weaned pigs reduced diarrhea treatments and average daily gain. </w:t>
      </w:r>
      <w:r w:rsidRPr="005F0597">
        <w:rPr>
          <w:i/>
        </w:rPr>
        <w:t>Animal, 15</w:t>
      </w:r>
      <w:r w:rsidRPr="005F0597">
        <w:t>(1), 100075. doi:</w:t>
      </w:r>
      <w:hyperlink r:id="rId53" w:history="1">
        <w:r w:rsidRPr="005F0597">
          <w:rPr>
            <w:rStyle w:val="Hyperlink"/>
          </w:rPr>
          <w:t>https://doi.org/10.1016/j.animal.2020.100075</w:t>
        </w:r>
        <w:bookmarkEnd w:id="228"/>
      </w:hyperlink>
    </w:p>
    <w:p w14:paraId="7FA732B7" w14:textId="77777777" w:rsidR="005F0597" w:rsidRPr="005F0597" w:rsidRDefault="005F0597" w:rsidP="005F0597">
      <w:pPr>
        <w:pStyle w:val="EndNoteBibliography"/>
        <w:spacing w:after="0"/>
        <w:ind w:left="720" w:hanging="720"/>
      </w:pPr>
      <w:bookmarkStart w:id="229" w:name="_ENREF_91"/>
      <w:r w:rsidRPr="005F0597">
        <w:t xml:space="preserve">Malik, D. J., &amp; Resch, G. (2020). Editorial: Manufacturing, Formulation and Delivery Issues for Phage Therapy to Become A Reality. </w:t>
      </w:r>
      <w:r w:rsidRPr="005F0597">
        <w:rPr>
          <w:i/>
        </w:rPr>
        <w:t>Frontiers in Microbiology, 11</w:t>
      </w:r>
      <w:r w:rsidRPr="005F0597">
        <w:t>. doi:10.3389/fmicb.2020.584137</w:t>
      </w:r>
      <w:bookmarkEnd w:id="229"/>
    </w:p>
    <w:p w14:paraId="1AB66386" w14:textId="77777777" w:rsidR="005F0597" w:rsidRPr="005F0597" w:rsidRDefault="005F0597" w:rsidP="005F0597">
      <w:pPr>
        <w:pStyle w:val="EndNoteBibliography"/>
        <w:spacing w:after="0"/>
        <w:ind w:left="720" w:hanging="720"/>
      </w:pPr>
      <w:bookmarkStart w:id="230" w:name="_ENREF_93"/>
      <w:r w:rsidRPr="005F0597">
        <w:t xml:space="preserve">Metz, J., &amp; Gonyou, H. (1990). Effect of age and housing conditions on the behavioural and haemolytic reaction of piglets to weaning. </w:t>
      </w:r>
      <w:r w:rsidRPr="005F0597">
        <w:rPr>
          <w:i/>
        </w:rPr>
        <w:t>Applied Animal Behaviour Science, 27</w:t>
      </w:r>
      <w:r w:rsidRPr="005F0597">
        <w:t xml:space="preserve">(4), 299-309. </w:t>
      </w:r>
      <w:bookmarkEnd w:id="230"/>
    </w:p>
    <w:p w14:paraId="522125C1" w14:textId="77777777" w:rsidR="005F0597" w:rsidRPr="005F0597" w:rsidRDefault="005F0597" w:rsidP="005F0597">
      <w:pPr>
        <w:pStyle w:val="EndNoteBibliography"/>
        <w:spacing w:after="0"/>
        <w:ind w:left="720" w:hanging="720"/>
      </w:pPr>
      <w:bookmarkStart w:id="231" w:name="_ENREF_94"/>
      <w:r w:rsidRPr="005F0597">
        <w:t xml:space="preserve">Modina, S. C., Polito, U., Rossi, R., Corino, C., &amp; Di Giancamillo, A. (2019). Nutritional regulation of gut barrier integrity in weaning piglets. </w:t>
      </w:r>
      <w:r w:rsidRPr="005F0597">
        <w:rPr>
          <w:i/>
        </w:rPr>
        <w:t>Animals, 9</w:t>
      </w:r>
      <w:r w:rsidRPr="005F0597">
        <w:t>(12). doi:10.3390/ani9121045</w:t>
      </w:r>
      <w:bookmarkEnd w:id="231"/>
    </w:p>
    <w:p w14:paraId="7684F4BA" w14:textId="77777777" w:rsidR="005F0597" w:rsidRPr="005F0597" w:rsidRDefault="005F0597" w:rsidP="005F0597">
      <w:pPr>
        <w:pStyle w:val="EndNoteBibliography"/>
        <w:spacing w:after="0"/>
        <w:ind w:left="720" w:hanging="720"/>
      </w:pPr>
      <w:bookmarkStart w:id="232" w:name="_ENREF_95"/>
      <w:r w:rsidRPr="005F0597">
        <w:t xml:space="preserve">Moeser, A. J., Pohl, C. S., &amp; Rajput, M. (2017). Weaning stress and gastrointestinal barrier development: Implications for lifelong gut health in pigs. </w:t>
      </w:r>
      <w:r w:rsidRPr="005F0597">
        <w:rPr>
          <w:i/>
        </w:rPr>
        <w:t>Animal Nutrition, 3</w:t>
      </w:r>
      <w:r w:rsidRPr="005F0597">
        <w:t xml:space="preserve">(4), 313-321. </w:t>
      </w:r>
      <w:bookmarkEnd w:id="232"/>
    </w:p>
    <w:p w14:paraId="4705336E" w14:textId="029ECDC9" w:rsidR="005F0597" w:rsidRPr="005F0597" w:rsidRDefault="005F0597" w:rsidP="005F0597">
      <w:pPr>
        <w:pStyle w:val="EndNoteBibliography"/>
        <w:spacing w:after="0"/>
        <w:ind w:left="720" w:hanging="720"/>
      </w:pPr>
      <w:bookmarkStart w:id="233" w:name="_ENREF_97"/>
      <w:r w:rsidRPr="005F0597">
        <w:t xml:space="preserve">Munoz Madero, C. (2019). Changes in the prescription of antimicrobials in the EU: questions and answers (I). Retrieved from </w:t>
      </w:r>
      <w:hyperlink r:id="rId54" w:history="1">
        <w:r w:rsidRPr="005F0597">
          <w:rPr>
            <w:rStyle w:val="Hyperlink"/>
          </w:rPr>
          <w:t>https://www.pig333.com/articles/changes-in-the-prescription-of-antimicrobials-in-the-eu-i_15255/</w:t>
        </w:r>
        <w:bookmarkEnd w:id="233"/>
      </w:hyperlink>
    </w:p>
    <w:p w14:paraId="5A76819E" w14:textId="77777777" w:rsidR="005F0597" w:rsidRPr="005F0597" w:rsidRDefault="005F0597" w:rsidP="005F0597">
      <w:pPr>
        <w:pStyle w:val="EndNoteBibliography"/>
        <w:spacing w:after="0"/>
        <w:ind w:left="720" w:hanging="720"/>
      </w:pPr>
      <w:bookmarkStart w:id="234" w:name="_ENREF_98"/>
      <w:r w:rsidRPr="005F0597">
        <w:t xml:space="preserve">Muns, R., Manteca, X., &amp; Gasa, J. (2015). Effect of different management techniques to enhance colostrum intake on piglets’ growth and mortality. </w:t>
      </w:r>
      <w:r w:rsidRPr="005F0597">
        <w:rPr>
          <w:i/>
        </w:rPr>
        <w:t>Anim. Welf, 24</w:t>
      </w:r>
      <w:r w:rsidRPr="005F0597">
        <w:t xml:space="preserve">, 185-192. </w:t>
      </w:r>
      <w:bookmarkEnd w:id="234"/>
    </w:p>
    <w:p w14:paraId="54940887" w14:textId="602247B7" w:rsidR="005F0597" w:rsidRPr="005F0597" w:rsidRDefault="005F0597" w:rsidP="005F0597">
      <w:pPr>
        <w:pStyle w:val="EndNoteBibliography"/>
        <w:spacing w:after="0"/>
        <w:ind w:left="720" w:hanging="720"/>
      </w:pPr>
      <w:bookmarkStart w:id="235" w:name="_ENREF_99"/>
      <w:r w:rsidRPr="005F0597">
        <w:t xml:space="preserve">Nadeau, É., Fairbrother, J. M., Zentek, J., Bélanger, L., Tremblay, D., Tremblay, C. L., . . . Hidalgo, Á. (2017). Efficacy of a single oral dose of a live bivalent E. coli vaccine against post-weaning diarrhea due to F4 and F18-positive enterotoxigenic E. coli. </w:t>
      </w:r>
      <w:r w:rsidRPr="005F0597">
        <w:rPr>
          <w:i/>
        </w:rPr>
        <w:t>The Veterinary Journal, 226</w:t>
      </w:r>
      <w:r w:rsidRPr="005F0597">
        <w:t>, 32-39. doi:</w:t>
      </w:r>
      <w:hyperlink r:id="rId55" w:history="1">
        <w:r w:rsidRPr="005F0597">
          <w:rPr>
            <w:rStyle w:val="Hyperlink"/>
          </w:rPr>
          <w:t>https://doi.org/10.1016/j.tvjl.2017.07.004</w:t>
        </w:r>
        <w:bookmarkEnd w:id="235"/>
      </w:hyperlink>
    </w:p>
    <w:p w14:paraId="56C60109" w14:textId="77777777" w:rsidR="005F0597" w:rsidRPr="005F0597" w:rsidRDefault="005F0597" w:rsidP="005F0597">
      <w:pPr>
        <w:pStyle w:val="EndNoteBibliography"/>
        <w:spacing w:after="0"/>
        <w:ind w:left="720" w:hanging="720"/>
      </w:pPr>
      <w:bookmarkStart w:id="236" w:name="_ENREF_100"/>
      <w:r w:rsidRPr="005F0597">
        <w:t xml:space="preserve">Nale, J. Y., Redgwell, T. A., Millard, A., &amp; Clokie, M. R. J. (2018). Efficacy of an Optimised Bacteriophage Cocktail to Clear Clostridium difficile in a Batch Fermentation Model. </w:t>
      </w:r>
      <w:r w:rsidRPr="005F0597">
        <w:rPr>
          <w:i/>
        </w:rPr>
        <w:t>Antibiotics (Basel), 7</w:t>
      </w:r>
      <w:r w:rsidRPr="005F0597">
        <w:t>(1). doi:10.3390/antibiotics7010013</w:t>
      </w:r>
      <w:bookmarkEnd w:id="236"/>
    </w:p>
    <w:p w14:paraId="7B1A2953" w14:textId="77777777" w:rsidR="005F0597" w:rsidRPr="005F0597" w:rsidRDefault="005F0597" w:rsidP="005F0597">
      <w:pPr>
        <w:pStyle w:val="EndNoteBibliography"/>
        <w:spacing w:after="0"/>
        <w:ind w:left="720" w:hanging="720"/>
      </w:pPr>
      <w:bookmarkStart w:id="237" w:name="_ENREF_106"/>
      <w:r w:rsidRPr="005F0597">
        <w:t xml:space="preserve">Oostindjer, M., van den Brand, H., Kemp, B., &amp; Bolhuis, J. E. (2011). Effects of environmental enrichment and loose housing of lactating sows on piglet behaviour before and after weaning. </w:t>
      </w:r>
      <w:r w:rsidRPr="005F0597">
        <w:rPr>
          <w:i/>
        </w:rPr>
        <w:t>Applied Animal Behaviour Science, 134</w:t>
      </w:r>
      <w:r w:rsidRPr="005F0597">
        <w:t xml:space="preserve">(1-2), 31-41. </w:t>
      </w:r>
      <w:bookmarkEnd w:id="237"/>
    </w:p>
    <w:p w14:paraId="04D5575D" w14:textId="77777777" w:rsidR="005F0597" w:rsidRPr="005F0597" w:rsidRDefault="005F0597" w:rsidP="005F0597">
      <w:pPr>
        <w:pStyle w:val="EndNoteBibliography"/>
        <w:spacing w:after="0"/>
        <w:ind w:left="720" w:hanging="720"/>
      </w:pPr>
      <w:bookmarkStart w:id="238" w:name="_ENREF_107"/>
      <w:r w:rsidRPr="005F0597">
        <w:t xml:space="preserve">Pan, L., Zhao, P. F., Ma, X. K., Shang, Q. H., Xu, Y. T., Long, S. F., . . . Piao, X. S. (2017). Probiotic supplementation protects weaned pigs against enterotoxigenic Escherichia coli K88 challenge and improves performance similar to antibiotics. </w:t>
      </w:r>
      <w:r w:rsidRPr="005F0597">
        <w:rPr>
          <w:i/>
        </w:rPr>
        <w:t>J Anim Sci, 95</w:t>
      </w:r>
      <w:r w:rsidRPr="005F0597">
        <w:t>(6), 2627-2639. doi:10.2527/jas.2016.1243</w:t>
      </w:r>
      <w:bookmarkEnd w:id="238"/>
    </w:p>
    <w:p w14:paraId="327145F1" w14:textId="0112E5A3" w:rsidR="005F0597" w:rsidRPr="005F0597" w:rsidRDefault="005F0597" w:rsidP="005F0597">
      <w:pPr>
        <w:pStyle w:val="EndNoteBibliography"/>
        <w:spacing w:after="0"/>
        <w:ind w:left="720" w:hanging="720"/>
      </w:pPr>
      <w:bookmarkStart w:id="239" w:name="_ENREF_110"/>
      <w:r w:rsidRPr="005F0597">
        <w:t xml:space="preserve">Piñeyro, P. (2016). Vaccination strategies for the prevention of oedema disease and diarrhoea caused by E.coli. Neonatal and post-weaning diarrhoea (2/2). Retrieved from </w:t>
      </w:r>
      <w:hyperlink r:id="rId56" w:history="1">
        <w:r w:rsidRPr="005F0597">
          <w:rPr>
            <w:rStyle w:val="Hyperlink"/>
          </w:rPr>
          <w:t>https://www.pig333.com/articles/diarrhoea-by-e-coli-vaccination-strategies_11688/</w:t>
        </w:r>
        <w:bookmarkEnd w:id="239"/>
      </w:hyperlink>
    </w:p>
    <w:p w14:paraId="2ADF47B0" w14:textId="04EEF983" w:rsidR="005F0597" w:rsidRPr="005F0597" w:rsidRDefault="005F0597" w:rsidP="005F0597">
      <w:pPr>
        <w:pStyle w:val="EndNoteBibliography"/>
        <w:spacing w:after="0"/>
        <w:ind w:left="720" w:hanging="720"/>
      </w:pPr>
      <w:bookmarkStart w:id="240" w:name="_ENREF_115"/>
      <w:r w:rsidRPr="005F0597">
        <w:t xml:space="preserve">Postma, M. (2019, 2019-05-10). Searching for the ideal weaning age. Retrieved from </w:t>
      </w:r>
      <w:hyperlink r:id="rId57" w:history="1">
        <w:r w:rsidRPr="005F0597">
          <w:rPr>
            <w:rStyle w:val="Hyperlink"/>
          </w:rPr>
          <w:t>https://www.pigprogress.net/health-nutrition/searching-for-the-ideal-weaning-age/</w:t>
        </w:r>
        <w:bookmarkEnd w:id="240"/>
      </w:hyperlink>
    </w:p>
    <w:p w14:paraId="6712AC8C" w14:textId="77777777" w:rsidR="005F0597" w:rsidRPr="005F0597" w:rsidRDefault="005F0597" w:rsidP="005F0597">
      <w:pPr>
        <w:pStyle w:val="EndNoteBibliography"/>
        <w:spacing w:after="0"/>
        <w:ind w:left="720" w:hanging="720"/>
      </w:pPr>
      <w:bookmarkStart w:id="241" w:name="_ENREF_116"/>
      <w:r w:rsidRPr="005F0597">
        <w:t xml:space="preserve">Puppe, B., Tuchscherer, M., &amp; Tuchscherer, A. (1997). The effect of housing conditions and social environment immediately after weaning on the agonistic behaviour, neutrophil/lymphocyte ratio, and plasma glucose level in pigs. </w:t>
      </w:r>
      <w:r w:rsidRPr="005F0597">
        <w:rPr>
          <w:i/>
        </w:rPr>
        <w:t>Livestock Production Science, 48</w:t>
      </w:r>
      <w:r w:rsidRPr="005F0597">
        <w:t xml:space="preserve">(2), 157-164. </w:t>
      </w:r>
      <w:bookmarkEnd w:id="241"/>
    </w:p>
    <w:p w14:paraId="07778A3A" w14:textId="3FDB119C" w:rsidR="005F0597" w:rsidRPr="005F0597" w:rsidRDefault="005F0597" w:rsidP="005F0597">
      <w:pPr>
        <w:pStyle w:val="EndNoteBibliography"/>
        <w:spacing w:after="0"/>
        <w:ind w:left="720" w:hanging="720"/>
      </w:pPr>
      <w:bookmarkStart w:id="242" w:name="_ENREF_117"/>
      <w:r w:rsidRPr="005F0597">
        <w:t xml:space="preserve">Red Tractor. (n.d.). Feed and Water, v5.1. Retrieved from </w:t>
      </w:r>
      <w:hyperlink r:id="rId58" w:history="1">
        <w:r w:rsidRPr="005F0597">
          <w:rPr>
            <w:rStyle w:val="Hyperlink"/>
          </w:rPr>
          <w:t>https://redtractorassurance.org.uk/standards/feed-and-water-10/#</w:t>
        </w:r>
        <w:bookmarkEnd w:id="242"/>
      </w:hyperlink>
    </w:p>
    <w:p w14:paraId="3EE45AB9" w14:textId="77777777" w:rsidR="005F0597" w:rsidRPr="005F0597" w:rsidRDefault="005F0597" w:rsidP="005F0597">
      <w:pPr>
        <w:pStyle w:val="EndNoteBibliography"/>
        <w:spacing w:after="0"/>
        <w:ind w:left="720" w:hanging="720"/>
      </w:pPr>
      <w:bookmarkStart w:id="243" w:name="_ENREF_119"/>
      <w:r w:rsidRPr="005F0597">
        <w:t>Richert, B. T. (2006). Feed additives for swine. Retrieved from Feed Additives for Swine - Pork Information Gateway (porkgateway.org)</w:t>
      </w:r>
      <w:bookmarkEnd w:id="243"/>
    </w:p>
    <w:p w14:paraId="28ADBFDD" w14:textId="77777777" w:rsidR="005F0597" w:rsidRPr="005F0597" w:rsidRDefault="005F0597" w:rsidP="005F0597">
      <w:pPr>
        <w:pStyle w:val="EndNoteBibliography"/>
        <w:spacing w:after="0"/>
        <w:ind w:left="720" w:hanging="720"/>
      </w:pPr>
      <w:bookmarkStart w:id="244" w:name="_ENREF_120"/>
      <w:r w:rsidRPr="005F0597">
        <w:t xml:space="preserve">Romarheim, O. H., Aslaksen, M. A., Storebakken, T., Krogdahl, Å., &amp; Skrede, A. (2005). Effect of extrusion on trypsin inhibitor activity and nutrient digestibility of diets based on fish meal, soybean meal and white flakes. </w:t>
      </w:r>
      <w:r w:rsidRPr="005F0597">
        <w:rPr>
          <w:i/>
        </w:rPr>
        <w:t>Archives of Animal Nutrition, 59</w:t>
      </w:r>
      <w:r w:rsidRPr="005F0597">
        <w:t>(6), 365-375. doi:10.1080/17450390500352897</w:t>
      </w:r>
      <w:bookmarkEnd w:id="244"/>
    </w:p>
    <w:p w14:paraId="76A776C0" w14:textId="77777777" w:rsidR="005F0597" w:rsidRPr="005F0597" w:rsidRDefault="005F0597" w:rsidP="005F0597">
      <w:pPr>
        <w:pStyle w:val="EndNoteBibliography"/>
        <w:spacing w:after="0"/>
        <w:ind w:left="720" w:hanging="720"/>
      </w:pPr>
      <w:bookmarkStart w:id="245" w:name="_ENREF_121"/>
      <w:r w:rsidRPr="005F0597">
        <w:t xml:space="preserve">Roselli, M., Finamore, A., Garaguso, I., Britti, M. S., &amp; Mengheri, E. (2003). Zinc oxide protects cultured enterocytes from the damage induced by Escherichia coli. </w:t>
      </w:r>
      <w:r w:rsidRPr="005F0597">
        <w:rPr>
          <w:i/>
        </w:rPr>
        <w:t>J Nutr, 133</w:t>
      </w:r>
      <w:r w:rsidRPr="005F0597">
        <w:t>(12), 4077-4082. doi:10.1093/jn/133.12.4077</w:t>
      </w:r>
      <w:bookmarkEnd w:id="245"/>
    </w:p>
    <w:p w14:paraId="7527E72D" w14:textId="77777777" w:rsidR="005F0597" w:rsidRPr="005F0597" w:rsidRDefault="005F0597" w:rsidP="005F0597">
      <w:pPr>
        <w:pStyle w:val="EndNoteBibliography"/>
        <w:spacing w:after="0"/>
        <w:ind w:left="720" w:hanging="720"/>
      </w:pPr>
      <w:bookmarkStart w:id="246" w:name="_ENREF_122"/>
      <w:r w:rsidRPr="005F0597">
        <w:t xml:space="preserve">Sanjuán, J. M. O., Manzanilla, E. G., Cabrera-Rubio, R., Crispie, F., Cotter, P. D., Garrido, J. J., &amp; Argüello, H. (2022). Using Shotgun Sequencing to Describe the Changes Induced by In-Feed Zinc Oxide and Apramycin in the Microbiomes of Pigs One Week Postweaning. </w:t>
      </w:r>
      <w:r w:rsidRPr="005F0597">
        <w:rPr>
          <w:i/>
        </w:rPr>
        <w:t>Microbiol Spectr, 10</w:t>
      </w:r>
      <w:r w:rsidRPr="005F0597">
        <w:t>(4), e01597-01522. doi:doi:10.1128/spectrum.01597-22</w:t>
      </w:r>
      <w:bookmarkEnd w:id="246"/>
    </w:p>
    <w:p w14:paraId="2EF5A582" w14:textId="77777777" w:rsidR="005F0597" w:rsidRPr="005F0597" w:rsidRDefault="005F0597" w:rsidP="005F0597">
      <w:pPr>
        <w:pStyle w:val="EndNoteBibliography"/>
        <w:spacing w:after="0"/>
        <w:ind w:left="720" w:hanging="720"/>
      </w:pPr>
      <w:bookmarkStart w:id="247" w:name="_ENREF_124"/>
      <w:r w:rsidRPr="005F0597">
        <w:t xml:space="preserve">Shi, L., Mu, K., Arntfield, S. D., &amp; Nickerson, M. T. (2017). Changes in levels of enzyme inhibitors during soaking and cooking for pulses available in Canada. </w:t>
      </w:r>
      <w:r w:rsidRPr="005F0597">
        <w:rPr>
          <w:i/>
        </w:rPr>
        <w:t>Journal of Food Science and Technology, 54</w:t>
      </w:r>
      <w:r w:rsidRPr="005F0597">
        <w:t>(4), 1014-1022. doi:10.1007/s13197-017-2519-6</w:t>
      </w:r>
      <w:bookmarkEnd w:id="247"/>
    </w:p>
    <w:p w14:paraId="6DBDD07D" w14:textId="77777777" w:rsidR="005F0597" w:rsidRPr="005F0597" w:rsidRDefault="005F0597" w:rsidP="005F0597">
      <w:pPr>
        <w:pStyle w:val="EndNoteBibliography"/>
        <w:spacing w:after="0"/>
        <w:ind w:left="720" w:hanging="720"/>
      </w:pPr>
      <w:bookmarkStart w:id="248" w:name="_ENREF_125"/>
      <w:r w:rsidRPr="005F0597">
        <w:t xml:space="preserve">Šilerová, J., Špinka, M., Šárová, R., &amp; Algers, B. (2010). Playing and fighting by piglets around weaning on farms, employing individual or group housing of lactating sows. </w:t>
      </w:r>
      <w:r w:rsidRPr="005F0597">
        <w:rPr>
          <w:i/>
        </w:rPr>
        <w:t>Applied Animal Behaviour Science, 124</w:t>
      </w:r>
      <w:r w:rsidRPr="005F0597">
        <w:t xml:space="preserve">(3-4), 83-89. </w:t>
      </w:r>
      <w:bookmarkEnd w:id="248"/>
    </w:p>
    <w:p w14:paraId="5E254F3E" w14:textId="77777777" w:rsidR="005F0597" w:rsidRPr="005F0597" w:rsidRDefault="005F0597" w:rsidP="005F0597">
      <w:pPr>
        <w:pStyle w:val="EndNoteBibliography"/>
        <w:spacing w:after="0"/>
        <w:ind w:left="720" w:hanging="720"/>
      </w:pPr>
      <w:bookmarkStart w:id="249" w:name="_ENREF_126"/>
      <w:r w:rsidRPr="005F0597">
        <w:t xml:space="preserve">Sinha, R., Sahoo, N. R., Shrivastava, K., Kumar, P., Qureshi, S., De, U. K., . . . Bhushan, B. (2019). Resistance to ETEC F4/F18–mediated piglet diarrhoea: opening the gene black box. </w:t>
      </w:r>
      <w:r w:rsidRPr="005F0597">
        <w:rPr>
          <w:i/>
        </w:rPr>
        <w:t>Tropical Animal Health and Production, 51</w:t>
      </w:r>
      <w:r w:rsidRPr="005F0597">
        <w:t>(6), 1307-1320. doi:10.1007/s11250-019-01934-x</w:t>
      </w:r>
      <w:bookmarkEnd w:id="249"/>
    </w:p>
    <w:p w14:paraId="5B7221AC" w14:textId="77777777" w:rsidR="005F0597" w:rsidRPr="005F0597" w:rsidRDefault="005F0597" w:rsidP="005F0597">
      <w:pPr>
        <w:pStyle w:val="EndNoteBibliography"/>
        <w:spacing w:after="0"/>
        <w:ind w:left="720" w:hanging="720"/>
      </w:pPr>
      <w:bookmarkStart w:id="250" w:name="_ENREF_127"/>
      <w:r w:rsidRPr="005F0597">
        <w:t>Skirrow, S., Buddle, J., Mercy, A., Madec, F., &amp; Nicholls, R. (1997). Epidemiological studies of pig diseases: 2. Post</w:t>
      </w:r>
      <w:r w:rsidRPr="005F0597">
        <w:rPr>
          <w:rFonts w:ascii="Cambria Math" w:hAnsi="Cambria Math" w:cs="Cambria Math"/>
        </w:rPr>
        <w:t>‐</w:t>
      </w:r>
      <w:r w:rsidRPr="005F0597">
        <w:t xml:space="preserve">weaning diarrhoea and performance in Western Australian pigs. </w:t>
      </w:r>
      <w:r w:rsidRPr="005F0597">
        <w:rPr>
          <w:i/>
        </w:rPr>
        <w:t>Aust Vet J, 75</w:t>
      </w:r>
      <w:r w:rsidRPr="005F0597">
        <w:t xml:space="preserve">(4), 282-288. </w:t>
      </w:r>
      <w:bookmarkEnd w:id="250"/>
    </w:p>
    <w:p w14:paraId="256727EB" w14:textId="77777777" w:rsidR="005F0597" w:rsidRPr="005F0597" w:rsidRDefault="005F0597" w:rsidP="005F0597">
      <w:pPr>
        <w:pStyle w:val="EndNoteBibliography"/>
        <w:spacing w:after="0"/>
        <w:ind w:left="720" w:hanging="720"/>
      </w:pPr>
      <w:bookmarkStart w:id="251" w:name="_ENREF_128"/>
      <w:r w:rsidRPr="005F0597">
        <w:t xml:space="preserve">Spring, S., Premathilake, H., Desilva, U., Shili, C., Carter, S., &amp; Pezeshki, A. (2020). Low Protein-High Carbohydrate Diets Alter Energy Balance, Gut Microbiota Composition and Blood Metabolomics Profile in Young Pigs. </w:t>
      </w:r>
      <w:r w:rsidRPr="005F0597">
        <w:rPr>
          <w:i/>
        </w:rPr>
        <w:t>Scientific Reports, 10</w:t>
      </w:r>
      <w:r w:rsidRPr="005F0597">
        <w:t>(1). doi:10.1038/s41598-020-60150-y</w:t>
      </w:r>
      <w:bookmarkEnd w:id="251"/>
    </w:p>
    <w:p w14:paraId="01D47983" w14:textId="77777777" w:rsidR="005F0597" w:rsidRPr="005F0597" w:rsidRDefault="005F0597" w:rsidP="005F0597">
      <w:pPr>
        <w:pStyle w:val="EndNoteBibliography"/>
        <w:spacing w:after="0"/>
        <w:ind w:left="720" w:hanging="720"/>
      </w:pPr>
      <w:bookmarkStart w:id="252" w:name="_ENREF_129"/>
      <w:r w:rsidRPr="005F0597">
        <w:t xml:space="preserve">Sterndale, S. O., Miller, D. W., Mansfield, J. P., Kim, J. C., &amp; Pluske, J. R. (2022). The use of dexamethasone to attenuate stress responses of post-weaned pigs exposed to a mixing challenge. </w:t>
      </w:r>
      <w:r w:rsidRPr="005F0597">
        <w:rPr>
          <w:i/>
        </w:rPr>
        <w:t>Livestock Science, 255</w:t>
      </w:r>
      <w:r w:rsidRPr="005F0597">
        <w:t xml:space="preserve">, 104785. </w:t>
      </w:r>
      <w:bookmarkEnd w:id="252"/>
    </w:p>
    <w:p w14:paraId="4D0B8DB3" w14:textId="77777777" w:rsidR="005F0597" w:rsidRPr="005F0597" w:rsidRDefault="005F0597" w:rsidP="005F0597">
      <w:pPr>
        <w:pStyle w:val="EndNoteBibliography"/>
        <w:spacing w:after="0"/>
        <w:ind w:left="720" w:hanging="720"/>
      </w:pPr>
      <w:bookmarkStart w:id="253" w:name="_ENREF_136"/>
      <w:r w:rsidRPr="005F0597">
        <w:t xml:space="preserve">Thanki, A. M., Mignard, G., Atterbury, R. J., Barrow, P., Millard, A. D., &amp; Clokie, M. R. J. (2022). Prophylactic Delivery of a Bacteriophage Cocktail in Feed Significantly Reduces Salmonella Colonization in Pigs. </w:t>
      </w:r>
      <w:r w:rsidRPr="005F0597">
        <w:rPr>
          <w:i/>
        </w:rPr>
        <w:t>Microbiol Spectr, 10</w:t>
      </w:r>
      <w:r w:rsidRPr="005F0597">
        <w:t>(3), e0042222. doi:10.1128/spectrum.00422-22</w:t>
      </w:r>
      <w:bookmarkEnd w:id="253"/>
    </w:p>
    <w:p w14:paraId="3F2F07B8" w14:textId="1B9A6648" w:rsidR="005F0597" w:rsidRPr="005F0597" w:rsidRDefault="005F0597" w:rsidP="005F0597">
      <w:pPr>
        <w:pStyle w:val="EndNoteBibliography"/>
        <w:spacing w:after="0"/>
        <w:ind w:left="720" w:hanging="720"/>
      </w:pPr>
      <w:bookmarkStart w:id="254" w:name="_ENREF_138"/>
      <w:r w:rsidRPr="005F0597">
        <w:t xml:space="preserve">Townsend, T., &amp; Douglas, R. (2021). </w:t>
      </w:r>
      <w:r w:rsidRPr="005F0597">
        <w:rPr>
          <w:i/>
        </w:rPr>
        <w:t>Evidence for Farming initiative: Greenhouse Gas Reduction and Carbon storage in the Pork, Potato and Protected Horticulture Sectors</w:t>
      </w:r>
      <w:r w:rsidRPr="005F0597">
        <w:t xml:space="preserve">. Retrieved from </w:t>
      </w:r>
      <w:hyperlink r:id="rId59" w:history="1">
        <w:r w:rsidRPr="005F0597">
          <w:rPr>
            <w:rStyle w:val="Hyperlink"/>
          </w:rPr>
          <w:t>https://ahdb.org.uk/rapid-evidence-assessment-in-pork-potatoes-and-protected-horticulture</w:t>
        </w:r>
        <w:bookmarkEnd w:id="254"/>
      </w:hyperlink>
    </w:p>
    <w:p w14:paraId="1B4A0AE4" w14:textId="6120FEA2" w:rsidR="005F0597" w:rsidRPr="005F0597" w:rsidRDefault="005F0597" w:rsidP="005F0597">
      <w:pPr>
        <w:pStyle w:val="EndNoteBibliography"/>
        <w:spacing w:after="0"/>
        <w:ind w:left="720" w:hanging="720"/>
      </w:pPr>
      <w:bookmarkStart w:id="255" w:name="_ENREF_141"/>
      <w:r w:rsidRPr="005F0597">
        <w:t xml:space="preserve">van Leeuwen, J. (2021). Does a lower stomach pH improve performance? Retrieved from </w:t>
      </w:r>
      <w:hyperlink r:id="rId60" w:history="1">
        <w:r w:rsidRPr="005F0597">
          <w:rPr>
            <w:rStyle w:val="Hyperlink"/>
          </w:rPr>
          <w:t>https://www.pigprogress.net/health-nutrition/does-a-lower-stomach-ph-improve-performance/</w:t>
        </w:r>
        <w:bookmarkEnd w:id="255"/>
      </w:hyperlink>
    </w:p>
    <w:p w14:paraId="4834E01E" w14:textId="77777777" w:rsidR="005F0597" w:rsidRPr="005F0597" w:rsidRDefault="005F0597" w:rsidP="005F0597">
      <w:pPr>
        <w:pStyle w:val="EndNoteBibliography"/>
        <w:spacing w:after="0"/>
        <w:ind w:left="720" w:hanging="720"/>
      </w:pPr>
      <w:bookmarkStart w:id="256" w:name="_ENREF_142"/>
      <w:r w:rsidRPr="005F0597">
        <w:t xml:space="preserve">Van Nieuwamerongen, S., Soede, N., Van der Peet-Schwering, C., Kemp, B., &amp; Bolhuis, J. (2015). Development of piglets raised in a new multi-litter housing system vs. conventional single-litter housing until 9 weeks of age. </w:t>
      </w:r>
      <w:r w:rsidRPr="005F0597">
        <w:rPr>
          <w:i/>
        </w:rPr>
        <w:t>Journal of Animal Science, 93</w:t>
      </w:r>
      <w:r w:rsidRPr="005F0597">
        <w:t xml:space="preserve">(11), 5442-5454. </w:t>
      </w:r>
      <w:bookmarkEnd w:id="256"/>
    </w:p>
    <w:p w14:paraId="1CD101A7" w14:textId="77777777" w:rsidR="005F0597" w:rsidRPr="005F0597" w:rsidRDefault="005F0597" w:rsidP="005F0597">
      <w:pPr>
        <w:pStyle w:val="EndNoteBibliography"/>
        <w:spacing w:after="0"/>
        <w:ind w:left="720" w:hanging="720"/>
      </w:pPr>
      <w:bookmarkStart w:id="257" w:name="_ENREF_143"/>
      <w:r w:rsidRPr="005F0597">
        <w:t xml:space="preserve">Vangroenweghe, F., Poulsen, K., &amp; Thas, O. (2021). Supplementation of a β-mannanase enzyme reduces post-weaning diarrhea and antibiotic use in piglets on an alternative diet with additional soybean meal. </w:t>
      </w:r>
      <w:r w:rsidRPr="005F0597">
        <w:rPr>
          <w:i/>
        </w:rPr>
        <w:t>Porcine Health Management, 7</w:t>
      </w:r>
      <w:r w:rsidRPr="005F0597">
        <w:t>(1), 1-12. doi:doi:10.1186/s40813-021-00191-5</w:t>
      </w:r>
      <w:bookmarkEnd w:id="257"/>
    </w:p>
    <w:p w14:paraId="56ED81C1" w14:textId="77777777" w:rsidR="005F0597" w:rsidRPr="005F0597" w:rsidRDefault="005F0597" w:rsidP="005F0597">
      <w:pPr>
        <w:pStyle w:val="EndNoteBibliography"/>
        <w:spacing w:after="0"/>
        <w:ind w:left="720" w:hanging="720"/>
      </w:pPr>
      <w:bookmarkStart w:id="258" w:name="_ENREF_144"/>
      <w:r w:rsidRPr="005F0597">
        <w:t xml:space="preserve">Villa, T. G., Feijoo-Siota, L., Rama, J. R., Sánchez-Pérez, A., &amp; Viñas, M. (2019). Horizontal Gene Transfer Between Bacteriophages and Bacteria: Antibiotic Resistances and Toxin Production. In T. G. Villa &amp; M. Viñas (Eds.), </w:t>
      </w:r>
      <w:r w:rsidRPr="005F0597">
        <w:rPr>
          <w:i/>
        </w:rPr>
        <w:t>Horizontal Gene Transfer: Breaking Borders Between Living Kingdoms</w:t>
      </w:r>
      <w:r w:rsidRPr="005F0597">
        <w:t xml:space="preserve"> (pp. 97-142). Cham: Springer International Publishing.</w:t>
      </w:r>
      <w:bookmarkEnd w:id="258"/>
    </w:p>
    <w:p w14:paraId="1181DC90" w14:textId="77777777" w:rsidR="005F0597" w:rsidRPr="005F0597" w:rsidRDefault="005F0597" w:rsidP="005F0597">
      <w:pPr>
        <w:pStyle w:val="EndNoteBibliography"/>
        <w:spacing w:after="0"/>
        <w:ind w:left="720" w:hanging="720"/>
      </w:pPr>
      <w:bookmarkStart w:id="259" w:name="_ENREF_147"/>
      <w:r w:rsidRPr="005F0597">
        <w:t xml:space="preserve">Wang, Y., Zhou, J., Wang, G., Cai, S., Zeng, X., &amp; Qiao, S. (2018). Advances in low-protein diets for swine. </w:t>
      </w:r>
      <w:r w:rsidRPr="005F0597">
        <w:rPr>
          <w:i/>
        </w:rPr>
        <w:t>Journal of Animal Science and Biotechnology, 9</w:t>
      </w:r>
      <w:r w:rsidRPr="005F0597">
        <w:t>(1). doi:10.1186/s40104-018-0276-7</w:t>
      </w:r>
      <w:bookmarkEnd w:id="259"/>
    </w:p>
    <w:p w14:paraId="571605E4" w14:textId="77777777" w:rsidR="005F0597" w:rsidRPr="005F0597" w:rsidRDefault="005F0597" w:rsidP="005F0597">
      <w:pPr>
        <w:pStyle w:val="EndNoteBibliography"/>
        <w:spacing w:after="0"/>
        <w:ind w:left="720" w:hanging="720"/>
      </w:pPr>
      <w:bookmarkStart w:id="260" w:name="_ENREF_153"/>
      <w:r w:rsidRPr="005F0597">
        <w:t xml:space="preserve">Yan, L., Hong, S. M., &amp; Kim, I. H. (2012). Effect of bacteriophage supplementation on the growth performance, nutrient digestibility, blood characteristics, and fecal microbial shedding in growing pigs. </w:t>
      </w:r>
      <w:r w:rsidRPr="005F0597">
        <w:rPr>
          <w:i/>
        </w:rPr>
        <w:t>Asian-Australas J Anim Sci, 25</w:t>
      </w:r>
      <w:r w:rsidRPr="005F0597">
        <w:t>(10), 1451-1456. doi:10.5713/ajas.2012.12253</w:t>
      </w:r>
      <w:bookmarkEnd w:id="260"/>
    </w:p>
    <w:p w14:paraId="62386534" w14:textId="77777777" w:rsidR="005F0597" w:rsidRPr="005F0597" w:rsidRDefault="005F0597" w:rsidP="005F0597">
      <w:pPr>
        <w:pStyle w:val="EndNoteBibliography"/>
        <w:ind w:left="720" w:hanging="720"/>
      </w:pPr>
      <w:bookmarkStart w:id="261" w:name="_ENREF_154"/>
      <w:r w:rsidRPr="005F0597">
        <w:t xml:space="preserve">Yang, C. M., Ferket, P. R., Hong, Q. H., Zhou, J., Cao, G. T., Zhou, L., &amp; Chen, A. G. (2012). Effect of chito-oligosaccharide on growth performance, intestinal barrier function, intestinal morphology and cecal microflora in weaned pigs. </w:t>
      </w:r>
      <w:r w:rsidRPr="005F0597">
        <w:rPr>
          <w:i/>
        </w:rPr>
        <w:t>J Anim Sci, 90</w:t>
      </w:r>
      <w:r w:rsidRPr="005F0597">
        <w:t>(8), 2671-2676. doi:10.2527/jas.2011-4699</w:t>
      </w:r>
      <w:bookmarkEnd w:id="261"/>
    </w:p>
    <w:p w14:paraId="5B45BADB" w14:textId="54A53D95" w:rsidR="00CE2CDE" w:rsidRDefault="003718E2" w:rsidP="00B4537B">
      <w:pPr>
        <w:spacing w:line="276" w:lineRule="auto"/>
      </w:pPr>
      <w:r>
        <w:fldChar w:fldCharType="end"/>
      </w:r>
    </w:p>
    <w:p w14:paraId="029372D6" w14:textId="50A8154B" w:rsidR="00A0540D" w:rsidRDefault="00A0540D" w:rsidP="00B4537B">
      <w:pPr>
        <w:spacing w:line="276" w:lineRule="auto"/>
      </w:pPr>
      <w:r>
        <w:br w:type="page"/>
      </w:r>
    </w:p>
    <w:p w14:paraId="6DA92061" w14:textId="77777777" w:rsidR="0072038D" w:rsidRDefault="0072038D" w:rsidP="00B4537B">
      <w:pPr>
        <w:pStyle w:val="Heading1"/>
        <w:spacing w:line="276" w:lineRule="auto"/>
      </w:pPr>
      <w:bookmarkStart w:id="262" w:name="_Toc113219421"/>
      <w:bookmarkStart w:id="263" w:name="_Toc124787519"/>
      <w:r>
        <w:t>Appendices</w:t>
      </w:r>
      <w:bookmarkEnd w:id="262"/>
      <w:bookmarkEnd w:id="263"/>
    </w:p>
    <w:p w14:paraId="0C4C22A1" w14:textId="0494D6B7" w:rsidR="0072038D" w:rsidRDefault="0072038D" w:rsidP="00280D6B">
      <w:pPr>
        <w:pStyle w:val="Heading2"/>
      </w:pPr>
      <w:bookmarkStart w:id="264" w:name="_Toc113219422"/>
      <w:bookmarkStart w:id="265" w:name="_Toc124787520"/>
      <w:r>
        <w:t xml:space="preserve">Evidence for Farming Initiative (EFI) Draft </w:t>
      </w:r>
      <w:r w:rsidR="006E0B8B">
        <w:t xml:space="preserve">- </w:t>
      </w:r>
      <w:r>
        <w:t>Evidence Standards</w:t>
      </w:r>
      <w:bookmarkEnd w:id="264"/>
      <w:bookmarkEnd w:id="265"/>
    </w:p>
    <w:p w14:paraId="5FD92891" w14:textId="4F852854" w:rsidR="0072038D" w:rsidRDefault="0072038D" w:rsidP="00B4537B">
      <w:pPr>
        <w:pStyle w:val="Heading3"/>
        <w:spacing w:line="276" w:lineRule="auto"/>
      </w:pPr>
      <w:bookmarkStart w:id="266" w:name="_Toc113219423"/>
      <w:bookmarkStart w:id="267" w:name="_Toc124787521"/>
      <w:bookmarkStart w:id="268" w:name="_Hlk115171002"/>
      <w:r>
        <w:t>Effectiveness</w:t>
      </w:r>
      <w:bookmarkEnd w:id="266"/>
      <w:bookmarkEnd w:id="267"/>
    </w:p>
    <w:p w14:paraId="4268F761" w14:textId="77777777" w:rsidR="00A950C8" w:rsidRPr="00A950C8" w:rsidRDefault="00A950C8" w:rsidP="00A950C8"/>
    <w:p w14:paraId="10C2E521" w14:textId="4FE72E69" w:rsidR="00C9056F" w:rsidRDefault="00C9056F" w:rsidP="00B4537B">
      <w:pPr>
        <w:pStyle w:val="Caption"/>
        <w:keepNext/>
        <w:spacing w:line="276" w:lineRule="auto"/>
      </w:pPr>
      <w:r w:rsidRPr="00A950C8">
        <w:rPr>
          <w:b/>
          <w:bCs/>
        </w:rPr>
        <w:t xml:space="preserve">Appendix </w:t>
      </w:r>
      <w:r w:rsidRPr="00A950C8">
        <w:rPr>
          <w:b/>
          <w:bCs/>
        </w:rPr>
        <w:fldChar w:fldCharType="begin"/>
      </w:r>
      <w:r w:rsidRPr="00A950C8">
        <w:rPr>
          <w:b/>
          <w:bCs/>
        </w:rPr>
        <w:instrText xml:space="preserve"> SEQ Appendix \* ARABIC </w:instrText>
      </w:r>
      <w:r w:rsidRPr="00A950C8">
        <w:rPr>
          <w:b/>
          <w:bCs/>
        </w:rPr>
        <w:fldChar w:fldCharType="separate"/>
      </w:r>
      <w:r w:rsidRPr="00A950C8">
        <w:rPr>
          <w:b/>
          <w:bCs/>
          <w:noProof/>
        </w:rPr>
        <w:t>1</w:t>
      </w:r>
      <w:r w:rsidRPr="00A950C8">
        <w:rPr>
          <w:b/>
          <w:bCs/>
        </w:rPr>
        <w:fldChar w:fldCharType="end"/>
      </w:r>
      <w:r w:rsidR="00A950C8">
        <w:t>.</w:t>
      </w:r>
      <w:r>
        <w:t xml:space="preserve"> Scoring/rating for effectiveness used</w:t>
      </w:r>
      <w:r w:rsidR="00296DE1">
        <w:t xml:space="preserve"> for the impact summaries</w:t>
      </w:r>
      <w:r>
        <w:t xml:space="preserve"> in this report</w:t>
      </w:r>
      <w:r w:rsidR="00A950C8">
        <w:t>.</w:t>
      </w:r>
    </w:p>
    <w:tbl>
      <w:tblPr>
        <w:tblW w:w="8497"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78"/>
        <w:gridCol w:w="7819"/>
      </w:tblGrid>
      <w:tr w:rsidR="0072038D" w:rsidRPr="003073FB" w14:paraId="6A728AD3" w14:textId="77777777" w:rsidTr="00CE2CDE">
        <w:tc>
          <w:tcPr>
            <w:tcW w:w="678" w:type="dxa"/>
            <w:tcBorders>
              <w:top w:val="single" w:sz="6" w:space="0" w:color="auto"/>
              <w:left w:val="single" w:sz="6" w:space="0" w:color="auto"/>
              <w:bottom w:val="single" w:sz="6" w:space="0" w:color="auto"/>
              <w:right w:val="single" w:sz="6" w:space="0" w:color="auto"/>
            </w:tcBorders>
            <w:shd w:val="clear" w:color="auto" w:fill="auto"/>
            <w:hideMark/>
          </w:tcPr>
          <w:p w14:paraId="28F637B7"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b/>
                <w:bCs/>
                <w:sz w:val="20"/>
                <w:szCs w:val="20"/>
                <w:lang w:eastAsia="en-GB"/>
              </w:rPr>
              <w:t>-ve</w:t>
            </w:r>
            <w:r w:rsidRPr="003073FB">
              <w:rPr>
                <w:rFonts w:eastAsia="Times New Roman" w:cs="Arial"/>
                <w:sz w:val="20"/>
                <w:szCs w:val="20"/>
                <w:lang w:eastAsia="en-GB"/>
              </w:rPr>
              <w:t> </w:t>
            </w:r>
          </w:p>
        </w:tc>
        <w:tc>
          <w:tcPr>
            <w:tcW w:w="7819" w:type="dxa"/>
            <w:tcBorders>
              <w:top w:val="single" w:sz="6" w:space="0" w:color="auto"/>
              <w:left w:val="single" w:sz="6" w:space="0" w:color="auto"/>
              <w:bottom w:val="single" w:sz="6" w:space="0" w:color="auto"/>
              <w:right w:val="single" w:sz="6" w:space="0" w:color="auto"/>
            </w:tcBorders>
            <w:shd w:val="clear" w:color="auto" w:fill="auto"/>
            <w:hideMark/>
          </w:tcPr>
          <w:p w14:paraId="08C436AF"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b/>
                <w:bCs/>
                <w:sz w:val="20"/>
                <w:szCs w:val="20"/>
                <w:lang w:eastAsia="en-GB"/>
              </w:rPr>
              <w:t>Evidence tends to show a negative effect.</w:t>
            </w:r>
            <w:r w:rsidRPr="003073FB">
              <w:rPr>
                <w:rFonts w:eastAsia="Times New Roman" w:cs="Arial"/>
                <w:sz w:val="20"/>
                <w:szCs w:val="20"/>
                <w:lang w:eastAsia="en-GB"/>
              </w:rPr>
              <w:t xml:space="preserve"> The balance of evidence (including the pooled effect size where available) suggests that the practice has a negative effect, meaning the practice made things worse. This takes into consideration the number of studies showing positive and negative effects, and the levels of involvement (number and size of participating entities) in those studies. </w:t>
            </w:r>
          </w:p>
        </w:tc>
      </w:tr>
      <w:tr w:rsidR="0072038D" w:rsidRPr="003073FB" w14:paraId="14DE2A40" w14:textId="77777777" w:rsidTr="00CE2CDE">
        <w:tc>
          <w:tcPr>
            <w:tcW w:w="678" w:type="dxa"/>
            <w:tcBorders>
              <w:top w:val="single" w:sz="6" w:space="0" w:color="auto"/>
              <w:left w:val="single" w:sz="6" w:space="0" w:color="auto"/>
              <w:bottom w:val="single" w:sz="6" w:space="0" w:color="auto"/>
              <w:right w:val="single" w:sz="6" w:space="0" w:color="auto"/>
            </w:tcBorders>
            <w:shd w:val="clear" w:color="auto" w:fill="auto"/>
            <w:hideMark/>
          </w:tcPr>
          <w:p w14:paraId="4744A3C8"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b/>
                <w:bCs/>
                <w:sz w:val="20"/>
                <w:szCs w:val="20"/>
                <w:lang w:eastAsia="en-GB"/>
              </w:rPr>
              <w:t>0</w:t>
            </w:r>
            <w:r w:rsidRPr="003073FB">
              <w:rPr>
                <w:rFonts w:eastAsia="Times New Roman" w:cs="Arial"/>
                <w:sz w:val="20"/>
                <w:szCs w:val="20"/>
                <w:lang w:eastAsia="en-GB"/>
              </w:rPr>
              <w:t> </w:t>
            </w:r>
          </w:p>
        </w:tc>
        <w:tc>
          <w:tcPr>
            <w:tcW w:w="7819" w:type="dxa"/>
            <w:tcBorders>
              <w:top w:val="single" w:sz="6" w:space="0" w:color="auto"/>
              <w:left w:val="single" w:sz="6" w:space="0" w:color="auto"/>
              <w:bottom w:val="single" w:sz="6" w:space="0" w:color="auto"/>
              <w:right w:val="single" w:sz="6" w:space="0" w:color="auto"/>
            </w:tcBorders>
            <w:shd w:val="clear" w:color="auto" w:fill="auto"/>
            <w:hideMark/>
          </w:tcPr>
          <w:p w14:paraId="2F4C1569"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b/>
                <w:bCs/>
                <w:sz w:val="20"/>
                <w:szCs w:val="20"/>
                <w:lang w:eastAsia="en-GB"/>
              </w:rPr>
              <w:t>No effect.</w:t>
            </w:r>
            <w:r w:rsidRPr="003073FB">
              <w:rPr>
                <w:rFonts w:eastAsia="Times New Roman" w:cs="Arial"/>
                <w:sz w:val="20"/>
                <w:szCs w:val="20"/>
                <w:lang w:eastAsia="en-GB"/>
              </w:rPr>
              <w:t xml:space="preserve"> The balance of evidence (including the pooled effect size where available) suggests that the practice has no effect overall. </w:t>
            </w:r>
          </w:p>
        </w:tc>
      </w:tr>
      <w:tr w:rsidR="0072038D" w:rsidRPr="003073FB" w14:paraId="4A7FEC0D" w14:textId="77777777" w:rsidTr="00CE2CDE">
        <w:tc>
          <w:tcPr>
            <w:tcW w:w="678" w:type="dxa"/>
            <w:tcBorders>
              <w:top w:val="single" w:sz="6" w:space="0" w:color="auto"/>
              <w:left w:val="single" w:sz="6" w:space="0" w:color="auto"/>
              <w:bottom w:val="single" w:sz="6" w:space="0" w:color="auto"/>
              <w:right w:val="single" w:sz="6" w:space="0" w:color="auto"/>
            </w:tcBorders>
            <w:shd w:val="clear" w:color="auto" w:fill="auto"/>
            <w:hideMark/>
          </w:tcPr>
          <w:p w14:paraId="2A078935"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b/>
                <w:bCs/>
                <w:sz w:val="20"/>
                <w:szCs w:val="20"/>
                <w:lang w:eastAsia="en-GB"/>
              </w:rPr>
              <w:t>+/-</w:t>
            </w:r>
            <w:r w:rsidRPr="003073FB">
              <w:rPr>
                <w:rFonts w:eastAsia="Times New Roman" w:cs="Arial"/>
                <w:sz w:val="20"/>
                <w:szCs w:val="20"/>
                <w:lang w:eastAsia="en-GB"/>
              </w:rPr>
              <w:t> </w:t>
            </w:r>
          </w:p>
        </w:tc>
        <w:tc>
          <w:tcPr>
            <w:tcW w:w="7819" w:type="dxa"/>
            <w:tcBorders>
              <w:top w:val="single" w:sz="6" w:space="0" w:color="auto"/>
              <w:left w:val="single" w:sz="6" w:space="0" w:color="auto"/>
              <w:bottom w:val="single" w:sz="6" w:space="0" w:color="auto"/>
              <w:right w:val="single" w:sz="6" w:space="0" w:color="auto"/>
            </w:tcBorders>
            <w:shd w:val="clear" w:color="auto" w:fill="auto"/>
            <w:hideMark/>
          </w:tcPr>
          <w:p w14:paraId="7E277351"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b/>
                <w:bCs/>
                <w:sz w:val="20"/>
                <w:szCs w:val="20"/>
                <w:lang w:eastAsia="en-GB"/>
              </w:rPr>
              <w:t xml:space="preserve">Evidence tends to show a mixed effect. </w:t>
            </w:r>
            <w:r w:rsidRPr="003073FB">
              <w:rPr>
                <w:rFonts w:eastAsia="Times New Roman" w:cs="Arial"/>
                <w:sz w:val="20"/>
                <w:szCs w:val="20"/>
                <w:lang w:eastAsia="en-GB"/>
              </w:rPr>
              <w:t>Studies show a mixture of effects and the criteria for ‘tends to negative effect’ or ‘tends to positive effect’ are not met. </w:t>
            </w:r>
          </w:p>
        </w:tc>
      </w:tr>
      <w:tr w:rsidR="0072038D" w:rsidRPr="003073FB" w14:paraId="43E46061" w14:textId="77777777" w:rsidTr="00CE2CDE">
        <w:tc>
          <w:tcPr>
            <w:tcW w:w="678" w:type="dxa"/>
            <w:tcBorders>
              <w:top w:val="single" w:sz="6" w:space="0" w:color="auto"/>
              <w:left w:val="single" w:sz="6" w:space="0" w:color="auto"/>
              <w:bottom w:val="single" w:sz="6" w:space="0" w:color="auto"/>
              <w:right w:val="single" w:sz="6" w:space="0" w:color="auto"/>
            </w:tcBorders>
            <w:shd w:val="clear" w:color="auto" w:fill="auto"/>
            <w:hideMark/>
          </w:tcPr>
          <w:p w14:paraId="288F91DB"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b/>
                <w:bCs/>
                <w:sz w:val="20"/>
                <w:szCs w:val="20"/>
                <w:lang w:eastAsia="en-GB"/>
              </w:rPr>
              <w:t>+</w:t>
            </w:r>
            <w:r w:rsidRPr="003073FB">
              <w:rPr>
                <w:rFonts w:eastAsia="Times New Roman" w:cs="Arial"/>
                <w:sz w:val="20"/>
                <w:szCs w:val="20"/>
                <w:lang w:eastAsia="en-GB"/>
              </w:rPr>
              <w:t> </w:t>
            </w:r>
          </w:p>
        </w:tc>
        <w:tc>
          <w:tcPr>
            <w:tcW w:w="7819" w:type="dxa"/>
            <w:tcBorders>
              <w:top w:val="single" w:sz="6" w:space="0" w:color="auto"/>
              <w:left w:val="single" w:sz="6" w:space="0" w:color="auto"/>
              <w:bottom w:val="single" w:sz="6" w:space="0" w:color="auto"/>
              <w:right w:val="single" w:sz="6" w:space="0" w:color="auto"/>
            </w:tcBorders>
            <w:shd w:val="clear" w:color="auto" w:fill="auto"/>
            <w:hideMark/>
          </w:tcPr>
          <w:p w14:paraId="26DB3DF3"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b/>
                <w:bCs/>
                <w:sz w:val="20"/>
                <w:szCs w:val="20"/>
                <w:lang w:eastAsia="en-GB"/>
              </w:rPr>
              <w:t>Evidence tends to show positive effect.</w:t>
            </w:r>
            <w:r w:rsidRPr="003073FB">
              <w:rPr>
                <w:rFonts w:eastAsia="Times New Roman" w:cs="Arial"/>
                <w:sz w:val="20"/>
                <w:szCs w:val="20"/>
                <w:lang w:eastAsia="en-GB"/>
              </w:rPr>
              <w:t xml:space="preserve"> The balance of evidence (including the pooled effect size where available) suggests that the practice has a positive effect. This takes into consideration the number of studies showing positive and negative effects, and the levels of involvement in those studies. </w:t>
            </w:r>
          </w:p>
        </w:tc>
      </w:tr>
      <w:tr w:rsidR="0072038D" w:rsidRPr="003073FB" w14:paraId="45EF8AB7" w14:textId="77777777" w:rsidTr="00CE2CDE">
        <w:tc>
          <w:tcPr>
            <w:tcW w:w="678" w:type="dxa"/>
            <w:tcBorders>
              <w:top w:val="single" w:sz="6" w:space="0" w:color="auto"/>
              <w:left w:val="single" w:sz="6" w:space="0" w:color="auto"/>
              <w:bottom w:val="single" w:sz="6" w:space="0" w:color="auto"/>
              <w:right w:val="single" w:sz="6" w:space="0" w:color="auto"/>
            </w:tcBorders>
            <w:shd w:val="clear" w:color="auto" w:fill="auto"/>
            <w:hideMark/>
          </w:tcPr>
          <w:p w14:paraId="2B523F8F"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b/>
                <w:bCs/>
                <w:sz w:val="20"/>
                <w:szCs w:val="20"/>
                <w:lang w:eastAsia="en-GB"/>
              </w:rPr>
              <w:t>++</w:t>
            </w:r>
            <w:r w:rsidRPr="003073FB">
              <w:rPr>
                <w:rFonts w:eastAsia="Times New Roman" w:cs="Arial"/>
                <w:sz w:val="20"/>
                <w:szCs w:val="20"/>
                <w:lang w:eastAsia="en-GB"/>
              </w:rPr>
              <w:t> </w:t>
            </w:r>
          </w:p>
        </w:tc>
        <w:tc>
          <w:tcPr>
            <w:tcW w:w="7819" w:type="dxa"/>
            <w:tcBorders>
              <w:top w:val="single" w:sz="6" w:space="0" w:color="auto"/>
              <w:left w:val="single" w:sz="6" w:space="0" w:color="auto"/>
              <w:bottom w:val="single" w:sz="6" w:space="0" w:color="auto"/>
              <w:right w:val="single" w:sz="6" w:space="0" w:color="auto"/>
            </w:tcBorders>
            <w:shd w:val="clear" w:color="auto" w:fill="auto"/>
            <w:hideMark/>
          </w:tcPr>
          <w:p w14:paraId="0D5D0E05"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b/>
                <w:bCs/>
                <w:sz w:val="20"/>
                <w:szCs w:val="20"/>
                <w:lang w:eastAsia="en-GB"/>
              </w:rPr>
              <w:t>Evidence shows consistently positive effect.</w:t>
            </w:r>
            <w:r w:rsidRPr="003073FB">
              <w:rPr>
                <w:rFonts w:eastAsia="Times New Roman" w:cs="Arial"/>
                <w:sz w:val="20"/>
                <w:szCs w:val="20"/>
                <w:lang w:eastAsia="en-GB"/>
              </w:rPr>
              <w:t xml:space="preserve"> The evidence (including the pooled effect size where available) consistently suggests that the practice has a positive effect. This takes into consideration the number of studies showing positive and negative effects, and the levels of involvement in those studies. </w:t>
            </w:r>
          </w:p>
        </w:tc>
      </w:tr>
    </w:tbl>
    <w:p w14:paraId="11A97177" w14:textId="4EB44B56" w:rsidR="0072038D" w:rsidRDefault="0072038D" w:rsidP="00B4537B">
      <w:pPr>
        <w:spacing w:line="276" w:lineRule="auto"/>
      </w:pPr>
    </w:p>
    <w:p w14:paraId="2C7293AF" w14:textId="77777777" w:rsidR="0072038D" w:rsidRDefault="0072038D" w:rsidP="00B4537B">
      <w:pPr>
        <w:pStyle w:val="Heading3"/>
        <w:spacing w:line="276" w:lineRule="auto"/>
      </w:pPr>
      <w:bookmarkStart w:id="269" w:name="_Toc113219424"/>
      <w:bookmarkStart w:id="270" w:name="_Toc124787522"/>
      <w:r>
        <w:t>Cost</w:t>
      </w:r>
      <w:bookmarkEnd w:id="269"/>
      <w:bookmarkEnd w:id="270"/>
    </w:p>
    <w:p w14:paraId="429875EB" w14:textId="77777777" w:rsidR="0072038D" w:rsidRDefault="0072038D" w:rsidP="00B4537B">
      <w:pPr>
        <w:spacing w:line="276" w:lineRule="auto"/>
      </w:pPr>
    </w:p>
    <w:p w14:paraId="47FBC1A6" w14:textId="70621ABD" w:rsidR="00C9056F" w:rsidRDefault="00C9056F" w:rsidP="00B4537B">
      <w:pPr>
        <w:pStyle w:val="Caption"/>
        <w:keepNext/>
        <w:spacing w:line="276" w:lineRule="auto"/>
      </w:pPr>
      <w:r w:rsidRPr="00A950C8">
        <w:rPr>
          <w:b/>
          <w:bCs/>
        </w:rPr>
        <w:t xml:space="preserve">Appendix </w:t>
      </w:r>
      <w:r w:rsidRPr="00A950C8">
        <w:rPr>
          <w:b/>
          <w:bCs/>
        </w:rPr>
        <w:fldChar w:fldCharType="begin"/>
      </w:r>
      <w:r w:rsidRPr="00A950C8">
        <w:rPr>
          <w:b/>
          <w:bCs/>
        </w:rPr>
        <w:instrText xml:space="preserve"> SEQ Appendix \* ARABIC </w:instrText>
      </w:r>
      <w:r w:rsidRPr="00A950C8">
        <w:rPr>
          <w:b/>
          <w:bCs/>
        </w:rPr>
        <w:fldChar w:fldCharType="separate"/>
      </w:r>
      <w:r w:rsidRPr="00A950C8">
        <w:rPr>
          <w:b/>
          <w:bCs/>
          <w:noProof/>
        </w:rPr>
        <w:t>2</w:t>
      </w:r>
      <w:r w:rsidRPr="00A950C8">
        <w:rPr>
          <w:b/>
          <w:bCs/>
        </w:rPr>
        <w:fldChar w:fldCharType="end"/>
      </w:r>
      <w:r w:rsidR="00A950C8">
        <w:t>.</w:t>
      </w:r>
      <w:r>
        <w:t xml:space="preserve"> Scoring/rating for cost used</w:t>
      </w:r>
      <w:r w:rsidR="00296DE1">
        <w:t xml:space="preserve"> for the impact summaries</w:t>
      </w:r>
      <w:r>
        <w:t xml:space="preserve"> in this report</w:t>
      </w:r>
      <w:r w:rsidR="00A950C8">
        <w:t>.</w:t>
      </w:r>
    </w:p>
    <w:tbl>
      <w:tblPr>
        <w:tblW w:w="848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67"/>
        <w:gridCol w:w="7821"/>
      </w:tblGrid>
      <w:tr w:rsidR="0072038D" w:rsidRPr="003073FB" w14:paraId="5A45A394" w14:textId="77777777" w:rsidTr="00493217">
        <w:tc>
          <w:tcPr>
            <w:tcW w:w="667" w:type="dxa"/>
            <w:tcBorders>
              <w:top w:val="single" w:sz="6" w:space="0" w:color="auto"/>
              <w:left w:val="single" w:sz="6" w:space="0" w:color="auto"/>
              <w:bottom w:val="single" w:sz="6" w:space="0" w:color="auto"/>
              <w:right w:val="single" w:sz="6" w:space="0" w:color="auto"/>
            </w:tcBorders>
            <w:shd w:val="clear" w:color="auto" w:fill="auto"/>
            <w:hideMark/>
          </w:tcPr>
          <w:p w14:paraId="6DF08DF0"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ascii="Segoe UI" w:eastAsia="Times New Roman" w:hAnsi="Segoe UI" w:cs="Segoe UI"/>
                <w:b/>
                <w:bCs/>
                <w:sz w:val="20"/>
                <w:szCs w:val="20"/>
                <w:lang w:eastAsia="en-GB"/>
              </w:rPr>
              <w:t>£</w:t>
            </w:r>
            <w:r w:rsidRPr="003073FB">
              <w:rPr>
                <w:rFonts w:ascii="Segoe UI" w:eastAsia="Times New Roman" w:hAnsi="Segoe UI" w:cs="Segoe UI"/>
                <w:sz w:val="20"/>
                <w:szCs w:val="20"/>
                <w:lang w:eastAsia="en-GB"/>
              </w:rPr>
              <w:t> </w:t>
            </w:r>
          </w:p>
        </w:tc>
        <w:tc>
          <w:tcPr>
            <w:tcW w:w="7821" w:type="dxa"/>
            <w:tcBorders>
              <w:top w:val="single" w:sz="6" w:space="0" w:color="auto"/>
              <w:left w:val="single" w:sz="6" w:space="0" w:color="auto"/>
              <w:bottom w:val="single" w:sz="6" w:space="0" w:color="auto"/>
              <w:right w:val="single" w:sz="6" w:space="0" w:color="auto"/>
            </w:tcBorders>
            <w:shd w:val="clear" w:color="auto" w:fill="auto"/>
            <w:hideMark/>
          </w:tcPr>
          <w:p w14:paraId="40821AA9"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No new equipment or time constraints over and above existing business as usual (BAU) running costs. </w:t>
            </w:r>
          </w:p>
        </w:tc>
      </w:tr>
      <w:tr w:rsidR="0072038D" w:rsidRPr="003073FB" w14:paraId="4BAE6388" w14:textId="77777777" w:rsidTr="00493217">
        <w:tc>
          <w:tcPr>
            <w:tcW w:w="667" w:type="dxa"/>
            <w:tcBorders>
              <w:top w:val="single" w:sz="6" w:space="0" w:color="auto"/>
              <w:left w:val="single" w:sz="6" w:space="0" w:color="auto"/>
              <w:bottom w:val="single" w:sz="6" w:space="0" w:color="auto"/>
              <w:right w:val="single" w:sz="6" w:space="0" w:color="auto"/>
            </w:tcBorders>
            <w:shd w:val="clear" w:color="auto" w:fill="auto"/>
            <w:hideMark/>
          </w:tcPr>
          <w:p w14:paraId="3CA14AF8"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ascii="Segoe UI" w:eastAsia="Times New Roman" w:hAnsi="Segoe UI" w:cs="Segoe UI"/>
                <w:b/>
                <w:bCs/>
                <w:sz w:val="20"/>
                <w:szCs w:val="20"/>
                <w:lang w:eastAsia="en-GB"/>
              </w:rPr>
              <w:t>££</w:t>
            </w:r>
            <w:r w:rsidRPr="003073FB">
              <w:rPr>
                <w:rFonts w:ascii="Segoe UI" w:eastAsia="Times New Roman" w:hAnsi="Segoe UI" w:cs="Segoe UI"/>
                <w:sz w:val="20"/>
                <w:szCs w:val="20"/>
                <w:lang w:eastAsia="en-GB"/>
              </w:rPr>
              <w:t> </w:t>
            </w:r>
          </w:p>
        </w:tc>
        <w:tc>
          <w:tcPr>
            <w:tcW w:w="7821" w:type="dxa"/>
            <w:tcBorders>
              <w:top w:val="single" w:sz="6" w:space="0" w:color="auto"/>
              <w:left w:val="single" w:sz="6" w:space="0" w:color="auto"/>
              <w:bottom w:val="single" w:sz="6" w:space="0" w:color="auto"/>
              <w:right w:val="single" w:sz="6" w:space="0" w:color="auto"/>
            </w:tcBorders>
            <w:shd w:val="clear" w:color="auto" w:fill="auto"/>
            <w:hideMark/>
          </w:tcPr>
          <w:p w14:paraId="12C5DCA5"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May need some additional time for training or experiential learning to establish new practice, but once implemented this rapidly transitions into BAU running costs. </w:t>
            </w:r>
          </w:p>
        </w:tc>
      </w:tr>
      <w:tr w:rsidR="0072038D" w:rsidRPr="003073FB" w14:paraId="7ADFDE0F" w14:textId="77777777" w:rsidTr="00493217">
        <w:tc>
          <w:tcPr>
            <w:tcW w:w="667" w:type="dxa"/>
            <w:tcBorders>
              <w:top w:val="single" w:sz="6" w:space="0" w:color="auto"/>
              <w:left w:val="single" w:sz="6" w:space="0" w:color="auto"/>
              <w:bottom w:val="single" w:sz="6" w:space="0" w:color="auto"/>
              <w:right w:val="single" w:sz="6" w:space="0" w:color="auto"/>
            </w:tcBorders>
            <w:shd w:val="clear" w:color="auto" w:fill="auto"/>
            <w:hideMark/>
          </w:tcPr>
          <w:p w14:paraId="7C2D3E15"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ascii="Segoe UI" w:eastAsia="Times New Roman" w:hAnsi="Segoe UI" w:cs="Segoe UI"/>
                <w:b/>
                <w:bCs/>
                <w:sz w:val="20"/>
                <w:szCs w:val="20"/>
                <w:lang w:eastAsia="en-GB"/>
              </w:rPr>
              <w:t>£££</w:t>
            </w:r>
            <w:r w:rsidRPr="003073FB">
              <w:rPr>
                <w:rFonts w:ascii="Segoe UI" w:eastAsia="Times New Roman" w:hAnsi="Segoe UI" w:cs="Segoe UI"/>
                <w:sz w:val="20"/>
                <w:szCs w:val="20"/>
                <w:lang w:eastAsia="en-GB"/>
              </w:rPr>
              <w:t> </w:t>
            </w:r>
          </w:p>
        </w:tc>
        <w:tc>
          <w:tcPr>
            <w:tcW w:w="7821" w:type="dxa"/>
            <w:tcBorders>
              <w:top w:val="single" w:sz="6" w:space="0" w:color="auto"/>
              <w:left w:val="single" w:sz="6" w:space="0" w:color="auto"/>
              <w:bottom w:val="single" w:sz="6" w:space="0" w:color="auto"/>
              <w:right w:val="single" w:sz="6" w:space="0" w:color="auto"/>
            </w:tcBorders>
            <w:shd w:val="clear" w:color="auto" w:fill="auto"/>
            <w:hideMark/>
          </w:tcPr>
          <w:p w14:paraId="6EB3981F"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As above, plus new equipment and capital costs for machinery and implements on farm. </w:t>
            </w:r>
          </w:p>
        </w:tc>
      </w:tr>
      <w:tr w:rsidR="0072038D" w:rsidRPr="003073FB" w14:paraId="47525262" w14:textId="77777777" w:rsidTr="00493217">
        <w:tc>
          <w:tcPr>
            <w:tcW w:w="667" w:type="dxa"/>
            <w:tcBorders>
              <w:top w:val="single" w:sz="6" w:space="0" w:color="auto"/>
              <w:left w:val="single" w:sz="6" w:space="0" w:color="auto"/>
              <w:bottom w:val="single" w:sz="6" w:space="0" w:color="auto"/>
              <w:right w:val="single" w:sz="6" w:space="0" w:color="auto"/>
            </w:tcBorders>
            <w:shd w:val="clear" w:color="auto" w:fill="auto"/>
            <w:hideMark/>
          </w:tcPr>
          <w:p w14:paraId="7956EEF1"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ascii="Segoe UI" w:eastAsia="Times New Roman" w:hAnsi="Segoe UI" w:cs="Segoe UI"/>
                <w:b/>
                <w:bCs/>
                <w:sz w:val="20"/>
                <w:szCs w:val="20"/>
                <w:lang w:eastAsia="en-GB"/>
              </w:rPr>
              <w:t>££££</w:t>
            </w:r>
            <w:r w:rsidRPr="003073FB">
              <w:rPr>
                <w:rFonts w:ascii="Segoe UI" w:eastAsia="Times New Roman" w:hAnsi="Segoe UI" w:cs="Segoe UI"/>
                <w:sz w:val="20"/>
                <w:szCs w:val="20"/>
                <w:lang w:eastAsia="en-GB"/>
              </w:rPr>
              <w:t> </w:t>
            </w:r>
          </w:p>
        </w:tc>
        <w:tc>
          <w:tcPr>
            <w:tcW w:w="7821" w:type="dxa"/>
            <w:tcBorders>
              <w:top w:val="single" w:sz="6" w:space="0" w:color="auto"/>
              <w:left w:val="single" w:sz="6" w:space="0" w:color="auto"/>
              <w:bottom w:val="single" w:sz="6" w:space="0" w:color="auto"/>
              <w:right w:val="single" w:sz="6" w:space="0" w:color="auto"/>
            </w:tcBorders>
            <w:shd w:val="clear" w:color="auto" w:fill="auto"/>
            <w:hideMark/>
          </w:tcPr>
          <w:p w14:paraId="17197962"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Major investment in new infrastructure on farm and/or loss of land utility/land use change that is greater than the normal rotation(s). </w:t>
            </w:r>
          </w:p>
        </w:tc>
      </w:tr>
    </w:tbl>
    <w:p w14:paraId="3C2F52C4" w14:textId="77777777" w:rsidR="0072038D" w:rsidRDefault="0072038D" w:rsidP="00B4537B">
      <w:pPr>
        <w:spacing w:line="276" w:lineRule="auto"/>
      </w:pPr>
    </w:p>
    <w:p w14:paraId="7E8708E2" w14:textId="77777777" w:rsidR="0072038D" w:rsidRDefault="0072038D" w:rsidP="00B4537B">
      <w:pPr>
        <w:pStyle w:val="Heading3"/>
        <w:spacing w:line="276" w:lineRule="auto"/>
      </w:pPr>
      <w:bookmarkStart w:id="271" w:name="_Toc113219425"/>
      <w:bookmarkStart w:id="272" w:name="_Toc124787523"/>
      <w:r>
        <w:t>Speed of Change</w:t>
      </w:r>
      <w:bookmarkEnd w:id="271"/>
      <w:bookmarkEnd w:id="272"/>
    </w:p>
    <w:p w14:paraId="75456C85" w14:textId="2A982F6A" w:rsidR="00C9056F" w:rsidRDefault="00C9056F" w:rsidP="00B4537B">
      <w:pPr>
        <w:pStyle w:val="Caption"/>
        <w:keepNext/>
        <w:spacing w:line="276" w:lineRule="auto"/>
      </w:pPr>
      <w:r w:rsidRPr="00A950C8">
        <w:rPr>
          <w:b/>
          <w:bCs/>
        </w:rPr>
        <w:t xml:space="preserve">Appendix </w:t>
      </w:r>
      <w:r w:rsidRPr="00A950C8">
        <w:rPr>
          <w:b/>
          <w:bCs/>
        </w:rPr>
        <w:fldChar w:fldCharType="begin"/>
      </w:r>
      <w:r w:rsidRPr="00A950C8">
        <w:rPr>
          <w:b/>
          <w:bCs/>
        </w:rPr>
        <w:instrText xml:space="preserve"> SEQ Appendix \* ARABIC </w:instrText>
      </w:r>
      <w:r w:rsidRPr="00A950C8">
        <w:rPr>
          <w:b/>
          <w:bCs/>
        </w:rPr>
        <w:fldChar w:fldCharType="separate"/>
      </w:r>
      <w:r w:rsidRPr="00A950C8">
        <w:rPr>
          <w:b/>
          <w:bCs/>
          <w:noProof/>
        </w:rPr>
        <w:t>3</w:t>
      </w:r>
      <w:r w:rsidRPr="00A950C8">
        <w:rPr>
          <w:b/>
          <w:bCs/>
        </w:rPr>
        <w:fldChar w:fldCharType="end"/>
      </w:r>
      <w:r w:rsidR="00A950C8">
        <w:t>:</w:t>
      </w:r>
      <w:r>
        <w:t xml:space="preserve"> Scoring/rating for speed of change used</w:t>
      </w:r>
      <w:r w:rsidR="00296DE1">
        <w:t xml:space="preserve"> for the impact summaries</w:t>
      </w:r>
      <w:r>
        <w:t xml:space="preserve"> in this report</w:t>
      </w:r>
      <w:r w:rsidR="00A950C8">
        <w:t>.</w:t>
      </w:r>
    </w:p>
    <w:tbl>
      <w:tblPr>
        <w:tblW w:w="848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75"/>
        <w:gridCol w:w="7413"/>
      </w:tblGrid>
      <w:tr w:rsidR="0072038D" w:rsidRPr="003073FB" w14:paraId="508252A1" w14:textId="77777777" w:rsidTr="00493217">
        <w:tc>
          <w:tcPr>
            <w:tcW w:w="1075" w:type="dxa"/>
            <w:tcBorders>
              <w:top w:val="single" w:sz="6" w:space="0" w:color="auto"/>
              <w:left w:val="single" w:sz="6" w:space="0" w:color="auto"/>
              <w:bottom w:val="single" w:sz="6" w:space="0" w:color="auto"/>
              <w:right w:val="single" w:sz="6" w:space="0" w:color="auto"/>
            </w:tcBorders>
            <w:shd w:val="clear" w:color="auto" w:fill="auto"/>
            <w:hideMark/>
          </w:tcPr>
          <w:p w14:paraId="1D6CC495"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b/>
                <w:bCs/>
                <w:sz w:val="20"/>
                <w:szCs w:val="20"/>
                <w:lang w:eastAsia="en-GB"/>
              </w:rPr>
              <w:t>Fast</w:t>
            </w:r>
            <w:r w:rsidRPr="003073FB">
              <w:rPr>
                <w:rFonts w:eastAsia="Times New Roman" w:cs="Arial"/>
                <w:sz w:val="20"/>
                <w:szCs w:val="20"/>
                <w:lang w:eastAsia="en-GB"/>
              </w:rPr>
              <w:t> </w:t>
            </w:r>
          </w:p>
        </w:tc>
        <w:tc>
          <w:tcPr>
            <w:tcW w:w="7413" w:type="dxa"/>
            <w:tcBorders>
              <w:top w:val="single" w:sz="6" w:space="0" w:color="auto"/>
              <w:left w:val="single" w:sz="6" w:space="0" w:color="auto"/>
              <w:bottom w:val="single" w:sz="6" w:space="0" w:color="auto"/>
              <w:right w:val="single" w:sz="6" w:space="0" w:color="auto"/>
            </w:tcBorders>
            <w:shd w:val="clear" w:color="auto" w:fill="auto"/>
            <w:hideMark/>
          </w:tcPr>
          <w:p w14:paraId="70BE52FB"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Effective immediately, change within 0-3 months. </w:t>
            </w:r>
          </w:p>
        </w:tc>
      </w:tr>
      <w:tr w:rsidR="0072038D" w:rsidRPr="003073FB" w14:paraId="6F11A425" w14:textId="77777777" w:rsidTr="00493217">
        <w:tc>
          <w:tcPr>
            <w:tcW w:w="1075" w:type="dxa"/>
            <w:tcBorders>
              <w:top w:val="single" w:sz="6" w:space="0" w:color="auto"/>
              <w:left w:val="single" w:sz="6" w:space="0" w:color="auto"/>
              <w:bottom w:val="single" w:sz="6" w:space="0" w:color="auto"/>
              <w:right w:val="single" w:sz="6" w:space="0" w:color="auto"/>
            </w:tcBorders>
            <w:shd w:val="clear" w:color="auto" w:fill="auto"/>
            <w:hideMark/>
          </w:tcPr>
          <w:p w14:paraId="32A8D69C"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b/>
                <w:bCs/>
                <w:sz w:val="20"/>
                <w:szCs w:val="20"/>
                <w:lang w:eastAsia="en-GB"/>
              </w:rPr>
              <w:t>Moderate</w:t>
            </w:r>
            <w:r w:rsidRPr="003073FB">
              <w:rPr>
                <w:rFonts w:eastAsia="Times New Roman" w:cs="Arial"/>
                <w:sz w:val="20"/>
                <w:szCs w:val="20"/>
                <w:lang w:eastAsia="en-GB"/>
              </w:rPr>
              <w:t> </w:t>
            </w:r>
          </w:p>
        </w:tc>
        <w:tc>
          <w:tcPr>
            <w:tcW w:w="7413" w:type="dxa"/>
            <w:tcBorders>
              <w:top w:val="single" w:sz="6" w:space="0" w:color="auto"/>
              <w:left w:val="single" w:sz="6" w:space="0" w:color="auto"/>
              <w:bottom w:val="single" w:sz="6" w:space="0" w:color="auto"/>
              <w:right w:val="single" w:sz="6" w:space="0" w:color="auto"/>
            </w:tcBorders>
            <w:shd w:val="clear" w:color="auto" w:fill="auto"/>
            <w:hideMark/>
          </w:tcPr>
          <w:p w14:paraId="123DFCA3"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Effective within 12 months. </w:t>
            </w:r>
          </w:p>
        </w:tc>
      </w:tr>
      <w:tr w:rsidR="0072038D" w:rsidRPr="003073FB" w14:paraId="7A572BF0" w14:textId="77777777" w:rsidTr="00493217">
        <w:tc>
          <w:tcPr>
            <w:tcW w:w="1075" w:type="dxa"/>
            <w:tcBorders>
              <w:top w:val="single" w:sz="6" w:space="0" w:color="auto"/>
              <w:left w:val="single" w:sz="6" w:space="0" w:color="auto"/>
              <w:bottom w:val="single" w:sz="6" w:space="0" w:color="auto"/>
              <w:right w:val="single" w:sz="6" w:space="0" w:color="auto"/>
            </w:tcBorders>
            <w:shd w:val="clear" w:color="auto" w:fill="auto"/>
            <w:hideMark/>
          </w:tcPr>
          <w:p w14:paraId="12D322B8"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b/>
                <w:bCs/>
                <w:sz w:val="20"/>
                <w:szCs w:val="20"/>
                <w:lang w:eastAsia="en-GB"/>
              </w:rPr>
              <w:t>Slow</w:t>
            </w:r>
            <w:r w:rsidRPr="003073FB">
              <w:rPr>
                <w:rFonts w:eastAsia="Times New Roman" w:cs="Arial"/>
                <w:sz w:val="20"/>
                <w:szCs w:val="20"/>
                <w:lang w:eastAsia="en-GB"/>
              </w:rPr>
              <w:t> </w:t>
            </w:r>
          </w:p>
        </w:tc>
        <w:tc>
          <w:tcPr>
            <w:tcW w:w="7413" w:type="dxa"/>
            <w:tcBorders>
              <w:top w:val="single" w:sz="6" w:space="0" w:color="auto"/>
              <w:left w:val="single" w:sz="6" w:space="0" w:color="auto"/>
              <w:bottom w:val="single" w:sz="6" w:space="0" w:color="auto"/>
              <w:right w:val="single" w:sz="6" w:space="0" w:color="auto"/>
            </w:tcBorders>
            <w:shd w:val="clear" w:color="auto" w:fill="auto"/>
            <w:hideMark/>
          </w:tcPr>
          <w:p w14:paraId="48E7A950"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Effective in longer than 12 months. </w:t>
            </w:r>
          </w:p>
        </w:tc>
      </w:tr>
    </w:tbl>
    <w:p w14:paraId="7D3D9A22" w14:textId="77777777" w:rsidR="0072038D" w:rsidRDefault="0072038D" w:rsidP="00B4537B">
      <w:pPr>
        <w:spacing w:line="276" w:lineRule="auto"/>
        <w:ind w:left="720"/>
        <w:sectPr w:rsidR="0072038D" w:rsidSect="000D6766">
          <w:headerReference w:type="default" r:id="rId61"/>
          <w:pgSz w:w="11906" w:h="16838"/>
          <w:pgMar w:top="1417" w:right="1701" w:bottom="1417" w:left="1701" w:header="708" w:footer="708" w:gutter="0"/>
          <w:pgNumType w:start="6"/>
          <w:cols w:space="708"/>
          <w:docGrid w:linePitch="360"/>
        </w:sectPr>
      </w:pPr>
    </w:p>
    <w:p w14:paraId="3F4F059C" w14:textId="77777777" w:rsidR="0072038D" w:rsidRPr="004C564B" w:rsidRDefault="0072038D" w:rsidP="00B4537B">
      <w:pPr>
        <w:spacing w:line="276" w:lineRule="auto"/>
        <w:ind w:left="720"/>
      </w:pPr>
    </w:p>
    <w:p w14:paraId="559703DE" w14:textId="77777777" w:rsidR="0072038D" w:rsidRPr="00C857EA" w:rsidRDefault="0072038D" w:rsidP="00B4537B">
      <w:pPr>
        <w:pStyle w:val="Heading3"/>
        <w:spacing w:line="276" w:lineRule="auto"/>
      </w:pPr>
      <w:bookmarkStart w:id="273" w:name="_Toc113219426"/>
      <w:bookmarkStart w:id="274" w:name="_Toc124787524"/>
      <w:r>
        <w:t>Strength of Evidence</w:t>
      </w:r>
      <w:bookmarkEnd w:id="273"/>
      <w:bookmarkEnd w:id="274"/>
    </w:p>
    <w:p w14:paraId="4BC3DE08" w14:textId="2B5FC0F6" w:rsidR="00C9056F" w:rsidRDefault="00C9056F" w:rsidP="00B4537B">
      <w:pPr>
        <w:pStyle w:val="Caption"/>
        <w:keepNext/>
        <w:spacing w:line="276" w:lineRule="auto"/>
      </w:pPr>
      <w:r w:rsidRPr="00A950C8">
        <w:rPr>
          <w:b/>
          <w:bCs/>
        </w:rPr>
        <w:t xml:space="preserve">Appendix </w:t>
      </w:r>
      <w:r w:rsidRPr="00A950C8">
        <w:rPr>
          <w:b/>
          <w:bCs/>
        </w:rPr>
        <w:fldChar w:fldCharType="begin"/>
      </w:r>
      <w:r w:rsidRPr="00A950C8">
        <w:rPr>
          <w:b/>
          <w:bCs/>
        </w:rPr>
        <w:instrText xml:space="preserve"> SEQ Appendix \* ARABIC </w:instrText>
      </w:r>
      <w:r w:rsidRPr="00A950C8">
        <w:rPr>
          <w:b/>
          <w:bCs/>
        </w:rPr>
        <w:fldChar w:fldCharType="separate"/>
      </w:r>
      <w:r w:rsidRPr="00A950C8">
        <w:rPr>
          <w:b/>
          <w:bCs/>
          <w:noProof/>
        </w:rPr>
        <w:t>4</w:t>
      </w:r>
      <w:r w:rsidRPr="00A950C8">
        <w:rPr>
          <w:b/>
          <w:bCs/>
        </w:rPr>
        <w:fldChar w:fldCharType="end"/>
      </w:r>
      <w:r w:rsidR="00A950C8">
        <w:t>.</w:t>
      </w:r>
      <w:r>
        <w:t xml:space="preserve"> Scoring/rating for strength of evidence used</w:t>
      </w:r>
      <w:r w:rsidR="00296DE1">
        <w:t xml:space="preserve"> for the impact summaries</w:t>
      </w:r>
      <w:r>
        <w:t xml:space="preserve"> in this report</w:t>
      </w:r>
    </w:p>
    <w:tbl>
      <w:tblPr>
        <w:tblW w:w="1289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148"/>
        <w:gridCol w:w="2149"/>
        <w:gridCol w:w="2149"/>
        <w:gridCol w:w="2148"/>
        <w:gridCol w:w="2149"/>
        <w:gridCol w:w="2149"/>
      </w:tblGrid>
      <w:tr w:rsidR="0072038D" w:rsidRPr="003073FB" w14:paraId="5022A5FF" w14:textId="77777777" w:rsidTr="00716867">
        <w:tc>
          <w:tcPr>
            <w:tcW w:w="2148"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1D7C3F75"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429B1CE2" w14:textId="77777777" w:rsidR="0072038D" w:rsidRPr="003073FB" w:rsidRDefault="0072038D" w:rsidP="00B4537B">
            <w:pPr>
              <w:spacing w:after="0" w:line="276" w:lineRule="auto"/>
              <w:jc w:val="center"/>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Very high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53AFD87A" w14:textId="77777777" w:rsidR="0072038D" w:rsidRPr="003073FB" w:rsidRDefault="0072038D" w:rsidP="00B4537B">
            <w:pPr>
              <w:spacing w:after="0" w:line="276" w:lineRule="auto"/>
              <w:jc w:val="center"/>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High </w:t>
            </w:r>
          </w:p>
        </w:tc>
        <w:tc>
          <w:tcPr>
            <w:tcW w:w="2148" w:type="dxa"/>
            <w:tcBorders>
              <w:top w:val="single" w:sz="6" w:space="0" w:color="auto"/>
              <w:left w:val="single" w:sz="6" w:space="0" w:color="auto"/>
              <w:bottom w:val="single" w:sz="6" w:space="0" w:color="auto"/>
              <w:right w:val="single" w:sz="6" w:space="0" w:color="auto"/>
            </w:tcBorders>
            <w:shd w:val="clear" w:color="auto" w:fill="auto"/>
            <w:hideMark/>
          </w:tcPr>
          <w:p w14:paraId="1C109A03" w14:textId="77777777" w:rsidR="0072038D" w:rsidRPr="003073FB" w:rsidRDefault="0072038D" w:rsidP="00B4537B">
            <w:pPr>
              <w:spacing w:after="0" w:line="276" w:lineRule="auto"/>
              <w:jc w:val="center"/>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Moderate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43F128D3" w14:textId="77777777" w:rsidR="0072038D" w:rsidRPr="003073FB" w:rsidRDefault="0072038D" w:rsidP="00B4537B">
            <w:pPr>
              <w:spacing w:after="0" w:line="276" w:lineRule="auto"/>
              <w:jc w:val="center"/>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Low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15B80849" w14:textId="77777777" w:rsidR="0072038D" w:rsidRPr="003073FB" w:rsidRDefault="0072038D" w:rsidP="00B4537B">
            <w:pPr>
              <w:spacing w:after="0" w:line="276" w:lineRule="auto"/>
              <w:jc w:val="center"/>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Very low </w:t>
            </w:r>
          </w:p>
        </w:tc>
      </w:tr>
      <w:tr w:rsidR="0072038D" w:rsidRPr="003073FB" w14:paraId="2AB8BEA4" w14:textId="77777777" w:rsidTr="00716867">
        <w:tc>
          <w:tcPr>
            <w:tcW w:w="2148"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C46FA6E" w14:textId="77777777" w:rsidR="0072038D" w:rsidRPr="003073FB" w:rsidRDefault="0072038D" w:rsidP="00B4537B">
            <w:pPr>
              <w:spacing w:after="0" w:line="276" w:lineRule="auto"/>
              <w:rPr>
                <w:rFonts w:ascii="Segoe UI" w:eastAsia="Times New Roman" w:hAnsi="Segoe UI" w:cs="Segoe UI"/>
                <w:sz w:val="18"/>
                <w:szCs w:val="18"/>
                <w:lang w:eastAsia="en-GB"/>
              </w:rPr>
            </w:pP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2A024327" w14:textId="77777777" w:rsidR="0072038D" w:rsidRPr="003073FB" w:rsidRDefault="0072038D" w:rsidP="00B4537B">
            <w:pPr>
              <w:spacing w:after="0" w:line="276" w:lineRule="auto"/>
              <w:jc w:val="center"/>
              <w:textAlignment w:val="baseline"/>
              <w:rPr>
                <w:rFonts w:ascii="Segoe UI" w:eastAsia="Times New Roman" w:hAnsi="Segoe UI" w:cs="Segoe UI"/>
                <w:sz w:val="18"/>
                <w:szCs w:val="18"/>
                <w:lang w:eastAsia="en-GB"/>
              </w:rPr>
            </w:pPr>
            <w:r w:rsidRPr="003073FB">
              <w:rPr>
                <w:rFonts w:ascii="Segoe UI" w:eastAsia="Times New Roman" w:hAnsi="Segoe UI" w:cs="Segoe UI"/>
                <w:sz w:val="20"/>
                <w:szCs w:val="20"/>
                <w:lang w:eastAsia="en-GB"/>
              </w:rPr>
              <w:t>●●●●●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33D6E5F1" w14:textId="77777777" w:rsidR="0072038D" w:rsidRPr="003073FB" w:rsidRDefault="0072038D" w:rsidP="00B4537B">
            <w:pPr>
              <w:spacing w:after="0" w:line="276" w:lineRule="auto"/>
              <w:jc w:val="center"/>
              <w:textAlignment w:val="baseline"/>
              <w:rPr>
                <w:rFonts w:ascii="Segoe UI" w:eastAsia="Times New Roman" w:hAnsi="Segoe UI" w:cs="Segoe UI"/>
                <w:sz w:val="18"/>
                <w:szCs w:val="18"/>
                <w:lang w:eastAsia="en-GB"/>
              </w:rPr>
            </w:pPr>
            <w:r w:rsidRPr="003073FB">
              <w:rPr>
                <w:rFonts w:ascii="Segoe UI" w:eastAsia="Times New Roman" w:hAnsi="Segoe UI" w:cs="Segoe UI"/>
                <w:sz w:val="20"/>
                <w:szCs w:val="20"/>
                <w:lang w:eastAsia="en-GB"/>
              </w:rPr>
              <w:t>●●●●○ </w:t>
            </w:r>
          </w:p>
        </w:tc>
        <w:tc>
          <w:tcPr>
            <w:tcW w:w="2148" w:type="dxa"/>
            <w:tcBorders>
              <w:top w:val="single" w:sz="6" w:space="0" w:color="auto"/>
              <w:left w:val="single" w:sz="6" w:space="0" w:color="auto"/>
              <w:bottom w:val="single" w:sz="6" w:space="0" w:color="auto"/>
              <w:right w:val="single" w:sz="6" w:space="0" w:color="auto"/>
            </w:tcBorders>
            <w:shd w:val="clear" w:color="auto" w:fill="auto"/>
            <w:hideMark/>
          </w:tcPr>
          <w:p w14:paraId="56401FEC" w14:textId="77777777" w:rsidR="0072038D" w:rsidRPr="003073FB" w:rsidRDefault="0072038D" w:rsidP="00B4537B">
            <w:pPr>
              <w:spacing w:after="0" w:line="276" w:lineRule="auto"/>
              <w:jc w:val="center"/>
              <w:textAlignment w:val="baseline"/>
              <w:rPr>
                <w:rFonts w:ascii="Segoe UI" w:eastAsia="Times New Roman" w:hAnsi="Segoe UI" w:cs="Segoe UI"/>
                <w:sz w:val="18"/>
                <w:szCs w:val="18"/>
                <w:lang w:eastAsia="en-GB"/>
              </w:rPr>
            </w:pPr>
            <w:r w:rsidRPr="003073FB">
              <w:rPr>
                <w:rFonts w:ascii="Segoe UI" w:eastAsia="Times New Roman" w:hAnsi="Segoe UI" w:cs="Segoe UI"/>
                <w:sz w:val="20"/>
                <w:szCs w:val="20"/>
                <w:lang w:eastAsia="en-GB"/>
              </w:rPr>
              <w:t>●●●○○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7515849C" w14:textId="77777777" w:rsidR="0072038D" w:rsidRPr="003073FB" w:rsidRDefault="0072038D" w:rsidP="00B4537B">
            <w:pPr>
              <w:spacing w:after="0" w:line="276" w:lineRule="auto"/>
              <w:jc w:val="center"/>
              <w:textAlignment w:val="baseline"/>
              <w:rPr>
                <w:rFonts w:ascii="Segoe UI" w:eastAsia="Times New Roman" w:hAnsi="Segoe UI" w:cs="Segoe UI"/>
                <w:sz w:val="18"/>
                <w:szCs w:val="18"/>
                <w:lang w:eastAsia="en-GB"/>
              </w:rPr>
            </w:pPr>
            <w:r w:rsidRPr="003073FB">
              <w:rPr>
                <w:rFonts w:ascii="Segoe UI" w:eastAsia="Times New Roman" w:hAnsi="Segoe UI" w:cs="Segoe UI"/>
                <w:sz w:val="20"/>
                <w:szCs w:val="20"/>
                <w:lang w:eastAsia="en-GB"/>
              </w:rPr>
              <w:t>●●○○○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558D59BE" w14:textId="77777777" w:rsidR="0072038D" w:rsidRPr="003073FB" w:rsidRDefault="0072038D" w:rsidP="00B4537B">
            <w:pPr>
              <w:spacing w:after="0" w:line="276" w:lineRule="auto"/>
              <w:jc w:val="center"/>
              <w:textAlignment w:val="baseline"/>
              <w:rPr>
                <w:rFonts w:ascii="Segoe UI" w:eastAsia="Times New Roman" w:hAnsi="Segoe UI" w:cs="Segoe UI"/>
                <w:sz w:val="18"/>
                <w:szCs w:val="18"/>
                <w:lang w:eastAsia="en-GB"/>
              </w:rPr>
            </w:pPr>
            <w:r w:rsidRPr="003073FB">
              <w:rPr>
                <w:rFonts w:ascii="Segoe UI" w:eastAsia="Times New Roman" w:hAnsi="Segoe UI" w:cs="Segoe UI"/>
                <w:sz w:val="20"/>
                <w:szCs w:val="20"/>
                <w:lang w:eastAsia="en-GB"/>
              </w:rPr>
              <w:t>●○○○○ </w:t>
            </w:r>
          </w:p>
        </w:tc>
      </w:tr>
      <w:tr w:rsidR="0072038D" w:rsidRPr="003073FB" w14:paraId="26F4B0F4" w14:textId="77777777" w:rsidTr="00716867">
        <w:tc>
          <w:tcPr>
            <w:tcW w:w="2148" w:type="dxa"/>
            <w:tcBorders>
              <w:top w:val="single" w:sz="6" w:space="0" w:color="auto"/>
              <w:left w:val="single" w:sz="6" w:space="0" w:color="auto"/>
              <w:bottom w:val="single" w:sz="6" w:space="0" w:color="auto"/>
              <w:right w:val="single" w:sz="6" w:space="0" w:color="auto"/>
            </w:tcBorders>
            <w:shd w:val="clear" w:color="auto" w:fill="auto"/>
            <w:hideMark/>
          </w:tcPr>
          <w:p w14:paraId="0C7673A5"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Quality of literature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373F4128"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An extensive body of high-quality evidence reviews.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10B36890"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A developing body of high-quality evidence reviews. </w:t>
            </w:r>
          </w:p>
        </w:tc>
        <w:tc>
          <w:tcPr>
            <w:tcW w:w="2148" w:type="dxa"/>
            <w:tcBorders>
              <w:top w:val="single" w:sz="6" w:space="0" w:color="auto"/>
              <w:left w:val="single" w:sz="6" w:space="0" w:color="auto"/>
              <w:bottom w:val="single" w:sz="6" w:space="0" w:color="auto"/>
              <w:right w:val="single" w:sz="6" w:space="0" w:color="auto"/>
            </w:tcBorders>
            <w:shd w:val="clear" w:color="auto" w:fill="auto"/>
            <w:hideMark/>
          </w:tcPr>
          <w:p w14:paraId="4DBF054C"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Studies of the highest quality (randomised control trial equivalent) OR at least one high-quality evidence review.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343B1C29"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Studies using quasi-experimental methods OR at least one moderate-quality evidence review.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5AB42BC8"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High quality observational </w:t>
            </w:r>
          </w:p>
          <w:p w14:paraId="4D007E28"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studies. </w:t>
            </w:r>
          </w:p>
        </w:tc>
      </w:tr>
      <w:tr w:rsidR="0072038D" w:rsidRPr="003073FB" w14:paraId="26900135" w14:textId="77777777" w:rsidTr="00716867">
        <w:tc>
          <w:tcPr>
            <w:tcW w:w="2148" w:type="dxa"/>
            <w:tcBorders>
              <w:top w:val="single" w:sz="6" w:space="0" w:color="auto"/>
              <w:left w:val="single" w:sz="6" w:space="0" w:color="auto"/>
              <w:bottom w:val="single" w:sz="6" w:space="0" w:color="auto"/>
              <w:right w:val="single" w:sz="6" w:space="0" w:color="auto"/>
            </w:tcBorders>
            <w:shd w:val="clear" w:color="auto" w:fill="auto"/>
            <w:hideMark/>
          </w:tcPr>
          <w:p w14:paraId="1435541D"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Relevance of context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5CE89D59"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As level 4, but with excellent contextual and Implementation insight drawn from high-quality studies and on-farm practice.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62E93DBD"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Includes evidence generated in farming and growing businesses with farmers and growers testing the practice. </w:t>
            </w:r>
          </w:p>
        </w:tc>
        <w:tc>
          <w:tcPr>
            <w:tcW w:w="2148" w:type="dxa"/>
            <w:tcBorders>
              <w:top w:val="single" w:sz="6" w:space="0" w:color="auto"/>
              <w:left w:val="single" w:sz="6" w:space="0" w:color="auto"/>
              <w:bottom w:val="single" w:sz="6" w:space="0" w:color="auto"/>
              <w:right w:val="single" w:sz="6" w:space="0" w:color="auto"/>
            </w:tcBorders>
            <w:shd w:val="clear" w:color="auto" w:fill="auto"/>
            <w:hideMark/>
          </w:tcPr>
          <w:p w14:paraId="28F276C5"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Evidence generated in farming and growing businesses with the practice applied by professional researchers.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78C327BF"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Evidence generated in research centre farming and growing facilities.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71D8D5D3"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Evidence generated through laboratory research. </w:t>
            </w:r>
          </w:p>
        </w:tc>
      </w:tr>
      <w:tr w:rsidR="0072038D" w:rsidRPr="003073FB" w14:paraId="337EF218" w14:textId="77777777" w:rsidTr="00716867">
        <w:tc>
          <w:tcPr>
            <w:tcW w:w="2148" w:type="dxa"/>
            <w:tcBorders>
              <w:top w:val="single" w:sz="6" w:space="0" w:color="auto"/>
              <w:left w:val="single" w:sz="6" w:space="0" w:color="auto"/>
              <w:bottom w:val="single" w:sz="6" w:space="0" w:color="auto"/>
              <w:right w:val="single" w:sz="6" w:space="0" w:color="auto"/>
            </w:tcBorders>
            <w:shd w:val="clear" w:color="auto" w:fill="auto"/>
            <w:hideMark/>
          </w:tcPr>
          <w:p w14:paraId="7D8B03F9" w14:textId="77777777" w:rsidR="0072038D" w:rsidRPr="003073FB" w:rsidRDefault="0072038D" w:rsidP="00B4537B">
            <w:pPr>
              <w:spacing w:after="0" w:line="276" w:lineRule="auto"/>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Overall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592470B9"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We can draw very strong conclusions about impact and be highly confident that the practice does/does not have the effect anticipated. </w:t>
            </w:r>
          </w:p>
          <w:p w14:paraId="6605606A"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 </w:t>
            </w:r>
          </w:p>
          <w:p w14:paraId="7750C255"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The body of evidence is very diverse and highly credible, with the findings convincing and stable.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703C326F"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We can draw strong conclusions about impact and be confident that the practice does/does not have the effect anticipated. </w:t>
            </w:r>
          </w:p>
          <w:p w14:paraId="5067BA65"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 </w:t>
            </w:r>
          </w:p>
          <w:p w14:paraId="36668816"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The body of evidence is diverse and credible, with the findings convincing and stable.  </w:t>
            </w:r>
          </w:p>
        </w:tc>
        <w:tc>
          <w:tcPr>
            <w:tcW w:w="2148" w:type="dxa"/>
            <w:tcBorders>
              <w:top w:val="single" w:sz="6" w:space="0" w:color="auto"/>
              <w:left w:val="single" w:sz="6" w:space="0" w:color="auto"/>
              <w:bottom w:val="single" w:sz="6" w:space="0" w:color="auto"/>
              <w:right w:val="single" w:sz="6" w:space="0" w:color="auto"/>
            </w:tcBorders>
            <w:shd w:val="clear" w:color="auto" w:fill="auto"/>
            <w:hideMark/>
          </w:tcPr>
          <w:p w14:paraId="167F9434"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We can draw some conclusions about impact and have moderate confidence that the practice does/does not have the effect anticipated. </w:t>
            </w:r>
          </w:p>
          <w:p w14:paraId="37654B0F"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 </w:t>
            </w:r>
          </w:p>
          <w:p w14:paraId="43FD52D2"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The design of the research allows contextual factors to be controlled for.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685F09FE"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We believe that the practice may/may not have the effect anticipated. The body of evidence displays significant shortcomings.  </w:t>
            </w:r>
          </w:p>
          <w:p w14:paraId="210F4EF6"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 </w:t>
            </w:r>
          </w:p>
          <w:p w14:paraId="6354E63E"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There are reasons to think that contextual differences may substantially affect practice outcomes. </w:t>
            </w:r>
          </w:p>
        </w:tc>
        <w:tc>
          <w:tcPr>
            <w:tcW w:w="2149" w:type="dxa"/>
            <w:tcBorders>
              <w:top w:val="single" w:sz="6" w:space="0" w:color="auto"/>
              <w:left w:val="single" w:sz="6" w:space="0" w:color="auto"/>
              <w:bottom w:val="single" w:sz="6" w:space="0" w:color="auto"/>
              <w:right w:val="single" w:sz="6" w:space="0" w:color="auto"/>
            </w:tcBorders>
            <w:shd w:val="clear" w:color="auto" w:fill="auto"/>
            <w:hideMark/>
          </w:tcPr>
          <w:p w14:paraId="4B11BF2D"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The body of evidence displays very significant shortcomings.  </w:t>
            </w:r>
          </w:p>
          <w:p w14:paraId="02DFF559"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 </w:t>
            </w:r>
          </w:p>
          <w:p w14:paraId="64D3FC32" w14:textId="77777777" w:rsidR="0072038D" w:rsidRPr="003073FB" w:rsidRDefault="0072038D" w:rsidP="00B4537B">
            <w:pPr>
              <w:spacing w:after="0" w:line="276" w:lineRule="auto"/>
              <w:jc w:val="left"/>
              <w:textAlignment w:val="baseline"/>
              <w:rPr>
                <w:rFonts w:ascii="Segoe UI" w:eastAsia="Times New Roman" w:hAnsi="Segoe UI" w:cs="Segoe UI"/>
                <w:sz w:val="18"/>
                <w:szCs w:val="18"/>
                <w:lang w:eastAsia="en-GB"/>
              </w:rPr>
            </w:pPr>
            <w:r w:rsidRPr="003073FB">
              <w:rPr>
                <w:rFonts w:eastAsia="Times New Roman" w:cs="Arial"/>
                <w:sz w:val="20"/>
                <w:szCs w:val="20"/>
                <w:lang w:eastAsia="en-GB"/>
              </w:rPr>
              <w:t>There are multiple reasons to think that contextual differences may unpredictably and substantially affect practice outcomes. </w:t>
            </w:r>
          </w:p>
        </w:tc>
      </w:tr>
    </w:tbl>
    <w:p w14:paraId="281A4ABA" w14:textId="77777777" w:rsidR="0072038D" w:rsidRDefault="0072038D" w:rsidP="00B4537B">
      <w:pPr>
        <w:spacing w:line="276" w:lineRule="auto"/>
        <w:rPr>
          <w:rFonts w:eastAsia="Arial" w:cs="Arial"/>
        </w:rPr>
        <w:sectPr w:rsidR="0072038D" w:rsidSect="00716867">
          <w:headerReference w:type="default" r:id="rId62"/>
          <w:pgSz w:w="15840" w:h="12240" w:orient="landscape"/>
          <w:pgMar w:top="1440" w:right="1440" w:bottom="1440" w:left="1440" w:header="720" w:footer="720" w:gutter="0"/>
          <w:cols w:space="720"/>
          <w:docGrid w:linePitch="360"/>
        </w:sectPr>
      </w:pPr>
    </w:p>
    <w:p w14:paraId="13B18A67" w14:textId="5868F59C" w:rsidR="0072038D" w:rsidRDefault="0072038D" w:rsidP="00280D6B">
      <w:pPr>
        <w:pStyle w:val="Heading2"/>
      </w:pPr>
      <w:bookmarkStart w:id="275" w:name="_Toc113219427"/>
      <w:bookmarkStart w:id="276" w:name="_Ref119021854"/>
      <w:bookmarkStart w:id="277" w:name="_Ref119021956"/>
      <w:bookmarkStart w:id="278" w:name="_Ref119062767"/>
      <w:bookmarkStart w:id="279" w:name="_Ref119062775"/>
      <w:bookmarkStart w:id="280" w:name="_Ref119062791"/>
      <w:bookmarkStart w:id="281" w:name="_Ref122046856"/>
      <w:bookmarkStart w:id="282" w:name="_Ref122046864"/>
      <w:bookmarkStart w:id="283" w:name="_Toc124787525"/>
      <w:bookmarkEnd w:id="268"/>
      <w:r>
        <w:t>Nutritional changes</w:t>
      </w:r>
      <w:bookmarkEnd w:id="275"/>
      <w:bookmarkEnd w:id="276"/>
      <w:bookmarkEnd w:id="277"/>
      <w:bookmarkEnd w:id="278"/>
      <w:bookmarkEnd w:id="279"/>
      <w:bookmarkEnd w:id="280"/>
      <w:bookmarkEnd w:id="281"/>
      <w:bookmarkEnd w:id="282"/>
      <w:bookmarkEnd w:id="283"/>
    </w:p>
    <w:p w14:paraId="184B357E" w14:textId="77777777" w:rsidR="00915EAE" w:rsidRDefault="00915EAE" w:rsidP="00B4537B">
      <w:pPr>
        <w:spacing w:line="276" w:lineRule="auto"/>
        <w:rPr>
          <w:rFonts w:cs="Arial"/>
        </w:rPr>
      </w:pPr>
    </w:p>
    <w:p w14:paraId="22DDED69" w14:textId="1266762D" w:rsidR="00D74F42" w:rsidRDefault="00D74F42" w:rsidP="00B4537B">
      <w:pPr>
        <w:spacing w:line="276" w:lineRule="auto"/>
        <w:rPr>
          <w:rFonts w:cs="Arial"/>
        </w:rPr>
      </w:pPr>
      <w:r w:rsidRPr="002F40BA">
        <w:rPr>
          <w:rFonts w:cs="Arial"/>
          <w:b/>
          <w:bCs/>
        </w:rPr>
        <w:t>Advisory note</w:t>
      </w:r>
    </w:p>
    <w:p w14:paraId="2B08710A" w14:textId="7C912AC4" w:rsidR="00D74F42" w:rsidRDefault="00D74F42" w:rsidP="00D74F42">
      <w:pPr>
        <w:pStyle w:val="ListParagraph"/>
        <w:numPr>
          <w:ilvl w:val="0"/>
          <w:numId w:val="42"/>
        </w:numPr>
        <w:spacing w:line="276" w:lineRule="auto"/>
        <w:rPr>
          <w:rFonts w:cs="Arial"/>
        </w:rPr>
      </w:pPr>
      <w:r w:rsidRPr="00D74F42">
        <w:rPr>
          <w:rFonts w:cs="Arial"/>
        </w:rPr>
        <w:t xml:space="preserve">As this section addresses changes made to pig diets, it is essential that any feed formulation must involve the farmer, the vet, and the nutritionist. Neither farmers </w:t>
      </w:r>
      <w:r w:rsidR="00C62CCC">
        <w:rPr>
          <w:rFonts w:cs="Arial"/>
        </w:rPr>
        <w:t>n</w:t>
      </w:r>
      <w:r w:rsidRPr="00D74F42">
        <w:rPr>
          <w:rFonts w:cs="Arial"/>
        </w:rPr>
        <w:t xml:space="preserve">or vets have the skills to design or alter modern diets; and nutritionists need to be aware of management practices on the farm. </w:t>
      </w:r>
    </w:p>
    <w:p w14:paraId="59C2F9E7" w14:textId="35E2CF23" w:rsidR="00D74F42" w:rsidRDefault="00020A74" w:rsidP="00D74F42">
      <w:pPr>
        <w:pStyle w:val="ListParagraph"/>
        <w:numPr>
          <w:ilvl w:val="0"/>
          <w:numId w:val="42"/>
        </w:numPr>
        <w:spacing w:line="276" w:lineRule="auto"/>
        <w:rPr>
          <w:rFonts w:cs="Arial"/>
        </w:rPr>
      </w:pPr>
      <w:r>
        <w:rPr>
          <w:rFonts w:cs="Arial"/>
        </w:rPr>
        <w:t>F</w:t>
      </w:r>
      <w:r w:rsidR="00D74F42">
        <w:rPr>
          <w:rFonts w:cs="Arial"/>
        </w:rPr>
        <w:t>eeding regimes (i.e.</w:t>
      </w:r>
      <w:r w:rsidR="00594AFB">
        <w:rPr>
          <w:rFonts w:cs="Arial"/>
        </w:rPr>
        <w:t>,</w:t>
      </w:r>
      <w:r w:rsidR="00D74F42">
        <w:rPr>
          <w:rFonts w:cs="Arial"/>
        </w:rPr>
        <w:t xml:space="preserve"> the use of creep feed)</w:t>
      </w:r>
      <w:r>
        <w:rPr>
          <w:rFonts w:cs="Arial"/>
        </w:rPr>
        <w:t xml:space="preserve"> should be considered alongside nutritional changes. However, due to their connection with management,</w:t>
      </w:r>
      <w:r w:rsidR="00C62CCC">
        <w:rPr>
          <w:rFonts w:cs="Arial"/>
        </w:rPr>
        <w:t xml:space="preserve"> those</w:t>
      </w:r>
      <w:r>
        <w:rPr>
          <w:rFonts w:cs="Arial"/>
        </w:rPr>
        <w:t xml:space="preserve"> practices involving feeding regimes</w:t>
      </w:r>
      <w:r w:rsidR="00D74F42">
        <w:rPr>
          <w:rFonts w:cs="Arial"/>
        </w:rPr>
        <w:t xml:space="preserve"> </w:t>
      </w:r>
      <w:r>
        <w:rPr>
          <w:rFonts w:cs="Arial"/>
        </w:rPr>
        <w:t xml:space="preserve">are </w:t>
      </w:r>
      <w:r w:rsidR="00D74F42">
        <w:rPr>
          <w:rFonts w:cs="Arial"/>
        </w:rPr>
        <w:t>explored in</w:t>
      </w:r>
      <w:r w:rsidR="00C62CCC">
        <w:rPr>
          <w:rFonts w:cs="Arial"/>
        </w:rPr>
        <w:t xml:space="preserve"> the management practices section -</w:t>
      </w:r>
      <w:r w:rsidR="004F0D8A">
        <w:rPr>
          <w:rFonts w:cs="Arial"/>
        </w:rPr>
        <w:t xml:space="preserve"> </w:t>
      </w:r>
      <w:r w:rsidR="004F0D8A">
        <w:rPr>
          <w:rFonts w:cs="Arial"/>
        </w:rPr>
        <w:fldChar w:fldCharType="begin"/>
      </w:r>
      <w:r w:rsidR="004F0D8A">
        <w:rPr>
          <w:rFonts w:cs="Arial"/>
        </w:rPr>
        <w:instrText xml:space="preserve"> REF _Ref122045612 \w \h </w:instrText>
      </w:r>
      <w:r w:rsidR="004F0D8A">
        <w:rPr>
          <w:rFonts w:cs="Arial"/>
        </w:rPr>
      </w:r>
      <w:r w:rsidR="004F0D8A">
        <w:rPr>
          <w:rFonts w:cs="Arial"/>
        </w:rPr>
        <w:fldChar w:fldCharType="separate"/>
      </w:r>
      <w:r w:rsidR="004F0D8A">
        <w:rPr>
          <w:rFonts w:cs="Arial"/>
        </w:rPr>
        <w:t>15.3.6</w:t>
      </w:r>
      <w:r w:rsidR="004F0D8A">
        <w:rPr>
          <w:rFonts w:cs="Arial"/>
        </w:rPr>
        <w:fldChar w:fldCharType="end"/>
      </w:r>
      <w:r w:rsidR="004F0D8A">
        <w:rPr>
          <w:rFonts w:cs="Arial"/>
        </w:rPr>
        <w:t xml:space="preserve"> </w:t>
      </w:r>
      <w:r w:rsidR="004F0D8A">
        <w:rPr>
          <w:rFonts w:cs="Arial"/>
        </w:rPr>
        <w:fldChar w:fldCharType="begin"/>
      </w:r>
      <w:r w:rsidR="004F0D8A">
        <w:rPr>
          <w:rFonts w:cs="Arial"/>
        </w:rPr>
        <w:instrText xml:space="preserve"> REF _Ref122045616 \h </w:instrText>
      </w:r>
      <w:r w:rsidR="004F0D8A">
        <w:rPr>
          <w:rFonts w:cs="Arial"/>
        </w:rPr>
      </w:r>
      <w:r w:rsidR="004F0D8A">
        <w:rPr>
          <w:rFonts w:cs="Arial"/>
        </w:rPr>
        <w:fldChar w:fldCharType="separate"/>
      </w:r>
      <w:r w:rsidR="004F0D8A" w:rsidRPr="00A82FAA">
        <w:t>Feeding Regimes</w:t>
      </w:r>
      <w:r w:rsidR="004F0D8A">
        <w:rPr>
          <w:rFonts w:cs="Arial"/>
        </w:rPr>
        <w:fldChar w:fldCharType="end"/>
      </w:r>
      <w:r w:rsidR="00C62CCC">
        <w:rPr>
          <w:rFonts w:cs="Arial"/>
        </w:rPr>
        <w:t>.</w:t>
      </w:r>
    </w:p>
    <w:p w14:paraId="053D33CC" w14:textId="19695DC9" w:rsidR="004F0D8A" w:rsidRPr="00D74F42" w:rsidRDefault="004F0D8A" w:rsidP="002F40BA">
      <w:pPr>
        <w:pStyle w:val="ListParagraph"/>
        <w:numPr>
          <w:ilvl w:val="0"/>
          <w:numId w:val="42"/>
        </w:numPr>
        <w:spacing w:line="276" w:lineRule="auto"/>
        <w:rPr>
          <w:rFonts w:cs="Arial"/>
        </w:rPr>
      </w:pPr>
      <w:bookmarkStart w:id="284" w:name="_Hlk122276834"/>
      <w:r>
        <w:rPr>
          <w:rFonts w:cs="Arial"/>
        </w:rPr>
        <w:t>C</w:t>
      </w:r>
      <w:r w:rsidRPr="004F0D8A">
        <w:rPr>
          <w:rFonts w:cs="Arial"/>
        </w:rPr>
        <w:t xml:space="preserve">ommercial feed companies have been </w:t>
      </w:r>
      <w:r>
        <w:rPr>
          <w:rFonts w:cs="Arial"/>
        </w:rPr>
        <w:t xml:space="preserve">trialling many products and </w:t>
      </w:r>
      <w:r w:rsidRPr="004F0D8A">
        <w:rPr>
          <w:rFonts w:cs="Arial"/>
        </w:rPr>
        <w:t xml:space="preserve">generating a lot of trial data on </w:t>
      </w:r>
      <w:r>
        <w:rPr>
          <w:rFonts w:cs="Arial"/>
        </w:rPr>
        <w:t xml:space="preserve">the </w:t>
      </w:r>
      <w:r w:rsidRPr="004F0D8A">
        <w:rPr>
          <w:rFonts w:cs="Arial"/>
        </w:rPr>
        <w:t>use of diets</w:t>
      </w:r>
      <w:r>
        <w:rPr>
          <w:rFonts w:cs="Arial"/>
        </w:rPr>
        <w:t xml:space="preserve"> and feed additives as alternatives to the use of ZnO to control PWD in pigs.</w:t>
      </w:r>
      <w:r w:rsidRPr="004F0D8A">
        <w:rPr>
          <w:rFonts w:cs="Arial"/>
        </w:rPr>
        <w:t xml:space="preserve"> </w:t>
      </w:r>
      <w:r>
        <w:rPr>
          <w:rFonts w:cs="Arial"/>
        </w:rPr>
        <w:t>However, most of these</w:t>
      </w:r>
      <w:r w:rsidRPr="004F0D8A">
        <w:rPr>
          <w:rFonts w:cs="Arial"/>
        </w:rPr>
        <w:t xml:space="preserve"> data </w:t>
      </w:r>
      <w:r w:rsidR="00C62CCC">
        <w:rPr>
          <w:rFonts w:cs="Arial"/>
        </w:rPr>
        <w:t>are</w:t>
      </w:r>
      <w:r w:rsidRPr="004F0D8A">
        <w:rPr>
          <w:rFonts w:cs="Arial"/>
        </w:rPr>
        <w:t xml:space="preserve"> commercially sensitive and </w:t>
      </w:r>
      <w:r>
        <w:rPr>
          <w:rFonts w:cs="Arial"/>
        </w:rPr>
        <w:t>ha</w:t>
      </w:r>
      <w:r w:rsidR="00C62CCC">
        <w:rPr>
          <w:rFonts w:cs="Arial"/>
        </w:rPr>
        <w:t>ve</w:t>
      </w:r>
      <w:r>
        <w:rPr>
          <w:rFonts w:cs="Arial"/>
        </w:rPr>
        <w:t xml:space="preserve"> not been published for that reason.</w:t>
      </w:r>
      <w:bookmarkEnd w:id="284"/>
    </w:p>
    <w:p w14:paraId="5E58257E" w14:textId="5EFB55F0" w:rsidR="00D74F42" w:rsidRDefault="00D74F42" w:rsidP="00B4537B">
      <w:pPr>
        <w:spacing w:line="276" w:lineRule="auto"/>
        <w:rPr>
          <w:rFonts w:cs="Arial"/>
        </w:rPr>
      </w:pPr>
      <w:r w:rsidRPr="002F40BA">
        <w:rPr>
          <w:rFonts w:cs="Arial"/>
          <w:b/>
          <w:bCs/>
        </w:rPr>
        <w:t>Considerations on the calculation of returns of investments</w:t>
      </w:r>
    </w:p>
    <w:p w14:paraId="2230EBDB" w14:textId="4FFE2231" w:rsidR="006E0B8B" w:rsidRPr="00493217" w:rsidRDefault="006E0B8B" w:rsidP="00B4537B">
      <w:pPr>
        <w:spacing w:line="276" w:lineRule="auto"/>
        <w:rPr>
          <w:rFonts w:cs="Arial"/>
        </w:rPr>
      </w:pPr>
      <w:r w:rsidRPr="00493217">
        <w:rPr>
          <w:rFonts w:cs="Arial"/>
        </w:rPr>
        <w:t xml:space="preserve">Given the commercial sensitivities and specificities associated with feed prices, it was not </w:t>
      </w:r>
      <w:r w:rsidR="5F88887D" w:rsidRPr="0F085D2B">
        <w:rPr>
          <w:rFonts w:cs="Arial"/>
        </w:rPr>
        <w:t>practical</w:t>
      </w:r>
      <w:r w:rsidRPr="00493217">
        <w:rPr>
          <w:rFonts w:cs="Arial"/>
        </w:rPr>
        <w:t xml:space="preserve"> to </w:t>
      </w:r>
      <w:r w:rsidR="00C85010">
        <w:rPr>
          <w:rFonts w:cs="Arial"/>
        </w:rPr>
        <w:t>estimate</w:t>
      </w:r>
      <w:r w:rsidRPr="00493217">
        <w:rPr>
          <w:rFonts w:cs="Arial"/>
        </w:rPr>
        <w:t xml:space="preserve"> returns of investments (ROIs) </w:t>
      </w:r>
      <w:r w:rsidR="00FC6B79">
        <w:rPr>
          <w:rFonts w:cs="Arial"/>
        </w:rPr>
        <w:t>for</w:t>
      </w:r>
      <w:r w:rsidRPr="00493217">
        <w:rPr>
          <w:rFonts w:cs="Arial"/>
        </w:rPr>
        <w:t xml:space="preserve"> most practices. However, where possible, a list of </w:t>
      </w:r>
      <w:r w:rsidR="00FC6B79">
        <w:rPr>
          <w:rFonts w:cs="Arial"/>
        </w:rPr>
        <w:t xml:space="preserve">feed </w:t>
      </w:r>
      <w:r w:rsidRPr="00493217">
        <w:rPr>
          <w:rFonts w:cs="Arial"/>
        </w:rPr>
        <w:t>cost considerations was prepared for each practice. As general advice, we recommend farmers to ask the following questions before adopting nutritional changes:</w:t>
      </w:r>
    </w:p>
    <w:p w14:paraId="10AB40A1" w14:textId="00132C84" w:rsidR="000505C2" w:rsidRDefault="006E0B8B" w:rsidP="00B4537B">
      <w:pPr>
        <w:pStyle w:val="ListParagraph"/>
        <w:numPr>
          <w:ilvl w:val="0"/>
          <w:numId w:val="32"/>
        </w:numPr>
        <w:spacing w:line="276" w:lineRule="auto"/>
        <w:rPr>
          <w:rFonts w:cs="Arial"/>
        </w:rPr>
      </w:pPr>
      <w:r>
        <w:rPr>
          <w:rFonts w:cs="Arial"/>
        </w:rPr>
        <w:t>Is the PWD seen in my farm related to nutritional factors?</w:t>
      </w:r>
    </w:p>
    <w:p w14:paraId="7A9F6E36" w14:textId="76F404E2" w:rsidR="000505C2" w:rsidRPr="000505C2" w:rsidRDefault="000505C2" w:rsidP="00B4537B">
      <w:pPr>
        <w:pStyle w:val="ListParagraph"/>
        <w:numPr>
          <w:ilvl w:val="0"/>
          <w:numId w:val="32"/>
        </w:numPr>
        <w:spacing w:line="276" w:lineRule="auto"/>
        <w:rPr>
          <w:rFonts w:cs="Arial"/>
        </w:rPr>
      </w:pPr>
      <w:r>
        <w:rPr>
          <w:rFonts w:cs="Arial"/>
        </w:rPr>
        <w:t xml:space="preserve">What is the list of priorities to address regarding my diets? Or </w:t>
      </w:r>
      <w:r w:rsidR="00FC6B79">
        <w:rPr>
          <w:rFonts w:cs="Arial"/>
        </w:rPr>
        <w:t>w</w:t>
      </w:r>
      <w:r>
        <w:rPr>
          <w:rFonts w:cs="Arial"/>
        </w:rPr>
        <w:t>hat should you address first? Feed formulation, ingredients, feed form, quantities fed, etc.</w:t>
      </w:r>
    </w:p>
    <w:p w14:paraId="493930A5" w14:textId="44587A91" w:rsidR="006E0B8B" w:rsidRDefault="006E0B8B" w:rsidP="00B4537B">
      <w:pPr>
        <w:pStyle w:val="ListParagraph"/>
        <w:numPr>
          <w:ilvl w:val="0"/>
          <w:numId w:val="32"/>
        </w:numPr>
        <w:spacing w:line="276" w:lineRule="auto"/>
        <w:rPr>
          <w:rFonts w:cs="Arial"/>
        </w:rPr>
      </w:pPr>
      <w:r>
        <w:rPr>
          <w:rFonts w:cs="Arial"/>
        </w:rPr>
        <w:t>Is the quality of the diets</w:t>
      </w:r>
      <w:r w:rsidR="000505C2">
        <w:rPr>
          <w:rFonts w:cs="Arial"/>
        </w:rPr>
        <w:t>, including feed form (</w:t>
      </w:r>
      <w:r w:rsidR="00B966B0">
        <w:rPr>
          <w:rFonts w:cs="Arial"/>
        </w:rPr>
        <w:t>i.e.,</w:t>
      </w:r>
      <w:r w:rsidR="000505C2">
        <w:rPr>
          <w:rFonts w:cs="Arial"/>
        </w:rPr>
        <w:t xml:space="preserve"> pellets or mash), satisfactory?</w:t>
      </w:r>
    </w:p>
    <w:p w14:paraId="4F8CF0D4" w14:textId="787D5AED" w:rsidR="000505C2" w:rsidRDefault="000505C2" w:rsidP="00B4537B">
      <w:pPr>
        <w:pStyle w:val="ListParagraph"/>
        <w:numPr>
          <w:ilvl w:val="0"/>
          <w:numId w:val="32"/>
        </w:numPr>
        <w:spacing w:line="276" w:lineRule="auto"/>
        <w:rPr>
          <w:rFonts w:cs="Arial"/>
        </w:rPr>
      </w:pPr>
      <w:r>
        <w:rPr>
          <w:rFonts w:cs="Arial"/>
        </w:rPr>
        <w:t>How does the new diet compare with the current one – price, pig performance, scours?</w:t>
      </w:r>
    </w:p>
    <w:p w14:paraId="7C163745" w14:textId="2AE65822" w:rsidR="000505C2" w:rsidRDefault="000505C2" w:rsidP="00B4537B">
      <w:pPr>
        <w:pStyle w:val="ListParagraph"/>
        <w:numPr>
          <w:ilvl w:val="0"/>
          <w:numId w:val="32"/>
        </w:numPr>
        <w:spacing w:line="276" w:lineRule="auto"/>
        <w:rPr>
          <w:rFonts w:cs="Arial"/>
        </w:rPr>
      </w:pPr>
      <w:r>
        <w:rPr>
          <w:rFonts w:cs="Arial"/>
        </w:rPr>
        <w:t>Can you trial the new diet in a few batches before feeding it to all pigs on a regular basis?</w:t>
      </w:r>
    </w:p>
    <w:p w14:paraId="61CFD608" w14:textId="358A0881" w:rsidR="000505C2" w:rsidRDefault="000505C2" w:rsidP="00B4537B">
      <w:pPr>
        <w:pStyle w:val="ListParagraph"/>
        <w:numPr>
          <w:ilvl w:val="0"/>
          <w:numId w:val="32"/>
        </w:numPr>
        <w:spacing w:line="276" w:lineRule="auto"/>
        <w:rPr>
          <w:rFonts w:cs="Arial"/>
        </w:rPr>
      </w:pPr>
      <w:r>
        <w:rPr>
          <w:rFonts w:cs="Arial"/>
        </w:rPr>
        <w:t>How reliable is the supplier of your feed and how stable are the prices of new feed ingredients tested?</w:t>
      </w:r>
    </w:p>
    <w:p w14:paraId="0B75155B" w14:textId="39DE0E57" w:rsidR="000505C2" w:rsidRDefault="000505C2" w:rsidP="00B4537B">
      <w:pPr>
        <w:pStyle w:val="ListParagraph"/>
        <w:numPr>
          <w:ilvl w:val="0"/>
          <w:numId w:val="32"/>
        </w:numPr>
        <w:spacing w:line="276" w:lineRule="auto"/>
        <w:rPr>
          <w:rFonts w:cs="Arial"/>
        </w:rPr>
      </w:pPr>
      <w:r>
        <w:rPr>
          <w:rFonts w:cs="Arial"/>
        </w:rPr>
        <w:t>Have you discussed diet formulation and ingredients with your nutritionist and your vet?</w:t>
      </w:r>
    </w:p>
    <w:p w14:paraId="16D8F6E6" w14:textId="44ABF177" w:rsidR="000505C2" w:rsidRDefault="000505C2" w:rsidP="00B4537B">
      <w:pPr>
        <w:pStyle w:val="ListParagraph"/>
        <w:numPr>
          <w:ilvl w:val="0"/>
          <w:numId w:val="32"/>
        </w:numPr>
        <w:spacing w:line="276" w:lineRule="auto"/>
        <w:rPr>
          <w:rFonts w:cs="Arial"/>
        </w:rPr>
      </w:pPr>
      <w:r>
        <w:rPr>
          <w:rFonts w:cs="Arial"/>
        </w:rPr>
        <w:t>Are you sure the feed additive you want to include is compatible with the diet formulation, ingredients and form you currently have on farm?</w:t>
      </w:r>
    </w:p>
    <w:p w14:paraId="135B4A29" w14:textId="54E81476" w:rsidR="000505C2" w:rsidRDefault="000505C2" w:rsidP="00B4537B">
      <w:pPr>
        <w:pStyle w:val="ListParagraph"/>
        <w:numPr>
          <w:ilvl w:val="0"/>
          <w:numId w:val="32"/>
        </w:numPr>
        <w:spacing w:line="276" w:lineRule="auto"/>
        <w:rPr>
          <w:rFonts w:cs="Arial"/>
        </w:rPr>
      </w:pPr>
      <w:r>
        <w:rPr>
          <w:rFonts w:cs="Arial"/>
        </w:rPr>
        <w:t>How much training/resources do you need to adopt this new practice?</w:t>
      </w:r>
    </w:p>
    <w:p w14:paraId="6F39C7E4" w14:textId="54E81476" w:rsidR="00FC6B79" w:rsidRDefault="00FC6B79" w:rsidP="00B4537B">
      <w:pPr>
        <w:pStyle w:val="ListParagraph"/>
        <w:numPr>
          <w:ilvl w:val="0"/>
          <w:numId w:val="32"/>
        </w:numPr>
        <w:spacing w:line="276" w:lineRule="auto"/>
        <w:rPr>
          <w:rFonts w:cs="Arial"/>
        </w:rPr>
      </w:pPr>
      <w:r>
        <w:rPr>
          <w:rFonts w:cs="Arial"/>
        </w:rPr>
        <w:t>Are my staff aware of required changes in feed management?</w:t>
      </w:r>
    </w:p>
    <w:p w14:paraId="3CA4D253" w14:textId="60A00F24" w:rsidR="00FC6B79" w:rsidRDefault="00FC6B79" w:rsidP="00B4537B">
      <w:pPr>
        <w:pStyle w:val="ListParagraph"/>
        <w:numPr>
          <w:ilvl w:val="0"/>
          <w:numId w:val="32"/>
        </w:numPr>
        <w:spacing w:line="276" w:lineRule="auto"/>
        <w:rPr>
          <w:rFonts w:cs="Arial"/>
        </w:rPr>
      </w:pPr>
      <w:r>
        <w:rPr>
          <w:rFonts w:cs="Arial"/>
        </w:rPr>
        <w:t>Has your pig flow and management been adapted to the new diets and feed regime?</w:t>
      </w:r>
    </w:p>
    <w:p w14:paraId="3F3C9C50" w14:textId="57B68A1F" w:rsidR="00491212" w:rsidRDefault="00986867" w:rsidP="00B4537B">
      <w:pPr>
        <w:spacing w:after="0" w:line="276" w:lineRule="auto"/>
        <w:rPr>
          <w:rFonts w:cs="Arial"/>
        </w:rPr>
      </w:pPr>
      <w:r>
        <w:rPr>
          <w:rFonts w:cs="Arial"/>
        </w:rPr>
        <w:t>A</w:t>
      </w:r>
      <w:r w:rsidR="00491212">
        <w:rPr>
          <w:rFonts w:cs="Arial"/>
        </w:rPr>
        <w:t xml:space="preserve">dditional information on </w:t>
      </w:r>
      <w:r>
        <w:rPr>
          <w:rFonts w:cs="Arial"/>
        </w:rPr>
        <w:t xml:space="preserve">factors </w:t>
      </w:r>
      <w:r w:rsidR="00491212">
        <w:rPr>
          <w:rFonts w:cs="Arial"/>
        </w:rPr>
        <w:t>to consider when adding feed additives to your diets</w:t>
      </w:r>
      <w:r>
        <w:rPr>
          <w:rFonts w:cs="Arial"/>
        </w:rPr>
        <w:t xml:space="preserve"> could be found via the link</w:t>
      </w:r>
      <w:r w:rsidR="00491212">
        <w:rPr>
          <w:rFonts w:cs="Arial"/>
        </w:rPr>
        <w:t>:</w:t>
      </w:r>
    </w:p>
    <w:p w14:paraId="03755914" w14:textId="41961FC8" w:rsidR="00491212" w:rsidRDefault="001C6F1A" w:rsidP="00B4537B">
      <w:pPr>
        <w:spacing w:after="0" w:line="276" w:lineRule="auto"/>
        <w:rPr>
          <w:rFonts w:cs="Arial"/>
        </w:rPr>
      </w:pPr>
      <w:hyperlink r:id="rId63" w:history="1">
        <w:r w:rsidR="00491212" w:rsidRPr="000C197C">
          <w:rPr>
            <w:rStyle w:val="Hyperlink"/>
            <w:rFonts w:cs="Arial"/>
          </w:rPr>
          <w:t>https://ahdb.org.uk/knowledge-library/additives-as-an-alternative-to-zinc-oxide-in-pig-diets</w:t>
        </w:r>
      </w:hyperlink>
      <w:r w:rsidR="00491212">
        <w:rPr>
          <w:rFonts w:cs="Arial"/>
        </w:rPr>
        <w:t xml:space="preserve"> </w:t>
      </w:r>
    </w:p>
    <w:p w14:paraId="7771C89E" w14:textId="0D65F6C9" w:rsidR="00491212" w:rsidRPr="00491212" w:rsidRDefault="00491212" w:rsidP="00B4537B">
      <w:pPr>
        <w:spacing w:line="276" w:lineRule="auto"/>
        <w:rPr>
          <w:rFonts w:cs="Arial"/>
          <w:lang w:val="en-IE"/>
        </w:rPr>
      </w:pPr>
      <w:r>
        <w:rPr>
          <w:rFonts w:cs="Arial"/>
        </w:rPr>
        <w:t>This AHDB webpage also presents</w:t>
      </w:r>
      <w:r>
        <w:rPr>
          <w:rFonts w:cs="Arial"/>
        </w:rPr>
        <w:fldChar w:fldCharType="begin"/>
      </w:r>
      <w:r w:rsidR="00B351C7">
        <w:rPr>
          <w:rFonts w:cs="Arial"/>
        </w:rPr>
        <w:instrText xml:space="preserve"> ADDIN EN.CITE &lt;EndNote&gt;&lt;Cite Hidden="1"&gt;&lt;Author&gt;AHDB&lt;/Author&gt;&lt;RecNum&gt;934&lt;/RecNum&gt;&lt;record&gt;&lt;rec-number&gt;934&lt;/rec-number&gt;&lt;foreign-keys&gt;&lt;key app="EN" db-id="99spxtxajxsasbefr95pf00rfrs00ep9ve2a" timestamp="1668120771"&gt;934&lt;/key&gt;&lt;/foreign-keys&gt;&lt;ref-type name="Web Page"&gt;12&lt;/ref-type&gt;&lt;contributors&gt;&lt;authors&gt;&lt;author&gt;AHDB,&lt;/author&gt;&lt;/authors&gt;&lt;/contributors&gt;&lt;titles&gt;&lt;title&gt;Additives as an alternative to zinc oxide in pig diets&lt;/title&gt;&lt;/titles&gt;&lt;volume&gt;2022&lt;/volume&gt;&lt;number&gt;November 10th&lt;/number&gt;&lt;dates&gt;&lt;year&gt;n.d.&lt;/year&gt;&lt;/dates&gt;&lt;urls&gt;&lt;related-urls&gt;&lt;url&gt;https://ahdb.org.uk/knowledge-library/additives-as-an-alternative-to-zinc-oxide-in-pig-diets&lt;/url&gt;&lt;/related-urls&gt;&lt;/urls&gt;&lt;/record&gt;&lt;/Cite&gt;&lt;/EndNote&gt;</w:instrText>
      </w:r>
      <w:r w:rsidR="001C6F1A">
        <w:rPr>
          <w:rFonts w:cs="Arial"/>
        </w:rPr>
        <w:fldChar w:fldCharType="separate"/>
      </w:r>
      <w:r>
        <w:rPr>
          <w:rFonts w:cs="Arial"/>
        </w:rPr>
        <w:fldChar w:fldCharType="end"/>
      </w:r>
      <w:r>
        <w:rPr>
          <w:rFonts w:cs="Arial"/>
        </w:rPr>
        <w:t xml:space="preserve"> a practical: “</w:t>
      </w:r>
      <w:r w:rsidRPr="00491212">
        <w:rPr>
          <w:rFonts w:cs="Arial"/>
        </w:rPr>
        <w:t>Additive case study – testing what works on farm</w:t>
      </w:r>
      <w:r>
        <w:rPr>
          <w:rFonts w:cs="Arial"/>
        </w:rPr>
        <w:t>”.</w:t>
      </w:r>
    </w:p>
    <w:p w14:paraId="1C9848FB" w14:textId="63C47B50" w:rsidR="000505C2" w:rsidRDefault="000505C2" w:rsidP="00B4537B">
      <w:pPr>
        <w:spacing w:line="276" w:lineRule="auto"/>
        <w:rPr>
          <w:rFonts w:cs="Arial"/>
        </w:rPr>
      </w:pPr>
      <w:r>
        <w:rPr>
          <w:rFonts w:cs="Arial"/>
        </w:rPr>
        <w:t xml:space="preserve">If </w:t>
      </w:r>
      <w:r w:rsidR="00AC3139">
        <w:rPr>
          <w:rFonts w:cs="Arial"/>
        </w:rPr>
        <w:t>diets</w:t>
      </w:r>
      <w:r w:rsidR="00AC3139" w:rsidRPr="00491212">
        <w:rPr>
          <w:rFonts w:cs="Arial"/>
          <w:b/>
          <w:bCs/>
        </w:rPr>
        <w:t xml:space="preserve"> </w:t>
      </w:r>
      <w:r w:rsidR="00AC3139">
        <w:rPr>
          <w:rFonts w:cs="Arial"/>
        </w:rPr>
        <w:t>are</w:t>
      </w:r>
      <w:r w:rsidR="00AC3139" w:rsidRPr="00491212">
        <w:rPr>
          <w:rFonts w:cs="Arial"/>
          <w:b/>
          <w:bCs/>
        </w:rPr>
        <w:t xml:space="preserve"> </w:t>
      </w:r>
      <w:r w:rsidRPr="00491212">
        <w:rPr>
          <w:rFonts w:cs="Arial"/>
          <w:b/>
          <w:bCs/>
        </w:rPr>
        <w:t>home</w:t>
      </w:r>
      <w:r w:rsidR="4C7735E2" w:rsidRPr="00491212">
        <w:rPr>
          <w:rFonts w:cs="Arial"/>
          <w:b/>
          <w:bCs/>
        </w:rPr>
        <w:t>-</w:t>
      </w:r>
      <w:r w:rsidRPr="00491212">
        <w:rPr>
          <w:rFonts w:cs="Arial"/>
          <w:b/>
          <w:bCs/>
        </w:rPr>
        <w:t>mill</w:t>
      </w:r>
      <w:r w:rsidR="00AC3139">
        <w:rPr>
          <w:rFonts w:cs="Arial"/>
          <w:b/>
          <w:bCs/>
        </w:rPr>
        <w:t>ed</w:t>
      </w:r>
      <w:r>
        <w:rPr>
          <w:rFonts w:cs="Arial"/>
        </w:rPr>
        <w:t xml:space="preserve">, there are a few more considerations to take into account. Generally, more flexibility to </w:t>
      </w:r>
      <w:r w:rsidRPr="0F085D2B">
        <w:rPr>
          <w:rFonts w:cs="Arial"/>
        </w:rPr>
        <w:t>cho</w:t>
      </w:r>
      <w:r w:rsidR="1210A678" w:rsidRPr="0F085D2B">
        <w:rPr>
          <w:rFonts w:cs="Arial"/>
        </w:rPr>
        <w:t>o</w:t>
      </w:r>
      <w:r w:rsidRPr="0F085D2B">
        <w:rPr>
          <w:rFonts w:cs="Arial"/>
        </w:rPr>
        <w:t>se</w:t>
      </w:r>
      <w:r>
        <w:rPr>
          <w:rFonts w:cs="Arial"/>
        </w:rPr>
        <w:t xml:space="preserve"> cheaper feed ingredients and to formulate new diets, but the mill in farm is likely to be the limiting factor in terms of adding extra ingredients.</w:t>
      </w:r>
      <w:r w:rsidR="00FC6B79">
        <w:rPr>
          <w:rFonts w:cs="Arial"/>
        </w:rPr>
        <w:t xml:space="preserve"> </w:t>
      </w:r>
      <w:r w:rsidR="00AC3139">
        <w:rPr>
          <w:rFonts w:cs="Arial"/>
        </w:rPr>
        <w:t>P</w:t>
      </w:r>
      <w:r w:rsidR="00FC6B79">
        <w:rPr>
          <w:rFonts w:cs="Arial"/>
        </w:rPr>
        <w:t>ig nutritionist should be consulted when new ingredients are being tested and included in diets.</w:t>
      </w:r>
      <w:r>
        <w:rPr>
          <w:rFonts w:cs="Arial"/>
        </w:rPr>
        <w:t xml:space="preserve"> A few questions to consider before formulating weaner diets </w:t>
      </w:r>
      <w:r w:rsidR="1905E8C7" w:rsidRPr="4207BDE3">
        <w:rPr>
          <w:rFonts w:cs="Arial"/>
        </w:rPr>
        <w:t>include</w:t>
      </w:r>
      <w:r w:rsidRPr="4207BDE3">
        <w:rPr>
          <w:rFonts w:cs="Arial"/>
        </w:rPr>
        <w:t>:</w:t>
      </w:r>
    </w:p>
    <w:p w14:paraId="7DAE49FD" w14:textId="4852817C" w:rsidR="000505C2" w:rsidRDefault="000505C2" w:rsidP="00B4537B">
      <w:pPr>
        <w:pStyle w:val="ListParagraph"/>
        <w:numPr>
          <w:ilvl w:val="0"/>
          <w:numId w:val="32"/>
        </w:numPr>
        <w:spacing w:line="276" w:lineRule="auto"/>
        <w:rPr>
          <w:rFonts w:cs="Arial"/>
        </w:rPr>
      </w:pPr>
      <w:r>
        <w:rPr>
          <w:rFonts w:cs="Arial"/>
        </w:rPr>
        <w:t>What assurances do I have about the quality of this feed</w:t>
      </w:r>
      <w:r w:rsidR="00FC6B79">
        <w:rPr>
          <w:rFonts w:cs="Arial"/>
        </w:rPr>
        <w:t xml:space="preserve"> ingredient</w:t>
      </w:r>
      <w:r>
        <w:rPr>
          <w:rFonts w:cs="Arial"/>
        </w:rPr>
        <w:t>?</w:t>
      </w:r>
    </w:p>
    <w:p w14:paraId="2A7F2157" w14:textId="6FCA100B" w:rsidR="000505C2" w:rsidRDefault="00FC6B79" w:rsidP="00B4537B">
      <w:pPr>
        <w:pStyle w:val="ListParagraph"/>
        <w:numPr>
          <w:ilvl w:val="0"/>
          <w:numId w:val="32"/>
        </w:numPr>
        <w:spacing w:line="276" w:lineRule="auto"/>
        <w:rPr>
          <w:rFonts w:cs="Arial"/>
        </w:rPr>
      </w:pPr>
      <w:r>
        <w:rPr>
          <w:rFonts w:cs="Arial"/>
        </w:rPr>
        <w:t xml:space="preserve">Is my mill capable </w:t>
      </w:r>
      <w:r w:rsidR="7086EBAD" w:rsidRPr="4207BDE3">
        <w:rPr>
          <w:rFonts w:cs="Arial"/>
        </w:rPr>
        <w:t>of</w:t>
      </w:r>
      <w:r>
        <w:rPr>
          <w:rFonts w:cs="Arial"/>
        </w:rPr>
        <w:t xml:space="preserve"> produc</w:t>
      </w:r>
      <w:r w:rsidR="1A76143B" w:rsidRPr="77825080">
        <w:rPr>
          <w:rFonts w:cs="Arial"/>
        </w:rPr>
        <w:t>ing</w:t>
      </w:r>
      <w:r>
        <w:rPr>
          <w:rFonts w:cs="Arial"/>
        </w:rPr>
        <w:t xml:space="preserve"> this diet?</w:t>
      </w:r>
    </w:p>
    <w:p w14:paraId="0BFA31F1" w14:textId="35D65D66" w:rsidR="00FC6B79" w:rsidRDefault="00FC6B79" w:rsidP="00B4537B">
      <w:pPr>
        <w:pStyle w:val="ListParagraph"/>
        <w:numPr>
          <w:ilvl w:val="0"/>
          <w:numId w:val="32"/>
        </w:numPr>
        <w:spacing w:line="276" w:lineRule="auto"/>
        <w:rPr>
          <w:rFonts w:cs="Arial"/>
        </w:rPr>
      </w:pPr>
      <w:r>
        <w:rPr>
          <w:rFonts w:cs="Arial"/>
        </w:rPr>
        <w:t>Are you sure the new fe</w:t>
      </w:r>
      <w:r w:rsidR="0F6F7DFA" w:rsidRPr="77825080">
        <w:rPr>
          <w:rFonts w:cs="Arial"/>
        </w:rPr>
        <w:t>ed</w:t>
      </w:r>
      <w:r>
        <w:rPr>
          <w:rFonts w:cs="Arial"/>
        </w:rPr>
        <w:t xml:space="preserve"> ingredients are compatible and palatable?</w:t>
      </w:r>
    </w:p>
    <w:p w14:paraId="157427B7" w14:textId="54E81476" w:rsidR="00FC6B79" w:rsidRDefault="00FC6B79" w:rsidP="00B4537B">
      <w:pPr>
        <w:pStyle w:val="ListParagraph"/>
        <w:numPr>
          <w:ilvl w:val="0"/>
          <w:numId w:val="32"/>
        </w:numPr>
        <w:spacing w:line="276" w:lineRule="auto"/>
        <w:rPr>
          <w:rFonts w:cs="Arial"/>
        </w:rPr>
      </w:pPr>
      <w:r>
        <w:rPr>
          <w:rFonts w:cs="Arial"/>
        </w:rPr>
        <w:t>If you are using by-products, and especially if you feed liquid diets, what is the microbiological stability of your new diet? Do you need to consider extra cleaning and disinfection of the feed pipes?</w:t>
      </w:r>
    </w:p>
    <w:p w14:paraId="1B86F579" w14:textId="01B3C0D5" w:rsidR="00A950C8" w:rsidRDefault="00FC6B79" w:rsidP="00A950C8">
      <w:pPr>
        <w:spacing w:line="276" w:lineRule="auto"/>
        <w:rPr>
          <w:rFonts w:cs="Arial"/>
        </w:rPr>
      </w:pPr>
      <w:r>
        <w:rPr>
          <w:rFonts w:cs="Arial"/>
        </w:rPr>
        <w:t>Apart from th</w:t>
      </w:r>
      <w:r w:rsidR="00AC3139">
        <w:rPr>
          <w:rFonts w:cs="Arial"/>
        </w:rPr>
        <w:t>ese</w:t>
      </w:r>
      <w:r>
        <w:rPr>
          <w:rFonts w:cs="Arial"/>
        </w:rPr>
        <w:t xml:space="preserve"> generic questions</w:t>
      </w:r>
      <w:r w:rsidR="00C35688">
        <w:rPr>
          <w:rFonts w:cs="Arial"/>
        </w:rPr>
        <w:t>,</w:t>
      </w:r>
      <w:r w:rsidRPr="00A950C8">
        <w:rPr>
          <w:rFonts w:cs="Arial"/>
          <w:b/>
          <w:bCs/>
        </w:rPr>
        <w:t xml:space="preserve"> the AHDB rearing costs calculator</w:t>
      </w:r>
      <w:r>
        <w:rPr>
          <w:rFonts w:cs="Arial"/>
        </w:rPr>
        <w:t xml:space="preserve"> (</w:t>
      </w:r>
      <w:hyperlink r:id="rId64" w:history="1">
        <w:r w:rsidRPr="00E20537">
          <w:rPr>
            <w:rStyle w:val="Hyperlink"/>
            <w:rFonts w:cs="Arial"/>
          </w:rPr>
          <w:t>https://ahdb.org.uk/Pig-production-costs-calculators</w:t>
        </w:r>
      </w:hyperlink>
      <w:r>
        <w:rPr>
          <w:rFonts w:cs="Arial"/>
        </w:rPr>
        <w:t xml:space="preserve">) </w:t>
      </w:r>
      <w:r w:rsidR="00C35688">
        <w:rPr>
          <w:rFonts w:cs="Arial"/>
        </w:rPr>
        <w:t xml:space="preserve">can be consulted </w:t>
      </w:r>
      <w:r>
        <w:rPr>
          <w:rFonts w:cs="Arial"/>
        </w:rPr>
        <w:t xml:space="preserve">to input </w:t>
      </w:r>
      <w:r w:rsidR="00C35688">
        <w:rPr>
          <w:rFonts w:cs="Arial"/>
        </w:rPr>
        <w:t xml:space="preserve">desired </w:t>
      </w:r>
      <w:r>
        <w:rPr>
          <w:rFonts w:cs="Arial"/>
        </w:rPr>
        <w:t xml:space="preserve">values (yellow) and the blue boxes will </w:t>
      </w:r>
      <w:r w:rsidR="00C35688">
        <w:rPr>
          <w:rFonts w:cs="Arial"/>
        </w:rPr>
        <w:t>show the</w:t>
      </w:r>
      <w:r>
        <w:rPr>
          <w:rFonts w:cs="Arial"/>
        </w:rPr>
        <w:t xml:space="preserve"> expected costs and performance with the practice </w:t>
      </w:r>
      <w:r w:rsidR="00C35688">
        <w:rPr>
          <w:rFonts w:cs="Arial"/>
        </w:rPr>
        <w:t>that is being</w:t>
      </w:r>
      <w:r>
        <w:rPr>
          <w:rFonts w:cs="Arial"/>
        </w:rPr>
        <w:t xml:space="preserve"> simulat</w:t>
      </w:r>
      <w:r w:rsidR="00C35688">
        <w:rPr>
          <w:rFonts w:cs="Arial"/>
        </w:rPr>
        <w:t>ed</w:t>
      </w:r>
      <w:r>
        <w:rPr>
          <w:rFonts w:cs="Arial"/>
        </w:rPr>
        <w:t xml:space="preserve">. </w:t>
      </w:r>
      <w:r w:rsidR="00157D66">
        <w:rPr>
          <w:rFonts w:cs="Arial"/>
        </w:rPr>
        <w:t>in this report</w:t>
      </w:r>
      <w:r>
        <w:rPr>
          <w:rFonts w:cs="Arial"/>
        </w:rPr>
        <w:t xml:space="preserve"> a</w:t>
      </w:r>
      <w:r w:rsidR="00157D66">
        <w:rPr>
          <w:rFonts w:cs="Arial"/>
        </w:rPr>
        <w:t>n additional</w:t>
      </w:r>
      <w:r>
        <w:rPr>
          <w:rFonts w:cs="Arial"/>
        </w:rPr>
        <w:t xml:space="preserve"> calculator which may be of use to predict return of investments and expected costs and performance</w:t>
      </w:r>
      <w:r w:rsidR="00157D66">
        <w:rPr>
          <w:rFonts w:cs="Arial"/>
        </w:rPr>
        <w:t xml:space="preserve"> has been developed</w:t>
      </w:r>
      <w:r w:rsidR="000F1AFB">
        <w:rPr>
          <w:rFonts w:cs="Arial"/>
        </w:rPr>
        <w:t xml:space="preserve">. </w:t>
      </w:r>
      <w:r w:rsidR="00A950C8">
        <w:rPr>
          <w:rFonts w:cs="Arial"/>
        </w:rPr>
        <w:br w:type="page"/>
      </w:r>
    </w:p>
    <w:p w14:paraId="1D175A2D" w14:textId="21A190F4" w:rsidR="0072038D" w:rsidRDefault="0084403B" w:rsidP="00B4537B">
      <w:pPr>
        <w:pStyle w:val="Heading3"/>
        <w:spacing w:line="276" w:lineRule="auto"/>
      </w:pPr>
      <w:bookmarkStart w:id="285" w:name="_Toc124787526"/>
      <w:r w:rsidRPr="000D2BB5">
        <w:t>Reduce crude protein intake</w:t>
      </w:r>
      <w:bookmarkEnd w:id="285"/>
    </w:p>
    <w:p w14:paraId="4E42A486" w14:textId="77777777" w:rsidR="00A950C8" w:rsidRPr="00A950C8" w:rsidRDefault="00A950C8" w:rsidP="00A950C8"/>
    <w:p w14:paraId="23EB3223" w14:textId="77777777" w:rsidR="0072038D" w:rsidRPr="00453883" w:rsidRDefault="0072038D" w:rsidP="00B4537B">
      <w:pPr>
        <w:spacing w:after="0" w:line="276" w:lineRule="auto"/>
        <w:rPr>
          <w:b/>
          <w:bCs/>
        </w:rPr>
      </w:pPr>
      <w:r w:rsidRPr="00453883">
        <w:rPr>
          <w:b/>
          <w:bCs/>
        </w:rPr>
        <w:t>Impact summary</w:t>
      </w:r>
    </w:p>
    <w:p w14:paraId="10EF2EA0" w14:textId="03BB8F59" w:rsidR="0072038D" w:rsidRDefault="0072038D" w:rsidP="00B4537B">
      <w:pPr>
        <w:spacing w:line="276" w:lineRule="auto"/>
      </w:pPr>
      <w:r>
        <w:t>Protein supplies amino acids which are the building blocks of muscles and are necessary for the repair of worn-out tissues in animals. Crude proteins levels in feed should be reduced or balanced to provide sufficient protein for growth but not in excess to cause detrimental effects to piglets. High protein diets (~2</w:t>
      </w:r>
      <w:r w:rsidR="004A69D0">
        <w:t>3</w:t>
      </w:r>
      <w:r>
        <w:t>0g/kg) can lead to high fermentation from residual undigestible proteins</w:t>
      </w:r>
      <w:r w:rsidR="00E74629">
        <w:t xml:space="preserve">, </w:t>
      </w:r>
      <w:r>
        <w:t>and the generation of high levels of metabolites and pro-inflammatory cytokines, which can exert negative impact on the unde</w:t>
      </w:r>
      <w:r w:rsidR="28433086">
        <w:t>r-</w:t>
      </w:r>
      <w:r>
        <w:t xml:space="preserve">developed intestine of </w:t>
      </w:r>
      <w:r w:rsidR="00E74629">
        <w:t xml:space="preserve">recently weaned </w:t>
      </w:r>
      <w:r>
        <w:t>pig</w:t>
      </w:r>
      <w:r w:rsidR="00E74629">
        <w:t>s</w:t>
      </w:r>
      <w:r>
        <w:t>. As a result, nutrient digestibility, permeability, utilisation, bioavailability and energy status can be negatively affected. High crude protein level can also trigger the proliferation of pathogenic bacteria leading to increased incidence of diarrhoea in wean</w:t>
      </w:r>
      <w:r w:rsidR="00E74629">
        <w:t>ed</w:t>
      </w:r>
      <w:r>
        <w:t xml:space="preserve"> pigs. Lowering crude proteins (~200g/kg) is preferable but should be well balanced with increased insoluble fibre and moderately fermentable carbohydrate sources to divert nitrogen from urine to faeces and provide a better substrate for microbial fermentation over proteins. As a result, healthy microbial community and faecal consistency would be maintained in the gut environment thus, preventing </w:t>
      </w:r>
      <w:r w:rsidR="00014B62">
        <w:t>post-wea</w:t>
      </w:r>
      <w:r>
        <w:t xml:space="preserve">ning diarrhoea. </w:t>
      </w:r>
    </w:p>
    <w:tbl>
      <w:tblPr>
        <w:tblStyle w:val="TableGrid"/>
        <w:tblW w:w="10037" w:type="dxa"/>
        <w:tblLayout w:type="fixed"/>
        <w:tblLook w:val="04A0" w:firstRow="1" w:lastRow="0" w:firstColumn="1" w:lastColumn="0" w:noHBand="0" w:noVBand="1"/>
      </w:tblPr>
      <w:tblGrid>
        <w:gridCol w:w="3539"/>
        <w:gridCol w:w="236"/>
        <w:gridCol w:w="4029"/>
        <w:gridCol w:w="65"/>
        <w:gridCol w:w="1624"/>
        <w:gridCol w:w="72"/>
        <w:gridCol w:w="236"/>
        <w:gridCol w:w="236"/>
      </w:tblGrid>
      <w:tr w:rsidR="0072038D" w14:paraId="3D10FE7A" w14:textId="77777777" w:rsidTr="00716867">
        <w:trPr>
          <w:gridAfter w:val="3"/>
          <w:wAfter w:w="544" w:type="dxa"/>
        </w:trPr>
        <w:tc>
          <w:tcPr>
            <w:tcW w:w="3539" w:type="dxa"/>
            <w:tcBorders>
              <w:top w:val="nil"/>
              <w:left w:val="nil"/>
              <w:bottom w:val="nil"/>
              <w:right w:val="nil"/>
            </w:tcBorders>
            <w:shd w:val="clear" w:color="auto" w:fill="D0E96C"/>
          </w:tcPr>
          <w:p w14:paraId="42DC75A9" w14:textId="77777777" w:rsidR="0072038D" w:rsidRDefault="0072038D" w:rsidP="00B4537B">
            <w:pPr>
              <w:spacing w:line="276" w:lineRule="auto"/>
            </w:pPr>
            <w:r w:rsidRPr="3036A6D3">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1E9A9D74" w14:textId="77777777" w:rsidR="0072038D" w:rsidRDefault="0072038D" w:rsidP="00B4537B">
            <w:pPr>
              <w:spacing w:line="276" w:lineRule="auto"/>
            </w:pPr>
            <w:r w:rsidRPr="3036A6D3">
              <w:rPr>
                <w:rFonts w:eastAsia="Arial" w:cs="Arial"/>
                <w:b/>
                <w:bCs/>
              </w:rPr>
              <w:t xml:space="preserve"> </w:t>
            </w:r>
          </w:p>
        </w:tc>
        <w:tc>
          <w:tcPr>
            <w:tcW w:w="1689" w:type="dxa"/>
            <w:gridSpan w:val="2"/>
            <w:tcBorders>
              <w:top w:val="nil"/>
              <w:left w:val="nil"/>
              <w:bottom w:val="single" w:sz="4" w:space="0" w:color="auto"/>
              <w:right w:val="nil"/>
            </w:tcBorders>
            <w:shd w:val="clear" w:color="auto" w:fill="D0E96C"/>
          </w:tcPr>
          <w:p w14:paraId="2C972270" w14:textId="77777777" w:rsidR="0072038D" w:rsidRDefault="0072038D" w:rsidP="00B4537B">
            <w:pPr>
              <w:spacing w:line="276" w:lineRule="auto"/>
              <w:jc w:val="center"/>
            </w:pPr>
            <w:r w:rsidRPr="3036A6D3">
              <w:rPr>
                <w:rFonts w:eastAsia="Arial" w:cs="Arial"/>
                <w:b/>
                <w:bCs/>
              </w:rPr>
              <w:t xml:space="preserve"> </w:t>
            </w:r>
          </w:p>
        </w:tc>
      </w:tr>
      <w:tr w:rsidR="0072038D" w14:paraId="7982A981" w14:textId="77777777" w:rsidTr="00716867">
        <w:trPr>
          <w:gridAfter w:val="3"/>
          <w:wAfter w:w="544" w:type="dxa"/>
        </w:trPr>
        <w:tc>
          <w:tcPr>
            <w:tcW w:w="3539" w:type="dxa"/>
            <w:tcBorders>
              <w:top w:val="nil"/>
              <w:left w:val="nil"/>
              <w:bottom w:val="nil"/>
              <w:right w:val="nil"/>
            </w:tcBorders>
            <w:shd w:val="clear" w:color="auto" w:fill="EFF7CE"/>
          </w:tcPr>
          <w:p w14:paraId="4FFF555A"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117A3F08" w14:textId="77777777" w:rsidR="0072038D" w:rsidRDefault="0072038D" w:rsidP="00B4537B">
            <w:pPr>
              <w:spacing w:line="276" w:lineRule="auto"/>
            </w:pPr>
            <w:r>
              <w:t>Reducing diarrhoea</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19D0C783" w14:textId="77777777" w:rsidR="0072038D" w:rsidRDefault="0072038D" w:rsidP="00B4537B">
            <w:pPr>
              <w:spacing w:line="276" w:lineRule="auto"/>
              <w:jc w:val="center"/>
            </w:pPr>
            <w:r>
              <w:t>++</w:t>
            </w:r>
          </w:p>
        </w:tc>
      </w:tr>
      <w:tr w:rsidR="0072038D" w14:paraId="4829D412" w14:textId="77777777" w:rsidTr="00716867">
        <w:trPr>
          <w:gridAfter w:val="3"/>
          <w:wAfter w:w="544" w:type="dxa"/>
        </w:trPr>
        <w:tc>
          <w:tcPr>
            <w:tcW w:w="3539" w:type="dxa"/>
            <w:tcBorders>
              <w:top w:val="nil"/>
              <w:left w:val="nil"/>
              <w:bottom w:val="nil"/>
              <w:right w:val="nil"/>
            </w:tcBorders>
            <w:shd w:val="clear" w:color="auto" w:fill="EFF7CE"/>
          </w:tcPr>
          <w:p w14:paraId="24ADAD8E"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35E7E572" w14:textId="77777777" w:rsidR="0072038D" w:rsidRDefault="0072038D" w:rsidP="00B4537B">
            <w:pPr>
              <w:spacing w:line="276" w:lineRule="auto"/>
            </w:pPr>
            <w:r>
              <w:rPr>
                <w:rFonts w:eastAsia="Arial" w:cs="Arial"/>
              </w:rPr>
              <w:t>Reducing post-weaning mortality</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1C5A1D7C" w14:textId="77777777" w:rsidR="0072038D" w:rsidRDefault="0072038D" w:rsidP="00B4537B">
            <w:pPr>
              <w:spacing w:line="276" w:lineRule="auto"/>
              <w:jc w:val="center"/>
            </w:pPr>
            <w:r>
              <w:rPr>
                <w:rFonts w:eastAsia="Arial" w:cs="Arial"/>
              </w:rPr>
              <w:t>++</w:t>
            </w:r>
          </w:p>
        </w:tc>
      </w:tr>
      <w:tr w:rsidR="0072038D" w14:paraId="42E1E1CB" w14:textId="77777777" w:rsidTr="00716867">
        <w:trPr>
          <w:gridAfter w:val="3"/>
          <w:wAfter w:w="544" w:type="dxa"/>
        </w:trPr>
        <w:tc>
          <w:tcPr>
            <w:tcW w:w="3539" w:type="dxa"/>
            <w:tcBorders>
              <w:top w:val="nil"/>
              <w:left w:val="nil"/>
              <w:bottom w:val="nil"/>
              <w:right w:val="nil"/>
            </w:tcBorders>
            <w:shd w:val="clear" w:color="auto" w:fill="EFF7CE"/>
          </w:tcPr>
          <w:p w14:paraId="07B98EF5"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74AE0D5D" w14:textId="77777777" w:rsidR="0072038D" w:rsidRPr="3036A6D3" w:rsidRDefault="0072038D" w:rsidP="00B4537B">
            <w:pPr>
              <w:spacing w:line="276" w:lineRule="auto"/>
              <w:rPr>
                <w:rFonts w:eastAsia="Arial" w:cs="Arial"/>
              </w:rPr>
            </w:pPr>
            <w:r>
              <w:rPr>
                <w:rFonts w:eastAsia="Arial" w:cs="Arial"/>
              </w:rPr>
              <w:t>Enhancing growth rate</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5443AA1C" w14:textId="77777777" w:rsidR="0072038D" w:rsidRPr="3036A6D3" w:rsidRDefault="0072038D" w:rsidP="00B4537B">
            <w:pPr>
              <w:spacing w:line="276" w:lineRule="auto"/>
              <w:jc w:val="center"/>
              <w:rPr>
                <w:rFonts w:eastAsia="Arial" w:cs="Arial"/>
              </w:rPr>
            </w:pPr>
            <w:r>
              <w:rPr>
                <w:rFonts w:eastAsia="Arial" w:cs="Arial"/>
              </w:rPr>
              <w:t>+</w:t>
            </w:r>
          </w:p>
        </w:tc>
      </w:tr>
      <w:tr w:rsidR="0072038D" w14:paraId="7451AD6E" w14:textId="77777777" w:rsidTr="00716867">
        <w:trPr>
          <w:gridAfter w:val="3"/>
          <w:wAfter w:w="544" w:type="dxa"/>
        </w:trPr>
        <w:tc>
          <w:tcPr>
            <w:tcW w:w="3539" w:type="dxa"/>
            <w:tcBorders>
              <w:top w:val="nil"/>
              <w:left w:val="nil"/>
              <w:bottom w:val="nil"/>
              <w:right w:val="nil"/>
            </w:tcBorders>
            <w:shd w:val="clear" w:color="auto" w:fill="EFF7CE"/>
          </w:tcPr>
          <w:p w14:paraId="6E9FF89E"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0A11B75E" w14:textId="77777777" w:rsidR="0072038D" w:rsidRDefault="0072038D" w:rsidP="00B4537B">
            <w:pPr>
              <w:spacing w:line="276" w:lineRule="auto"/>
            </w:pPr>
          </w:p>
        </w:tc>
        <w:tc>
          <w:tcPr>
            <w:tcW w:w="1689" w:type="dxa"/>
            <w:gridSpan w:val="2"/>
            <w:tcBorders>
              <w:top w:val="single" w:sz="4" w:space="0" w:color="auto"/>
              <w:left w:val="nil"/>
              <w:bottom w:val="nil"/>
              <w:right w:val="nil"/>
            </w:tcBorders>
            <w:shd w:val="clear" w:color="auto" w:fill="EFF7CE"/>
          </w:tcPr>
          <w:p w14:paraId="64B44F43" w14:textId="77777777" w:rsidR="0072038D" w:rsidRDefault="0072038D" w:rsidP="00B4537B">
            <w:pPr>
              <w:spacing w:line="276" w:lineRule="auto"/>
              <w:jc w:val="center"/>
            </w:pPr>
            <w:r w:rsidRPr="3036A6D3">
              <w:rPr>
                <w:rFonts w:eastAsia="Arial" w:cs="Arial"/>
              </w:rPr>
              <w:t xml:space="preserve"> </w:t>
            </w:r>
          </w:p>
        </w:tc>
      </w:tr>
      <w:tr w:rsidR="0072038D" w14:paraId="5667639B" w14:textId="77777777" w:rsidTr="00716867">
        <w:trPr>
          <w:gridAfter w:val="3"/>
          <w:wAfter w:w="544" w:type="dxa"/>
        </w:trPr>
        <w:tc>
          <w:tcPr>
            <w:tcW w:w="3539" w:type="dxa"/>
            <w:tcBorders>
              <w:top w:val="nil"/>
              <w:left w:val="nil"/>
              <w:bottom w:val="nil"/>
              <w:right w:val="nil"/>
            </w:tcBorders>
            <w:shd w:val="clear" w:color="auto" w:fill="EFF7CE"/>
          </w:tcPr>
          <w:p w14:paraId="7C774AF8"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07840F99" w14:textId="77777777" w:rsidR="0072038D" w:rsidRPr="3036A6D3" w:rsidRDefault="0072038D" w:rsidP="00B4537B">
            <w:pPr>
              <w:spacing w:line="276" w:lineRule="auto"/>
              <w:rPr>
                <w:rFonts w:eastAsia="Arial" w:cs="Arial"/>
                <w:i/>
                <w:iCs/>
                <w:color w:val="000000" w:themeColor="text1"/>
              </w:rPr>
            </w:pPr>
            <w:r w:rsidRPr="3036A6D3">
              <w:rPr>
                <w:rFonts w:eastAsia="Arial" w:cs="Arial"/>
                <w:i/>
                <w:iCs/>
                <w:color w:val="000000" w:themeColor="text1"/>
              </w:rPr>
              <w:t>Other impacts</w:t>
            </w:r>
          </w:p>
        </w:tc>
        <w:tc>
          <w:tcPr>
            <w:tcW w:w="1689" w:type="dxa"/>
            <w:gridSpan w:val="2"/>
            <w:tcBorders>
              <w:top w:val="nil"/>
              <w:left w:val="nil"/>
              <w:bottom w:val="single" w:sz="4" w:space="0" w:color="auto"/>
              <w:right w:val="nil"/>
            </w:tcBorders>
            <w:shd w:val="clear" w:color="auto" w:fill="EFF7CE"/>
          </w:tcPr>
          <w:p w14:paraId="70570BAA" w14:textId="77777777" w:rsidR="0072038D" w:rsidRPr="3036A6D3" w:rsidRDefault="0072038D" w:rsidP="00B4537B">
            <w:pPr>
              <w:spacing w:line="276" w:lineRule="auto"/>
              <w:jc w:val="center"/>
              <w:rPr>
                <w:rFonts w:eastAsia="Arial" w:cs="Arial"/>
              </w:rPr>
            </w:pPr>
          </w:p>
        </w:tc>
      </w:tr>
      <w:tr w:rsidR="0072038D" w14:paraId="1BC1E5C7" w14:textId="77777777" w:rsidTr="00716867">
        <w:trPr>
          <w:gridAfter w:val="3"/>
          <w:wAfter w:w="544" w:type="dxa"/>
        </w:trPr>
        <w:tc>
          <w:tcPr>
            <w:tcW w:w="3539" w:type="dxa"/>
            <w:tcBorders>
              <w:top w:val="nil"/>
              <w:left w:val="nil"/>
              <w:bottom w:val="nil"/>
              <w:right w:val="nil"/>
            </w:tcBorders>
            <w:shd w:val="clear" w:color="auto" w:fill="EFF7CE"/>
          </w:tcPr>
          <w:p w14:paraId="57650C0C"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5A8C00EC" w14:textId="77777777" w:rsidR="0072038D" w:rsidRDefault="0072038D" w:rsidP="00B4537B">
            <w:pPr>
              <w:spacing w:line="276" w:lineRule="auto"/>
            </w:pPr>
            <w:r w:rsidRPr="3036A6D3">
              <w:rPr>
                <w:rFonts w:eastAsia="Arial" w:cs="Arial"/>
                <w:color w:val="000000" w:themeColor="text1"/>
              </w:rPr>
              <w:t>Reduced costs</w:t>
            </w:r>
          </w:p>
        </w:tc>
        <w:tc>
          <w:tcPr>
            <w:tcW w:w="1689" w:type="dxa"/>
            <w:gridSpan w:val="2"/>
            <w:tcBorders>
              <w:top w:val="single" w:sz="4" w:space="0" w:color="auto"/>
              <w:left w:val="single" w:sz="4" w:space="0" w:color="auto"/>
              <w:bottom w:val="single" w:sz="4" w:space="0" w:color="auto"/>
              <w:right w:val="single" w:sz="4" w:space="0" w:color="auto"/>
            </w:tcBorders>
          </w:tcPr>
          <w:p w14:paraId="480C5266" w14:textId="77777777" w:rsidR="0072038D" w:rsidRDefault="0072038D" w:rsidP="00B4537B">
            <w:pPr>
              <w:spacing w:line="276" w:lineRule="auto"/>
              <w:jc w:val="center"/>
            </w:pPr>
            <w:r>
              <w:t>+</w:t>
            </w:r>
          </w:p>
        </w:tc>
      </w:tr>
      <w:tr w:rsidR="0072038D" w14:paraId="616CAC57" w14:textId="77777777" w:rsidTr="00716867">
        <w:trPr>
          <w:gridAfter w:val="3"/>
          <w:wAfter w:w="544" w:type="dxa"/>
        </w:trPr>
        <w:tc>
          <w:tcPr>
            <w:tcW w:w="3539" w:type="dxa"/>
            <w:tcBorders>
              <w:top w:val="nil"/>
              <w:left w:val="nil"/>
              <w:bottom w:val="nil"/>
              <w:right w:val="nil"/>
            </w:tcBorders>
            <w:shd w:val="clear" w:color="auto" w:fill="EFF7CE"/>
          </w:tcPr>
          <w:p w14:paraId="7898CB25"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18B65210" w14:textId="77777777" w:rsidR="0072038D" w:rsidRDefault="0072038D" w:rsidP="00B4537B">
            <w:pPr>
              <w:spacing w:line="276" w:lineRule="auto"/>
            </w:pPr>
            <w:r w:rsidRPr="3036A6D3">
              <w:rPr>
                <w:rFonts w:eastAsia="Arial" w:cs="Arial"/>
                <w:color w:val="000000" w:themeColor="text1"/>
              </w:rPr>
              <w:t>Improved welfare</w:t>
            </w:r>
          </w:p>
        </w:tc>
        <w:tc>
          <w:tcPr>
            <w:tcW w:w="1689" w:type="dxa"/>
            <w:gridSpan w:val="2"/>
            <w:tcBorders>
              <w:top w:val="single" w:sz="4" w:space="0" w:color="auto"/>
              <w:left w:val="single" w:sz="4" w:space="0" w:color="auto"/>
              <w:bottom w:val="single" w:sz="4" w:space="0" w:color="auto"/>
              <w:right w:val="single" w:sz="4" w:space="0" w:color="auto"/>
            </w:tcBorders>
          </w:tcPr>
          <w:p w14:paraId="257700F6" w14:textId="77777777" w:rsidR="0072038D" w:rsidRDefault="0072038D" w:rsidP="00B4537B">
            <w:pPr>
              <w:spacing w:line="276" w:lineRule="auto"/>
              <w:jc w:val="center"/>
            </w:pPr>
            <w:r>
              <w:t>+</w:t>
            </w:r>
          </w:p>
        </w:tc>
      </w:tr>
      <w:tr w:rsidR="0072038D" w14:paraId="1FD23777" w14:textId="77777777" w:rsidTr="00716867">
        <w:trPr>
          <w:gridAfter w:val="3"/>
          <w:wAfter w:w="544" w:type="dxa"/>
        </w:trPr>
        <w:tc>
          <w:tcPr>
            <w:tcW w:w="3539" w:type="dxa"/>
            <w:tcBorders>
              <w:top w:val="nil"/>
              <w:left w:val="nil"/>
              <w:bottom w:val="nil"/>
              <w:right w:val="nil"/>
            </w:tcBorders>
            <w:shd w:val="clear" w:color="auto" w:fill="EFF7CE"/>
          </w:tcPr>
          <w:p w14:paraId="211C70AE"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5B1B8C57"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4AE3CA3C" w14:textId="77777777" w:rsidR="0072038D" w:rsidRDefault="0072038D" w:rsidP="00B4537B">
            <w:pPr>
              <w:spacing w:line="276" w:lineRule="auto"/>
              <w:jc w:val="center"/>
            </w:pPr>
            <w:r w:rsidRPr="3036A6D3">
              <w:rPr>
                <w:rFonts w:eastAsia="Arial" w:cs="Arial"/>
              </w:rPr>
              <w:t xml:space="preserve"> </w:t>
            </w:r>
          </w:p>
        </w:tc>
      </w:tr>
      <w:tr w:rsidR="0072038D" w14:paraId="3DCD8C12" w14:textId="77777777" w:rsidTr="00716867">
        <w:trPr>
          <w:gridAfter w:val="3"/>
          <w:wAfter w:w="544" w:type="dxa"/>
        </w:trPr>
        <w:tc>
          <w:tcPr>
            <w:tcW w:w="3539" w:type="dxa"/>
            <w:tcBorders>
              <w:top w:val="nil"/>
              <w:left w:val="nil"/>
              <w:bottom w:val="nil"/>
              <w:right w:val="nil"/>
            </w:tcBorders>
            <w:shd w:val="clear" w:color="auto" w:fill="D0E96C"/>
          </w:tcPr>
          <w:p w14:paraId="5EA697A3" w14:textId="77777777" w:rsidR="0072038D" w:rsidRDefault="0072038D" w:rsidP="00B4537B">
            <w:pPr>
              <w:spacing w:line="276" w:lineRule="auto"/>
            </w:pPr>
            <w:r w:rsidRPr="3036A6D3">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38142607"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78039DE7" w14:textId="77777777" w:rsidR="0072038D" w:rsidRDefault="0072038D" w:rsidP="00B4537B">
            <w:pPr>
              <w:spacing w:line="276" w:lineRule="auto"/>
              <w:jc w:val="center"/>
            </w:pPr>
            <w:r w:rsidRPr="3036A6D3">
              <w:rPr>
                <w:rFonts w:eastAsia="Arial" w:cs="Arial"/>
              </w:rPr>
              <w:t xml:space="preserve"> </w:t>
            </w:r>
          </w:p>
        </w:tc>
      </w:tr>
      <w:tr w:rsidR="0072038D" w14:paraId="5CA02447" w14:textId="77777777" w:rsidTr="00716867">
        <w:trPr>
          <w:gridAfter w:val="3"/>
          <w:wAfter w:w="544" w:type="dxa"/>
        </w:trPr>
        <w:tc>
          <w:tcPr>
            <w:tcW w:w="3539" w:type="dxa"/>
            <w:tcBorders>
              <w:top w:val="nil"/>
              <w:left w:val="nil"/>
              <w:bottom w:val="nil"/>
              <w:right w:val="nil"/>
            </w:tcBorders>
            <w:shd w:val="clear" w:color="auto" w:fill="EFF7CE"/>
          </w:tcPr>
          <w:p w14:paraId="118370C6"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7A8A146C"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1E3E71CA" w14:textId="77777777" w:rsidR="0072038D" w:rsidRDefault="0072038D" w:rsidP="00B4537B">
            <w:pPr>
              <w:spacing w:line="276" w:lineRule="auto"/>
              <w:jc w:val="center"/>
            </w:pPr>
            <w:r>
              <w:t>£</w:t>
            </w:r>
          </w:p>
        </w:tc>
      </w:tr>
      <w:tr w:rsidR="0072038D" w:rsidRPr="007E2A2E" w14:paraId="6DEA2B1E" w14:textId="77777777" w:rsidTr="00716867">
        <w:trPr>
          <w:gridAfter w:val="3"/>
          <w:wAfter w:w="544" w:type="dxa"/>
        </w:trPr>
        <w:tc>
          <w:tcPr>
            <w:tcW w:w="3539" w:type="dxa"/>
            <w:tcBorders>
              <w:top w:val="nil"/>
              <w:left w:val="nil"/>
              <w:bottom w:val="nil"/>
              <w:right w:val="nil"/>
            </w:tcBorders>
            <w:shd w:val="clear" w:color="auto" w:fill="EFF7CE"/>
          </w:tcPr>
          <w:p w14:paraId="069CA617" w14:textId="77777777" w:rsidR="0072038D" w:rsidRPr="007E2A2E" w:rsidRDefault="0072038D" w:rsidP="00B4537B">
            <w:pPr>
              <w:spacing w:line="276" w:lineRule="auto"/>
              <w:rPr>
                <w:sz w:val="18"/>
                <w:szCs w:val="18"/>
              </w:rPr>
            </w:pPr>
            <w:r w:rsidRPr="007E2A2E">
              <w:rPr>
                <w:rFonts w:eastAsia="Arial" w:cs="Arial"/>
                <w:b/>
                <w:bCs/>
                <w:sz w:val="18"/>
                <w:szCs w:val="18"/>
              </w:rPr>
              <w:t xml:space="preserve"> </w:t>
            </w:r>
          </w:p>
        </w:tc>
        <w:tc>
          <w:tcPr>
            <w:tcW w:w="4265" w:type="dxa"/>
            <w:gridSpan w:val="2"/>
            <w:tcBorders>
              <w:top w:val="nil"/>
              <w:left w:val="nil"/>
              <w:bottom w:val="nil"/>
              <w:right w:val="nil"/>
            </w:tcBorders>
            <w:shd w:val="clear" w:color="auto" w:fill="EFF7CE"/>
          </w:tcPr>
          <w:p w14:paraId="429C8238" w14:textId="77777777" w:rsidR="0072038D" w:rsidRPr="007E2A2E" w:rsidRDefault="0072038D" w:rsidP="00B4537B">
            <w:pPr>
              <w:spacing w:line="276" w:lineRule="auto"/>
              <w:rPr>
                <w:sz w:val="18"/>
                <w:szCs w:val="18"/>
              </w:rPr>
            </w:pPr>
            <w:r w:rsidRPr="007E2A2E">
              <w:rPr>
                <w:rFonts w:eastAsia="Arial" w:cs="Arial"/>
                <w:sz w:val="18"/>
                <w:szCs w:val="18"/>
              </w:rPr>
              <w:t xml:space="preserve"> </w:t>
            </w:r>
          </w:p>
        </w:tc>
        <w:tc>
          <w:tcPr>
            <w:tcW w:w="1689" w:type="dxa"/>
            <w:gridSpan w:val="2"/>
            <w:tcBorders>
              <w:top w:val="single" w:sz="4" w:space="0" w:color="auto"/>
              <w:left w:val="nil"/>
              <w:bottom w:val="nil"/>
              <w:right w:val="nil"/>
            </w:tcBorders>
            <w:shd w:val="clear" w:color="auto" w:fill="EFF7CE"/>
          </w:tcPr>
          <w:p w14:paraId="093C6B39" w14:textId="77777777" w:rsidR="0072038D" w:rsidRPr="007E2A2E" w:rsidRDefault="0072038D" w:rsidP="00B4537B">
            <w:pPr>
              <w:spacing w:line="276" w:lineRule="auto"/>
              <w:jc w:val="center"/>
              <w:rPr>
                <w:sz w:val="18"/>
                <w:szCs w:val="18"/>
              </w:rPr>
            </w:pPr>
            <w:r w:rsidRPr="007E2A2E">
              <w:rPr>
                <w:rFonts w:eastAsia="Arial" w:cs="Arial"/>
                <w:sz w:val="18"/>
                <w:szCs w:val="18"/>
              </w:rPr>
              <w:t xml:space="preserve"> </w:t>
            </w:r>
          </w:p>
        </w:tc>
      </w:tr>
      <w:tr w:rsidR="0072038D" w14:paraId="047085B5" w14:textId="77777777" w:rsidTr="00716867">
        <w:trPr>
          <w:gridAfter w:val="3"/>
          <w:wAfter w:w="544" w:type="dxa"/>
        </w:trPr>
        <w:tc>
          <w:tcPr>
            <w:tcW w:w="3539" w:type="dxa"/>
            <w:tcBorders>
              <w:top w:val="nil"/>
              <w:left w:val="nil"/>
              <w:bottom w:val="nil"/>
              <w:right w:val="nil"/>
            </w:tcBorders>
            <w:shd w:val="clear" w:color="auto" w:fill="D0E96C"/>
          </w:tcPr>
          <w:p w14:paraId="4B850DB1" w14:textId="77777777" w:rsidR="0072038D" w:rsidRDefault="0072038D" w:rsidP="00B4537B">
            <w:pPr>
              <w:spacing w:line="276" w:lineRule="auto"/>
            </w:pPr>
            <w:r w:rsidRPr="3036A6D3">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4A6B1970"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09BBCB3C" w14:textId="77777777" w:rsidR="0072038D" w:rsidRDefault="0072038D" w:rsidP="00B4537B">
            <w:pPr>
              <w:spacing w:line="276" w:lineRule="auto"/>
              <w:jc w:val="center"/>
            </w:pPr>
            <w:r w:rsidRPr="3036A6D3">
              <w:rPr>
                <w:rFonts w:eastAsia="Arial" w:cs="Arial"/>
              </w:rPr>
              <w:t xml:space="preserve"> </w:t>
            </w:r>
          </w:p>
        </w:tc>
      </w:tr>
      <w:tr w:rsidR="0072038D" w14:paraId="20BF9D40" w14:textId="77777777" w:rsidTr="00716867">
        <w:trPr>
          <w:gridAfter w:val="3"/>
          <w:wAfter w:w="544" w:type="dxa"/>
        </w:trPr>
        <w:tc>
          <w:tcPr>
            <w:tcW w:w="3539" w:type="dxa"/>
            <w:tcBorders>
              <w:top w:val="nil"/>
              <w:left w:val="nil"/>
              <w:bottom w:val="nil"/>
              <w:right w:val="nil"/>
            </w:tcBorders>
            <w:shd w:val="clear" w:color="auto" w:fill="EFF7CE"/>
          </w:tcPr>
          <w:p w14:paraId="6BC61A1D"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29E4AE91"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4509B709" w14:textId="77777777" w:rsidR="0072038D" w:rsidRDefault="0072038D" w:rsidP="00B4537B">
            <w:pPr>
              <w:spacing w:line="276" w:lineRule="auto"/>
              <w:jc w:val="center"/>
            </w:pPr>
            <w:r>
              <w:t xml:space="preserve">Fast </w:t>
            </w:r>
          </w:p>
        </w:tc>
      </w:tr>
      <w:tr w:rsidR="0072038D" w:rsidRPr="007E2A2E" w14:paraId="1A016D89" w14:textId="77777777" w:rsidTr="00716867">
        <w:trPr>
          <w:gridAfter w:val="3"/>
          <w:wAfter w:w="544" w:type="dxa"/>
        </w:trPr>
        <w:tc>
          <w:tcPr>
            <w:tcW w:w="3539" w:type="dxa"/>
            <w:tcBorders>
              <w:top w:val="nil"/>
              <w:left w:val="nil"/>
              <w:bottom w:val="nil"/>
              <w:right w:val="nil"/>
            </w:tcBorders>
            <w:shd w:val="clear" w:color="auto" w:fill="EFF7CE"/>
          </w:tcPr>
          <w:p w14:paraId="720076F0" w14:textId="77777777" w:rsidR="0072038D" w:rsidRPr="007E2A2E" w:rsidRDefault="0072038D" w:rsidP="00B4537B">
            <w:pPr>
              <w:spacing w:line="276" w:lineRule="auto"/>
              <w:rPr>
                <w:sz w:val="18"/>
                <w:szCs w:val="18"/>
              </w:rPr>
            </w:pPr>
            <w:r w:rsidRPr="007E2A2E">
              <w:rPr>
                <w:rFonts w:eastAsia="Arial" w:cs="Arial"/>
                <w:b/>
                <w:bCs/>
                <w:sz w:val="18"/>
                <w:szCs w:val="18"/>
              </w:rPr>
              <w:t xml:space="preserve"> </w:t>
            </w:r>
          </w:p>
        </w:tc>
        <w:tc>
          <w:tcPr>
            <w:tcW w:w="4265" w:type="dxa"/>
            <w:gridSpan w:val="2"/>
            <w:tcBorders>
              <w:top w:val="nil"/>
              <w:left w:val="nil"/>
              <w:bottom w:val="nil"/>
              <w:right w:val="nil"/>
            </w:tcBorders>
            <w:shd w:val="clear" w:color="auto" w:fill="EFF7CE"/>
          </w:tcPr>
          <w:p w14:paraId="16DFDB76" w14:textId="77777777" w:rsidR="0072038D" w:rsidRPr="007E2A2E" w:rsidRDefault="0072038D" w:rsidP="00B4537B">
            <w:pPr>
              <w:spacing w:line="276" w:lineRule="auto"/>
              <w:rPr>
                <w:sz w:val="18"/>
                <w:szCs w:val="18"/>
              </w:rPr>
            </w:pPr>
            <w:r w:rsidRPr="007E2A2E">
              <w:rPr>
                <w:rFonts w:eastAsia="Arial" w:cs="Arial"/>
                <w:sz w:val="18"/>
                <w:szCs w:val="18"/>
              </w:rPr>
              <w:t xml:space="preserve"> </w:t>
            </w:r>
          </w:p>
        </w:tc>
        <w:tc>
          <w:tcPr>
            <w:tcW w:w="1689" w:type="dxa"/>
            <w:gridSpan w:val="2"/>
            <w:tcBorders>
              <w:top w:val="single" w:sz="4" w:space="0" w:color="auto"/>
              <w:left w:val="nil"/>
              <w:bottom w:val="nil"/>
              <w:right w:val="nil"/>
            </w:tcBorders>
            <w:shd w:val="clear" w:color="auto" w:fill="EFF7CE"/>
          </w:tcPr>
          <w:p w14:paraId="24F30487" w14:textId="77777777" w:rsidR="0072038D" w:rsidRPr="007E2A2E" w:rsidRDefault="0072038D" w:rsidP="00B4537B">
            <w:pPr>
              <w:spacing w:line="276" w:lineRule="auto"/>
              <w:jc w:val="center"/>
              <w:rPr>
                <w:sz w:val="18"/>
                <w:szCs w:val="18"/>
              </w:rPr>
            </w:pPr>
            <w:r w:rsidRPr="007E2A2E">
              <w:rPr>
                <w:rFonts w:eastAsia="Arial" w:cs="Arial"/>
                <w:sz w:val="18"/>
                <w:szCs w:val="18"/>
              </w:rPr>
              <w:t xml:space="preserve"> </w:t>
            </w:r>
          </w:p>
        </w:tc>
      </w:tr>
      <w:tr w:rsidR="0072038D" w14:paraId="4394EB86" w14:textId="77777777" w:rsidTr="00716867">
        <w:trPr>
          <w:gridAfter w:val="3"/>
          <w:wAfter w:w="544" w:type="dxa"/>
        </w:trPr>
        <w:tc>
          <w:tcPr>
            <w:tcW w:w="3539" w:type="dxa"/>
            <w:tcBorders>
              <w:top w:val="nil"/>
              <w:left w:val="nil"/>
              <w:bottom w:val="nil"/>
              <w:right w:val="nil"/>
            </w:tcBorders>
            <w:shd w:val="clear" w:color="auto" w:fill="D0E96C"/>
          </w:tcPr>
          <w:p w14:paraId="43D3E6FA" w14:textId="77777777" w:rsidR="0072038D" w:rsidRDefault="0072038D" w:rsidP="00B4537B">
            <w:pPr>
              <w:spacing w:line="276" w:lineRule="auto"/>
            </w:pPr>
            <w:r w:rsidRPr="3036A6D3">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3350E63A"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419D1E01" w14:textId="77777777" w:rsidR="0072038D" w:rsidRDefault="0072038D" w:rsidP="00B4537B">
            <w:pPr>
              <w:spacing w:line="276" w:lineRule="auto"/>
              <w:jc w:val="center"/>
            </w:pPr>
            <w:r w:rsidRPr="3036A6D3">
              <w:rPr>
                <w:rFonts w:eastAsia="Arial" w:cs="Arial"/>
              </w:rPr>
              <w:t xml:space="preserve"> </w:t>
            </w:r>
          </w:p>
        </w:tc>
      </w:tr>
      <w:tr w:rsidR="0072038D" w14:paraId="4C9EE659" w14:textId="77777777" w:rsidTr="00716867">
        <w:trPr>
          <w:gridAfter w:val="3"/>
          <w:wAfter w:w="544" w:type="dxa"/>
        </w:trPr>
        <w:tc>
          <w:tcPr>
            <w:tcW w:w="3539" w:type="dxa"/>
            <w:tcBorders>
              <w:top w:val="nil"/>
              <w:left w:val="nil"/>
              <w:bottom w:val="nil"/>
              <w:right w:val="nil"/>
            </w:tcBorders>
            <w:shd w:val="clear" w:color="auto" w:fill="EFF7CE"/>
          </w:tcPr>
          <w:p w14:paraId="431C4161"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2E050DF1" w14:textId="77777777" w:rsidR="0072038D" w:rsidRDefault="0072038D" w:rsidP="00B4537B">
            <w:pPr>
              <w:spacing w:line="276" w:lineRule="auto"/>
            </w:pPr>
            <w:r w:rsidRPr="3036A6D3">
              <w:rPr>
                <w:rFonts w:eastAsia="Arial" w:cs="Arial"/>
                <w:color w:val="000000" w:themeColor="text1"/>
              </w:rPr>
              <w:t>Quality</w:t>
            </w:r>
            <w:r>
              <w:rPr>
                <w:rFonts w:eastAsia="Arial" w:cs="Arial"/>
                <w:color w:val="000000" w:themeColor="text1"/>
              </w:rPr>
              <w:t xml:space="preserve"> of literature</w:t>
            </w:r>
          </w:p>
        </w:tc>
        <w:tc>
          <w:tcPr>
            <w:tcW w:w="1689" w:type="dxa"/>
            <w:gridSpan w:val="2"/>
            <w:tcBorders>
              <w:top w:val="single" w:sz="4" w:space="0" w:color="auto"/>
              <w:left w:val="single" w:sz="4" w:space="0" w:color="auto"/>
              <w:bottom w:val="single" w:sz="4" w:space="0" w:color="auto"/>
              <w:right w:val="single" w:sz="4" w:space="0" w:color="auto"/>
            </w:tcBorders>
          </w:tcPr>
          <w:p w14:paraId="12F49904" w14:textId="77777777" w:rsidR="0072038D" w:rsidRDefault="0072038D" w:rsidP="00B4537B">
            <w:pPr>
              <w:spacing w:line="276" w:lineRule="auto"/>
              <w:jc w:val="center"/>
            </w:pPr>
            <w:r>
              <w:t>Very high</w:t>
            </w:r>
          </w:p>
        </w:tc>
      </w:tr>
      <w:tr w:rsidR="0072038D" w14:paraId="26C326DA" w14:textId="77777777" w:rsidTr="00716867">
        <w:trPr>
          <w:gridAfter w:val="3"/>
          <w:wAfter w:w="544" w:type="dxa"/>
        </w:trPr>
        <w:tc>
          <w:tcPr>
            <w:tcW w:w="3539" w:type="dxa"/>
            <w:tcBorders>
              <w:top w:val="nil"/>
              <w:left w:val="nil"/>
              <w:bottom w:val="nil"/>
              <w:right w:val="nil"/>
            </w:tcBorders>
            <w:shd w:val="clear" w:color="auto" w:fill="EFF7CE"/>
          </w:tcPr>
          <w:p w14:paraId="06F7D182"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6C2D0E4A" w14:textId="77777777" w:rsidR="0072038D" w:rsidRDefault="0072038D" w:rsidP="00B4537B">
            <w:pPr>
              <w:spacing w:line="276" w:lineRule="auto"/>
            </w:pPr>
            <w:r>
              <w:rPr>
                <w:rFonts w:eastAsia="Arial" w:cs="Arial"/>
                <w:color w:val="000000" w:themeColor="text1"/>
              </w:rPr>
              <w:t>Relevance of c</w:t>
            </w:r>
            <w:r w:rsidRPr="3036A6D3">
              <w:rPr>
                <w:rFonts w:eastAsia="Arial" w:cs="Arial"/>
                <w:color w:val="000000" w:themeColor="text1"/>
              </w:rPr>
              <w:t>ontext</w:t>
            </w:r>
          </w:p>
        </w:tc>
        <w:tc>
          <w:tcPr>
            <w:tcW w:w="1689" w:type="dxa"/>
            <w:gridSpan w:val="2"/>
            <w:tcBorders>
              <w:top w:val="single" w:sz="4" w:space="0" w:color="auto"/>
              <w:left w:val="single" w:sz="8" w:space="0" w:color="auto"/>
              <w:bottom w:val="single" w:sz="8" w:space="0" w:color="auto"/>
              <w:right w:val="single" w:sz="8" w:space="0" w:color="auto"/>
            </w:tcBorders>
          </w:tcPr>
          <w:p w14:paraId="178A1137" w14:textId="77777777" w:rsidR="0072038D" w:rsidRDefault="0072038D" w:rsidP="00B4537B">
            <w:pPr>
              <w:spacing w:line="276" w:lineRule="auto"/>
              <w:jc w:val="center"/>
            </w:pPr>
            <w:r>
              <w:t xml:space="preserve">Very high </w:t>
            </w:r>
          </w:p>
        </w:tc>
      </w:tr>
      <w:tr w:rsidR="0072038D" w14:paraId="2E5F788C" w14:textId="77777777" w:rsidTr="00716867">
        <w:trPr>
          <w:gridAfter w:val="3"/>
          <w:wAfter w:w="544" w:type="dxa"/>
        </w:trPr>
        <w:tc>
          <w:tcPr>
            <w:tcW w:w="3539" w:type="dxa"/>
            <w:tcBorders>
              <w:top w:val="nil"/>
              <w:left w:val="nil"/>
              <w:bottom w:val="nil"/>
              <w:right w:val="nil"/>
            </w:tcBorders>
            <w:shd w:val="clear" w:color="auto" w:fill="EFF7CE"/>
          </w:tcPr>
          <w:p w14:paraId="27B631B1"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139D2B7F" w14:textId="77777777" w:rsidR="0072038D" w:rsidRDefault="0072038D" w:rsidP="00B4537B">
            <w:pPr>
              <w:spacing w:line="276" w:lineRule="auto"/>
            </w:pPr>
            <w:r w:rsidRPr="3036A6D3">
              <w:rPr>
                <w:rFonts w:eastAsia="Arial" w:cs="Arial"/>
                <w:color w:val="000000" w:themeColor="text1"/>
              </w:rPr>
              <w:t>Overall</w:t>
            </w:r>
          </w:p>
        </w:tc>
        <w:tc>
          <w:tcPr>
            <w:tcW w:w="1689" w:type="dxa"/>
            <w:gridSpan w:val="2"/>
            <w:tcBorders>
              <w:top w:val="single" w:sz="8" w:space="0" w:color="auto"/>
              <w:left w:val="single" w:sz="8" w:space="0" w:color="auto"/>
              <w:bottom w:val="single" w:sz="8" w:space="0" w:color="auto"/>
              <w:right w:val="single" w:sz="8" w:space="0" w:color="auto"/>
            </w:tcBorders>
          </w:tcPr>
          <w:p w14:paraId="0F9A5299" w14:textId="77777777" w:rsidR="0072038D" w:rsidRDefault="0072038D" w:rsidP="00B4537B">
            <w:pPr>
              <w:spacing w:line="276" w:lineRule="auto"/>
              <w:jc w:val="center"/>
            </w:pPr>
            <w:r>
              <w:t xml:space="preserve">Very high </w:t>
            </w:r>
          </w:p>
        </w:tc>
      </w:tr>
      <w:tr w:rsidR="0072038D" w14:paraId="4F532CCB" w14:textId="77777777" w:rsidTr="00716867">
        <w:tc>
          <w:tcPr>
            <w:tcW w:w="3539" w:type="dxa"/>
            <w:tcBorders>
              <w:top w:val="nil"/>
              <w:left w:val="nil"/>
              <w:bottom w:val="nil"/>
              <w:right w:val="nil"/>
            </w:tcBorders>
            <w:vAlign w:val="center"/>
          </w:tcPr>
          <w:p w14:paraId="1FA058D8" w14:textId="77777777" w:rsidR="0072038D" w:rsidRDefault="0072038D" w:rsidP="00B4537B">
            <w:pPr>
              <w:spacing w:line="276" w:lineRule="auto"/>
            </w:pPr>
          </w:p>
        </w:tc>
        <w:tc>
          <w:tcPr>
            <w:tcW w:w="236" w:type="dxa"/>
            <w:tcBorders>
              <w:top w:val="nil"/>
              <w:left w:val="nil"/>
              <w:bottom w:val="nil"/>
              <w:right w:val="nil"/>
            </w:tcBorders>
            <w:vAlign w:val="center"/>
          </w:tcPr>
          <w:p w14:paraId="657D22F8"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0CB36F65" w14:textId="77777777" w:rsidR="0072038D" w:rsidRDefault="0072038D" w:rsidP="00B4537B">
            <w:pPr>
              <w:spacing w:line="276" w:lineRule="auto"/>
            </w:pPr>
          </w:p>
        </w:tc>
        <w:tc>
          <w:tcPr>
            <w:tcW w:w="1696" w:type="dxa"/>
            <w:gridSpan w:val="2"/>
            <w:tcBorders>
              <w:top w:val="single" w:sz="8" w:space="0" w:color="auto"/>
              <w:left w:val="nil"/>
              <w:bottom w:val="nil"/>
              <w:right w:val="nil"/>
            </w:tcBorders>
            <w:vAlign w:val="center"/>
          </w:tcPr>
          <w:p w14:paraId="5AC52D5D" w14:textId="77777777" w:rsidR="0072038D" w:rsidRDefault="0072038D" w:rsidP="00B4537B">
            <w:pPr>
              <w:spacing w:line="276" w:lineRule="auto"/>
            </w:pPr>
          </w:p>
        </w:tc>
        <w:tc>
          <w:tcPr>
            <w:tcW w:w="236" w:type="dxa"/>
            <w:tcBorders>
              <w:top w:val="nil"/>
              <w:left w:val="nil"/>
              <w:bottom w:val="nil"/>
              <w:right w:val="nil"/>
            </w:tcBorders>
            <w:vAlign w:val="center"/>
          </w:tcPr>
          <w:p w14:paraId="596A210D" w14:textId="77777777" w:rsidR="0072038D" w:rsidRDefault="0072038D" w:rsidP="00B4537B">
            <w:pPr>
              <w:spacing w:line="276" w:lineRule="auto"/>
            </w:pPr>
          </w:p>
        </w:tc>
        <w:tc>
          <w:tcPr>
            <w:tcW w:w="236" w:type="dxa"/>
            <w:tcBorders>
              <w:top w:val="nil"/>
              <w:left w:val="nil"/>
              <w:bottom w:val="nil"/>
              <w:right w:val="nil"/>
            </w:tcBorders>
            <w:vAlign w:val="center"/>
          </w:tcPr>
          <w:p w14:paraId="5782C883" w14:textId="77777777" w:rsidR="0072038D" w:rsidRDefault="0072038D" w:rsidP="00B4537B">
            <w:pPr>
              <w:spacing w:line="276" w:lineRule="auto"/>
            </w:pPr>
          </w:p>
        </w:tc>
      </w:tr>
    </w:tbl>
    <w:p w14:paraId="030E1904" w14:textId="77777777" w:rsidR="004C44E5" w:rsidRDefault="004C44E5" w:rsidP="00B4537B">
      <w:pPr>
        <w:spacing w:line="276" w:lineRule="auto"/>
        <w:jc w:val="left"/>
        <w:rPr>
          <w:b/>
          <w:bCs/>
        </w:rPr>
      </w:pPr>
      <w:r>
        <w:rPr>
          <w:b/>
          <w:bCs/>
        </w:rPr>
        <w:br w:type="page"/>
      </w:r>
    </w:p>
    <w:p w14:paraId="44EA5478" w14:textId="0B02BCB5" w:rsidR="0072038D" w:rsidRPr="004D3822" w:rsidRDefault="0072038D" w:rsidP="00B4537B">
      <w:pPr>
        <w:spacing w:line="276" w:lineRule="auto"/>
        <w:rPr>
          <w:rFonts w:eastAsiaTheme="majorEastAsia"/>
          <w:b/>
          <w:bCs/>
        </w:rPr>
      </w:pPr>
      <w:r w:rsidRPr="004D3822">
        <w:rPr>
          <w:b/>
          <w:bCs/>
        </w:rPr>
        <w:t>Narrative Summary</w:t>
      </w:r>
    </w:p>
    <w:p w14:paraId="6CB74892" w14:textId="77777777" w:rsidR="0072038D" w:rsidRPr="00F9573A" w:rsidRDefault="0072038D" w:rsidP="00B4537B">
      <w:pPr>
        <w:spacing w:line="276" w:lineRule="auto"/>
        <w:rPr>
          <w:b/>
          <w:bCs/>
        </w:rPr>
      </w:pPr>
      <w:r w:rsidRPr="00F9573A">
        <w:rPr>
          <w:b/>
          <w:bCs/>
        </w:rPr>
        <w:t>1. What is the practice?</w:t>
      </w:r>
    </w:p>
    <w:p w14:paraId="4E680618" w14:textId="4D76F04B" w:rsidR="0072038D" w:rsidRDefault="0072038D" w:rsidP="00B4537B">
      <w:pPr>
        <w:spacing w:line="276" w:lineRule="auto"/>
      </w:pPr>
      <w:r>
        <w:t>Reducing high protein levels from ~2</w:t>
      </w:r>
      <w:r w:rsidR="004A69D0">
        <w:t>3</w:t>
      </w:r>
      <w:r>
        <w:t>0 g/kg to</w:t>
      </w:r>
      <w:r w:rsidR="004A69D0">
        <w:t xml:space="preserve"> below</w:t>
      </w:r>
      <w:r>
        <w:t xml:space="preserve"> ~200g/kg in feeds of weaning piglets would provide sufficient protein source for tissue maintenance and repair to enhance growth but not in excess to provide substrate from residual undigestible proteins for bacterial fermentation. Enzymatic activity during fermentation generates metabolites and high pro-inflammatory cytokines, which affect nutrient digestibility and permeability, utilisation and bioavailability, energy status and proliferation of pathogenic bacteria. This can affect faecal consistencies and increase incidence of diarrhoea in weaning pigs. Lowering crude protein levels is beneficial to reduce the negative impact of fermentation but should be balanced with increased insoluble fibre and moderately fermentable carbohydrates to balance nutrition and enhance growth and performance. </w:t>
      </w:r>
    </w:p>
    <w:p w14:paraId="07BEA6B5" w14:textId="77777777" w:rsidR="0072038D" w:rsidRPr="00F9573A" w:rsidRDefault="0072038D" w:rsidP="00B4537B">
      <w:pPr>
        <w:spacing w:line="276" w:lineRule="auto"/>
        <w:rPr>
          <w:b/>
          <w:bCs/>
        </w:rPr>
      </w:pPr>
      <w:r w:rsidRPr="00F9573A">
        <w:rPr>
          <w:b/>
          <w:bCs/>
        </w:rPr>
        <w:t>2. How effective is it?</w:t>
      </w:r>
    </w:p>
    <w:p w14:paraId="380E1504" w14:textId="66ED5877" w:rsidR="0072038D" w:rsidRDefault="0072038D" w:rsidP="00B4537B">
      <w:pPr>
        <w:spacing w:line="276" w:lineRule="auto"/>
      </w:pPr>
      <w:r>
        <w:t xml:space="preserve">Reducing crude protein level in pig diets produces less protein residue for fermentation in pig guts to occur. As a result, harmful metabolites and pro-inflammatory cytokines which impact nutrient digestibility and permeability, nutrient utilisation, bioavailability, energy status and proliferation of diarrhoea causing bacteria are drastically reduced. </w:t>
      </w:r>
      <w:r w:rsidR="004A69D0">
        <w:t>Helpful in</w:t>
      </w:r>
      <w:r>
        <w:t xml:space="preserve"> preventing </w:t>
      </w:r>
      <w:r w:rsidR="00014B62">
        <w:t>post-wea</w:t>
      </w:r>
      <w:r>
        <w:t xml:space="preserve">ning diarrhoea in pigs, and friendly to the environment and the pigs’ welfare due to reduced nitrogen excretion in urine and odour. </w:t>
      </w:r>
    </w:p>
    <w:p w14:paraId="0F491B30" w14:textId="77777777" w:rsidR="0072038D" w:rsidRDefault="0072038D" w:rsidP="00B4537B">
      <w:pPr>
        <w:spacing w:line="276" w:lineRule="auto"/>
        <w:rPr>
          <w:b/>
          <w:bCs/>
        </w:rPr>
      </w:pPr>
      <w:r w:rsidRPr="00371EAC">
        <w:rPr>
          <w:b/>
          <w:bCs/>
        </w:rPr>
        <w:t xml:space="preserve">3. Where does it work? </w:t>
      </w:r>
    </w:p>
    <w:p w14:paraId="02A4C706" w14:textId="51A1B0A6" w:rsidR="0072038D" w:rsidRPr="00371EAC" w:rsidRDefault="0072038D" w:rsidP="00B4537B">
      <w:pPr>
        <w:spacing w:line="276" w:lineRule="auto"/>
      </w:pPr>
      <w:r>
        <w:t xml:space="preserve">Applicable to any scale of pig farming, whether indoors or out, and for all breeds. Also, good for any feed formulation, whether produced in-house </w:t>
      </w:r>
      <w:r w:rsidR="1BD7A637">
        <w:t>or commercially</w:t>
      </w:r>
      <w:r>
        <w:t xml:space="preserve"> sourced. Opting for low protein feeds is excellent but </w:t>
      </w:r>
      <w:r w:rsidR="004A69D0">
        <w:t xml:space="preserve">this feed must have a balanced amino acid content and </w:t>
      </w:r>
      <w:r>
        <w:t xml:space="preserve">should be supplemented with increased insoluble fibre and moderately fermentable carbohydrate sources to balance productivity and reduce proliferation of pathogenic bacteria which cause diarrhoea. </w:t>
      </w:r>
    </w:p>
    <w:p w14:paraId="0673E8B5" w14:textId="77777777" w:rsidR="0072038D" w:rsidRPr="00293BE2" w:rsidRDefault="0072038D" w:rsidP="00B4537B">
      <w:pPr>
        <w:spacing w:line="276" w:lineRule="auto"/>
        <w:rPr>
          <w:b/>
          <w:bCs/>
        </w:rPr>
      </w:pPr>
      <w:r w:rsidRPr="00293BE2">
        <w:rPr>
          <w:b/>
          <w:bCs/>
        </w:rPr>
        <w:t>4. How much does it cost?</w:t>
      </w:r>
    </w:p>
    <w:p w14:paraId="5ED95D3E" w14:textId="4F22795A" w:rsidR="00ED42DF" w:rsidRDefault="0072038D" w:rsidP="00B4537B">
      <w:pPr>
        <w:spacing w:line="276" w:lineRule="auto"/>
      </w:pPr>
      <w:r w:rsidRPr="3927942C">
        <w:t xml:space="preserve">Less crude protein in a ration </w:t>
      </w:r>
      <w:r w:rsidR="00095057">
        <w:t xml:space="preserve">may </w:t>
      </w:r>
      <w:r>
        <w:t>reduce</w:t>
      </w:r>
      <w:r w:rsidRPr="3927942C">
        <w:t xml:space="preserve"> feeding costs</w:t>
      </w:r>
      <w:r w:rsidR="00095057">
        <w:t>, depending on whether the reduction in protein intake is supplemented with</w:t>
      </w:r>
      <w:r w:rsidR="00ED42DF">
        <w:t xml:space="preserve"> </w:t>
      </w:r>
      <w:r w:rsidR="00095057">
        <w:t xml:space="preserve">insoluble fibre, </w:t>
      </w:r>
      <w:r w:rsidR="00095057" w:rsidRPr="002C37E0">
        <w:t>fermentable carbohydrate, amino acids</w:t>
      </w:r>
      <w:r w:rsidR="00ED42DF">
        <w:t>, or lipids (fat) to make up the energy requirements of the pigs</w:t>
      </w:r>
      <w:r>
        <w:t>.</w:t>
      </w:r>
      <w:r w:rsidRPr="3927942C">
        <w:t xml:space="preserve"> This practice does not require additional equipment. </w:t>
      </w:r>
      <w:r w:rsidR="009A086A">
        <w:t>I</w:t>
      </w:r>
      <w:r w:rsidRPr="3927942C">
        <w:t>t is not expected that</w:t>
      </w:r>
      <w:r w:rsidR="009A086A">
        <w:t xml:space="preserve"> the</w:t>
      </w:r>
      <w:r w:rsidRPr="3927942C">
        <w:t xml:space="preserve"> </w:t>
      </w:r>
      <w:r w:rsidR="009A086A">
        <w:t xml:space="preserve">staff briefing before feeding the new diet </w:t>
      </w:r>
      <w:r w:rsidRPr="3927942C">
        <w:t>will require too much time to affect the normal cost structure</w:t>
      </w:r>
      <w:r>
        <w:t xml:space="preserve"> or a large investment in specialised training.</w:t>
      </w:r>
      <w:r w:rsidRPr="3927942C">
        <w:t xml:space="preserve"> This practice is not expected to require additional capital costs for machinery or implements for the farm, or any major investment in infrastructure or land. </w:t>
      </w:r>
    </w:p>
    <w:p w14:paraId="27B30BB9" w14:textId="573D493C" w:rsidR="0072038D" w:rsidRDefault="00ED42DF" w:rsidP="00B4537B">
      <w:pPr>
        <w:spacing w:line="276" w:lineRule="auto"/>
      </w:pPr>
      <w:r>
        <w:t>If the farmer is home</w:t>
      </w:r>
      <w:r w:rsidR="3736BD2C">
        <w:t>-</w:t>
      </w:r>
      <w:r>
        <w:t>milling, the farmer will need a new diet (proposed by a nutritionist) to make sure the energy requirements of the diet are met in the face of protein reduction. Home millers will also need to consider that t</w:t>
      </w:r>
      <w:r w:rsidR="0072038D">
        <w:t xml:space="preserve">his practice may slightly increase the complexity of production because the farmer needs to pay attention to the exact mix of protein with insoluble fibre and fermentable carbohydrate intake, or source his/her feed from a company that produces custom-made feeds or already targets this segment of the market. </w:t>
      </w:r>
    </w:p>
    <w:p w14:paraId="5C2A4C46" w14:textId="4E6D1334" w:rsidR="004C44E5" w:rsidRDefault="00D3575C" w:rsidP="00B4537B">
      <w:pPr>
        <w:spacing w:line="276" w:lineRule="auto"/>
        <w:rPr>
          <w:b/>
          <w:bCs/>
        </w:rPr>
      </w:pPr>
      <w:r>
        <w:t xml:space="preserve">Studies suggest that decreasing the crude protein contents is efficacious to reduce </w:t>
      </w:r>
      <w:r w:rsidR="00B966B0">
        <w:t>PWD,</w:t>
      </w:r>
      <w:r>
        <w:t xml:space="preserve"> but it</w:t>
      </w:r>
      <w:r w:rsidR="00965E6C">
        <w:t xml:space="preserve"> </w:t>
      </w:r>
      <w:r>
        <w:t>may reduce growth rate</w:t>
      </w:r>
      <w:r w:rsidR="00965E6C">
        <w:t xml:space="preserve">. This needs to be considered as potential cost </w:t>
      </w:r>
      <w:r w:rsidR="00D64B7C">
        <w:fldChar w:fldCharType="begin">
          <w:fldData xml:space="preserve">PEVuZE5vdGU+PENpdGU+PEF1dGhvcj5LaW08L0F1dGhvcj48WWVhcj4yMDExPC9ZZWFyPjxSZWNO
dW0+OTI5PC9SZWNOdW0+PERpc3BsYXlUZXh0PihKLiBDLiBLaW0gZXQgYWwuLCAyMDExOyBMeW5l
Z2FhcmQgZXQgYWwuLCAyMDIxKTwvRGlzcGxheVRleHQ+PHJlY29yZD48cmVjLW51bWJlcj45Mjk8
L3JlYy1udW1iZXI+PGZvcmVpZ24ta2V5cz48a2V5IGFwcD0iRU4iIGRiLWlkPSI5OXNweHR4YWp4
c2FzYmVmcjk1cGYwMHJmcnMwMGVwOXZlMmEiIHRpbWVzdGFtcD0iMTY2NzgyNDk4OCI+OTI5PC9r
ZXk+PC9mb3JlaWduLWtleXM+PHJlZi10eXBlIG5hbWU9IkpvdXJuYWwgQXJ0aWNsZSI+MTc8L3Jl
Zi10eXBlPjxjb250cmlidXRvcnM+PGF1dGhvcnM+PGF1dGhvcj5LaW0sIEouIEMuPC9hdXRob3I+
PGF1dGhvcj5IZW8sIEouIE0uPC9hdXRob3I+PGF1dGhvcj5NdWxsYW4sIEIuIFAuPC9hdXRob3I+
PGF1dGhvcj5QbHVza2UsIEouIFIuPC9hdXRob3I+PC9hdXRob3JzPjwvY29udHJpYnV0b3JzPjx0
aXRsZXM+PHRpdGxlPkVmZmljYWN5IG9mIGEgcmVkdWNlZCBwcm90ZWluIGRpZXQgb24gY2xpbmlj
YWwgZXhwcmVzc2lvbiBvZiBwb3N0LXdlYW5pbmcgZGlhcnJob2VhIGFuZCBsaWZlLXRpbWUgcGVy
Zm9ybWFuY2UgYWZ0ZXIgZXhwZXJpbWVudGFsIGNoYWxsZW5nZSB3aXRoIGFuIGVudGVyb3RveGln
ZW5pYyBzdHJhaW4gb2YgRXNjaGVyaWNoaWEgY29saTwvdGl0bGU+PHNlY29uZGFyeS10aXRsZT5B
bmltYWwgRmVlZCBTY2llbmNlIGFuZCBUZWNobm9sb2d5PC9zZWNvbmRhcnktdGl0bGU+PC90aXRs
ZXM+PHBlcmlvZGljYWw+PGZ1bGwtdGl0bGU+QW5pbWFsIEZlZWQgU2NpZW5jZSBhbmQgVGVjaG5v
bG9neTwvZnVsbC10aXRsZT48L3BlcmlvZGljYWw+PHBhZ2VzPjIyMi0yMzA8L3BhZ2VzPjx2b2x1
bWU+MTcwPC92b2x1bWU+PG51bWJlcj4zPC9udW1iZXI+PGtleXdvcmRzPjxrZXl3b3JkPmNoYWxs
ZW5nZTwva2V5d29yZD48a2V5d29yZD5QZXJmb3JtYW5jZTwva2V5d29yZD48a2V5d29yZD5Qb3N0
LXdlYW5pbmcgZGlhcnJob2VhPC9rZXl3b3JkPjxrZXl3b3JkPlJlZHVjZWQgcHJvdGVpbjwva2V5
d29yZD48a2V5d29yZD5XZWFuZXIgcGlnczwva2V5d29yZD48L2tleXdvcmRzPjxkYXRlcz48eWVh
cj4yMDExPC95ZWFyPjxwdWItZGF0ZXM+PGRhdGU+MjAxMS8xMi8yMi88L2RhdGU+PC9wdWItZGF0
ZXM+PC9kYXRlcz48aXNibj4wMzc3LTg0MDE8L2lzYm4+PHVybHM+PHJlbGF0ZWQtdXJscz48dXJs
Pmh0dHBzOi8vd3d3LnNjaWVuY2VkaXJlY3QuY29tL3NjaWVuY2UvYXJ0aWNsZS9waWkvUzAzNzc4
NDAxMTEwMDM3ODY8L3VybD48L3JlbGF0ZWQtdXJscz48L3VybHM+PGVsZWN0cm9uaWMtcmVzb3Vy
Y2UtbnVtPmh0dHBzOi8vZG9pLm9yZy8xMC4xMDE2L2ouYW5pZmVlZHNjaS4yMDExLjA4LjAxMjwv
ZWxlY3Ryb25pYy1yZXNvdXJjZS1udW0+PC9yZWNvcmQ+PC9DaXRlPjxDaXRlPjxBdXRob3I+THlu
ZWdhYXJkPC9BdXRob3I+PFllYXI+MjAyMTwvWWVhcj48UmVjTnVtPjkzMDwvUmVjTnVtPjxyZWNv
cmQ+PHJlYy1udW1iZXI+OTMwPC9yZWMtbnVtYmVyPjxmb3JlaWduLWtleXM+PGtleSBhcHA9IkVO
IiBkYi1pZD0iOTlzcHh0eGFqeHNhc2JlZnI5NXBmMDByZnJzMDBlcDl2ZTJhIiB0aW1lc3RhbXA9
IjE2Njc4MjUxMDgiPjkzMDwva2V5PjwvZm9yZWlnbi1rZXlzPjxyZWYtdHlwZSBuYW1lPSJKb3Vy
bmFsIEFydGljbGUiPjE3PC9yZWYtdHlwZT48Y29udHJpYnV0b3JzPjxhdXRob3JzPjxhdXRob3I+
THluZWdhYXJkLCBKLiBDLjwvYXV0aG9yPjxhdXRob3I+S2plbGRzZW4sIE4uIEouPC9hdXRob3I+
PGF1dGhvcj5CYWNoZSwgSi4gSy48L2F1dGhvcj48YXV0aG9yPldlYmVyLCBOLiBSLjwvYXV0aG9y
PjxhdXRob3I+SGFuc2VuLCBDLiBGLjwvYXV0aG9yPjxhdXRob3I+TmllbHNlbiwgSi4gUC48L2F1
dGhvcj48YXV0aG9yPkFtZGksIEMuPC9hdXRob3I+PC9hdXRob3JzPjwvY29udHJpYnV0b3JzPjx0
aXRsZXM+PHRpdGxlPkxvdyBwcm90ZWluIGRpZXRzIHdpdGhvdXQgbWVkaWNpbmFsIHppbmMgb3hp
ZGUgZm9yIHdlYW5lZCBwaWdzIHJlZHVjZWQgZGlhcnJoZWEgdHJlYXRtZW50cyBhbmQgYXZlcmFn
ZSBkYWlseSBnYWluPC90aXRsZT48c2Vjb25kYXJ5LXRpdGxlPkFuaW1hbDwvc2Vjb25kYXJ5LXRp
dGxlPjwvdGl0bGVzPjxwZXJpb2RpY2FsPjxmdWxsLXRpdGxlPkFuaW1hbDwvZnVsbC10aXRsZT48
L3BlcmlvZGljYWw+PHBhZ2VzPjEwMDA3NTwvcGFnZXM+PHZvbHVtZT4xNTwvdm9sdW1lPjxudW1i
ZXI+MTwvbnVtYmVyPjxrZXl3b3Jkcz48a2V5d29yZD5BbnRpYmlvdGljczwva2V5d29yZD48a2V5
d29yZD5DcnVkZSBwcm90ZWluPC9rZXl3b3JkPjxrZXl3b3JkPkdyb3d0aDwva2V5d29yZD48a2V5
d29yZD5Qb3N0LXdlYW5pbmc8L2tleXdvcmQ+PGtleXdvcmQ+U3dpbmU8L2tleXdvcmQ+PC9rZXl3
b3Jkcz48ZGF0ZXM+PHllYXI+MjAyMTwveWVhcj48cHViLWRhdGVzPjxkYXRlPjIwMjEvMDEvMDEv
PC9kYXRlPjwvcHViLWRhdGVzPjwvZGF0ZXM+PGlzYm4+MTc1MS03MzExPC9pc2JuPjx1cmxzPjxy
ZWxhdGVkLXVybHM+PHVybD5odHRwczovL3d3dy5zY2llbmNlZGlyZWN0LmNvbS9zY2llbmNlL2Fy
dGljbGUvcGlpL1MxNzUxNzMxMTIwMzAwNzdYPC91cmw+PC9yZWxhdGVkLXVybHM+PC91cmxzPjxl
bGVjdHJvbmljLXJlc291cmNlLW51bT5odHRwczovL2RvaS5vcmcvMTAuMTAxNi9qLmFuaW1hbC4y
MDIwLjEwMDA3NTwvZWxlY3Ryb25pYy1yZXNvdXJjZS1udW0+PC9yZWNvcmQ+PC9DaXRlPjwvRW5k
Tm90ZT5=
</w:fldData>
        </w:fldChar>
      </w:r>
      <w:r w:rsidR="00683A93">
        <w:instrText xml:space="preserve"> ADDIN EN.CITE </w:instrText>
      </w:r>
      <w:r w:rsidR="00683A93">
        <w:fldChar w:fldCharType="begin">
          <w:fldData xml:space="preserve">PEVuZE5vdGU+PENpdGU+PEF1dGhvcj5LaW08L0F1dGhvcj48WWVhcj4yMDExPC9ZZWFyPjxSZWNO
dW0+OTI5PC9SZWNOdW0+PERpc3BsYXlUZXh0PihKLiBDLiBLaW0gZXQgYWwuLCAyMDExOyBMeW5l
Z2FhcmQgZXQgYWwuLCAyMDIxKTwvRGlzcGxheVRleHQ+PHJlY29yZD48cmVjLW51bWJlcj45Mjk8
L3JlYy1udW1iZXI+PGZvcmVpZ24ta2V5cz48a2V5IGFwcD0iRU4iIGRiLWlkPSI5OXNweHR4YWp4
c2FzYmVmcjk1cGYwMHJmcnMwMGVwOXZlMmEiIHRpbWVzdGFtcD0iMTY2NzgyNDk4OCI+OTI5PC9r
ZXk+PC9mb3JlaWduLWtleXM+PHJlZi10eXBlIG5hbWU9IkpvdXJuYWwgQXJ0aWNsZSI+MTc8L3Jl
Zi10eXBlPjxjb250cmlidXRvcnM+PGF1dGhvcnM+PGF1dGhvcj5LaW0sIEouIEMuPC9hdXRob3I+
PGF1dGhvcj5IZW8sIEouIE0uPC9hdXRob3I+PGF1dGhvcj5NdWxsYW4sIEIuIFAuPC9hdXRob3I+
PGF1dGhvcj5QbHVza2UsIEouIFIuPC9hdXRob3I+PC9hdXRob3JzPjwvY29udHJpYnV0b3JzPjx0
aXRsZXM+PHRpdGxlPkVmZmljYWN5IG9mIGEgcmVkdWNlZCBwcm90ZWluIGRpZXQgb24gY2xpbmlj
YWwgZXhwcmVzc2lvbiBvZiBwb3N0LXdlYW5pbmcgZGlhcnJob2VhIGFuZCBsaWZlLXRpbWUgcGVy
Zm9ybWFuY2UgYWZ0ZXIgZXhwZXJpbWVudGFsIGNoYWxsZW5nZSB3aXRoIGFuIGVudGVyb3RveGln
ZW5pYyBzdHJhaW4gb2YgRXNjaGVyaWNoaWEgY29saTwvdGl0bGU+PHNlY29uZGFyeS10aXRsZT5B
bmltYWwgRmVlZCBTY2llbmNlIGFuZCBUZWNobm9sb2d5PC9zZWNvbmRhcnktdGl0bGU+PC90aXRs
ZXM+PHBlcmlvZGljYWw+PGZ1bGwtdGl0bGU+QW5pbWFsIEZlZWQgU2NpZW5jZSBhbmQgVGVjaG5v
bG9neTwvZnVsbC10aXRsZT48L3BlcmlvZGljYWw+PHBhZ2VzPjIyMi0yMzA8L3BhZ2VzPjx2b2x1
bWU+MTcwPC92b2x1bWU+PG51bWJlcj4zPC9udW1iZXI+PGtleXdvcmRzPjxrZXl3b3JkPmNoYWxs
ZW5nZTwva2V5d29yZD48a2V5d29yZD5QZXJmb3JtYW5jZTwva2V5d29yZD48a2V5d29yZD5Qb3N0
LXdlYW5pbmcgZGlhcnJob2VhPC9rZXl3b3JkPjxrZXl3b3JkPlJlZHVjZWQgcHJvdGVpbjwva2V5
d29yZD48a2V5d29yZD5XZWFuZXIgcGlnczwva2V5d29yZD48L2tleXdvcmRzPjxkYXRlcz48eWVh
cj4yMDExPC95ZWFyPjxwdWItZGF0ZXM+PGRhdGU+MjAxMS8xMi8yMi88L2RhdGU+PC9wdWItZGF0
ZXM+PC9kYXRlcz48aXNibj4wMzc3LTg0MDE8L2lzYm4+PHVybHM+PHJlbGF0ZWQtdXJscz48dXJs
Pmh0dHBzOi8vd3d3LnNjaWVuY2VkaXJlY3QuY29tL3NjaWVuY2UvYXJ0aWNsZS9waWkvUzAzNzc4
NDAxMTEwMDM3ODY8L3VybD48L3JlbGF0ZWQtdXJscz48L3VybHM+PGVsZWN0cm9uaWMtcmVzb3Vy
Y2UtbnVtPmh0dHBzOi8vZG9pLm9yZy8xMC4xMDE2L2ouYW5pZmVlZHNjaS4yMDExLjA4LjAxMjwv
ZWxlY3Ryb25pYy1yZXNvdXJjZS1udW0+PC9yZWNvcmQ+PC9DaXRlPjxDaXRlPjxBdXRob3I+THlu
ZWdhYXJkPC9BdXRob3I+PFllYXI+MjAyMTwvWWVhcj48UmVjTnVtPjkzMDwvUmVjTnVtPjxyZWNv
cmQ+PHJlYy1udW1iZXI+OTMwPC9yZWMtbnVtYmVyPjxmb3JlaWduLWtleXM+PGtleSBhcHA9IkVO
IiBkYi1pZD0iOTlzcHh0eGFqeHNhc2JlZnI5NXBmMDByZnJzMDBlcDl2ZTJhIiB0aW1lc3RhbXA9
IjE2Njc4MjUxMDgiPjkzMDwva2V5PjwvZm9yZWlnbi1rZXlzPjxyZWYtdHlwZSBuYW1lPSJKb3Vy
bmFsIEFydGljbGUiPjE3PC9yZWYtdHlwZT48Y29udHJpYnV0b3JzPjxhdXRob3JzPjxhdXRob3I+
THluZWdhYXJkLCBKLiBDLjwvYXV0aG9yPjxhdXRob3I+S2plbGRzZW4sIE4uIEouPC9hdXRob3I+
PGF1dGhvcj5CYWNoZSwgSi4gSy48L2F1dGhvcj48YXV0aG9yPldlYmVyLCBOLiBSLjwvYXV0aG9y
PjxhdXRob3I+SGFuc2VuLCBDLiBGLjwvYXV0aG9yPjxhdXRob3I+TmllbHNlbiwgSi4gUC48L2F1
dGhvcj48YXV0aG9yPkFtZGksIEMuPC9hdXRob3I+PC9hdXRob3JzPjwvY29udHJpYnV0b3JzPjx0
aXRsZXM+PHRpdGxlPkxvdyBwcm90ZWluIGRpZXRzIHdpdGhvdXQgbWVkaWNpbmFsIHppbmMgb3hp
ZGUgZm9yIHdlYW5lZCBwaWdzIHJlZHVjZWQgZGlhcnJoZWEgdHJlYXRtZW50cyBhbmQgYXZlcmFn
ZSBkYWlseSBnYWluPC90aXRsZT48c2Vjb25kYXJ5LXRpdGxlPkFuaW1hbDwvc2Vjb25kYXJ5LXRp
dGxlPjwvdGl0bGVzPjxwZXJpb2RpY2FsPjxmdWxsLXRpdGxlPkFuaW1hbDwvZnVsbC10aXRsZT48
L3BlcmlvZGljYWw+PHBhZ2VzPjEwMDA3NTwvcGFnZXM+PHZvbHVtZT4xNTwvdm9sdW1lPjxudW1i
ZXI+MTwvbnVtYmVyPjxrZXl3b3Jkcz48a2V5d29yZD5BbnRpYmlvdGljczwva2V5d29yZD48a2V5
d29yZD5DcnVkZSBwcm90ZWluPC9rZXl3b3JkPjxrZXl3b3JkPkdyb3d0aDwva2V5d29yZD48a2V5
d29yZD5Qb3N0LXdlYW5pbmc8L2tleXdvcmQ+PGtleXdvcmQ+U3dpbmU8L2tleXdvcmQ+PC9rZXl3
b3Jkcz48ZGF0ZXM+PHllYXI+MjAyMTwveWVhcj48cHViLWRhdGVzPjxkYXRlPjIwMjEvMDEvMDEv
PC9kYXRlPjwvcHViLWRhdGVzPjwvZGF0ZXM+PGlzYm4+MTc1MS03MzExPC9pc2JuPjx1cmxzPjxy
ZWxhdGVkLXVybHM+PHVybD5odHRwczovL3d3dy5zY2llbmNlZGlyZWN0LmNvbS9zY2llbmNlL2Fy
dGljbGUvcGlpL1MxNzUxNzMxMTIwMzAwNzdYPC91cmw+PC9yZWxhdGVkLXVybHM+PC91cmxzPjxl
bGVjdHJvbmljLXJlc291cmNlLW51bT5odHRwczovL2RvaS5vcmcvMTAuMTAxNi9qLmFuaW1hbC4y
MDIwLjEwMDA3NTwvZWxlY3Ryb25pYy1yZXNvdXJjZS1udW0+PC9yZWNvcmQ+PC9DaXRlPjwvRW5k
Tm90ZT5=
</w:fldData>
        </w:fldChar>
      </w:r>
      <w:r w:rsidR="00683A93">
        <w:instrText xml:space="preserve"> ADDIN EN.CITE.DATA </w:instrText>
      </w:r>
      <w:r w:rsidR="00683A93">
        <w:fldChar w:fldCharType="end"/>
      </w:r>
      <w:r w:rsidR="00D64B7C">
        <w:fldChar w:fldCharType="separate"/>
      </w:r>
      <w:r w:rsidR="00683A93">
        <w:rPr>
          <w:noProof/>
        </w:rPr>
        <w:t>(</w:t>
      </w:r>
      <w:hyperlink w:anchor="_ENREF_72" w:tooltip="Kim, 2011 #929" w:history="1">
        <w:r w:rsidR="005F0597">
          <w:rPr>
            <w:noProof/>
          </w:rPr>
          <w:t>J. C. Kim et al., 2011</w:t>
        </w:r>
      </w:hyperlink>
      <w:r w:rsidR="00683A93">
        <w:rPr>
          <w:noProof/>
        </w:rPr>
        <w:t xml:space="preserve">; </w:t>
      </w:r>
      <w:hyperlink w:anchor="_ENREF_90" w:tooltip="Lynegaard, 2021 #930" w:history="1">
        <w:r w:rsidR="005F0597">
          <w:rPr>
            <w:noProof/>
          </w:rPr>
          <w:t>Lynegaard et al., 2021</w:t>
        </w:r>
      </w:hyperlink>
      <w:r w:rsidR="00683A93">
        <w:rPr>
          <w:noProof/>
        </w:rPr>
        <w:t>)</w:t>
      </w:r>
      <w:r w:rsidR="00D64B7C">
        <w:fldChar w:fldCharType="end"/>
      </w:r>
      <w:r w:rsidR="00965E6C">
        <w:t>.</w:t>
      </w:r>
    </w:p>
    <w:p w14:paraId="1AD589DF" w14:textId="4EE256D7" w:rsidR="0072038D" w:rsidRPr="002C37E0" w:rsidRDefault="0072038D" w:rsidP="00B4537B">
      <w:pPr>
        <w:spacing w:line="276" w:lineRule="auto"/>
        <w:rPr>
          <w:b/>
          <w:bCs/>
        </w:rPr>
      </w:pPr>
      <w:r w:rsidRPr="002C37E0">
        <w:rPr>
          <w:b/>
          <w:bCs/>
        </w:rPr>
        <w:t>5. How can I do it well?</w:t>
      </w:r>
    </w:p>
    <w:p w14:paraId="0D16FA28" w14:textId="58FB723C" w:rsidR="0072038D" w:rsidRDefault="0072038D" w:rsidP="00B4537B">
      <w:pPr>
        <w:spacing w:line="276" w:lineRule="auto"/>
      </w:pPr>
      <w:r>
        <w:t>To harness the benefits of low crude proteins in weaner diets to maximally prevent diarrhoea and optimise productivity, feed should be supplemented with increase</w:t>
      </w:r>
      <w:r w:rsidR="42F9565E">
        <w:t>d</w:t>
      </w:r>
      <w:r>
        <w:t xml:space="preserve"> insoluble fibre, highly digestible proteins and moderately fermentable carbohydrate and sources of branched-chain amino acids. This would help reduce generation of protein fermentation metabolites, maintain </w:t>
      </w:r>
      <w:r w:rsidR="6E398DAA">
        <w:t xml:space="preserve">a </w:t>
      </w:r>
      <w:r>
        <w:t xml:space="preserve">healthy </w:t>
      </w:r>
      <w:r w:rsidRPr="00CE1539">
        <w:t xml:space="preserve">microbial community in the gut environment thus preventing </w:t>
      </w:r>
      <w:r w:rsidR="00014B62" w:rsidRPr="00CE1539">
        <w:t>post-wea</w:t>
      </w:r>
      <w:r w:rsidRPr="00CE1539">
        <w:t xml:space="preserve">ning diarrhoea. Alternatively, to </w:t>
      </w:r>
      <w:r w:rsidR="00EE1B77">
        <w:t>minimise</w:t>
      </w:r>
      <w:r w:rsidRPr="00CE1539">
        <w:t xml:space="preserve"> performance loss,</w:t>
      </w:r>
      <w:r>
        <w:t xml:space="preserve"> pig</w:t>
      </w:r>
      <w:r w:rsidR="00ED42DF">
        <w:t>s</w:t>
      </w:r>
      <w:r>
        <w:t xml:space="preserve"> could be fed with reduced protein in the first two weeks post weaning when they are most susceptible to diarrhoea before implementing higher crude protein.</w:t>
      </w:r>
    </w:p>
    <w:p w14:paraId="45878CF6" w14:textId="67B0C48D" w:rsidR="0072038D" w:rsidRPr="005F2B9A" w:rsidRDefault="0072038D" w:rsidP="00B4537B">
      <w:pPr>
        <w:spacing w:line="276" w:lineRule="auto"/>
        <w:rPr>
          <w:b/>
          <w:bCs/>
        </w:rPr>
      </w:pPr>
      <w:r w:rsidRPr="005F2B9A">
        <w:rPr>
          <w:b/>
          <w:bCs/>
        </w:rPr>
        <w:t>6. How strong is the evidence?</w:t>
      </w:r>
    </w:p>
    <w:p w14:paraId="7C3792F1" w14:textId="66C740BC" w:rsidR="0072038D" w:rsidRDefault="0072038D" w:rsidP="00B4537B">
      <w:pPr>
        <w:spacing w:line="276" w:lineRule="auto"/>
      </w:pPr>
      <w:r>
        <w:t>Feeding weaning pigs with low crude protein showed significant reduction in diarrhoea index, coliform shedding and thus reduced requirement of anti</w:t>
      </w:r>
      <w:r w:rsidR="008A21A8">
        <w:t>biotic</w:t>
      </w:r>
      <w:r>
        <w:t xml:space="preserve"> treatments, faecal excretion of toxic substances such as plasma urea nitrogen, ammonia nitrogen and volatile fatty acids at least 5-14 days from the time of diet change. Also, within this timeframe, villus height and depth were significantly improved thus enhancing nutrient permeability, utilisation</w:t>
      </w:r>
      <w:r w:rsidR="00594AFB">
        <w:t>,</w:t>
      </w:r>
      <w:r>
        <w:t xml:space="preserve"> and bioavailability in the jejunum. Put together, reducing crude protein level strongly decreases the incidence of diarrhoea in piglets.</w:t>
      </w:r>
    </w:p>
    <w:p w14:paraId="7B0D1A56" w14:textId="77777777" w:rsidR="0072038D" w:rsidRDefault="0072038D" w:rsidP="00B4537B">
      <w:pPr>
        <w:spacing w:line="276" w:lineRule="auto"/>
        <w:rPr>
          <w:b/>
          <w:bCs/>
        </w:rPr>
      </w:pPr>
      <w:r w:rsidRPr="00293BE2">
        <w:rPr>
          <w:b/>
          <w:bCs/>
        </w:rPr>
        <w:t>7. Where can I find further information?</w:t>
      </w:r>
    </w:p>
    <w:p w14:paraId="2F0C2EF8" w14:textId="67670200" w:rsidR="00CC5FD3" w:rsidRDefault="006E3FEB" w:rsidP="00B4537B">
      <w:pPr>
        <w:spacing w:line="276" w:lineRule="auto"/>
        <w:rPr>
          <w:rStyle w:val="Hyperlink"/>
        </w:rPr>
      </w:pPr>
      <w:r>
        <w:t>You can find extra information in these sources</w:t>
      </w:r>
      <w:r w:rsidR="00CC5FD3">
        <w:t xml:space="preserve">: </w:t>
      </w:r>
      <w:hyperlink r:id="rId65" w:history="1">
        <w:r w:rsidR="0072038D">
          <w:rPr>
            <w:rStyle w:val="Hyperlink"/>
          </w:rPr>
          <w:t>Sustainable systems for management of the weaner pig through nutrition (NUTWEAN) | AHDB</w:t>
        </w:r>
      </w:hyperlink>
      <w:r w:rsidR="00CC5FD3">
        <w:rPr>
          <w:rStyle w:val="Hyperlink"/>
        </w:rPr>
        <w:t xml:space="preserve"> </w:t>
      </w:r>
      <w:r w:rsidR="00CC5FD3">
        <w:t>and in here:</w:t>
      </w:r>
    </w:p>
    <w:p w14:paraId="069F2102" w14:textId="22AAE8C5" w:rsidR="00ED42DF" w:rsidRPr="00ED42DF" w:rsidRDefault="001C6F1A" w:rsidP="00B4537B">
      <w:pPr>
        <w:spacing w:line="276" w:lineRule="auto"/>
      </w:pPr>
      <w:hyperlink r:id="rId66" w:history="1">
        <w:r w:rsidR="00ED42DF" w:rsidRPr="00ED42DF">
          <w:rPr>
            <w:rStyle w:val="Hyperlink"/>
          </w:rPr>
          <w:t>https://www.pig333.com/articles/crude-protein-in-piglet-diets_3207/</w:t>
        </w:r>
      </w:hyperlink>
      <w:r w:rsidR="00ED42DF" w:rsidRPr="00ED42DF">
        <w:t xml:space="preserve"> </w:t>
      </w:r>
    </w:p>
    <w:p w14:paraId="7C45360D" w14:textId="77777777" w:rsidR="0072038D" w:rsidRPr="00293BE2" w:rsidRDefault="0072038D" w:rsidP="00B4537B">
      <w:pPr>
        <w:spacing w:line="276" w:lineRule="auto"/>
        <w:rPr>
          <w:b/>
          <w:bCs/>
        </w:rPr>
      </w:pPr>
      <w:r>
        <w:rPr>
          <w:b/>
          <w:bCs/>
        </w:rPr>
        <w:t>References</w:t>
      </w:r>
    </w:p>
    <w:p w14:paraId="3D556C64" w14:textId="77777777" w:rsidR="00A0540D" w:rsidRDefault="00A0540D" w:rsidP="00B4537B">
      <w:pPr>
        <w:pStyle w:val="ListParagraph"/>
        <w:numPr>
          <w:ilvl w:val="3"/>
          <w:numId w:val="1"/>
        </w:numPr>
        <w:spacing w:line="276" w:lineRule="auto"/>
        <w:ind w:left="284" w:hanging="284"/>
      </w:pPr>
      <w:r w:rsidRPr="00A0540D">
        <w:t>Babatunde, O. O., Park, C. S., &amp; Adeola, O. (2021). Nutritional potentials of atypical feed ingredients for broiler chickens and pigs. Animals, 11(5). doi:10.3390/ani11051196</w:t>
      </w:r>
    </w:p>
    <w:p w14:paraId="2445A4DE" w14:textId="77777777" w:rsidR="00A0540D" w:rsidRDefault="00A0540D" w:rsidP="00B4537B">
      <w:pPr>
        <w:pStyle w:val="ListParagraph"/>
        <w:numPr>
          <w:ilvl w:val="3"/>
          <w:numId w:val="1"/>
        </w:numPr>
        <w:spacing w:line="276" w:lineRule="auto"/>
        <w:ind w:left="284" w:hanging="284"/>
      </w:pPr>
      <w:r w:rsidRPr="00A0540D">
        <w:t>Gao, J., Yin, J., Xu, K., Li, T., &amp; Yin, Y. (2019). What Is the Impact of Diet on Nutritional Diarrhea Associated with Gut Microbiota in Weaning Piglets: A System Review. BioMed Research International, 2019. doi:10.1155/2019/6916189</w:t>
      </w:r>
    </w:p>
    <w:p w14:paraId="414F6D77" w14:textId="77777777" w:rsidR="00A0540D" w:rsidRDefault="00A0540D" w:rsidP="00B4537B">
      <w:pPr>
        <w:pStyle w:val="ListParagraph"/>
        <w:numPr>
          <w:ilvl w:val="3"/>
          <w:numId w:val="1"/>
        </w:numPr>
        <w:spacing w:line="276" w:lineRule="auto"/>
        <w:ind w:left="284" w:hanging="284"/>
      </w:pPr>
      <w:r w:rsidRPr="00A0540D">
        <w:t>Gilbert, M. S., Ijssennagger, N., Kies, A. K., &amp; van Mil, S. W. C. (2018). Protein fermentation in the gut; implications for intestinal dysfunction in humans, pigs, and poultry. Am J Physiol Gastrointest Liver Physiol, 315(2), G159-g170. doi:10.1152/ajpgi.00319.2017</w:t>
      </w:r>
    </w:p>
    <w:p w14:paraId="0114C381" w14:textId="77777777" w:rsidR="00055422" w:rsidRDefault="00A0540D" w:rsidP="00B4537B">
      <w:pPr>
        <w:pStyle w:val="ListParagraph"/>
        <w:numPr>
          <w:ilvl w:val="3"/>
          <w:numId w:val="1"/>
        </w:numPr>
        <w:spacing w:line="276" w:lineRule="auto"/>
        <w:ind w:left="284" w:hanging="284"/>
      </w:pPr>
      <w:r>
        <w:t>X</w:t>
      </w:r>
      <w:r w:rsidRPr="00A0540D">
        <w:t>ia, J., Fan, H., Yang, J., Song, T., Pang, L., Deng, H., . . . Deng, J. (2021). Research progress on diarrhoea and its mechanism in weaned piglets fed a high-protein diet. J Anim Physiol Anim Nutr (Berl). doi:10.1111/jpn.1365</w:t>
      </w:r>
    </w:p>
    <w:p w14:paraId="57982F7A" w14:textId="6D551164" w:rsidR="00D64B7C" w:rsidRDefault="00D64B7C" w:rsidP="00B4537B">
      <w:pPr>
        <w:pStyle w:val="ListParagraph"/>
        <w:numPr>
          <w:ilvl w:val="3"/>
          <w:numId w:val="1"/>
        </w:numPr>
        <w:spacing w:line="276" w:lineRule="auto"/>
        <w:ind w:left="284" w:hanging="284"/>
      </w:pPr>
      <w:r w:rsidRPr="00D64B7C">
        <w:t>Kim, J. C., Heo, J. M., Mullan, B. P., &amp; Pluske, J. R. (2011). Efficacy of a reduced protein diet on clinical expression of post-weaning diarrhoea and life-time performance after experimental challenge with an enterotoxigenic strain of Escherichia coli. Animal Feed Science and Technology, 170(3), 222-230. https://doi.org/10.1016/j.anifeedsci.2011.08.012</w:t>
      </w:r>
    </w:p>
    <w:p w14:paraId="3C6FB1BE" w14:textId="2A1F1B8C" w:rsidR="00D64B7C" w:rsidRDefault="00D64B7C" w:rsidP="00B4537B">
      <w:pPr>
        <w:pStyle w:val="ListParagraph"/>
        <w:numPr>
          <w:ilvl w:val="3"/>
          <w:numId w:val="1"/>
        </w:numPr>
        <w:spacing w:line="276" w:lineRule="auto"/>
        <w:ind w:left="284" w:hanging="284"/>
      </w:pPr>
      <w:r w:rsidRPr="00D64B7C">
        <w:t>Lynegaard, J. C., Kjeldsen, N. J., Bache, J. K., Weber, N. R., Hansen, C. F., Nielsen, J. P., &amp; Amdi, C. (2021). Low protein diets without medicinal zinc oxide for weaned pigs reduced diarrhea treatments and average daily gain. Animal, 15(1), 100075. https://doi.org/10.1016/j.animal.2020.100075</w:t>
      </w:r>
    </w:p>
    <w:p w14:paraId="35727BF1" w14:textId="39C457F9" w:rsidR="00055422" w:rsidRDefault="00055422" w:rsidP="00B4537B">
      <w:pPr>
        <w:pStyle w:val="ListParagraph"/>
        <w:numPr>
          <w:ilvl w:val="1"/>
          <w:numId w:val="1"/>
        </w:numPr>
        <w:spacing w:line="276" w:lineRule="auto"/>
        <w:sectPr w:rsidR="00055422" w:rsidSect="00055422">
          <w:headerReference w:type="default" r:id="rId67"/>
          <w:pgSz w:w="12240" w:h="15840"/>
          <w:pgMar w:top="1440" w:right="1440" w:bottom="1440" w:left="1440" w:header="720" w:footer="720" w:gutter="0"/>
          <w:cols w:space="720"/>
          <w:titlePg/>
          <w:docGrid w:linePitch="360"/>
        </w:sectPr>
      </w:pPr>
    </w:p>
    <w:p w14:paraId="1B565DE3" w14:textId="66C3AA4D" w:rsidR="0072038D" w:rsidRPr="00BB0BC9" w:rsidRDefault="0084403B" w:rsidP="00B4537B">
      <w:pPr>
        <w:pStyle w:val="Heading3"/>
        <w:spacing w:line="276" w:lineRule="auto"/>
      </w:pPr>
      <w:bookmarkStart w:id="286" w:name="_Toc124787527"/>
      <w:r w:rsidRPr="00BB0BC9">
        <w:t>Alternative protein sources</w:t>
      </w:r>
      <w:bookmarkEnd w:id="286"/>
    </w:p>
    <w:p w14:paraId="659A0B84" w14:textId="77777777" w:rsidR="00594AFB" w:rsidRDefault="00594AFB" w:rsidP="00B4537B">
      <w:pPr>
        <w:spacing w:line="276" w:lineRule="auto"/>
        <w:rPr>
          <w:b/>
          <w:bCs/>
        </w:rPr>
      </w:pPr>
    </w:p>
    <w:p w14:paraId="5B5C8F8D" w14:textId="514F2DBA" w:rsidR="0072038D" w:rsidRPr="00C00E3F" w:rsidRDefault="0072038D" w:rsidP="00B4537B">
      <w:pPr>
        <w:spacing w:line="276" w:lineRule="auto"/>
        <w:rPr>
          <w:b/>
          <w:bCs/>
        </w:rPr>
      </w:pPr>
      <w:r w:rsidRPr="00C00E3F">
        <w:rPr>
          <w:b/>
          <w:bCs/>
        </w:rPr>
        <w:t>Impact summary</w:t>
      </w:r>
    </w:p>
    <w:p w14:paraId="08FBF602" w14:textId="03FCFD3B" w:rsidR="0072038D" w:rsidRDefault="0072038D" w:rsidP="00B4537B">
      <w:pPr>
        <w:spacing w:line="276" w:lineRule="auto"/>
      </w:pPr>
      <w:r>
        <w:t xml:space="preserve">Although soyabean meals contain high limiting amino acids and have greater digestibility than those found in other protein sources, they contain antinutritional factors that could limit growth. Soyabean also contains phosphorus bound to phytic acid which has low digestibility unless it is supplemented with microbial phytase. Heavy reliance on soyabean meal has caused unnecessary competition in food, biofuel, and bioprocessing industries and rising cost of pig feeds. With many cultivars being genetically modified, concerned consumers who prefer </w:t>
      </w:r>
      <w:r w:rsidR="002A477F">
        <w:t xml:space="preserve">non genetically modified or </w:t>
      </w:r>
      <w:r>
        <w:t xml:space="preserve">organic production shy away from this. Therefore, other protein sources such as faba beans, field peas, chickpeas, copra, rice, </w:t>
      </w:r>
      <w:r w:rsidR="000929A4">
        <w:t>potato, whey/milk, pea, sunflower and</w:t>
      </w:r>
      <w:r>
        <w:t xml:space="preserve"> are used as cheap and accessible alternatives. </w:t>
      </w:r>
      <w:r w:rsidR="000929A4" w:rsidRPr="000929A4">
        <w:t>Other alternatives like,  poultry meal, feather meal, blood meal and insect meal are not legal in the UK</w:t>
      </w:r>
      <w:r w:rsidR="000929A4">
        <w:t xml:space="preserve">. </w:t>
      </w:r>
      <w:r>
        <w:t>In addition to their nitrogen-fixing ability, the plant sources are rich in calcium, fat, crude protein, amino acids, energy, minerals, carbohydrates, fibre and non-starch polysaccharides but also contain some antinutritional factors</w:t>
      </w:r>
      <w:r w:rsidR="009F4866">
        <w:t xml:space="preserve"> such as trypsin </w:t>
      </w:r>
      <w:r>
        <w:t>. Together, these alternative sources can help alleviate diarrhoea and improve performance of wean</w:t>
      </w:r>
      <w:r w:rsidR="00E4787A">
        <w:t>ed</w:t>
      </w:r>
      <w:r>
        <w:t xml:space="preserve"> pigs.</w:t>
      </w:r>
    </w:p>
    <w:tbl>
      <w:tblPr>
        <w:tblStyle w:val="TableGrid"/>
        <w:tblW w:w="10037" w:type="dxa"/>
        <w:tblLayout w:type="fixed"/>
        <w:tblLook w:val="04A0" w:firstRow="1" w:lastRow="0" w:firstColumn="1" w:lastColumn="0" w:noHBand="0" w:noVBand="1"/>
      </w:tblPr>
      <w:tblGrid>
        <w:gridCol w:w="3539"/>
        <w:gridCol w:w="236"/>
        <w:gridCol w:w="4029"/>
        <w:gridCol w:w="65"/>
        <w:gridCol w:w="1696"/>
        <w:gridCol w:w="74"/>
        <w:gridCol w:w="162"/>
        <w:gridCol w:w="236"/>
      </w:tblGrid>
      <w:tr w:rsidR="0072038D" w14:paraId="0AA88DA5" w14:textId="77777777" w:rsidTr="00716867">
        <w:trPr>
          <w:gridAfter w:val="2"/>
          <w:wAfter w:w="398" w:type="dxa"/>
        </w:trPr>
        <w:tc>
          <w:tcPr>
            <w:tcW w:w="3539" w:type="dxa"/>
            <w:tcBorders>
              <w:top w:val="nil"/>
              <w:left w:val="nil"/>
              <w:bottom w:val="nil"/>
              <w:right w:val="nil"/>
            </w:tcBorders>
            <w:shd w:val="clear" w:color="auto" w:fill="D0E96C"/>
          </w:tcPr>
          <w:p w14:paraId="797C1FD8" w14:textId="77777777" w:rsidR="0072038D" w:rsidRDefault="0072038D" w:rsidP="00B4537B">
            <w:pPr>
              <w:spacing w:line="276" w:lineRule="auto"/>
            </w:pPr>
            <w:r w:rsidRPr="3036A6D3">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29DE9768" w14:textId="77777777" w:rsidR="0072038D" w:rsidRDefault="0072038D" w:rsidP="00B4537B">
            <w:pPr>
              <w:spacing w:line="276" w:lineRule="auto"/>
            </w:pPr>
            <w:r w:rsidRPr="3036A6D3">
              <w:rPr>
                <w:rFonts w:eastAsia="Arial" w:cs="Arial"/>
                <w:b/>
                <w:bCs/>
              </w:rPr>
              <w:t xml:space="preserve"> </w:t>
            </w:r>
          </w:p>
        </w:tc>
        <w:tc>
          <w:tcPr>
            <w:tcW w:w="1835" w:type="dxa"/>
            <w:gridSpan w:val="3"/>
            <w:tcBorders>
              <w:top w:val="nil"/>
              <w:left w:val="nil"/>
              <w:bottom w:val="single" w:sz="4" w:space="0" w:color="auto"/>
              <w:right w:val="nil"/>
            </w:tcBorders>
            <w:shd w:val="clear" w:color="auto" w:fill="D0E96C"/>
          </w:tcPr>
          <w:p w14:paraId="5B634706" w14:textId="77777777" w:rsidR="0072038D" w:rsidRDefault="0072038D" w:rsidP="00B4537B">
            <w:pPr>
              <w:spacing w:line="276" w:lineRule="auto"/>
              <w:jc w:val="center"/>
            </w:pPr>
            <w:r w:rsidRPr="3036A6D3">
              <w:rPr>
                <w:rFonts w:eastAsia="Arial" w:cs="Arial"/>
                <w:b/>
                <w:bCs/>
              </w:rPr>
              <w:t xml:space="preserve"> </w:t>
            </w:r>
          </w:p>
        </w:tc>
      </w:tr>
      <w:tr w:rsidR="0072038D" w14:paraId="66FA42B1" w14:textId="77777777" w:rsidTr="00716867">
        <w:trPr>
          <w:gridAfter w:val="2"/>
          <w:wAfter w:w="398" w:type="dxa"/>
        </w:trPr>
        <w:tc>
          <w:tcPr>
            <w:tcW w:w="3539" w:type="dxa"/>
            <w:tcBorders>
              <w:top w:val="nil"/>
              <w:left w:val="nil"/>
              <w:bottom w:val="nil"/>
              <w:right w:val="nil"/>
            </w:tcBorders>
            <w:shd w:val="clear" w:color="auto" w:fill="EFF7CE"/>
          </w:tcPr>
          <w:p w14:paraId="7F4EABF5"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0827DEFA" w14:textId="77777777" w:rsidR="0072038D" w:rsidRDefault="0072038D" w:rsidP="00B4537B">
            <w:pPr>
              <w:spacing w:line="276" w:lineRule="auto"/>
            </w:pPr>
            <w:r>
              <w:t>Reducing diarrhoea</w:t>
            </w:r>
          </w:p>
        </w:tc>
        <w:tc>
          <w:tcPr>
            <w:tcW w:w="1835" w:type="dxa"/>
            <w:gridSpan w:val="3"/>
            <w:tcBorders>
              <w:top w:val="single" w:sz="4" w:space="0" w:color="auto"/>
              <w:left w:val="single" w:sz="4" w:space="0" w:color="auto"/>
              <w:bottom w:val="single" w:sz="4" w:space="0" w:color="auto"/>
              <w:right w:val="single" w:sz="4" w:space="0" w:color="auto"/>
            </w:tcBorders>
            <w:shd w:val="clear" w:color="auto" w:fill="auto"/>
          </w:tcPr>
          <w:p w14:paraId="7CA1D1CB" w14:textId="77777777" w:rsidR="0072038D" w:rsidRDefault="0072038D" w:rsidP="00B4537B">
            <w:pPr>
              <w:spacing w:line="276" w:lineRule="auto"/>
              <w:jc w:val="center"/>
            </w:pPr>
            <w:r>
              <w:t>+</w:t>
            </w:r>
          </w:p>
        </w:tc>
      </w:tr>
      <w:tr w:rsidR="0072038D" w14:paraId="225F75E7" w14:textId="77777777" w:rsidTr="00716867">
        <w:trPr>
          <w:gridAfter w:val="2"/>
          <w:wAfter w:w="398" w:type="dxa"/>
        </w:trPr>
        <w:tc>
          <w:tcPr>
            <w:tcW w:w="3539" w:type="dxa"/>
            <w:tcBorders>
              <w:top w:val="nil"/>
              <w:left w:val="nil"/>
              <w:bottom w:val="nil"/>
              <w:right w:val="nil"/>
            </w:tcBorders>
            <w:shd w:val="clear" w:color="auto" w:fill="EFF7CE"/>
          </w:tcPr>
          <w:p w14:paraId="29DD7A83"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30B1B0E2" w14:textId="77777777" w:rsidR="0072038D" w:rsidRDefault="0072038D" w:rsidP="00B4537B">
            <w:pPr>
              <w:spacing w:line="276" w:lineRule="auto"/>
            </w:pPr>
            <w:r>
              <w:rPr>
                <w:rFonts w:eastAsia="Arial" w:cs="Arial"/>
              </w:rPr>
              <w:t>Reducing post-weaning mortality</w:t>
            </w:r>
          </w:p>
        </w:tc>
        <w:tc>
          <w:tcPr>
            <w:tcW w:w="1835" w:type="dxa"/>
            <w:gridSpan w:val="3"/>
            <w:tcBorders>
              <w:top w:val="single" w:sz="4" w:space="0" w:color="auto"/>
              <w:left w:val="single" w:sz="4" w:space="0" w:color="auto"/>
              <w:bottom w:val="single" w:sz="4" w:space="0" w:color="auto"/>
              <w:right w:val="single" w:sz="4" w:space="0" w:color="auto"/>
            </w:tcBorders>
            <w:shd w:val="clear" w:color="auto" w:fill="auto"/>
          </w:tcPr>
          <w:p w14:paraId="2BDB97E8" w14:textId="77777777" w:rsidR="0072038D" w:rsidRDefault="0072038D" w:rsidP="00B4537B">
            <w:pPr>
              <w:spacing w:line="276" w:lineRule="auto"/>
              <w:jc w:val="center"/>
            </w:pPr>
            <w:r>
              <w:rPr>
                <w:rFonts w:eastAsia="Arial" w:cs="Arial"/>
              </w:rPr>
              <w:t>+</w:t>
            </w:r>
          </w:p>
        </w:tc>
      </w:tr>
      <w:tr w:rsidR="0072038D" w14:paraId="185D7D24" w14:textId="77777777" w:rsidTr="00716867">
        <w:trPr>
          <w:gridAfter w:val="2"/>
          <w:wAfter w:w="398" w:type="dxa"/>
        </w:trPr>
        <w:tc>
          <w:tcPr>
            <w:tcW w:w="3539" w:type="dxa"/>
            <w:tcBorders>
              <w:top w:val="nil"/>
              <w:left w:val="nil"/>
              <w:bottom w:val="nil"/>
              <w:right w:val="nil"/>
            </w:tcBorders>
            <w:shd w:val="clear" w:color="auto" w:fill="EFF7CE"/>
          </w:tcPr>
          <w:p w14:paraId="433AD17F"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4283BFEA" w14:textId="77777777" w:rsidR="0072038D" w:rsidRPr="3036A6D3" w:rsidRDefault="0072038D" w:rsidP="00B4537B">
            <w:pPr>
              <w:spacing w:line="276" w:lineRule="auto"/>
              <w:rPr>
                <w:rFonts w:eastAsia="Arial" w:cs="Arial"/>
              </w:rPr>
            </w:pPr>
            <w:r>
              <w:rPr>
                <w:rFonts w:eastAsia="Arial" w:cs="Arial"/>
              </w:rPr>
              <w:t>Enhancing growth rate</w:t>
            </w:r>
          </w:p>
        </w:tc>
        <w:tc>
          <w:tcPr>
            <w:tcW w:w="1835" w:type="dxa"/>
            <w:gridSpan w:val="3"/>
            <w:tcBorders>
              <w:top w:val="single" w:sz="4" w:space="0" w:color="auto"/>
              <w:left w:val="single" w:sz="4" w:space="0" w:color="auto"/>
              <w:bottom w:val="single" w:sz="4" w:space="0" w:color="auto"/>
              <w:right w:val="single" w:sz="4" w:space="0" w:color="auto"/>
            </w:tcBorders>
            <w:shd w:val="clear" w:color="auto" w:fill="auto"/>
          </w:tcPr>
          <w:p w14:paraId="5366587C" w14:textId="77777777" w:rsidR="0072038D" w:rsidRPr="3036A6D3" w:rsidRDefault="0072038D" w:rsidP="00B4537B">
            <w:pPr>
              <w:spacing w:line="276" w:lineRule="auto"/>
              <w:jc w:val="center"/>
              <w:rPr>
                <w:rFonts w:eastAsia="Arial" w:cs="Arial"/>
              </w:rPr>
            </w:pPr>
            <w:r>
              <w:rPr>
                <w:rFonts w:eastAsia="Arial" w:cs="Arial"/>
              </w:rPr>
              <w:t>++</w:t>
            </w:r>
          </w:p>
        </w:tc>
      </w:tr>
      <w:tr w:rsidR="0072038D" w14:paraId="5F747F9D" w14:textId="77777777" w:rsidTr="00716867">
        <w:trPr>
          <w:gridAfter w:val="2"/>
          <w:wAfter w:w="398" w:type="dxa"/>
        </w:trPr>
        <w:tc>
          <w:tcPr>
            <w:tcW w:w="3539" w:type="dxa"/>
            <w:tcBorders>
              <w:top w:val="nil"/>
              <w:left w:val="nil"/>
              <w:bottom w:val="nil"/>
              <w:right w:val="nil"/>
            </w:tcBorders>
            <w:shd w:val="clear" w:color="auto" w:fill="EFF7CE"/>
          </w:tcPr>
          <w:p w14:paraId="55969DBA"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0E2DC5A2" w14:textId="77777777" w:rsidR="0072038D" w:rsidRDefault="0072038D" w:rsidP="00B4537B">
            <w:pPr>
              <w:spacing w:line="276" w:lineRule="auto"/>
            </w:pPr>
          </w:p>
        </w:tc>
        <w:tc>
          <w:tcPr>
            <w:tcW w:w="1835" w:type="dxa"/>
            <w:gridSpan w:val="3"/>
            <w:tcBorders>
              <w:top w:val="single" w:sz="4" w:space="0" w:color="auto"/>
              <w:left w:val="nil"/>
              <w:bottom w:val="nil"/>
              <w:right w:val="nil"/>
            </w:tcBorders>
            <w:shd w:val="clear" w:color="auto" w:fill="EFF7CE"/>
          </w:tcPr>
          <w:p w14:paraId="0D03A242" w14:textId="77777777" w:rsidR="0072038D" w:rsidRDefault="0072038D" w:rsidP="00B4537B">
            <w:pPr>
              <w:spacing w:line="276" w:lineRule="auto"/>
              <w:jc w:val="center"/>
            </w:pPr>
            <w:r w:rsidRPr="3036A6D3">
              <w:rPr>
                <w:rFonts w:eastAsia="Arial" w:cs="Arial"/>
              </w:rPr>
              <w:t xml:space="preserve"> </w:t>
            </w:r>
          </w:p>
        </w:tc>
      </w:tr>
      <w:tr w:rsidR="0072038D" w14:paraId="15499B25" w14:textId="77777777" w:rsidTr="00716867">
        <w:trPr>
          <w:gridAfter w:val="2"/>
          <w:wAfter w:w="398" w:type="dxa"/>
        </w:trPr>
        <w:tc>
          <w:tcPr>
            <w:tcW w:w="3539" w:type="dxa"/>
            <w:tcBorders>
              <w:top w:val="nil"/>
              <w:left w:val="nil"/>
              <w:bottom w:val="nil"/>
              <w:right w:val="nil"/>
            </w:tcBorders>
            <w:shd w:val="clear" w:color="auto" w:fill="EFF7CE"/>
          </w:tcPr>
          <w:p w14:paraId="1350885F"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138C724A" w14:textId="77777777" w:rsidR="0072038D" w:rsidRPr="3036A6D3" w:rsidRDefault="0072038D" w:rsidP="00B4537B">
            <w:pPr>
              <w:spacing w:line="276" w:lineRule="auto"/>
              <w:rPr>
                <w:rFonts w:eastAsia="Arial" w:cs="Arial"/>
                <w:i/>
                <w:iCs/>
                <w:color w:val="000000" w:themeColor="text1"/>
              </w:rPr>
            </w:pPr>
            <w:r w:rsidRPr="3036A6D3">
              <w:rPr>
                <w:rFonts w:eastAsia="Arial" w:cs="Arial"/>
                <w:i/>
                <w:iCs/>
                <w:color w:val="000000" w:themeColor="text1"/>
              </w:rPr>
              <w:t>Other impacts</w:t>
            </w:r>
          </w:p>
        </w:tc>
        <w:tc>
          <w:tcPr>
            <w:tcW w:w="1835" w:type="dxa"/>
            <w:gridSpan w:val="3"/>
            <w:tcBorders>
              <w:top w:val="nil"/>
              <w:left w:val="nil"/>
              <w:bottom w:val="single" w:sz="4" w:space="0" w:color="auto"/>
              <w:right w:val="nil"/>
            </w:tcBorders>
            <w:shd w:val="clear" w:color="auto" w:fill="EFF7CE"/>
          </w:tcPr>
          <w:p w14:paraId="0E094931" w14:textId="77777777" w:rsidR="0072038D" w:rsidRPr="3036A6D3" w:rsidRDefault="0072038D" w:rsidP="00B4537B">
            <w:pPr>
              <w:spacing w:line="276" w:lineRule="auto"/>
              <w:jc w:val="center"/>
              <w:rPr>
                <w:rFonts w:eastAsia="Arial" w:cs="Arial"/>
              </w:rPr>
            </w:pPr>
          </w:p>
        </w:tc>
      </w:tr>
      <w:tr w:rsidR="0072038D" w14:paraId="2FE9A62B" w14:textId="77777777" w:rsidTr="00716867">
        <w:trPr>
          <w:gridAfter w:val="2"/>
          <w:wAfter w:w="398" w:type="dxa"/>
        </w:trPr>
        <w:tc>
          <w:tcPr>
            <w:tcW w:w="3539" w:type="dxa"/>
            <w:tcBorders>
              <w:top w:val="nil"/>
              <w:left w:val="nil"/>
              <w:bottom w:val="nil"/>
              <w:right w:val="nil"/>
            </w:tcBorders>
            <w:shd w:val="clear" w:color="auto" w:fill="EFF7CE"/>
          </w:tcPr>
          <w:p w14:paraId="43D192B6"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59F639C4" w14:textId="77777777" w:rsidR="0072038D" w:rsidRDefault="0072038D" w:rsidP="00B4537B">
            <w:pPr>
              <w:spacing w:line="276" w:lineRule="auto"/>
            </w:pPr>
            <w:r w:rsidRPr="3036A6D3">
              <w:rPr>
                <w:rFonts w:eastAsia="Arial" w:cs="Arial"/>
                <w:color w:val="000000" w:themeColor="text1"/>
              </w:rPr>
              <w:t>Reduced costs</w:t>
            </w:r>
          </w:p>
        </w:tc>
        <w:tc>
          <w:tcPr>
            <w:tcW w:w="1835" w:type="dxa"/>
            <w:gridSpan w:val="3"/>
            <w:tcBorders>
              <w:top w:val="single" w:sz="4" w:space="0" w:color="auto"/>
              <w:left w:val="single" w:sz="4" w:space="0" w:color="auto"/>
              <w:bottom w:val="single" w:sz="4" w:space="0" w:color="auto"/>
              <w:right w:val="single" w:sz="4" w:space="0" w:color="auto"/>
            </w:tcBorders>
          </w:tcPr>
          <w:p w14:paraId="5612F263" w14:textId="77777777" w:rsidR="0072038D" w:rsidRDefault="0072038D" w:rsidP="00B4537B">
            <w:pPr>
              <w:spacing w:line="276" w:lineRule="auto"/>
              <w:jc w:val="center"/>
            </w:pPr>
            <w:r>
              <w:t>++</w:t>
            </w:r>
          </w:p>
        </w:tc>
      </w:tr>
      <w:tr w:rsidR="0072038D" w14:paraId="715791C2" w14:textId="77777777" w:rsidTr="00716867">
        <w:trPr>
          <w:gridAfter w:val="2"/>
          <w:wAfter w:w="398" w:type="dxa"/>
        </w:trPr>
        <w:tc>
          <w:tcPr>
            <w:tcW w:w="3539" w:type="dxa"/>
            <w:tcBorders>
              <w:top w:val="nil"/>
              <w:left w:val="nil"/>
              <w:bottom w:val="nil"/>
              <w:right w:val="nil"/>
            </w:tcBorders>
            <w:shd w:val="clear" w:color="auto" w:fill="EFF7CE"/>
          </w:tcPr>
          <w:p w14:paraId="3198902C"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44DFA593" w14:textId="77777777" w:rsidR="0072038D" w:rsidRDefault="0072038D" w:rsidP="00B4537B">
            <w:pPr>
              <w:spacing w:line="276" w:lineRule="auto"/>
            </w:pPr>
            <w:r w:rsidRPr="3036A6D3">
              <w:rPr>
                <w:rFonts w:eastAsia="Arial" w:cs="Arial"/>
                <w:color w:val="000000" w:themeColor="text1"/>
              </w:rPr>
              <w:t>Improved welfare</w:t>
            </w:r>
          </w:p>
        </w:tc>
        <w:tc>
          <w:tcPr>
            <w:tcW w:w="1835" w:type="dxa"/>
            <w:gridSpan w:val="3"/>
            <w:tcBorders>
              <w:top w:val="single" w:sz="4" w:space="0" w:color="auto"/>
              <w:left w:val="single" w:sz="4" w:space="0" w:color="auto"/>
              <w:bottom w:val="single" w:sz="4" w:space="0" w:color="auto"/>
              <w:right w:val="single" w:sz="4" w:space="0" w:color="auto"/>
            </w:tcBorders>
          </w:tcPr>
          <w:p w14:paraId="52DFDE14" w14:textId="77777777" w:rsidR="0072038D" w:rsidRDefault="0072038D" w:rsidP="00B4537B">
            <w:pPr>
              <w:spacing w:line="276" w:lineRule="auto"/>
              <w:jc w:val="center"/>
            </w:pPr>
            <w:r>
              <w:t>++</w:t>
            </w:r>
          </w:p>
        </w:tc>
      </w:tr>
      <w:tr w:rsidR="0072038D" w14:paraId="367ED583" w14:textId="77777777" w:rsidTr="00716867">
        <w:trPr>
          <w:gridAfter w:val="2"/>
          <w:wAfter w:w="398" w:type="dxa"/>
        </w:trPr>
        <w:tc>
          <w:tcPr>
            <w:tcW w:w="3539" w:type="dxa"/>
            <w:tcBorders>
              <w:top w:val="nil"/>
              <w:left w:val="nil"/>
              <w:bottom w:val="nil"/>
              <w:right w:val="nil"/>
            </w:tcBorders>
            <w:shd w:val="clear" w:color="auto" w:fill="EFF7CE"/>
          </w:tcPr>
          <w:p w14:paraId="477FC047"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0B0046ED" w14:textId="77777777" w:rsidR="0072038D" w:rsidRDefault="0072038D" w:rsidP="00B4537B">
            <w:pPr>
              <w:spacing w:line="276" w:lineRule="auto"/>
            </w:pPr>
            <w:r w:rsidRPr="3036A6D3">
              <w:rPr>
                <w:rFonts w:eastAsia="Arial" w:cs="Arial"/>
              </w:rPr>
              <w:t xml:space="preserve"> </w:t>
            </w:r>
          </w:p>
        </w:tc>
        <w:tc>
          <w:tcPr>
            <w:tcW w:w="1835" w:type="dxa"/>
            <w:gridSpan w:val="3"/>
            <w:tcBorders>
              <w:top w:val="single" w:sz="4" w:space="0" w:color="auto"/>
              <w:left w:val="nil"/>
              <w:bottom w:val="nil"/>
              <w:right w:val="nil"/>
            </w:tcBorders>
            <w:shd w:val="clear" w:color="auto" w:fill="EFF7CE"/>
          </w:tcPr>
          <w:p w14:paraId="24ADB17D" w14:textId="77777777" w:rsidR="0072038D" w:rsidRDefault="0072038D" w:rsidP="00B4537B">
            <w:pPr>
              <w:spacing w:line="276" w:lineRule="auto"/>
              <w:jc w:val="center"/>
            </w:pPr>
            <w:r w:rsidRPr="3036A6D3">
              <w:rPr>
                <w:rFonts w:eastAsia="Arial" w:cs="Arial"/>
              </w:rPr>
              <w:t xml:space="preserve"> </w:t>
            </w:r>
          </w:p>
        </w:tc>
      </w:tr>
      <w:tr w:rsidR="0072038D" w14:paraId="2C23C038" w14:textId="77777777" w:rsidTr="00716867">
        <w:trPr>
          <w:gridAfter w:val="2"/>
          <w:wAfter w:w="398" w:type="dxa"/>
        </w:trPr>
        <w:tc>
          <w:tcPr>
            <w:tcW w:w="3539" w:type="dxa"/>
            <w:tcBorders>
              <w:top w:val="nil"/>
              <w:left w:val="nil"/>
              <w:bottom w:val="nil"/>
              <w:right w:val="nil"/>
            </w:tcBorders>
            <w:shd w:val="clear" w:color="auto" w:fill="D0E96C"/>
          </w:tcPr>
          <w:p w14:paraId="3AD1D8E8" w14:textId="77777777" w:rsidR="0072038D" w:rsidRDefault="0072038D" w:rsidP="00B4537B">
            <w:pPr>
              <w:spacing w:line="276" w:lineRule="auto"/>
            </w:pPr>
            <w:r w:rsidRPr="3036A6D3">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1F7B1FB7" w14:textId="77777777" w:rsidR="0072038D" w:rsidRDefault="0072038D" w:rsidP="00B4537B">
            <w:pPr>
              <w:spacing w:line="276" w:lineRule="auto"/>
            </w:pPr>
            <w:r w:rsidRPr="3036A6D3">
              <w:rPr>
                <w:rFonts w:eastAsia="Arial" w:cs="Arial"/>
              </w:rPr>
              <w:t xml:space="preserve"> </w:t>
            </w:r>
          </w:p>
        </w:tc>
        <w:tc>
          <w:tcPr>
            <w:tcW w:w="1835" w:type="dxa"/>
            <w:gridSpan w:val="3"/>
            <w:tcBorders>
              <w:top w:val="nil"/>
              <w:left w:val="nil"/>
              <w:bottom w:val="single" w:sz="4" w:space="0" w:color="auto"/>
              <w:right w:val="nil"/>
            </w:tcBorders>
            <w:shd w:val="clear" w:color="auto" w:fill="D0E96C"/>
          </w:tcPr>
          <w:p w14:paraId="517C6461" w14:textId="77777777" w:rsidR="0072038D" w:rsidRDefault="0072038D" w:rsidP="00B4537B">
            <w:pPr>
              <w:spacing w:line="276" w:lineRule="auto"/>
              <w:jc w:val="center"/>
            </w:pPr>
            <w:r w:rsidRPr="3036A6D3">
              <w:rPr>
                <w:rFonts w:eastAsia="Arial" w:cs="Arial"/>
              </w:rPr>
              <w:t xml:space="preserve"> </w:t>
            </w:r>
          </w:p>
        </w:tc>
      </w:tr>
      <w:tr w:rsidR="0072038D" w14:paraId="7D4F54E9" w14:textId="77777777" w:rsidTr="00716867">
        <w:trPr>
          <w:gridAfter w:val="2"/>
          <w:wAfter w:w="398" w:type="dxa"/>
        </w:trPr>
        <w:tc>
          <w:tcPr>
            <w:tcW w:w="3539" w:type="dxa"/>
            <w:tcBorders>
              <w:top w:val="nil"/>
              <w:left w:val="nil"/>
              <w:bottom w:val="nil"/>
              <w:right w:val="nil"/>
            </w:tcBorders>
            <w:shd w:val="clear" w:color="auto" w:fill="EFF7CE"/>
          </w:tcPr>
          <w:p w14:paraId="7291FC28"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6583863C" w14:textId="77777777" w:rsidR="0072038D" w:rsidRDefault="0072038D" w:rsidP="00B4537B">
            <w:pPr>
              <w:spacing w:line="276" w:lineRule="auto"/>
            </w:pPr>
            <w:r w:rsidRPr="3036A6D3">
              <w:rPr>
                <w:rFonts w:eastAsia="Arial" w:cs="Arial"/>
              </w:rPr>
              <w:t xml:space="preserve"> </w:t>
            </w:r>
          </w:p>
        </w:tc>
        <w:tc>
          <w:tcPr>
            <w:tcW w:w="1835" w:type="dxa"/>
            <w:gridSpan w:val="3"/>
            <w:tcBorders>
              <w:top w:val="single" w:sz="4" w:space="0" w:color="auto"/>
              <w:left w:val="single" w:sz="4" w:space="0" w:color="auto"/>
              <w:bottom w:val="single" w:sz="4" w:space="0" w:color="auto"/>
              <w:right w:val="single" w:sz="4" w:space="0" w:color="auto"/>
            </w:tcBorders>
          </w:tcPr>
          <w:p w14:paraId="01C1A7CF" w14:textId="77777777" w:rsidR="0072038D" w:rsidRDefault="0072038D" w:rsidP="00B4537B">
            <w:pPr>
              <w:spacing w:line="276" w:lineRule="auto"/>
              <w:jc w:val="center"/>
            </w:pPr>
            <w:r>
              <w:t>£</w:t>
            </w:r>
          </w:p>
        </w:tc>
      </w:tr>
      <w:tr w:rsidR="0072038D" w14:paraId="080A8AAE" w14:textId="77777777" w:rsidTr="00716867">
        <w:trPr>
          <w:gridAfter w:val="2"/>
          <w:wAfter w:w="398" w:type="dxa"/>
        </w:trPr>
        <w:tc>
          <w:tcPr>
            <w:tcW w:w="3539" w:type="dxa"/>
            <w:tcBorders>
              <w:top w:val="nil"/>
              <w:left w:val="nil"/>
              <w:bottom w:val="nil"/>
              <w:right w:val="nil"/>
            </w:tcBorders>
            <w:shd w:val="clear" w:color="auto" w:fill="EFF7CE"/>
          </w:tcPr>
          <w:p w14:paraId="67796EFF"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nil"/>
            </w:tcBorders>
            <w:shd w:val="clear" w:color="auto" w:fill="EFF7CE"/>
          </w:tcPr>
          <w:p w14:paraId="38A42340" w14:textId="77777777" w:rsidR="0072038D" w:rsidRDefault="0072038D" w:rsidP="00B4537B">
            <w:pPr>
              <w:spacing w:line="276" w:lineRule="auto"/>
            </w:pPr>
            <w:r w:rsidRPr="3036A6D3">
              <w:rPr>
                <w:rFonts w:eastAsia="Arial" w:cs="Arial"/>
              </w:rPr>
              <w:t xml:space="preserve"> </w:t>
            </w:r>
          </w:p>
        </w:tc>
        <w:tc>
          <w:tcPr>
            <w:tcW w:w="1835" w:type="dxa"/>
            <w:gridSpan w:val="3"/>
            <w:tcBorders>
              <w:top w:val="single" w:sz="4" w:space="0" w:color="auto"/>
              <w:left w:val="nil"/>
              <w:bottom w:val="nil"/>
              <w:right w:val="nil"/>
            </w:tcBorders>
            <w:shd w:val="clear" w:color="auto" w:fill="EFF7CE"/>
          </w:tcPr>
          <w:p w14:paraId="0BE91656" w14:textId="77777777" w:rsidR="0072038D" w:rsidRDefault="0072038D" w:rsidP="00B4537B">
            <w:pPr>
              <w:spacing w:line="276" w:lineRule="auto"/>
              <w:jc w:val="center"/>
            </w:pPr>
            <w:r w:rsidRPr="3036A6D3">
              <w:rPr>
                <w:rFonts w:eastAsia="Arial" w:cs="Arial"/>
              </w:rPr>
              <w:t xml:space="preserve"> </w:t>
            </w:r>
          </w:p>
        </w:tc>
      </w:tr>
      <w:tr w:rsidR="0072038D" w14:paraId="2D9D0579" w14:textId="77777777" w:rsidTr="00716867">
        <w:trPr>
          <w:gridAfter w:val="2"/>
          <w:wAfter w:w="398" w:type="dxa"/>
        </w:trPr>
        <w:tc>
          <w:tcPr>
            <w:tcW w:w="3539" w:type="dxa"/>
            <w:tcBorders>
              <w:top w:val="nil"/>
              <w:left w:val="nil"/>
              <w:bottom w:val="nil"/>
              <w:right w:val="nil"/>
            </w:tcBorders>
            <w:shd w:val="clear" w:color="auto" w:fill="D0E96C"/>
          </w:tcPr>
          <w:p w14:paraId="1776F9D9" w14:textId="77777777" w:rsidR="0072038D" w:rsidRDefault="0072038D" w:rsidP="00B4537B">
            <w:pPr>
              <w:spacing w:line="276" w:lineRule="auto"/>
            </w:pPr>
            <w:r w:rsidRPr="3036A6D3">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4A5BBBFE" w14:textId="77777777" w:rsidR="0072038D" w:rsidRDefault="0072038D" w:rsidP="00B4537B">
            <w:pPr>
              <w:spacing w:line="276" w:lineRule="auto"/>
            </w:pPr>
            <w:r w:rsidRPr="3036A6D3">
              <w:rPr>
                <w:rFonts w:eastAsia="Arial" w:cs="Arial"/>
              </w:rPr>
              <w:t xml:space="preserve"> </w:t>
            </w:r>
          </w:p>
        </w:tc>
        <w:tc>
          <w:tcPr>
            <w:tcW w:w="1835" w:type="dxa"/>
            <w:gridSpan w:val="3"/>
            <w:tcBorders>
              <w:top w:val="nil"/>
              <w:left w:val="nil"/>
              <w:bottom w:val="single" w:sz="4" w:space="0" w:color="auto"/>
              <w:right w:val="nil"/>
            </w:tcBorders>
            <w:shd w:val="clear" w:color="auto" w:fill="D0E96C"/>
          </w:tcPr>
          <w:p w14:paraId="3C47E806" w14:textId="77777777" w:rsidR="0072038D" w:rsidRDefault="0072038D" w:rsidP="00B4537B">
            <w:pPr>
              <w:spacing w:line="276" w:lineRule="auto"/>
              <w:jc w:val="center"/>
            </w:pPr>
            <w:r w:rsidRPr="3036A6D3">
              <w:rPr>
                <w:rFonts w:eastAsia="Arial" w:cs="Arial"/>
              </w:rPr>
              <w:t xml:space="preserve"> </w:t>
            </w:r>
          </w:p>
        </w:tc>
      </w:tr>
      <w:tr w:rsidR="0072038D" w14:paraId="2588231B" w14:textId="77777777" w:rsidTr="00716867">
        <w:trPr>
          <w:gridAfter w:val="2"/>
          <w:wAfter w:w="398" w:type="dxa"/>
        </w:trPr>
        <w:tc>
          <w:tcPr>
            <w:tcW w:w="3539" w:type="dxa"/>
            <w:tcBorders>
              <w:top w:val="nil"/>
              <w:left w:val="nil"/>
              <w:bottom w:val="nil"/>
              <w:right w:val="nil"/>
            </w:tcBorders>
            <w:shd w:val="clear" w:color="auto" w:fill="EFF7CE"/>
          </w:tcPr>
          <w:p w14:paraId="7BE7BDE2"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046C7985" w14:textId="77777777" w:rsidR="0072038D" w:rsidRDefault="0072038D" w:rsidP="00B4537B">
            <w:pPr>
              <w:spacing w:line="276" w:lineRule="auto"/>
            </w:pPr>
            <w:r w:rsidRPr="3036A6D3">
              <w:rPr>
                <w:rFonts w:eastAsia="Arial" w:cs="Arial"/>
              </w:rPr>
              <w:t xml:space="preserve"> </w:t>
            </w:r>
          </w:p>
        </w:tc>
        <w:tc>
          <w:tcPr>
            <w:tcW w:w="1835" w:type="dxa"/>
            <w:gridSpan w:val="3"/>
            <w:tcBorders>
              <w:top w:val="single" w:sz="4" w:space="0" w:color="auto"/>
              <w:left w:val="single" w:sz="4" w:space="0" w:color="auto"/>
              <w:bottom w:val="single" w:sz="4" w:space="0" w:color="auto"/>
              <w:right w:val="single" w:sz="4" w:space="0" w:color="auto"/>
            </w:tcBorders>
          </w:tcPr>
          <w:p w14:paraId="507EA4E1" w14:textId="77777777" w:rsidR="0072038D" w:rsidRDefault="0072038D" w:rsidP="00B4537B">
            <w:pPr>
              <w:spacing w:line="276" w:lineRule="auto"/>
              <w:jc w:val="center"/>
            </w:pPr>
            <w:r>
              <w:t xml:space="preserve">Fast </w:t>
            </w:r>
          </w:p>
        </w:tc>
      </w:tr>
      <w:tr w:rsidR="0072038D" w14:paraId="0D5DC55A" w14:textId="77777777" w:rsidTr="00716867">
        <w:trPr>
          <w:gridAfter w:val="2"/>
          <w:wAfter w:w="398" w:type="dxa"/>
        </w:trPr>
        <w:tc>
          <w:tcPr>
            <w:tcW w:w="3539" w:type="dxa"/>
            <w:tcBorders>
              <w:top w:val="nil"/>
              <w:left w:val="nil"/>
              <w:bottom w:val="nil"/>
              <w:right w:val="nil"/>
            </w:tcBorders>
            <w:shd w:val="clear" w:color="auto" w:fill="EFF7CE"/>
          </w:tcPr>
          <w:p w14:paraId="72B794B4"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nil"/>
            </w:tcBorders>
            <w:shd w:val="clear" w:color="auto" w:fill="EFF7CE"/>
          </w:tcPr>
          <w:p w14:paraId="07D0ABB0" w14:textId="77777777" w:rsidR="0072038D" w:rsidRDefault="0072038D" w:rsidP="00B4537B">
            <w:pPr>
              <w:spacing w:line="276" w:lineRule="auto"/>
            </w:pPr>
            <w:r w:rsidRPr="3036A6D3">
              <w:rPr>
                <w:rFonts w:eastAsia="Arial" w:cs="Arial"/>
              </w:rPr>
              <w:t xml:space="preserve"> </w:t>
            </w:r>
          </w:p>
        </w:tc>
        <w:tc>
          <w:tcPr>
            <w:tcW w:w="1835" w:type="dxa"/>
            <w:gridSpan w:val="3"/>
            <w:tcBorders>
              <w:top w:val="single" w:sz="4" w:space="0" w:color="auto"/>
              <w:left w:val="nil"/>
              <w:bottom w:val="nil"/>
              <w:right w:val="nil"/>
            </w:tcBorders>
            <w:shd w:val="clear" w:color="auto" w:fill="EFF7CE"/>
          </w:tcPr>
          <w:p w14:paraId="6B5740CC" w14:textId="77777777" w:rsidR="0072038D" w:rsidRDefault="0072038D" w:rsidP="00B4537B">
            <w:pPr>
              <w:spacing w:line="276" w:lineRule="auto"/>
              <w:jc w:val="center"/>
            </w:pPr>
            <w:r w:rsidRPr="3036A6D3">
              <w:rPr>
                <w:rFonts w:eastAsia="Arial" w:cs="Arial"/>
              </w:rPr>
              <w:t xml:space="preserve"> </w:t>
            </w:r>
          </w:p>
        </w:tc>
      </w:tr>
      <w:tr w:rsidR="0072038D" w14:paraId="47724794" w14:textId="77777777" w:rsidTr="00716867">
        <w:trPr>
          <w:gridAfter w:val="2"/>
          <w:wAfter w:w="398" w:type="dxa"/>
        </w:trPr>
        <w:tc>
          <w:tcPr>
            <w:tcW w:w="3539" w:type="dxa"/>
            <w:tcBorders>
              <w:top w:val="nil"/>
              <w:left w:val="nil"/>
              <w:bottom w:val="nil"/>
              <w:right w:val="nil"/>
            </w:tcBorders>
            <w:shd w:val="clear" w:color="auto" w:fill="D0E96C"/>
          </w:tcPr>
          <w:p w14:paraId="6168CF41" w14:textId="77777777" w:rsidR="0072038D" w:rsidRDefault="0072038D" w:rsidP="00B4537B">
            <w:pPr>
              <w:spacing w:line="276" w:lineRule="auto"/>
            </w:pPr>
            <w:r w:rsidRPr="3036A6D3">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0CE3EE59" w14:textId="77777777" w:rsidR="0072038D" w:rsidRDefault="0072038D" w:rsidP="00B4537B">
            <w:pPr>
              <w:spacing w:line="276" w:lineRule="auto"/>
            </w:pPr>
            <w:r w:rsidRPr="3036A6D3">
              <w:rPr>
                <w:rFonts w:eastAsia="Arial" w:cs="Arial"/>
              </w:rPr>
              <w:t xml:space="preserve"> </w:t>
            </w:r>
          </w:p>
        </w:tc>
        <w:tc>
          <w:tcPr>
            <w:tcW w:w="1835" w:type="dxa"/>
            <w:gridSpan w:val="3"/>
            <w:tcBorders>
              <w:top w:val="nil"/>
              <w:left w:val="nil"/>
              <w:bottom w:val="single" w:sz="4" w:space="0" w:color="auto"/>
              <w:right w:val="nil"/>
            </w:tcBorders>
            <w:shd w:val="clear" w:color="auto" w:fill="D0E96C"/>
          </w:tcPr>
          <w:p w14:paraId="1F3B77DE" w14:textId="77777777" w:rsidR="0072038D" w:rsidRDefault="0072038D" w:rsidP="00B4537B">
            <w:pPr>
              <w:spacing w:line="276" w:lineRule="auto"/>
              <w:jc w:val="center"/>
            </w:pPr>
            <w:r w:rsidRPr="3036A6D3">
              <w:rPr>
                <w:rFonts w:eastAsia="Arial" w:cs="Arial"/>
              </w:rPr>
              <w:t xml:space="preserve"> </w:t>
            </w:r>
          </w:p>
        </w:tc>
      </w:tr>
      <w:tr w:rsidR="0072038D" w14:paraId="6CA7978E" w14:textId="77777777" w:rsidTr="00716867">
        <w:trPr>
          <w:gridAfter w:val="2"/>
          <w:wAfter w:w="398" w:type="dxa"/>
        </w:trPr>
        <w:tc>
          <w:tcPr>
            <w:tcW w:w="3539" w:type="dxa"/>
            <w:tcBorders>
              <w:top w:val="nil"/>
              <w:left w:val="nil"/>
              <w:bottom w:val="nil"/>
              <w:right w:val="nil"/>
            </w:tcBorders>
            <w:shd w:val="clear" w:color="auto" w:fill="EFF7CE"/>
          </w:tcPr>
          <w:p w14:paraId="0630E0FF"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1C343D27" w14:textId="77777777" w:rsidR="0072038D" w:rsidRDefault="0072038D" w:rsidP="00B4537B">
            <w:pPr>
              <w:spacing w:line="276" w:lineRule="auto"/>
            </w:pPr>
            <w:r w:rsidRPr="3036A6D3">
              <w:rPr>
                <w:rFonts w:eastAsia="Arial" w:cs="Arial"/>
                <w:color w:val="000000" w:themeColor="text1"/>
              </w:rPr>
              <w:t>Quality</w:t>
            </w:r>
          </w:p>
        </w:tc>
        <w:tc>
          <w:tcPr>
            <w:tcW w:w="1835" w:type="dxa"/>
            <w:gridSpan w:val="3"/>
            <w:tcBorders>
              <w:top w:val="single" w:sz="4" w:space="0" w:color="auto"/>
              <w:left w:val="single" w:sz="4" w:space="0" w:color="auto"/>
              <w:bottom w:val="single" w:sz="4" w:space="0" w:color="auto"/>
              <w:right w:val="single" w:sz="4" w:space="0" w:color="auto"/>
            </w:tcBorders>
          </w:tcPr>
          <w:p w14:paraId="1B1AC295" w14:textId="77777777" w:rsidR="0072038D" w:rsidRDefault="0072038D" w:rsidP="00B4537B">
            <w:pPr>
              <w:spacing w:line="276" w:lineRule="auto"/>
              <w:jc w:val="center"/>
            </w:pPr>
            <w:r>
              <w:t xml:space="preserve">Moderate </w:t>
            </w:r>
          </w:p>
        </w:tc>
      </w:tr>
      <w:tr w:rsidR="0072038D" w14:paraId="477A441E" w14:textId="77777777" w:rsidTr="00716867">
        <w:trPr>
          <w:gridAfter w:val="2"/>
          <w:wAfter w:w="398" w:type="dxa"/>
        </w:trPr>
        <w:tc>
          <w:tcPr>
            <w:tcW w:w="3539" w:type="dxa"/>
            <w:tcBorders>
              <w:top w:val="nil"/>
              <w:left w:val="nil"/>
              <w:bottom w:val="nil"/>
              <w:right w:val="nil"/>
            </w:tcBorders>
            <w:shd w:val="clear" w:color="auto" w:fill="EFF7CE"/>
          </w:tcPr>
          <w:p w14:paraId="746E2316"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4044F09D" w14:textId="77777777" w:rsidR="0072038D" w:rsidRDefault="0072038D" w:rsidP="00B4537B">
            <w:pPr>
              <w:spacing w:line="276" w:lineRule="auto"/>
            </w:pPr>
            <w:r>
              <w:rPr>
                <w:rFonts w:eastAsia="Arial" w:cs="Arial"/>
                <w:color w:val="000000" w:themeColor="text1"/>
              </w:rPr>
              <w:t>Relevance of c</w:t>
            </w:r>
            <w:r w:rsidRPr="3036A6D3">
              <w:rPr>
                <w:rFonts w:eastAsia="Arial" w:cs="Arial"/>
                <w:color w:val="000000" w:themeColor="text1"/>
              </w:rPr>
              <w:t>ontext</w:t>
            </w:r>
          </w:p>
        </w:tc>
        <w:tc>
          <w:tcPr>
            <w:tcW w:w="1835" w:type="dxa"/>
            <w:gridSpan w:val="3"/>
            <w:tcBorders>
              <w:top w:val="single" w:sz="4" w:space="0" w:color="auto"/>
              <w:left w:val="single" w:sz="8" w:space="0" w:color="auto"/>
              <w:bottom w:val="single" w:sz="8" w:space="0" w:color="auto"/>
              <w:right w:val="single" w:sz="8" w:space="0" w:color="auto"/>
            </w:tcBorders>
          </w:tcPr>
          <w:p w14:paraId="2FCF86FC" w14:textId="77777777" w:rsidR="0072038D" w:rsidRDefault="0072038D" w:rsidP="00B4537B">
            <w:pPr>
              <w:spacing w:line="276" w:lineRule="auto"/>
              <w:jc w:val="center"/>
            </w:pPr>
            <w:r>
              <w:t xml:space="preserve">High </w:t>
            </w:r>
          </w:p>
        </w:tc>
      </w:tr>
      <w:tr w:rsidR="0072038D" w14:paraId="126F14BC" w14:textId="77777777" w:rsidTr="00716867">
        <w:trPr>
          <w:gridAfter w:val="2"/>
          <w:wAfter w:w="398" w:type="dxa"/>
        </w:trPr>
        <w:tc>
          <w:tcPr>
            <w:tcW w:w="3539" w:type="dxa"/>
            <w:tcBorders>
              <w:top w:val="nil"/>
              <w:left w:val="nil"/>
              <w:bottom w:val="nil"/>
              <w:right w:val="nil"/>
            </w:tcBorders>
            <w:shd w:val="clear" w:color="auto" w:fill="EFF7CE"/>
          </w:tcPr>
          <w:p w14:paraId="3894132F"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23B0B536" w14:textId="77777777" w:rsidR="0072038D" w:rsidRDefault="0072038D" w:rsidP="00B4537B">
            <w:pPr>
              <w:spacing w:line="276" w:lineRule="auto"/>
            </w:pPr>
            <w:r w:rsidRPr="3036A6D3">
              <w:rPr>
                <w:rFonts w:eastAsia="Arial" w:cs="Arial"/>
                <w:color w:val="000000" w:themeColor="text1"/>
              </w:rPr>
              <w:t>Overall</w:t>
            </w:r>
          </w:p>
        </w:tc>
        <w:tc>
          <w:tcPr>
            <w:tcW w:w="1835" w:type="dxa"/>
            <w:gridSpan w:val="3"/>
            <w:tcBorders>
              <w:top w:val="single" w:sz="8" w:space="0" w:color="auto"/>
              <w:left w:val="single" w:sz="8" w:space="0" w:color="auto"/>
              <w:bottom w:val="single" w:sz="8" w:space="0" w:color="auto"/>
              <w:right w:val="single" w:sz="8" w:space="0" w:color="auto"/>
            </w:tcBorders>
          </w:tcPr>
          <w:p w14:paraId="4D24A8DD" w14:textId="77777777" w:rsidR="0072038D" w:rsidRDefault="0072038D" w:rsidP="00B4537B">
            <w:pPr>
              <w:spacing w:line="276" w:lineRule="auto"/>
              <w:jc w:val="center"/>
            </w:pPr>
            <w:r>
              <w:t xml:space="preserve">Moderate </w:t>
            </w:r>
          </w:p>
        </w:tc>
      </w:tr>
      <w:tr w:rsidR="0072038D" w14:paraId="73382229" w14:textId="77777777" w:rsidTr="00716867">
        <w:tc>
          <w:tcPr>
            <w:tcW w:w="3539" w:type="dxa"/>
            <w:tcBorders>
              <w:top w:val="nil"/>
              <w:left w:val="nil"/>
              <w:bottom w:val="nil"/>
              <w:right w:val="nil"/>
            </w:tcBorders>
            <w:vAlign w:val="center"/>
          </w:tcPr>
          <w:p w14:paraId="4A7B19BB" w14:textId="77777777" w:rsidR="0072038D" w:rsidRDefault="0072038D" w:rsidP="00B4537B">
            <w:pPr>
              <w:spacing w:line="276" w:lineRule="auto"/>
            </w:pPr>
          </w:p>
        </w:tc>
        <w:tc>
          <w:tcPr>
            <w:tcW w:w="236" w:type="dxa"/>
            <w:tcBorders>
              <w:top w:val="nil"/>
              <w:left w:val="nil"/>
              <w:bottom w:val="nil"/>
              <w:right w:val="nil"/>
            </w:tcBorders>
            <w:vAlign w:val="center"/>
          </w:tcPr>
          <w:p w14:paraId="6F9705EE"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0FCB63FD" w14:textId="77777777" w:rsidR="0072038D" w:rsidRDefault="0072038D" w:rsidP="00B4537B">
            <w:pPr>
              <w:spacing w:line="276" w:lineRule="auto"/>
            </w:pPr>
          </w:p>
        </w:tc>
        <w:tc>
          <w:tcPr>
            <w:tcW w:w="1696" w:type="dxa"/>
            <w:tcBorders>
              <w:top w:val="single" w:sz="8" w:space="0" w:color="auto"/>
              <w:left w:val="nil"/>
              <w:bottom w:val="nil"/>
              <w:right w:val="nil"/>
            </w:tcBorders>
            <w:vAlign w:val="center"/>
          </w:tcPr>
          <w:p w14:paraId="08C7A360" w14:textId="77777777" w:rsidR="0072038D" w:rsidRDefault="0072038D" w:rsidP="00B4537B">
            <w:pPr>
              <w:spacing w:line="276" w:lineRule="auto"/>
            </w:pPr>
          </w:p>
        </w:tc>
        <w:tc>
          <w:tcPr>
            <w:tcW w:w="236" w:type="dxa"/>
            <w:gridSpan w:val="2"/>
            <w:tcBorders>
              <w:top w:val="nil"/>
              <w:left w:val="nil"/>
              <w:bottom w:val="nil"/>
              <w:right w:val="nil"/>
            </w:tcBorders>
            <w:vAlign w:val="center"/>
          </w:tcPr>
          <w:p w14:paraId="6DD351C5" w14:textId="77777777" w:rsidR="0072038D" w:rsidRDefault="0072038D" w:rsidP="00B4537B">
            <w:pPr>
              <w:spacing w:line="276" w:lineRule="auto"/>
            </w:pPr>
          </w:p>
        </w:tc>
        <w:tc>
          <w:tcPr>
            <w:tcW w:w="236" w:type="dxa"/>
            <w:tcBorders>
              <w:top w:val="nil"/>
              <w:left w:val="nil"/>
              <w:bottom w:val="nil"/>
              <w:right w:val="nil"/>
            </w:tcBorders>
            <w:vAlign w:val="center"/>
          </w:tcPr>
          <w:p w14:paraId="5EF4DFBC" w14:textId="77777777" w:rsidR="0072038D" w:rsidRDefault="0072038D" w:rsidP="00B4537B">
            <w:pPr>
              <w:spacing w:line="276" w:lineRule="auto"/>
            </w:pPr>
          </w:p>
        </w:tc>
      </w:tr>
    </w:tbl>
    <w:p w14:paraId="06041AF9" w14:textId="77777777" w:rsidR="0084403B" w:rsidRDefault="0084403B" w:rsidP="00B4537B">
      <w:pPr>
        <w:spacing w:line="276" w:lineRule="auto"/>
        <w:jc w:val="left"/>
        <w:rPr>
          <w:b/>
          <w:bCs/>
        </w:rPr>
      </w:pPr>
      <w:r>
        <w:rPr>
          <w:b/>
          <w:bCs/>
        </w:rPr>
        <w:br w:type="page"/>
      </w:r>
    </w:p>
    <w:p w14:paraId="0B8DB7D7" w14:textId="061C4808" w:rsidR="0072038D" w:rsidRPr="00C459A3" w:rsidRDefault="0072038D" w:rsidP="00B4537B">
      <w:pPr>
        <w:spacing w:line="276" w:lineRule="auto"/>
        <w:rPr>
          <w:rFonts w:eastAsiaTheme="majorEastAsia"/>
          <w:b/>
          <w:bCs/>
        </w:rPr>
      </w:pPr>
      <w:r w:rsidRPr="00C459A3">
        <w:rPr>
          <w:b/>
          <w:bCs/>
        </w:rPr>
        <w:t>Narrative Summary</w:t>
      </w:r>
    </w:p>
    <w:p w14:paraId="6079D684" w14:textId="77777777" w:rsidR="0072038D" w:rsidRDefault="0072038D" w:rsidP="00B4537B">
      <w:pPr>
        <w:spacing w:line="276" w:lineRule="auto"/>
        <w:rPr>
          <w:b/>
          <w:bCs/>
        </w:rPr>
      </w:pPr>
      <w:r w:rsidRPr="00C459A3">
        <w:rPr>
          <w:b/>
          <w:bCs/>
        </w:rPr>
        <w:t>1. What is the practice?</w:t>
      </w:r>
    </w:p>
    <w:p w14:paraId="3D276929" w14:textId="24EBDC95" w:rsidR="0072038D" w:rsidRPr="00BC7B15" w:rsidRDefault="0072038D" w:rsidP="00B4537B">
      <w:pPr>
        <w:spacing w:line="276" w:lineRule="auto"/>
      </w:pPr>
      <w:r>
        <w:t>This practice entails the use of</w:t>
      </w:r>
      <w:r w:rsidR="5FD0E308">
        <w:t xml:space="preserve"> alternative</w:t>
      </w:r>
      <w:r>
        <w:t xml:space="preserve"> plant and animal proteins as replacement sources of protein to reduce heavy reliance on soyabeans. Such alternatives are cheap and accessible and include sources such as faba beans, field peas, chickpeas, copra meal, rice, </w:t>
      </w:r>
      <w:r w:rsidR="009F4866">
        <w:t>potato, whey/milk, pea, sunflower and palm kernel meal. Other alternatives like poultry meal, feather meal, blood meal and insect meal are not legal in the UK</w:t>
      </w:r>
      <w:r>
        <w:t xml:space="preserve">. The plant sources are rich in calcium, fat, crude protein, amino acids, energy, minerals, carbohydrates, fibre and non-starch polysaccharides. In addition to these nutritional advantages, legumes interact with rhizobia bacteria to fix nitrogen </w:t>
      </w:r>
      <w:r w:rsidR="503730EB">
        <w:t>in</w:t>
      </w:r>
      <w:r>
        <w:t xml:space="preserve"> the soil, which is beneficial to the environment. </w:t>
      </w:r>
      <w:r w:rsidR="00E4787A">
        <w:t xml:space="preserve">Some </w:t>
      </w:r>
      <w:r>
        <w:t xml:space="preserve">plant sources, however, have </w:t>
      </w:r>
      <w:r w:rsidR="00E4787A">
        <w:t>a few</w:t>
      </w:r>
      <w:r>
        <w:t xml:space="preserve"> antinutritional factors </w:t>
      </w:r>
      <w:r w:rsidR="009F4866">
        <w:t>such as trypsin</w:t>
      </w:r>
      <w:r>
        <w:t xml:space="preserve">. </w:t>
      </w:r>
    </w:p>
    <w:p w14:paraId="5F5CDBE9" w14:textId="441BF3BA" w:rsidR="0072038D" w:rsidRDefault="0072038D" w:rsidP="00B4537B">
      <w:pPr>
        <w:spacing w:line="276" w:lineRule="auto"/>
        <w:rPr>
          <w:b/>
          <w:bCs/>
        </w:rPr>
      </w:pPr>
      <w:r w:rsidRPr="00BC7B15">
        <w:rPr>
          <w:b/>
          <w:bCs/>
        </w:rPr>
        <w:t>2. How effective is it?</w:t>
      </w:r>
    </w:p>
    <w:p w14:paraId="7F6202F4" w14:textId="7D43BBF5" w:rsidR="00C15C33" w:rsidRPr="00C15C33" w:rsidRDefault="001F42D3" w:rsidP="00B4537B">
      <w:pPr>
        <w:spacing w:line="276" w:lineRule="auto"/>
      </w:pPr>
      <w:r>
        <w:t xml:space="preserve">Providing alternative protein sources in the diet can be seen as the elimination of a risk factor (soyabean antinutritional factors) for the development of PWD. </w:t>
      </w:r>
      <w:r w:rsidR="00BC4AC5">
        <w:t xml:space="preserve">Its effectiveness in controlling diarrhoea is </w:t>
      </w:r>
      <w:r>
        <w:t xml:space="preserve">low to medium - </w:t>
      </w:r>
      <w:r w:rsidR="00BC4AC5">
        <w:t>depend</w:t>
      </w:r>
      <w:r>
        <w:t>ing</w:t>
      </w:r>
      <w:r w:rsidR="00BC4AC5">
        <w:t xml:space="preserve"> on how much post-weaning diarrhoea was directly </w:t>
      </w:r>
      <w:r>
        <w:t>caused by the</w:t>
      </w:r>
      <w:r w:rsidR="00BC4AC5">
        <w:t xml:space="preserve"> consumption of soyabeans </w:t>
      </w:r>
      <w:r w:rsidR="00EE2AE3">
        <w:t>and its associated</w:t>
      </w:r>
      <w:r w:rsidR="00BC4AC5">
        <w:t xml:space="preserve"> antinutritional factors. </w:t>
      </w:r>
    </w:p>
    <w:p w14:paraId="086D598E" w14:textId="77777777" w:rsidR="0072038D" w:rsidRDefault="0072038D" w:rsidP="00B4537B">
      <w:pPr>
        <w:spacing w:line="276" w:lineRule="auto"/>
        <w:rPr>
          <w:b/>
          <w:bCs/>
        </w:rPr>
      </w:pPr>
      <w:r w:rsidRPr="00AE1FB7">
        <w:rPr>
          <w:b/>
          <w:bCs/>
        </w:rPr>
        <w:t>3. Where does it work?</w:t>
      </w:r>
    </w:p>
    <w:p w14:paraId="6611633E" w14:textId="0463ACCA" w:rsidR="0072038D" w:rsidRPr="00D46C82" w:rsidRDefault="007F0108" w:rsidP="00B4537B">
      <w:pPr>
        <w:spacing w:line="276" w:lineRule="auto"/>
      </w:pPr>
      <w:r>
        <w:t>Applicable to any scale of pig farming, whether indoors or out, and for all breeds. Since</w:t>
      </w:r>
      <w:r w:rsidR="0072038D">
        <w:t xml:space="preserve"> most farmers rely on commercially sourced formulated feeds th</w:t>
      </w:r>
      <w:r w:rsidR="001A0559">
        <w:t>e implementation of this practice will depend on the range of offers of your feed supplier</w:t>
      </w:r>
      <w:r>
        <w:t xml:space="preserve">. Implementing this practice </w:t>
      </w:r>
      <w:r w:rsidR="2D45EDAE">
        <w:t>i</w:t>
      </w:r>
      <w:r w:rsidR="585EED35">
        <w:t>n</w:t>
      </w:r>
      <w:r>
        <w:t xml:space="preserve"> feed mills for large scale production of diets with alternative protein sources will depend on the protein sources available, their price</w:t>
      </w:r>
      <w:r w:rsidR="001A0559">
        <w:t>,</w:t>
      </w:r>
      <w:r>
        <w:t xml:space="preserve"> and quantity available. This practice may</w:t>
      </w:r>
      <w:r w:rsidR="0072038D">
        <w:t xml:space="preserve"> be unattractive </w:t>
      </w:r>
      <w:r>
        <w:t xml:space="preserve">due to </w:t>
      </w:r>
      <w:r w:rsidR="11372DB4">
        <w:t xml:space="preserve">requirements for </w:t>
      </w:r>
      <w:r w:rsidR="0072038D">
        <w:t xml:space="preserve">extra equipment, </w:t>
      </w:r>
      <w:r w:rsidR="492DDF72">
        <w:t>labour</w:t>
      </w:r>
      <w:r w:rsidR="0072038D">
        <w:t xml:space="preserve"> and </w:t>
      </w:r>
      <w:r w:rsidR="4AEC0A2F">
        <w:t xml:space="preserve">the need for specific production </w:t>
      </w:r>
      <w:r w:rsidR="0072038D">
        <w:t xml:space="preserve">expertise. </w:t>
      </w:r>
    </w:p>
    <w:p w14:paraId="44192661" w14:textId="77777777" w:rsidR="0072038D" w:rsidRPr="00AE1FB7" w:rsidRDefault="0072038D" w:rsidP="00B4537B">
      <w:pPr>
        <w:spacing w:line="276" w:lineRule="auto"/>
        <w:rPr>
          <w:b/>
          <w:bCs/>
        </w:rPr>
      </w:pPr>
      <w:r w:rsidRPr="00AE1FB7">
        <w:rPr>
          <w:b/>
          <w:bCs/>
        </w:rPr>
        <w:t>4. How much does it cost?</w:t>
      </w:r>
    </w:p>
    <w:p w14:paraId="13E21D73" w14:textId="38C01B4F" w:rsidR="0072038D" w:rsidRDefault="0072038D" w:rsidP="00B4537B">
      <w:pPr>
        <w:spacing w:line="276" w:lineRule="auto"/>
      </w:pPr>
      <w:r>
        <w:t>Substituting soyabeans with other sources of plant- or animal-based protein is not expected to increase production costs or only marginally if the alternative source is more expensive than soyabeans. This practice does not require additional equipment but may require additional training on the exact quantity of plant- or animal-based protein to add</w:t>
      </w:r>
      <w:r w:rsidR="001A0559">
        <w:t xml:space="preserve"> if the farmer is home milling his</w:t>
      </w:r>
      <w:r w:rsidR="4866A135">
        <w:t>/her</w:t>
      </w:r>
      <w:r w:rsidR="001A0559">
        <w:t xml:space="preserve"> pigs’ diets.</w:t>
      </w:r>
      <w:r>
        <w:t xml:space="preserve"> In addition, supplementing soyabeans with other sources of protein is not expected to change the normal cost structure of the farm or require a large investment since there is no need for a specialised training. This practice is not expected to require additional capital costs for machinery or implements for the farm, or any major investment in infrastructure or land. This practice may slightly increase the complexity of production because the </w:t>
      </w:r>
      <w:r w:rsidR="001A0559">
        <w:t>feed mills or home millers</w:t>
      </w:r>
      <w:r>
        <w:t xml:space="preserve"> need to pay attention to the exact mix of soyabeans and the other source(s) of protein, or source feed from a company that produces custom-made feeds or already targets this segment of the market. This practice may be affected by the forces of international trade, which may have an impact on the UK price and on the stability of the supply chain in the UK and abroad. Some of the alternative sources of protein listed above can be produced in the UK and have an incipient market in the UK. </w:t>
      </w:r>
    </w:p>
    <w:p w14:paraId="3CE480F6" w14:textId="2B0FC60F" w:rsidR="00965E6C" w:rsidRDefault="518EF3FE" w:rsidP="00B4537B">
      <w:pPr>
        <w:spacing w:line="276" w:lineRule="auto"/>
      </w:pPr>
      <w:r w:rsidRPr="51A744AA">
        <w:rPr>
          <w:rStyle w:val="eop"/>
          <w:rFonts w:cs="Arial"/>
          <w:color w:val="000000" w:themeColor="text1"/>
        </w:rPr>
        <w:t xml:space="preserve">Note that </w:t>
      </w:r>
      <w:r w:rsidR="7BBB4F8E" w:rsidRPr="51A744AA">
        <w:rPr>
          <w:rStyle w:val="eop"/>
          <w:rFonts w:cs="Arial"/>
          <w:color w:val="000000" w:themeColor="text1"/>
        </w:rPr>
        <w:t>s</w:t>
      </w:r>
      <w:r w:rsidR="00965E6C" w:rsidRPr="51A744AA">
        <w:rPr>
          <w:rStyle w:val="eop"/>
          <w:rFonts w:cs="Arial"/>
          <w:color w:val="000000" w:themeColor="text1"/>
        </w:rPr>
        <w:t>ome</w:t>
      </w:r>
      <w:r w:rsidR="00965E6C" w:rsidRPr="337B494B">
        <w:rPr>
          <w:rStyle w:val="eop"/>
          <w:rFonts w:cs="Arial"/>
          <w:color w:val="000000" w:themeColor="text1"/>
        </w:rPr>
        <w:t xml:space="preserve"> alternative protein sources can be cheaper, lowering the price of feed. If they </w:t>
      </w:r>
      <w:r w:rsidR="00965E6C" w:rsidRPr="51A744AA">
        <w:rPr>
          <w:rStyle w:val="eop"/>
          <w:rFonts w:cs="Arial"/>
          <w:color w:val="000000" w:themeColor="text1"/>
        </w:rPr>
        <w:t>do</w:t>
      </w:r>
      <w:r w:rsidR="51CF2E8E" w:rsidRPr="51A744AA">
        <w:rPr>
          <w:rStyle w:val="eop"/>
          <w:rFonts w:cs="Arial"/>
          <w:color w:val="000000" w:themeColor="text1"/>
        </w:rPr>
        <w:t xml:space="preserve"> </w:t>
      </w:r>
      <w:r w:rsidR="00965E6C" w:rsidRPr="51A744AA">
        <w:rPr>
          <w:rStyle w:val="eop"/>
          <w:rFonts w:cs="Arial"/>
          <w:color w:val="000000" w:themeColor="text1"/>
        </w:rPr>
        <w:t>n</w:t>
      </w:r>
      <w:r w:rsidR="60C38A26" w:rsidRPr="51A744AA">
        <w:rPr>
          <w:rStyle w:val="eop"/>
          <w:rFonts w:cs="Arial"/>
          <w:color w:val="000000" w:themeColor="text1"/>
        </w:rPr>
        <w:t>o</w:t>
      </w:r>
      <w:r w:rsidR="00965E6C" w:rsidRPr="51A744AA">
        <w:rPr>
          <w:rStyle w:val="eop"/>
          <w:rFonts w:cs="Arial"/>
          <w:color w:val="000000" w:themeColor="text1"/>
        </w:rPr>
        <w:t>t</w:t>
      </w:r>
      <w:r w:rsidR="00965E6C" w:rsidRPr="337B494B">
        <w:rPr>
          <w:rStyle w:val="eop"/>
          <w:rFonts w:cs="Arial"/>
          <w:color w:val="000000" w:themeColor="text1"/>
        </w:rPr>
        <w:t xml:space="preserve"> impact on pig performance, this would equate to a positive ROI.</w:t>
      </w:r>
    </w:p>
    <w:p w14:paraId="64907FD2" w14:textId="2DE79096" w:rsidR="0072038D" w:rsidRDefault="0072038D" w:rsidP="00B4537B">
      <w:pPr>
        <w:spacing w:line="276" w:lineRule="auto"/>
        <w:rPr>
          <w:b/>
          <w:bCs/>
        </w:rPr>
      </w:pPr>
      <w:r w:rsidRPr="00AE1FB7">
        <w:rPr>
          <w:b/>
          <w:bCs/>
        </w:rPr>
        <w:t>5. How can I do it well?</w:t>
      </w:r>
    </w:p>
    <w:p w14:paraId="27A28649" w14:textId="67D43B3D" w:rsidR="001F42D3" w:rsidRDefault="001F42D3" w:rsidP="00B4537B">
      <w:pPr>
        <w:spacing w:line="276" w:lineRule="auto"/>
      </w:pPr>
      <w:r w:rsidRPr="004761BB">
        <w:t>If you are home</w:t>
      </w:r>
      <w:r w:rsidR="39F50AF2">
        <w:t>-</w:t>
      </w:r>
      <w:r w:rsidRPr="004761BB">
        <w:t xml:space="preserve">milling your diets and </w:t>
      </w:r>
      <w:r w:rsidR="004761BB" w:rsidRPr="004761BB">
        <w:t xml:space="preserve">you are sourcing alternative protein sources, make sure your diet formulation is checked by a pig nutritionist. It is also advisable to consider any physical properties of the ingredients you are purchasing and its </w:t>
      </w:r>
      <w:r w:rsidR="4B6B66CE">
        <w:t>suitability for</w:t>
      </w:r>
      <w:r w:rsidR="004761BB" w:rsidRPr="004761BB">
        <w:t xml:space="preserve"> your mill. </w:t>
      </w:r>
    </w:p>
    <w:p w14:paraId="1069F4F6" w14:textId="5F98714C" w:rsidR="004761BB" w:rsidRPr="004761BB" w:rsidRDefault="004761BB" w:rsidP="00B4537B">
      <w:pPr>
        <w:spacing w:line="276" w:lineRule="auto"/>
      </w:pPr>
      <w:r>
        <w:t xml:space="preserve">If you are purchasing feed compound, your pig feed supplier should be able to advise you on the best </w:t>
      </w:r>
      <w:r w:rsidR="00DB4C17">
        <w:t xml:space="preserve">products available and on the alternative protein sources used to produce them. Ensure regular emptying, cleaning and disinfection of farm silos, especially between different feed deliveries. </w:t>
      </w:r>
    </w:p>
    <w:p w14:paraId="7351BBDD" w14:textId="77777777" w:rsidR="0072038D" w:rsidRPr="00AE1FB7" w:rsidRDefault="0072038D" w:rsidP="00B4537B">
      <w:pPr>
        <w:spacing w:line="276" w:lineRule="auto"/>
        <w:rPr>
          <w:b/>
          <w:bCs/>
        </w:rPr>
      </w:pPr>
      <w:r w:rsidRPr="00AE1FB7">
        <w:rPr>
          <w:b/>
          <w:bCs/>
        </w:rPr>
        <w:t>6. How strong is the evidence?</w:t>
      </w:r>
    </w:p>
    <w:p w14:paraId="21A1015A" w14:textId="580EDF44" w:rsidR="0072038D" w:rsidRDefault="00DB4C17" w:rsidP="00B4537B">
      <w:pPr>
        <w:spacing w:line="276" w:lineRule="auto"/>
      </w:pPr>
      <w:r>
        <w:t xml:space="preserve">This practice is effective based on the direct comparison between the inclusion of alternative protein sources </w:t>
      </w:r>
      <w:r w:rsidR="0058789A">
        <w:t xml:space="preserve">(in general, without appointing any particular source) </w:t>
      </w:r>
      <w:r>
        <w:t xml:space="preserve">and the inclusion of soyabean meals in the diet. </w:t>
      </w:r>
      <w:r w:rsidR="00CF256D">
        <w:t>Evidence suggests that removing soyabean meals decreases the likelihood of PWD and this practice should be seen as compl</w:t>
      </w:r>
      <w:r w:rsidR="06E45DA3">
        <w:t>e</w:t>
      </w:r>
      <w:r w:rsidR="00CF256D">
        <w:t xml:space="preserve">mentary to others. </w:t>
      </w:r>
    </w:p>
    <w:p w14:paraId="38BD9B1C" w14:textId="521A20A6" w:rsidR="0072038D" w:rsidRDefault="0072038D" w:rsidP="00B4537B">
      <w:pPr>
        <w:spacing w:line="276" w:lineRule="auto"/>
        <w:rPr>
          <w:b/>
          <w:bCs/>
        </w:rPr>
      </w:pPr>
      <w:r w:rsidRPr="00AE1FB7">
        <w:rPr>
          <w:b/>
          <w:bCs/>
        </w:rPr>
        <w:t>7. Where can I find further information?</w:t>
      </w:r>
    </w:p>
    <w:p w14:paraId="4F63623C" w14:textId="35754887" w:rsidR="001A0559" w:rsidRDefault="00D805FC" w:rsidP="00B4537B">
      <w:pPr>
        <w:spacing w:line="276" w:lineRule="auto"/>
      </w:pPr>
      <w:r w:rsidRPr="00D805FC">
        <w:t>You can find further information about alternative protein sources by consulting your feed supplier and a pig nutritionist. If you are milling your own feed, contact your pig nutritionist</w:t>
      </w:r>
      <w:r>
        <w:t xml:space="preserve"> for more information.</w:t>
      </w:r>
    </w:p>
    <w:p w14:paraId="161FBA77" w14:textId="77777777" w:rsidR="00CC5FD3" w:rsidRPr="00D805FC" w:rsidRDefault="00CC5FD3" w:rsidP="00B4537B">
      <w:pPr>
        <w:spacing w:line="276" w:lineRule="auto"/>
      </w:pPr>
    </w:p>
    <w:p w14:paraId="5CF44A9A" w14:textId="77777777" w:rsidR="0072038D" w:rsidRDefault="0072038D" w:rsidP="00B4537B">
      <w:pPr>
        <w:spacing w:line="276" w:lineRule="auto"/>
        <w:rPr>
          <w:b/>
          <w:bCs/>
        </w:rPr>
      </w:pPr>
      <w:r>
        <w:rPr>
          <w:b/>
          <w:bCs/>
        </w:rPr>
        <w:t>References</w:t>
      </w:r>
    </w:p>
    <w:p w14:paraId="77102E2B" w14:textId="77777777" w:rsidR="00CF256D" w:rsidRDefault="00CF256D" w:rsidP="00B4537B">
      <w:pPr>
        <w:pStyle w:val="ListParagraph"/>
        <w:numPr>
          <w:ilvl w:val="0"/>
          <w:numId w:val="8"/>
        </w:numPr>
        <w:spacing w:line="276" w:lineRule="auto"/>
      </w:pPr>
      <w:r w:rsidRPr="00CF256D">
        <w:t>Gao, J., Yin, J., Xu, K., Li, T., &amp; Yin, Y. (2019). What Is the Impact of Diet on Nutritional Diarrhea Associated with Gut Microbiota in Weaning Piglets: A System Review. BioMed Research International, 2019. doi:10.1155/2019/6916189</w:t>
      </w:r>
    </w:p>
    <w:p w14:paraId="7D07E205" w14:textId="4A9C308D" w:rsidR="00CF256D" w:rsidRDefault="00CF256D" w:rsidP="00B4537B">
      <w:pPr>
        <w:pStyle w:val="ListParagraph"/>
        <w:numPr>
          <w:ilvl w:val="0"/>
          <w:numId w:val="8"/>
        </w:numPr>
        <w:spacing w:line="276" w:lineRule="auto"/>
      </w:pPr>
      <w:r w:rsidRPr="00CF256D">
        <w:rPr>
          <w:lang w:val="pt-PT"/>
        </w:rPr>
        <w:t xml:space="preserve">Pieper, R., Villodre Tudela, C., Taciak, M., Bindelle, J., Pérez, J. F., &amp; Zentek, J. (2016). </w:t>
      </w:r>
      <w:r w:rsidRPr="00CF256D">
        <w:t>Health relevance of intestinal protein fermentation in young pigs. Animal Health Research Reviews, 17(2), 137-147. doi:10.1017/S1466252316000141</w:t>
      </w:r>
    </w:p>
    <w:p w14:paraId="64FF7F24" w14:textId="4BD2AD45" w:rsidR="00CF256D" w:rsidRDefault="00CF256D" w:rsidP="00B4537B">
      <w:pPr>
        <w:pStyle w:val="ListParagraph"/>
        <w:numPr>
          <w:ilvl w:val="0"/>
          <w:numId w:val="8"/>
        </w:numPr>
        <w:spacing w:line="276" w:lineRule="auto"/>
      </w:pPr>
      <w:r w:rsidRPr="00CF256D">
        <w:t>Jezierny, D., Mosenthin, R., &amp; Bauer, E. (2010). The use of grain legumes as a protein source in pig nutrition: A review. Animal Feed Science and Technology, 157(3-4), 111-128. doi:10.1016/j.anifeedsci.2010.03.001</w:t>
      </w:r>
    </w:p>
    <w:p w14:paraId="5F24A4EB" w14:textId="77777777" w:rsidR="00055422" w:rsidRDefault="00055422" w:rsidP="00B4537B">
      <w:pPr>
        <w:spacing w:line="276" w:lineRule="auto"/>
        <w:rPr>
          <w:b/>
          <w:bCs/>
        </w:rPr>
        <w:sectPr w:rsidR="00055422" w:rsidSect="00055422">
          <w:headerReference w:type="default" r:id="rId68"/>
          <w:pgSz w:w="12240" w:h="15840"/>
          <w:pgMar w:top="1440" w:right="1440" w:bottom="1440" w:left="1440" w:header="720" w:footer="720" w:gutter="0"/>
          <w:cols w:space="720"/>
          <w:titlePg/>
          <w:docGrid w:linePitch="360"/>
        </w:sectPr>
      </w:pPr>
    </w:p>
    <w:p w14:paraId="0DF92E46" w14:textId="323AD0B3" w:rsidR="0072038D" w:rsidRPr="0084403B" w:rsidRDefault="0084403B" w:rsidP="00B4537B">
      <w:pPr>
        <w:pStyle w:val="Heading3"/>
        <w:spacing w:line="276" w:lineRule="auto"/>
      </w:pPr>
      <w:bookmarkStart w:id="287" w:name="_Toc124787528"/>
      <w:r w:rsidRPr="0084403B">
        <w:rPr>
          <w:rStyle w:val="normaltextrun"/>
        </w:rPr>
        <w:t>Dietary fibre</w:t>
      </w:r>
      <w:bookmarkEnd w:id="287"/>
    </w:p>
    <w:p w14:paraId="036D7861" w14:textId="77777777" w:rsidR="00594AFB" w:rsidRDefault="00594AFB" w:rsidP="00B4537B">
      <w:pPr>
        <w:spacing w:line="276" w:lineRule="auto"/>
        <w:rPr>
          <w:b/>
          <w:bCs/>
        </w:rPr>
      </w:pPr>
    </w:p>
    <w:p w14:paraId="2B70F9B7" w14:textId="61B8A3B6" w:rsidR="0072038D" w:rsidRPr="00AE1FB7" w:rsidRDefault="0072038D" w:rsidP="00B4537B">
      <w:pPr>
        <w:spacing w:line="276" w:lineRule="auto"/>
        <w:rPr>
          <w:b/>
          <w:bCs/>
        </w:rPr>
      </w:pPr>
      <w:r w:rsidRPr="00AE1FB7">
        <w:rPr>
          <w:b/>
          <w:bCs/>
        </w:rPr>
        <w:t>Impact summary</w:t>
      </w:r>
    </w:p>
    <w:p w14:paraId="2828A37E" w14:textId="3E184CE9" w:rsidR="0072038D" w:rsidRDefault="0072038D" w:rsidP="00B4537B">
      <w:pPr>
        <w:spacing w:line="276" w:lineRule="auto"/>
      </w:pPr>
      <w:r>
        <w:t xml:space="preserve">Supplementing pig feeds with dietary fibre helps to maintain healthy digesta and intestinal barrier function which can positively impact growth performance, digestibility of nutrients, and prevent diarrhoea in weaning piglets. Insoluble dietary fibres have prebiotic effects and can help elevate mucosal integrity by increasing villus length, reduce adhesion of pathogenic bacteria to epithelial cells and their retention in the gut thus, reducing the incidence of diarrhoea. Lowering colonisation of pathogenic bacteria has other concomitant effects, such as reducing competition for nutrients and space in the gut for good bacteria, which supports their proliferation hence, preventing diarrhoea in </w:t>
      </w:r>
      <w:r w:rsidR="00014B62">
        <w:t>post-wea</w:t>
      </w:r>
      <w:r>
        <w:t>ning pigs. Dietary fibres also increase bulk of diets which help to promote intestinal development, gut movement, alleviate constipation, promote intestinal health and function. Soluble dietary fibres provide energy in the form of volatile fatty acids, balances low protein diets and reduces protein fermentation metabolites. Excessively h</w:t>
      </w:r>
      <w:r w:rsidRPr="000120CE">
        <w:t xml:space="preserve">igh </w:t>
      </w:r>
      <w:r>
        <w:t>fibre</w:t>
      </w:r>
      <w:r w:rsidRPr="000120CE">
        <w:t xml:space="preserve"> diets may have conflicting impact </w:t>
      </w:r>
      <w:r>
        <w:t xml:space="preserve">by reducing </w:t>
      </w:r>
      <w:r w:rsidRPr="000120CE">
        <w:t xml:space="preserve">growth </w:t>
      </w:r>
      <w:r>
        <w:t xml:space="preserve">and productivity associated with weaning </w:t>
      </w:r>
      <w:r w:rsidRPr="000120CE">
        <w:t>but balancing with protein ha</w:t>
      </w:r>
      <w:r>
        <w:t>s</w:t>
      </w:r>
      <w:r w:rsidRPr="000120CE">
        <w:t xml:space="preserve"> been shown to improve </w:t>
      </w:r>
      <w:r w:rsidR="62548F1D">
        <w:t>the</w:t>
      </w:r>
      <w:r>
        <w:t xml:space="preserve"> </w:t>
      </w:r>
      <w:r w:rsidRPr="000120CE">
        <w:t>health of weaner</w:t>
      </w:r>
      <w:r>
        <w:t>s</w:t>
      </w:r>
      <w:r w:rsidRPr="000120CE">
        <w:t>.   </w:t>
      </w:r>
      <w:r>
        <w:t xml:space="preserve">  </w:t>
      </w:r>
    </w:p>
    <w:p w14:paraId="1CEDDBC5" w14:textId="67F96273" w:rsidR="00CF4C01" w:rsidRPr="00B62A2F" w:rsidRDefault="00CF4C01" w:rsidP="00B4537B">
      <w:pPr>
        <w:spacing w:line="276" w:lineRule="auto"/>
        <w:rPr>
          <w:rStyle w:val="normaltextrun"/>
        </w:rPr>
      </w:pPr>
      <w:r w:rsidRPr="00CF4C01">
        <w:rPr>
          <w:b/>
          <w:bCs/>
        </w:rPr>
        <w:t>Disclaimer</w:t>
      </w:r>
      <w:r>
        <w:rPr>
          <w:b/>
          <w:bCs/>
        </w:rPr>
        <w:t xml:space="preserve">: </w:t>
      </w:r>
      <w:r w:rsidRPr="00CF4C01">
        <w:t xml:space="preserve">It is important to acknowledge that most studies evaluated the effect of dietary fibre </w:t>
      </w:r>
      <w:r>
        <w:t xml:space="preserve">testing them </w:t>
      </w:r>
      <w:r w:rsidRPr="00CF4C01">
        <w:t>on pigs on slats, not on straw</w:t>
      </w:r>
      <w:r>
        <w:t xml:space="preserve"> systems</w:t>
      </w:r>
      <w:r w:rsidRPr="00CF4C01">
        <w:t xml:space="preserve">. Pigs housed in straw will likely not benefit from increasing fibre intake. However, should a different type of fibre be provided in the diet, there may still be beneficial effects regarding the prevention of </w:t>
      </w:r>
      <w:r w:rsidR="0058715B">
        <w:t>PWD</w:t>
      </w:r>
      <w:r w:rsidRPr="00CF4C01">
        <w:t xml:space="preserve">. </w:t>
      </w:r>
    </w:p>
    <w:tbl>
      <w:tblPr>
        <w:tblStyle w:val="TableGrid"/>
        <w:tblW w:w="10037" w:type="dxa"/>
        <w:tblLayout w:type="fixed"/>
        <w:tblLook w:val="04A0" w:firstRow="1" w:lastRow="0" w:firstColumn="1" w:lastColumn="0" w:noHBand="0" w:noVBand="1"/>
      </w:tblPr>
      <w:tblGrid>
        <w:gridCol w:w="3539"/>
        <w:gridCol w:w="236"/>
        <w:gridCol w:w="4029"/>
        <w:gridCol w:w="65"/>
        <w:gridCol w:w="1624"/>
        <w:gridCol w:w="72"/>
        <w:gridCol w:w="236"/>
        <w:gridCol w:w="236"/>
      </w:tblGrid>
      <w:tr w:rsidR="0072038D" w14:paraId="5467B34D" w14:textId="77777777" w:rsidTr="00716867">
        <w:trPr>
          <w:gridAfter w:val="3"/>
          <w:wAfter w:w="544" w:type="dxa"/>
        </w:trPr>
        <w:tc>
          <w:tcPr>
            <w:tcW w:w="3539" w:type="dxa"/>
            <w:tcBorders>
              <w:top w:val="nil"/>
              <w:left w:val="nil"/>
              <w:bottom w:val="nil"/>
              <w:right w:val="nil"/>
            </w:tcBorders>
            <w:shd w:val="clear" w:color="auto" w:fill="D0E96C"/>
          </w:tcPr>
          <w:p w14:paraId="3A14F396" w14:textId="77777777" w:rsidR="0072038D" w:rsidRDefault="0072038D" w:rsidP="00B4537B">
            <w:pPr>
              <w:spacing w:line="276" w:lineRule="auto"/>
            </w:pPr>
            <w:r w:rsidRPr="3036A6D3">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50D1A106" w14:textId="77777777" w:rsidR="0072038D" w:rsidRDefault="0072038D" w:rsidP="00B4537B">
            <w:pPr>
              <w:spacing w:line="276" w:lineRule="auto"/>
            </w:pPr>
            <w:r w:rsidRPr="3036A6D3">
              <w:rPr>
                <w:rFonts w:eastAsia="Arial" w:cs="Arial"/>
                <w:b/>
                <w:bCs/>
              </w:rPr>
              <w:t xml:space="preserve"> </w:t>
            </w:r>
          </w:p>
        </w:tc>
        <w:tc>
          <w:tcPr>
            <w:tcW w:w="1689" w:type="dxa"/>
            <w:gridSpan w:val="2"/>
            <w:tcBorders>
              <w:top w:val="nil"/>
              <w:left w:val="nil"/>
              <w:bottom w:val="single" w:sz="4" w:space="0" w:color="auto"/>
              <w:right w:val="nil"/>
            </w:tcBorders>
            <w:shd w:val="clear" w:color="auto" w:fill="D0E96C"/>
          </w:tcPr>
          <w:p w14:paraId="151B53BA" w14:textId="77777777" w:rsidR="0072038D" w:rsidRDefault="0072038D" w:rsidP="00B4537B">
            <w:pPr>
              <w:spacing w:line="276" w:lineRule="auto"/>
              <w:jc w:val="center"/>
            </w:pPr>
            <w:r w:rsidRPr="3036A6D3">
              <w:rPr>
                <w:rFonts w:eastAsia="Arial" w:cs="Arial"/>
                <w:b/>
                <w:bCs/>
              </w:rPr>
              <w:t xml:space="preserve"> </w:t>
            </w:r>
          </w:p>
        </w:tc>
      </w:tr>
      <w:tr w:rsidR="0072038D" w14:paraId="57D24F6F" w14:textId="77777777" w:rsidTr="00716867">
        <w:trPr>
          <w:gridAfter w:val="3"/>
          <w:wAfter w:w="544" w:type="dxa"/>
        </w:trPr>
        <w:tc>
          <w:tcPr>
            <w:tcW w:w="3539" w:type="dxa"/>
            <w:tcBorders>
              <w:top w:val="nil"/>
              <w:left w:val="nil"/>
              <w:bottom w:val="nil"/>
              <w:right w:val="nil"/>
            </w:tcBorders>
            <w:shd w:val="clear" w:color="auto" w:fill="EFF7CE"/>
          </w:tcPr>
          <w:p w14:paraId="29567BAC"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75D34222" w14:textId="77777777" w:rsidR="0072038D" w:rsidRDefault="0072038D" w:rsidP="00B4537B">
            <w:pPr>
              <w:spacing w:line="276" w:lineRule="auto"/>
            </w:pPr>
            <w:r>
              <w:t>Reducing diarrhoea</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449D0B96" w14:textId="77777777" w:rsidR="0072038D" w:rsidRDefault="0072038D" w:rsidP="00B4537B">
            <w:pPr>
              <w:spacing w:line="276" w:lineRule="auto"/>
              <w:jc w:val="center"/>
            </w:pPr>
            <w:r>
              <w:t>+</w:t>
            </w:r>
          </w:p>
        </w:tc>
      </w:tr>
      <w:tr w:rsidR="0072038D" w14:paraId="2705CAE8" w14:textId="77777777" w:rsidTr="00716867">
        <w:trPr>
          <w:gridAfter w:val="3"/>
          <w:wAfter w:w="544" w:type="dxa"/>
        </w:trPr>
        <w:tc>
          <w:tcPr>
            <w:tcW w:w="3539" w:type="dxa"/>
            <w:tcBorders>
              <w:top w:val="nil"/>
              <w:left w:val="nil"/>
              <w:bottom w:val="nil"/>
              <w:right w:val="nil"/>
            </w:tcBorders>
            <w:shd w:val="clear" w:color="auto" w:fill="EFF7CE"/>
          </w:tcPr>
          <w:p w14:paraId="3A3E3C47"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009B394D" w14:textId="77777777" w:rsidR="0072038D" w:rsidRDefault="0072038D" w:rsidP="00B4537B">
            <w:pPr>
              <w:spacing w:line="276" w:lineRule="auto"/>
            </w:pPr>
            <w:r>
              <w:rPr>
                <w:rFonts w:eastAsia="Arial" w:cs="Arial"/>
              </w:rPr>
              <w:t>Reducing post-weaning mortality</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5DF1F9B7" w14:textId="77777777" w:rsidR="0072038D" w:rsidRDefault="0072038D" w:rsidP="00B4537B">
            <w:pPr>
              <w:spacing w:line="276" w:lineRule="auto"/>
              <w:jc w:val="center"/>
            </w:pPr>
            <w:r>
              <w:rPr>
                <w:rFonts w:eastAsia="Arial" w:cs="Arial"/>
              </w:rPr>
              <w:t>+</w:t>
            </w:r>
            <w:r w:rsidRPr="3036A6D3">
              <w:rPr>
                <w:rFonts w:eastAsia="Arial" w:cs="Arial"/>
              </w:rPr>
              <w:t xml:space="preserve"> </w:t>
            </w:r>
          </w:p>
        </w:tc>
      </w:tr>
      <w:tr w:rsidR="0072038D" w14:paraId="68EB266A" w14:textId="77777777" w:rsidTr="00716867">
        <w:trPr>
          <w:gridAfter w:val="3"/>
          <w:wAfter w:w="544" w:type="dxa"/>
        </w:trPr>
        <w:tc>
          <w:tcPr>
            <w:tcW w:w="3539" w:type="dxa"/>
            <w:tcBorders>
              <w:top w:val="nil"/>
              <w:left w:val="nil"/>
              <w:bottom w:val="nil"/>
              <w:right w:val="nil"/>
            </w:tcBorders>
            <w:shd w:val="clear" w:color="auto" w:fill="EFF7CE"/>
          </w:tcPr>
          <w:p w14:paraId="2445FB07"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2BBBFFBB" w14:textId="77777777" w:rsidR="0072038D" w:rsidRPr="3036A6D3" w:rsidRDefault="0072038D" w:rsidP="00B4537B">
            <w:pPr>
              <w:spacing w:line="276" w:lineRule="auto"/>
              <w:rPr>
                <w:rFonts w:eastAsia="Arial" w:cs="Arial"/>
              </w:rPr>
            </w:pPr>
            <w:r>
              <w:rPr>
                <w:rFonts w:eastAsia="Arial" w:cs="Arial"/>
              </w:rPr>
              <w:t>Enhancing growth rate</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664E67A6" w14:textId="77777777" w:rsidR="0072038D" w:rsidRPr="3036A6D3" w:rsidRDefault="0072038D" w:rsidP="00B4537B">
            <w:pPr>
              <w:spacing w:line="276" w:lineRule="auto"/>
              <w:jc w:val="center"/>
              <w:rPr>
                <w:rFonts w:eastAsia="Arial" w:cs="Arial"/>
              </w:rPr>
            </w:pPr>
            <w:r>
              <w:rPr>
                <w:rFonts w:eastAsia="Arial" w:cs="Arial"/>
              </w:rPr>
              <w:t>+</w:t>
            </w:r>
          </w:p>
        </w:tc>
      </w:tr>
      <w:tr w:rsidR="0072038D" w:rsidRPr="00CF4C01" w14:paraId="040DD22F" w14:textId="77777777" w:rsidTr="00716867">
        <w:trPr>
          <w:gridAfter w:val="3"/>
          <w:wAfter w:w="544" w:type="dxa"/>
        </w:trPr>
        <w:tc>
          <w:tcPr>
            <w:tcW w:w="3539" w:type="dxa"/>
            <w:tcBorders>
              <w:top w:val="nil"/>
              <w:left w:val="nil"/>
              <w:bottom w:val="nil"/>
              <w:right w:val="nil"/>
            </w:tcBorders>
            <w:shd w:val="clear" w:color="auto" w:fill="EFF7CE"/>
          </w:tcPr>
          <w:p w14:paraId="202DABEB" w14:textId="77777777" w:rsidR="0072038D" w:rsidRPr="00CF4C01" w:rsidRDefault="0072038D" w:rsidP="00B4537B">
            <w:pPr>
              <w:spacing w:line="276" w:lineRule="auto"/>
              <w:rPr>
                <w:sz w:val="14"/>
                <w:szCs w:val="14"/>
              </w:rPr>
            </w:pPr>
            <w:r w:rsidRPr="00CF4C01">
              <w:rPr>
                <w:rFonts w:eastAsia="Arial" w:cs="Arial"/>
                <w:sz w:val="14"/>
                <w:szCs w:val="14"/>
              </w:rPr>
              <w:t xml:space="preserve"> </w:t>
            </w:r>
          </w:p>
        </w:tc>
        <w:tc>
          <w:tcPr>
            <w:tcW w:w="4265" w:type="dxa"/>
            <w:gridSpan w:val="2"/>
            <w:tcBorders>
              <w:top w:val="nil"/>
              <w:left w:val="nil"/>
              <w:bottom w:val="nil"/>
              <w:right w:val="nil"/>
            </w:tcBorders>
            <w:shd w:val="clear" w:color="auto" w:fill="EFF7CE"/>
          </w:tcPr>
          <w:p w14:paraId="13291012" w14:textId="77777777" w:rsidR="0072038D" w:rsidRPr="00CF4C01" w:rsidRDefault="0072038D" w:rsidP="00B4537B">
            <w:pPr>
              <w:spacing w:line="276" w:lineRule="auto"/>
              <w:rPr>
                <w:sz w:val="14"/>
                <w:szCs w:val="14"/>
              </w:rPr>
            </w:pPr>
          </w:p>
        </w:tc>
        <w:tc>
          <w:tcPr>
            <w:tcW w:w="1689" w:type="dxa"/>
            <w:gridSpan w:val="2"/>
            <w:tcBorders>
              <w:top w:val="single" w:sz="4" w:space="0" w:color="auto"/>
              <w:left w:val="nil"/>
              <w:bottom w:val="nil"/>
              <w:right w:val="nil"/>
            </w:tcBorders>
            <w:shd w:val="clear" w:color="auto" w:fill="EFF7CE"/>
          </w:tcPr>
          <w:p w14:paraId="295A30C6" w14:textId="77777777" w:rsidR="0072038D" w:rsidRPr="00CF4C01" w:rsidRDefault="0072038D" w:rsidP="00B4537B">
            <w:pPr>
              <w:spacing w:line="276" w:lineRule="auto"/>
              <w:jc w:val="center"/>
              <w:rPr>
                <w:sz w:val="14"/>
                <w:szCs w:val="14"/>
              </w:rPr>
            </w:pPr>
            <w:r w:rsidRPr="00CF4C01">
              <w:rPr>
                <w:rFonts w:eastAsia="Arial" w:cs="Arial"/>
                <w:sz w:val="14"/>
                <w:szCs w:val="14"/>
              </w:rPr>
              <w:t xml:space="preserve"> </w:t>
            </w:r>
          </w:p>
        </w:tc>
      </w:tr>
      <w:tr w:rsidR="0072038D" w14:paraId="544C9B55" w14:textId="77777777" w:rsidTr="00716867">
        <w:trPr>
          <w:gridAfter w:val="3"/>
          <w:wAfter w:w="544" w:type="dxa"/>
        </w:trPr>
        <w:tc>
          <w:tcPr>
            <w:tcW w:w="3539" w:type="dxa"/>
            <w:tcBorders>
              <w:top w:val="nil"/>
              <w:left w:val="nil"/>
              <w:bottom w:val="nil"/>
              <w:right w:val="nil"/>
            </w:tcBorders>
            <w:shd w:val="clear" w:color="auto" w:fill="EFF7CE"/>
          </w:tcPr>
          <w:p w14:paraId="2144F5AC"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6D917B7B" w14:textId="77777777" w:rsidR="0072038D" w:rsidRPr="3036A6D3" w:rsidRDefault="0072038D" w:rsidP="00B4537B">
            <w:pPr>
              <w:spacing w:line="276" w:lineRule="auto"/>
              <w:rPr>
                <w:rFonts w:eastAsia="Arial" w:cs="Arial"/>
                <w:i/>
                <w:iCs/>
                <w:color w:val="000000" w:themeColor="text1"/>
              </w:rPr>
            </w:pPr>
            <w:r w:rsidRPr="3036A6D3">
              <w:rPr>
                <w:rFonts w:eastAsia="Arial" w:cs="Arial"/>
                <w:i/>
                <w:iCs/>
                <w:color w:val="000000" w:themeColor="text1"/>
              </w:rPr>
              <w:t>Other impacts</w:t>
            </w:r>
          </w:p>
        </w:tc>
        <w:tc>
          <w:tcPr>
            <w:tcW w:w="1689" w:type="dxa"/>
            <w:gridSpan w:val="2"/>
            <w:tcBorders>
              <w:top w:val="nil"/>
              <w:left w:val="nil"/>
              <w:bottom w:val="single" w:sz="4" w:space="0" w:color="auto"/>
              <w:right w:val="nil"/>
            </w:tcBorders>
            <w:shd w:val="clear" w:color="auto" w:fill="EFF7CE"/>
          </w:tcPr>
          <w:p w14:paraId="013B2023" w14:textId="77777777" w:rsidR="0072038D" w:rsidRPr="3036A6D3" w:rsidRDefault="0072038D" w:rsidP="00B4537B">
            <w:pPr>
              <w:spacing w:line="276" w:lineRule="auto"/>
              <w:jc w:val="center"/>
              <w:rPr>
                <w:rFonts w:eastAsia="Arial" w:cs="Arial"/>
              </w:rPr>
            </w:pPr>
          </w:p>
        </w:tc>
      </w:tr>
      <w:tr w:rsidR="0072038D" w14:paraId="49054BFE" w14:textId="77777777" w:rsidTr="00716867">
        <w:trPr>
          <w:gridAfter w:val="3"/>
          <w:wAfter w:w="544" w:type="dxa"/>
        </w:trPr>
        <w:tc>
          <w:tcPr>
            <w:tcW w:w="3539" w:type="dxa"/>
            <w:tcBorders>
              <w:top w:val="nil"/>
              <w:left w:val="nil"/>
              <w:bottom w:val="nil"/>
              <w:right w:val="nil"/>
            </w:tcBorders>
            <w:shd w:val="clear" w:color="auto" w:fill="EFF7CE"/>
          </w:tcPr>
          <w:p w14:paraId="19EFE3B3"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22FF0479" w14:textId="77777777" w:rsidR="0072038D" w:rsidRDefault="0072038D" w:rsidP="00B4537B">
            <w:pPr>
              <w:spacing w:line="276" w:lineRule="auto"/>
            </w:pPr>
            <w:r w:rsidRPr="3036A6D3">
              <w:rPr>
                <w:rFonts w:eastAsia="Arial" w:cs="Arial"/>
                <w:color w:val="000000" w:themeColor="text1"/>
              </w:rPr>
              <w:t>Reduced costs</w:t>
            </w:r>
          </w:p>
        </w:tc>
        <w:tc>
          <w:tcPr>
            <w:tcW w:w="1689" w:type="dxa"/>
            <w:gridSpan w:val="2"/>
            <w:tcBorders>
              <w:top w:val="single" w:sz="4" w:space="0" w:color="auto"/>
              <w:left w:val="single" w:sz="4" w:space="0" w:color="auto"/>
              <w:bottom w:val="single" w:sz="4" w:space="0" w:color="auto"/>
              <w:right w:val="single" w:sz="4" w:space="0" w:color="auto"/>
            </w:tcBorders>
          </w:tcPr>
          <w:p w14:paraId="2C5B6382" w14:textId="77777777" w:rsidR="0072038D" w:rsidRDefault="0072038D" w:rsidP="00B4537B">
            <w:pPr>
              <w:spacing w:line="276" w:lineRule="auto"/>
              <w:jc w:val="center"/>
            </w:pPr>
            <w:r>
              <w:t>+</w:t>
            </w:r>
          </w:p>
        </w:tc>
      </w:tr>
      <w:tr w:rsidR="0072038D" w14:paraId="7B416834" w14:textId="77777777" w:rsidTr="00716867">
        <w:trPr>
          <w:gridAfter w:val="3"/>
          <w:wAfter w:w="544" w:type="dxa"/>
        </w:trPr>
        <w:tc>
          <w:tcPr>
            <w:tcW w:w="3539" w:type="dxa"/>
            <w:tcBorders>
              <w:top w:val="nil"/>
              <w:left w:val="nil"/>
              <w:bottom w:val="nil"/>
              <w:right w:val="nil"/>
            </w:tcBorders>
            <w:shd w:val="clear" w:color="auto" w:fill="EFF7CE"/>
          </w:tcPr>
          <w:p w14:paraId="6B4119FA"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3B8E6955" w14:textId="77777777" w:rsidR="0072038D" w:rsidRDefault="0072038D" w:rsidP="00B4537B">
            <w:pPr>
              <w:spacing w:line="276" w:lineRule="auto"/>
            </w:pPr>
            <w:r w:rsidRPr="3036A6D3">
              <w:rPr>
                <w:rFonts w:eastAsia="Arial" w:cs="Arial"/>
                <w:color w:val="000000" w:themeColor="text1"/>
              </w:rPr>
              <w:t>Improved welfare</w:t>
            </w:r>
          </w:p>
        </w:tc>
        <w:tc>
          <w:tcPr>
            <w:tcW w:w="1689" w:type="dxa"/>
            <w:gridSpan w:val="2"/>
            <w:tcBorders>
              <w:top w:val="single" w:sz="4" w:space="0" w:color="auto"/>
              <w:left w:val="single" w:sz="4" w:space="0" w:color="auto"/>
              <w:bottom w:val="single" w:sz="4" w:space="0" w:color="auto"/>
              <w:right w:val="single" w:sz="4" w:space="0" w:color="auto"/>
            </w:tcBorders>
          </w:tcPr>
          <w:p w14:paraId="616BAFBA" w14:textId="77777777" w:rsidR="0072038D" w:rsidRDefault="0072038D" w:rsidP="00B4537B">
            <w:pPr>
              <w:spacing w:line="276" w:lineRule="auto"/>
              <w:jc w:val="center"/>
            </w:pPr>
            <w:r>
              <w:t>+</w:t>
            </w:r>
          </w:p>
        </w:tc>
      </w:tr>
      <w:tr w:rsidR="0072038D" w:rsidRPr="00CF4C01" w14:paraId="29607736" w14:textId="77777777" w:rsidTr="00716867">
        <w:trPr>
          <w:gridAfter w:val="3"/>
          <w:wAfter w:w="544" w:type="dxa"/>
        </w:trPr>
        <w:tc>
          <w:tcPr>
            <w:tcW w:w="3539" w:type="dxa"/>
            <w:tcBorders>
              <w:top w:val="nil"/>
              <w:left w:val="nil"/>
              <w:bottom w:val="nil"/>
              <w:right w:val="nil"/>
            </w:tcBorders>
            <w:shd w:val="clear" w:color="auto" w:fill="EFF7CE"/>
          </w:tcPr>
          <w:p w14:paraId="174799D7" w14:textId="77777777" w:rsidR="0072038D" w:rsidRPr="00CF4C01" w:rsidRDefault="0072038D" w:rsidP="00B4537B">
            <w:pPr>
              <w:spacing w:line="276" w:lineRule="auto"/>
              <w:rPr>
                <w:sz w:val="14"/>
                <w:szCs w:val="14"/>
              </w:rPr>
            </w:pPr>
            <w:r w:rsidRPr="00CF4C01">
              <w:rPr>
                <w:rFonts w:eastAsia="Arial" w:cs="Arial"/>
                <w:sz w:val="14"/>
                <w:szCs w:val="14"/>
              </w:rPr>
              <w:t xml:space="preserve"> </w:t>
            </w:r>
          </w:p>
        </w:tc>
        <w:tc>
          <w:tcPr>
            <w:tcW w:w="4265" w:type="dxa"/>
            <w:gridSpan w:val="2"/>
            <w:tcBorders>
              <w:top w:val="nil"/>
              <w:left w:val="nil"/>
              <w:bottom w:val="nil"/>
              <w:right w:val="nil"/>
            </w:tcBorders>
            <w:shd w:val="clear" w:color="auto" w:fill="EFF7CE"/>
          </w:tcPr>
          <w:p w14:paraId="30E585D4" w14:textId="77777777" w:rsidR="0072038D" w:rsidRPr="00CF4C01" w:rsidRDefault="0072038D" w:rsidP="00B4537B">
            <w:pPr>
              <w:spacing w:line="276" w:lineRule="auto"/>
              <w:rPr>
                <w:sz w:val="14"/>
                <w:szCs w:val="14"/>
              </w:rPr>
            </w:pPr>
            <w:r w:rsidRPr="00CF4C01">
              <w:rPr>
                <w:rFonts w:eastAsia="Arial" w:cs="Arial"/>
                <w:sz w:val="14"/>
                <w:szCs w:val="14"/>
              </w:rPr>
              <w:t xml:space="preserve"> </w:t>
            </w:r>
          </w:p>
        </w:tc>
        <w:tc>
          <w:tcPr>
            <w:tcW w:w="1689" w:type="dxa"/>
            <w:gridSpan w:val="2"/>
            <w:tcBorders>
              <w:top w:val="single" w:sz="4" w:space="0" w:color="auto"/>
              <w:left w:val="nil"/>
              <w:bottom w:val="nil"/>
              <w:right w:val="nil"/>
            </w:tcBorders>
            <w:shd w:val="clear" w:color="auto" w:fill="EFF7CE"/>
          </w:tcPr>
          <w:p w14:paraId="704BDCBF" w14:textId="77777777" w:rsidR="0072038D" w:rsidRPr="00CF4C01" w:rsidRDefault="0072038D" w:rsidP="00B4537B">
            <w:pPr>
              <w:spacing w:line="276" w:lineRule="auto"/>
              <w:jc w:val="center"/>
              <w:rPr>
                <w:sz w:val="14"/>
                <w:szCs w:val="14"/>
              </w:rPr>
            </w:pPr>
            <w:r w:rsidRPr="00CF4C01">
              <w:rPr>
                <w:rFonts w:eastAsia="Arial" w:cs="Arial"/>
                <w:sz w:val="14"/>
                <w:szCs w:val="14"/>
              </w:rPr>
              <w:t xml:space="preserve"> </w:t>
            </w:r>
          </w:p>
        </w:tc>
      </w:tr>
      <w:tr w:rsidR="0072038D" w14:paraId="1F1D418E" w14:textId="77777777" w:rsidTr="00716867">
        <w:trPr>
          <w:gridAfter w:val="3"/>
          <w:wAfter w:w="544" w:type="dxa"/>
        </w:trPr>
        <w:tc>
          <w:tcPr>
            <w:tcW w:w="3539" w:type="dxa"/>
            <w:tcBorders>
              <w:top w:val="nil"/>
              <w:left w:val="nil"/>
              <w:bottom w:val="nil"/>
              <w:right w:val="nil"/>
            </w:tcBorders>
            <w:shd w:val="clear" w:color="auto" w:fill="D0E96C"/>
          </w:tcPr>
          <w:p w14:paraId="74CA14C7" w14:textId="77777777" w:rsidR="0072038D" w:rsidRDefault="0072038D" w:rsidP="00B4537B">
            <w:pPr>
              <w:spacing w:line="276" w:lineRule="auto"/>
            </w:pPr>
            <w:r w:rsidRPr="3036A6D3">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078BFF0C"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20C42071" w14:textId="77777777" w:rsidR="0072038D" w:rsidRDefault="0072038D" w:rsidP="00B4537B">
            <w:pPr>
              <w:spacing w:line="276" w:lineRule="auto"/>
              <w:jc w:val="center"/>
            </w:pPr>
            <w:r w:rsidRPr="3036A6D3">
              <w:rPr>
                <w:rFonts w:eastAsia="Arial" w:cs="Arial"/>
              </w:rPr>
              <w:t xml:space="preserve"> </w:t>
            </w:r>
          </w:p>
        </w:tc>
      </w:tr>
      <w:tr w:rsidR="0072038D" w14:paraId="3331001E" w14:textId="77777777" w:rsidTr="00716867">
        <w:trPr>
          <w:gridAfter w:val="3"/>
          <w:wAfter w:w="544" w:type="dxa"/>
        </w:trPr>
        <w:tc>
          <w:tcPr>
            <w:tcW w:w="3539" w:type="dxa"/>
            <w:tcBorders>
              <w:top w:val="nil"/>
              <w:left w:val="nil"/>
              <w:bottom w:val="nil"/>
              <w:right w:val="nil"/>
            </w:tcBorders>
            <w:shd w:val="clear" w:color="auto" w:fill="EFF7CE"/>
          </w:tcPr>
          <w:p w14:paraId="4068A865"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0A11134B"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4C1DED9A" w14:textId="77777777" w:rsidR="0072038D" w:rsidRDefault="0072038D" w:rsidP="00B4537B">
            <w:pPr>
              <w:spacing w:line="276" w:lineRule="auto"/>
              <w:jc w:val="center"/>
            </w:pPr>
            <w:r>
              <w:t>£</w:t>
            </w:r>
          </w:p>
        </w:tc>
      </w:tr>
      <w:tr w:rsidR="0072038D" w:rsidRPr="00CF4C01" w14:paraId="6CCAD7F4" w14:textId="77777777" w:rsidTr="00CF4C01">
        <w:trPr>
          <w:gridAfter w:val="3"/>
          <w:wAfter w:w="544" w:type="dxa"/>
          <w:trHeight w:val="170"/>
        </w:trPr>
        <w:tc>
          <w:tcPr>
            <w:tcW w:w="3539" w:type="dxa"/>
            <w:tcBorders>
              <w:top w:val="nil"/>
              <w:left w:val="nil"/>
              <w:bottom w:val="nil"/>
              <w:right w:val="nil"/>
            </w:tcBorders>
            <w:shd w:val="clear" w:color="auto" w:fill="EFF7CE"/>
          </w:tcPr>
          <w:p w14:paraId="79DE4A33" w14:textId="77777777" w:rsidR="0072038D" w:rsidRPr="00CF4C01" w:rsidRDefault="0072038D" w:rsidP="00B4537B">
            <w:pPr>
              <w:spacing w:line="276" w:lineRule="auto"/>
              <w:rPr>
                <w:sz w:val="14"/>
                <w:szCs w:val="14"/>
              </w:rPr>
            </w:pPr>
            <w:r w:rsidRPr="00CF4C01">
              <w:rPr>
                <w:rFonts w:eastAsia="Arial" w:cs="Arial"/>
                <w:b/>
                <w:bCs/>
                <w:sz w:val="14"/>
                <w:szCs w:val="14"/>
              </w:rPr>
              <w:t xml:space="preserve"> </w:t>
            </w:r>
          </w:p>
        </w:tc>
        <w:tc>
          <w:tcPr>
            <w:tcW w:w="4265" w:type="dxa"/>
            <w:gridSpan w:val="2"/>
            <w:tcBorders>
              <w:top w:val="nil"/>
              <w:left w:val="nil"/>
              <w:bottom w:val="nil"/>
              <w:right w:val="nil"/>
            </w:tcBorders>
            <w:shd w:val="clear" w:color="auto" w:fill="EFF7CE"/>
          </w:tcPr>
          <w:p w14:paraId="5FD1756B" w14:textId="77777777" w:rsidR="0072038D" w:rsidRPr="00CF4C01" w:rsidRDefault="0072038D" w:rsidP="00B4537B">
            <w:pPr>
              <w:spacing w:line="276" w:lineRule="auto"/>
              <w:rPr>
                <w:sz w:val="14"/>
                <w:szCs w:val="14"/>
              </w:rPr>
            </w:pPr>
            <w:r w:rsidRPr="00CF4C01">
              <w:rPr>
                <w:rFonts w:eastAsia="Arial" w:cs="Arial"/>
                <w:sz w:val="14"/>
                <w:szCs w:val="14"/>
              </w:rPr>
              <w:t xml:space="preserve"> </w:t>
            </w:r>
          </w:p>
        </w:tc>
        <w:tc>
          <w:tcPr>
            <w:tcW w:w="1689" w:type="dxa"/>
            <w:gridSpan w:val="2"/>
            <w:tcBorders>
              <w:top w:val="single" w:sz="4" w:space="0" w:color="auto"/>
              <w:left w:val="nil"/>
              <w:bottom w:val="nil"/>
              <w:right w:val="nil"/>
            </w:tcBorders>
            <w:shd w:val="clear" w:color="auto" w:fill="EFF7CE"/>
          </w:tcPr>
          <w:p w14:paraId="0192837C" w14:textId="77777777" w:rsidR="0072038D" w:rsidRPr="00CF4C01" w:rsidRDefault="0072038D" w:rsidP="00B4537B">
            <w:pPr>
              <w:spacing w:line="276" w:lineRule="auto"/>
              <w:jc w:val="center"/>
              <w:rPr>
                <w:sz w:val="14"/>
                <w:szCs w:val="14"/>
              </w:rPr>
            </w:pPr>
            <w:r w:rsidRPr="00CF4C01">
              <w:rPr>
                <w:rFonts w:eastAsia="Arial" w:cs="Arial"/>
                <w:sz w:val="14"/>
                <w:szCs w:val="14"/>
              </w:rPr>
              <w:t xml:space="preserve"> </w:t>
            </w:r>
          </w:p>
        </w:tc>
      </w:tr>
      <w:tr w:rsidR="0072038D" w14:paraId="7CD0D9E1" w14:textId="77777777" w:rsidTr="00716867">
        <w:trPr>
          <w:gridAfter w:val="3"/>
          <w:wAfter w:w="544" w:type="dxa"/>
        </w:trPr>
        <w:tc>
          <w:tcPr>
            <w:tcW w:w="3539" w:type="dxa"/>
            <w:tcBorders>
              <w:top w:val="nil"/>
              <w:left w:val="nil"/>
              <w:bottom w:val="nil"/>
              <w:right w:val="nil"/>
            </w:tcBorders>
            <w:shd w:val="clear" w:color="auto" w:fill="D0E96C"/>
          </w:tcPr>
          <w:p w14:paraId="3CCB966A" w14:textId="77777777" w:rsidR="0072038D" w:rsidRDefault="0072038D" w:rsidP="00B4537B">
            <w:pPr>
              <w:spacing w:line="276" w:lineRule="auto"/>
            </w:pPr>
            <w:r w:rsidRPr="3036A6D3">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69563FBD"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2CD830B2" w14:textId="77777777" w:rsidR="0072038D" w:rsidRDefault="0072038D" w:rsidP="00B4537B">
            <w:pPr>
              <w:spacing w:line="276" w:lineRule="auto"/>
              <w:jc w:val="center"/>
            </w:pPr>
            <w:r w:rsidRPr="3036A6D3">
              <w:rPr>
                <w:rFonts w:eastAsia="Arial" w:cs="Arial"/>
              </w:rPr>
              <w:t xml:space="preserve"> </w:t>
            </w:r>
          </w:p>
        </w:tc>
      </w:tr>
      <w:tr w:rsidR="0072038D" w14:paraId="5EBCF600" w14:textId="77777777" w:rsidTr="00716867">
        <w:trPr>
          <w:gridAfter w:val="3"/>
          <w:wAfter w:w="544" w:type="dxa"/>
        </w:trPr>
        <w:tc>
          <w:tcPr>
            <w:tcW w:w="3539" w:type="dxa"/>
            <w:tcBorders>
              <w:top w:val="nil"/>
              <w:left w:val="nil"/>
              <w:bottom w:val="nil"/>
              <w:right w:val="nil"/>
            </w:tcBorders>
            <w:shd w:val="clear" w:color="auto" w:fill="EFF7CE"/>
          </w:tcPr>
          <w:p w14:paraId="734375EF"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7E1052EC"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534A26BD" w14:textId="77777777" w:rsidR="0072038D" w:rsidRDefault="0072038D" w:rsidP="00B4537B">
            <w:pPr>
              <w:spacing w:line="276" w:lineRule="auto"/>
              <w:jc w:val="center"/>
            </w:pPr>
            <w:r>
              <w:t>Fast</w:t>
            </w:r>
          </w:p>
        </w:tc>
      </w:tr>
      <w:tr w:rsidR="0072038D" w:rsidRPr="00CF4C01" w14:paraId="03B3D710" w14:textId="77777777" w:rsidTr="00716867">
        <w:trPr>
          <w:gridAfter w:val="3"/>
          <w:wAfter w:w="544" w:type="dxa"/>
        </w:trPr>
        <w:tc>
          <w:tcPr>
            <w:tcW w:w="3539" w:type="dxa"/>
            <w:tcBorders>
              <w:top w:val="nil"/>
              <w:left w:val="nil"/>
              <w:bottom w:val="nil"/>
              <w:right w:val="nil"/>
            </w:tcBorders>
            <w:shd w:val="clear" w:color="auto" w:fill="EFF7CE"/>
          </w:tcPr>
          <w:p w14:paraId="123659EF" w14:textId="77777777" w:rsidR="0072038D" w:rsidRPr="00CF4C01" w:rsidRDefault="0072038D" w:rsidP="00B4537B">
            <w:pPr>
              <w:spacing w:line="276" w:lineRule="auto"/>
              <w:rPr>
                <w:sz w:val="14"/>
                <w:szCs w:val="14"/>
              </w:rPr>
            </w:pPr>
            <w:r w:rsidRPr="00CF4C01">
              <w:rPr>
                <w:rFonts w:eastAsia="Arial" w:cs="Arial"/>
                <w:b/>
                <w:bCs/>
                <w:sz w:val="14"/>
                <w:szCs w:val="14"/>
              </w:rPr>
              <w:t xml:space="preserve"> </w:t>
            </w:r>
          </w:p>
        </w:tc>
        <w:tc>
          <w:tcPr>
            <w:tcW w:w="4265" w:type="dxa"/>
            <w:gridSpan w:val="2"/>
            <w:tcBorders>
              <w:top w:val="nil"/>
              <w:left w:val="nil"/>
              <w:bottom w:val="nil"/>
              <w:right w:val="nil"/>
            </w:tcBorders>
            <w:shd w:val="clear" w:color="auto" w:fill="EFF7CE"/>
          </w:tcPr>
          <w:p w14:paraId="4A24E9EF" w14:textId="77777777" w:rsidR="0072038D" w:rsidRPr="00CF4C01" w:rsidRDefault="0072038D" w:rsidP="00B4537B">
            <w:pPr>
              <w:spacing w:line="276" w:lineRule="auto"/>
              <w:rPr>
                <w:sz w:val="14"/>
                <w:szCs w:val="14"/>
              </w:rPr>
            </w:pPr>
            <w:r w:rsidRPr="00CF4C01">
              <w:rPr>
                <w:rFonts w:eastAsia="Arial" w:cs="Arial"/>
                <w:sz w:val="14"/>
                <w:szCs w:val="14"/>
              </w:rPr>
              <w:t xml:space="preserve"> </w:t>
            </w:r>
          </w:p>
        </w:tc>
        <w:tc>
          <w:tcPr>
            <w:tcW w:w="1689" w:type="dxa"/>
            <w:gridSpan w:val="2"/>
            <w:tcBorders>
              <w:top w:val="single" w:sz="4" w:space="0" w:color="auto"/>
              <w:left w:val="nil"/>
              <w:bottom w:val="nil"/>
              <w:right w:val="nil"/>
            </w:tcBorders>
            <w:shd w:val="clear" w:color="auto" w:fill="EFF7CE"/>
          </w:tcPr>
          <w:p w14:paraId="052F53F0" w14:textId="77777777" w:rsidR="0072038D" w:rsidRPr="00CF4C01" w:rsidRDefault="0072038D" w:rsidP="00B4537B">
            <w:pPr>
              <w:spacing w:line="276" w:lineRule="auto"/>
              <w:jc w:val="center"/>
              <w:rPr>
                <w:sz w:val="14"/>
                <w:szCs w:val="14"/>
              </w:rPr>
            </w:pPr>
            <w:r w:rsidRPr="00CF4C01">
              <w:rPr>
                <w:rFonts w:eastAsia="Arial" w:cs="Arial"/>
                <w:sz w:val="14"/>
                <w:szCs w:val="14"/>
              </w:rPr>
              <w:t xml:space="preserve"> </w:t>
            </w:r>
          </w:p>
        </w:tc>
      </w:tr>
      <w:tr w:rsidR="0072038D" w14:paraId="56FA730E" w14:textId="77777777" w:rsidTr="00716867">
        <w:trPr>
          <w:gridAfter w:val="3"/>
          <w:wAfter w:w="544" w:type="dxa"/>
        </w:trPr>
        <w:tc>
          <w:tcPr>
            <w:tcW w:w="3539" w:type="dxa"/>
            <w:tcBorders>
              <w:top w:val="nil"/>
              <w:left w:val="nil"/>
              <w:bottom w:val="nil"/>
              <w:right w:val="nil"/>
            </w:tcBorders>
            <w:shd w:val="clear" w:color="auto" w:fill="D0E96C"/>
          </w:tcPr>
          <w:p w14:paraId="254E2F1F" w14:textId="77777777" w:rsidR="0072038D" w:rsidRDefault="0072038D" w:rsidP="00B4537B">
            <w:pPr>
              <w:spacing w:line="276" w:lineRule="auto"/>
            </w:pPr>
            <w:r w:rsidRPr="3036A6D3">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4372757A"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1911B286" w14:textId="77777777" w:rsidR="0072038D" w:rsidRDefault="0072038D" w:rsidP="00B4537B">
            <w:pPr>
              <w:spacing w:line="276" w:lineRule="auto"/>
              <w:jc w:val="center"/>
            </w:pPr>
            <w:r w:rsidRPr="3036A6D3">
              <w:rPr>
                <w:rFonts w:eastAsia="Arial" w:cs="Arial"/>
              </w:rPr>
              <w:t xml:space="preserve"> </w:t>
            </w:r>
          </w:p>
        </w:tc>
      </w:tr>
      <w:tr w:rsidR="0072038D" w14:paraId="4F43B1C8" w14:textId="77777777" w:rsidTr="00716867">
        <w:trPr>
          <w:gridAfter w:val="3"/>
          <w:wAfter w:w="544" w:type="dxa"/>
        </w:trPr>
        <w:tc>
          <w:tcPr>
            <w:tcW w:w="3539" w:type="dxa"/>
            <w:tcBorders>
              <w:top w:val="nil"/>
              <w:left w:val="nil"/>
              <w:bottom w:val="nil"/>
              <w:right w:val="nil"/>
            </w:tcBorders>
            <w:shd w:val="clear" w:color="auto" w:fill="EFF7CE"/>
          </w:tcPr>
          <w:p w14:paraId="611CB8A6"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25E4ACF8" w14:textId="77777777" w:rsidR="0072038D" w:rsidRDefault="0072038D" w:rsidP="00B4537B">
            <w:pPr>
              <w:spacing w:line="276" w:lineRule="auto"/>
            </w:pPr>
            <w:r w:rsidRPr="3036A6D3">
              <w:rPr>
                <w:rFonts w:eastAsia="Arial" w:cs="Arial"/>
                <w:color w:val="000000" w:themeColor="text1"/>
              </w:rPr>
              <w:t>Quality</w:t>
            </w:r>
          </w:p>
        </w:tc>
        <w:tc>
          <w:tcPr>
            <w:tcW w:w="1689" w:type="dxa"/>
            <w:gridSpan w:val="2"/>
            <w:tcBorders>
              <w:top w:val="single" w:sz="4" w:space="0" w:color="auto"/>
              <w:left w:val="single" w:sz="4" w:space="0" w:color="auto"/>
              <w:bottom w:val="single" w:sz="4" w:space="0" w:color="auto"/>
              <w:right w:val="single" w:sz="4" w:space="0" w:color="auto"/>
            </w:tcBorders>
          </w:tcPr>
          <w:p w14:paraId="50CC78D0" w14:textId="77777777" w:rsidR="0072038D" w:rsidRDefault="0072038D" w:rsidP="00B4537B">
            <w:pPr>
              <w:spacing w:line="276" w:lineRule="auto"/>
              <w:jc w:val="center"/>
            </w:pPr>
            <w:r>
              <w:t xml:space="preserve">High </w:t>
            </w:r>
          </w:p>
        </w:tc>
      </w:tr>
      <w:tr w:rsidR="0072038D" w14:paraId="1E23F507" w14:textId="77777777" w:rsidTr="00716867">
        <w:trPr>
          <w:gridAfter w:val="3"/>
          <w:wAfter w:w="544" w:type="dxa"/>
        </w:trPr>
        <w:tc>
          <w:tcPr>
            <w:tcW w:w="3539" w:type="dxa"/>
            <w:tcBorders>
              <w:top w:val="nil"/>
              <w:left w:val="nil"/>
              <w:bottom w:val="nil"/>
              <w:right w:val="nil"/>
            </w:tcBorders>
            <w:shd w:val="clear" w:color="auto" w:fill="EFF7CE"/>
          </w:tcPr>
          <w:p w14:paraId="730826E9"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1AC9B002" w14:textId="77777777" w:rsidR="0072038D" w:rsidRDefault="0072038D" w:rsidP="00B4537B">
            <w:pPr>
              <w:spacing w:line="276" w:lineRule="auto"/>
            </w:pPr>
            <w:r w:rsidRPr="3036A6D3">
              <w:rPr>
                <w:rFonts w:eastAsia="Arial" w:cs="Arial"/>
                <w:color w:val="000000" w:themeColor="text1"/>
              </w:rPr>
              <w:t>Context</w:t>
            </w:r>
          </w:p>
        </w:tc>
        <w:tc>
          <w:tcPr>
            <w:tcW w:w="1689" w:type="dxa"/>
            <w:gridSpan w:val="2"/>
            <w:tcBorders>
              <w:top w:val="single" w:sz="4" w:space="0" w:color="auto"/>
              <w:left w:val="single" w:sz="8" w:space="0" w:color="auto"/>
              <w:bottom w:val="single" w:sz="8" w:space="0" w:color="auto"/>
              <w:right w:val="single" w:sz="8" w:space="0" w:color="auto"/>
            </w:tcBorders>
          </w:tcPr>
          <w:p w14:paraId="4671FDD7" w14:textId="77777777" w:rsidR="0072038D" w:rsidRDefault="0072038D" w:rsidP="00B4537B">
            <w:pPr>
              <w:spacing w:line="276" w:lineRule="auto"/>
              <w:jc w:val="center"/>
            </w:pPr>
            <w:r>
              <w:t xml:space="preserve">High </w:t>
            </w:r>
          </w:p>
        </w:tc>
      </w:tr>
      <w:tr w:rsidR="0072038D" w14:paraId="31491632" w14:textId="77777777" w:rsidTr="00716867">
        <w:trPr>
          <w:gridAfter w:val="3"/>
          <w:wAfter w:w="544" w:type="dxa"/>
        </w:trPr>
        <w:tc>
          <w:tcPr>
            <w:tcW w:w="3539" w:type="dxa"/>
            <w:tcBorders>
              <w:top w:val="nil"/>
              <w:left w:val="nil"/>
              <w:bottom w:val="nil"/>
              <w:right w:val="nil"/>
            </w:tcBorders>
            <w:shd w:val="clear" w:color="auto" w:fill="EFF7CE"/>
          </w:tcPr>
          <w:p w14:paraId="647BD1CD"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7D2C9184" w14:textId="77777777" w:rsidR="0072038D" w:rsidRDefault="0072038D" w:rsidP="00B4537B">
            <w:pPr>
              <w:spacing w:line="276" w:lineRule="auto"/>
            </w:pPr>
            <w:r w:rsidRPr="3036A6D3">
              <w:rPr>
                <w:rFonts w:eastAsia="Arial" w:cs="Arial"/>
                <w:color w:val="000000" w:themeColor="text1"/>
              </w:rPr>
              <w:t>Overall</w:t>
            </w:r>
          </w:p>
        </w:tc>
        <w:tc>
          <w:tcPr>
            <w:tcW w:w="1689" w:type="dxa"/>
            <w:gridSpan w:val="2"/>
            <w:tcBorders>
              <w:top w:val="single" w:sz="8" w:space="0" w:color="auto"/>
              <w:left w:val="single" w:sz="8" w:space="0" w:color="auto"/>
              <w:bottom w:val="single" w:sz="8" w:space="0" w:color="auto"/>
              <w:right w:val="single" w:sz="8" w:space="0" w:color="auto"/>
            </w:tcBorders>
          </w:tcPr>
          <w:p w14:paraId="31D7724F" w14:textId="77777777" w:rsidR="0072038D" w:rsidRDefault="0072038D" w:rsidP="00B4537B">
            <w:pPr>
              <w:spacing w:line="276" w:lineRule="auto"/>
              <w:jc w:val="center"/>
            </w:pPr>
            <w:r>
              <w:t xml:space="preserve">High </w:t>
            </w:r>
          </w:p>
        </w:tc>
      </w:tr>
      <w:tr w:rsidR="0072038D" w14:paraId="55053B7B" w14:textId="77777777" w:rsidTr="00716867">
        <w:tc>
          <w:tcPr>
            <w:tcW w:w="3539" w:type="dxa"/>
            <w:tcBorders>
              <w:top w:val="nil"/>
              <w:left w:val="nil"/>
              <w:bottom w:val="nil"/>
              <w:right w:val="nil"/>
            </w:tcBorders>
            <w:vAlign w:val="center"/>
          </w:tcPr>
          <w:p w14:paraId="5BE5394E" w14:textId="77777777" w:rsidR="0072038D" w:rsidRDefault="0072038D" w:rsidP="00B4537B">
            <w:pPr>
              <w:spacing w:line="276" w:lineRule="auto"/>
            </w:pPr>
          </w:p>
        </w:tc>
        <w:tc>
          <w:tcPr>
            <w:tcW w:w="236" w:type="dxa"/>
            <w:tcBorders>
              <w:top w:val="nil"/>
              <w:left w:val="nil"/>
              <w:bottom w:val="nil"/>
              <w:right w:val="nil"/>
            </w:tcBorders>
            <w:vAlign w:val="center"/>
          </w:tcPr>
          <w:p w14:paraId="03D44792"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01CA648A" w14:textId="77777777" w:rsidR="0072038D" w:rsidRDefault="0072038D" w:rsidP="00B4537B">
            <w:pPr>
              <w:spacing w:line="276" w:lineRule="auto"/>
            </w:pPr>
          </w:p>
        </w:tc>
        <w:tc>
          <w:tcPr>
            <w:tcW w:w="1696" w:type="dxa"/>
            <w:gridSpan w:val="2"/>
            <w:tcBorders>
              <w:top w:val="single" w:sz="8" w:space="0" w:color="auto"/>
              <w:left w:val="nil"/>
              <w:bottom w:val="nil"/>
              <w:right w:val="nil"/>
            </w:tcBorders>
            <w:vAlign w:val="center"/>
          </w:tcPr>
          <w:p w14:paraId="4C7FB3F6" w14:textId="77777777" w:rsidR="0072038D" w:rsidRDefault="0072038D" w:rsidP="00B4537B">
            <w:pPr>
              <w:spacing w:line="276" w:lineRule="auto"/>
            </w:pPr>
          </w:p>
        </w:tc>
        <w:tc>
          <w:tcPr>
            <w:tcW w:w="236" w:type="dxa"/>
            <w:tcBorders>
              <w:top w:val="nil"/>
              <w:left w:val="nil"/>
              <w:bottom w:val="nil"/>
              <w:right w:val="nil"/>
            </w:tcBorders>
            <w:vAlign w:val="center"/>
          </w:tcPr>
          <w:p w14:paraId="5A27B631" w14:textId="77777777" w:rsidR="0072038D" w:rsidRDefault="0072038D" w:rsidP="00B4537B">
            <w:pPr>
              <w:spacing w:line="276" w:lineRule="auto"/>
            </w:pPr>
          </w:p>
        </w:tc>
        <w:tc>
          <w:tcPr>
            <w:tcW w:w="236" w:type="dxa"/>
            <w:tcBorders>
              <w:top w:val="nil"/>
              <w:left w:val="nil"/>
              <w:bottom w:val="nil"/>
              <w:right w:val="nil"/>
            </w:tcBorders>
            <w:vAlign w:val="center"/>
          </w:tcPr>
          <w:p w14:paraId="40854DC4" w14:textId="77777777" w:rsidR="0072038D" w:rsidRDefault="0072038D" w:rsidP="00B4537B">
            <w:pPr>
              <w:spacing w:line="276" w:lineRule="auto"/>
            </w:pPr>
          </w:p>
        </w:tc>
      </w:tr>
    </w:tbl>
    <w:p w14:paraId="56A38EB2" w14:textId="77777777" w:rsidR="003B0070" w:rsidRDefault="003B0070" w:rsidP="00B4537B">
      <w:pPr>
        <w:spacing w:line="276" w:lineRule="auto"/>
        <w:rPr>
          <w:b/>
          <w:bCs/>
        </w:rPr>
      </w:pPr>
      <w:r>
        <w:rPr>
          <w:b/>
          <w:bCs/>
        </w:rPr>
        <w:br w:type="page"/>
      </w:r>
    </w:p>
    <w:p w14:paraId="44C7D15F" w14:textId="2D41F6BD" w:rsidR="0072038D" w:rsidRPr="000D02E1" w:rsidRDefault="0072038D" w:rsidP="00B4537B">
      <w:pPr>
        <w:spacing w:line="276" w:lineRule="auto"/>
        <w:rPr>
          <w:rFonts w:eastAsiaTheme="majorEastAsia"/>
          <w:b/>
          <w:bCs/>
        </w:rPr>
      </w:pPr>
      <w:r w:rsidRPr="000D02E1">
        <w:rPr>
          <w:b/>
          <w:bCs/>
        </w:rPr>
        <w:t>Narrative Summary</w:t>
      </w:r>
    </w:p>
    <w:p w14:paraId="40B814BC" w14:textId="77777777" w:rsidR="0072038D" w:rsidRPr="004B5199" w:rsidRDefault="0072038D" w:rsidP="00B4537B">
      <w:pPr>
        <w:spacing w:line="276" w:lineRule="auto"/>
        <w:rPr>
          <w:b/>
          <w:bCs/>
        </w:rPr>
      </w:pPr>
      <w:r w:rsidRPr="004B5199">
        <w:rPr>
          <w:b/>
          <w:bCs/>
        </w:rPr>
        <w:t>1. What is the practice?</w:t>
      </w:r>
    </w:p>
    <w:p w14:paraId="7100475C" w14:textId="74B08A06" w:rsidR="0072038D" w:rsidRDefault="0072038D" w:rsidP="00B4537B">
      <w:pPr>
        <w:spacing w:line="276" w:lineRule="auto"/>
      </w:pPr>
      <w:r>
        <w:t xml:space="preserve">This practice focuses on supplementing feed during </w:t>
      </w:r>
      <w:r w:rsidR="00014B62">
        <w:t>post-wea</w:t>
      </w:r>
      <w:r>
        <w:t>ning with different dietary fibre</w:t>
      </w:r>
      <w:r w:rsidR="00D805FC">
        <w:t>. T</w:t>
      </w:r>
      <w:r>
        <w:t xml:space="preserve">he </w:t>
      </w:r>
      <w:r w:rsidR="00D805FC">
        <w:t>effect on preventing PWD</w:t>
      </w:r>
      <w:r>
        <w:t xml:space="preserve"> depends on the properties of the fibre used. The prebiotic effect of insoluble fibres provides protection against diarrhoeal causing bacteria by reducing their ability to colonise the gut. Dietary fibres also promote intestinal health and function,</w:t>
      </w:r>
      <w:r w:rsidRPr="0094670C">
        <w:t xml:space="preserve"> </w:t>
      </w:r>
      <w:r>
        <w:t>i</w:t>
      </w:r>
      <w:r w:rsidRPr="000120CE">
        <w:t>leal digestibility of nutrients</w:t>
      </w:r>
      <w:r>
        <w:t xml:space="preserve">, provides energy in the form of volatile fatty acids, balances low protein diets and reduces protein fermentation metabolites. Overall, the essence of the practice is to maintain healthy digesta, </w:t>
      </w:r>
      <w:bookmarkStart w:id="288" w:name="_Hlk117433515"/>
      <w:r>
        <w:t xml:space="preserve">increase digestibility of nutrients </w:t>
      </w:r>
      <w:bookmarkEnd w:id="288"/>
      <w:r>
        <w:t xml:space="preserve">thus, preventing diarrhoea and promoting growth and adaptation of weaning piglets. </w:t>
      </w:r>
    </w:p>
    <w:p w14:paraId="32BE972C" w14:textId="77777777" w:rsidR="0072038D" w:rsidRDefault="0072038D" w:rsidP="00B4537B">
      <w:pPr>
        <w:spacing w:line="276" w:lineRule="auto"/>
        <w:rPr>
          <w:b/>
          <w:bCs/>
        </w:rPr>
      </w:pPr>
      <w:r w:rsidRPr="00FC53E8">
        <w:rPr>
          <w:b/>
          <w:bCs/>
        </w:rPr>
        <w:t>2. How effective is it?</w:t>
      </w:r>
    </w:p>
    <w:p w14:paraId="54BA4B79" w14:textId="5F014B82" w:rsidR="0072038D" w:rsidRPr="00793F87" w:rsidRDefault="0072038D" w:rsidP="00B4537B">
      <w:pPr>
        <w:spacing w:line="276" w:lineRule="auto"/>
      </w:pPr>
      <w:r>
        <w:t>Activity depends on the properties of the dietary fibres used</w:t>
      </w:r>
      <w:r w:rsidRPr="000120CE">
        <w:t>.</w:t>
      </w:r>
      <w:r w:rsidRPr="007E0609">
        <w:t xml:space="preserve"> </w:t>
      </w:r>
      <w:r>
        <w:t xml:space="preserve">For example, studies </w:t>
      </w:r>
      <w:r w:rsidR="02913501">
        <w:t>indicate</w:t>
      </w:r>
      <w:r>
        <w:t xml:space="preserve"> that f</w:t>
      </w:r>
      <w:r w:rsidRPr="007E0609">
        <w:t>eeding pigs high insoluble fibre diets</w:t>
      </w:r>
      <w:r>
        <w:t xml:space="preserve"> showed</w:t>
      </w:r>
      <w:r w:rsidRPr="007E0609">
        <w:t xml:space="preserve"> improved gut morphology </w:t>
      </w:r>
      <w:r>
        <w:t>and they are better protected against pathogenic bacteria than those</w:t>
      </w:r>
      <w:r w:rsidRPr="007E0609">
        <w:t xml:space="preserve"> fed</w:t>
      </w:r>
      <w:r>
        <w:t xml:space="preserve"> with</w:t>
      </w:r>
      <w:r w:rsidRPr="007E0609">
        <w:t xml:space="preserve"> pectin-containing diets</w:t>
      </w:r>
      <w:r>
        <w:t>. These effects were observed within 9-15 days of treatments.</w:t>
      </w:r>
      <w:r w:rsidRPr="000120CE">
        <w:t> </w:t>
      </w:r>
    </w:p>
    <w:p w14:paraId="09EE4EA8" w14:textId="77777777" w:rsidR="0072038D" w:rsidRPr="00EE7096" w:rsidRDefault="0072038D" w:rsidP="00B4537B">
      <w:pPr>
        <w:spacing w:line="276" w:lineRule="auto"/>
        <w:rPr>
          <w:b/>
          <w:bCs/>
        </w:rPr>
      </w:pPr>
      <w:r w:rsidRPr="00EE7096">
        <w:rPr>
          <w:b/>
          <w:bCs/>
        </w:rPr>
        <w:t>3. Where does it work?</w:t>
      </w:r>
    </w:p>
    <w:p w14:paraId="164C3383" w14:textId="19AFCD00" w:rsidR="0072038D" w:rsidRDefault="00772F08" w:rsidP="00B4537B">
      <w:pPr>
        <w:spacing w:line="276" w:lineRule="auto"/>
      </w:pPr>
      <w:r>
        <w:t xml:space="preserve">Applicable to any scale of pig farming, whether indoors or out, and for all breeds. </w:t>
      </w:r>
      <w:r w:rsidR="0072038D">
        <w:t>This practice is incorporated in feeds and works in the gut, intestine, jejunum, ileum, caecum</w:t>
      </w:r>
      <w:r w:rsidR="00594AFB">
        <w:t>,</w:t>
      </w:r>
      <w:r w:rsidR="0072038D">
        <w:t xml:space="preserve"> and colon. It has showed promise in different settings, whether outdoors or in</w:t>
      </w:r>
      <w:r>
        <w:t>doors</w:t>
      </w:r>
      <w:r w:rsidR="0072038D">
        <w:t>. Several feeds with different fibre can be used or fibre supplements bought separately and added to feeds at required levels.</w:t>
      </w:r>
    </w:p>
    <w:p w14:paraId="0460F013" w14:textId="77777777" w:rsidR="0072038D" w:rsidRPr="002E15B8" w:rsidRDefault="0072038D" w:rsidP="00B4537B">
      <w:pPr>
        <w:spacing w:line="276" w:lineRule="auto"/>
        <w:rPr>
          <w:b/>
          <w:bCs/>
        </w:rPr>
      </w:pPr>
      <w:r w:rsidRPr="002E15B8">
        <w:rPr>
          <w:b/>
          <w:bCs/>
        </w:rPr>
        <w:t>4. How much does it cost?</w:t>
      </w:r>
    </w:p>
    <w:p w14:paraId="15E6C752" w14:textId="4FBAAD64" w:rsidR="0072038D" w:rsidRDefault="0072038D" w:rsidP="00B4537B">
      <w:pPr>
        <w:spacing w:line="276" w:lineRule="auto"/>
      </w:pPr>
      <w:r>
        <w:t xml:space="preserve">Providing supplementary fibre to piglets increases feeding costs. This practice does not require additional equipment but may require additional training on the exact quantity of supplementary fibre to add or on the different potential sources of the dietary fibre to utilise. In addition, supplying dietary fibre is not expected to change the normal cost structure of the farm or require a large investment since there is no need for a specialised training. This practice is not expected to require additional capital costs for machinery or implements for the farm, or any major investment in infrastructure or land. This practice may </w:t>
      </w:r>
      <w:r w:rsidR="3B595928">
        <w:t>however</w:t>
      </w:r>
      <w:r>
        <w:t xml:space="preserve"> increase the costs of production because </w:t>
      </w:r>
      <w:r w:rsidR="4CD104B9">
        <w:t xml:space="preserve">it </w:t>
      </w:r>
      <w:r w:rsidR="00772F08">
        <w:t>may</w:t>
      </w:r>
      <w:r>
        <w:t xml:space="preserve"> </w:t>
      </w:r>
      <w:r w:rsidR="5DEC22D1">
        <w:t>need</w:t>
      </w:r>
      <w:r>
        <w:t xml:space="preserve"> to be supplemented with alternative sources of protein. This practice may slightly increase the complexity of production because the </w:t>
      </w:r>
      <w:r w:rsidR="00772F08">
        <w:t>feed mill or the home</w:t>
      </w:r>
      <w:r w:rsidR="16C2676E">
        <w:t>-</w:t>
      </w:r>
      <w:r w:rsidR="00772F08">
        <w:t>miller</w:t>
      </w:r>
      <w:r>
        <w:t xml:space="preserve"> need</w:t>
      </w:r>
      <w:r w:rsidR="00772F08">
        <w:t>s</w:t>
      </w:r>
      <w:r>
        <w:t xml:space="preserve"> to pay attention to the exact mix of protein with insoluble fibre and fermentable carbohydrate intake, or source his/her feed from a company that produces custom-made feeds or already targets this segment of the market. This practice may be affected by the forces of international trade, which may have an impact on the UK price and on the stability of the supply chain in the UK.</w:t>
      </w:r>
    </w:p>
    <w:p w14:paraId="037F5055" w14:textId="1885DD9A" w:rsidR="00965E6C" w:rsidRDefault="5DC4319D" w:rsidP="00B4537B">
      <w:pPr>
        <w:spacing w:line="276" w:lineRule="auto"/>
      </w:pPr>
      <w:r>
        <w:t>Note that</w:t>
      </w:r>
      <w:r w:rsidR="00965E6C" w:rsidRPr="00965E6C">
        <w:t xml:space="preserve"> the inclusion of dietary fibre (quantity and quality/type) may lower the price of feed. If this does not impact on pig performance, and reduces PWD and mortality, this would equate to a positive ROI</w:t>
      </w:r>
      <w:r w:rsidR="00965E6C">
        <w:t>.</w:t>
      </w:r>
    </w:p>
    <w:p w14:paraId="6293239A" w14:textId="77777777" w:rsidR="00D7635C" w:rsidRDefault="00D7635C" w:rsidP="00B4537B">
      <w:pPr>
        <w:spacing w:line="276" w:lineRule="auto"/>
      </w:pPr>
    </w:p>
    <w:p w14:paraId="51795407" w14:textId="15AE08F3" w:rsidR="0072038D" w:rsidRDefault="0072038D" w:rsidP="00B4537B">
      <w:pPr>
        <w:spacing w:line="276" w:lineRule="auto"/>
        <w:rPr>
          <w:b/>
          <w:bCs/>
        </w:rPr>
      </w:pPr>
      <w:r w:rsidRPr="0063365C">
        <w:rPr>
          <w:b/>
          <w:bCs/>
        </w:rPr>
        <w:t>5. How can I do it well?</w:t>
      </w:r>
    </w:p>
    <w:p w14:paraId="75EA1345" w14:textId="77777777" w:rsidR="00D7635C" w:rsidRDefault="00D7635C" w:rsidP="00B4537B">
      <w:pPr>
        <w:spacing w:line="276" w:lineRule="auto"/>
      </w:pPr>
      <w:r>
        <w:t>If you are purchasing feed compound, your pig feed supplier should be able to advise you on the best products available and on the different types of fibre included. Ensure regular emptying, cleaning and disinfection of farm silos, especially between different feed deliveries.</w:t>
      </w:r>
    </w:p>
    <w:p w14:paraId="636D71DC" w14:textId="6731A97D" w:rsidR="0028395E" w:rsidRPr="004761BB" w:rsidRDefault="0028395E" w:rsidP="00B4537B">
      <w:pPr>
        <w:spacing w:line="276" w:lineRule="auto"/>
      </w:pPr>
      <w:r w:rsidRPr="004761BB">
        <w:t>If you are home</w:t>
      </w:r>
      <w:r w:rsidR="532027CB">
        <w:t>-</w:t>
      </w:r>
      <w:r w:rsidRPr="004761BB">
        <w:t xml:space="preserve">milling your diets, make sure your diet formulation is checked by a pig nutritionist. It is also advisable to consider any physical properties of the ingredients you are purchasing and its </w:t>
      </w:r>
      <w:r w:rsidR="7FEBBDEF">
        <w:t>suitability for</w:t>
      </w:r>
      <w:r w:rsidRPr="004761BB">
        <w:t xml:space="preserve"> your mill. </w:t>
      </w:r>
      <w:r>
        <w:t xml:space="preserve">Different types of fibres will have different effects on the pigs’ digestive system; insoluble fibres are recommended to prevent PWD. </w:t>
      </w:r>
    </w:p>
    <w:p w14:paraId="36997612" w14:textId="193069BD" w:rsidR="0072038D" w:rsidRDefault="0072038D" w:rsidP="00B4537B">
      <w:pPr>
        <w:spacing w:line="276" w:lineRule="auto"/>
        <w:rPr>
          <w:b/>
          <w:bCs/>
        </w:rPr>
      </w:pPr>
      <w:r w:rsidRPr="0063365C">
        <w:rPr>
          <w:b/>
          <w:bCs/>
        </w:rPr>
        <w:t>6. How strong is the evidence?</w:t>
      </w:r>
    </w:p>
    <w:p w14:paraId="71552477" w14:textId="1B1B5CEC" w:rsidR="0028395E" w:rsidRDefault="004A6DA1" w:rsidP="00B4537B">
      <w:pPr>
        <w:spacing w:line="276" w:lineRule="auto"/>
      </w:pPr>
      <w:r w:rsidRPr="004A6DA1">
        <w:t>The evidence available on this practice is high</w:t>
      </w:r>
      <w:r>
        <w:t xml:space="preserve">. Many </w:t>
      </w:r>
      <w:r w:rsidR="005A281F">
        <w:t xml:space="preserve">academic </w:t>
      </w:r>
      <w:r>
        <w:t xml:space="preserve">publications </w:t>
      </w:r>
      <w:r w:rsidR="005A281F">
        <w:t xml:space="preserve">discuss and test the benefits of dietary fibre inclusion in the management and control of PWD. Technical publications for nutritionists also denote the different aspects to </w:t>
      </w:r>
      <w:r w:rsidR="6A23228E">
        <w:t xml:space="preserve">be </w:t>
      </w:r>
      <w:r w:rsidR="005A281F">
        <w:t>take</w:t>
      </w:r>
      <w:r w:rsidR="330FE5A4">
        <w:t>n</w:t>
      </w:r>
      <w:r w:rsidR="005A281F">
        <w:t xml:space="preserve"> into account when including fibre in diets. </w:t>
      </w:r>
    </w:p>
    <w:p w14:paraId="38536F19" w14:textId="2FE6011C" w:rsidR="0072038D" w:rsidRDefault="0072038D" w:rsidP="00B4537B">
      <w:pPr>
        <w:spacing w:line="276" w:lineRule="auto"/>
        <w:rPr>
          <w:b/>
          <w:bCs/>
        </w:rPr>
      </w:pPr>
      <w:r w:rsidRPr="0063365C">
        <w:rPr>
          <w:b/>
          <w:bCs/>
        </w:rPr>
        <w:t>7. Where can I find further information?</w:t>
      </w:r>
    </w:p>
    <w:p w14:paraId="68FF74DA" w14:textId="77777777" w:rsidR="00772F08" w:rsidRDefault="00772F08" w:rsidP="00B4537B">
      <w:pPr>
        <w:spacing w:line="276" w:lineRule="auto"/>
      </w:pPr>
      <w:r w:rsidRPr="00D805FC">
        <w:t xml:space="preserve">You can find further information about </w:t>
      </w:r>
      <w:r>
        <w:t>dietary fibre</w:t>
      </w:r>
      <w:r w:rsidRPr="00D805FC">
        <w:t xml:space="preserve"> by consulting your feed supplier and a pig nutritionist. If you are milling your own feed, contact your pig nutritionist</w:t>
      </w:r>
      <w:r>
        <w:t xml:space="preserve"> for more information.</w:t>
      </w:r>
    </w:p>
    <w:p w14:paraId="598C52F5" w14:textId="48E4FC29" w:rsidR="00772F08" w:rsidRDefault="00772F08" w:rsidP="00B4537B">
      <w:pPr>
        <w:spacing w:line="276" w:lineRule="auto"/>
      </w:pPr>
      <w:r>
        <w:t>The following articles may be useful. A brief summary/explanation of its contents follows above each link.</w:t>
      </w:r>
    </w:p>
    <w:p w14:paraId="4B020C49" w14:textId="374B29B8" w:rsidR="00772F08" w:rsidRDefault="00772F08" w:rsidP="00B4537B">
      <w:pPr>
        <w:spacing w:line="276" w:lineRule="auto"/>
      </w:pPr>
      <w:r>
        <w:t>This article explains different types of dietary fibres and what is effective in the control of PWD.</w:t>
      </w:r>
    </w:p>
    <w:p w14:paraId="764FE77F" w14:textId="13E794EC" w:rsidR="00DA1A32" w:rsidRDefault="001C6F1A" w:rsidP="00B4537B">
      <w:pPr>
        <w:spacing w:line="276" w:lineRule="auto"/>
      </w:pPr>
      <w:hyperlink r:id="rId69" w:history="1">
        <w:r w:rsidR="00772F08" w:rsidRPr="00E62157">
          <w:rPr>
            <w:rStyle w:val="Hyperlink"/>
          </w:rPr>
          <w:t>https://www.pig333.com/articles/the-impact-of-including-fiber-in-weaned-piglet-diets_18274/</w:t>
        </w:r>
      </w:hyperlink>
      <w:r w:rsidR="00DA1A32">
        <w:t xml:space="preserve"> </w:t>
      </w:r>
    </w:p>
    <w:p w14:paraId="236A6DD0" w14:textId="27A32DF7" w:rsidR="00772F08" w:rsidRDefault="006C2878" w:rsidP="00B4537B">
      <w:pPr>
        <w:spacing w:line="276" w:lineRule="auto"/>
      </w:pPr>
      <w:r>
        <w:t xml:space="preserve">Here you have a link to an Open Access scientific article. </w:t>
      </w:r>
      <w:r w:rsidR="00772F08">
        <w:t>Item 3 of this article explains the effect of dietary fibre on growth performance and</w:t>
      </w:r>
      <w:r>
        <w:t xml:space="preserve"> </w:t>
      </w:r>
      <w:r w:rsidR="00772F08">
        <w:t xml:space="preserve">digestibility of nutrients of weaned piglets, on the gut health of weaned pigs, and </w:t>
      </w:r>
      <w:r w:rsidR="00772F08" w:rsidRPr="00772F08">
        <w:t xml:space="preserve">on the incidence of </w:t>
      </w:r>
      <w:r w:rsidR="00772F08">
        <w:t>post weaning nutritional diarrhoea.</w:t>
      </w:r>
    </w:p>
    <w:p w14:paraId="25C5644B" w14:textId="68C01D39" w:rsidR="0028395E" w:rsidRDefault="001C6F1A" w:rsidP="00B4537B">
      <w:pPr>
        <w:spacing w:line="276" w:lineRule="auto"/>
      </w:pPr>
      <w:hyperlink r:id="rId70" w:history="1">
        <w:r w:rsidR="00772F08" w:rsidRPr="00E62157">
          <w:rPr>
            <w:rStyle w:val="Hyperlink"/>
          </w:rPr>
          <w:t>https://www.ncbi.nlm.nih.gov/pmc/articles/PMC6949732/</w:t>
        </w:r>
      </w:hyperlink>
      <w:r w:rsidR="001B6B98" w:rsidRPr="001B6B98">
        <w:t xml:space="preserve"> </w:t>
      </w:r>
    </w:p>
    <w:p w14:paraId="73D9F4C2" w14:textId="77777777" w:rsidR="0072038D" w:rsidRPr="00D16C4E" w:rsidRDefault="0072038D" w:rsidP="00B4537B">
      <w:pPr>
        <w:spacing w:line="276" w:lineRule="auto"/>
        <w:rPr>
          <w:b/>
          <w:bCs/>
        </w:rPr>
      </w:pPr>
      <w:r w:rsidRPr="00D16C4E">
        <w:rPr>
          <w:b/>
          <w:bCs/>
        </w:rPr>
        <w:t>References</w:t>
      </w:r>
    </w:p>
    <w:p w14:paraId="0B8FBF26" w14:textId="5862CF22" w:rsidR="0072038D" w:rsidRDefault="00DE2340" w:rsidP="00B4537B">
      <w:pPr>
        <w:pStyle w:val="ListParagraph"/>
        <w:numPr>
          <w:ilvl w:val="0"/>
          <w:numId w:val="12"/>
        </w:numPr>
        <w:spacing w:line="276" w:lineRule="auto"/>
      </w:pPr>
      <w:r w:rsidRPr="00DE2340">
        <w:t>Bonetti, A., Tugnoli, B., Piva, A., &amp; Grilli, E. (2021). Towards Zero Zinc Oxide: Feeding Strategies to Manage Post-Weaning Diarrhea in Piglets. Animals, 11(3), 24. doi:10.3390/ani11030642</w:t>
      </w:r>
    </w:p>
    <w:p w14:paraId="7F54F7CF" w14:textId="77777777" w:rsidR="00DE2340" w:rsidRDefault="00DE2340" w:rsidP="00B4537B">
      <w:pPr>
        <w:pStyle w:val="ListParagraph"/>
        <w:numPr>
          <w:ilvl w:val="0"/>
          <w:numId w:val="12"/>
        </w:numPr>
        <w:spacing w:line="276" w:lineRule="auto"/>
      </w:pPr>
      <w:r w:rsidRPr="00DE2340">
        <w:rPr>
          <w:lang w:val="pt-PT"/>
        </w:rPr>
        <w:t xml:space="preserve">Jha, R., &amp; Berrocoso, J. F. D. (2016). </w:t>
      </w:r>
      <w:r w:rsidRPr="00DE2340">
        <w:t>Dietary fiber and protein fermentation in the intestine of swine and their interactive effects on gut health and on the environment: A review. Animal Feed Science and Technology, 212, 18-26. doi:10.1016/j.anifeedsci.2015.12.002</w:t>
      </w:r>
    </w:p>
    <w:p w14:paraId="62702F22" w14:textId="759A141C" w:rsidR="0072038D" w:rsidRDefault="000239DC" w:rsidP="00B4537B">
      <w:pPr>
        <w:pStyle w:val="ListParagraph"/>
        <w:numPr>
          <w:ilvl w:val="0"/>
          <w:numId w:val="12"/>
        </w:numPr>
        <w:spacing w:line="276" w:lineRule="auto"/>
      </w:pPr>
      <w:r>
        <w:fldChar w:fldCharType="begin"/>
      </w:r>
      <w:r w:rsidR="0026586A" w:rsidRPr="0026586A">
        <w:rPr>
          <w:lang w:val="pt-PT"/>
        </w:rPr>
        <w:instrText xml:space="preserve"> ADDIN EN.CITE &lt;EndNote&gt;&lt;Cite ExcludeAuth="1" ExcludeYear="1" Hidden="1"&gt;&lt;Author&gt;Klein&lt;/Author&gt;&lt;Year&gt;2021&lt;/Year&gt;&lt;RecNum&gt;680&lt;/RecNum&gt;&lt;record&gt;&lt;rec-number&gt;680&lt;/rec-number&gt;&lt;foreign-keys&gt;&lt;key app="EN" db-id="99spxtxajxsasbefr95pf00rfrs00ep9ve2a" timestamp="1664736584"&gt;680&lt;/key&gt;&lt;/foreign-keys&gt;&lt;ref-type name="Journal Article"&gt;17&lt;/ref-type&gt;&lt;contributors&gt;&lt;authors&gt;&lt;author&gt;Klein, D. R.&lt;/author&gt;&lt;author&gt;Schneider, L. I.&lt;/author&gt;&lt;author&gt;Da Silva, J. C.&lt;/author&gt;&lt;author&gt;Rossi, C. A. R.&lt;/author&gt;&lt;author&gt;De Oliveira, V.&lt;/author&gt;&lt;/authors&gt;&lt;/contributors&gt;&lt;titles&gt;&lt;title&gt;Piglets&amp;apos; gut microbiota dynamics&lt;/title&gt;&lt;secondary-title&gt;CAB Reviews: Perspectives in Agriculture, Veterinary Science, Nutrition and Natural Resources&lt;/secondary-title&gt;&lt;short-title&gt;Piglets&amp;apos; gut microbiota dynamics&lt;/short-title&gt;&lt;/titles&gt;&lt;periodical&gt;&lt;full-title&gt;CAB Reviews: Perspectives in Agriculture, Veterinary Science, Nutrition and Natural Resources&lt;/full-title&gt;&lt;/periodical&gt;&lt;volume&gt;16&lt;/volume&gt;&lt;number&gt;48&lt;/number&gt;&lt;keywords&gt;&lt;keyword&gt;Antimicrobial&lt;/keyword&gt;&lt;keyword&gt;Bacteria&lt;/keyword&gt;&lt;keyword&gt;Gut&lt;/keyword&gt;&lt;keyword&gt;Health&lt;/keyword&gt;&lt;keyword&gt;Immunity&lt;/keyword&gt;&lt;keyword&gt;Metagenomic&lt;/keyword&gt;&lt;keyword&gt;Nutrition&lt;/keyword&gt;&lt;/keywords&gt;&lt;dates&gt;&lt;year&gt;2021&lt;/year&gt;&lt;/dates&gt;&lt;work-type&gt;Review&lt;/work-type&gt;&lt;urls&gt;&lt;related-urls&gt;&lt;url&gt;https://www.scopus.com/inward/record.uri?eid=2-s2.0-85114400575&amp;amp;doi=10.1079%2fPAVSNNR202116048&amp;amp;partnerID=40&amp;amp;md5=cfa2e240628b28842b930ea75bb1f41e&lt;/url&gt;&lt;/related-urls&gt;&lt;/urls&gt;&lt;custom7&gt;16&lt;/custom7&gt;&lt;electronic-resource-num&gt;10.1079/pavsnnr202116048&lt;/electronic-resource-num&gt;&lt;remote-database-name&gt;Scopus&lt;/remote-database-name&gt;&lt;language&gt;English&lt;/language&gt;&lt;/record&gt;&lt;/Cite&gt;&lt;/EndNote&gt;</w:instrText>
      </w:r>
      <w:r w:rsidR="001C6F1A">
        <w:fldChar w:fldCharType="separate"/>
      </w:r>
      <w:r>
        <w:fldChar w:fldCharType="end"/>
      </w:r>
      <w:r w:rsidRPr="000239DC">
        <w:rPr>
          <w:lang w:val="pt-PT"/>
        </w:rPr>
        <w:t xml:space="preserve">Klein, D. R., Schneider, L. I., Da Silva, J. C., Rossi, C. A. R., &amp; De Oliveira, V. (2021). </w:t>
      </w:r>
      <w:r>
        <w:t>Piglets' gut microbiota dynamics. CAB Reviews: Perspectives in Agriculture, Veterinary Science, Nutrition and Natural Resources, 16(48). doi:10.1079/PAVSNNR202116048</w:t>
      </w:r>
    </w:p>
    <w:p w14:paraId="04CD23EA" w14:textId="389E835F" w:rsidR="0072038D" w:rsidRDefault="000239DC" w:rsidP="00B4537B">
      <w:pPr>
        <w:pStyle w:val="ListParagraph"/>
        <w:numPr>
          <w:ilvl w:val="0"/>
          <w:numId w:val="12"/>
        </w:numPr>
        <w:spacing w:line="276" w:lineRule="auto"/>
      </w:pPr>
      <w:r w:rsidRPr="000239DC">
        <w:rPr>
          <w:lang w:val="pt-PT"/>
        </w:rPr>
        <w:t xml:space="preserve">Flis, M., Sobotka, W., &amp; Antoszkiewicz, Z. (2017). </w:t>
      </w:r>
      <w:r w:rsidRPr="000239DC">
        <w:t>Fiber substrates in the nutrition of weaned piglets - A review. Annals of Animal Science, 17(3), 627-643. doi:10.1515/aoas-2016-0077</w:t>
      </w:r>
    </w:p>
    <w:p w14:paraId="151CBEC3" w14:textId="4EDB0AED" w:rsidR="000239DC" w:rsidRDefault="000239DC" w:rsidP="00B4537B">
      <w:pPr>
        <w:pStyle w:val="ListParagraph"/>
        <w:numPr>
          <w:ilvl w:val="0"/>
          <w:numId w:val="12"/>
        </w:numPr>
        <w:spacing w:line="276" w:lineRule="auto"/>
      </w:pPr>
      <w:r w:rsidRPr="000239DC">
        <w:t>Gao, J., Yin, J., Xu, K., Li, T., &amp; Yin, Y. (2019). What Is the Impact of Diet on Nutritional Diarrhea Associated with Gut Microbiota in Weaning Piglets: A System Review. BioMed Research International, 2019. doi:10.1155/2019/6916189</w:t>
      </w:r>
    </w:p>
    <w:p w14:paraId="1DFFC123" w14:textId="3A2210D2" w:rsidR="000239DC" w:rsidRDefault="000239DC" w:rsidP="00B4537B">
      <w:pPr>
        <w:pStyle w:val="ListParagraph"/>
        <w:numPr>
          <w:ilvl w:val="0"/>
          <w:numId w:val="12"/>
        </w:numPr>
        <w:spacing w:line="276" w:lineRule="auto"/>
      </w:pPr>
      <w:r w:rsidRPr="000239DC">
        <w:t>Li, H., Yin, J., Tan, B., Chen, J., Zhang, H., Li, Z., &amp; Ma, X. (2021). Physiological function and application of dietary fiber in pig nutrition: A review. Animal Nutrition, 7(2), 259-267. doi:10.1016/j.aninu.2020.11.011</w:t>
      </w:r>
    </w:p>
    <w:p w14:paraId="75D810B0" w14:textId="3431FDA7" w:rsidR="0072038D" w:rsidRDefault="000239DC" w:rsidP="00B4537B">
      <w:pPr>
        <w:pStyle w:val="ListParagraph"/>
        <w:numPr>
          <w:ilvl w:val="0"/>
          <w:numId w:val="12"/>
        </w:numPr>
        <w:spacing w:line="276" w:lineRule="auto"/>
      </w:pPr>
      <w:r w:rsidRPr="000239DC">
        <w:t>Hussein, S., Xiaoying, Y., Farouk, M. H., Abdeen, A., Hussein, A., &amp; Hailong, J. (2021). The role effects of dietary fiber on intestinal microbial composition and digestive physiological functions of pigs: A review. Indian Journal of Animal Research, 55(7), 737-743. doi:10.18805/IJAR.B-1345</w:t>
      </w:r>
    </w:p>
    <w:p w14:paraId="7D052FFD" w14:textId="0AD97C46" w:rsidR="0072038D" w:rsidRDefault="000239DC" w:rsidP="00B4537B">
      <w:pPr>
        <w:pStyle w:val="ListParagraph"/>
        <w:numPr>
          <w:ilvl w:val="0"/>
          <w:numId w:val="12"/>
        </w:numPr>
        <w:spacing w:line="276" w:lineRule="auto"/>
      </w:pPr>
      <w:r w:rsidRPr="000239DC">
        <w:t>Huting, A. M. S., Middelkoop, A., Guan, X. N., &amp; Molist, F. (2021). Using Nutritional Strategies to Shape the Gastro-Intestinal Tracts of Suckling and Weaned Piglets. Animals, 11(2), 36. doi:10.3390/ani11020402</w:t>
      </w:r>
    </w:p>
    <w:p w14:paraId="54276777" w14:textId="77777777" w:rsidR="006C2878" w:rsidRDefault="006C2878" w:rsidP="00B4537B">
      <w:pPr>
        <w:spacing w:line="276" w:lineRule="auto"/>
        <w:sectPr w:rsidR="006C2878" w:rsidSect="00055422">
          <w:headerReference w:type="default" r:id="rId71"/>
          <w:pgSz w:w="12240" w:h="15840"/>
          <w:pgMar w:top="1440" w:right="1440" w:bottom="1440" w:left="1440" w:header="720" w:footer="720" w:gutter="0"/>
          <w:cols w:space="720"/>
          <w:titlePg/>
          <w:docGrid w:linePitch="360"/>
        </w:sectPr>
      </w:pPr>
    </w:p>
    <w:p w14:paraId="15C3F94E" w14:textId="4B208D08" w:rsidR="0072038D" w:rsidRPr="00616E8F" w:rsidRDefault="00616E8F" w:rsidP="00B4537B">
      <w:pPr>
        <w:pStyle w:val="Heading3"/>
        <w:spacing w:line="276" w:lineRule="auto"/>
        <w:rPr>
          <w:rStyle w:val="normaltextrun"/>
        </w:rPr>
      </w:pPr>
      <w:bookmarkStart w:id="289" w:name="_Ref122282751"/>
      <w:bookmarkStart w:id="290" w:name="_Ref122282755"/>
      <w:bookmarkStart w:id="291" w:name="_Toc124787529"/>
      <w:r w:rsidRPr="00616E8F">
        <w:rPr>
          <w:rStyle w:val="normaltextrun"/>
        </w:rPr>
        <w:t>Acidification of feed and water, including organic acids</w:t>
      </w:r>
      <w:bookmarkEnd w:id="289"/>
      <w:bookmarkEnd w:id="290"/>
      <w:bookmarkEnd w:id="291"/>
    </w:p>
    <w:p w14:paraId="471FF218" w14:textId="77777777" w:rsidR="00594AFB" w:rsidRDefault="00594AFB" w:rsidP="00B4537B">
      <w:pPr>
        <w:spacing w:line="276" w:lineRule="auto"/>
        <w:rPr>
          <w:b/>
          <w:bCs/>
        </w:rPr>
      </w:pPr>
    </w:p>
    <w:p w14:paraId="1A3FF5A9" w14:textId="47EC164A" w:rsidR="0072038D" w:rsidRPr="00FE2493" w:rsidRDefault="0072038D" w:rsidP="00B4537B">
      <w:pPr>
        <w:spacing w:line="276" w:lineRule="auto"/>
        <w:rPr>
          <w:b/>
          <w:bCs/>
        </w:rPr>
      </w:pPr>
      <w:r w:rsidRPr="00FE2493">
        <w:rPr>
          <w:b/>
          <w:bCs/>
        </w:rPr>
        <w:t>Impact summary</w:t>
      </w:r>
    </w:p>
    <w:p w14:paraId="22C02372" w14:textId="2ECFA18F" w:rsidR="0072038D" w:rsidRDefault="0072038D" w:rsidP="00B4537B">
      <w:pPr>
        <w:spacing w:line="276" w:lineRule="auto"/>
      </w:pPr>
      <w:r>
        <w:t xml:space="preserve">Incorporation of organic and inorganic acids in feeds and water acts as a biosecurity step and can lower the gastric pH of the gut when consumed. The low gastric pH has antimicrobial effects by preventing the multiplication and colonisation of pathogenic bacteria responsible for diarrhoea. It also improves immune response, general digestibility of nutrient (such as protein) and mineral utilisation. These ensure </w:t>
      </w:r>
      <w:r w:rsidRPr="00F42F48">
        <w:t>feed efficiency</w:t>
      </w:r>
      <w:r>
        <w:t>,</w:t>
      </w:r>
      <w:r w:rsidRPr="00F42F48">
        <w:t xml:space="preserve"> </w:t>
      </w:r>
      <w:r>
        <w:t xml:space="preserve">improved </w:t>
      </w:r>
      <w:r w:rsidRPr="00F42F48">
        <w:t>growth performance</w:t>
      </w:r>
      <w:r>
        <w:t xml:space="preserve">, overall </w:t>
      </w:r>
      <w:r w:rsidRPr="00F42F48">
        <w:t xml:space="preserve">gut health </w:t>
      </w:r>
      <w:r>
        <w:t xml:space="preserve">of weaned piglets and prevent </w:t>
      </w:r>
      <w:r w:rsidR="00014B62">
        <w:t>post-wea</w:t>
      </w:r>
      <w:r>
        <w:t xml:space="preserve">ning diarrhoea. However, several factors such as types of acid, dosage, feed formula and age of piglets play </w:t>
      </w:r>
      <w:r w:rsidR="5AC66B34">
        <w:t xml:space="preserve">a </w:t>
      </w:r>
      <w:r w:rsidR="3538FD26">
        <w:t>considerable</w:t>
      </w:r>
      <w:r>
        <w:t xml:space="preserve"> role in the outcome of activity.</w:t>
      </w:r>
    </w:p>
    <w:p w14:paraId="44B8DF87" w14:textId="03641E2E" w:rsidR="005A281F" w:rsidRDefault="005A281F" w:rsidP="00B4537B">
      <w:pPr>
        <w:spacing w:line="276" w:lineRule="auto"/>
      </w:pPr>
    </w:p>
    <w:tbl>
      <w:tblPr>
        <w:tblStyle w:val="TableGrid"/>
        <w:tblW w:w="10037" w:type="dxa"/>
        <w:tblLayout w:type="fixed"/>
        <w:tblLook w:val="04A0" w:firstRow="1" w:lastRow="0" w:firstColumn="1" w:lastColumn="0" w:noHBand="0" w:noVBand="1"/>
      </w:tblPr>
      <w:tblGrid>
        <w:gridCol w:w="3539"/>
        <w:gridCol w:w="236"/>
        <w:gridCol w:w="4029"/>
        <w:gridCol w:w="65"/>
        <w:gridCol w:w="1624"/>
        <w:gridCol w:w="72"/>
        <w:gridCol w:w="236"/>
        <w:gridCol w:w="236"/>
      </w:tblGrid>
      <w:tr w:rsidR="0072038D" w14:paraId="1A7D3007" w14:textId="77777777" w:rsidTr="00716867">
        <w:trPr>
          <w:gridAfter w:val="3"/>
          <w:wAfter w:w="544" w:type="dxa"/>
        </w:trPr>
        <w:tc>
          <w:tcPr>
            <w:tcW w:w="3539" w:type="dxa"/>
            <w:tcBorders>
              <w:top w:val="nil"/>
              <w:left w:val="nil"/>
              <w:bottom w:val="nil"/>
              <w:right w:val="nil"/>
            </w:tcBorders>
            <w:shd w:val="clear" w:color="auto" w:fill="D0E96C"/>
          </w:tcPr>
          <w:p w14:paraId="240395BB" w14:textId="77777777" w:rsidR="0072038D" w:rsidRDefault="0072038D" w:rsidP="00B4537B">
            <w:pPr>
              <w:spacing w:line="276" w:lineRule="auto"/>
            </w:pPr>
            <w:r w:rsidRPr="3036A6D3">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3893E593" w14:textId="77777777" w:rsidR="0072038D" w:rsidRDefault="0072038D" w:rsidP="00B4537B">
            <w:pPr>
              <w:spacing w:line="276" w:lineRule="auto"/>
            </w:pPr>
            <w:r w:rsidRPr="3036A6D3">
              <w:rPr>
                <w:rFonts w:eastAsia="Arial" w:cs="Arial"/>
                <w:b/>
                <w:bCs/>
              </w:rPr>
              <w:t xml:space="preserve"> </w:t>
            </w:r>
          </w:p>
        </w:tc>
        <w:tc>
          <w:tcPr>
            <w:tcW w:w="1689" w:type="dxa"/>
            <w:gridSpan w:val="2"/>
            <w:tcBorders>
              <w:top w:val="nil"/>
              <w:left w:val="nil"/>
              <w:bottom w:val="single" w:sz="4" w:space="0" w:color="auto"/>
              <w:right w:val="nil"/>
            </w:tcBorders>
            <w:shd w:val="clear" w:color="auto" w:fill="D0E96C"/>
          </w:tcPr>
          <w:p w14:paraId="1CDB0C8D" w14:textId="77777777" w:rsidR="0072038D" w:rsidRDefault="0072038D" w:rsidP="00B4537B">
            <w:pPr>
              <w:spacing w:line="276" w:lineRule="auto"/>
              <w:jc w:val="center"/>
            </w:pPr>
            <w:r w:rsidRPr="3036A6D3">
              <w:rPr>
                <w:rFonts w:eastAsia="Arial" w:cs="Arial"/>
                <w:b/>
                <w:bCs/>
              </w:rPr>
              <w:t xml:space="preserve"> </w:t>
            </w:r>
          </w:p>
        </w:tc>
      </w:tr>
      <w:tr w:rsidR="0072038D" w14:paraId="1B598385" w14:textId="77777777" w:rsidTr="00716867">
        <w:trPr>
          <w:gridAfter w:val="3"/>
          <w:wAfter w:w="544" w:type="dxa"/>
        </w:trPr>
        <w:tc>
          <w:tcPr>
            <w:tcW w:w="3539" w:type="dxa"/>
            <w:tcBorders>
              <w:top w:val="nil"/>
              <w:left w:val="nil"/>
              <w:bottom w:val="nil"/>
              <w:right w:val="nil"/>
            </w:tcBorders>
            <w:shd w:val="clear" w:color="auto" w:fill="EFF7CE"/>
          </w:tcPr>
          <w:p w14:paraId="4FA835DD"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03273768" w14:textId="77777777" w:rsidR="0072038D" w:rsidRDefault="0072038D" w:rsidP="00B4537B">
            <w:pPr>
              <w:spacing w:line="276" w:lineRule="auto"/>
            </w:pPr>
            <w:r>
              <w:t>Reducing diarrhoea</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12853546" w14:textId="77777777" w:rsidR="0072038D" w:rsidRDefault="0072038D" w:rsidP="00B4537B">
            <w:pPr>
              <w:spacing w:line="276" w:lineRule="auto"/>
              <w:jc w:val="center"/>
            </w:pPr>
            <w:r>
              <w:t>++</w:t>
            </w:r>
          </w:p>
        </w:tc>
      </w:tr>
      <w:tr w:rsidR="0072038D" w14:paraId="6C588711" w14:textId="77777777" w:rsidTr="00716867">
        <w:trPr>
          <w:gridAfter w:val="3"/>
          <w:wAfter w:w="544" w:type="dxa"/>
        </w:trPr>
        <w:tc>
          <w:tcPr>
            <w:tcW w:w="3539" w:type="dxa"/>
            <w:tcBorders>
              <w:top w:val="nil"/>
              <w:left w:val="nil"/>
              <w:bottom w:val="nil"/>
              <w:right w:val="nil"/>
            </w:tcBorders>
            <w:shd w:val="clear" w:color="auto" w:fill="EFF7CE"/>
          </w:tcPr>
          <w:p w14:paraId="54173B90"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1A54F0A3" w14:textId="77777777" w:rsidR="0072038D" w:rsidRDefault="0072038D" w:rsidP="00B4537B">
            <w:pPr>
              <w:spacing w:line="276" w:lineRule="auto"/>
            </w:pPr>
            <w:r>
              <w:rPr>
                <w:rFonts w:eastAsia="Arial" w:cs="Arial"/>
              </w:rPr>
              <w:t>Reducing post-weaning mortality</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47A05137" w14:textId="77777777" w:rsidR="0072038D" w:rsidRDefault="0072038D" w:rsidP="00B4537B">
            <w:pPr>
              <w:spacing w:line="276" w:lineRule="auto"/>
              <w:jc w:val="center"/>
            </w:pPr>
            <w:r>
              <w:rPr>
                <w:rFonts w:eastAsia="Arial" w:cs="Arial"/>
              </w:rPr>
              <w:t>++</w:t>
            </w:r>
          </w:p>
        </w:tc>
      </w:tr>
      <w:tr w:rsidR="0072038D" w14:paraId="2C227937" w14:textId="77777777" w:rsidTr="00716867">
        <w:trPr>
          <w:gridAfter w:val="3"/>
          <w:wAfter w:w="544" w:type="dxa"/>
        </w:trPr>
        <w:tc>
          <w:tcPr>
            <w:tcW w:w="3539" w:type="dxa"/>
            <w:tcBorders>
              <w:top w:val="nil"/>
              <w:left w:val="nil"/>
              <w:bottom w:val="nil"/>
              <w:right w:val="nil"/>
            </w:tcBorders>
            <w:shd w:val="clear" w:color="auto" w:fill="EFF7CE"/>
          </w:tcPr>
          <w:p w14:paraId="1B427A15"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6052487A" w14:textId="77777777" w:rsidR="0072038D" w:rsidRPr="3036A6D3" w:rsidRDefault="0072038D" w:rsidP="00B4537B">
            <w:pPr>
              <w:spacing w:line="276" w:lineRule="auto"/>
              <w:rPr>
                <w:rFonts w:eastAsia="Arial" w:cs="Arial"/>
              </w:rPr>
            </w:pPr>
            <w:r>
              <w:rPr>
                <w:rFonts w:eastAsia="Arial" w:cs="Arial"/>
              </w:rPr>
              <w:t>Enhancing growth rate</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4FB349C9" w14:textId="77777777" w:rsidR="0072038D" w:rsidRPr="3036A6D3" w:rsidRDefault="0072038D" w:rsidP="00B4537B">
            <w:pPr>
              <w:spacing w:line="276" w:lineRule="auto"/>
              <w:jc w:val="center"/>
              <w:rPr>
                <w:rFonts w:eastAsia="Arial" w:cs="Arial"/>
              </w:rPr>
            </w:pPr>
            <w:r>
              <w:rPr>
                <w:rFonts w:eastAsia="Arial" w:cs="Arial"/>
              </w:rPr>
              <w:t>+</w:t>
            </w:r>
          </w:p>
        </w:tc>
      </w:tr>
      <w:tr w:rsidR="0072038D" w14:paraId="37AC6A95" w14:textId="77777777" w:rsidTr="00716867">
        <w:trPr>
          <w:gridAfter w:val="3"/>
          <w:wAfter w:w="544" w:type="dxa"/>
        </w:trPr>
        <w:tc>
          <w:tcPr>
            <w:tcW w:w="3539" w:type="dxa"/>
            <w:tcBorders>
              <w:top w:val="nil"/>
              <w:left w:val="nil"/>
              <w:bottom w:val="nil"/>
              <w:right w:val="nil"/>
            </w:tcBorders>
            <w:shd w:val="clear" w:color="auto" w:fill="EFF7CE"/>
          </w:tcPr>
          <w:p w14:paraId="4190FA9D"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71EB2562" w14:textId="77777777" w:rsidR="0072038D" w:rsidRDefault="0072038D" w:rsidP="00B4537B">
            <w:pPr>
              <w:spacing w:line="276" w:lineRule="auto"/>
            </w:pPr>
          </w:p>
        </w:tc>
        <w:tc>
          <w:tcPr>
            <w:tcW w:w="1689" w:type="dxa"/>
            <w:gridSpan w:val="2"/>
            <w:tcBorders>
              <w:top w:val="single" w:sz="4" w:space="0" w:color="auto"/>
              <w:left w:val="nil"/>
              <w:bottom w:val="nil"/>
              <w:right w:val="nil"/>
            </w:tcBorders>
            <w:shd w:val="clear" w:color="auto" w:fill="EFF7CE"/>
          </w:tcPr>
          <w:p w14:paraId="65062453" w14:textId="77777777" w:rsidR="0072038D" w:rsidRDefault="0072038D" w:rsidP="00B4537B">
            <w:pPr>
              <w:spacing w:line="276" w:lineRule="auto"/>
              <w:jc w:val="center"/>
            </w:pPr>
            <w:r w:rsidRPr="3036A6D3">
              <w:rPr>
                <w:rFonts w:eastAsia="Arial" w:cs="Arial"/>
              </w:rPr>
              <w:t xml:space="preserve"> </w:t>
            </w:r>
          </w:p>
        </w:tc>
      </w:tr>
      <w:tr w:rsidR="0072038D" w14:paraId="562E72ED" w14:textId="77777777" w:rsidTr="00716867">
        <w:trPr>
          <w:gridAfter w:val="3"/>
          <w:wAfter w:w="544" w:type="dxa"/>
        </w:trPr>
        <w:tc>
          <w:tcPr>
            <w:tcW w:w="3539" w:type="dxa"/>
            <w:tcBorders>
              <w:top w:val="nil"/>
              <w:left w:val="nil"/>
              <w:bottom w:val="nil"/>
              <w:right w:val="nil"/>
            </w:tcBorders>
            <w:shd w:val="clear" w:color="auto" w:fill="EFF7CE"/>
          </w:tcPr>
          <w:p w14:paraId="6C819537"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42465CEF" w14:textId="77777777" w:rsidR="0072038D" w:rsidRPr="3036A6D3" w:rsidRDefault="0072038D" w:rsidP="00B4537B">
            <w:pPr>
              <w:spacing w:line="276" w:lineRule="auto"/>
              <w:rPr>
                <w:rFonts w:eastAsia="Arial" w:cs="Arial"/>
                <w:i/>
                <w:iCs/>
                <w:color w:val="000000" w:themeColor="text1"/>
              </w:rPr>
            </w:pPr>
            <w:r w:rsidRPr="3036A6D3">
              <w:rPr>
                <w:rFonts w:eastAsia="Arial" w:cs="Arial"/>
                <w:i/>
                <w:iCs/>
                <w:color w:val="000000" w:themeColor="text1"/>
              </w:rPr>
              <w:t>Other impacts</w:t>
            </w:r>
          </w:p>
        </w:tc>
        <w:tc>
          <w:tcPr>
            <w:tcW w:w="1689" w:type="dxa"/>
            <w:gridSpan w:val="2"/>
            <w:tcBorders>
              <w:top w:val="nil"/>
              <w:left w:val="nil"/>
              <w:bottom w:val="single" w:sz="4" w:space="0" w:color="auto"/>
              <w:right w:val="nil"/>
            </w:tcBorders>
            <w:shd w:val="clear" w:color="auto" w:fill="EFF7CE"/>
          </w:tcPr>
          <w:p w14:paraId="206823B4" w14:textId="77777777" w:rsidR="0072038D" w:rsidRPr="3036A6D3" w:rsidRDefault="0072038D" w:rsidP="00B4537B">
            <w:pPr>
              <w:spacing w:line="276" w:lineRule="auto"/>
              <w:jc w:val="center"/>
              <w:rPr>
                <w:rFonts w:eastAsia="Arial" w:cs="Arial"/>
              </w:rPr>
            </w:pPr>
          </w:p>
        </w:tc>
      </w:tr>
      <w:tr w:rsidR="0072038D" w14:paraId="156B421C" w14:textId="77777777" w:rsidTr="00716867">
        <w:trPr>
          <w:gridAfter w:val="3"/>
          <w:wAfter w:w="544" w:type="dxa"/>
        </w:trPr>
        <w:tc>
          <w:tcPr>
            <w:tcW w:w="3539" w:type="dxa"/>
            <w:tcBorders>
              <w:top w:val="nil"/>
              <w:left w:val="nil"/>
              <w:bottom w:val="nil"/>
              <w:right w:val="nil"/>
            </w:tcBorders>
            <w:shd w:val="clear" w:color="auto" w:fill="EFF7CE"/>
          </w:tcPr>
          <w:p w14:paraId="4EFBD353"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2DE70034" w14:textId="77777777" w:rsidR="0072038D" w:rsidRDefault="0072038D" w:rsidP="00B4537B">
            <w:pPr>
              <w:spacing w:line="276" w:lineRule="auto"/>
            </w:pPr>
            <w:r w:rsidRPr="3036A6D3">
              <w:rPr>
                <w:rFonts w:eastAsia="Arial" w:cs="Arial"/>
                <w:color w:val="000000" w:themeColor="text1"/>
              </w:rPr>
              <w:t>Reduced costs</w:t>
            </w:r>
          </w:p>
        </w:tc>
        <w:tc>
          <w:tcPr>
            <w:tcW w:w="1689" w:type="dxa"/>
            <w:gridSpan w:val="2"/>
            <w:tcBorders>
              <w:top w:val="single" w:sz="4" w:space="0" w:color="auto"/>
              <w:left w:val="single" w:sz="4" w:space="0" w:color="auto"/>
              <w:bottom w:val="single" w:sz="4" w:space="0" w:color="auto"/>
              <w:right w:val="single" w:sz="4" w:space="0" w:color="auto"/>
            </w:tcBorders>
          </w:tcPr>
          <w:p w14:paraId="11FF97B2" w14:textId="77777777" w:rsidR="0072038D" w:rsidRDefault="0072038D" w:rsidP="00B4537B">
            <w:pPr>
              <w:spacing w:line="276" w:lineRule="auto"/>
              <w:jc w:val="center"/>
            </w:pPr>
            <w:r>
              <w:t>+</w:t>
            </w:r>
          </w:p>
        </w:tc>
      </w:tr>
      <w:tr w:rsidR="0072038D" w14:paraId="00995069" w14:textId="77777777" w:rsidTr="00716867">
        <w:trPr>
          <w:gridAfter w:val="3"/>
          <w:wAfter w:w="544" w:type="dxa"/>
        </w:trPr>
        <w:tc>
          <w:tcPr>
            <w:tcW w:w="3539" w:type="dxa"/>
            <w:tcBorders>
              <w:top w:val="nil"/>
              <w:left w:val="nil"/>
              <w:bottom w:val="nil"/>
              <w:right w:val="nil"/>
            </w:tcBorders>
            <w:shd w:val="clear" w:color="auto" w:fill="EFF7CE"/>
          </w:tcPr>
          <w:p w14:paraId="4ED3F9B9"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352007F9" w14:textId="77777777" w:rsidR="0072038D" w:rsidRDefault="0072038D" w:rsidP="00B4537B">
            <w:pPr>
              <w:spacing w:line="276" w:lineRule="auto"/>
            </w:pPr>
            <w:r w:rsidRPr="3036A6D3">
              <w:rPr>
                <w:rFonts w:eastAsia="Arial" w:cs="Arial"/>
                <w:color w:val="000000" w:themeColor="text1"/>
              </w:rPr>
              <w:t>Improved welfare</w:t>
            </w:r>
          </w:p>
        </w:tc>
        <w:tc>
          <w:tcPr>
            <w:tcW w:w="1689" w:type="dxa"/>
            <w:gridSpan w:val="2"/>
            <w:tcBorders>
              <w:top w:val="single" w:sz="4" w:space="0" w:color="auto"/>
              <w:left w:val="single" w:sz="4" w:space="0" w:color="auto"/>
              <w:bottom w:val="single" w:sz="4" w:space="0" w:color="auto"/>
              <w:right w:val="single" w:sz="4" w:space="0" w:color="auto"/>
            </w:tcBorders>
          </w:tcPr>
          <w:p w14:paraId="28DEA62A" w14:textId="77777777" w:rsidR="0072038D" w:rsidRDefault="0072038D" w:rsidP="00B4537B">
            <w:pPr>
              <w:spacing w:line="276" w:lineRule="auto"/>
              <w:jc w:val="center"/>
            </w:pPr>
            <w:r>
              <w:t>+</w:t>
            </w:r>
          </w:p>
        </w:tc>
      </w:tr>
      <w:tr w:rsidR="0072038D" w14:paraId="275E0D6A" w14:textId="77777777" w:rsidTr="00716867">
        <w:trPr>
          <w:gridAfter w:val="3"/>
          <w:wAfter w:w="544" w:type="dxa"/>
        </w:trPr>
        <w:tc>
          <w:tcPr>
            <w:tcW w:w="3539" w:type="dxa"/>
            <w:tcBorders>
              <w:top w:val="nil"/>
              <w:left w:val="nil"/>
              <w:bottom w:val="nil"/>
              <w:right w:val="nil"/>
            </w:tcBorders>
            <w:shd w:val="clear" w:color="auto" w:fill="EFF7CE"/>
          </w:tcPr>
          <w:p w14:paraId="14AE73A2"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0396DD22"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4DAE00B5" w14:textId="77777777" w:rsidR="0072038D" w:rsidRDefault="0072038D" w:rsidP="00B4537B">
            <w:pPr>
              <w:spacing w:line="276" w:lineRule="auto"/>
              <w:jc w:val="center"/>
            </w:pPr>
            <w:r w:rsidRPr="3036A6D3">
              <w:rPr>
                <w:rFonts w:eastAsia="Arial" w:cs="Arial"/>
              </w:rPr>
              <w:t xml:space="preserve"> </w:t>
            </w:r>
          </w:p>
        </w:tc>
      </w:tr>
      <w:tr w:rsidR="0072038D" w14:paraId="6A0198CA" w14:textId="77777777" w:rsidTr="00716867">
        <w:trPr>
          <w:gridAfter w:val="3"/>
          <w:wAfter w:w="544" w:type="dxa"/>
        </w:trPr>
        <w:tc>
          <w:tcPr>
            <w:tcW w:w="3539" w:type="dxa"/>
            <w:tcBorders>
              <w:top w:val="nil"/>
              <w:left w:val="nil"/>
              <w:bottom w:val="nil"/>
              <w:right w:val="nil"/>
            </w:tcBorders>
            <w:shd w:val="clear" w:color="auto" w:fill="D0E96C"/>
          </w:tcPr>
          <w:p w14:paraId="5E355BA5" w14:textId="77777777" w:rsidR="0072038D" w:rsidRDefault="0072038D" w:rsidP="00B4537B">
            <w:pPr>
              <w:spacing w:line="276" w:lineRule="auto"/>
            </w:pPr>
            <w:r w:rsidRPr="3036A6D3">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4009B55D"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4F7F8441" w14:textId="77777777" w:rsidR="0072038D" w:rsidRDefault="0072038D" w:rsidP="00B4537B">
            <w:pPr>
              <w:spacing w:line="276" w:lineRule="auto"/>
              <w:jc w:val="center"/>
            </w:pPr>
            <w:r w:rsidRPr="3036A6D3">
              <w:rPr>
                <w:rFonts w:eastAsia="Arial" w:cs="Arial"/>
              </w:rPr>
              <w:t xml:space="preserve"> </w:t>
            </w:r>
          </w:p>
        </w:tc>
      </w:tr>
      <w:tr w:rsidR="0072038D" w14:paraId="6F089414" w14:textId="77777777" w:rsidTr="00716867">
        <w:trPr>
          <w:gridAfter w:val="3"/>
          <w:wAfter w:w="544" w:type="dxa"/>
        </w:trPr>
        <w:tc>
          <w:tcPr>
            <w:tcW w:w="3539" w:type="dxa"/>
            <w:tcBorders>
              <w:top w:val="nil"/>
              <w:left w:val="nil"/>
              <w:bottom w:val="nil"/>
              <w:right w:val="nil"/>
            </w:tcBorders>
            <w:shd w:val="clear" w:color="auto" w:fill="EFF7CE"/>
          </w:tcPr>
          <w:p w14:paraId="5A4F5BCB"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31814F7E"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48D358F5" w14:textId="77777777" w:rsidR="0072038D" w:rsidRDefault="0072038D" w:rsidP="00B4537B">
            <w:pPr>
              <w:spacing w:line="276" w:lineRule="auto"/>
              <w:jc w:val="center"/>
            </w:pPr>
            <w:r>
              <w:t>££-£££</w:t>
            </w:r>
          </w:p>
        </w:tc>
      </w:tr>
      <w:tr w:rsidR="0072038D" w14:paraId="5E992064" w14:textId="77777777" w:rsidTr="00716867">
        <w:trPr>
          <w:gridAfter w:val="3"/>
          <w:wAfter w:w="544" w:type="dxa"/>
        </w:trPr>
        <w:tc>
          <w:tcPr>
            <w:tcW w:w="3539" w:type="dxa"/>
            <w:tcBorders>
              <w:top w:val="nil"/>
              <w:left w:val="nil"/>
              <w:bottom w:val="nil"/>
              <w:right w:val="nil"/>
            </w:tcBorders>
            <w:shd w:val="clear" w:color="auto" w:fill="EFF7CE"/>
          </w:tcPr>
          <w:p w14:paraId="3725C4BE"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nil"/>
            </w:tcBorders>
            <w:shd w:val="clear" w:color="auto" w:fill="EFF7CE"/>
          </w:tcPr>
          <w:p w14:paraId="3EF98211"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04FFA63D" w14:textId="77777777" w:rsidR="0072038D" w:rsidRDefault="0072038D" w:rsidP="00B4537B">
            <w:pPr>
              <w:spacing w:line="276" w:lineRule="auto"/>
              <w:jc w:val="center"/>
            </w:pPr>
            <w:r w:rsidRPr="3036A6D3">
              <w:rPr>
                <w:rFonts w:eastAsia="Arial" w:cs="Arial"/>
              </w:rPr>
              <w:t xml:space="preserve"> </w:t>
            </w:r>
          </w:p>
        </w:tc>
      </w:tr>
      <w:tr w:rsidR="0072038D" w14:paraId="7765B9F0" w14:textId="77777777" w:rsidTr="00716867">
        <w:trPr>
          <w:gridAfter w:val="3"/>
          <w:wAfter w:w="544" w:type="dxa"/>
        </w:trPr>
        <w:tc>
          <w:tcPr>
            <w:tcW w:w="3539" w:type="dxa"/>
            <w:tcBorders>
              <w:top w:val="nil"/>
              <w:left w:val="nil"/>
              <w:bottom w:val="nil"/>
              <w:right w:val="nil"/>
            </w:tcBorders>
            <w:shd w:val="clear" w:color="auto" w:fill="D0E96C"/>
          </w:tcPr>
          <w:p w14:paraId="337C78F1" w14:textId="77777777" w:rsidR="0072038D" w:rsidRDefault="0072038D" w:rsidP="00B4537B">
            <w:pPr>
              <w:spacing w:line="276" w:lineRule="auto"/>
            </w:pPr>
            <w:r w:rsidRPr="3036A6D3">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49387C82"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170D6198" w14:textId="77777777" w:rsidR="0072038D" w:rsidRDefault="0072038D" w:rsidP="00B4537B">
            <w:pPr>
              <w:spacing w:line="276" w:lineRule="auto"/>
              <w:jc w:val="center"/>
            </w:pPr>
            <w:r w:rsidRPr="3036A6D3">
              <w:rPr>
                <w:rFonts w:eastAsia="Arial" w:cs="Arial"/>
              </w:rPr>
              <w:t xml:space="preserve"> </w:t>
            </w:r>
          </w:p>
        </w:tc>
      </w:tr>
      <w:tr w:rsidR="0072038D" w14:paraId="4D612216" w14:textId="77777777" w:rsidTr="00716867">
        <w:trPr>
          <w:gridAfter w:val="3"/>
          <w:wAfter w:w="544" w:type="dxa"/>
        </w:trPr>
        <w:tc>
          <w:tcPr>
            <w:tcW w:w="3539" w:type="dxa"/>
            <w:tcBorders>
              <w:top w:val="nil"/>
              <w:left w:val="nil"/>
              <w:bottom w:val="nil"/>
              <w:right w:val="nil"/>
            </w:tcBorders>
            <w:shd w:val="clear" w:color="auto" w:fill="EFF7CE"/>
          </w:tcPr>
          <w:p w14:paraId="149B3576"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215E9A5B"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45544829" w14:textId="77777777" w:rsidR="0072038D" w:rsidRDefault="0072038D" w:rsidP="00B4537B">
            <w:pPr>
              <w:spacing w:line="276" w:lineRule="auto"/>
              <w:jc w:val="center"/>
            </w:pPr>
            <w:r>
              <w:t xml:space="preserve">Fast </w:t>
            </w:r>
          </w:p>
        </w:tc>
      </w:tr>
      <w:tr w:rsidR="0072038D" w14:paraId="1DC6694F" w14:textId="77777777" w:rsidTr="00716867">
        <w:trPr>
          <w:gridAfter w:val="3"/>
          <w:wAfter w:w="544" w:type="dxa"/>
        </w:trPr>
        <w:tc>
          <w:tcPr>
            <w:tcW w:w="3539" w:type="dxa"/>
            <w:tcBorders>
              <w:top w:val="nil"/>
              <w:left w:val="nil"/>
              <w:bottom w:val="nil"/>
              <w:right w:val="nil"/>
            </w:tcBorders>
            <w:shd w:val="clear" w:color="auto" w:fill="EFF7CE"/>
          </w:tcPr>
          <w:p w14:paraId="226593FD"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nil"/>
            </w:tcBorders>
            <w:shd w:val="clear" w:color="auto" w:fill="EFF7CE"/>
          </w:tcPr>
          <w:p w14:paraId="2DEB1D43"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2FCE70B4" w14:textId="77777777" w:rsidR="0072038D" w:rsidRDefault="0072038D" w:rsidP="00B4537B">
            <w:pPr>
              <w:spacing w:line="276" w:lineRule="auto"/>
              <w:jc w:val="center"/>
            </w:pPr>
            <w:r w:rsidRPr="3036A6D3">
              <w:rPr>
                <w:rFonts w:eastAsia="Arial" w:cs="Arial"/>
              </w:rPr>
              <w:t xml:space="preserve"> </w:t>
            </w:r>
          </w:p>
        </w:tc>
      </w:tr>
      <w:tr w:rsidR="0072038D" w14:paraId="65AF1931" w14:textId="77777777" w:rsidTr="00716867">
        <w:trPr>
          <w:gridAfter w:val="3"/>
          <w:wAfter w:w="544" w:type="dxa"/>
        </w:trPr>
        <w:tc>
          <w:tcPr>
            <w:tcW w:w="3539" w:type="dxa"/>
            <w:tcBorders>
              <w:top w:val="nil"/>
              <w:left w:val="nil"/>
              <w:bottom w:val="nil"/>
              <w:right w:val="nil"/>
            </w:tcBorders>
            <w:shd w:val="clear" w:color="auto" w:fill="D0E96C"/>
          </w:tcPr>
          <w:p w14:paraId="5FC2ACDA" w14:textId="77777777" w:rsidR="0072038D" w:rsidRDefault="0072038D" w:rsidP="00B4537B">
            <w:pPr>
              <w:spacing w:line="276" w:lineRule="auto"/>
            </w:pPr>
            <w:r w:rsidRPr="3036A6D3">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4A6E0707"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7A107D98" w14:textId="77777777" w:rsidR="0072038D" w:rsidRDefault="0072038D" w:rsidP="00B4537B">
            <w:pPr>
              <w:spacing w:line="276" w:lineRule="auto"/>
              <w:jc w:val="center"/>
            </w:pPr>
            <w:r w:rsidRPr="3036A6D3">
              <w:rPr>
                <w:rFonts w:eastAsia="Arial" w:cs="Arial"/>
              </w:rPr>
              <w:t xml:space="preserve"> </w:t>
            </w:r>
          </w:p>
        </w:tc>
      </w:tr>
      <w:tr w:rsidR="0072038D" w14:paraId="00DDCEB0" w14:textId="77777777" w:rsidTr="00716867">
        <w:trPr>
          <w:gridAfter w:val="3"/>
          <w:wAfter w:w="544" w:type="dxa"/>
        </w:trPr>
        <w:tc>
          <w:tcPr>
            <w:tcW w:w="3539" w:type="dxa"/>
            <w:tcBorders>
              <w:top w:val="nil"/>
              <w:left w:val="nil"/>
              <w:bottom w:val="nil"/>
              <w:right w:val="nil"/>
            </w:tcBorders>
            <w:shd w:val="clear" w:color="auto" w:fill="EFF7CE"/>
          </w:tcPr>
          <w:p w14:paraId="09665913"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3673F370" w14:textId="77777777" w:rsidR="0072038D" w:rsidRDefault="0072038D" w:rsidP="00B4537B">
            <w:pPr>
              <w:spacing w:line="276" w:lineRule="auto"/>
            </w:pPr>
            <w:r w:rsidRPr="3036A6D3">
              <w:rPr>
                <w:rFonts w:eastAsia="Arial" w:cs="Arial"/>
                <w:color w:val="000000" w:themeColor="text1"/>
              </w:rPr>
              <w:t>Quality</w:t>
            </w:r>
          </w:p>
        </w:tc>
        <w:tc>
          <w:tcPr>
            <w:tcW w:w="1689" w:type="dxa"/>
            <w:gridSpan w:val="2"/>
            <w:tcBorders>
              <w:top w:val="single" w:sz="4" w:space="0" w:color="auto"/>
              <w:left w:val="single" w:sz="4" w:space="0" w:color="auto"/>
              <w:bottom w:val="single" w:sz="4" w:space="0" w:color="auto"/>
              <w:right w:val="single" w:sz="4" w:space="0" w:color="auto"/>
            </w:tcBorders>
          </w:tcPr>
          <w:p w14:paraId="194ED8BF" w14:textId="77777777" w:rsidR="0072038D" w:rsidRDefault="0072038D" w:rsidP="00B4537B">
            <w:pPr>
              <w:spacing w:line="276" w:lineRule="auto"/>
              <w:jc w:val="center"/>
            </w:pPr>
            <w:r>
              <w:t xml:space="preserve">High </w:t>
            </w:r>
          </w:p>
        </w:tc>
      </w:tr>
      <w:tr w:rsidR="0072038D" w14:paraId="67E88C27" w14:textId="77777777" w:rsidTr="00716867">
        <w:trPr>
          <w:gridAfter w:val="3"/>
          <w:wAfter w:w="544" w:type="dxa"/>
        </w:trPr>
        <w:tc>
          <w:tcPr>
            <w:tcW w:w="3539" w:type="dxa"/>
            <w:tcBorders>
              <w:top w:val="nil"/>
              <w:left w:val="nil"/>
              <w:bottom w:val="nil"/>
              <w:right w:val="nil"/>
            </w:tcBorders>
            <w:shd w:val="clear" w:color="auto" w:fill="EFF7CE"/>
          </w:tcPr>
          <w:p w14:paraId="584EEB5C"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66A815D1" w14:textId="77777777" w:rsidR="0072038D" w:rsidRDefault="0072038D" w:rsidP="00B4537B">
            <w:pPr>
              <w:spacing w:line="276" w:lineRule="auto"/>
            </w:pPr>
            <w:r w:rsidRPr="3036A6D3">
              <w:rPr>
                <w:rFonts w:eastAsia="Arial" w:cs="Arial"/>
                <w:color w:val="000000" w:themeColor="text1"/>
              </w:rPr>
              <w:t>Context</w:t>
            </w:r>
          </w:p>
        </w:tc>
        <w:tc>
          <w:tcPr>
            <w:tcW w:w="1689" w:type="dxa"/>
            <w:gridSpan w:val="2"/>
            <w:tcBorders>
              <w:top w:val="single" w:sz="4" w:space="0" w:color="auto"/>
              <w:left w:val="single" w:sz="8" w:space="0" w:color="auto"/>
              <w:bottom w:val="single" w:sz="8" w:space="0" w:color="auto"/>
              <w:right w:val="single" w:sz="8" w:space="0" w:color="auto"/>
            </w:tcBorders>
          </w:tcPr>
          <w:p w14:paraId="5959DFB8" w14:textId="77777777" w:rsidR="0072038D" w:rsidRDefault="0072038D" w:rsidP="00B4537B">
            <w:pPr>
              <w:spacing w:line="276" w:lineRule="auto"/>
              <w:jc w:val="center"/>
            </w:pPr>
            <w:r>
              <w:t xml:space="preserve">High </w:t>
            </w:r>
          </w:p>
        </w:tc>
      </w:tr>
      <w:tr w:rsidR="0072038D" w14:paraId="062695CB" w14:textId="77777777" w:rsidTr="00716867">
        <w:trPr>
          <w:gridAfter w:val="3"/>
          <w:wAfter w:w="544" w:type="dxa"/>
        </w:trPr>
        <w:tc>
          <w:tcPr>
            <w:tcW w:w="3539" w:type="dxa"/>
            <w:tcBorders>
              <w:top w:val="nil"/>
              <w:left w:val="nil"/>
              <w:bottom w:val="nil"/>
              <w:right w:val="nil"/>
            </w:tcBorders>
            <w:shd w:val="clear" w:color="auto" w:fill="EFF7CE"/>
          </w:tcPr>
          <w:p w14:paraId="5F55AD1A"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74DE9EBA" w14:textId="77777777" w:rsidR="0072038D" w:rsidRDefault="0072038D" w:rsidP="00B4537B">
            <w:pPr>
              <w:spacing w:line="276" w:lineRule="auto"/>
            </w:pPr>
            <w:r w:rsidRPr="3036A6D3">
              <w:rPr>
                <w:rFonts w:eastAsia="Arial" w:cs="Arial"/>
                <w:color w:val="000000" w:themeColor="text1"/>
              </w:rPr>
              <w:t>Overall</w:t>
            </w:r>
          </w:p>
        </w:tc>
        <w:tc>
          <w:tcPr>
            <w:tcW w:w="1689" w:type="dxa"/>
            <w:gridSpan w:val="2"/>
            <w:tcBorders>
              <w:top w:val="single" w:sz="8" w:space="0" w:color="auto"/>
              <w:left w:val="single" w:sz="8" w:space="0" w:color="auto"/>
              <w:bottom w:val="single" w:sz="8" w:space="0" w:color="auto"/>
              <w:right w:val="single" w:sz="8" w:space="0" w:color="auto"/>
            </w:tcBorders>
          </w:tcPr>
          <w:p w14:paraId="1B7C2F12" w14:textId="77777777" w:rsidR="0072038D" w:rsidRDefault="0072038D" w:rsidP="00B4537B">
            <w:pPr>
              <w:spacing w:line="276" w:lineRule="auto"/>
              <w:jc w:val="center"/>
            </w:pPr>
            <w:r>
              <w:t xml:space="preserve">High </w:t>
            </w:r>
          </w:p>
        </w:tc>
      </w:tr>
      <w:tr w:rsidR="0072038D" w14:paraId="77F3B934" w14:textId="77777777" w:rsidTr="00716867">
        <w:tc>
          <w:tcPr>
            <w:tcW w:w="3539" w:type="dxa"/>
            <w:tcBorders>
              <w:top w:val="nil"/>
              <w:left w:val="nil"/>
              <w:bottom w:val="nil"/>
              <w:right w:val="nil"/>
            </w:tcBorders>
            <w:vAlign w:val="center"/>
          </w:tcPr>
          <w:p w14:paraId="114D2E78" w14:textId="77777777" w:rsidR="0072038D" w:rsidRDefault="0072038D" w:rsidP="00B4537B">
            <w:pPr>
              <w:spacing w:line="276" w:lineRule="auto"/>
            </w:pPr>
          </w:p>
        </w:tc>
        <w:tc>
          <w:tcPr>
            <w:tcW w:w="236" w:type="dxa"/>
            <w:tcBorders>
              <w:top w:val="nil"/>
              <w:left w:val="nil"/>
              <w:bottom w:val="nil"/>
              <w:right w:val="nil"/>
            </w:tcBorders>
            <w:vAlign w:val="center"/>
          </w:tcPr>
          <w:p w14:paraId="58FC5B07"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643D068A" w14:textId="77777777" w:rsidR="0072038D" w:rsidRDefault="0072038D" w:rsidP="00B4537B">
            <w:pPr>
              <w:spacing w:line="276" w:lineRule="auto"/>
            </w:pPr>
          </w:p>
        </w:tc>
        <w:tc>
          <w:tcPr>
            <w:tcW w:w="1696" w:type="dxa"/>
            <w:gridSpan w:val="2"/>
            <w:tcBorders>
              <w:top w:val="single" w:sz="8" w:space="0" w:color="auto"/>
              <w:left w:val="nil"/>
              <w:bottom w:val="nil"/>
              <w:right w:val="nil"/>
            </w:tcBorders>
            <w:vAlign w:val="center"/>
          </w:tcPr>
          <w:p w14:paraId="1430C4A9" w14:textId="77777777" w:rsidR="0072038D" w:rsidRDefault="0072038D" w:rsidP="00B4537B">
            <w:pPr>
              <w:spacing w:line="276" w:lineRule="auto"/>
            </w:pPr>
          </w:p>
        </w:tc>
        <w:tc>
          <w:tcPr>
            <w:tcW w:w="236" w:type="dxa"/>
            <w:tcBorders>
              <w:top w:val="nil"/>
              <w:left w:val="nil"/>
              <w:bottom w:val="nil"/>
              <w:right w:val="nil"/>
            </w:tcBorders>
            <w:vAlign w:val="center"/>
          </w:tcPr>
          <w:p w14:paraId="2DF549C8" w14:textId="77777777" w:rsidR="0072038D" w:rsidRDefault="0072038D" w:rsidP="00B4537B">
            <w:pPr>
              <w:spacing w:line="276" w:lineRule="auto"/>
            </w:pPr>
          </w:p>
        </w:tc>
        <w:tc>
          <w:tcPr>
            <w:tcW w:w="236" w:type="dxa"/>
            <w:tcBorders>
              <w:top w:val="nil"/>
              <w:left w:val="nil"/>
              <w:bottom w:val="nil"/>
              <w:right w:val="nil"/>
            </w:tcBorders>
            <w:vAlign w:val="center"/>
          </w:tcPr>
          <w:p w14:paraId="361C54F3" w14:textId="77777777" w:rsidR="0072038D" w:rsidRDefault="0072038D" w:rsidP="00B4537B">
            <w:pPr>
              <w:spacing w:line="276" w:lineRule="auto"/>
            </w:pPr>
          </w:p>
        </w:tc>
      </w:tr>
    </w:tbl>
    <w:p w14:paraId="0D196408" w14:textId="77777777" w:rsidR="005A281F" w:rsidRDefault="0072038D" w:rsidP="00B4537B">
      <w:pPr>
        <w:spacing w:line="276" w:lineRule="auto"/>
      </w:pPr>
      <w:r w:rsidRPr="3036A6D3">
        <w:t xml:space="preserve"> </w:t>
      </w:r>
    </w:p>
    <w:p w14:paraId="22465C54" w14:textId="77777777" w:rsidR="005A281F" w:rsidRDefault="005A281F" w:rsidP="00B4537B">
      <w:pPr>
        <w:spacing w:line="276" w:lineRule="auto"/>
        <w:jc w:val="left"/>
      </w:pPr>
      <w:r>
        <w:br w:type="page"/>
      </w:r>
    </w:p>
    <w:p w14:paraId="2AA08243" w14:textId="221F3524" w:rsidR="0072038D" w:rsidRPr="00F25679" w:rsidRDefault="0072038D" w:rsidP="00B4537B">
      <w:pPr>
        <w:spacing w:line="276" w:lineRule="auto"/>
        <w:rPr>
          <w:rFonts w:eastAsiaTheme="majorEastAsia"/>
          <w:b/>
          <w:bCs/>
        </w:rPr>
      </w:pPr>
      <w:r w:rsidRPr="00F25679">
        <w:rPr>
          <w:b/>
          <w:bCs/>
        </w:rPr>
        <w:t>Narrative Summary</w:t>
      </w:r>
    </w:p>
    <w:p w14:paraId="4DDDC0A6" w14:textId="77777777" w:rsidR="0072038D" w:rsidRPr="00564AC8" w:rsidRDefault="0072038D" w:rsidP="00B4537B">
      <w:pPr>
        <w:spacing w:line="276" w:lineRule="auto"/>
        <w:rPr>
          <w:b/>
          <w:bCs/>
        </w:rPr>
      </w:pPr>
      <w:r w:rsidRPr="00564AC8">
        <w:rPr>
          <w:b/>
          <w:bCs/>
        </w:rPr>
        <w:t>1. What is the practice?</w:t>
      </w:r>
    </w:p>
    <w:p w14:paraId="4F348E99" w14:textId="4CB51AA3" w:rsidR="0072038D" w:rsidRDefault="0072038D" w:rsidP="00B4537B">
      <w:pPr>
        <w:spacing w:line="276" w:lineRule="auto"/>
      </w:pPr>
      <w:r>
        <w:t>This practice focuses on using organic and inorganic acids in feeds and water to lower the pH of the stomach. This decreases the proliferation of diarrh</w:t>
      </w:r>
      <w:r w:rsidR="005A281F">
        <w:t>o</w:t>
      </w:r>
      <w:r>
        <w:t>eal pathogens and improves gut health, general nutrient digestibility and utilization</w:t>
      </w:r>
      <w:r w:rsidR="005A281F">
        <w:t>,</w:t>
      </w:r>
      <w:r>
        <w:t xml:space="preserve"> and immune response</w:t>
      </w:r>
      <w:r w:rsidR="005A281F">
        <w:t>, t</w:t>
      </w:r>
      <w:r>
        <w:t>hus, preventing diarrhoea and improving growth and performance.</w:t>
      </w:r>
    </w:p>
    <w:p w14:paraId="2E4F6BCF" w14:textId="77777777" w:rsidR="0072038D" w:rsidRPr="00A232AB" w:rsidRDefault="0072038D" w:rsidP="00B4537B">
      <w:pPr>
        <w:spacing w:line="276" w:lineRule="auto"/>
        <w:rPr>
          <w:b/>
          <w:bCs/>
        </w:rPr>
      </w:pPr>
      <w:r w:rsidRPr="00A232AB">
        <w:rPr>
          <w:b/>
          <w:bCs/>
        </w:rPr>
        <w:t>2. How effective is it?</w:t>
      </w:r>
    </w:p>
    <w:p w14:paraId="37E7B114" w14:textId="3A39FE58" w:rsidR="0072038D" w:rsidRDefault="0072038D" w:rsidP="00B4537B">
      <w:pPr>
        <w:spacing w:line="276" w:lineRule="auto"/>
      </w:pPr>
      <w:r>
        <w:t xml:space="preserve">The </w:t>
      </w:r>
      <w:r w:rsidR="00014B62">
        <w:t>post-wea</w:t>
      </w:r>
      <w:r>
        <w:t>ning stage is associated with stress and low hydrochloric acid and pancreatic enzymes</w:t>
      </w:r>
      <w:r w:rsidRPr="007C05CF">
        <w:t xml:space="preserve"> </w:t>
      </w:r>
      <w:r>
        <w:t xml:space="preserve">production, and sudden changes in feed consistency and intake </w:t>
      </w:r>
      <w:r w:rsidR="4AEE7158">
        <w:t xml:space="preserve">all of </w:t>
      </w:r>
      <w:r>
        <w:t>which affect pig growth. Lowering the gastric pH improves activity of enzymes on protein digestion and utilisation, improves immune system and reduce</w:t>
      </w:r>
      <w:r w:rsidR="10A92EA1">
        <w:t>s</w:t>
      </w:r>
      <w:r>
        <w:t xml:space="preserve"> the multiplication and colonisation of pathogenic bacteria (</w:t>
      </w:r>
      <w:r w:rsidR="00520C77" w:rsidRPr="00520C77">
        <w:rPr>
          <w:i/>
          <w:iCs/>
        </w:rPr>
        <w:t>E. coli</w:t>
      </w:r>
      <w:r>
        <w:t xml:space="preserve"> and </w:t>
      </w:r>
      <w:r w:rsidRPr="00751755">
        <w:rPr>
          <w:i/>
          <w:iCs/>
        </w:rPr>
        <w:t>Salmonella</w:t>
      </w:r>
      <w:r>
        <w:t xml:space="preserve">). </w:t>
      </w:r>
      <w:r w:rsidR="005A281F">
        <w:t>The a</w:t>
      </w:r>
      <w:r>
        <w:t xml:space="preserve">ddition of 1% citric acid can reduce stomach pH from 4.6 to 3.5 and 0.7% of fumaric acid from 4.6 to 4.2. Hydrochloric and phosphoric acids can reduce gastric pH but do not improve growth rate or feed conversion in pigs. Supplementing feeds with various doses (0.8-2.5%) of formic, fumaric, sorbic, citric, k-formate, lactic acid, propionic and benzoic acids showed significantly more daily weight gain and feed conversion in pigs than untreated groups. </w:t>
      </w:r>
    </w:p>
    <w:p w14:paraId="4E810DAD" w14:textId="77777777" w:rsidR="0072038D" w:rsidRDefault="0072038D" w:rsidP="00B4537B">
      <w:pPr>
        <w:spacing w:line="276" w:lineRule="auto"/>
        <w:rPr>
          <w:b/>
          <w:bCs/>
        </w:rPr>
      </w:pPr>
      <w:r w:rsidRPr="00A232AB">
        <w:rPr>
          <w:b/>
          <w:bCs/>
        </w:rPr>
        <w:t>3. Where does it work?</w:t>
      </w:r>
    </w:p>
    <w:p w14:paraId="47F695A4" w14:textId="0794021E" w:rsidR="0072038D" w:rsidRPr="00A232AB" w:rsidRDefault="0072038D" w:rsidP="00B4537B">
      <w:pPr>
        <w:spacing w:line="276" w:lineRule="auto"/>
      </w:pPr>
      <w:r>
        <w:t xml:space="preserve">This focuses on supplementation of feeds and water with weak organic and inorganic acids to lower the gastric pH, </w:t>
      </w:r>
      <w:r w:rsidR="00EA49D1">
        <w:t xml:space="preserve">with an expected </w:t>
      </w:r>
      <w:r>
        <w:t xml:space="preserve">antimicrobial effect, </w:t>
      </w:r>
      <w:r w:rsidR="00EA49D1">
        <w:t xml:space="preserve">and also </w:t>
      </w:r>
      <w:r>
        <w:t>increas</w:t>
      </w:r>
      <w:r w:rsidR="00EA49D1">
        <w:t>ing</w:t>
      </w:r>
      <w:r>
        <w:t xml:space="preserve"> enzyme activity and source of energy. </w:t>
      </w:r>
      <w:r w:rsidR="00EA49D1">
        <w:t>The effect and ac</w:t>
      </w:r>
      <w:r>
        <w:t>tivity</w:t>
      </w:r>
      <w:r w:rsidR="00EA49D1">
        <w:t xml:space="preserve"> of this practice</w:t>
      </w:r>
      <w:r>
        <w:t xml:space="preserve"> is largely dependent on </w:t>
      </w:r>
      <w:r w:rsidR="00EA49D1">
        <w:t xml:space="preserve">the </w:t>
      </w:r>
      <w:r>
        <w:t xml:space="preserve">type of organic acid and hence care should be taken during selection of </w:t>
      </w:r>
      <w:r w:rsidR="299CD6C3">
        <w:t>the appropriate</w:t>
      </w:r>
      <w:r>
        <w:t xml:space="preserve"> acid to add. </w:t>
      </w:r>
    </w:p>
    <w:p w14:paraId="59D78EB7" w14:textId="77777777" w:rsidR="0072038D" w:rsidRPr="00A232AB" w:rsidRDefault="0072038D" w:rsidP="00B4537B">
      <w:pPr>
        <w:spacing w:line="276" w:lineRule="auto"/>
        <w:rPr>
          <w:b/>
          <w:bCs/>
        </w:rPr>
      </w:pPr>
      <w:r w:rsidRPr="00A232AB">
        <w:rPr>
          <w:b/>
          <w:bCs/>
        </w:rPr>
        <w:t>4. How much does it cost?</w:t>
      </w:r>
    </w:p>
    <w:p w14:paraId="3D8AF007" w14:textId="72D0F776" w:rsidR="0072038D" w:rsidRDefault="0072038D" w:rsidP="00B4537B">
      <w:pPr>
        <w:spacing w:line="276" w:lineRule="auto"/>
      </w:pPr>
      <w:r>
        <w:t xml:space="preserve">Incorporating organic and inorganic acids in feeds and water </w:t>
      </w:r>
      <w:r w:rsidR="00EA49D1">
        <w:t>has some additional costs</w:t>
      </w:r>
      <w:r>
        <w:t xml:space="preserve">. Depending on the current layout and installed capacity of the farm, piglet </w:t>
      </w:r>
      <w:r w:rsidR="18A5DDC3">
        <w:t>drink</w:t>
      </w:r>
      <w:r>
        <w:t xml:space="preserve">ers should be bought and installed. These </w:t>
      </w:r>
      <w:r w:rsidR="4720D6E5">
        <w:t>drink</w:t>
      </w:r>
      <w:r>
        <w:t xml:space="preserve">ers must be cleaned regularly to avoid the introduction of bacteria and viruses into the herd, </w:t>
      </w:r>
      <w:r w:rsidR="00EA49D1">
        <w:t xml:space="preserve">or the creation of biofilms, </w:t>
      </w:r>
      <w:r>
        <w:t xml:space="preserve">which increases production costs and modifies the cost structure since new inputs and services are added to the pre-adoption cost structure. The farmer might also need to incur extension service costs or require more specialised training for the correct introduction of organic and inorganic acids in feeds and water. These costs can be phased out once the practice has been routinised. This practice may require the adaptation of the production unit to accommodate the introduction of </w:t>
      </w:r>
      <w:r w:rsidR="0069FEE8">
        <w:t>drink</w:t>
      </w:r>
      <w:r>
        <w:t xml:space="preserve">ers and feeders containing acidified feeds or water, which could demand an investment in infrastructure. This practice may slightly increase the complexity of production because the farmer needs to introduce organic and inorganic acids in feeds and water in specific quantities or source his/her mix of acidified feed and/or water from a company that supplies these products. This practice may be affected by international trade forces, which may have an impact on the UK price and on the stability of the supply chain. </w:t>
      </w:r>
    </w:p>
    <w:p w14:paraId="55B26E31" w14:textId="77777777" w:rsidR="00663CC1" w:rsidRDefault="00663CC1" w:rsidP="00B4537B">
      <w:pPr>
        <w:spacing w:line="276" w:lineRule="auto"/>
      </w:pPr>
    </w:p>
    <w:p w14:paraId="58FFFE87" w14:textId="77777777" w:rsidR="0072038D" w:rsidRDefault="0072038D" w:rsidP="00B4537B">
      <w:pPr>
        <w:spacing w:line="276" w:lineRule="auto"/>
        <w:rPr>
          <w:b/>
          <w:bCs/>
        </w:rPr>
      </w:pPr>
      <w:r w:rsidRPr="0507F2D7">
        <w:rPr>
          <w:b/>
          <w:bCs/>
        </w:rPr>
        <w:t>5. How can I do it well?</w:t>
      </w:r>
    </w:p>
    <w:p w14:paraId="02959BC5" w14:textId="371F5B68" w:rsidR="00596EFF" w:rsidRDefault="0072038D" w:rsidP="00B4537B">
      <w:pPr>
        <w:spacing w:line="276" w:lineRule="auto"/>
      </w:pPr>
      <w:r>
        <w:t>It is essential to keep</w:t>
      </w:r>
      <w:r w:rsidRPr="00D8009B">
        <w:t xml:space="preserve"> </w:t>
      </w:r>
      <w:r w:rsidR="00EA49D1">
        <w:t xml:space="preserve">the </w:t>
      </w:r>
      <w:r w:rsidRPr="00D8009B">
        <w:t>water system clean to ensure efficacy</w:t>
      </w:r>
      <w:r>
        <w:t xml:space="preserve">, water flow rate, infrastructure and drainage, hardness and source of water, fungal bloom or biofilm and cleaning regimen. </w:t>
      </w:r>
      <w:r w:rsidR="00EA49D1">
        <w:t>Prepare standard operating procedures (SOPs) and train staff on how to include acids in water</w:t>
      </w:r>
      <w:r w:rsidR="00596EFF">
        <w:t xml:space="preserve"> and how to use the system.</w:t>
      </w:r>
      <w:r w:rsidR="00EA49D1">
        <w:t xml:space="preserve"> Make sure you follow your acids supplier’s instructions for best results. </w:t>
      </w:r>
    </w:p>
    <w:p w14:paraId="6FD46DC3" w14:textId="22D5E3EC" w:rsidR="0072038D" w:rsidRDefault="00EA49D1" w:rsidP="00B4537B">
      <w:pPr>
        <w:spacing w:line="276" w:lineRule="auto"/>
      </w:pPr>
      <w:r>
        <w:t xml:space="preserve">In the case of feed supplemented with acids, make sure the acids are not competing against the effect of other feed additives, such as probiotics. </w:t>
      </w:r>
    </w:p>
    <w:p w14:paraId="4383C12F" w14:textId="77777777" w:rsidR="0072038D" w:rsidRPr="005952DD" w:rsidRDefault="0072038D" w:rsidP="00B4537B">
      <w:pPr>
        <w:spacing w:line="276" w:lineRule="auto"/>
        <w:rPr>
          <w:b/>
          <w:bCs/>
        </w:rPr>
      </w:pPr>
      <w:r w:rsidRPr="005952DD">
        <w:rPr>
          <w:b/>
          <w:bCs/>
        </w:rPr>
        <w:t>6. How strong is the evidence?</w:t>
      </w:r>
    </w:p>
    <w:p w14:paraId="3096FEEB" w14:textId="18A746CF" w:rsidR="0072038D" w:rsidRDefault="00EA49D1" w:rsidP="00B4537B">
      <w:pPr>
        <w:spacing w:line="276" w:lineRule="auto"/>
      </w:pPr>
      <w:r>
        <w:t>The evidence found in the literature supporting this practice is high. There is wide academic literature on the inclusion of acids in feed or water for the control of post-weaning diarrhoea, including randomized control trials to test the effect in real farm settings. The effect of the practice will depend on the type of acid used, and on the underlying issues behind the post weaning diarrhoea on farm.</w:t>
      </w:r>
    </w:p>
    <w:p w14:paraId="2BBE44DB" w14:textId="19E388CE" w:rsidR="0072038D" w:rsidRDefault="0072038D" w:rsidP="00B4537B">
      <w:pPr>
        <w:spacing w:line="276" w:lineRule="auto"/>
        <w:rPr>
          <w:b/>
          <w:bCs/>
        </w:rPr>
      </w:pPr>
      <w:r w:rsidRPr="00A85453">
        <w:rPr>
          <w:b/>
          <w:bCs/>
        </w:rPr>
        <w:t>7. Where can I find further information?</w:t>
      </w:r>
    </w:p>
    <w:p w14:paraId="66F582D8" w14:textId="3AA58379" w:rsidR="00194723" w:rsidRDefault="00194723" w:rsidP="00B4537B">
      <w:pPr>
        <w:spacing w:line="276" w:lineRule="auto"/>
      </w:pPr>
      <w:r w:rsidRPr="00D805FC">
        <w:t xml:space="preserve">You can find further information about </w:t>
      </w:r>
      <w:r>
        <w:t>acids in feed or in water</w:t>
      </w:r>
      <w:r w:rsidRPr="00D805FC">
        <w:t xml:space="preserve"> by consulting your feed supplier and a pig nutritionist. If you are milling your own feed, contact your pig nutritionist</w:t>
      </w:r>
      <w:r>
        <w:t xml:space="preserve"> for more information. For more information on water systems capable of delivering acids, please contact your veterinarian or your pig advisor.</w:t>
      </w:r>
    </w:p>
    <w:p w14:paraId="4903FE6F" w14:textId="6542C306" w:rsidR="00EA49D1" w:rsidRPr="00194723" w:rsidRDefault="00194723" w:rsidP="00B4537B">
      <w:pPr>
        <w:spacing w:line="276" w:lineRule="auto"/>
      </w:pPr>
      <w:r w:rsidRPr="00194723">
        <w:t xml:space="preserve">This article presents a study on the use of organic acids and medium chain fatty acids (MCFA) as replacement for </w:t>
      </w:r>
      <w:r w:rsidR="00DA336E">
        <w:t>ZnO</w:t>
      </w:r>
      <w:r w:rsidRPr="00194723">
        <w:t>, with good results:</w:t>
      </w:r>
    </w:p>
    <w:p w14:paraId="444FB494" w14:textId="4B274779" w:rsidR="00194723" w:rsidRPr="00A85453" w:rsidRDefault="001C6F1A" w:rsidP="00B4537B">
      <w:pPr>
        <w:spacing w:line="276" w:lineRule="auto"/>
        <w:rPr>
          <w:b/>
          <w:bCs/>
        </w:rPr>
      </w:pPr>
      <w:hyperlink r:id="rId72" w:history="1">
        <w:r w:rsidR="00194723">
          <w:rPr>
            <w:rStyle w:val="Hyperlink"/>
          </w:rPr>
          <w:t>Zinc oxide alternatives for weaned pigs: organic acids and MCFAs | The Pig Site</w:t>
        </w:r>
      </w:hyperlink>
    </w:p>
    <w:p w14:paraId="3D6443F9" w14:textId="77777777" w:rsidR="0072038D" w:rsidRPr="00751DCA" w:rsidRDefault="0072038D" w:rsidP="00B4537B">
      <w:pPr>
        <w:spacing w:line="276" w:lineRule="auto"/>
        <w:rPr>
          <w:b/>
        </w:rPr>
      </w:pPr>
      <w:r w:rsidRPr="00751DCA">
        <w:rPr>
          <w:b/>
          <w:bCs/>
        </w:rPr>
        <w:t xml:space="preserve">Reference </w:t>
      </w:r>
    </w:p>
    <w:p w14:paraId="4A908D0F" w14:textId="28FEFAEF" w:rsidR="0072038D" w:rsidRPr="00751DCA" w:rsidRDefault="00491434" w:rsidP="00B4537B">
      <w:pPr>
        <w:pStyle w:val="ListParagraph"/>
        <w:numPr>
          <w:ilvl w:val="0"/>
          <w:numId w:val="13"/>
        </w:numPr>
        <w:spacing w:line="276" w:lineRule="auto"/>
        <w:ind w:left="284" w:hanging="284"/>
      </w:pPr>
      <w:r>
        <w:rPr>
          <w:rFonts w:cs="Arial"/>
        </w:rPr>
        <w:fldChar w:fldCharType="begin">
          <w:fldData xml:space="preserve">PEVuZE5vdGU+PENpdGUgRXhjbHVkZUF1dGg9IjEiIEV4Y2x1ZGVZZWFyPSIxIiBIaWRkZW49IjEi
PjxBdXRob3I+RmVycm9uYXRvPC9BdXRob3I+PFllYXI+MjAyMDwvWWVhcj48UmVjTnVtPjY1Mzwv
UmVjTnVtPjxyZWNvcmQ+PHJlYy1udW1iZXI+NjUzPC9yZWMtbnVtYmVyPjxmb3JlaWduLWtleXM+
PGtleSBhcHA9IkVOIiBkYi1pZD0iOTlzcHh0eGFqeHNhc2JlZnI5NXBmMDByZnJzMDBlcDl2ZTJh
IiB0aW1lc3RhbXA9IjE2NjQ3MzY1ODMiPjY1Mzwva2V5PjwvZm9yZWlnbi1rZXlzPjxyZWYtdHlw
ZSBuYW1lPSJKb3VybmFsIEFydGljbGUiPjE3PC9yZWYtdHlwZT48Y29udHJpYnV0b3JzPjxhdXRo
b3JzPjxhdXRob3I+RmVycm9uYXRvLCBHLjwvYXV0aG9yPjxhdXRob3I+UHJhbmRpbmksIEEuPC9h
dXRob3I+PC9hdXRob3JzPjwvY29udHJpYnV0b3JzPjx0aXRsZXM+PHRpdGxlPkRpZXRhcnkgc3Vw
cGxlbWVudGF0aW9uIG9mIGlub3JnYW5pYywgb3JnYW5pYywgYW5kIGZhdHR5IGFjaWRzIGluIHBp
ZzogQSByZXZpZXc8L3RpdGxlPjxzZWNvbmRhcnktdGl0bGU+QW5pbWFsczwvc2Vjb25kYXJ5LXRp
dGxlPjxzaG9ydC10aXRsZT5EaWV0YXJ5IHN1cHBsZW1lbnRhdGlvbiBvZiBpbm9yZ2FuaWMsIG9y
Z2FuaWMsIGFuZCBmYXR0eSBhY2lkcyBpbiBwaWc6IEEgcmV2aWV3PC9zaG9ydC10aXRsZT48L3Rp
dGxlcz48cGVyaW9kaWNhbD48ZnVsbC10aXRsZT5BbmltYWxzPC9mdWxsLXRpdGxlPjwvcGVyaW9k
aWNhbD48cGFnZXM+MS0yNzwvcGFnZXM+PHZvbHVtZT4xMDwvdm9sdW1lPjxudW1iZXI+MTA8L251
bWJlcj48a2V5d29yZHM+PGtleXdvcmQ+QWNpZHM8L2tleXdvcmQ+PGtleXdvcmQ+RmVlZCBhZGRp
dGl2ZXM8L2tleXdvcmQ+PGtleXdvcmQ+UGlnIGhlYWx0aDwva2V5d29yZD48a2V5d29yZD5hZGRp
dGl2ZSBhY2lkPC9rZXl3b3JkPjxrZXl3b3JkPmFsYW5pbmUgYW1pbm90cmFuc2ZlcmFzZTwva2V5
d29yZD48a2V5d29yZD5hc3BhcnRhdGUgYW1pbm90cmFuc2ZlcmFzZTwva2V5d29yZD48a2V5d29y
ZD5jYWxjaXVtIGNobG9yaWRlPC9rZXl3b3JkPjxrZXl3b3JkPmNhcmJveHlsaWMgYWNpZDwva2V5
d29yZD48a2V5d29yZD5mYXR0eSBhY2lkPC9rZXl3b3JkPjxrZXl3b3JkPmdsdWNhZ29uIGxpa2Ug
cGVwdGlkZSAxPC9rZXl3b3JkPjxrZXl3b3JkPmdsdXRhdGhpb25lIHBlcm94aWRhc2U8L2tleXdv
cmQ+PGtleXdvcmQ+Z3Jvd3RoIGhvcm1vbmU8L2tleXdvcmQ+PGtleXdvcmQ+Z3Jvd3RoIHByb21v
dG9yPC9rZXl3b3JkPjxrZXl3b3JkPmh5ZHJvY2hsb3JpYyBhY2lkPC9rZXl3b3JkPjxrZXl3b3Jk
PmltbXVub2dsb2J1bGluIEE8L2tleXdvcmQ+PGtleXdvcmQ+aW1tdW5vZ2xvYnVsaW4gRzwva2V5
d29yZD48a2V5d29yZD5pbm9yZ2FuaWMgYWNpZDwva2V5d29yZD48a2V5d29yZD5pbnN1bGluPC9r
ZXl3b3JkPjxrZXl3b3JkPmxhY3RpYyBhY2lkPC9rZXl3b3JkPjxrZXl3b3JkPmxpcG9wcm90ZWlu
IGxpcGFzZTwva2V5d29yZD48a2V5d29yZD5sb3cgZGVuc2l0eSBwcm90ZWluPC9rZXl3b3JkPjxr
ZXl3b3JkPm1lc3NlbmdlciBSTkE8L2tleXdvcmQ+PGtleXdvcmQ+bnVjbGVvdGlkZTwva2V5d29y
ZD48a2V5d29yZD5waG9zcGhvcmljIGFjaWQ8L2tleXdvcmQ+PGtleXdvcmQ+cGh5dGljIGFjaWQ8
L2tleXdvcmQ+PGtleXdvcmQ+cGh5dG9wcm9kdWN0PC9rZXl3b3JkPjxrZXl3b3JkPnByZWJpb3Rp
YyBhZ2VudDwva2V5d29yZD48a2V5d29yZD5wcmVzZXJ2YXRpdmU8L2tleXdvcmQ+PGtleXdvcmQ+
cHJvYmlvdGljIGFnZW50PC9rZXl3b3JkPjxrZXl3b3JkPnNlcnVtIGFsYnVtaW48L2tleXdvcmQ+
PGtleXdvcmQ+c3VsZnVyaWMgYWNpZDwva2V5d29yZD48a2V5d29yZD5zdXBlcm94aWRhc2UgZGlz
bXV0YXNlPC9rZXl3b3JkPjxrZXl3b3JkPnRoeW1lIG9pbDwva2V5d29yZD48a2V5d29yZD51bmNs
YXNzaWZpZWQgZHJ1Zzwva2V5d29yZD48a2V5d29yZD5hbnRpbWljcm9iaWFsIGFjdGl2aXR5PC9r
ZXl3b3JkPjxrZXl3b3JkPmFudGlveGlkYW50IGFjdGl2aXR5PC9rZXl3b3JkPjxrZXl3b3JkPmFz
aDwva2V5d29yZD48a2V5d29yZD5CaWZpZG9iYWN0ZXJpdW08L2tleXdvcmQ+PGtleXdvcmQ+Ymxv
b2QgcEg8L2tleXdvcmQ+PGtleXdvcmQ+Y2l0cmljIGFjaWQgY3ljbGU8L2tleXdvcmQ+PGtleXdv
cmQ+ZGlldCBzdXBwbGVtZW50YXRpb248L2tleXdvcmQ+PGtleXdvcmQ+ZGlnZXN0aXZlIGNhcGFj
aXR5PC9rZXl3b3JkPjxrZXl3b3JkPmVsZWN0cm9seXRlIGJhbGFuY2U8L2tleXdvcmQ+PGtleXdv
cmQ+ZW5lcmd5IHJlc291cmNlPC9rZXl3b3JkPjxrZXl3b3JkPmVwaWNhcmRpYWwgZmF0IHRoaWNr
bmVzczwva2V5d29yZD48a2V5d29yZD5mZWNhbCBtaWNyb2Jpb3RhIHRyYW5zcGxhbnRhdGlvbjwv
a2V5d29yZD48a2V5d29yZD5nYXN0cm9pbnRlc3RpbmFsIG11Y29zYTwva2V5d29yZD48a2V5d29y
ZD5ncm93dGggcGVyZm9ybWFuY2U8L2tleXdvcmQ+PGtleXdvcmQ+Z3V0IGludGVncml0eTwva2V5
d29yZD48a2V5d29yZD5pbGVhbCBkZWdyYWRhdGlvbjwva2V5d29yZD48a2V5d29yZD5pbW11bmUg
c3lzdGVtPC9rZXl3b3JkPjxrZXl3b3JkPmxhY3RpYyBhY2lkIHByb2R1Y3Rpb248L2tleXdvcmQ+
PGtleXdvcmQ+TGFjdG9iYWNpbGx1czwva2V5d29yZD48a2V5d29yZD5saXZlciBpbmp1cnk8L2tl
eXdvcmQ+PGtleXdvcmQ+bHltcGhvY3l0ZSBjb3VudDwva2V5d29yZD48a2V5d29yZD5taWNyb2Jp
b3RhIGNvbXBvc2l0aW9uPC9rZXl3b3JkPjxrZXl3b3JkPm1pbGsgZmVlZDwva2V5d29yZD48a2V5
d29yZD5wYW5jcmVhcyBzZWNyZXRpb248L2tleXdvcmQ+PGtleXdvcmQ+UGVkaW9jb2NjdXM8L2tl
eXdvcmQ+PGtleXdvcmQ+cEggbWVhc3VyZW1lbnQ8L2tleXdvcmQ+PGtleXdvcmQ+cGh5dG9oZW1h
Z2x1dGluYXRpb248L2tleXdvcmQ+PGtleXdvcmQ+cGlnPC9rZXl3b3JkPjxrZXl3b3JkPnB1Ymxp
Y2F0aW9uPC9rZXl3b3JkPjxrZXl3b3JkPlJldmlldzwva2V5d29yZD48a2V5d29yZD5TYWxtb25l
bGxhIGVudGVyaWNhIHNlcm92YXIgVHlwaGltdXJpdW08L2tleXdvcmQ+PGtleXdvcmQ+c3RvbWFj
aCBlbXB0eWluZzwva2V5d29yZD48a2V5d29yZD5zdG9tYWNoIHBIPC9rZXl3b3JkPjxrZXl3b3Jk
PlN0cmVwdG9jb2NjdXM8L2tleXdvcmQ+PGtleXdvcmQ+dmFuY29teWNpbiByZXNpc3RhbnQgRW50
ZXJvY29jY3VzPC9rZXl3b3JkPjxrZXl3b3JkPndlYW5pbmc8L2tleXdvcmQ+PGtleXdvcmQ+eWVh
c3Q8L2tleXdvcmQ+PC9rZXl3b3Jkcz48ZGF0ZXM+PHllYXI+MjAyMDwveWVhcj48L2RhdGVzPjx3
b3JrLXR5cGU+UmV2aWV3PC93b3JrLXR5cGU+PHVybHM+PHJlbGF0ZWQtdXJscz48dXJsPmh0dHBz
Oi8vd3d3LnNjb3B1cy5jb20vaW53YXJkL3JlY29yZC51cmk/ZWlkPTItczIuMC04NTA5MTUyODA2
MCZhbXA7ZG9pPTEwLjMzOTAlMmZhbmkxMDEwMTc0MCZhbXA7cGFydG5lcklEPTQwJmFtcDttZDU9
NjkyMzIzMjJhYTQzM2YxMDcxMWM1Mjk2YzkxYTcwOThodHRwczovL21kcGktcmVzLmNvbS9kX2F0
dGFjaG1lbnQvYW5pbWFscy9hbmltYWxzLTEwLTAxNzQwL2FydGljbGVfZGVwbG95L2FuaW1hbHMt
MTAtMDE3NDAtdjIucGRmP3ZlcnNpb249MTYwMTI4MDE5MTwvdXJsPjwvcmVsYXRlZC11cmxzPjwv
dXJscz48Y3VzdG9tNz4xNzQwPC9jdXN0b203PjxlbGVjdHJvbmljLXJlc291cmNlLW51bT4xMC4z
MzkwL2FuaTEwMTAxNzQwPC9lbGVjdHJvbmljLXJlc291cmNlLW51bT48cmVtb3RlLWRhdGFiYXNl
LW5hbWU+U2NvcHVzPC9yZW1vdGUtZGF0YWJhc2UtbmFtZT48bGFuZ3VhZ2U+RW5nbGlzaDwvbGFu
Z3VhZ2U+PC9yZWNvcmQ+PC9DaXRlPjwvRW5kTm90ZT4A
</w:fldData>
        </w:fldChar>
      </w:r>
      <w:r w:rsidR="0026586A">
        <w:rPr>
          <w:rFonts w:cs="Arial"/>
        </w:rPr>
        <w:instrText xml:space="preserve"> ADDIN EN.CITE </w:instrText>
      </w:r>
      <w:r w:rsidR="0026586A">
        <w:rPr>
          <w:rFonts w:cs="Arial"/>
        </w:rPr>
        <w:fldChar w:fldCharType="begin">
          <w:fldData xml:space="preserve">PEVuZE5vdGU+PENpdGUgRXhjbHVkZUF1dGg9IjEiIEV4Y2x1ZGVZZWFyPSIxIiBIaWRkZW49IjEi
PjxBdXRob3I+RmVycm9uYXRvPC9BdXRob3I+PFllYXI+MjAyMDwvWWVhcj48UmVjTnVtPjY1Mzwv
UmVjTnVtPjxyZWNvcmQ+PHJlYy1udW1iZXI+NjUzPC9yZWMtbnVtYmVyPjxmb3JlaWduLWtleXM+
PGtleSBhcHA9IkVOIiBkYi1pZD0iOTlzcHh0eGFqeHNhc2JlZnI5NXBmMDByZnJzMDBlcDl2ZTJh
IiB0aW1lc3RhbXA9IjE2NjQ3MzY1ODMiPjY1Mzwva2V5PjwvZm9yZWlnbi1rZXlzPjxyZWYtdHlw
ZSBuYW1lPSJKb3VybmFsIEFydGljbGUiPjE3PC9yZWYtdHlwZT48Y29udHJpYnV0b3JzPjxhdXRo
b3JzPjxhdXRob3I+RmVycm9uYXRvLCBHLjwvYXV0aG9yPjxhdXRob3I+UHJhbmRpbmksIEEuPC9h
dXRob3I+PC9hdXRob3JzPjwvY29udHJpYnV0b3JzPjx0aXRsZXM+PHRpdGxlPkRpZXRhcnkgc3Vw
cGxlbWVudGF0aW9uIG9mIGlub3JnYW5pYywgb3JnYW5pYywgYW5kIGZhdHR5IGFjaWRzIGluIHBp
ZzogQSByZXZpZXc8L3RpdGxlPjxzZWNvbmRhcnktdGl0bGU+QW5pbWFsczwvc2Vjb25kYXJ5LXRp
dGxlPjxzaG9ydC10aXRsZT5EaWV0YXJ5IHN1cHBsZW1lbnRhdGlvbiBvZiBpbm9yZ2FuaWMsIG9y
Z2FuaWMsIGFuZCBmYXR0eSBhY2lkcyBpbiBwaWc6IEEgcmV2aWV3PC9zaG9ydC10aXRsZT48L3Rp
dGxlcz48cGVyaW9kaWNhbD48ZnVsbC10aXRsZT5BbmltYWxzPC9mdWxsLXRpdGxlPjwvcGVyaW9k
aWNhbD48cGFnZXM+MS0yNzwvcGFnZXM+PHZvbHVtZT4xMDwvdm9sdW1lPjxudW1iZXI+MTA8L251
bWJlcj48a2V5d29yZHM+PGtleXdvcmQ+QWNpZHM8L2tleXdvcmQ+PGtleXdvcmQ+RmVlZCBhZGRp
dGl2ZXM8L2tleXdvcmQ+PGtleXdvcmQ+UGlnIGhlYWx0aDwva2V5d29yZD48a2V5d29yZD5hZGRp
dGl2ZSBhY2lkPC9rZXl3b3JkPjxrZXl3b3JkPmFsYW5pbmUgYW1pbm90cmFuc2ZlcmFzZTwva2V5
d29yZD48a2V5d29yZD5hc3BhcnRhdGUgYW1pbm90cmFuc2ZlcmFzZTwva2V5d29yZD48a2V5d29y
ZD5jYWxjaXVtIGNobG9yaWRlPC9rZXl3b3JkPjxrZXl3b3JkPmNhcmJveHlsaWMgYWNpZDwva2V5
d29yZD48a2V5d29yZD5mYXR0eSBhY2lkPC9rZXl3b3JkPjxrZXl3b3JkPmdsdWNhZ29uIGxpa2Ug
cGVwdGlkZSAxPC9rZXl3b3JkPjxrZXl3b3JkPmdsdXRhdGhpb25lIHBlcm94aWRhc2U8L2tleXdv
cmQ+PGtleXdvcmQ+Z3Jvd3RoIGhvcm1vbmU8L2tleXdvcmQ+PGtleXdvcmQ+Z3Jvd3RoIHByb21v
dG9yPC9rZXl3b3JkPjxrZXl3b3JkPmh5ZHJvY2hsb3JpYyBhY2lkPC9rZXl3b3JkPjxrZXl3b3Jk
PmltbXVub2dsb2J1bGluIEE8L2tleXdvcmQ+PGtleXdvcmQ+aW1tdW5vZ2xvYnVsaW4gRzwva2V5
d29yZD48a2V5d29yZD5pbm9yZ2FuaWMgYWNpZDwva2V5d29yZD48a2V5d29yZD5pbnN1bGluPC9r
ZXl3b3JkPjxrZXl3b3JkPmxhY3RpYyBhY2lkPC9rZXl3b3JkPjxrZXl3b3JkPmxpcG9wcm90ZWlu
IGxpcGFzZTwva2V5d29yZD48a2V5d29yZD5sb3cgZGVuc2l0eSBwcm90ZWluPC9rZXl3b3JkPjxr
ZXl3b3JkPm1lc3NlbmdlciBSTkE8L2tleXdvcmQ+PGtleXdvcmQ+bnVjbGVvdGlkZTwva2V5d29y
ZD48a2V5d29yZD5waG9zcGhvcmljIGFjaWQ8L2tleXdvcmQ+PGtleXdvcmQ+cGh5dGljIGFjaWQ8
L2tleXdvcmQ+PGtleXdvcmQ+cGh5dG9wcm9kdWN0PC9rZXl3b3JkPjxrZXl3b3JkPnByZWJpb3Rp
YyBhZ2VudDwva2V5d29yZD48a2V5d29yZD5wcmVzZXJ2YXRpdmU8L2tleXdvcmQ+PGtleXdvcmQ+
cHJvYmlvdGljIGFnZW50PC9rZXl3b3JkPjxrZXl3b3JkPnNlcnVtIGFsYnVtaW48L2tleXdvcmQ+
PGtleXdvcmQ+c3VsZnVyaWMgYWNpZDwva2V5d29yZD48a2V5d29yZD5zdXBlcm94aWRhc2UgZGlz
bXV0YXNlPC9rZXl3b3JkPjxrZXl3b3JkPnRoeW1lIG9pbDwva2V5d29yZD48a2V5d29yZD51bmNs
YXNzaWZpZWQgZHJ1Zzwva2V5d29yZD48a2V5d29yZD5hbnRpbWljcm9iaWFsIGFjdGl2aXR5PC9r
ZXl3b3JkPjxrZXl3b3JkPmFudGlveGlkYW50IGFjdGl2aXR5PC9rZXl3b3JkPjxrZXl3b3JkPmFz
aDwva2V5d29yZD48a2V5d29yZD5CaWZpZG9iYWN0ZXJpdW08L2tleXdvcmQ+PGtleXdvcmQ+Ymxv
b2QgcEg8L2tleXdvcmQ+PGtleXdvcmQ+Y2l0cmljIGFjaWQgY3ljbGU8L2tleXdvcmQ+PGtleXdv
cmQ+ZGlldCBzdXBwbGVtZW50YXRpb248L2tleXdvcmQ+PGtleXdvcmQ+ZGlnZXN0aXZlIGNhcGFj
aXR5PC9rZXl3b3JkPjxrZXl3b3JkPmVsZWN0cm9seXRlIGJhbGFuY2U8L2tleXdvcmQ+PGtleXdv
cmQ+ZW5lcmd5IHJlc291cmNlPC9rZXl3b3JkPjxrZXl3b3JkPmVwaWNhcmRpYWwgZmF0IHRoaWNr
bmVzczwva2V5d29yZD48a2V5d29yZD5mZWNhbCBtaWNyb2Jpb3RhIHRyYW5zcGxhbnRhdGlvbjwv
a2V5d29yZD48a2V5d29yZD5nYXN0cm9pbnRlc3RpbmFsIG11Y29zYTwva2V5d29yZD48a2V5d29y
ZD5ncm93dGggcGVyZm9ybWFuY2U8L2tleXdvcmQ+PGtleXdvcmQ+Z3V0IGludGVncml0eTwva2V5
d29yZD48a2V5d29yZD5pbGVhbCBkZWdyYWRhdGlvbjwva2V5d29yZD48a2V5d29yZD5pbW11bmUg
c3lzdGVtPC9rZXl3b3JkPjxrZXl3b3JkPmxhY3RpYyBhY2lkIHByb2R1Y3Rpb248L2tleXdvcmQ+
PGtleXdvcmQ+TGFjdG9iYWNpbGx1czwva2V5d29yZD48a2V5d29yZD5saXZlciBpbmp1cnk8L2tl
eXdvcmQ+PGtleXdvcmQ+bHltcGhvY3l0ZSBjb3VudDwva2V5d29yZD48a2V5d29yZD5taWNyb2Jp
b3RhIGNvbXBvc2l0aW9uPC9rZXl3b3JkPjxrZXl3b3JkPm1pbGsgZmVlZDwva2V5d29yZD48a2V5
d29yZD5wYW5jcmVhcyBzZWNyZXRpb248L2tleXdvcmQ+PGtleXdvcmQ+UGVkaW9jb2NjdXM8L2tl
eXdvcmQ+PGtleXdvcmQ+cEggbWVhc3VyZW1lbnQ8L2tleXdvcmQ+PGtleXdvcmQ+cGh5dG9oZW1h
Z2x1dGluYXRpb248L2tleXdvcmQ+PGtleXdvcmQ+cGlnPC9rZXl3b3JkPjxrZXl3b3JkPnB1Ymxp
Y2F0aW9uPC9rZXl3b3JkPjxrZXl3b3JkPlJldmlldzwva2V5d29yZD48a2V5d29yZD5TYWxtb25l
bGxhIGVudGVyaWNhIHNlcm92YXIgVHlwaGltdXJpdW08L2tleXdvcmQ+PGtleXdvcmQ+c3RvbWFj
aCBlbXB0eWluZzwva2V5d29yZD48a2V5d29yZD5zdG9tYWNoIHBIPC9rZXl3b3JkPjxrZXl3b3Jk
PlN0cmVwdG9jb2NjdXM8L2tleXdvcmQ+PGtleXdvcmQ+dmFuY29teWNpbiByZXNpc3RhbnQgRW50
ZXJvY29jY3VzPC9rZXl3b3JkPjxrZXl3b3JkPndlYW5pbmc8L2tleXdvcmQ+PGtleXdvcmQ+eWVh
c3Q8L2tleXdvcmQ+PC9rZXl3b3Jkcz48ZGF0ZXM+PHllYXI+MjAyMDwveWVhcj48L2RhdGVzPjx3
b3JrLXR5cGU+UmV2aWV3PC93b3JrLXR5cGU+PHVybHM+PHJlbGF0ZWQtdXJscz48dXJsPmh0dHBz
Oi8vd3d3LnNjb3B1cy5jb20vaW53YXJkL3JlY29yZC51cmk/ZWlkPTItczIuMC04NTA5MTUyODA2
MCZhbXA7ZG9pPTEwLjMzOTAlMmZhbmkxMDEwMTc0MCZhbXA7cGFydG5lcklEPTQwJmFtcDttZDU9
NjkyMzIzMjJhYTQzM2YxMDcxMWM1Mjk2YzkxYTcwOThodHRwczovL21kcGktcmVzLmNvbS9kX2F0
dGFjaG1lbnQvYW5pbWFscy9hbmltYWxzLTEwLTAxNzQwL2FydGljbGVfZGVwbG95L2FuaW1hbHMt
MTAtMDE3NDAtdjIucGRmP3ZlcnNpb249MTYwMTI4MDE5MTwvdXJsPjwvcmVsYXRlZC11cmxzPjwv
dXJscz48Y3VzdG9tNz4xNzQwPC9jdXN0b203PjxlbGVjdHJvbmljLXJlc291cmNlLW51bT4xMC4z
MzkwL2FuaTEwMTAxNzQwPC9lbGVjdHJvbmljLXJlc291cmNlLW51bT48cmVtb3RlLWRhdGFiYXNl
LW5hbWU+U2NvcHVzPC9yZW1vdGUtZGF0YWJhc2UtbmFtZT48bGFuZ3VhZ2U+RW5nbGlzaDwvbGFu
Z3VhZ2U+PC9yZWNvcmQ+PC9DaXRlPjwvRW5kTm90ZT4A
</w:fldData>
        </w:fldChar>
      </w:r>
      <w:r w:rsidR="0026586A">
        <w:rPr>
          <w:rFonts w:cs="Arial"/>
        </w:rPr>
        <w:instrText xml:space="preserve"> ADDIN EN.CITE.DATA </w:instrText>
      </w:r>
      <w:r w:rsidR="0026586A">
        <w:rPr>
          <w:rFonts w:cs="Arial"/>
        </w:rPr>
      </w:r>
      <w:r w:rsidR="0026586A">
        <w:rPr>
          <w:rFonts w:cs="Arial"/>
        </w:rPr>
        <w:fldChar w:fldCharType="end"/>
      </w:r>
      <w:r w:rsidR="001C6F1A">
        <w:rPr>
          <w:rFonts w:cs="Arial"/>
        </w:rPr>
      </w:r>
      <w:r w:rsidR="001C6F1A">
        <w:rPr>
          <w:rFonts w:cs="Arial"/>
        </w:rPr>
        <w:fldChar w:fldCharType="separate"/>
      </w:r>
      <w:r>
        <w:rPr>
          <w:rFonts w:cs="Arial"/>
        </w:rPr>
        <w:fldChar w:fldCharType="end"/>
      </w:r>
      <w:r w:rsidRPr="00491434">
        <w:t xml:space="preserve"> </w:t>
      </w:r>
      <w:r w:rsidRPr="00491434">
        <w:rPr>
          <w:rFonts w:cs="Arial"/>
        </w:rPr>
        <w:t>Ferronato, G., &amp; Prandini, A. (2020). Dietary supplementation of inorganic, organic, and fatty acids in pig: A review. Animals, 10(10), 1-27. doi:10.3390/ani10101740</w:t>
      </w:r>
    </w:p>
    <w:p w14:paraId="2329D902" w14:textId="77777777" w:rsidR="00491434" w:rsidRPr="00491434" w:rsidRDefault="00491434" w:rsidP="00B4537B">
      <w:pPr>
        <w:pStyle w:val="ListParagraph"/>
        <w:numPr>
          <w:ilvl w:val="0"/>
          <w:numId w:val="13"/>
        </w:numPr>
        <w:spacing w:line="276" w:lineRule="auto"/>
        <w:ind w:left="284" w:hanging="284"/>
      </w:pPr>
      <w:r w:rsidRPr="00491434">
        <w:rPr>
          <w:rFonts w:cs="Arial"/>
        </w:rPr>
        <w:t>Nowak, P., Zaworska-Zakrzewska, A., Frankiewicz, A., &amp; Kasprowicz-Potocka, M. (2021). The effects and mechanisms of acids on the health of piglets and weaners-A review. Annals of Animal Science, 21(2), 433-455. doi:10.2478/aoas-2020-0088</w:t>
      </w:r>
    </w:p>
    <w:p w14:paraId="25A21E62" w14:textId="40C4207A" w:rsidR="0072038D" w:rsidRPr="00751DCA" w:rsidRDefault="00491434" w:rsidP="00B4537B">
      <w:pPr>
        <w:pStyle w:val="ListParagraph"/>
        <w:numPr>
          <w:ilvl w:val="0"/>
          <w:numId w:val="13"/>
        </w:numPr>
        <w:spacing w:line="276" w:lineRule="auto"/>
        <w:ind w:left="284" w:hanging="284"/>
      </w:pPr>
      <w:r w:rsidRPr="005C4F65">
        <w:rPr>
          <w:rFonts w:cs="Arial"/>
          <w:lang w:val="es-CO"/>
        </w:rPr>
        <w:t xml:space="preserve">Nguyen, D. H., Seok, W. J., &amp; Kim, I. H. (2020). </w:t>
      </w:r>
      <w:r w:rsidRPr="00491434">
        <w:rPr>
          <w:rFonts w:cs="Arial"/>
        </w:rPr>
        <w:t>Organic acids mixture as a dietary additive for pigs—a review. Animals, 10(6). doi:10.3390/ani10060952</w:t>
      </w:r>
    </w:p>
    <w:p w14:paraId="577451EB" w14:textId="36A7A4AC" w:rsidR="0072038D" w:rsidRPr="00751DCA" w:rsidRDefault="00491434" w:rsidP="00B4537B">
      <w:pPr>
        <w:pStyle w:val="ListParagraph"/>
        <w:numPr>
          <w:ilvl w:val="0"/>
          <w:numId w:val="13"/>
        </w:numPr>
        <w:spacing w:line="276" w:lineRule="auto"/>
        <w:ind w:left="284" w:hanging="284"/>
      </w:pPr>
      <w:r>
        <w:rPr>
          <w:rFonts w:cs="Arial"/>
        </w:rPr>
        <w:fldChar w:fldCharType="begin">
          <w:fldData xml:space="preserve">PEVuZE5vdGU+PENpdGUgSGlkZGVuPSIxIj48QXV0aG9yPlBlYXJsaW48L0F1dGhvcj48WWVhcj4y
MDIwPC9ZZWFyPjxSZWNOdW0+NjYyPC9SZWNOdW0+PHJlY29yZD48cmVjLW51bWJlcj42NjI8L3Jl
Yy1udW1iZXI+PGZvcmVpZ24ta2V5cz48a2V5IGFwcD0iRU4iIGRiLWlkPSI5OXNweHR4YWp4c2Fz
YmVmcjk1cGYwMHJmcnMwMGVwOXZlMmEiIHRpbWVzdGFtcD0iMTY2NDczNjU4MyI+NjYyPC9rZXk+
PC9mb3JlaWduLWtleXM+PHJlZi10eXBlIG5hbWU9IkpvdXJuYWwgQXJ0aWNsZSI+MTc8L3JlZi10
eXBlPjxjb250cmlidXRvcnM+PGF1dGhvcnM+PGF1dGhvcj5QZWFybGluLCBCLiBWLjwvYXV0aG9y
PjxhdXRob3I+TXV0aHV2ZWwsIFMuPC9hdXRob3I+PGF1dGhvcj5Hb3ZpZGFzYW15LCBQLjwvYXV0
aG9yPjxhdXRob3I+VmlsbGF2YW4sIE0uPC9hdXRob3I+PGF1dGhvcj5BbGFnYXdhbnksIE0uPC9h
dXRob3I+PGF1dGhvcj5SYWdhYiBGYXJhZywgTS48L2F1dGhvcj48YXV0aG9yPkRoYW1hLCBLLjwv
YXV0aG9yPjxhdXRob3I+R29waSwgTS48L2F1dGhvcj48L2F1dGhvcnM+PC9jb250cmlidXRvcnM+
PHRpdGxlcz48dGl0bGU+Um9sZSBvZiBhY2lkaWZpZXJzIGluIGxpdmVzdG9jayBudXRyaXRpb24g
YW5kIGhlYWx0aDogQSByZXZpZXc8L3RpdGxlPjxzZWNvbmRhcnktdGl0bGU+Sm91cm5hbCBvZiBB
bmltYWwgUGh5c2lvbG9neSBhbmQgQW5pbWFsIE51dHJpdGlvbjwvc2Vjb25kYXJ5LXRpdGxlPjxz
aG9ydC10aXRsZT5Sb2xlIG9mIGFjaWRpZmllcnMgaW4gbGl2ZXN0b2NrIG51dHJpdGlvbiBhbmQg
aGVhbHRoOiBBIHJldmlldzwvc2hvcnQtdGl0bGU+PC90aXRsZXM+PHBlcmlvZGljYWw+PGZ1bGwt
dGl0bGU+Sm91cm5hbCBvZiBBbmltYWwgUGh5c2lvbG9neSBhbmQgQW5pbWFsIE51dHJpdGlvbjwv
ZnVsbC10aXRsZT48L3BlcmlvZGljYWw+PHBhZ2VzPjU1OC01Njk8L3BhZ2VzPjx2b2x1bWU+MTA0
PC92b2x1bWU+PG51bWJlcj4yPC9udW1iZXI+PGtleXdvcmRzPjxrZXl3b3JkPmFjaWRpZmllcnM8
L2tleXdvcmQ+PGtleXdvcmQ+YW5pbWFsczwva2V5d29yZD48a2V5d29yZD5hbnRpbWljcm9iaWFs
PC9rZXl3b3JkPjxrZXl3b3JkPmhlYWx0aDwva2V5d29yZD48a2V5d29yZD5pbW11bml0eTwva2V5
d29yZD48a2V5d29yZD5udXRyaWVudCBkaWdlc3RpYmlsaXR5PC9rZXl3b3JkPjxrZXl3b3JkPnBl
cmZvcm1hbmNlPC9rZXl3b3JkPjxrZXl3b3JkPnByb2R1Y3Rpb248L2tleXdvcmQ+PGtleXdvcmQ+
YW50aWluZmVjdGl2ZSBhZ2VudDwva2V5d29yZD48a2V5d29yZD5hbmltYWw8L2tleXdvcmQ+PGtl
eXdvcmQ+YW5pbWFsIGZvb2Q8L2tleXdvcmQ+PGtleXdvcmQ+bGl2ZXN0b2NrPC9rZXl3b3JkPjxr
ZXl3b3JkPnBIPC9rZXl3b3JkPjxrZXl3b3JkPkFuaW1hbCBGZWVkPC9rZXl3b3JkPjxrZXl3b3Jk
PkFuaW1hbCBOdXRyaXRpb25hbCBQaHlzaW9sb2dpY2FsIFBoZW5vbWVuYTwva2V5d29yZD48a2V5
d29yZD5BbnRpLUluZmVjdGl2ZSBBZ2VudHM8L2tleXdvcmQ+PGtleXdvcmQ+SHlkcm9nZW4tSW9u
IENvbmNlbnRyYXRpb248L2tleXdvcmQ+PC9rZXl3b3Jkcz48ZGF0ZXM+PHllYXI+MjAyMDwveWVh
cj48L2RhdGVzPjx3b3JrLXR5cGU+UmV2aWV3PC93b3JrLXR5cGU+PHVybHM+PHJlbGF0ZWQtdXJs
cz48dXJsPmh0dHBzOi8vd3d3LnNjb3B1cy5jb20vaW53YXJkL3JlY29yZC51cmk/ZWlkPTItczIu
MC04NTA3Nzg5MjQ4NSZhbXA7ZG9pPTEwLjExMTElMmZqcG4uMTMyODImYW1wO3BhcnRuZXJJRD00
MCZhbXA7bWQ1PWYzOGMzNjc0MjdiNWFlZTI2Yzg4MjgzNTRiNzUxMTIyaHR0cHM6Ly9vbmxpbmVs
aWJyYXJ5LndpbGV5LmNvbS9kb2kvcGRmZGlyZWN0LzEwLjExMTEvanBuLjEzMjgyP2Rvd25sb2Fk
PXRydWU8L3VybD48L3JlbGF0ZWQtdXJscz48L3VybHM+PGVsZWN0cm9uaWMtcmVzb3VyY2UtbnVt
PjEwLjExMTEvanBuLjEzMjgyPC9lbGVjdHJvbmljLXJlc291cmNlLW51bT48cmVtb3RlLWRhdGFi
YXNlLW5hbWU+U2NvcHVzPC9yZW1vdGUtZGF0YWJhc2UtbmFtZT48bGFuZ3VhZ2U+RW5nbGlzaDwv
bGFuZ3VhZ2U+PC9yZWNvcmQ+PC9DaXRlPjwvRW5kTm90ZT4A
</w:fldData>
        </w:fldChar>
      </w:r>
      <w:r w:rsidR="0026586A">
        <w:rPr>
          <w:rFonts w:cs="Arial"/>
        </w:rPr>
        <w:instrText xml:space="preserve"> ADDIN EN.CITE </w:instrText>
      </w:r>
      <w:r w:rsidR="0026586A">
        <w:rPr>
          <w:rFonts w:cs="Arial"/>
        </w:rPr>
        <w:fldChar w:fldCharType="begin">
          <w:fldData xml:space="preserve">PEVuZE5vdGU+PENpdGUgSGlkZGVuPSIxIj48QXV0aG9yPlBlYXJsaW48L0F1dGhvcj48WWVhcj4y
MDIwPC9ZZWFyPjxSZWNOdW0+NjYyPC9SZWNOdW0+PHJlY29yZD48cmVjLW51bWJlcj42NjI8L3Jl
Yy1udW1iZXI+PGZvcmVpZ24ta2V5cz48a2V5IGFwcD0iRU4iIGRiLWlkPSI5OXNweHR4YWp4c2Fz
YmVmcjk1cGYwMHJmcnMwMGVwOXZlMmEiIHRpbWVzdGFtcD0iMTY2NDczNjU4MyI+NjYyPC9rZXk+
PC9mb3JlaWduLWtleXM+PHJlZi10eXBlIG5hbWU9IkpvdXJuYWwgQXJ0aWNsZSI+MTc8L3JlZi10
eXBlPjxjb250cmlidXRvcnM+PGF1dGhvcnM+PGF1dGhvcj5QZWFybGluLCBCLiBWLjwvYXV0aG9y
PjxhdXRob3I+TXV0aHV2ZWwsIFMuPC9hdXRob3I+PGF1dGhvcj5Hb3ZpZGFzYW15LCBQLjwvYXV0
aG9yPjxhdXRob3I+VmlsbGF2YW4sIE0uPC9hdXRob3I+PGF1dGhvcj5BbGFnYXdhbnksIE0uPC9h
dXRob3I+PGF1dGhvcj5SYWdhYiBGYXJhZywgTS48L2F1dGhvcj48YXV0aG9yPkRoYW1hLCBLLjwv
YXV0aG9yPjxhdXRob3I+R29waSwgTS48L2F1dGhvcj48L2F1dGhvcnM+PC9jb250cmlidXRvcnM+
PHRpdGxlcz48dGl0bGU+Um9sZSBvZiBhY2lkaWZpZXJzIGluIGxpdmVzdG9jayBudXRyaXRpb24g
YW5kIGhlYWx0aDogQSByZXZpZXc8L3RpdGxlPjxzZWNvbmRhcnktdGl0bGU+Sm91cm5hbCBvZiBB
bmltYWwgUGh5c2lvbG9neSBhbmQgQW5pbWFsIE51dHJpdGlvbjwvc2Vjb25kYXJ5LXRpdGxlPjxz
aG9ydC10aXRsZT5Sb2xlIG9mIGFjaWRpZmllcnMgaW4gbGl2ZXN0b2NrIG51dHJpdGlvbiBhbmQg
aGVhbHRoOiBBIHJldmlldzwvc2hvcnQtdGl0bGU+PC90aXRsZXM+PHBlcmlvZGljYWw+PGZ1bGwt
dGl0bGU+Sm91cm5hbCBvZiBBbmltYWwgUGh5c2lvbG9neSBhbmQgQW5pbWFsIE51dHJpdGlvbjwv
ZnVsbC10aXRsZT48L3BlcmlvZGljYWw+PHBhZ2VzPjU1OC01Njk8L3BhZ2VzPjx2b2x1bWU+MTA0
PC92b2x1bWU+PG51bWJlcj4yPC9udW1iZXI+PGtleXdvcmRzPjxrZXl3b3JkPmFjaWRpZmllcnM8
L2tleXdvcmQ+PGtleXdvcmQ+YW5pbWFsczwva2V5d29yZD48a2V5d29yZD5hbnRpbWljcm9iaWFs
PC9rZXl3b3JkPjxrZXl3b3JkPmhlYWx0aDwva2V5d29yZD48a2V5d29yZD5pbW11bml0eTwva2V5
d29yZD48a2V5d29yZD5udXRyaWVudCBkaWdlc3RpYmlsaXR5PC9rZXl3b3JkPjxrZXl3b3JkPnBl
cmZvcm1hbmNlPC9rZXl3b3JkPjxrZXl3b3JkPnByb2R1Y3Rpb248L2tleXdvcmQ+PGtleXdvcmQ+
YW50aWluZmVjdGl2ZSBhZ2VudDwva2V5d29yZD48a2V5d29yZD5hbmltYWw8L2tleXdvcmQ+PGtl
eXdvcmQ+YW5pbWFsIGZvb2Q8L2tleXdvcmQ+PGtleXdvcmQ+bGl2ZXN0b2NrPC9rZXl3b3JkPjxr
ZXl3b3JkPnBIPC9rZXl3b3JkPjxrZXl3b3JkPkFuaW1hbCBGZWVkPC9rZXl3b3JkPjxrZXl3b3Jk
PkFuaW1hbCBOdXRyaXRpb25hbCBQaHlzaW9sb2dpY2FsIFBoZW5vbWVuYTwva2V5d29yZD48a2V5
d29yZD5BbnRpLUluZmVjdGl2ZSBBZ2VudHM8L2tleXdvcmQ+PGtleXdvcmQ+SHlkcm9nZW4tSW9u
IENvbmNlbnRyYXRpb248L2tleXdvcmQ+PC9rZXl3b3Jkcz48ZGF0ZXM+PHllYXI+MjAyMDwveWVh
cj48L2RhdGVzPjx3b3JrLXR5cGU+UmV2aWV3PC93b3JrLXR5cGU+PHVybHM+PHJlbGF0ZWQtdXJs
cz48dXJsPmh0dHBzOi8vd3d3LnNjb3B1cy5jb20vaW53YXJkL3JlY29yZC51cmk/ZWlkPTItczIu
MC04NTA3Nzg5MjQ4NSZhbXA7ZG9pPTEwLjExMTElMmZqcG4uMTMyODImYW1wO3BhcnRuZXJJRD00
MCZhbXA7bWQ1PWYzOGMzNjc0MjdiNWFlZTI2Yzg4MjgzNTRiNzUxMTIyaHR0cHM6Ly9vbmxpbmVs
aWJyYXJ5LndpbGV5LmNvbS9kb2kvcGRmZGlyZWN0LzEwLjExMTEvanBuLjEzMjgyP2Rvd25sb2Fk
PXRydWU8L3VybD48L3JlbGF0ZWQtdXJscz48L3VybHM+PGVsZWN0cm9uaWMtcmVzb3VyY2UtbnVt
PjEwLjExMTEvanBuLjEzMjgyPC9lbGVjdHJvbmljLXJlc291cmNlLW51bT48cmVtb3RlLWRhdGFi
YXNlLW5hbWU+U2NvcHVzPC9yZW1vdGUtZGF0YWJhc2UtbmFtZT48bGFuZ3VhZ2U+RW5nbGlzaDwv
bGFuZ3VhZ2U+PC9yZWNvcmQ+PC9DaXRlPjwvRW5kTm90ZT4A
</w:fldData>
        </w:fldChar>
      </w:r>
      <w:r w:rsidR="0026586A">
        <w:rPr>
          <w:rFonts w:cs="Arial"/>
        </w:rPr>
        <w:instrText xml:space="preserve"> ADDIN EN.CITE.DATA </w:instrText>
      </w:r>
      <w:r w:rsidR="0026586A">
        <w:rPr>
          <w:rFonts w:cs="Arial"/>
        </w:rPr>
      </w:r>
      <w:r w:rsidR="0026586A">
        <w:rPr>
          <w:rFonts w:cs="Arial"/>
        </w:rPr>
        <w:fldChar w:fldCharType="end"/>
      </w:r>
      <w:r w:rsidR="001C6F1A">
        <w:rPr>
          <w:rFonts w:cs="Arial"/>
        </w:rPr>
      </w:r>
      <w:r w:rsidR="001C6F1A">
        <w:rPr>
          <w:rFonts w:cs="Arial"/>
        </w:rPr>
        <w:fldChar w:fldCharType="separate"/>
      </w:r>
      <w:r>
        <w:rPr>
          <w:rFonts w:cs="Arial"/>
        </w:rPr>
        <w:fldChar w:fldCharType="end"/>
      </w:r>
      <w:r w:rsidRPr="00491434">
        <w:t xml:space="preserve"> </w:t>
      </w:r>
      <w:r w:rsidRPr="00491434">
        <w:rPr>
          <w:rFonts w:cs="Arial"/>
        </w:rPr>
        <w:t>Pearlin, B. V., Muthuvel, S., Govidasamy, P., Villavan, M., Alagawany, M., Ragab Farag, M., . . . Gopi, M. (2020). Role of acidifiers in livestock nutrition and health: A review. Journal of Animal Physiology and Animal Nutrition, 104(2), 558-569. doi:10.1111/jpn.13282</w:t>
      </w:r>
    </w:p>
    <w:p w14:paraId="247786AE" w14:textId="3565DC8D" w:rsidR="0072038D" w:rsidRPr="00751DCA" w:rsidRDefault="00491434" w:rsidP="00B4537B">
      <w:pPr>
        <w:pStyle w:val="ListParagraph"/>
        <w:numPr>
          <w:ilvl w:val="0"/>
          <w:numId w:val="13"/>
        </w:numPr>
        <w:spacing w:line="276" w:lineRule="auto"/>
        <w:ind w:left="284" w:hanging="284"/>
      </w:pPr>
      <w:r w:rsidRPr="00491434">
        <w:rPr>
          <w:rFonts w:cs="Arial"/>
          <w:lang w:val="pt-PT"/>
        </w:rPr>
        <w:t xml:space="preserve">Suiryanrayna, M. V. A. N., &amp; Ramana, J. V. (2015). </w:t>
      </w:r>
      <w:r w:rsidRPr="00491434">
        <w:rPr>
          <w:rFonts w:cs="Arial"/>
        </w:rPr>
        <w:t>A review of the effects of dietary organic acids fed to swine. Journal of Animal Science and Biotechnology, 6(1). doi:10.1186/s40104-015-0042-z</w:t>
      </w:r>
    </w:p>
    <w:p w14:paraId="187680AE" w14:textId="5AFCDA5D" w:rsidR="0072038D" w:rsidRDefault="00491434" w:rsidP="00B4537B">
      <w:pPr>
        <w:pStyle w:val="ListParagraph"/>
        <w:numPr>
          <w:ilvl w:val="0"/>
          <w:numId w:val="13"/>
        </w:numPr>
        <w:spacing w:line="276" w:lineRule="auto"/>
        <w:ind w:left="284" w:hanging="284"/>
      </w:pPr>
      <w:r w:rsidRPr="00491434">
        <w:rPr>
          <w:rFonts w:cs="Arial"/>
          <w:lang w:val="pt-PT"/>
        </w:rPr>
        <w:t xml:space="preserve">Tugnoli, B., Giovagnoni, G., Piva, A., &amp; Grilli, E. (2020). </w:t>
      </w:r>
      <w:r w:rsidRPr="00491434">
        <w:rPr>
          <w:rFonts w:cs="Arial"/>
        </w:rPr>
        <w:t>From acidifiers to intestinal health enhancers: How organic acids can improve growth efficiency of pigs. Animals, 10(1). doi:10.3390/ani10010134</w:t>
      </w:r>
      <w:r>
        <w:rPr>
          <w:rFonts w:cs="Arial"/>
        </w:rPr>
        <w:fldChar w:fldCharType="begin">
          <w:fldData xml:space="preserve">PEVuZE5vdGU+PENpdGUgRXhjbHVkZUF1dGg9IjEiIEV4Y2x1ZGVZZWFyPSIxIiBIaWRkZW49IjEi
PjxBdXRob3I+VHVnbm9saTwvQXV0aG9yPjxZZWFyPjIwMjA8L1llYXI+PFJlY051bT42NjM8L1Jl
Y051bT48cmVjb3JkPjxyZWMtbnVtYmVyPjY2MzwvcmVjLW51bWJlcj48Zm9yZWlnbi1rZXlzPjxr
ZXkgYXBwPSJFTiIgZGItaWQ9Ijk5c3B4dHhhanhzYXNiZWZyOTVwZjAwcmZyczAwZXA5dmUyYSIg
dGltZXN0YW1wPSIxNjY0NzM2NTgzIj42NjM8L2tleT48L2ZvcmVpZ24ta2V5cz48cmVmLXR5cGUg
bmFtZT0iSm91cm5hbCBBcnRpY2xlIj4xNzwvcmVmLXR5cGU+PGNvbnRyaWJ1dG9ycz48YXV0aG9y
cz48YXV0aG9yPlR1Z25vbGksIEIuPC9hdXRob3I+PGF1dGhvcj5HaW92YWdub25pLCBHLjwvYXV0
aG9yPjxhdXRob3I+UGl2YSwgQS48L2F1dGhvcj48YXV0aG9yPkdyaWxsaSwgRS48L2F1dGhvcj48
L2F1dGhvcnM+PC9jb250cmlidXRvcnM+PHRpdGxlcz48dGl0bGU+RnJvbSBhY2lkaWZpZXJzIHRv
IGludGVzdGluYWwgaGVhbHRoIGVuaGFuY2VyczogSG93IG9yZ2FuaWMgYWNpZHMgY2FuIGltcHJv
dmUgZ3Jvd3RoIGVmZmljaWVuY3kgb2YgcGlnczwvdGl0bGU+PHNlY29uZGFyeS10aXRsZT5Bbmlt
YWxzPC9zZWNvbmRhcnktdGl0bGU+PHNob3J0LXRpdGxlPkZyb20gYWNpZGlmaWVycyB0byBpbnRl
c3RpbmFsIGhlYWx0aCBlbmhhbmNlcnM6IEhvdyBvcmdhbmljIGFjaWRzIGNhbiBpbXByb3ZlIGdy
b3d0aCBlZmZpY2llbmN5IG9mIHBpZ3M8L3Nob3J0LXRpdGxlPjwvdGl0bGVzPjxwZXJpb2RpY2Fs
PjxmdWxsLXRpdGxlPkFuaW1hbHM8L2Z1bGwtdGl0bGU+PC9wZXJpb2RpY2FsPjx2b2x1bWU+MTA8
L3ZvbHVtZT48bnVtYmVyPjE8L251bWJlcj48a2V5d29yZHM+PGtleXdvcmQ+QWNpZGlmaWVyczwv
a2V5d29yZD48a2V5d29yZD5NZXRhYm9saWMgZWZmZWN0PC9rZXl3b3JkPjxrZXl3b3JkPk1pY3Jv
ZW5jYXBzdWxhdGlvbjwva2V5d29yZD48a2V5d29yZD5PcmdhbmljIGFjaWRzPC9rZXl3b3JkPjxr
ZXl3b3JkPlBpZzwva2V5d29yZD48a2V5d29yZD4yIG94b2dsdXRhcmljIGFjaWQ8L2tleXdvcmQ+
PGtleXdvcmQ+YWNldGljIGFjaWQ8L2tleXdvcmQ+PGtleXdvcmQ+YmVuem9pYyBhY2lkPC9rZXl3
b3JkPjxrZXl3b3JkPmJ1dHlyaWMgYWNpZDwva2V5d29yZD48a2V5d29yZD5jYXJib3h5bGljIGFj
aWQ8L2tleXdvcmQ+PGtleXdvcmQ+Y2l0cmljIGFjaWQ8L2tleXdvcmQ+PGtleXdvcmQ+ZGVjYW5v
aWMgYWNpZDwva2V5d29yZD48a2V5d29yZD5mb3JtaWMgYWNpZDwva2V5d29yZD48a2V5d29yZD5m
dW1hcmljIGFjaWQ8L2tleXdvcmQ+PGtleXdvcmQ+aGV4YW5vaWMgYWNpZDwva2V5d29yZD48a2V5
d29yZD5sYWN0aWMgYWNpZDwva2V5d29yZD48a2V5d29yZD5sYXVyaWMgYWNpZDwva2V5d29yZD48
a2V5d29yZD5tYWxpYyBhY2lkPC9rZXl3b3JkPjxrZXl3b3JkPm9jdGFub2ljIGFjaWQ8L2tleXdv
cmQ+PGtleXdvcmQ+cHJvcGlvbmljIGFjaWQ8L2tleXdvcmQ+PGtleXdvcmQ+c29yYmljIGFjaWQ8
L2tleXdvcmQ+PGtleXdvcmQ+YWNpZGlmaWNhdGlvbjwva2V5d29yZD48a2V5d29yZD5hbnRpbWlj
cm9iaWFsIGFjdGl2aXR5PC9rZXl3b3JkPjxrZXl3b3JkPmNpdHJpYyBhY2lkIGN5Y2xlPC9rZXl3
b3JkPjxrZXl3b3JkPmRpZXQgY29tcG9zaXRpb248L2tleXdvcmQ+PGtleXdvcmQ+ZW5lcmd5IG1l
dGFib2xpc208L2tleXdvcmQ+PGtleXdvcmQ+Zm9vZCBxdWFsaXR5PC9rZXl3b3JkPjxrZXl3b3Jk
Pmdyb3d0aCBzdGltdWxhdGlvbjwva2V5d29yZD48a2V5d29yZD5saXBpZCBtZXRhYm9saXNtPC9r
ZXl3b3JkPjxrZXl3b3JkPm1lYXQgaW5kdXN0cnk8L2tleXdvcmQ+PGtleXdvcmQ+bWljcm9iaWFs
IGNvbnRhbWluYXRpb248L2tleXdvcmQ+PGtleXdvcmQ+bWljcm9mbG9yYTwva2V5d29yZD48a2V5
d29yZD5ub25odW1hbjwva2V5d29yZD48a2V5d29yZD5SZXZpZXc8L2tleXdvcmQ+PGtleXdvcmQ+
c3RvbWFjaCBlbXB0eWluZzwva2V5d29yZD48a2V5d29yZD5zdG9tYWNoIHBIPC9rZXl3b3JkPjwv
a2V5d29yZHM+PGRhdGVzPjx5ZWFyPjIwMjA8L3llYXI+PC9kYXRlcz48d29yay10eXBlPlJldmll
dzwvd29yay10eXBlPjx1cmxzPjxyZWxhdGVkLXVybHM+PHVybD5odHRwczovL3d3dy5zY29wdXMu
Y29tL2lud2FyZC9yZWNvcmQudXJpP2VpZD0yLXMyLjAtODUwNzg5ODE0MDMmYW1wO2RvaT0xMC4z
MzkwJTJmYW5pMTAwMTAxMzQmYW1wO3BhcnRuZXJJRD00MCZhbXA7bWQ1PWE5Y2I1YWE2YzNlNThj
YmI4Njk2ZjM0MDkxMjY5ZTg3aHR0cHM6Ly9tZHBpLXJlcy5jb20vZF9hdHRhY2htZW50L2FuaW1h
bHMvYW5pbWFscy0xMC0wMDEzNC9hcnRpY2xlX2RlcGxveS9hbmltYWxzLTEwLTAwMTM0LXYyLnBk
Zj92ZXJzaW9uPTE1Nzk0MzAyMzg8L3VybD48L3JlbGF0ZWQtdXJscz48L3VybHM+PGN1c3RvbTc+
MTM0PC9jdXN0b203PjxlbGVjdHJvbmljLXJlc291cmNlLW51bT4xMC4zMzkwL2FuaTEwMDEwMTM0
PC9lbGVjdHJvbmljLXJlc291cmNlLW51bT48cmVtb3RlLWRhdGFiYXNlLW5hbWU+U2NvcHVzPC9y
ZW1vdGUtZGF0YWJhc2UtbmFtZT48bGFuZ3VhZ2U+RW5nbGlzaDwvbGFuZ3VhZ2U+PC9yZWNvcmQ+
PC9DaXRlPjwvRW5kTm90ZT4A
</w:fldData>
        </w:fldChar>
      </w:r>
      <w:r>
        <w:rPr>
          <w:rFonts w:cs="Arial"/>
        </w:rPr>
        <w:instrText xml:space="preserve"> ADDIN EN.CITE </w:instrText>
      </w:r>
      <w:r>
        <w:rPr>
          <w:rFonts w:cs="Arial"/>
        </w:rPr>
        <w:fldChar w:fldCharType="begin">
          <w:fldData xml:space="preserve">PEVuZE5vdGU+PENpdGUgRXhjbHVkZUF1dGg9IjEiIEV4Y2x1ZGVZZWFyPSIxIiBIaWRkZW49IjEi
PjxBdXRob3I+VHVnbm9saTwvQXV0aG9yPjxZZWFyPjIwMjA8L1llYXI+PFJlY051bT42NjM8L1Jl
Y051bT48cmVjb3JkPjxyZWMtbnVtYmVyPjY2MzwvcmVjLW51bWJlcj48Zm9yZWlnbi1rZXlzPjxr
ZXkgYXBwPSJFTiIgZGItaWQ9Ijk5c3B4dHhhanhzYXNiZWZyOTVwZjAwcmZyczAwZXA5dmUyYSIg
dGltZXN0YW1wPSIxNjY0NzM2NTgzIj42NjM8L2tleT48L2ZvcmVpZ24ta2V5cz48cmVmLXR5cGUg
bmFtZT0iSm91cm5hbCBBcnRpY2xlIj4xNzwvcmVmLXR5cGU+PGNvbnRyaWJ1dG9ycz48YXV0aG9y
cz48YXV0aG9yPlR1Z25vbGksIEIuPC9hdXRob3I+PGF1dGhvcj5HaW92YWdub25pLCBHLjwvYXV0
aG9yPjxhdXRob3I+UGl2YSwgQS48L2F1dGhvcj48YXV0aG9yPkdyaWxsaSwgRS48L2F1dGhvcj48
L2F1dGhvcnM+PC9jb250cmlidXRvcnM+PHRpdGxlcz48dGl0bGU+RnJvbSBhY2lkaWZpZXJzIHRv
IGludGVzdGluYWwgaGVhbHRoIGVuaGFuY2VyczogSG93IG9yZ2FuaWMgYWNpZHMgY2FuIGltcHJv
dmUgZ3Jvd3RoIGVmZmljaWVuY3kgb2YgcGlnczwvdGl0bGU+PHNlY29uZGFyeS10aXRsZT5Bbmlt
YWxzPC9zZWNvbmRhcnktdGl0bGU+PHNob3J0LXRpdGxlPkZyb20gYWNpZGlmaWVycyB0byBpbnRl
c3RpbmFsIGhlYWx0aCBlbmhhbmNlcnM6IEhvdyBvcmdhbmljIGFjaWRzIGNhbiBpbXByb3ZlIGdy
b3d0aCBlZmZpY2llbmN5IG9mIHBpZ3M8L3Nob3J0LXRpdGxlPjwvdGl0bGVzPjxwZXJpb2RpY2Fs
PjxmdWxsLXRpdGxlPkFuaW1hbHM8L2Z1bGwtdGl0bGU+PC9wZXJpb2RpY2FsPjx2b2x1bWU+MTA8
L3ZvbHVtZT48bnVtYmVyPjE8L251bWJlcj48a2V5d29yZHM+PGtleXdvcmQ+QWNpZGlmaWVyczwv
a2V5d29yZD48a2V5d29yZD5NZXRhYm9saWMgZWZmZWN0PC9rZXl3b3JkPjxrZXl3b3JkPk1pY3Jv
ZW5jYXBzdWxhdGlvbjwva2V5d29yZD48a2V5d29yZD5PcmdhbmljIGFjaWRzPC9rZXl3b3JkPjxr
ZXl3b3JkPlBpZzwva2V5d29yZD48a2V5d29yZD4yIG94b2dsdXRhcmljIGFjaWQ8L2tleXdvcmQ+
PGtleXdvcmQ+YWNldGljIGFjaWQ8L2tleXdvcmQ+PGtleXdvcmQ+YmVuem9pYyBhY2lkPC9rZXl3
b3JkPjxrZXl3b3JkPmJ1dHlyaWMgYWNpZDwva2V5d29yZD48a2V5d29yZD5jYXJib3h5bGljIGFj
aWQ8L2tleXdvcmQ+PGtleXdvcmQ+Y2l0cmljIGFjaWQ8L2tleXdvcmQ+PGtleXdvcmQ+ZGVjYW5v
aWMgYWNpZDwva2V5d29yZD48a2V5d29yZD5mb3JtaWMgYWNpZDwva2V5d29yZD48a2V5d29yZD5m
dW1hcmljIGFjaWQ8L2tleXdvcmQ+PGtleXdvcmQ+aGV4YW5vaWMgYWNpZDwva2V5d29yZD48a2V5
d29yZD5sYWN0aWMgYWNpZDwva2V5d29yZD48a2V5d29yZD5sYXVyaWMgYWNpZDwva2V5d29yZD48
a2V5d29yZD5tYWxpYyBhY2lkPC9rZXl3b3JkPjxrZXl3b3JkPm9jdGFub2ljIGFjaWQ8L2tleXdv
cmQ+PGtleXdvcmQ+cHJvcGlvbmljIGFjaWQ8L2tleXdvcmQ+PGtleXdvcmQ+c29yYmljIGFjaWQ8
L2tleXdvcmQ+PGtleXdvcmQ+YWNpZGlmaWNhdGlvbjwva2V5d29yZD48a2V5d29yZD5hbnRpbWlj
cm9iaWFsIGFjdGl2aXR5PC9rZXl3b3JkPjxrZXl3b3JkPmNpdHJpYyBhY2lkIGN5Y2xlPC9rZXl3
b3JkPjxrZXl3b3JkPmRpZXQgY29tcG9zaXRpb248L2tleXdvcmQ+PGtleXdvcmQ+ZW5lcmd5IG1l
dGFib2xpc208L2tleXdvcmQ+PGtleXdvcmQ+Zm9vZCBxdWFsaXR5PC9rZXl3b3JkPjxrZXl3b3Jk
Pmdyb3d0aCBzdGltdWxhdGlvbjwva2V5d29yZD48a2V5d29yZD5saXBpZCBtZXRhYm9saXNtPC9r
ZXl3b3JkPjxrZXl3b3JkPm1lYXQgaW5kdXN0cnk8L2tleXdvcmQ+PGtleXdvcmQ+bWljcm9iaWFs
IGNvbnRhbWluYXRpb248L2tleXdvcmQ+PGtleXdvcmQ+bWljcm9mbG9yYTwva2V5d29yZD48a2V5
d29yZD5ub25odW1hbjwva2V5d29yZD48a2V5d29yZD5SZXZpZXc8L2tleXdvcmQ+PGtleXdvcmQ+
c3RvbWFjaCBlbXB0eWluZzwva2V5d29yZD48a2V5d29yZD5zdG9tYWNoIHBIPC9rZXl3b3JkPjwv
a2V5d29yZHM+PGRhdGVzPjx5ZWFyPjIwMjA8L3llYXI+PC9kYXRlcz48d29yay10eXBlPlJldmll
dzwvd29yay10eXBlPjx1cmxzPjxyZWxhdGVkLXVybHM+PHVybD5odHRwczovL3d3dy5zY29wdXMu
Y29tL2lud2FyZC9yZWNvcmQudXJpP2VpZD0yLXMyLjAtODUwNzg5ODE0MDMmYW1wO2RvaT0xMC4z
MzkwJTJmYW5pMTAwMTAxMzQmYW1wO3BhcnRuZXJJRD00MCZhbXA7bWQ1PWE5Y2I1YWE2YzNlNThj
YmI4Njk2ZjM0MDkxMjY5ZTg3aHR0cHM6Ly9tZHBpLXJlcy5jb20vZF9hdHRhY2htZW50L2FuaW1h
bHMvYW5pbWFscy0xMC0wMDEzNC9hcnRpY2xlX2RlcGxveS9hbmltYWxzLTEwLTAwMTM0LXYyLnBk
Zj92ZXJzaW9uPTE1Nzk0MzAyMzg8L3VybD48L3JlbGF0ZWQtdXJscz48L3VybHM+PGN1c3RvbTc+
MTM0PC9jdXN0b203PjxlbGVjdHJvbmljLXJlc291cmNlLW51bT4xMC4zMzkwL2FuaTEwMDEwMTM0
PC9lbGVjdHJvbmljLXJlc291cmNlLW51bT48cmVtb3RlLWRhdGFiYXNlLW5hbWU+U2NvcHVzPC9y
ZW1vdGUtZGF0YWJhc2UtbmFtZT48bGFuZ3VhZ2U+RW5nbGlzaDwvbGFuZ3VhZ2U+PC9yZWNvcmQ+
PC9DaXRlPjwvRW5kTm90ZT4A
</w:fldData>
        </w:fldChar>
      </w:r>
      <w:r>
        <w:rPr>
          <w:rFonts w:cs="Arial"/>
        </w:rPr>
        <w:instrText xml:space="preserve"> ADDIN EN.CITE.DATA </w:instrText>
      </w:r>
      <w:r>
        <w:rPr>
          <w:rFonts w:cs="Arial"/>
        </w:rPr>
      </w:r>
      <w:r>
        <w:rPr>
          <w:rFonts w:cs="Arial"/>
        </w:rPr>
        <w:fldChar w:fldCharType="end"/>
      </w:r>
      <w:r w:rsidR="001C6F1A">
        <w:rPr>
          <w:rFonts w:cs="Arial"/>
        </w:rPr>
      </w:r>
      <w:r w:rsidR="001C6F1A">
        <w:rPr>
          <w:rFonts w:cs="Arial"/>
        </w:rPr>
        <w:fldChar w:fldCharType="separate"/>
      </w:r>
      <w:r>
        <w:rPr>
          <w:rFonts w:cs="Arial"/>
        </w:rPr>
        <w:fldChar w:fldCharType="end"/>
      </w:r>
    </w:p>
    <w:p w14:paraId="6B477CA6" w14:textId="77777777" w:rsidR="00194723" w:rsidRDefault="00194723" w:rsidP="00B4537B">
      <w:pPr>
        <w:spacing w:line="276" w:lineRule="auto"/>
        <w:sectPr w:rsidR="00194723" w:rsidSect="00055422">
          <w:headerReference w:type="default" r:id="rId73"/>
          <w:pgSz w:w="12240" w:h="15840"/>
          <w:pgMar w:top="1440" w:right="1440" w:bottom="1440" w:left="1440" w:header="720" w:footer="720" w:gutter="0"/>
          <w:cols w:space="720"/>
          <w:titlePg/>
          <w:docGrid w:linePitch="360"/>
        </w:sectPr>
      </w:pPr>
    </w:p>
    <w:p w14:paraId="28000F61" w14:textId="7251FED5" w:rsidR="00616E8F" w:rsidRDefault="00616E8F" w:rsidP="00B4537B">
      <w:pPr>
        <w:pStyle w:val="Heading3"/>
        <w:spacing w:line="276" w:lineRule="auto"/>
        <w:rPr>
          <w:rStyle w:val="normaltextrun"/>
        </w:rPr>
      </w:pPr>
      <w:bookmarkStart w:id="292" w:name="_Toc124787530"/>
      <w:r w:rsidRPr="00616E8F">
        <w:rPr>
          <w:rStyle w:val="normaltextrun"/>
        </w:rPr>
        <w:t>Feed additives</w:t>
      </w:r>
      <w:bookmarkEnd w:id="292"/>
    </w:p>
    <w:p w14:paraId="77BC33BF" w14:textId="03495F5E" w:rsidR="00704FB9" w:rsidRDefault="00E133DE" w:rsidP="00704FB9">
      <w:pPr>
        <w:spacing w:line="276" w:lineRule="auto"/>
      </w:pPr>
      <w:r>
        <w:t>There is very strict regulation around the use of feed additives in the EU and in the UK. Feed additives cannot be commercialised unless they have been authorised following a careful scientific evaluation carried out by EFSA</w:t>
      </w:r>
      <w:r w:rsidR="00704FB9">
        <w:t>/FSA</w:t>
      </w:r>
      <w:r>
        <w:t xml:space="preserve"> where it needs to be proven the additive has no harmful effects on human and animal health, or on the environment </w:t>
      </w:r>
      <w:r>
        <w:fldChar w:fldCharType="begin"/>
      </w:r>
      <w:r w:rsidR="009F2F38">
        <w:instrText xml:space="preserve"> ADDIN EN.CITE &lt;EndNote&gt;&lt;Cite&gt;&lt;Author&gt;EFSA&lt;/Author&gt;&lt;RecNum&gt;877&lt;/RecNum&gt;&lt;Suffix&gt;`, access year: 2022&lt;/Suffix&gt;&lt;DisplayText&gt;(EFSA, n.d., access year: 2022)&lt;/DisplayText&gt;&lt;record&gt;&lt;rec-number&gt;877&lt;/rec-number&gt;&lt;foreign-keys&gt;&lt;key app="EN" db-id="99spxtxajxsasbefr95pf00rfrs00ep9ve2a" timestamp="1666643975"&gt;877&lt;/key&gt;&lt;/foreign-keys&gt;&lt;ref-type name="Web Page"&gt;12&lt;/ref-type&gt;&lt;contributors&gt;&lt;authors&gt;&lt;author&gt;EFSA,&lt;/author&gt;&lt;/authors&gt;&lt;/contributors&gt;&lt;titles&gt;&lt;title&gt;Feed additives&lt;/title&gt;&lt;/titles&gt;&lt;volume&gt;2022&lt;/volume&gt;&lt;number&gt;October 20th&lt;/number&gt;&lt;dates&gt;&lt;year&gt;n.d.&lt;/year&gt;&lt;/dates&gt;&lt;urls&gt;&lt;related-urls&gt;&lt;url&gt;https://www.efsa.europa.eu/en/topics/topic/feed-additives&lt;/url&gt;&lt;/related-urls&gt;&lt;/urls&gt;&lt;/record&gt;&lt;/Cite&gt;&lt;/EndNote&gt;</w:instrText>
      </w:r>
      <w:r>
        <w:fldChar w:fldCharType="separate"/>
      </w:r>
      <w:r w:rsidR="009F2F38">
        <w:rPr>
          <w:noProof/>
        </w:rPr>
        <w:t>(</w:t>
      </w:r>
      <w:hyperlink w:anchor="_ENREF_38" w:tooltip="EFSA, n.d. #877" w:history="1">
        <w:r w:rsidR="005F0597">
          <w:rPr>
            <w:noProof/>
          </w:rPr>
          <w:t>EFSA, n.d., access year: 2022</w:t>
        </w:r>
      </w:hyperlink>
      <w:r w:rsidR="009F2F38">
        <w:rPr>
          <w:noProof/>
        </w:rPr>
        <w:t>)</w:t>
      </w:r>
      <w:r>
        <w:fldChar w:fldCharType="end"/>
      </w:r>
      <w:r w:rsidR="00D2330F">
        <w:rPr>
          <w:rStyle w:val="CommentReference"/>
        </w:rPr>
        <w:t xml:space="preserve"> </w:t>
      </w:r>
      <w:r>
        <w:t>.</w:t>
      </w:r>
    </w:p>
    <w:p w14:paraId="7CDBF662" w14:textId="30E7614B" w:rsidR="00E133DE" w:rsidRPr="002F40BA" w:rsidRDefault="00E133DE" w:rsidP="002F40BA">
      <w:pPr>
        <w:spacing w:line="276" w:lineRule="auto"/>
      </w:pPr>
      <w:r>
        <w:t>However, a</w:t>
      </w:r>
      <w:r w:rsidRPr="00E133DE">
        <w:t xml:space="preserve">s Modina et al. (2019) notes, “the efficiency of each additive depends on the diet itself, the state of health, and the age of the animals”. Hence varying types of feed additives at different concentrations </w:t>
      </w:r>
      <w:r>
        <w:t>having varying results depending on the context of each farm</w:t>
      </w:r>
      <w:r w:rsidRPr="00E133DE">
        <w:t>.</w:t>
      </w:r>
      <w:r w:rsidR="00704FB9">
        <w:t xml:space="preserve"> </w:t>
      </w:r>
      <w:r w:rsidR="00704FB9" w:rsidRPr="00704FB9">
        <w:t xml:space="preserve">Correct application </w:t>
      </w:r>
      <w:r w:rsidR="00704FB9">
        <w:t xml:space="preserve">according to manufacturer’s instructions </w:t>
      </w:r>
      <w:r w:rsidR="00704FB9" w:rsidRPr="00704FB9">
        <w:t>is key to success.</w:t>
      </w:r>
    </w:p>
    <w:p w14:paraId="6A4E4991" w14:textId="4F09048A" w:rsidR="0072038D" w:rsidRPr="00DD2D3A" w:rsidRDefault="0072038D" w:rsidP="00B4537B">
      <w:pPr>
        <w:pStyle w:val="Heading4"/>
        <w:spacing w:line="276" w:lineRule="auto"/>
        <w:rPr>
          <w:rStyle w:val="normaltextrun"/>
        </w:rPr>
      </w:pPr>
      <w:r w:rsidRPr="00DD2D3A">
        <w:rPr>
          <w:rStyle w:val="normaltextrun"/>
        </w:rPr>
        <w:t xml:space="preserve"> </w:t>
      </w:r>
      <w:bookmarkStart w:id="293" w:name="_Toc124787531"/>
      <w:r w:rsidRPr="00DD2D3A">
        <w:rPr>
          <w:rStyle w:val="normaltextrun"/>
        </w:rPr>
        <w:t>Probiotics</w:t>
      </w:r>
      <w:bookmarkEnd w:id="293"/>
    </w:p>
    <w:p w14:paraId="5869237B" w14:textId="77777777" w:rsidR="0072038D" w:rsidRPr="003D4B02" w:rsidRDefault="0072038D" w:rsidP="00B4537B">
      <w:pPr>
        <w:spacing w:line="276" w:lineRule="auto"/>
        <w:rPr>
          <w:b/>
          <w:bCs/>
        </w:rPr>
      </w:pPr>
      <w:r w:rsidRPr="003D4B02">
        <w:rPr>
          <w:b/>
          <w:bCs/>
        </w:rPr>
        <w:t>Impact summary</w:t>
      </w:r>
    </w:p>
    <w:p w14:paraId="5482FD6C" w14:textId="5A2DF392" w:rsidR="0072038D" w:rsidRPr="00F42F48" w:rsidRDefault="00194723" w:rsidP="00B4537B">
      <w:pPr>
        <w:spacing w:line="276" w:lineRule="auto"/>
      </w:pPr>
      <w:r>
        <w:t>Probiotics are</w:t>
      </w:r>
      <w:r w:rsidR="0072038D">
        <w:t xml:space="preserve"> live microbial supplements containing optimal doses of good or friendly bacteria</w:t>
      </w:r>
      <w:r w:rsidR="00220903">
        <w:t xml:space="preserve"> and they can be added to pig feed</w:t>
      </w:r>
      <w:r w:rsidR="0072038D">
        <w:t xml:space="preserve">. They exert health benefits by colonising the gut, improving intestinal microbial balance and suppressing the growth of pathogenic bacteria. They also stimulate the immune system and produce antagonistic substances against pathogens and toxins thus reducing incidence of diarrhoea and mortality in </w:t>
      </w:r>
      <w:r w:rsidR="00014B62">
        <w:t>post-wea</w:t>
      </w:r>
      <w:r w:rsidR="0072038D">
        <w:t xml:space="preserve">ning piglets. The overall intestinal health is also improved with probiotic usage leading to general health, better growth rate, feed efficiency and productivity. Probiotics also have antioxidative activity by alleviating stress, can produce some vitamins, and enzymes which can aid nutrient fermentation, digestion and uptake. </w:t>
      </w:r>
    </w:p>
    <w:tbl>
      <w:tblPr>
        <w:tblStyle w:val="TableGrid"/>
        <w:tblW w:w="10037" w:type="dxa"/>
        <w:tblLayout w:type="fixed"/>
        <w:tblLook w:val="04A0" w:firstRow="1" w:lastRow="0" w:firstColumn="1" w:lastColumn="0" w:noHBand="0" w:noVBand="1"/>
      </w:tblPr>
      <w:tblGrid>
        <w:gridCol w:w="3539"/>
        <w:gridCol w:w="236"/>
        <w:gridCol w:w="4029"/>
        <w:gridCol w:w="65"/>
        <w:gridCol w:w="1624"/>
        <w:gridCol w:w="72"/>
        <w:gridCol w:w="236"/>
        <w:gridCol w:w="236"/>
      </w:tblGrid>
      <w:tr w:rsidR="0072038D" w14:paraId="162D9AAF" w14:textId="77777777" w:rsidTr="00716867">
        <w:trPr>
          <w:gridAfter w:val="3"/>
          <w:wAfter w:w="544" w:type="dxa"/>
        </w:trPr>
        <w:tc>
          <w:tcPr>
            <w:tcW w:w="3539" w:type="dxa"/>
            <w:tcBorders>
              <w:top w:val="nil"/>
              <w:left w:val="nil"/>
              <w:bottom w:val="nil"/>
              <w:right w:val="nil"/>
            </w:tcBorders>
            <w:shd w:val="clear" w:color="auto" w:fill="D0E96C"/>
          </w:tcPr>
          <w:p w14:paraId="1A9B8626" w14:textId="77777777" w:rsidR="0072038D" w:rsidRDefault="0072038D" w:rsidP="00B4537B">
            <w:pPr>
              <w:spacing w:line="276" w:lineRule="auto"/>
            </w:pPr>
            <w:r w:rsidRPr="3036A6D3">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5B76238A" w14:textId="77777777" w:rsidR="0072038D" w:rsidRDefault="0072038D" w:rsidP="00B4537B">
            <w:pPr>
              <w:spacing w:line="276" w:lineRule="auto"/>
            </w:pPr>
            <w:r w:rsidRPr="3036A6D3">
              <w:rPr>
                <w:rFonts w:eastAsia="Arial" w:cs="Arial"/>
                <w:b/>
                <w:bCs/>
              </w:rPr>
              <w:t xml:space="preserve"> </w:t>
            </w:r>
          </w:p>
        </w:tc>
        <w:tc>
          <w:tcPr>
            <w:tcW w:w="1689" w:type="dxa"/>
            <w:gridSpan w:val="2"/>
            <w:tcBorders>
              <w:top w:val="nil"/>
              <w:left w:val="nil"/>
              <w:bottom w:val="single" w:sz="4" w:space="0" w:color="auto"/>
              <w:right w:val="nil"/>
            </w:tcBorders>
            <w:shd w:val="clear" w:color="auto" w:fill="D0E96C"/>
          </w:tcPr>
          <w:p w14:paraId="5E3E46C3" w14:textId="77777777" w:rsidR="0072038D" w:rsidRDefault="0072038D" w:rsidP="00B4537B">
            <w:pPr>
              <w:spacing w:line="276" w:lineRule="auto"/>
              <w:jc w:val="center"/>
            </w:pPr>
            <w:r w:rsidRPr="3036A6D3">
              <w:rPr>
                <w:rFonts w:eastAsia="Arial" w:cs="Arial"/>
                <w:b/>
                <w:bCs/>
              </w:rPr>
              <w:t xml:space="preserve"> </w:t>
            </w:r>
          </w:p>
        </w:tc>
      </w:tr>
      <w:tr w:rsidR="0072038D" w14:paraId="43044BCB" w14:textId="77777777" w:rsidTr="00716867">
        <w:trPr>
          <w:gridAfter w:val="3"/>
          <w:wAfter w:w="544" w:type="dxa"/>
        </w:trPr>
        <w:tc>
          <w:tcPr>
            <w:tcW w:w="3539" w:type="dxa"/>
            <w:tcBorders>
              <w:top w:val="nil"/>
              <w:left w:val="nil"/>
              <w:bottom w:val="nil"/>
              <w:right w:val="nil"/>
            </w:tcBorders>
            <w:shd w:val="clear" w:color="auto" w:fill="EFF7CE"/>
          </w:tcPr>
          <w:p w14:paraId="6E93D801"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38D2938D" w14:textId="77777777" w:rsidR="0072038D" w:rsidRDefault="0072038D" w:rsidP="00B4537B">
            <w:pPr>
              <w:spacing w:line="276" w:lineRule="auto"/>
            </w:pPr>
            <w:r>
              <w:t>Reducing diarrhoea</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0173655D" w14:textId="77777777" w:rsidR="0072038D" w:rsidRDefault="0072038D" w:rsidP="00B4537B">
            <w:pPr>
              <w:spacing w:line="276" w:lineRule="auto"/>
              <w:jc w:val="center"/>
            </w:pPr>
            <w:r>
              <w:t>++</w:t>
            </w:r>
          </w:p>
        </w:tc>
      </w:tr>
      <w:tr w:rsidR="0072038D" w14:paraId="01BA46FA" w14:textId="77777777" w:rsidTr="00716867">
        <w:trPr>
          <w:gridAfter w:val="3"/>
          <w:wAfter w:w="544" w:type="dxa"/>
        </w:trPr>
        <w:tc>
          <w:tcPr>
            <w:tcW w:w="3539" w:type="dxa"/>
            <w:tcBorders>
              <w:top w:val="nil"/>
              <w:left w:val="nil"/>
              <w:bottom w:val="nil"/>
              <w:right w:val="nil"/>
            </w:tcBorders>
            <w:shd w:val="clear" w:color="auto" w:fill="EFF7CE"/>
          </w:tcPr>
          <w:p w14:paraId="16DC8EA1"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26587A4D" w14:textId="77777777" w:rsidR="0072038D" w:rsidRDefault="0072038D" w:rsidP="00B4537B">
            <w:pPr>
              <w:spacing w:line="276" w:lineRule="auto"/>
            </w:pPr>
            <w:r>
              <w:rPr>
                <w:rFonts w:eastAsia="Arial" w:cs="Arial"/>
              </w:rPr>
              <w:t>Reducing post-weaning mortality</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2B589E36" w14:textId="77777777" w:rsidR="0072038D" w:rsidRDefault="0072038D" w:rsidP="00B4537B">
            <w:pPr>
              <w:spacing w:line="276" w:lineRule="auto"/>
              <w:jc w:val="center"/>
            </w:pPr>
            <w:r>
              <w:rPr>
                <w:rFonts w:eastAsia="Arial" w:cs="Arial"/>
              </w:rPr>
              <w:t>++</w:t>
            </w:r>
          </w:p>
        </w:tc>
      </w:tr>
      <w:tr w:rsidR="0072038D" w14:paraId="74FF2B55" w14:textId="77777777" w:rsidTr="00716867">
        <w:trPr>
          <w:gridAfter w:val="3"/>
          <w:wAfter w:w="544" w:type="dxa"/>
        </w:trPr>
        <w:tc>
          <w:tcPr>
            <w:tcW w:w="3539" w:type="dxa"/>
            <w:tcBorders>
              <w:top w:val="nil"/>
              <w:left w:val="nil"/>
              <w:bottom w:val="nil"/>
              <w:right w:val="nil"/>
            </w:tcBorders>
            <w:shd w:val="clear" w:color="auto" w:fill="EFF7CE"/>
          </w:tcPr>
          <w:p w14:paraId="624191A0"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087C98CC" w14:textId="77777777" w:rsidR="0072038D" w:rsidRPr="3036A6D3" w:rsidRDefault="0072038D" w:rsidP="00B4537B">
            <w:pPr>
              <w:spacing w:line="276" w:lineRule="auto"/>
              <w:rPr>
                <w:rFonts w:eastAsia="Arial" w:cs="Arial"/>
              </w:rPr>
            </w:pPr>
            <w:r>
              <w:rPr>
                <w:rFonts w:eastAsia="Arial" w:cs="Arial"/>
              </w:rPr>
              <w:t>Enhancing growth rate</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2EFE8348" w14:textId="77777777" w:rsidR="0072038D" w:rsidRPr="3036A6D3" w:rsidRDefault="0072038D" w:rsidP="00B4537B">
            <w:pPr>
              <w:spacing w:line="276" w:lineRule="auto"/>
              <w:jc w:val="center"/>
              <w:rPr>
                <w:rFonts w:eastAsia="Arial" w:cs="Arial"/>
              </w:rPr>
            </w:pPr>
            <w:r>
              <w:rPr>
                <w:rFonts w:eastAsia="Arial" w:cs="Arial"/>
              </w:rPr>
              <w:t>++</w:t>
            </w:r>
          </w:p>
        </w:tc>
      </w:tr>
      <w:tr w:rsidR="0072038D" w14:paraId="21C98786" w14:textId="77777777" w:rsidTr="00716867">
        <w:trPr>
          <w:gridAfter w:val="3"/>
          <w:wAfter w:w="544" w:type="dxa"/>
        </w:trPr>
        <w:tc>
          <w:tcPr>
            <w:tcW w:w="3539" w:type="dxa"/>
            <w:tcBorders>
              <w:top w:val="nil"/>
              <w:left w:val="nil"/>
              <w:bottom w:val="nil"/>
              <w:right w:val="nil"/>
            </w:tcBorders>
            <w:shd w:val="clear" w:color="auto" w:fill="EFF7CE"/>
          </w:tcPr>
          <w:p w14:paraId="7C2E5556"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188CAF05" w14:textId="77777777" w:rsidR="0072038D" w:rsidRDefault="0072038D" w:rsidP="00B4537B">
            <w:pPr>
              <w:spacing w:line="276" w:lineRule="auto"/>
            </w:pPr>
          </w:p>
        </w:tc>
        <w:tc>
          <w:tcPr>
            <w:tcW w:w="1689" w:type="dxa"/>
            <w:gridSpan w:val="2"/>
            <w:tcBorders>
              <w:top w:val="single" w:sz="4" w:space="0" w:color="auto"/>
              <w:left w:val="nil"/>
              <w:bottom w:val="nil"/>
              <w:right w:val="nil"/>
            </w:tcBorders>
            <w:shd w:val="clear" w:color="auto" w:fill="EFF7CE"/>
          </w:tcPr>
          <w:p w14:paraId="68230025" w14:textId="77777777" w:rsidR="0072038D" w:rsidRDefault="0072038D" w:rsidP="00B4537B">
            <w:pPr>
              <w:spacing w:line="276" w:lineRule="auto"/>
              <w:jc w:val="center"/>
            </w:pPr>
            <w:r w:rsidRPr="3036A6D3">
              <w:rPr>
                <w:rFonts w:eastAsia="Arial" w:cs="Arial"/>
              </w:rPr>
              <w:t xml:space="preserve"> </w:t>
            </w:r>
          </w:p>
        </w:tc>
      </w:tr>
      <w:tr w:rsidR="0072038D" w14:paraId="1FA06E1D" w14:textId="77777777" w:rsidTr="00716867">
        <w:trPr>
          <w:gridAfter w:val="3"/>
          <w:wAfter w:w="544" w:type="dxa"/>
        </w:trPr>
        <w:tc>
          <w:tcPr>
            <w:tcW w:w="3539" w:type="dxa"/>
            <w:tcBorders>
              <w:top w:val="nil"/>
              <w:left w:val="nil"/>
              <w:bottom w:val="nil"/>
              <w:right w:val="nil"/>
            </w:tcBorders>
            <w:shd w:val="clear" w:color="auto" w:fill="EFF7CE"/>
          </w:tcPr>
          <w:p w14:paraId="4B60F1BA"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61264270" w14:textId="77777777" w:rsidR="0072038D" w:rsidRPr="3036A6D3" w:rsidRDefault="0072038D" w:rsidP="00B4537B">
            <w:pPr>
              <w:spacing w:line="276" w:lineRule="auto"/>
              <w:rPr>
                <w:rFonts w:eastAsia="Arial" w:cs="Arial"/>
                <w:i/>
                <w:iCs/>
                <w:color w:val="000000" w:themeColor="text1"/>
              </w:rPr>
            </w:pPr>
            <w:r w:rsidRPr="3036A6D3">
              <w:rPr>
                <w:rFonts w:eastAsia="Arial" w:cs="Arial"/>
                <w:i/>
                <w:iCs/>
                <w:color w:val="000000" w:themeColor="text1"/>
              </w:rPr>
              <w:t>Other impacts</w:t>
            </w:r>
          </w:p>
        </w:tc>
        <w:tc>
          <w:tcPr>
            <w:tcW w:w="1689" w:type="dxa"/>
            <w:gridSpan w:val="2"/>
            <w:tcBorders>
              <w:top w:val="nil"/>
              <w:left w:val="nil"/>
              <w:bottom w:val="single" w:sz="4" w:space="0" w:color="auto"/>
              <w:right w:val="nil"/>
            </w:tcBorders>
            <w:shd w:val="clear" w:color="auto" w:fill="EFF7CE"/>
          </w:tcPr>
          <w:p w14:paraId="13CFA2AC" w14:textId="77777777" w:rsidR="0072038D" w:rsidRPr="3036A6D3" w:rsidRDefault="0072038D" w:rsidP="00B4537B">
            <w:pPr>
              <w:spacing w:line="276" w:lineRule="auto"/>
              <w:jc w:val="center"/>
              <w:rPr>
                <w:rFonts w:eastAsia="Arial" w:cs="Arial"/>
              </w:rPr>
            </w:pPr>
          </w:p>
        </w:tc>
      </w:tr>
      <w:tr w:rsidR="0072038D" w14:paraId="07067051" w14:textId="77777777" w:rsidTr="00716867">
        <w:trPr>
          <w:gridAfter w:val="3"/>
          <w:wAfter w:w="544" w:type="dxa"/>
        </w:trPr>
        <w:tc>
          <w:tcPr>
            <w:tcW w:w="3539" w:type="dxa"/>
            <w:tcBorders>
              <w:top w:val="nil"/>
              <w:left w:val="nil"/>
              <w:bottom w:val="nil"/>
              <w:right w:val="nil"/>
            </w:tcBorders>
            <w:shd w:val="clear" w:color="auto" w:fill="EFF7CE"/>
          </w:tcPr>
          <w:p w14:paraId="68AD08E7"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513B72DD" w14:textId="77777777" w:rsidR="0072038D" w:rsidRDefault="0072038D" w:rsidP="00B4537B">
            <w:pPr>
              <w:spacing w:line="276" w:lineRule="auto"/>
            </w:pPr>
            <w:r w:rsidRPr="3036A6D3">
              <w:rPr>
                <w:rFonts w:eastAsia="Arial" w:cs="Arial"/>
                <w:color w:val="000000" w:themeColor="text1"/>
              </w:rPr>
              <w:t>Reduced costs</w:t>
            </w:r>
          </w:p>
        </w:tc>
        <w:tc>
          <w:tcPr>
            <w:tcW w:w="1689" w:type="dxa"/>
            <w:gridSpan w:val="2"/>
            <w:tcBorders>
              <w:top w:val="single" w:sz="4" w:space="0" w:color="auto"/>
              <w:left w:val="single" w:sz="4" w:space="0" w:color="auto"/>
              <w:bottom w:val="single" w:sz="4" w:space="0" w:color="auto"/>
              <w:right w:val="single" w:sz="4" w:space="0" w:color="auto"/>
            </w:tcBorders>
          </w:tcPr>
          <w:p w14:paraId="70B2662B" w14:textId="77777777" w:rsidR="0072038D" w:rsidRDefault="0072038D" w:rsidP="00B4537B">
            <w:pPr>
              <w:spacing w:line="276" w:lineRule="auto"/>
              <w:jc w:val="center"/>
            </w:pPr>
            <w:r>
              <w:t>+</w:t>
            </w:r>
          </w:p>
        </w:tc>
      </w:tr>
      <w:tr w:rsidR="0072038D" w14:paraId="49E269A7" w14:textId="77777777" w:rsidTr="00716867">
        <w:trPr>
          <w:gridAfter w:val="3"/>
          <w:wAfter w:w="544" w:type="dxa"/>
        </w:trPr>
        <w:tc>
          <w:tcPr>
            <w:tcW w:w="3539" w:type="dxa"/>
            <w:tcBorders>
              <w:top w:val="nil"/>
              <w:left w:val="nil"/>
              <w:bottom w:val="nil"/>
              <w:right w:val="nil"/>
            </w:tcBorders>
            <w:shd w:val="clear" w:color="auto" w:fill="EFF7CE"/>
          </w:tcPr>
          <w:p w14:paraId="1D0F8E19"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78CB112C" w14:textId="77777777" w:rsidR="0072038D" w:rsidRDefault="0072038D" w:rsidP="00B4537B">
            <w:pPr>
              <w:spacing w:line="276" w:lineRule="auto"/>
            </w:pPr>
            <w:r w:rsidRPr="3036A6D3">
              <w:rPr>
                <w:rFonts w:eastAsia="Arial" w:cs="Arial"/>
                <w:color w:val="000000" w:themeColor="text1"/>
              </w:rPr>
              <w:t>Improved welfare</w:t>
            </w:r>
          </w:p>
        </w:tc>
        <w:tc>
          <w:tcPr>
            <w:tcW w:w="1689" w:type="dxa"/>
            <w:gridSpan w:val="2"/>
            <w:tcBorders>
              <w:top w:val="single" w:sz="4" w:space="0" w:color="auto"/>
              <w:left w:val="single" w:sz="4" w:space="0" w:color="auto"/>
              <w:bottom w:val="single" w:sz="4" w:space="0" w:color="auto"/>
              <w:right w:val="single" w:sz="4" w:space="0" w:color="auto"/>
            </w:tcBorders>
          </w:tcPr>
          <w:p w14:paraId="215EB8C0" w14:textId="77777777" w:rsidR="0072038D" w:rsidRDefault="0072038D" w:rsidP="00B4537B">
            <w:pPr>
              <w:spacing w:line="276" w:lineRule="auto"/>
              <w:jc w:val="center"/>
            </w:pPr>
            <w:r>
              <w:t>+</w:t>
            </w:r>
          </w:p>
        </w:tc>
      </w:tr>
      <w:tr w:rsidR="0072038D" w14:paraId="25D93758" w14:textId="77777777" w:rsidTr="00716867">
        <w:trPr>
          <w:gridAfter w:val="3"/>
          <w:wAfter w:w="544" w:type="dxa"/>
        </w:trPr>
        <w:tc>
          <w:tcPr>
            <w:tcW w:w="3539" w:type="dxa"/>
            <w:tcBorders>
              <w:top w:val="nil"/>
              <w:left w:val="nil"/>
              <w:bottom w:val="nil"/>
              <w:right w:val="nil"/>
            </w:tcBorders>
            <w:shd w:val="clear" w:color="auto" w:fill="EFF7CE"/>
          </w:tcPr>
          <w:p w14:paraId="0DFC0596"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186EFDC6"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750A43D5" w14:textId="77777777" w:rsidR="0072038D" w:rsidRDefault="0072038D" w:rsidP="00B4537B">
            <w:pPr>
              <w:spacing w:line="276" w:lineRule="auto"/>
              <w:jc w:val="center"/>
            </w:pPr>
            <w:r w:rsidRPr="3036A6D3">
              <w:rPr>
                <w:rFonts w:eastAsia="Arial" w:cs="Arial"/>
              </w:rPr>
              <w:t xml:space="preserve"> </w:t>
            </w:r>
          </w:p>
        </w:tc>
      </w:tr>
      <w:tr w:rsidR="0072038D" w14:paraId="26ABBC46" w14:textId="77777777" w:rsidTr="00716867">
        <w:trPr>
          <w:gridAfter w:val="3"/>
          <w:wAfter w:w="544" w:type="dxa"/>
        </w:trPr>
        <w:tc>
          <w:tcPr>
            <w:tcW w:w="3539" w:type="dxa"/>
            <w:tcBorders>
              <w:top w:val="nil"/>
              <w:left w:val="nil"/>
              <w:bottom w:val="nil"/>
              <w:right w:val="nil"/>
            </w:tcBorders>
            <w:shd w:val="clear" w:color="auto" w:fill="D0E96C"/>
          </w:tcPr>
          <w:p w14:paraId="192CF347" w14:textId="77777777" w:rsidR="0072038D" w:rsidRDefault="0072038D" w:rsidP="00B4537B">
            <w:pPr>
              <w:spacing w:line="276" w:lineRule="auto"/>
            </w:pPr>
            <w:r w:rsidRPr="3036A6D3">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6C7DA922"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2BCE5BFD" w14:textId="77777777" w:rsidR="0072038D" w:rsidRDefault="0072038D" w:rsidP="00B4537B">
            <w:pPr>
              <w:spacing w:line="276" w:lineRule="auto"/>
              <w:jc w:val="center"/>
            </w:pPr>
            <w:r w:rsidRPr="3036A6D3">
              <w:rPr>
                <w:rFonts w:eastAsia="Arial" w:cs="Arial"/>
              </w:rPr>
              <w:t xml:space="preserve"> </w:t>
            </w:r>
          </w:p>
        </w:tc>
      </w:tr>
      <w:tr w:rsidR="0072038D" w14:paraId="47EA3AC0" w14:textId="77777777" w:rsidTr="00716867">
        <w:trPr>
          <w:gridAfter w:val="3"/>
          <w:wAfter w:w="544" w:type="dxa"/>
        </w:trPr>
        <w:tc>
          <w:tcPr>
            <w:tcW w:w="3539" w:type="dxa"/>
            <w:tcBorders>
              <w:top w:val="nil"/>
              <w:left w:val="nil"/>
              <w:bottom w:val="nil"/>
              <w:right w:val="nil"/>
            </w:tcBorders>
            <w:shd w:val="clear" w:color="auto" w:fill="EFF7CE"/>
          </w:tcPr>
          <w:p w14:paraId="25628839"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5010AE6D"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2B005C86" w14:textId="77777777" w:rsidR="0072038D" w:rsidRDefault="0072038D" w:rsidP="00B4537B">
            <w:pPr>
              <w:spacing w:line="276" w:lineRule="auto"/>
              <w:jc w:val="center"/>
            </w:pPr>
            <w:r>
              <w:t>£-££</w:t>
            </w:r>
          </w:p>
        </w:tc>
      </w:tr>
      <w:tr w:rsidR="0072038D" w14:paraId="31D1E3B3" w14:textId="77777777" w:rsidTr="00716867">
        <w:trPr>
          <w:gridAfter w:val="3"/>
          <w:wAfter w:w="544" w:type="dxa"/>
        </w:trPr>
        <w:tc>
          <w:tcPr>
            <w:tcW w:w="3539" w:type="dxa"/>
            <w:tcBorders>
              <w:top w:val="nil"/>
              <w:left w:val="nil"/>
              <w:bottom w:val="nil"/>
              <w:right w:val="nil"/>
            </w:tcBorders>
            <w:shd w:val="clear" w:color="auto" w:fill="EFF7CE"/>
          </w:tcPr>
          <w:p w14:paraId="7FDCA8D2"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nil"/>
            </w:tcBorders>
            <w:shd w:val="clear" w:color="auto" w:fill="EFF7CE"/>
          </w:tcPr>
          <w:p w14:paraId="4F456EA8"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35B3124D" w14:textId="77777777" w:rsidR="0072038D" w:rsidRDefault="0072038D" w:rsidP="00B4537B">
            <w:pPr>
              <w:spacing w:line="276" w:lineRule="auto"/>
              <w:jc w:val="center"/>
            </w:pPr>
            <w:r w:rsidRPr="3036A6D3">
              <w:rPr>
                <w:rFonts w:eastAsia="Arial" w:cs="Arial"/>
              </w:rPr>
              <w:t xml:space="preserve"> </w:t>
            </w:r>
          </w:p>
        </w:tc>
      </w:tr>
      <w:tr w:rsidR="0072038D" w14:paraId="669492B2" w14:textId="77777777" w:rsidTr="00716867">
        <w:trPr>
          <w:gridAfter w:val="3"/>
          <w:wAfter w:w="544" w:type="dxa"/>
        </w:trPr>
        <w:tc>
          <w:tcPr>
            <w:tcW w:w="3539" w:type="dxa"/>
            <w:tcBorders>
              <w:top w:val="nil"/>
              <w:left w:val="nil"/>
              <w:bottom w:val="nil"/>
              <w:right w:val="nil"/>
            </w:tcBorders>
            <w:shd w:val="clear" w:color="auto" w:fill="D0E96C"/>
          </w:tcPr>
          <w:p w14:paraId="5C1907B1" w14:textId="77777777" w:rsidR="0072038D" w:rsidRDefault="0072038D" w:rsidP="00B4537B">
            <w:pPr>
              <w:spacing w:line="276" w:lineRule="auto"/>
            </w:pPr>
            <w:r w:rsidRPr="3036A6D3">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4748FDF2"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5643154A" w14:textId="77777777" w:rsidR="0072038D" w:rsidRDefault="0072038D" w:rsidP="00B4537B">
            <w:pPr>
              <w:spacing w:line="276" w:lineRule="auto"/>
              <w:jc w:val="center"/>
            </w:pPr>
            <w:r w:rsidRPr="3036A6D3">
              <w:rPr>
                <w:rFonts w:eastAsia="Arial" w:cs="Arial"/>
              </w:rPr>
              <w:t xml:space="preserve"> </w:t>
            </w:r>
          </w:p>
        </w:tc>
      </w:tr>
      <w:tr w:rsidR="0072038D" w14:paraId="68116558" w14:textId="77777777" w:rsidTr="00716867">
        <w:trPr>
          <w:gridAfter w:val="3"/>
          <w:wAfter w:w="544" w:type="dxa"/>
        </w:trPr>
        <w:tc>
          <w:tcPr>
            <w:tcW w:w="3539" w:type="dxa"/>
            <w:tcBorders>
              <w:top w:val="nil"/>
              <w:left w:val="nil"/>
              <w:bottom w:val="nil"/>
              <w:right w:val="nil"/>
            </w:tcBorders>
            <w:shd w:val="clear" w:color="auto" w:fill="EFF7CE"/>
          </w:tcPr>
          <w:p w14:paraId="6CCC9632"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7FAAECB4"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5B47AEFF" w14:textId="77777777" w:rsidR="0072038D" w:rsidRDefault="0072038D" w:rsidP="00B4537B">
            <w:pPr>
              <w:spacing w:line="276" w:lineRule="auto"/>
              <w:jc w:val="center"/>
            </w:pPr>
            <w:r>
              <w:t xml:space="preserve">Fast </w:t>
            </w:r>
          </w:p>
        </w:tc>
      </w:tr>
      <w:tr w:rsidR="0072038D" w14:paraId="30E76A33" w14:textId="77777777" w:rsidTr="00716867">
        <w:trPr>
          <w:gridAfter w:val="3"/>
          <w:wAfter w:w="544" w:type="dxa"/>
        </w:trPr>
        <w:tc>
          <w:tcPr>
            <w:tcW w:w="3539" w:type="dxa"/>
            <w:tcBorders>
              <w:top w:val="nil"/>
              <w:left w:val="nil"/>
              <w:bottom w:val="nil"/>
              <w:right w:val="nil"/>
            </w:tcBorders>
            <w:shd w:val="clear" w:color="auto" w:fill="EFF7CE"/>
          </w:tcPr>
          <w:p w14:paraId="7E69D2B5"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nil"/>
            </w:tcBorders>
            <w:shd w:val="clear" w:color="auto" w:fill="EFF7CE"/>
          </w:tcPr>
          <w:p w14:paraId="3CC55F9E"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7AF1FF98" w14:textId="77777777" w:rsidR="0072038D" w:rsidRDefault="0072038D" w:rsidP="00B4537B">
            <w:pPr>
              <w:spacing w:line="276" w:lineRule="auto"/>
              <w:jc w:val="center"/>
            </w:pPr>
            <w:r w:rsidRPr="3036A6D3">
              <w:rPr>
                <w:rFonts w:eastAsia="Arial" w:cs="Arial"/>
              </w:rPr>
              <w:t xml:space="preserve"> </w:t>
            </w:r>
          </w:p>
        </w:tc>
      </w:tr>
      <w:tr w:rsidR="0072038D" w14:paraId="38B11EC3" w14:textId="77777777" w:rsidTr="00716867">
        <w:trPr>
          <w:gridAfter w:val="3"/>
          <w:wAfter w:w="544" w:type="dxa"/>
        </w:trPr>
        <w:tc>
          <w:tcPr>
            <w:tcW w:w="3539" w:type="dxa"/>
            <w:tcBorders>
              <w:top w:val="nil"/>
              <w:left w:val="nil"/>
              <w:bottom w:val="nil"/>
              <w:right w:val="nil"/>
            </w:tcBorders>
            <w:shd w:val="clear" w:color="auto" w:fill="D0E96C"/>
          </w:tcPr>
          <w:p w14:paraId="38E1E34C" w14:textId="77777777" w:rsidR="0072038D" w:rsidRDefault="0072038D" w:rsidP="00B4537B">
            <w:pPr>
              <w:spacing w:line="276" w:lineRule="auto"/>
            </w:pPr>
            <w:r w:rsidRPr="3036A6D3">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4CD99A00"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52F5BF1A" w14:textId="77777777" w:rsidR="0072038D" w:rsidRDefault="0072038D" w:rsidP="00B4537B">
            <w:pPr>
              <w:spacing w:line="276" w:lineRule="auto"/>
              <w:jc w:val="center"/>
            </w:pPr>
            <w:r w:rsidRPr="3036A6D3">
              <w:rPr>
                <w:rFonts w:eastAsia="Arial" w:cs="Arial"/>
              </w:rPr>
              <w:t xml:space="preserve"> </w:t>
            </w:r>
          </w:p>
        </w:tc>
      </w:tr>
      <w:tr w:rsidR="0072038D" w14:paraId="3BDAE0B2" w14:textId="77777777" w:rsidTr="00716867">
        <w:trPr>
          <w:gridAfter w:val="3"/>
          <w:wAfter w:w="544" w:type="dxa"/>
        </w:trPr>
        <w:tc>
          <w:tcPr>
            <w:tcW w:w="3539" w:type="dxa"/>
            <w:tcBorders>
              <w:top w:val="nil"/>
              <w:left w:val="nil"/>
              <w:bottom w:val="nil"/>
              <w:right w:val="nil"/>
            </w:tcBorders>
            <w:shd w:val="clear" w:color="auto" w:fill="EFF7CE"/>
          </w:tcPr>
          <w:p w14:paraId="7DF60244"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61C1EC54" w14:textId="77777777" w:rsidR="0072038D" w:rsidRDefault="0072038D" w:rsidP="00B4537B">
            <w:pPr>
              <w:spacing w:line="276" w:lineRule="auto"/>
            </w:pPr>
            <w:r w:rsidRPr="3036A6D3">
              <w:rPr>
                <w:rFonts w:eastAsia="Arial" w:cs="Arial"/>
                <w:color w:val="000000" w:themeColor="text1"/>
              </w:rPr>
              <w:t>Quality</w:t>
            </w:r>
          </w:p>
        </w:tc>
        <w:tc>
          <w:tcPr>
            <w:tcW w:w="1689" w:type="dxa"/>
            <w:gridSpan w:val="2"/>
            <w:tcBorders>
              <w:top w:val="single" w:sz="4" w:space="0" w:color="auto"/>
              <w:left w:val="single" w:sz="4" w:space="0" w:color="auto"/>
              <w:bottom w:val="single" w:sz="4" w:space="0" w:color="auto"/>
              <w:right w:val="single" w:sz="4" w:space="0" w:color="auto"/>
            </w:tcBorders>
          </w:tcPr>
          <w:p w14:paraId="679435A5" w14:textId="77777777" w:rsidR="0072038D" w:rsidRDefault="0072038D" w:rsidP="00B4537B">
            <w:pPr>
              <w:spacing w:line="276" w:lineRule="auto"/>
              <w:jc w:val="center"/>
            </w:pPr>
            <w:r>
              <w:t xml:space="preserve">High </w:t>
            </w:r>
          </w:p>
        </w:tc>
      </w:tr>
      <w:tr w:rsidR="0072038D" w14:paraId="647E41A6" w14:textId="77777777" w:rsidTr="00716867">
        <w:trPr>
          <w:gridAfter w:val="3"/>
          <w:wAfter w:w="544" w:type="dxa"/>
        </w:trPr>
        <w:tc>
          <w:tcPr>
            <w:tcW w:w="3539" w:type="dxa"/>
            <w:tcBorders>
              <w:top w:val="nil"/>
              <w:left w:val="nil"/>
              <w:bottom w:val="nil"/>
              <w:right w:val="nil"/>
            </w:tcBorders>
            <w:shd w:val="clear" w:color="auto" w:fill="EFF7CE"/>
          </w:tcPr>
          <w:p w14:paraId="56EAD9C4"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0AB10A86" w14:textId="77777777" w:rsidR="0072038D" w:rsidRDefault="0072038D" w:rsidP="00B4537B">
            <w:pPr>
              <w:spacing w:line="276" w:lineRule="auto"/>
            </w:pPr>
            <w:r w:rsidRPr="3036A6D3">
              <w:rPr>
                <w:rFonts w:eastAsia="Arial" w:cs="Arial"/>
                <w:color w:val="000000" w:themeColor="text1"/>
              </w:rPr>
              <w:t>Context</w:t>
            </w:r>
          </w:p>
        </w:tc>
        <w:tc>
          <w:tcPr>
            <w:tcW w:w="1689" w:type="dxa"/>
            <w:gridSpan w:val="2"/>
            <w:tcBorders>
              <w:top w:val="single" w:sz="4" w:space="0" w:color="auto"/>
              <w:left w:val="single" w:sz="8" w:space="0" w:color="auto"/>
              <w:bottom w:val="single" w:sz="8" w:space="0" w:color="auto"/>
              <w:right w:val="single" w:sz="8" w:space="0" w:color="auto"/>
            </w:tcBorders>
          </w:tcPr>
          <w:p w14:paraId="44ED73BF" w14:textId="77777777" w:rsidR="0072038D" w:rsidRDefault="0072038D" w:rsidP="00B4537B">
            <w:pPr>
              <w:spacing w:line="276" w:lineRule="auto"/>
              <w:jc w:val="center"/>
            </w:pPr>
            <w:r>
              <w:t xml:space="preserve">High </w:t>
            </w:r>
          </w:p>
        </w:tc>
      </w:tr>
      <w:tr w:rsidR="0072038D" w14:paraId="096E1010" w14:textId="77777777" w:rsidTr="00716867">
        <w:trPr>
          <w:gridAfter w:val="3"/>
          <w:wAfter w:w="544" w:type="dxa"/>
        </w:trPr>
        <w:tc>
          <w:tcPr>
            <w:tcW w:w="3539" w:type="dxa"/>
            <w:tcBorders>
              <w:top w:val="nil"/>
              <w:left w:val="nil"/>
              <w:bottom w:val="nil"/>
              <w:right w:val="nil"/>
            </w:tcBorders>
            <w:shd w:val="clear" w:color="auto" w:fill="EFF7CE"/>
          </w:tcPr>
          <w:p w14:paraId="5AA96049"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2EDFA856" w14:textId="77777777" w:rsidR="0072038D" w:rsidRDefault="0072038D" w:rsidP="00B4537B">
            <w:pPr>
              <w:spacing w:line="276" w:lineRule="auto"/>
            </w:pPr>
            <w:r w:rsidRPr="3036A6D3">
              <w:rPr>
                <w:rFonts w:eastAsia="Arial" w:cs="Arial"/>
                <w:color w:val="000000" w:themeColor="text1"/>
              </w:rPr>
              <w:t>Overall</w:t>
            </w:r>
          </w:p>
        </w:tc>
        <w:tc>
          <w:tcPr>
            <w:tcW w:w="1689" w:type="dxa"/>
            <w:gridSpan w:val="2"/>
            <w:tcBorders>
              <w:top w:val="single" w:sz="8" w:space="0" w:color="auto"/>
              <w:left w:val="single" w:sz="8" w:space="0" w:color="auto"/>
              <w:bottom w:val="single" w:sz="8" w:space="0" w:color="auto"/>
              <w:right w:val="single" w:sz="8" w:space="0" w:color="auto"/>
            </w:tcBorders>
          </w:tcPr>
          <w:p w14:paraId="5549C096" w14:textId="77777777" w:rsidR="0072038D" w:rsidRDefault="0072038D" w:rsidP="00B4537B">
            <w:pPr>
              <w:spacing w:line="276" w:lineRule="auto"/>
              <w:jc w:val="center"/>
            </w:pPr>
            <w:r>
              <w:t xml:space="preserve">High </w:t>
            </w:r>
          </w:p>
        </w:tc>
      </w:tr>
      <w:tr w:rsidR="0072038D" w14:paraId="294092C3" w14:textId="77777777" w:rsidTr="00716867">
        <w:tc>
          <w:tcPr>
            <w:tcW w:w="3539" w:type="dxa"/>
            <w:tcBorders>
              <w:top w:val="nil"/>
              <w:left w:val="nil"/>
              <w:bottom w:val="nil"/>
              <w:right w:val="nil"/>
            </w:tcBorders>
            <w:vAlign w:val="center"/>
          </w:tcPr>
          <w:p w14:paraId="5E6AF9EC" w14:textId="77777777" w:rsidR="0072038D" w:rsidRDefault="0072038D" w:rsidP="00B4537B">
            <w:pPr>
              <w:spacing w:line="276" w:lineRule="auto"/>
            </w:pPr>
          </w:p>
        </w:tc>
        <w:tc>
          <w:tcPr>
            <w:tcW w:w="236" w:type="dxa"/>
            <w:tcBorders>
              <w:top w:val="nil"/>
              <w:left w:val="nil"/>
              <w:bottom w:val="nil"/>
              <w:right w:val="nil"/>
            </w:tcBorders>
            <w:vAlign w:val="center"/>
          </w:tcPr>
          <w:p w14:paraId="4902B0D8"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07472DB5" w14:textId="77777777" w:rsidR="0072038D" w:rsidRDefault="0072038D" w:rsidP="00B4537B">
            <w:pPr>
              <w:spacing w:line="276" w:lineRule="auto"/>
            </w:pPr>
          </w:p>
        </w:tc>
        <w:tc>
          <w:tcPr>
            <w:tcW w:w="1696" w:type="dxa"/>
            <w:gridSpan w:val="2"/>
            <w:tcBorders>
              <w:top w:val="single" w:sz="8" w:space="0" w:color="auto"/>
              <w:left w:val="nil"/>
              <w:bottom w:val="nil"/>
              <w:right w:val="nil"/>
            </w:tcBorders>
            <w:vAlign w:val="center"/>
          </w:tcPr>
          <w:p w14:paraId="50B1270F" w14:textId="77777777" w:rsidR="0072038D" w:rsidRDefault="0072038D" w:rsidP="00B4537B">
            <w:pPr>
              <w:spacing w:line="276" w:lineRule="auto"/>
            </w:pPr>
          </w:p>
        </w:tc>
        <w:tc>
          <w:tcPr>
            <w:tcW w:w="236" w:type="dxa"/>
            <w:tcBorders>
              <w:top w:val="nil"/>
              <w:left w:val="nil"/>
              <w:bottom w:val="nil"/>
              <w:right w:val="nil"/>
            </w:tcBorders>
            <w:vAlign w:val="center"/>
          </w:tcPr>
          <w:p w14:paraId="37344E08" w14:textId="77777777" w:rsidR="0072038D" w:rsidRDefault="0072038D" w:rsidP="00B4537B">
            <w:pPr>
              <w:spacing w:line="276" w:lineRule="auto"/>
            </w:pPr>
          </w:p>
        </w:tc>
        <w:tc>
          <w:tcPr>
            <w:tcW w:w="236" w:type="dxa"/>
            <w:tcBorders>
              <w:top w:val="nil"/>
              <w:left w:val="nil"/>
              <w:bottom w:val="nil"/>
              <w:right w:val="nil"/>
            </w:tcBorders>
            <w:vAlign w:val="center"/>
          </w:tcPr>
          <w:p w14:paraId="6CA24BBD" w14:textId="77777777" w:rsidR="0072038D" w:rsidRDefault="0072038D" w:rsidP="00B4537B">
            <w:pPr>
              <w:spacing w:line="276" w:lineRule="auto"/>
            </w:pPr>
          </w:p>
        </w:tc>
      </w:tr>
    </w:tbl>
    <w:p w14:paraId="08C91737" w14:textId="77777777" w:rsidR="00220903" w:rsidRDefault="00220903" w:rsidP="00B4537B">
      <w:pPr>
        <w:spacing w:line="276" w:lineRule="auto"/>
        <w:jc w:val="left"/>
        <w:rPr>
          <w:b/>
          <w:bCs/>
        </w:rPr>
      </w:pPr>
      <w:r>
        <w:rPr>
          <w:b/>
          <w:bCs/>
        </w:rPr>
        <w:br w:type="page"/>
      </w:r>
    </w:p>
    <w:p w14:paraId="356A12F4" w14:textId="312F908C" w:rsidR="0072038D" w:rsidRPr="005B3420" w:rsidRDefault="0072038D" w:rsidP="00B4537B">
      <w:pPr>
        <w:spacing w:line="276" w:lineRule="auto"/>
        <w:rPr>
          <w:rFonts w:eastAsiaTheme="majorEastAsia"/>
          <w:b/>
          <w:bCs/>
        </w:rPr>
      </w:pPr>
      <w:r w:rsidRPr="005B3420">
        <w:rPr>
          <w:b/>
          <w:bCs/>
        </w:rPr>
        <w:t>Narrative Summary</w:t>
      </w:r>
    </w:p>
    <w:p w14:paraId="7DB1B7C0" w14:textId="77777777" w:rsidR="0072038D" w:rsidRPr="007F6865" w:rsidRDefault="0072038D" w:rsidP="00B4537B">
      <w:pPr>
        <w:spacing w:line="276" w:lineRule="auto"/>
        <w:rPr>
          <w:b/>
          <w:bCs/>
        </w:rPr>
      </w:pPr>
      <w:r w:rsidRPr="007F6865">
        <w:rPr>
          <w:b/>
          <w:bCs/>
        </w:rPr>
        <w:t>1. What is the practice?</w:t>
      </w:r>
    </w:p>
    <w:p w14:paraId="25E344DA" w14:textId="4D40A794" w:rsidR="0072038D" w:rsidRDefault="0072038D" w:rsidP="00B4537B">
      <w:pPr>
        <w:spacing w:line="276" w:lineRule="auto"/>
      </w:pPr>
      <w:r>
        <w:t xml:space="preserve">The practice involves supplementing feeds with optimal doses of good bacteria </w:t>
      </w:r>
      <w:r w:rsidR="00677DB1">
        <w:t xml:space="preserve">(probiotics) </w:t>
      </w:r>
      <w:r>
        <w:t>to colonise the gut and reduce the proliferation of pathogenic bacteria there</w:t>
      </w:r>
      <w:r w:rsidR="6A736E25">
        <w:t>in</w:t>
      </w:r>
      <w:r>
        <w:t xml:space="preserve"> thus, preventing diarrhoea in pigs. </w:t>
      </w:r>
      <w:r w:rsidR="0022301F">
        <w:t>The general mechanism of action of probiotics is called competitive exclusion and it</w:t>
      </w:r>
      <w:r w:rsidR="0022301F" w:rsidRPr="0022301F">
        <w:t xml:space="preserve"> involves the addition of (non-pathogenic) bacteria</w:t>
      </w:r>
      <w:r w:rsidR="0022301F">
        <w:t xml:space="preserve"> </w:t>
      </w:r>
      <w:r w:rsidR="0022301F" w:rsidRPr="0022301F">
        <w:t xml:space="preserve">to the </w:t>
      </w:r>
      <w:r w:rsidR="0022301F">
        <w:t>gut</w:t>
      </w:r>
      <w:r w:rsidR="0022301F" w:rsidRPr="0022301F">
        <w:t xml:space="preserve"> to reduce coloni</w:t>
      </w:r>
      <w:r w:rsidR="00B249F8">
        <w:t>s</w:t>
      </w:r>
      <w:r w:rsidR="0022301F" w:rsidRPr="0022301F">
        <w:t>ation or decrease populations of pathogenic bacteria</w:t>
      </w:r>
      <w:r w:rsidR="0022301F">
        <w:t xml:space="preserve">. </w:t>
      </w:r>
      <w:r>
        <w:t xml:space="preserve">The practice also improves intestinal health and growth performance of piglets. </w:t>
      </w:r>
      <w:r w:rsidR="00677DB1" w:rsidRPr="0072309F">
        <w:t>Optimal bacterial doses</w:t>
      </w:r>
      <w:r w:rsidR="00677DB1">
        <w:t xml:space="preserve"> of good bacteria in the gut improves microbial (enriching against bad bacteria), chemical (enhancing mucosal layer with increased goblet cells and antimicrobial peptides), immunological (triggers intestinal immune response) and mechanical (flagella, pili, surface layer proteins, capsular polysaccharide prevent binding of pathogens to epithelial cells) barriers, thus improving gut health and preventing diarrhoea.</w:t>
      </w:r>
    </w:p>
    <w:p w14:paraId="1AD51BAA" w14:textId="77777777" w:rsidR="0072038D" w:rsidRDefault="0072038D" w:rsidP="00B4537B">
      <w:pPr>
        <w:spacing w:line="276" w:lineRule="auto"/>
        <w:rPr>
          <w:b/>
          <w:bCs/>
        </w:rPr>
      </w:pPr>
      <w:r w:rsidRPr="0072309F">
        <w:rPr>
          <w:b/>
          <w:bCs/>
        </w:rPr>
        <w:t>2. How effective is it?</w:t>
      </w:r>
    </w:p>
    <w:p w14:paraId="7C9312A2" w14:textId="1B2D6504" w:rsidR="0072038D" w:rsidRPr="0072309F" w:rsidRDefault="00677DB1" w:rsidP="00B4537B">
      <w:pPr>
        <w:spacing w:line="276" w:lineRule="auto"/>
      </w:pPr>
      <w:r>
        <w:t>Probiotics have prove</w:t>
      </w:r>
      <w:r w:rsidR="156DAAAD">
        <w:t>n</w:t>
      </w:r>
      <w:r>
        <w:t xml:space="preserve"> results in controlling </w:t>
      </w:r>
      <w:r w:rsidR="00DA336E">
        <w:t>PWD</w:t>
      </w:r>
      <w:r>
        <w:t xml:space="preserve">, especially by improving gut microbiota and acting as competitive exclusion for pathogenic bacteria. However, the effectiveness of this practice will depend on the underlying causes of </w:t>
      </w:r>
      <w:r w:rsidR="00DA336E">
        <w:t>PWD</w:t>
      </w:r>
      <w:r w:rsidR="00CB37FB">
        <w:t xml:space="preserve">, on the </w:t>
      </w:r>
      <w:r w:rsidR="00B966B0">
        <w:t>probiotic</w:t>
      </w:r>
      <w:r w:rsidR="00CB37FB">
        <w:t xml:space="preserve"> strain/product used,</w:t>
      </w:r>
      <w:r>
        <w:t xml:space="preserve"> and on how well this practice </w:t>
      </w:r>
      <w:r w:rsidR="373A85CE">
        <w:t xml:space="preserve">is </w:t>
      </w:r>
      <w:r>
        <w:t>implemented (i.e.</w:t>
      </w:r>
      <w:r w:rsidR="00594AFB">
        <w:t>,</w:t>
      </w:r>
      <w:r>
        <w:t xml:space="preserve"> are pigs being treated with antibiotics when receiving probiotics in feed?</w:t>
      </w:r>
      <w:r w:rsidR="00CB37FB">
        <w:t xml:space="preserve"> Is the inclusion rate in</w:t>
      </w:r>
      <w:r w:rsidR="00594AFB">
        <w:t>-</w:t>
      </w:r>
      <w:r w:rsidR="00CB37FB">
        <w:t>feed correct?</w:t>
      </w:r>
      <w:r>
        <w:t xml:space="preserve">). </w:t>
      </w:r>
    </w:p>
    <w:p w14:paraId="313ED4CD" w14:textId="77777777" w:rsidR="0072038D" w:rsidRDefault="0072038D" w:rsidP="00B4537B">
      <w:pPr>
        <w:spacing w:line="276" w:lineRule="auto"/>
        <w:rPr>
          <w:b/>
          <w:bCs/>
        </w:rPr>
      </w:pPr>
      <w:r w:rsidRPr="0072309F">
        <w:rPr>
          <w:b/>
          <w:bCs/>
        </w:rPr>
        <w:t>3. Where does it work?</w:t>
      </w:r>
    </w:p>
    <w:p w14:paraId="047DCB3B" w14:textId="7748E1A5" w:rsidR="00677DB1" w:rsidRDefault="0072038D" w:rsidP="00B4537B">
      <w:pPr>
        <w:spacing w:line="276" w:lineRule="auto"/>
      </w:pPr>
      <w:r>
        <w:t xml:space="preserve">Supplemented in feeds and applicable to indoors and outdoor systems. </w:t>
      </w:r>
      <w:r w:rsidR="00677DB1">
        <w:t>Applicable to any scale of pig farming, whether indoors or out, and for all breeds. This practice is incorporated in feeds and works in the gu</w:t>
      </w:r>
      <w:r w:rsidR="00CB37FB">
        <w:t>t</w:t>
      </w:r>
      <w:r w:rsidR="00677DB1">
        <w:t>. It has showed promise in different settings, whether outdoors or indoors.</w:t>
      </w:r>
    </w:p>
    <w:p w14:paraId="29B39546" w14:textId="77777777" w:rsidR="0072038D" w:rsidRDefault="0072038D" w:rsidP="00B4537B">
      <w:pPr>
        <w:spacing w:line="276" w:lineRule="auto"/>
        <w:rPr>
          <w:b/>
        </w:rPr>
      </w:pPr>
      <w:r w:rsidRPr="21B1272B">
        <w:rPr>
          <w:b/>
        </w:rPr>
        <w:t>4. How much does it cost?</w:t>
      </w:r>
    </w:p>
    <w:p w14:paraId="697254E6" w14:textId="71556A72" w:rsidR="0072038D" w:rsidRDefault="0072038D" w:rsidP="00B4537B">
      <w:pPr>
        <w:spacing w:line="276" w:lineRule="auto"/>
      </w:pPr>
      <w:r>
        <w:t xml:space="preserve">Supplying probiotics to piglets increases feeding costs. This practice does not require additional equipment but may require additional training on the exact quantity of probiotics to supplement or on different sources of probiotics to utilise. </w:t>
      </w:r>
      <w:r w:rsidR="7A290421">
        <w:t>A</w:t>
      </w:r>
      <w:r>
        <w:t>dding probiotics to the piglets’ diet is not expected to change the normal cost structure of the farm or require a large investment since there is no need for a specialised training. This practice is not expected to require additional capital costs for machinery or implements for the farm, or any major investment in infrastructure or land.  This practice is not expected to increase the complexity of production because probiotics are usually routinely added as a dressing or mixed with the daily ration, without adding any major complexity to the provision of the daily diet. This practice may be affected by international trade forces, which may have an impact on the UK price and on the stability of the supply chain.</w:t>
      </w:r>
    </w:p>
    <w:p w14:paraId="536A2D9D" w14:textId="4238860D" w:rsidR="00E77910" w:rsidRDefault="7EF1B372" w:rsidP="00B4537B">
      <w:pPr>
        <w:spacing w:line="276" w:lineRule="auto"/>
      </w:pPr>
      <w:r>
        <w:t>T</w:t>
      </w:r>
      <w:r w:rsidR="00E77910">
        <w:t xml:space="preserve">o simulate the </w:t>
      </w:r>
      <w:r w:rsidR="1D62529C">
        <w:t xml:space="preserve">cost impacts of </w:t>
      </w:r>
      <w:r w:rsidR="00E77910">
        <w:t>us</w:t>
      </w:r>
      <w:r w:rsidR="750FCDEF">
        <w:t>ing</w:t>
      </w:r>
      <w:r w:rsidR="00E77910">
        <w:t xml:space="preserve"> probiotics in feed, </w:t>
      </w:r>
      <w:r w:rsidR="13236ECF">
        <w:t>you are referred to</w:t>
      </w:r>
      <w:r w:rsidR="00E77910">
        <w:t xml:space="preserve"> the AHDB calculator for rearing piglets. You need to take into account the costs associated with implementing this practice and which were mentioned above. </w:t>
      </w:r>
    </w:p>
    <w:p w14:paraId="65028FA8" w14:textId="0E181E5B" w:rsidR="00E77910" w:rsidRDefault="00E77910" w:rsidP="00B4537B">
      <w:pPr>
        <w:pStyle w:val="ListParagraph"/>
        <w:numPr>
          <w:ilvl w:val="0"/>
          <w:numId w:val="33"/>
        </w:numPr>
        <w:spacing w:line="276" w:lineRule="auto"/>
      </w:pPr>
      <w:r>
        <w:t>Step 1. Input your current production data</w:t>
      </w:r>
    </w:p>
    <w:p w14:paraId="4E513291" w14:textId="4BF3DFCA" w:rsidR="00E77910" w:rsidRDefault="00E77910" w:rsidP="00B4537B">
      <w:pPr>
        <w:pStyle w:val="ListParagraph"/>
        <w:numPr>
          <w:ilvl w:val="0"/>
          <w:numId w:val="33"/>
        </w:numPr>
        <w:spacing w:line="276" w:lineRule="auto"/>
      </w:pPr>
      <w:r>
        <w:t xml:space="preserve">Step 2. Explore these changes </w:t>
      </w:r>
    </w:p>
    <w:p w14:paraId="65DD16C1" w14:textId="63B7E03F" w:rsidR="00E77910" w:rsidRDefault="00E77910" w:rsidP="00B4537B">
      <w:pPr>
        <w:pStyle w:val="ListParagraph"/>
        <w:numPr>
          <w:ilvl w:val="0"/>
          <w:numId w:val="33"/>
        </w:numPr>
        <w:spacing w:line="276" w:lineRule="auto"/>
      </w:pPr>
      <w:r>
        <w:t>Step 3. Look at the differences between the scenarios tested</w:t>
      </w:r>
    </w:p>
    <w:p w14:paraId="7E86C797" w14:textId="6A1C2F49" w:rsidR="00E77910" w:rsidRDefault="00965E6C" w:rsidP="00B4537B">
      <w:pPr>
        <w:spacing w:line="276" w:lineRule="auto"/>
      </w:pPr>
      <w:r>
        <w:t>In the AHDB calculator</w:t>
      </w:r>
      <w:r w:rsidR="00663CC1">
        <w:t xml:space="preserve"> (see link </w:t>
      </w:r>
      <w:hyperlink r:id="rId74" w:history="1">
        <w:r w:rsidR="00547E4B" w:rsidRPr="00547E4B">
          <w:rPr>
            <w:rStyle w:val="Hyperlink"/>
          </w:rPr>
          <w:t>here</w:t>
        </w:r>
      </w:hyperlink>
      <w:r w:rsidR="00547E4B">
        <w:t xml:space="preserve"> and </w:t>
      </w:r>
      <w:r w:rsidR="00663CC1">
        <w:t xml:space="preserve">in </w:t>
      </w:r>
      <w:r w:rsidR="00547E4B">
        <w:fldChar w:fldCharType="begin"/>
      </w:r>
      <w:r w:rsidR="00547E4B">
        <w:instrText xml:space="preserve"> REF _Ref119021956 \w \h </w:instrText>
      </w:r>
      <w:r w:rsidR="00547E4B">
        <w:fldChar w:fldCharType="separate"/>
      </w:r>
      <w:r w:rsidR="00547E4B">
        <w:t>14.2</w:t>
      </w:r>
      <w:r w:rsidR="00547E4B">
        <w:fldChar w:fldCharType="end"/>
      </w:r>
      <w:r w:rsidR="00547E4B">
        <w:t xml:space="preserve"> </w:t>
      </w:r>
      <w:r w:rsidR="00663CC1" w:rsidRPr="00547E4B">
        <w:rPr>
          <w:b/>
          <w:bCs/>
        </w:rPr>
        <w:fldChar w:fldCharType="begin"/>
      </w:r>
      <w:r w:rsidR="00663CC1" w:rsidRPr="00547E4B">
        <w:rPr>
          <w:b/>
          <w:bCs/>
        </w:rPr>
        <w:instrText xml:space="preserve"> REF _Ref119021854 \h </w:instrText>
      </w:r>
      <w:r w:rsidR="00547E4B">
        <w:rPr>
          <w:b/>
          <w:bCs/>
        </w:rPr>
        <w:instrText xml:space="preserve"> \* MERGEFORMAT </w:instrText>
      </w:r>
      <w:r w:rsidR="00663CC1" w:rsidRPr="00547E4B">
        <w:rPr>
          <w:b/>
          <w:bCs/>
        </w:rPr>
      </w:r>
      <w:r w:rsidR="00663CC1" w:rsidRPr="00547E4B">
        <w:rPr>
          <w:b/>
          <w:bCs/>
        </w:rPr>
        <w:fldChar w:fldCharType="separate"/>
      </w:r>
      <w:r w:rsidR="00663CC1" w:rsidRPr="00547E4B">
        <w:rPr>
          <w:b/>
          <w:bCs/>
        </w:rPr>
        <w:t>Nutritional changes</w:t>
      </w:r>
      <w:r w:rsidR="00663CC1" w:rsidRPr="00547E4B">
        <w:rPr>
          <w:b/>
          <w:bCs/>
        </w:rPr>
        <w:fldChar w:fldCharType="end"/>
      </w:r>
      <w:r w:rsidR="00663CC1">
        <w:t>)</w:t>
      </w:r>
      <w:r>
        <w:t>, y</w:t>
      </w:r>
      <w:r w:rsidR="00E77910">
        <w:t xml:space="preserve">ou can manually insert your production parameters (your current weaning weight, your post-weaning mortality) and what would be the expected changes in these parameters should you feed probiotics to your pigs. This would allow you to have an overview of production figures and production costs (including net margin per pig) when adopting this practice. </w:t>
      </w:r>
    </w:p>
    <w:p w14:paraId="6627AFA8" w14:textId="77777777" w:rsidR="0072038D" w:rsidRPr="00DD0489" w:rsidRDefault="0072038D" w:rsidP="00B4537B">
      <w:pPr>
        <w:spacing w:line="276" w:lineRule="auto"/>
        <w:rPr>
          <w:b/>
          <w:bCs/>
        </w:rPr>
      </w:pPr>
      <w:r w:rsidRPr="00DD0489">
        <w:rPr>
          <w:b/>
          <w:bCs/>
        </w:rPr>
        <w:t>5. How can I do it well?</w:t>
      </w:r>
    </w:p>
    <w:p w14:paraId="5907ECEF" w14:textId="224B79F3" w:rsidR="00CB37FB" w:rsidRDefault="00A64BC6" w:rsidP="00B4537B">
      <w:pPr>
        <w:spacing w:line="276" w:lineRule="auto"/>
      </w:pPr>
      <w:r>
        <w:t>Ensure anti</w:t>
      </w:r>
      <w:r w:rsidR="008A21A8">
        <w:t>biotics</w:t>
      </w:r>
      <w:r>
        <w:t xml:space="preserve"> are not administered to feed in the days before and after the administration of probiotics in feed. </w:t>
      </w:r>
      <w:r w:rsidR="00E35719">
        <w:t>Make sure feed storage does not impact on the viability of the probiotics.</w:t>
      </w:r>
      <w:r w:rsidR="00CB37FB">
        <w:t xml:space="preserve"> </w:t>
      </w:r>
    </w:p>
    <w:p w14:paraId="1B8A9D3F" w14:textId="0FAF7428" w:rsidR="0072038D" w:rsidRDefault="00CB37FB" w:rsidP="00B4537B">
      <w:pPr>
        <w:spacing w:line="276" w:lineRule="auto"/>
      </w:pPr>
      <w:r>
        <w:t>If you are purchasing feed compound, your pig feed supplier should be able to advise you on the best products available and on the different types of probiotics included.</w:t>
      </w:r>
    </w:p>
    <w:p w14:paraId="2FBF2BDD" w14:textId="77777777" w:rsidR="0072038D" w:rsidRPr="00DD0489" w:rsidRDefault="0072038D" w:rsidP="00B4537B">
      <w:pPr>
        <w:spacing w:line="276" w:lineRule="auto"/>
        <w:rPr>
          <w:b/>
          <w:bCs/>
        </w:rPr>
      </w:pPr>
      <w:r w:rsidRPr="00DD0489">
        <w:rPr>
          <w:b/>
          <w:bCs/>
        </w:rPr>
        <w:t>6. How strong is the evidence?</w:t>
      </w:r>
    </w:p>
    <w:p w14:paraId="54029D0B" w14:textId="0D7B7C10" w:rsidR="0072038D" w:rsidRDefault="00CB37FB" w:rsidP="00B4537B">
      <w:pPr>
        <w:spacing w:line="276" w:lineRule="auto"/>
      </w:pPr>
      <w:r>
        <w:t xml:space="preserve">Many academic papers describe the benefits </w:t>
      </w:r>
      <w:r w:rsidR="10692DD6">
        <w:t xml:space="preserve">of </w:t>
      </w:r>
      <w:r w:rsidR="00505797">
        <w:t xml:space="preserve">probiotics in controlling PWD. </w:t>
      </w:r>
      <w:r w:rsidR="0072038D">
        <w:t xml:space="preserve">Various concentrations of single and multi-species probiotics consistently showed reduced pathogenic bacteria, regulating pro-inflammatory cytokines and improved immune response in guts </w:t>
      </w:r>
      <w:r w:rsidR="702838A2">
        <w:t>o</w:t>
      </w:r>
      <w:r w:rsidR="0072038D">
        <w:t xml:space="preserve">f pigs within 20 days of treatment compared to the control untreated groups. </w:t>
      </w:r>
    </w:p>
    <w:p w14:paraId="034F8E16" w14:textId="203F4F71" w:rsidR="0072038D" w:rsidRDefault="0072038D" w:rsidP="00B4537B">
      <w:pPr>
        <w:spacing w:line="276" w:lineRule="auto"/>
        <w:rPr>
          <w:b/>
          <w:bCs/>
        </w:rPr>
      </w:pPr>
      <w:r w:rsidRPr="00DD0489">
        <w:rPr>
          <w:b/>
          <w:bCs/>
        </w:rPr>
        <w:t>7. Where can I find further information?</w:t>
      </w:r>
    </w:p>
    <w:p w14:paraId="15E382BB" w14:textId="55533566" w:rsidR="00505797" w:rsidRDefault="00505797" w:rsidP="00B4537B">
      <w:pPr>
        <w:spacing w:line="276" w:lineRule="auto"/>
      </w:pPr>
      <w:bookmarkStart w:id="294" w:name="_Hlk117453613"/>
      <w:r>
        <w:t xml:space="preserve">You can find more information about probiotics products by consulting your veterinarian, a pig nutritionist or a feed specialist. Your feed supplier will be able to advise on the best product to use and the </w:t>
      </w:r>
      <w:r w:rsidR="705263D8">
        <w:t xml:space="preserve">available </w:t>
      </w:r>
      <w:r>
        <w:t>options in the market that can be integrated in the feed you are purchasing.</w:t>
      </w:r>
    </w:p>
    <w:bookmarkEnd w:id="294"/>
    <w:p w14:paraId="37D7761F" w14:textId="7DE3593D" w:rsidR="00505797" w:rsidRPr="00505797" w:rsidRDefault="00505797" w:rsidP="00B4537B">
      <w:pPr>
        <w:spacing w:line="276" w:lineRule="auto"/>
      </w:pPr>
      <w:r w:rsidRPr="00505797">
        <w:t>This article discussed the benefits of the inclusion of probiotics and prebiotics in pig feed.</w:t>
      </w:r>
      <w:r>
        <w:t xml:space="preserve"> </w:t>
      </w:r>
    </w:p>
    <w:p w14:paraId="139BDFE2" w14:textId="638D4C4C" w:rsidR="00505797" w:rsidRDefault="001C6F1A" w:rsidP="00B4537B">
      <w:pPr>
        <w:spacing w:line="276" w:lineRule="auto"/>
        <w:rPr>
          <w:rStyle w:val="Hyperlink"/>
        </w:rPr>
      </w:pPr>
      <w:hyperlink r:id="rId75" w:history="1">
        <w:r w:rsidR="00505797">
          <w:rPr>
            <w:rStyle w:val="Hyperlink"/>
          </w:rPr>
          <w:t>Prebiotics and probiotics boost pig growth and health | The Pig Site</w:t>
        </w:r>
      </w:hyperlink>
    </w:p>
    <w:p w14:paraId="407343FC" w14:textId="2D040B4F" w:rsidR="008E2E9C" w:rsidRDefault="008E2E9C" w:rsidP="00B4537B">
      <w:pPr>
        <w:spacing w:after="0" w:line="276" w:lineRule="auto"/>
      </w:pPr>
      <w:r>
        <w:t xml:space="preserve">The paper below follows as an example of the scientific studies on the use of probiotics to prevent PWD caused by </w:t>
      </w:r>
      <w:r w:rsidRPr="008E2E9C">
        <w:rPr>
          <w:i/>
          <w:iCs/>
        </w:rPr>
        <w:t>E. coli</w:t>
      </w:r>
      <w:r>
        <w:t>.</w:t>
      </w:r>
    </w:p>
    <w:p w14:paraId="2103F85C" w14:textId="77777777" w:rsidR="008E2E9C" w:rsidRDefault="008E2E9C" w:rsidP="00B4537B">
      <w:pPr>
        <w:spacing w:after="0" w:line="276" w:lineRule="auto"/>
      </w:pPr>
    </w:p>
    <w:p w14:paraId="305BA4C9" w14:textId="4FA99D3F" w:rsidR="008E2E9C" w:rsidRPr="00211A17" w:rsidRDefault="001C6F1A" w:rsidP="00B4537B">
      <w:pPr>
        <w:spacing w:after="0" w:line="276" w:lineRule="auto"/>
        <w:rPr>
          <w:rFonts w:eastAsia="Arial" w:cs="Arial"/>
        </w:rPr>
      </w:pPr>
      <w:hyperlink r:id="rId76">
        <w:r w:rsidR="008E2E9C" w:rsidRPr="00211A17">
          <w:rPr>
            <w:rStyle w:val="Hyperlink"/>
            <w:rFonts w:eastAsia="Arial" w:cs="Arial"/>
          </w:rPr>
          <w:t xml:space="preserve">Probiotic supplementation protects weaned pigs against enterotoxigenic </w:t>
        </w:r>
        <w:r w:rsidR="008E2E9C" w:rsidRPr="00493217">
          <w:rPr>
            <w:rStyle w:val="Hyperlink"/>
            <w:rFonts w:eastAsia="Arial" w:cs="Arial"/>
            <w:i/>
            <w:iCs/>
          </w:rPr>
          <w:t>Escherichia coli</w:t>
        </w:r>
        <w:r w:rsidR="008E2E9C" w:rsidRPr="00211A17">
          <w:rPr>
            <w:rStyle w:val="Hyperlink"/>
            <w:rFonts w:eastAsia="Arial" w:cs="Arial"/>
          </w:rPr>
          <w:t xml:space="preserve"> K88 challenge and improves performance similar to antibiotics - PubMed (nih.gov)</w:t>
        </w:r>
      </w:hyperlink>
      <w:r w:rsidR="00C116BE">
        <w:rPr>
          <w:rStyle w:val="Hyperlink"/>
          <w:rFonts w:eastAsia="Arial" w:cs="Arial"/>
        </w:rPr>
        <w:t xml:space="preserve"> </w:t>
      </w:r>
      <w:r w:rsidR="00C116BE">
        <w:rPr>
          <w:rStyle w:val="Hyperlink"/>
          <w:rFonts w:eastAsia="Arial" w:cs="Arial"/>
        </w:rPr>
        <w:fldChar w:fldCharType="begin">
          <w:fldData xml:space="preserve">PEVuZE5vdGU+PENpdGU+PEF1dGhvcj5QYW48L0F1dGhvcj48WWVhcj4yMDE3PC9ZZWFyPjxSZWNO
dW0+OTMxPC9SZWNOdW0+PERpc3BsYXlUZXh0PihQYW4gZXQgYWwuLCAyMDE3KTwvRGlzcGxheVRl
eHQ+PHJlY29yZD48cmVjLW51bWJlcj45MzE8L3JlYy1udW1iZXI+PGZvcmVpZ24ta2V5cz48a2V5
IGFwcD0iRU4iIGRiLWlkPSI5OXNweHR4YWp4c2FzYmVmcjk1cGYwMHJmcnMwMGVwOXZlMmEiIHRp
bWVzdGFtcD0iMTY2NzgyNTU4NSI+OTMxPC9rZXk+PC9mb3JlaWduLWtleXM+PHJlZi10eXBlIG5h
bWU9IkpvdXJuYWwgQXJ0aWNsZSI+MTc8L3JlZi10eXBlPjxjb250cmlidXRvcnM+PGF1dGhvcnM+
PGF1dGhvcj5QYW4sIEwuPC9hdXRob3I+PGF1dGhvcj5aaGFvLCBQLiBGLjwvYXV0aG9yPjxhdXRo
b3I+TWEsIFguIEsuPC9hdXRob3I+PGF1dGhvcj5TaGFuZywgUS4gSC48L2F1dGhvcj48YXV0aG9y
Plh1LCBZLiBULjwvYXV0aG9yPjxhdXRob3I+TG9uZywgUy4gRi48L2F1dGhvcj48YXV0aG9yPld1
LCBZLjwvYXV0aG9yPjxhdXRob3I+WXVhbiwgRi4gTS48L2F1dGhvcj48YXV0aG9yPlBpYW8sIFgu
IFMuPC9hdXRob3I+PC9hdXRob3JzPjwvY29udHJpYnV0b3JzPjx0aXRsZXM+PHRpdGxlPlByb2Jp
b3RpYyBzdXBwbGVtZW50YXRpb24gcHJvdGVjdHMgd2VhbmVkIHBpZ3MgYWdhaW5zdCBlbnRlcm90
b3hpZ2VuaWMgRXNjaGVyaWNoaWEgY29saSBLODggY2hhbGxlbmdlIGFuZCBpbXByb3ZlcyBwZXJm
b3JtYW5jZSBzaW1pbGFyIHRvIGFudGliaW90aWNzPC90aXRsZT48c2Vjb25kYXJ5LXRpdGxlPkog
QW5pbSBTY2k8L3NlY29uZGFyeS10aXRsZT48YWx0LXRpdGxlPkpvdXJuYWwgb2YgYW5pbWFsIHNj
aWVuY2U8L2FsdC10aXRsZT48L3RpdGxlcz48cGVyaW9kaWNhbD48ZnVsbC10aXRsZT5KIEFuaW0g
U2NpPC9mdWxsLXRpdGxlPjwvcGVyaW9kaWNhbD48YWx0LXBlcmlvZGljYWw+PGZ1bGwtdGl0bGU+
Sm91cm5hbCBvZiBBbmltYWwgU2NpZW5jZTwvZnVsbC10aXRsZT48L2FsdC1wZXJpb2RpY2FsPjxw
YWdlcz4yNjI3LTI2Mzk8L3BhZ2VzPjx2b2x1bWU+OTU8L3ZvbHVtZT48bnVtYmVyPjY8L251bWJl
cj48ZWRpdGlvbj4yMDE3LzA3LzIxPC9lZGl0aW9uPjxrZXl3b3Jkcz48a2V5d29yZD5BbmltYWwg
RmVlZC9hbmFseXNpczwva2V5d29yZD48a2V5d29yZD5BbmltYWxzPC9rZXl3b3JkPjxrZXl3b3Jk
PkFudGktQmFjdGVyaWFsIEFnZW50cy9waGFybWFjb2xvZ3k8L2tleXdvcmQ+PGtleXdvcmQ+RGlh
cnJoZWE8L2tleXdvcmQ+PGtleXdvcmQ+RGlldC92ZXRlcmluYXJ5PC9rZXl3b3JkPjxrZXl3b3Jk
PkRpZXRhcnkgU3VwcGxlbWVudHM8L2tleXdvcmQ+PGtleXdvcmQ+KkVudGVyb3RveGlnZW5pYyBF
c2NoZXJpY2hpYSBjb2xpPC9rZXl3b3JkPjxrZXl3b3JkPkVzY2hlcmljaGlhIGNvbGkgSW5mZWN0
aW9ucy9taWNyb2Jpb2xvZ3kvcHJldmVudGlvbiAmYW1wOyBjb250cm9sLyp2ZXRlcmluYXJ5PC9r
ZXl3b3JkPjxrZXl3b3JkPkdhc3Ryb2ludGVzdGluYWwgRGlzZWFzZXMvbWljcm9iaW9sb2d5L3By
ZXZlbnRpb24gJmFtcDsgY29udHJvbC8qdmV0ZXJpbmFyeTwva2V5d29yZD48a2V5d29yZD5Qcm9i
aW90aWNzLyp0aGVyYXBldXRpYyB1c2U8L2tleXdvcmQ+PGtleXdvcmQ+U3dpbmU8L2tleXdvcmQ+
PGtleXdvcmQ+U3dpbmUgRGlzZWFzZXMvKm1pY3JvYmlvbG9neS9wcmV2ZW50aW9uICZhbXA7IGNv
bnRyb2w8L2tleXdvcmQ+PC9rZXl3b3Jkcz48ZGF0ZXM+PHllYXI+MjAxNzwveWVhcj48cHViLWRh
dGVzPjxkYXRlPkp1bjwvZGF0ZT48L3B1Yi1kYXRlcz48L2RhdGVzPjxpc2JuPjAwMjEtODgxMjwv
aXNibj48YWNjZXNzaW9uLW51bT4yODcyNzAzMjwvYWNjZXNzaW9uLW51bT48dXJscz48L3VybHM+
PGVsZWN0cm9uaWMtcmVzb3VyY2UtbnVtPjEwLjI1MjcvamFzLjIwMTYuMTI0MzwvZWxlY3Ryb25p
Yy1yZXNvdXJjZS1udW0+PHJlbW90ZS1kYXRhYmFzZS1wcm92aWRlcj5OTE08L3JlbW90ZS1kYXRh
YmFzZS1wcm92aWRlcj48bGFuZ3VhZ2U+ZW5nPC9sYW5ndWFnZT48L3JlY29yZD48L0NpdGU+PC9F
bmROb3RlPgB=
</w:fldData>
        </w:fldChar>
      </w:r>
      <w:r w:rsidR="00C116BE">
        <w:rPr>
          <w:rStyle w:val="Hyperlink"/>
          <w:rFonts w:eastAsia="Arial" w:cs="Arial"/>
        </w:rPr>
        <w:instrText xml:space="preserve"> ADDIN EN.CITE </w:instrText>
      </w:r>
      <w:r w:rsidR="00C116BE">
        <w:rPr>
          <w:rStyle w:val="Hyperlink"/>
          <w:rFonts w:eastAsia="Arial" w:cs="Arial"/>
        </w:rPr>
        <w:fldChar w:fldCharType="begin">
          <w:fldData xml:space="preserve">PEVuZE5vdGU+PENpdGU+PEF1dGhvcj5QYW48L0F1dGhvcj48WWVhcj4yMDE3PC9ZZWFyPjxSZWNO
dW0+OTMxPC9SZWNOdW0+PERpc3BsYXlUZXh0PihQYW4gZXQgYWwuLCAyMDE3KTwvRGlzcGxheVRl
eHQ+PHJlY29yZD48cmVjLW51bWJlcj45MzE8L3JlYy1udW1iZXI+PGZvcmVpZ24ta2V5cz48a2V5
IGFwcD0iRU4iIGRiLWlkPSI5OXNweHR4YWp4c2FzYmVmcjk1cGYwMHJmcnMwMGVwOXZlMmEiIHRp
bWVzdGFtcD0iMTY2NzgyNTU4NSI+OTMxPC9rZXk+PC9mb3JlaWduLWtleXM+PHJlZi10eXBlIG5h
bWU9IkpvdXJuYWwgQXJ0aWNsZSI+MTc8L3JlZi10eXBlPjxjb250cmlidXRvcnM+PGF1dGhvcnM+
PGF1dGhvcj5QYW4sIEwuPC9hdXRob3I+PGF1dGhvcj5aaGFvLCBQLiBGLjwvYXV0aG9yPjxhdXRo
b3I+TWEsIFguIEsuPC9hdXRob3I+PGF1dGhvcj5TaGFuZywgUS4gSC48L2F1dGhvcj48YXV0aG9y
Plh1LCBZLiBULjwvYXV0aG9yPjxhdXRob3I+TG9uZywgUy4gRi48L2F1dGhvcj48YXV0aG9yPld1
LCBZLjwvYXV0aG9yPjxhdXRob3I+WXVhbiwgRi4gTS48L2F1dGhvcj48YXV0aG9yPlBpYW8sIFgu
IFMuPC9hdXRob3I+PC9hdXRob3JzPjwvY29udHJpYnV0b3JzPjx0aXRsZXM+PHRpdGxlPlByb2Jp
b3RpYyBzdXBwbGVtZW50YXRpb24gcHJvdGVjdHMgd2VhbmVkIHBpZ3MgYWdhaW5zdCBlbnRlcm90
b3hpZ2VuaWMgRXNjaGVyaWNoaWEgY29saSBLODggY2hhbGxlbmdlIGFuZCBpbXByb3ZlcyBwZXJm
b3JtYW5jZSBzaW1pbGFyIHRvIGFudGliaW90aWNzPC90aXRsZT48c2Vjb25kYXJ5LXRpdGxlPkog
QW5pbSBTY2k8L3NlY29uZGFyeS10aXRsZT48YWx0LXRpdGxlPkpvdXJuYWwgb2YgYW5pbWFsIHNj
aWVuY2U8L2FsdC10aXRsZT48L3RpdGxlcz48cGVyaW9kaWNhbD48ZnVsbC10aXRsZT5KIEFuaW0g
U2NpPC9mdWxsLXRpdGxlPjwvcGVyaW9kaWNhbD48YWx0LXBlcmlvZGljYWw+PGZ1bGwtdGl0bGU+
Sm91cm5hbCBvZiBBbmltYWwgU2NpZW5jZTwvZnVsbC10aXRsZT48L2FsdC1wZXJpb2RpY2FsPjxw
YWdlcz4yNjI3LTI2Mzk8L3BhZ2VzPjx2b2x1bWU+OTU8L3ZvbHVtZT48bnVtYmVyPjY8L251bWJl
cj48ZWRpdGlvbj4yMDE3LzA3LzIxPC9lZGl0aW9uPjxrZXl3b3Jkcz48a2V5d29yZD5BbmltYWwg
RmVlZC9hbmFseXNpczwva2V5d29yZD48a2V5d29yZD5BbmltYWxzPC9rZXl3b3JkPjxrZXl3b3Jk
PkFudGktQmFjdGVyaWFsIEFnZW50cy9waGFybWFjb2xvZ3k8L2tleXdvcmQ+PGtleXdvcmQ+RGlh
cnJoZWE8L2tleXdvcmQ+PGtleXdvcmQ+RGlldC92ZXRlcmluYXJ5PC9rZXl3b3JkPjxrZXl3b3Jk
PkRpZXRhcnkgU3VwcGxlbWVudHM8L2tleXdvcmQ+PGtleXdvcmQ+KkVudGVyb3RveGlnZW5pYyBF
c2NoZXJpY2hpYSBjb2xpPC9rZXl3b3JkPjxrZXl3b3JkPkVzY2hlcmljaGlhIGNvbGkgSW5mZWN0
aW9ucy9taWNyb2Jpb2xvZ3kvcHJldmVudGlvbiAmYW1wOyBjb250cm9sLyp2ZXRlcmluYXJ5PC9r
ZXl3b3JkPjxrZXl3b3JkPkdhc3Ryb2ludGVzdGluYWwgRGlzZWFzZXMvbWljcm9iaW9sb2d5L3By
ZXZlbnRpb24gJmFtcDsgY29udHJvbC8qdmV0ZXJpbmFyeTwva2V5d29yZD48a2V5d29yZD5Qcm9i
aW90aWNzLyp0aGVyYXBldXRpYyB1c2U8L2tleXdvcmQ+PGtleXdvcmQ+U3dpbmU8L2tleXdvcmQ+
PGtleXdvcmQ+U3dpbmUgRGlzZWFzZXMvKm1pY3JvYmlvbG9neS9wcmV2ZW50aW9uICZhbXA7IGNv
bnRyb2w8L2tleXdvcmQ+PC9rZXl3b3Jkcz48ZGF0ZXM+PHllYXI+MjAxNzwveWVhcj48cHViLWRh
dGVzPjxkYXRlPkp1bjwvZGF0ZT48L3B1Yi1kYXRlcz48L2RhdGVzPjxpc2JuPjAwMjEtODgxMjwv
aXNibj48YWNjZXNzaW9uLW51bT4yODcyNzAzMjwvYWNjZXNzaW9uLW51bT48dXJscz48L3VybHM+
PGVsZWN0cm9uaWMtcmVzb3VyY2UtbnVtPjEwLjI1MjcvamFzLjIwMTYuMTI0MzwvZWxlY3Ryb25p
Yy1yZXNvdXJjZS1udW0+PHJlbW90ZS1kYXRhYmFzZS1wcm92aWRlcj5OTE08L3JlbW90ZS1kYXRh
YmFzZS1wcm92aWRlcj48bGFuZ3VhZ2U+ZW5nPC9sYW5ndWFnZT48L3JlY29yZD48L0NpdGU+PC9F
bmROb3RlPgB=
</w:fldData>
        </w:fldChar>
      </w:r>
      <w:r w:rsidR="00C116BE">
        <w:rPr>
          <w:rStyle w:val="Hyperlink"/>
          <w:rFonts w:eastAsia="Arial" w:cs="Arial"/>
        </w:rPr>
        <w:instrText xml:space="preserve"> ADDIN EN.CITE.DATA </w:instrText>
      </w:r>
      <w:r w:rsidR="00C116BE">
        <w:rPr>
          <w:rStyle w:val="Hyperlink"/>
          <w:rFonts w:eastAsia="Arial" w:cs="Arial"/>
        </w:rPr>
      </w:r>
      <w:r w:rsidR="00C116BE">
        <w:rPr>
          <w:rStyle w:val="Hyperlink"/>
          <w:rFonts w:eastAsia="Arial" w:cs="Arial"/>
        </w:rPr>
        <w:fldChar w:fldCharType="end"/>
      </w:r>
      <w:r w:rsidR="00C116BE">
        <w:rPr>
          <w:rStyle w:val="Hyperlink"/>
          <w:rFonts w:eastAsia="Arial" w:cs="Arial"/>
        </w:rPr>
      </w:r>
      <w:r w:rsidR="00C116BE">
        <w:rPr>
          <w:rStyle w:val="Hyperlink"/>
          <w:rFonts w:eastAsia="Arial" w:cs="Arial"/>
        </w:rPr>
        <w:fldChar w:fldCharType="separate"/>
      </w:r>
      <w:r w:rsidR="00C116BE">
        <w:rPr>
          <w:rStyle w:val="Hyperlink"/>
          <w:rFonts w:eastAsia="Arial" w:cs="Arial"/>
          <w:noProof/>
        </w:rPr>
        <w:t>(</w:t>
      </w:r>
      <w:hyperlink w:anchor="_ENREF_107" w:tooltip="Pan, 2017 #931" w:history="1">
        <w:r w:rsidR="005F0597" w:rsidRPr="0026586A">
          <w:rPr>
            <w:rFonts w:eastAsia="Arial" w:cs="Arial"/>
            <w:noProof/>
          </w:rPr>
          <w:t>Pan et al., 2017</w:t>
        </w:r>
      </w:hyperlink>
      <w:r w:rsidR="00C116BE">
        <w:rPr>
          <w:rStyle w:val="Hyperlink"/>
          <w:rFonts w:eastAsia="Arial" w:cs="Arial"/>
          <w:noProof/>
        </w:rPr>
        <w:t>)</w:t>
      </w:r>
      <w:r w:rsidR="00C116BE">
        <w:rPr>
          <w:rStyle w:val="Hyperlink"/>
          <w:rFonts w:eastAsia="Arial" w:cs="Arial"/>
        </w:rPr>
        <w:fldChar w:fldCharType="end"/>
      </w:r>
    </w:p>
    <w:p w14:paraId="5293F448" w14:textId="77777777" w:rsidR="008E2E9C" w:rsidRPr="00211A17" w:rsidRDefault="008E2E9C" w:rsidP="00B4537B">
      <w:pPr>
        <w:spacing w:after="0" w:line="276" w:lineRule="auto"/>
        <w:rPr>
          <w:rFonts w:eastAsia="Arial" w:cs="Arial"/>
        </w:rPr>
      </w:pPr>
    </w:p>
    <w:p w14:paraId="110F3F15" w14:textId="6C63E2C2" w:rsidR="008E2E9C" w:rsidRPr="00211A17" w:rsidRDefault="008E2E9C" w:rsidP="00B4537B">
      <w:pPr>
        <w:spacing w:after="0" w:line="276" w:lineRule="auto"/>
        <w:rPr>
          <w:rFonts w:eastAsia="Arial" w:cs="Arial"/>
        </w:rPr>
      </w:pPr>
      <w:r w:rsidRPr="00211A17">
        <w:rPr>
          <w:rFonts w:eastAsia="Arial" w:cs="Arial"/>
        </w:rPr>
        <w:t>“These studies evaluated the effects of probiotics (PB) as a potential substitute for antibiotics (AB) on diarrhea in relation to immune responses and intestinal health in weaned pigs challenged with enterotoxigenic (ETEC) K88 (Exp. 1) and the effects of PB on performance and nutrient digestibility in weaned pigs (Exp. 2).“</w:t>
      </w:r>
    </w:p>
    <w:p w14:paraId="10F3C2B4" w14:textId="77777777" w:rsidR="008E2E9C" w:rsidRPr="00211A17" w:rsidRDefault="008E2E9C" w:rsidP="00B4537B">
      <w:pPr>
        <w:spacing w:after="0" w:line="276" w:lineRule="auto"/>
        <w:rPr>
          <w:rFonts w:eastAsia="Arial" w:cs="Arial"/>
        </w:rPr>
      </w:pPr>
    </w:p>
    <w:p w14:paraId="72811E19" w14:textId="77777777" w:rsidR="008E2E9C" w:rsidRPr="00211A17" w:rsidRDefault="008E2E9C" w:rsidP="00B4537B">
      <w:pPr>
        <w:spacing w:after="0" w:line="276" w:lineRule="auto"/>
        <w:rPr>
          <w:rFonts w:eastAsia="Arial" w:cs="Arial"/>
        </w:rPr>
      </w:pPr>
      <w:r w:rsidRPr="00211A17">
        <w:rPr>
          <w:rFonts w:eastAsia="Arial" w:cs="Arial"/>
        </w:rPr>
        <w:t>“Collectively, PB supplementation protected the pigs against ETEC K88 infection by enhancing immune responses and attenuating intestinal damage and improved the performance and nutrient digestibility of weaned pigs. Therefore, PB could be a potential effective alternative to AB for ameliorating diarrhea and improving performance in weaned pigs.”</w:t>
      </w:r>
    </w:p>
    <w:p w14:paraId="3EB4FDA4" w14:textId="77777777" w:rsidR="008E2E9C" w:rsidRPr="00DD0489" w:rsidRDefault="008E2E9C" w:rsidP="00B4537B">
      <w:pPr>
        <w:spacing w:line="276" w:lineRule="auto"/>
        <w:rPr>
          <w:b/>
          <w:bCs/>
        </w:rPr>
      </w:pPr>
    </w:p>
    <w:p w14:paraId="1D0C8A70" w14:textId="77777777" w:rsidR="00594AFB" w:rsidRDefault="00594AFB" w:rsidP="00B4537B">
      <w:pPr>
        <w:spacing w:line="276" w:lineRule="auto"/>
        <w:rPr>
          <w:b/>
          <w:bCs/>
        </w:rPr>
      </w:pPr>
    </w:p>
    <w:p w14:paraId="1E0A825D" w14:textId="3788FADC" w:rsidR="0072038D" w:rsidRPr="0022301F" w:rsidRDefault="0072038D" w:rsidP="00B4537B">
      <w:pPr>
        <w:spacing w:line="276" w:lineRule="auto"/>
        <w:rPr>
          <w:b/>
          <w:bCs/>
        </w:rPr>
      </w:pPr>
      <w:r w:rsidRPr="0022301F">
        <w:rPr>
          <w:b/>
          <w:bCs/>
        </w:rPr>
        <w:t>References</w:t>
      </w:r>
    </w:p>
    <w:p w14:paraId="338A018A" w14:textId="77777777" w:rsidR="00E35719" w:rsidRDefault="00E35719" w:rsidP="00B4537B">
      <w:pPr>
        <w:pStyle w:val="ListParagraph"/>
        <w:numPr>
          <w:ilvl w:val="0"/>
          <w:numId w:val="11"/>
        </w:numPr>
        <w:spacing w:line="276" w:lineRule="auto"/>
      </w:pPr>
      <w:r>
        <w:t>Bogere, P., Choi, Y. J., &amp; Heo, J. (2019). Probiotics as alternatives to antibiotics in treating post-weaning diarrhoea in pigs: Review paper. South African Journal of Animal Science, 49(3), 403-416. doi:10.4314/sajas.v49i3.1</w:t>
      </w:r>
    </w:p>
    <w:p w14:paraId="1437EF40" w14:textId="5069D204" w:rsidR="0072038D" w:rsidRDefault="00E35719" w:rsidP="00B4537B">
      <w:pPr>
        <w:pStyle w:val="ListParagraph"/>
        <w:numPr>
          <w:ilvl w:val="0"/>
          <w:numId w:val="11"/>
        </w:numPr>
        <w:spacing w:line="276" w:lineRule="auto"/>
      </w:pPr>
      <w:r>
        <w:t>Bonetti, A., Tugnoli, B., Piva, A., &amp; Grilli, E. (2021). Towards Zero Zinc Oxide: Feeding Strategies to Manage Post-Weaning Diarrhea in Piglets. Animals, 11(3), 24. doi:10.3390/ani11030642</w:t>
      </w:r>
      <w:r w:rsidR="0072038D">
        <w:t>Bonetti 2021</w:t>
      </w:r>
    </w:p>
    <w:p w14:paraId="00A13913" w14:textId="77777777" w:rsidR="00E35719" w:rsidRDefault="00E35719" w:rsidP="00B4537B">
      <w:pPr>
        <w:pStyle w:val="ListParagraph"/>
        <w:numPr>
          <w:ilvl w:val="0"/>
          <w:numId w:val="11"/>
        </w:numPr>
        <w:spacing w:line="276" w:lineRule="auto"/>
      </w:pPr>
      <w:r w:rsidRPr="00E35719">
        <w:rPr>
          <w:lang w:val="pt-PT"/>
        </w:rPr>
        <w:t xml:space="preserve">Liao, S. F. F., &amp; Nyachoti, M. (2017). </w:t>
      </w:r>
      <w:r w:rsidRPr="00E35719">
        <w:t>Using probiotics to improve swine gut health and nutrient utilization. Animal Nutrition, 3(4), 331-343. doi:10.1016/j.aninu.2017.06.007</w:t>
      </w:r>
    </w:p>
    <w:p w14:paraId="52035893" w14:textId="17C8DFD4" w:rsidR="0022301F" w:rsidRDefault="00E35719" w:rsidP="00B4537B">
      <w:pPr>
        <w:pStyle w:val="ListParagraph"/>
        <w:numPr>
          <w:ilvl w:val="0"/>
          <w:numId w:val="11"/>
        </w:numPr>
        <w:spacing w:line="276" w:lineRule="auto"/>
        <w:sectPr w:rsidR="0022301F" w:rsidSect="00055422">
          <w:headerReference w:type="default" r:id="rId77"/>
          <w:pgSz w:w="12240" w:h="15840"/>
          <w:pgMar w:top="1440" w:right="1440" w:bottom="1440" w:left="1440" w:header="720" w:footer="720" w:gutter="0"/>
          <w:cols w:space="720"/>
          <w:titlePg/>
          <w:docGrid w:linePitch="360"/>
        </w:sectPr>
      </w:pPr>
      <w:r w:rsidRPr="00E35719">
        <w:t>Liu, W. C., Ye, M., Liao, J. H., Zhao, Z. H., Kim, I. H., &amp; An, L. L. (2018). APPLICATION OF COMPLEX PROBIOTICS IN SWINE NUTRITION - A REVIEW. Annals of Animal Science, 18(2), 335-350. doi:10.2478/aoas-2018-000</w:t>
      </w:r>
      <w:r w:rsidR="0022301F">
        <w:t xml:space="preserve"> </w:t>
      </w:r>
    </w:p>
    <w:p w14:paraId="5923FE34" w14:textId="40537180" w:rsidR="0072038D" w:rsidRDefault="0072038D" w:rsidP="00B4537B">
      <w:pPr>
        <w:pStyle w:val="Heading4"/>
        <w:spacing w:line="276" w:lineRule="auto"/>
        <w:rPr>
          <w:rStyle w:val="normaltextrun"/>
        </w:rPr>
      </w:pPr>
      <w:bookmarkStart w:id="295" w:name="_Toc124787532"/>
      <w:r w:rsidRPr="003D0E78">
        <w:rPr>
          <w:rStyle w:val="normaltextrun"/>
        </w:rPr>
        <w:t>Prebiotics, including seaweed</w:t>
      </w:r>
      <w:bookmarkEnd w:id="295"/>
    </w:p>
    <w:p w14:paraId="5C361C62" w14:textId="77777777" w:rsidR="00A31AC6" w:rsidRPr="00A31AC6" w:rsidRDefault="00A31AC6" w:rsidP="00A31AC6"/>
    <w:p w14:paraId="54DBFFDC" w14:textId="77777777" w:rsidR="0072038D" w:rsidRPr="00E35719" w:rsidRDefault="0072038D" w:rsidP="00B4537B">
      <w:pPr>
        <w:spacing w:line="276" w:lineRule="auto"/>
        <w:rPr>
          <w:b/>
          <w:bCs/>
        </w:rPr>
      </w:pPr>
      <w:r w:rsidRPr="00E35719">
        <w:rPr>
          <w:b/>
          <w:bCs/>
        </w:rPr>
        <w:t>Impact summary</w:t>
      </w:r>
    </w:p>
    <w:p w14:paraId="16F37523" w14:textId="77777777" w:rsidR="0072038D" w:rsidRDefault="0072038D" w:rsidP="00B4537B">
      <w:pPr>
        <w:spacing w:line="276" w:lineRule="auto"/>
      </w:pPr>
      <w:r w:rsidRPr="0095305A">
        <w:t xml:space="preserve">Prebiotics </w:t>
      </w:r>
      <w:r>
        <w:t xml:space="preserve">are </w:t>
      </w:r>
      <w:r w:rsidRPr="0095305A">
        <w:t>selectively fermented components of feed</w:t>
      </w:r>
      <w:r>
        <w:t xml:space="preserve"> which are </w:t>
      </w:r>
      <w:r w:rsidRPr="0095305A">
        <w:t>indigestible by pigs</w:t>
      </w:r>
      <w:r>
        <w:t xml:space="preserve"> but could help</w:t>
      </w:r>
      <w:r w:rsidRPr="0095305A">
        <w:t xml:space="preserve"> maintain gut microbial balance to add benefit to health. </w:t>
      </w:r>
      <w:r>
        <w:t xml:space="preserve">Examples include </w:t>
      </w:r>
      <w:r w:rsidRPr="0095305A">
        <w:t>seaweed extract</w:t>
      </w:r>
      <w:r>
        <w:t xml:space="preserve">, inulin, pectin, unrefined wheat and barley, raw oats etc. Prebiotics exert </w:t>
      </w:r>
      <w:r w:rsidRPr="0095305A">
        <w:t xml:space="preserve">selective pressure </w:t>
      </w:r>
      <w:r>
        <w:t xml:space="preserve">for </w:t>
      </w:r>
      <w:r w:rsidRPr="0095305A">
        <w:t xml:space="preserve">certain good bacteria such as bifidobacteria and lactic acid bacteria </w:t>
      </w:r>
      <w:r>
        <w:t xml:space="preserve">which colonise the gut, utilising space and nutrient, and reducing pH </w:t>
      </w:r>
      <w:r w:rsidRPr="0095305A">
        <w:t xml:space="preserve">to prevent </w:t>
      </w:r>
      <w:r>
        <w:t>outgrowth of pathogenic bacteria and fermentation of protein</w:t>
      </w:r>
      <w:r w:rsidRPr="0095305A">
        <w:t xml:space="preserve">. Non-starch polysaccharide by-products of </w:t>
      </w:r>
      <w:r>
        <w:t xml:space="preserve">soyabean </w:t>
      </w:r>
      <w:r w:rsidRPr="0095305A">
        <w:t>meal hydrolysis interfere with pathogenic bacteria attachment</w:t>
      </w:r>
      <w:r>
        <w:t>,</w:t>
      </w:r>
      <w:r w:rsidRPr="0095305A">
        <w:t xml:space="preserve"> and beneficial in fluid retention during diarrhoeal infection</w:t>
      </w:r>
      <w:r>
        <w:t xml:space="preserve"> and improve immunity against pathogenic bacteria. Ideally, prebiotics are resistant to stomach acids, bile salts, enzymes, easily fermentable by intestinal microbiota and absorbed. </w:t>
      </w:r>
    </w:p>
    <w:p w14:paraId="14E18DDE" w14:textId="77777777" w:rsidR="0072038D" w:rsidRDefault="0072038D" w:rsidP="00B4537B">
      <w:pPr>
        <w:spacing w:line="276" w:lineRule="auto"/>
      </w:pPr>
    </w:p>
    <w:tbl>
      <w:tblPr>
        <w:tblStyle w:val="TableGrid"/>
        <w:tblW w:w="10037" w:type="dxa"/>
        <w:tblLayout w:type="fixed"/>
        <w:tblLook w:val="04A0" w:firstRow="1" w:lastRow="0" w:firstColumn="1" w:lastColumn="0" w:noHBand="0" w:noVBand="1"/>
      </w:tblPr>
      <w:tblGrid>
        <w:gridCol w:w="3539"/>
        <w:gridCol w:w="236"/>
        <w:gridCol w:w="4029"/>
        <w:gridCol w:w="65"/>
        <w:gridCol w:w="1624"/>
        <w:gridCol w:w="72"/>
        <w:gridCol w:w="236"/>
        <w:gridCol w:w="236"/>
      </w:tblGrid>
      <w:tr w:rsidR="0072038D" w14:paraId="30079011" w14:textId="77777777" w:rsidTr="00716867">
        <w:trPr>
          <w:gridAfter w:val="3"/>
          <w:wAfter w:w="544" w:type="dxa"/>
        </w:trPr>
        <w:tc>
          <w:tcPr>
            <w:tcW w:w="3539" w:type="dxa"/>
            <w:tcBorders>
              <w:top w:val="nil"/>
              <w:left w:val="nil"/>
              <w:bottom w:val="nil"/>
              <w:right w:val="nil"/>
            </w:tcBorders>
            <w:shd w:val="clear" w:color="auto" w:fill="D0E96C"/>
          </w:tcPr>
          <w:p w14:paraId="2C0C426F" w14:textId="77777777" w:rsidR="0072038D" w:rsidRDefault="0072038D" w:rsidP="00B4537B">
            <w:pPr>
              <w:spacing w:line="276" w:lineRule="auto"/>
            </w:pPr>
            <w:r w:rsidRPr="3036A6D3">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6D5D6C6C" w14:textId="77777777" w:rsidR="0072038D" w:rsidRDefault="0072038D" w:rsidP="00B4537B">
            <w:pPr>
              <w:spacing w:line="276" w:lineRule="auto"/>
            </w:pPr>
            <w:r w:rsidRPr="3036A6D3">
              <w:rPr>
                <w:rFonts w:eastAsia="Arial" w:cs="Arial"/>
                <w:b/>
                <w:bCs/>
              </w:rPr>
              <w:t xml:space="preserve"> </w:t>
            </w:r>
          </w:p>
        </w:tc>
        <w:tc>
          <w:tcPr>
            <w:tcW w:w="1689" w:type="dxa"/>
            <w:gridSpan w:val="2"/>
            <w:tcBorders>
              <w:top w:val="nil"/>
              <w:left w:val="nil"/>
              <w:bottom w:val="single" w:sz="4" w:space="0" w:color="auto"/>
              <w:right w:val="nil"/>
            </w:tcBorders>
            <w:shd w:val="clear" w:color="auto" w:fill="D0E96C"/>
          </w:tcPr>
          <w:p w14:paraId="34154BBE" w14:textId="77777777" w:rsidR="0072038D" w:rsidRDefault="0072038D" w:rsidP="00B4537B">
            <w:pPr>
              <w:spacing w:line="276" w:lineRule="auto"/>
              <w:jc w:val="center"/>
            </w:pPr>
            <w:r w:rsidRPr="3036A6D3">
              <w:rPr>
                <w:rFonts w:eastAsia="Arial" w:cs="Arial"/>
                <w:b/>
                <w:bCs/>
              </w:rPr>
              <w:t xml:space="preserve"> </w:t>
            </w:r>
          </w:p>
        </w:tc>
      </w:tr>
      <w:tr w:rsidR="0072038D" w14:paraId="253E1E45" w14:textId="77777777" w:rsidTr="00716867">
        <w:trPr>
          <w:gridAfter w:val="3"/>
          <w:wAfter w:w="544" w:type="dxa"/>
        </w:trPr>
        <w:tc>
          <w:tcPr>
            <w:tcW w:w="3539" w:type="dxa"/>
            <w:tcBorders>
              <w:top w:val="nil"/>
              <w:left w:val="nil"/>
              <w:bottom w:val="nil"/>
              <w:right w:val="nil"/>
            </w:tcBorders>
            <w:shd w:val="clear" w:color="auto" w:fill="EFF7CE"/>
          </w:tcPr>
          <w:p w14:paraId="2D2EA010"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70BF4F04" w14:textId="77777777" w:rsidR="0072038D" w:rsidRDefault="0072038D" w:rsidP="00B4537B">
            <w:pPr>
              <w:spacing w:line="276" w:lineRule="auto"/>
            </w:pPr>
            <w:r>
              <w:t>Reducing diarrhoea</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7647380C" w14:textId="77777777" w:rsidR="0072038D" w:rsidRDefault="0072038D" w:rsidP="00B4537B">
            <w:pPr>
              <w:spacing w:line="276" w:lineRule="auto"/>
              <w:jc w:val="center"/>
            </w:pPr>
            <w:r>
              <w:t>++</w:t>
            </w:r>
          </w:p>
        </w:tc>
      </w:tr>
      <w:tr w:rsidR="0072038D" w14:paraId="394BBD78" w14:textId="77777777" w:rsidTr="00716867">
        <w:trPr>
          <w:gridAfter w:val="3"/>
          <w:wAfter w:w="544" w:type="dxa"/>
        </w:trPr>
        <w:tc>
          <w:tcPr>
            <w:tcW w:w="3539" w:type="dxa"/>
            <w:tcBorders>
              <w:top w:val="nil"/>
              <w:left w:val="nil"/>
              <w:bottom w:val="nil"/>
              <w:right w:val="nil"/>
            </w:tcBorders>
            <w:shd w:val="clear" w:color="auto" w:fill="EFF7CE"/>
          </w:tcPr>
          <w:p w14:paraId="5B1C04EC"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5CF5B2FD" w14:textId="77777777" w:rsidR="0072038D" w:rsidRDefault="0072038D" w:rsidP="00B4537B">
            <w:pPr>
              <w:spacing w:line="276" w:lineRule="auto"/>
            </w:pPr>
            <w:r>
              <w:rPr>
                <w:rFonts w:eastAsia="Arial" w:cs="Arial"/>
              </w:rPr>
              <w:t>Reducing post-weaning mortality</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58E08B45" w14:textId="77777777" w:rsidR="0072038D" w:rsidRDefault="0072038D" w:rsidP="00B4537B">
            <w:pPr>
              <w:spacing w:line="276" w:lineRule="auto"/>
              <w:jc w:val="center"/>
            </w:pPr>
            <w:r>
              <w:rPr>
                <w:rFonts w:eastAsia="Arial" w:cs="Arial"/>
              </w:rPr>
              <w:t>++</w:t>
            </w:r>
          </w:p>
        </w:tc>
      </w:tr>
      <w:tr w:rsidR="0072038D" w14:paraId="3B9D88F8" w14:textId="77777777" w:rsidTr="00716867">
        <w:trPr>
          <w:gridAfter w:val="3"/>
          <w:wAfter w:w="544" w:type="dxa"/>
        </w:trPr>
        <w:tc>
          <w:tcPr>
            <w:tcW w:w="3539" w:type="dxa"/>
            <w:tcBorders>
              <w:top w:val="nil"/>
              <w:left w:val="nil"/>
              <w:bottom w:val="nil"/>
              <w:right w:val="nil"/>
            </w:tcBorders>
            <w:shd w:val="clear" w:color="auto" w:fill="EFF7CE"/>
          </w:tcPr>
          <w:p w14:paraId="29B0718C"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7100D03D" w14:textId="77777777" w:rsidR="0072038D" w:rsidRPr="3036A6D3" w:rsidRDefault="0072038D" w:rsidP="00B4537B">
            <w:pPr>
              <w:spacing w:line="276" w:lineRule="auto"/>
              <w:rPr>
                <w:rFonts w:eastAsia="Arial" w:cs="Arial"/>
              </w:rPr>
            </w:pPr>
            <w:r>
              <w:rPr>
                <w:rFonts w:eastAsia="Arial" w:cs="Arial"/>
              </w:rPr>
              <w:t>Enhancing growth rate</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47419FD5" w14:textId="77777777" w:rsidR="0072038D" w:rsidRPr="3036A6D3" w:rsidRDefault="0072038D" w:rsidP="00B4537B">
            <w:pPr>
              <w:spacing w:line="276" w:lineRule="auto"/>
              <w:jc w:val="center"/>
              <w:rPr>
                <w:rFonts w:eastAsia="Arial" w:cs="Arial"/>
              </w:rPr>
            </w:pPr>
            <w:r>
              <w:rPr>
                <w:rFonts w:eastAsia="Arial" w:cs="Arial"/>
              </w:rPr>
              <w:t>++</w:t>
            </w:r>
          </w:p>
        </w:tc>
      </w:tr>
      <w:tr w:rsidR="0072038D" w14:paraId="53077641" w14:textId="77777777" w:rsidTr="00716867">
        <w:trPr>
          <w:gridAfter w:val="3"/>
          <w:wAfter w:w="544" w:type="dxa"/>
        </w:trPr>
        <w:tc>
          <w:tcPr>
            <w:tcW w:w="3539" w:type="dxa"/>
            <w:tcBorders>
              <w:top w:val="nil"/>
              <w:left w:val="nil"/>
              <w:bottom w:val="nil"/>
              <w:right w:val="nil"/>
            </w:tcBorders>
            <w:shd w:val="clear" w:color="auto" w:fill="EFF7CE"/>
          </w:tcPr>
          <w:p w14:paraId="259C5CB9"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7A9DFBBF" w14:textId="77777777" w:rsidR="0072038D" w:rsidRDefault="0072038D" w:rsidP="00B4537B">
            <w:pPr>
              <w:spacing w:line="276" w:lineRule="auto"/>
            </w:pPr>
          </w:p>
        </w:tc>
        <w:tc>
          <w:tcPr>
            <w:tcW w:w="1689" w:type="dxa"/>
            <w:gridSpan w:val="2"/>
            <w:tcBorders>
              <w:top w:val="single" w:sz="4" w:space="0" w:color="auto"/>
              <w:left w:val="nil"/>
              <w:bottom w:val="nil"/>
              <w:right w:val="nil"/>
            </w:tcBorders>
            <w:shd w:val="clear" w:color="auto" w:fill="EFF7CE"/>
          </w:tcPr>
          <w:p w14:paraId="19CFC6B9" w14:textId="77777777" w:rsidR="0072038D" w:rsidRDefault="0072038D" w:rsidP="00B4537B">
            <w:pPr>
              <w:spacing w:line="276" w:lineRule="auto"/>
              <w:jc w:val="center"/>
            </w:pPr>
            <w:r w:rsidRPr="3036A6D3">
              <w:rPr>
                <w:rFonts w:eastAsia="Arial" w:cs="Arial"/>
              </w:rPr>
              <w:t xml:space="preserve"> </w:t>
            </w:r>
          </w:p>
        </w:tc>
      </w:tr>
      <w:tr w:rsidR="0072038D" w14:paraId="7B67585B" w14:textId="77777777" w:rsidTr="00716867">
        <w:trPr>
          <w:gridAfter w:val="3"/>
          <w:wAfter w:w="544" w:type="dxa"/>
        </w:trPr>
        <w:tc>
          <w:tcPr>
            <w:tcW w:w="3539" w:type="dxa"/>
            <w:tcBorders>
              <w:top w:val="nil"/>
              <w:left w:val="nil"/>
              <w:bottom w:val="nil"/>
              <w:right w:val="nil"/>
            </w:tcBorders>
            <w:shd w:val="clear" w:color="auto" w:fill="EFF7CE"/>
          </w:tcPr>
          <w:p w14:paraId="60508DA7"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0D572B0B" w14:textId="77777777" w:rsidR="0072038D" w:rsidRPr="3036A6D3" w:rsidRDefault="0072038D" w:rsidP="00B4537B">
            <w:pPr>
              <w:spacing w:line="276" w:lineRule="auto"/>
              <w:rPr>
                <w:rFonts w:eastAsia="Arial" w:cs="Arial"/>
                <w:i/>
                <w:iCs/>
                <w:color w:val="000000" w:themeColor="text1"/>
              </w:rPr>
            </w:pPr>
            <w:r w:rsidRPr="3036A6D3">
              <w:rPr>
                <w:rFonts w:eastAsia="Arial" w:cs="Arial"/>
                <w:i/>
                <w:iCs/>
                <w:color w:val="000000" w:themeColor="text1"/>
              </w:rPr>
              <w:t>Other impacts</w:t>
            </w:r>
          </w:p>
        </w:tc>
        <w:tc>
          <w:tcPr>
            <w:tcW w:w="1689" w:type="dxa"/>
            <w:gridSpan w:val="2"/>
            <w:tcBorders>
              <w:top w:val="nil"/>
              <w:left w:val="nil"/>
              <w:bottom w:val="single" w:sz="4" w:space="0" w:color="auto"/>
              <w:right w:val="nil"/>
            </w:tcBorders>
            <w:shd w:val="clear" w:color="auto" w:fill="EFF7CE"/>
          </w:tcPr>
          <w:p w14:paraId="641B03A2" w14:textId="77777777" w:rsidR="0072038D" w:rsidRPr="3036A6D3" w:rsidRDefault="0072038D" w:rsidP="00B4537B">
            <w:pPr>
              <w:spacing w:line="276" w:lineRule="auto"/>
              <w:jc w:val="center"/>
              <w:rPr>
                <w:rFonts w:eastAsia="Arial" w:cs="Arial"/>
              </w:rPr>
            </w:pPr>
          </w:p>
        </w:tc>
      </w:tr>
      <w:tr w:rsidR="0072038D" w14:paraId="741C9DDD" w14:textId="77777777" w:rsidTr="00716867">
        <w:trPr>
          <w:gridAfter w:val="3"/>
          <w:wAfter w:w="544" w:type="dxa"/>
        </w:trPr>
        <w:tc>
          <w:tcPr>
            <w:tcW w:w="3539" w:type="dxa"/>
            <w:tcBorders>
              <w:top w:val="nil"/>
              <w:left w:val="nil"/>
              <w:bottom w:val="nil"/>
              <w:right w:val="nil"/>
            </w:tcBorders>
            <w:shd w:val="clear" w:color="auto" w:fill="EFF7CE"/>
          </w:tcPr>
          <w:p w14:paraId="46B59A96"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3FF84C53" w14:textId="77777777" w:rsidR="0072038D" w:rsidRDefault="0072038D" w:rsidP="00B4537B">
            <w:pPr>
              <w:spacing w:line="276" w:lineRule="auto"/>
            </w:pPr>
            <w:r w:rsidRPr="3036A6D3">
              <w:rPr>
                <w:rFonts w:eastAsia="Arial" w:cs="Arial"/>
                <w:color w:val="000000" w:themeColor="text1"/>
              </w:rPr>
              <w:t>Reduced costs</w:t>
            </w:r>
          </w:p>
        </w:tc>
        <w:tc>
          <w:tcPr>
            <w:tcW w:w="1689" w:type="dxa"/>
            <w:gridSpan w:val="2"/>
            <w:tcBorders>
              <w:top w:val="single" w:sz="4" w:space="0" w:color="auto"/>
              <w:left w:val="single" w:sz="4" w:space="0" w:color="auto"/>
              <w:bottom w:val="single" w:sz="4" w:space="0" w:color="auto"/>
              <w:right w:val="single" w:sz="4" w:space="0" w:color="auto"/>
            </w:tcBorders>
          </w:tcPr>
          <w:p w14:paraId="3394F235" w14:textId="77777777" w:rsidR="0072038D" w:rsidRDefault="0072038D" w:rsidP="00B4537B">
            <w:pPr>
              <w:spacing w:line="276" w:lineRule="auto"/>
              <w:jc w:val="center"/>
            </w:pPr>
            <w:r>
              <w:t>+</w:t>
            </w:r>
          </w:p>
        </w:tc>
      </w:tr>
      <w:tr w:rsidR="0072038D" w14:paraId="60DC02E7" w14:textId="77777777" w:rsidTr="00716867">
        <w:trPr>
          <w:gridAfter w:val="3"/>
          <w:wAfter w:w="544" w:type="dxa"/>
        </w:trPr>
        <w:tc>
          <w:tcPr>
            <w:tcW w:w="3539" w:type="dxa"/>
            <w:tcBorders>
              <w:top w:val="nil"/>
              <w:left w:val="nil"/>
              <w:bottom w:val="nil"/>
              <w:right w:val="nil"/>
            </w:tcBorders>
            <w:shd w:val="clear" w:color="auto" w:fill="EFF7CE"/>
          </w:tcPr>
          <w:p w14:paraId="08E1137C"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3DB53A9D" w14:textId="77777777" w:rsidR="0072038D" w:rsidRDefault="0072038D" w:rsidP="00B4537B">
            <w:pPr>
              <w:spacing w:line="276" w:lineRule="auto"/>
            </w:pPr>
            <w:r w:rsidRPr="3036A6D3">
              <w:rPr>
                <w:rFonts w:eastAsia="Arial" w:cs="Arial"/>
                <w:color w:val="000000" w:themeColor="text1"/>
              </w:rPr>
              <w:t>Improved welfare</w:t>
            </w:r>
          </w:p>
        </w:tc>
        <w:tc>
          <w:tcPr>
            <w:tcW w:w="1689" w:type="dxa"/>
            <w:gridSpan w:val="2"/>
            <w:tcBorders>
              <w:top w:val="single" w:sz="4" w:space="0" w:color="auto"/>
              <w:left w:val="single" w:sz="4" w:space="0" w:color="auto"/>
              <w:bottom w:val="single" w:sz="4" w:space="0" w:color="auto"/>
              <w:right w:val="single" w:sz="4" w:space="0" w:color="auto"/>
            </w:tcBorders>
          </w:tcPr>
          <w:p w14:paraId="6C966635" w14:textId="77777777" w:rsidR="0072038D" w:rsidRDefault="0072038D" w:rsidP="00B4537B">
            <w:pPr>
              <w:spacing w:line="276" w:lineRule="auto"/>
              <w:jc w:val="center"/>
            </w:pPr>
            <w:r>
              <w:t>+</w:t>
            </w:r>
          </w:p>
        </w:tc>
      </w:tr>
      <w:tr w:rsidR="0072038D" w14:paraId="0D0AF366" w14:textId="77777777" w:rsidTr="00716867">
        <w:trPr>
          <w:gridAfter w:val="3"/>
          <w:wAfter w:w="544" w:type="dxa"/>
        </w:trPr>
        <w:tc>
          <w:tcPr>
            <w:tcW w:w="3539" w:type="dxa"/>
            <w:tcBorders>
              <w:top w:val="nil"/>
              <w:left w:val="nil"/>
              <w:bottom w:val="nil"/>
              <w:right w:val="nil"/>
            </w:tcBorders>
            <w:shd w:val="clear" w:color="auto" w:fill="EFF7CE"/>
          </w:tcPr>
          <w:p w14:paraId="7368374D"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001E6795"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2978741B" w14:textId="77777777" w:rsidR="0072038D" w:rsidRDefault="0072038D" w:rsidP="00B4537B">
            <w:pPr>
              <w:spacing w:line="276" w:lineRule="auto"/>
              <w:jc w:val="center"/>
            </w:pPr>
            <w:r w:rsidRPr="3036A6D3">
              <w:rPr>
                <w:rFonts w:eastAsia="Arial" w:cs="Arial"/>
              </w:rPr>
              <w:t xml:space="preserve"> </w:t>
            </w:r>
          </w:p>
        </w:tc>
      </w:tr>
      <w:tr w:rsidR="0072038D" w14:paraId="179B4390" w14:textId="77777777" w:rsidTr="00716867">
        <w:trPr>
          <w:gridAfter w:val="3"/>
          <w:wAfter w:w="544" w:type="dxa"/>
        </w:trPr>
        <w:tc>
          <w:tcPr>
            <w:tcW w:w="3539" w:type="dxa"/>
            <w:tcBorders>
              <w:top w:val="nil"/>
              <w:left w:val="nil"/>
              <w:bottom w:val="nil"/>
              <w:right w:val="nil"/>
            </w:tcBorders>
            <w:shd w:val="clear" w:color="auto" w:fill="D0E96C"/>
          </w:tcPr>
          <w:p w14:paraId="78284BC5" w14:textId="77777777" w:rsidR="0072038D" w:rsidRDefault="0072038D" w:rsidP="00B4537B">
            <w:pPr>
              <w:spacing w:line="276" w:lineRule="auto"/>
            </w:pPr>
            <w:r w:rsidRPr="3036A6D3">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3CEFBBDA"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54067AA1" w14:textId="77777777" w:rsidR="0072038D" w:rsidRDefault="0072038D" w:rsidP="00B4537B">
            <w:pPr>
              <w:spacing w:line="276" w:lineRule="auto"/>
              <w:jc w:val="center"/>
            </w:pPr>
            <w:r w:rsidRPr="3036A6D3">
              <w:rPr>
                <w:rFonts w:eastAsia="Arial" w:cs="Arial"/>
              </w:rPr>
              <w:t xml:space="preserve"> </w:t>
            </w:r>
          </w:p>
        </w:tc>
      </w:tr>
      <w:tr w:rsidR="0072038D" w14:paraId="6ED0FD1A" w14:textId="77777777" w:rsidTr="00716867">
        <w:trPr>
          <w:gridAfter w:val="3"/>
          <w:wAfter w:w="544" w:type="dxa"/>
        </w:trPr>
        <w:tc>
          <w:tcPr>
            <w:tcW w:w="3539" w:type="dxa"/>
            <w:tcBorders>
              <w:top w:val="nil"/>
              <w:left w:val="nil"/>
              <w:bottom w:val="nil"/>
              <w:right w:val="nil"/>
            </w:tcBorders>
            <w:shd w:val="clear" w:color="auto" w:fill="EFF7CE"/>
          </w:tcPr>
          <w:p w14:paraId="3A7BB352"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369B199F"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7732B184" w14:textId="77777777" w:rsidR="0072038D" w:rsidRDefault="0072038D" w:rsidP="00B4537B">
            <w:pPr>
              <w:spacing w:line="276" w:lineRule="auto"/>
              <w:jc w:val="center"/>
            </w:pPr>
            <w:r>
              <w:t>£</w:t>
            </w:r>
          </w:p>
        </w:tc>
      </w:tr>
      <w:tr w:rsidR="0072038D" w14:paraId="56BAA95A" w14:textId="77777777" w:rsidTr="00716867">
        <w:trPr>
          <w:gridAfter w:val="3"/>
          <w:wAfter w:w="544" w:type="dxa"/>
        </w:trPr>
        <w:tc>
          <w:tcPr>
            <w:tcW w:w="3539" w:type="dxa"/>
            <w:tcBorders>
              <w:top w:val="nil"/>
              <w:left w:val="nil"/>
              <w:bottom w:val="nil"/>
              <w:right w:val="nil"/>
            </w:tcBorders>
            <w:shd w:val="clear" w:color="auto" w:fill="EFF7CE"/>
          </w:tcPr>
          <w:p w14:paraId="628ABADD"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nil"/>
            </w:tcBorders>
            <w:shd w:val="clear" w:color="auto" w:fill="EFF7CE"/>
          </w:tcPr>
          <w:p w14:paraId="7F2FAA31"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62A107F2" w14:textId="77777777" w:rsidR="0072038D" w:rsidRDefault="0072038D" w:rsidP="00B4537B">
            <w:pPr>
              <w:spacing w:line="276" w:lineRule="auto"/>
              <w:jc w:val="center"/>
            </w:pPr>
            <w:r w:rsidRPr="3036A6D3">
              <w:rPr>
                <w:rFonts w:eastAsia="Arial" w:cs="Arial"/>
              </w:rPr>
              <w:t xml:space="preserve"> </w:t>
            </w:r>
          </w:p>
        </w:tc>
      </w:tr>
      <w:tr w:rsidR="0072038D" w14:paraId="4E447637" w14:textId="77777777" w:rsidTr="00716867">
        <w:trPr>
          <w:gridAfter w:val="3"/>
          <w:wAfter w:w="544" w:type="dxa"/>
        </w:trPr>
        <w:tc>
          <w:tcPr>
            <w:tcW w:w="3539" w:type="dxa"/>
            <w:tcBorders>
              <w:top w:val="nil"/>
              <w:left w:val="nil"/>
              <w:bottom w:val="nil"/>
              <w:right w:val="nil"/>
            </w:tcBorders>
            <w:shd w:val="clear" w:color="auto" w:fill="D0E96C"/>
          </w:tcPr>
          <w:p w14:paraId="51FFC4C0" w14:textId="77777777" w:rsidR="0072038D" w:rsidRDefault="0072038D" w:rsidP="00B4537B">
            <w:pPr>
              <w:spacing w:line="276" w:lineRule="auto"/>
            </w:pPr>
            <w:r w:rsidRPr="3036A6D3">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5C2BD888"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191ED0FF" w14:textId="77777777" w:rsidR="0072038D" w:rsidRDefault="0072038D" w:rsidP="00B4537B">
            <w:pPr>
              <w:spacing w:line="276" w:lineRule="auto"/>
              <w:jc w:val="center"/>
            </w:pPr>
            <w:r w:rsidRPr="3036A6D3">
              <w:rPr>
                <w:rFonts w:eastAsia="Arial" w:cs="Arial"/>
              </w:rPr>
              <w:t xml:space="preserve"> </w:t>
            </w:r>
          </w:p>
        </w:tc>
      </w:tr>
      <w:tr w:rsidR="0072038D" w14:paraId="44D1EC30" w14:textId="77777777" w:rsidTr="00716867">
        <w:trPr>
          <w:gridAfter w:val="3"/>
          <w:wAfter w:w="544" w:type="dxa"/>
        </w:trPr>
        <w:tc>
          <w:tcPr>
            <w:tcW w:w="3539" w:type="dxa"/>
            <w:tcBorders>
              <w:top w:val="nil"/>
              <w:left w:val="nil"/>
              <w:bottom w:val="nil"/>
              <w:right w:val="nil"/>
            </w:tcBorders>
            <w:shd w:val="clear" w:color="auto" w:fill="EFF7CE"/>
          </w:tcPr>
          <w:p w14:paraId="337802EF"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1E155455"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3350FBA0" w14:textId="77777777" w:rsidR="0072038D" w:rsidRDefault="0072038D" w:rsidP="00B4537B">
            <w:pPr>
              <w:spacing w:line="276" w:lineRule="auto"/>
              <w:jc w:val="center"/>
            </w:pPr>
            <w:r>
              <w:t xml:space="preserve">Fast </w:t>
            </w:r>
          </w:p>
        </w:tc>
      </w:tr>
      <w:tr w:rsidR="0072038D" w14:paraId="725A5B2D" w14:textId="77777777" w:rsidTr="00716867">
        <w:trPr>
          <w:gridAfter w:val="3"/>
          <w:wAfter w:w="544" w:type="dxa"/>
        </w:trPr>
        <w:tc>
          <w:tcPr>
            <w:tcW w:w="3539" w:type="dxa"/>
            <w:tcBorders>
              <w:top w:val="nil"/>
              <w:left w:val="nil"/>
              <w:bottom w:val="nil"/>
              <w:right w:val="nil"/>
            </w:tcBorders>
            <w:shd w:val="clear" w:color="auto" w:fill="EFF7CE"/>
          </w:tcPr>
          <w:p w14:paraId="445EB6B8"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nil"/>
            </w:tcBorders>
            <w:shd w:val="clear" w:color="auto" w:fill="EFF7CE"/>
          </w:tcPr>
          <w:p w14:paraId="00947D0D"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5B8E04C8" w14:textId="77777777" w:rsidR="0072038D" w:rsidRDefault="0072038D" w:rsidP="00B4537B">
            <w:pPr>
              <w:spacing w:line="276" w:lineRule="auto"/>
              <w:jc w:val="center"/>
            </w:pPr>
            <w:r w:rsidRPr="3036A6D3">
              <w:rPr>
                <w:rFonts w:eastAsia="Arial" w:cs="Arial"/>
              </w:rPr>
              <w:t xml:space="preserve"> </w:t>
            </w:r>
          </w:p>
        </w:tc>
      </w:tr>
      <w:tr w:rsidR="0072038D" w14:paraId="520F8023" w14:textId="77777777" w:rsidTr="00716867">
        <w:trPr>
          <w:gridAfter w:val="3"/>
          <w:wAfter w:w="544" w:type="dxa"/>
        </w:trPr>
        <w:tc>
          <w:tcPr>
            <w:tcW w:w="3539" w:type="dxa"/>
            <w:tcBorders>
              <w:top w:val="nil"/>
              <w:left w:val="nil"/>
              <w:bottom w:val="nil"/>
              <w:right w:val="nil"/>
            </w:tcBorders>
            <w:shd w:val="clear" w:color="auto" w:fill="D0E96C"/>
          </w:tcPr>
          <w:p w14:paraId="0F68AF95" w14:textId="77777777" w:rsidR="0072038D" w:rsidRDefault="0072038D" w:rsidP="00B4537B">
            <w:pPr>
              <w:spacing w:line="276" w:lineRule="auto"/>
            </w:pPr>
            <w:r w:rsidRPr="3036A6D3">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3E249FB3"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1E0F7530" w14:textId="77777777" w:rsidR="0072038D" w:rsidRDefault="0072038D" w:rsidP="00B4537B">
            <w:pPr>
              <w:spacing w:line="276" w:lineRule="auto"/>
              <w:jc w:val="center"/>
            </w:pPr>
            <w:r w:rsidRPr="3036A6D3">
              <w:rPr>
                <w:rFonts w:eastAsia="Arial" w:cs="Arial"/>
              </w:rPr>
              <w:t xml:space="preserve"> </w:t>
            </w:r>
          </w:p>
        </w:tc>
      </w:tr>
      <w:tr w:rsidR="0072038D" w14:paraId="030E1BE4" w14:textId="77777777" w:rsidTr="00716867">
        <w:trPr>
          <w:gridAfter w:val="3"/>
          <w:wAfter w:w="544" w:type="dxa"/>
        </w:trPr>
        <w:tc>
          <w:tcPr>
            <w:tcW w:w="3539" w:type="dxa"/>
            <w:tcBorders>
              <w:top w:val="nil"/>
              <w:left w:val="nil"/>
              <w:bottom w:val="nil"/>
              <w:right w:val="nil"/>
            </w:tcBorders>
            <w:shd w:val="clear" w:color="auto" w:fill="EFF7CE"/>
          </w:tcPr>
          <w:p w14:paraId="37B3A66B"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02041956" w14:textId="77777777" w:rsidR="0072038D" w:rsidRDefault="0072038D" w:rsidP="00B4537B">
            <w:pPr>
              <w:spacing w:line="276" w:lineRule="auto"/>
            </w:pPr>
            <w:r w:rsidRPr="3036A6D3">
              <w:rPr>
                <w:rFonts w:eastAsia="Arial" w:cs="Arial"/>
                <w:color w:val="000000" w:themeColor="text1"/>
              </w:rPr>
              <w:t>Quality</w:t>
            </w:r>
          </w:p>
        </w:tc>
        <w:tc>
          <w:tcPr>
            <w:tcW w:w="1689" w:type="dxa"/>
            <w:gridSpan w:val="2"/>
            <w:tcBorders>
              <w:top w:val="single" w:sz="4" w:space="0" w:color="auto"/>
              <w:left w:val="single" w:sz="4" w:space="0" w:color="auto"/>
              <w:bottom w:val="single" w:sz="4" w:space="0" w:color="auto"/>
              <w:right w:val="single" w:sz="4" w:space="0" w:color="auto"/>
            </w:tcBorders>
          </w:tcPr>
          <w:p w14:paraId="724CB023" w14:textId="77777777" w:rsidR="0072038D" w:rsidRDefault="0072038D" w:rsidP="00B4537B">
            <w:pPr>
              <w:spacing w:line="276" w:lineRule="auto"/>
              <w:jc w:val="center"/>
            </w:pPr>
            <w:r>
              <w:t xml:space="preserve">High </w:t>
            </w:r>
          </w:p>
        </w:tc>
      </w:tr>
      <w:tr w:rsidR="0072038D" w14:paraId="130A2061" w14:textId="77777777" w:rsidTr="00716867">
        <w:trPr>
          <w:gridAfter w:val="3"/>
          <w:wAfter w:w="544" w:type="dxa"/>
        </w:trPr>
        <w:tc>
          <w:tcPr>
            <w:tcW w:w="3539" w:type="dxa"/>
            <w:tcBorders>
              <w:top w:val="nil"/>
              <w:left w:val="nil"/>
              <w:bottom w:val="nil"/>
              <w:right w:val="nil"/>
            </w:tcBorders>
            <w:shd w:val="clear" w:color="auto" w:fill="EFF7CE"/>
          </w:tcPr>
          <w:p w14:paraId="4F50B6E5"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66854A74" w14:textId="77777777" w:rsidR="0072038D" w:rsidRDefault="0072038D" w:rsidP="00B4537B">
            <w:pPr>
              <w:spacing w:line="276" w:lineRule="auto"/>
            </w:pPr>
            <w:r w:rsidRPr="3036A6D3">
              <w:rPr>
                <w:rFonts w:eastAsia="Arial" w:cs="Arial"/>
                <w:color w:val="000000" w:themeColor="text1"/>
              </w:rPr>
              <w:t>Context</w:t>
            </w:r>
          </w:p>
        </w:tc>
        <w:tc>
          <w:tcPr>
            <w:tcW w:w="1689" w:type="dxa"/>
            <w:gridSpan w:val="2"/>
            <w:tcBorders>
              <w:top w:val="single" w:sz="4" w:space="0" w:color="auto"/>
              <w:left w:val="single" w:sz="8" w:space="0" w:color="auto"/>
              <w:bottom w:val="single" w:sz="8" w:space="0" w:color="auto"/>
              <w:right w:val="single" w:sz="8" w:space="0" w:color="auto"/>
            </w:tcBorders>
          </w:tcPr>
          <w:p w14:paraId="22863E20" w14:textId="77777777" w:rsidR="0072038D" w:rsidRDefault="0072038D" w:rsidP="00B4537B">
            <w:pPr>
              <w:spacing w:line="276" w:lineRule="auto"/>
              <w:jc w:val="center"/>
            </w:pPr>
            <w:r>
              <w:t xml:space="preserve">High </w:t>
            </w:r>
          </w:p>
        </w:tc>
      </w:tr>
      <w:tr w:rsidR="0072038D" w14:paraId="4082293D" w14:textId="77777777" w:rsidTr="00716867">
        <w:trPr>
          <w:gridAfter w:val="3"/>
          <w:wAfter w:w="544" w:type="dxa"/>
        </w:trPr>
        <w:tc>
          <w:tcPr>
            <w:tcW w:w="3539" w:type="dxa"/>
            <w:tcBorders>
              <w:top w:val="nil"/>
              <w:left w:val="nil"/>
              <w:bottom w:val="nil"/>
              <w:right w:val="nil"/>
            </w:tcBorders>
            <w:shd w:val="clear" w:color="auto" w:fill="EFF7CE"/>
          </w:tcPr>
          <w:p w14:paraId="0688D90C"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4AFB507D" w14:textId="77777777" w:rsidR="0072038D" w:rsidRDefault="0072038D" w:rsidP="00B4537B">
            <w:pPr>
              <w:spacing w:line="276" w:lineRule="auto"/>
            </w:pPr>
            <w:r w:rsidRPr="3036A6D3">
              <w:rPr>
                <w:rFonts w:eastAsia="Arial" w:cs="Arial"/>
                <w:color w:val="000000" w:themeColor="text1"/>
              </w:rPr>
              <w:t>Overall</w:t>
            </w:r>
          </w:p>
        </w:tc>
        <w:tc>
          <w:tcPr>
            <w:tcW w:w="1689" w:type="dxa"/>
            <w:gridSpan w:val="2"/>
            <w:tcBorders>
              <w:top w:val="single" w:sz="8" w:space="0" w:color="auto"/>
              <w:left w:val="single" w:sz="8" w:space="0" w:color="auto"/>
              <w:bottom w:val="single" w:sz="8" w:space="0" w:color="auto"/>
              <w:right w:val="single" w:sz="8" w:space="0" w:color="auto"/>
            </w:tcBorders>
          </w:tcPr>
          <w:p w14:paraId="264BAEEB" w14:textId="77777777" w:rsidR="0072038D" w:rsidRDefault="0072038D" w:rsidP="00B4537B">
            <w:pPr>
              <w:spacing w:line="276" w:lineRule="auto"/>
              <w:jc w:val="center"/>
            </w:pPr>
            <w:r>
              <w:t xml:space="preserve">High </w:t>
            </w:r>
          </w:p>
        </w:tc>
      </w:tr>
      <w:tr w:rsidR="0072038D" w14:paraId="3F64C75B" w14:textId="77777777" w:rsidTr="00716867">
        <w:tc>
          <w:tcPr>
            <w:tcW w:w="3539" w:type="dxa"/>
            <w:tcBorders>
              <w:top w:val="nil"/>
              <w:left w:val="nil"/>
              <w:bottom w:val="nil"/>
              <w:right w:val="nil"/>
            </w:tcBorders>
            <w:vAlign w:val="center"/>
          </w:tcPr>
          <w:p w14:paraId="5C74E805" w14:textId="77777777" w:rsidR="0072038D" w:rsidRDefault="0072038D" w:rsidP="00B4537B">
            <w:pPr>
              <w:spacing w:line="276" w:lineRule="auto"/>
            </w:pPr>
          </w:p>
        </w:tc>
        <w:tc>
          <w:tcPr>
            <w:tcW w:w="236" w:type="dxa"/>
            <w:tcBorders>
              <w:top w:val="nil"/>
              <w:left w:val="nil"/>
              <w:bottom w:val="nil"/>
              <w:right w:val="nil"/>
            </w:tcBorders>
            <w:vAlign w:val="center"/>
          </w:tcPr>
          <w:p w14:paraId="0BF5E003"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729F7E8C" w14:textId="77777777" w:rsidR="0072038D" w:rsidRDefault="0072038D" w:rsidP="00B4537B">
            <w:pPr>
              <w:spacing w:line="276" w:lineRule="auto"/>
            </w:pPr>
          </w:p>
        </w:tc>
        <w:tc>
          <w:tcPr>
            <w:tcW w:w="1696" w:type="dxa"/>
            <w:gridSpan w:val="2"/>
            <w:tcBorders>
              <w:top w:val="single" w:sz="8" w:space="0" w:color="auto"/>
              <w:left w:val="nil"/>
              <w:bottom w:val="nil"/>
              <w:right w:val="nil"/>
            </w:tcBorders>
            <w:vAlign w:val="center"/>
          </w:tcPr>
          <w:p w14:paraId="6BC6A82F" w14:textId="77777777" w:rsidR="0072038D" w:rsidRDefault="0072038D" w:rsidP="00B4537B">
            <w:pPr>
              <w:spacing w:line="276" w:lineRule="auto"/>
            </w:pPr>
          </w:p>
        </w:tc>
        <w:tc>
          <w:tcPr>
            <w:tcW w:w="236" w:type="dxa"/>
            <w:tcBorders>
              <w:top w:val="nil"/>
              <w:left w:val="nil"/>
              <w:bottom w:val="nil"/>
              <w:right w:val="nil"/>
            </w:tcBorders>
            <w:vAlign w:val="center"/>
          </w:tcPr>
          <w:p w14:paraId="3F2EFF7F" w14:textId="77777777" w:rsidR="0072038D" w:rsidRDefault="0072038D" w:rsidP="00B4537B">
            <w:pPr>
              <w:spacing w:line="276" w:lineRule="auto"/>
            </w:pPr>
          </w:p>
        </w:tc>
        <w:tc>
          <w:tcPr>
            <w:tcW w:w="236" w:type="dxa"/>
            <w:tcBorders>
              <w:top w:val="nil"/>
              <w:left w:val="nil"/>
              <w:bottom w:val="nil"/>
              <w:right w:val="nil"/>
            </w:tcBorders>
            <w:vAlign w:val="center"/>
          </w:tcPr>
          <w:p w14:paraId="090C7EAF" w14:textId="77777777" w:rsidR="0072038D" w:rsidRDefault="0072038D" w:rsidP="00B4537B">
            <w:pPr>
              <w:spacing w:line="276" w:lineRule="auto"/>
            </w:pPr>
          </w:p>
        </w:tc>
      </w:tr>
    </w:tbl>
    <w:p w14:paraId="2495EB19" w14:textId="77777777" w:rsidR="0022301F" w:rsidRDefault="0022301F" w:rsidP="00B4537B">
      <w:pPr>
        <w:spacing w:line="276" w:lineRule="auto"/>
        <w:rPr>
          <w:b/>
          <w:bCs/>
        </w:rPr>
      </w:pPr>
    </w:p>
    <w:p w14:paraId="2086923E" w14:textId="77777777" w:rsidR="0022301F" w:rsidRDefault="0022301F" w:rsidP="00B4537B">
      <w:pPr>
        <w:spacing w:line="276" w:lineRule="auto"/>
        <w:jc w:val="left"/>
        <w:rPr>
          <w:b/>
          <w:bCs/>
        </w:rPr>
      </w:pPr>
      <w:r>
        <w:rPr>
          <w:b/>
          <w:bCs/>
        </w:rPr>
        <w:br w:type="page"/>
      </w:r>
    </w:p>
    <w:p w14:paraId="1840C85A" w14:textId="2668E0D8" w:rsidR="0072038D" w:rsidRPr="00307A3C" w:rsidRDefault="0072038D" w:rsidP="00B4537B">
      <w:pPr>
        <w:spacing w:line="276" w:lineRule="auto"/>
        <w:rPr>
          <w:rFonts w:eastAsiaTheme="majorEastAsia"/>
          <w:b/>
          <w:bCs/>
        </w:rPr>
      </w:pPr>
      <w:r w:rsidRPr="00307A3C">
        <w:rPr>
          <w:b/>
          <w:bCs/>
        </w:rPr>
        <w:t>Narrative Summary</w:t>
      </w:r>
    </w:p>
    <w:p w14:paraId="6C86C9CD" w14:textId="77777777" w:rsidR="0072038D" w:rsidRDefault="0072038D" w:rsidP="00B4537B">
      <w:pPr>
        <w:spacing w:line="276" w:lineRule="auto"/>
        <w:rPr>
          <w:b/>
          <w:bCs/>
        </w:rPr>
      </w:pPr>
      <w:r w:rsidRPr="00307A3C">
        <w:rPr>
          <w:b/>
          <w:bCs/>
        </w:rPr>
        <w:t>1. What is the practice?</w:t>
      </w:r>
    </w:p>
    <w:p w14:paraId="09F8B450" w14:textId="22D69863" w:rsidR="0072038D" w:rsidRPr="00B46BAB" w:rsidRDefault="0072038D" w:rsidP="00B4537B">
      <w:pPr>
        <w:spacing w:line="276" w:lineRule="auto"/>
      </w:pPr>
      <w:r>
        <w:t>Several prebiotics are available in the market and can be incorporat</w:t>
      </w:r>
      <w:r w:rsidR="380C8E96">
        <w:t>ed</w:t>
      </w:r>
      <w:r>
        <w:t xml:space="preserve"> into pig feeds at desired concentration at different age of the piglets. Prebiotics are known for their ability to modulate gut microbiota and support growth of good bacteria which has been shown to improve the overall gut health, performance and immune system. Example of pre-biotics include inulin and oligosaccharides. </w:t>
      </w:r>
    </w:p>
    <w:p w14:paraId="252A17D6" w14:textId="77777777" w:rsidR="0072038D" w:rsidRDefault="0072038D" w:rsidP="00B4537B">
      <w:pPr>
        <w:spacing w:line="276" w:lineRule="auto"/>
        <w:rPr>
          <w:b/>
          <w:bCs/>
        </w:rPr>
      </w:pPr>
      <w:r w:rsidRPr="00307A3C">
        <w:rPr>
          <w:b/>
          <w:bCs/>
        </w:rPr>
        <w:t>2. How effective is it?</w:t>
      </w:r>
    </w:p>
    <w:p w14:paraId="5AE13E1D" w14:textId="3BD42AB7" w:rsidR="0072038D" w:rsidRPr="00C55B6E" w:rsidRDefault="00FC3CAF" w:rsidP="00B4537B">
      <w:pPr>
        <w:spacing w:line="276" w:lineRule="auto"/>
      </w:pPr>
      <w:r>
        <w:t>The evidence suggests that prebiotics are effective in controlling post-weaning bacteria. Prebiotics have been shown to s</w:t>
      </w:r>
      <w:r w:rsidR="0072038D">
        <w:t>ignifica</w:t>
      </w:r>
      <w:r>
        <w:t>tively</w:t>
      </w:r>
      <w:r w:rsidR="0072038D">
        <w:t xml:space="preserve"> reduc</w:t>
      </w:r>
      <w:r>
        <w:t>e the adhesion and shedding of e</w:t>
      </w:r>
      <w:r w:rsidRPr="00FC3CAF">
        <w:t xml:space="preserve">nterotoxigenic </w:t>
      </w:r>
      <w:r w:rsidR="00850A13" w:rsidRPr="00520C77">
        <w:rPr>
          <w:i/>
          <w:iCs/>
        </w:rPr>
        <w:t>E</w:t>
      </w:r>
      <w:r w:rsidR="00850A13">
        <w:rPr>
          <w:i/>
          <w:iCs/>
        </w:rPr>
        <w:t>.</w:t>
      </w:r>
      <w:r w:rsidR="00850A13" w:rsidRPr="00520C77">
        <w:rPr>
          <w:i/>
          <w:iCs/>
        </w:rPr>
        <w:t xml:space="preserve"> </w:t>
      </w:r>
      <w:r w:rsidR="00520C77" w:rsidRPr="00520C77">
        <w:rPr>
          <w:i/>
          <w:iCs/>
        </w:rPr>
        <w:t>coli</w:t>
      </w:r>
      <w:r>
        <w:rPr>
          <w:i/>
          <w:iCs/>
        </w:rPr>
        <w:t xml:space="preserve">, </w:t>
      </w:r>
      <w:r w:rsidR="0072038D">
        <w:t xml:space="preserve">and </w:t>
      </w:r>
      <w:r>
        <w:t xml:space="preserve">to </w:t>
      </w:r>
      <w:r w:rsidR="0072038D">
        <w:t>selective</w:t>
      </w:r>
      <w:r>
        <w:t>ly</w:t>
      </w:r>
      <w:r w:rsidR="0072038D">
        <w:t xml:space="preserve"> stimulat</w:t>
      </w:r>
      <w:r>
        <w:t xml:space="preserve">e </w:t>
      </w:r>
      <w:r w:rsidR="0072038D">
        <w:t xml:space="preserve">the outgrowth of good bacteria such as bifidobacterial and lactobacillus as well, consequently mitigating diarrhoea. For example, incorporating </w:t>
      </w:r>
      <w:r w:rsidR="0072038D" w:rsidRPr="001E678B">
        <w:t xml:space="preserve">100 or 200 mg/kg of chito-oligosaccharide </w:t>
      </w:r>
      <w:r w:rsidR="0072038D">
        <w:t xml:space="preserve">or </w:t>
      </w:r>
      <w:r w:rsidR="0072038D" w:rsidRPr="00CB03B5">
        <w:t xml:space="preserve">6.0 g/kg </w:t>
      </w:r>
      <w:r w:rsidR="0072038D">
        <w:t>of i</w:t>
      </w:r>
      <w:r w:rsidR="0072038D" w:rsidRPr="00CB03B5">
        <w:t xml:space="preserve">somalto-oligosaccharides </w:t>
      </w:r>
      <w:r w:rsidR="0072038D" w:rsidRPr="001E678B">
        <w:t>improved growth performance</w:t>
      </w:r>
      <w:r w:rsidR="0072038D">
        <w:t xml:space="preserve">, </w:t>
      </w:r>
      <w:r w:rsidR="0072038D" w:rsidRPr="001E678B">
        <w:t>digestibility of dietary nutrients, decreased the incidence of diarrhoea, and improved small intestine morphology</w:t>
      </w:r>
      <w:r w:rsidR="0072038D">
        <w:t xml:space="preserve"> in weaning pigs. However, incorporating </w:t>
      </w:r>
      <w:r w:rsidR="0072038D" w:rsidRPr="00B1666A">
        <w:t>0.1% of chicory, mannan oligosaccharides, or 0.02% of chitosan to diets for weaning pigs had no effect on growth performance</w:t>
      </w:r>
      <w:r w:rsidR="0072038D">
        <w:t xml:space="preserve"> or on immunity</w:t>
      </w:r>
      <w:r w:rsidR="00372AFB">
        <w:t xml:space="preserve"> </w:t>
      </w:r>
      <w:r w:rsidR="00372AFB">
        <w:fldChar w:fldCharType="begin"/>
      </w:r>
      <w:r w:rsidR="00372AFB">
        <w:instrText xml:space="preserve"> ADDIN EN.CITE &lt;EndNote&gt;&lt;Cite&gt;&lt;Author&gt;Liu&lt;/Author&gt;&lt;Year&gt;2018&lt;/Year&gt;&lt;RecNum&gt;635&lt;/RecNum&gt;&lt;DisplayText&gt;(Y. Liu et al., 2018)&lt;/DisplayText&gt;&lt;record&gt;&lt;rec-number&gt;635&lt;/rec-number&gt;&lt;foreign-keys&gt;&lt;key app="EN" db-id="99spxtxajxsasbefr95pf00rfrs00ep9ve2a" timestamp="1664736582"&gt;635&lt;/key&gt;&lt;/foreign-keys&gt;&lt;ref-type name="Journal Article"&gt;17&lt;/ref-type&gt;&lt;contributors&gt;&lt;authors&gt;&lt;author&gt;Liu, Y.&lt;/author&gt;&lt;author&gt;Espinosa, C. D.&lt;/author&gt;&lt;author&gt;Abelilla, J. J.&lt;/author&gt;&lt;author&gt;Casas, G. A.&lt;/author&gt;&lt;author&gt;Lagos, L. V.&lt;/author&gt;&lt;author&gt;Lee, S. A.&lt;/author&gt;&lt;author&gt;Kwon, W. B.&lt;/author&gt;&lt;author&gt;Mathai, J. K.&lt;/author&gt;&lt;author&gt;Navarro, D. M. D. L.&lt;/author&gt;&lt;author&gt;Jaworski, N. W.&lt;/author&gt;&lt;author&gt;Stein, H. H.&lt;/author&gt;&lt;/authors&gt;&lt;/contributors&gt;&lt;titles&gt;&lt;title&gt;Non-antibiotic feed additives in diets for pigs: A review&lt;/title&gt;&lt;secondary-title&gt;Animal Nutrition&lt;/secondary-title&gt;&lt;short-title&gt;Non-antibiotic feed additives in diets for pigs: A review&lt;/short-title&gt;&lt;/titles&gt;&lt;periodical&gt;&lt;full-title&gt;Animal Nutrition&lt;/full-title&gt;&lt;/periodical&gt;&lt;pages&gt;113-125&lt;/pages&gt;&lt;volume&gt;4&lt;/volume&gt;&lt;number&gt;2&lt;/number&gt;&lt;keywords&gt;&lt;keyword&gt;Acidifiers&lt;/keyword&gt;&lt;keyword&gt;Direct-fed microbials&lt;/keyword&gt;&lt;keyword&gt;Minerals&lt;/keyword&gt;&lt;keyword&gt;Pigs&lt;/keyword&gt;&lt;keyword&gt;Plant extracts&lt;/keyword&gt;&lt;keyword&gt;Prebiotics&lt;/keyword&gt;&lt;/keywords&gt;&lt;dates&gt;&lt;year&gt;2018&lt;/year&gt;&lt;/dates&gt;&lt;work-type&gt;Review&lt;/work-type&gt;&lt;urls&gt;&lt;related-urls&gt;&lt;url&gt;https://www.scopus.com/inward/record.uri?eid=2-s2.0-85044007870&amp;amp;doi=10.1016%2fj.aninu.2018.01.007&amp;amp;partnerID=40&amp;amp;md5=a0e465d34418360363edab1d30661d9dhttps://www.ncbi.nlm.nih.gov/pmc/articles/PMC6103469/pdf/main.pdf&lt;/url&gt;&lt;/related-urls&gt;&lt;/urls&gt;&lt;electronic-resource-num&gt;10.1016/j.aninu.2018.01.007&lt;/electronic-resource-num&gt;&lt;remote-database-name&gt;Scopus&lt;/remote-database-name&gt;&lt;language&gt;English&lt;/language&gt;&lt;/record&gt;&lt;/Cite&gt;&lt;/EndNote&gt;</w:instrText>
      </w:r>
      <w:r w:rsidR="00372AFB">
        <w:fldChar w:fldCharType="separate"/>
      </w:r>
      <w:r w:rsidR="00372AFB">
        <w:rPr>
          <w:noProof/>
        </w:rPr>
        <w:t>(</w:t>
      </w:r>
      <w:hyperlink w:anchor="_ENREF_83" w:tooltip="Liu, 2018 #635" w:history="1">
        <w:r w:rsidR="005F0597">
          <w:rPr>
            <w:noProof/>
          </w:rPr>
          <w:t>Y. Liu et al., 2018</w:t>
        </w:r>
      </w:hyperlink>
      <w:r w:rsidR="00372AFB">
        <w:rPr>
          <w:noProof/>
        </w:rPr>
        <w:t>)</w:t>
      </w:r>
      <w:r w:rsidR="00372AFB">
        <w:fldChar w:fldCharType="end"/>
      </w:r>
      <w:r w:rsidR="0072038D">
        <w:t>.</w:t>
      </w:r>
      <w:r>
        <w:t xml:space="preserve"> </w:t>
      </w:r>
      <w:r w:rsidRPr="00FC3CAF">
        <w:t xml:space="preserve">However, the effectiveness of this practice will depend on the underlying causes of </w:t>
      </w:r>
      <w:r w:rsidR="00DA336E">
        <w:t>PWD</w:t>
      </w:r>
      <w:r w:rsidRPr="00FC3CAF">
        <w:t>, on the pr</w:t>
      </w:r>
      <w:r>
        <w:t>e</w:t>
      </w:r>
      <w:r w:rsidRPr="00FC3CAF">
        <w:t>biotic</w:t>
      </w:r>
      <w:r>
        <w:t xml:space="preserve"> </w:t>
      </w:r>
      <w:r w:rsidRPr="00FC3CAF">
        <w:t xml:space="preserve">product </w:t>
      </w:r>
      <w:r w:rsidR="7649098E">
        <w:t>being</w:t>
      </w:r>
      <w:r>
        <w:t xml:space="preserve"> </w:t>
      </w:r>
      <w:r w:rsidRPr="00FC3CAF">
        <w:t>used</w:t>
      </w:r>
      <w:r>
        <w:t xml:space="preserve"> and the interactions it may have with the feed ingredients used in the diet</w:t>
      </w:r>
      <w:r w:rsidRPr="00FC3CAF">
        <w:t xml:space="preserve">, and on how well this practice </w:t>
      </w:r>
      <w:r w:rsidR="3BFF01DA">
        <w:t xml:space="preserve">is </w:t>
      </w:r>
      <w:r w:rsidRPr="00FC3CAF">
        <w:t>implemented.</w:t>
      </w:r>
    </w:p>
    <w:p w14:paraId="0E18C26B" w14:textId="77777777" w:rsidR="0072038D" w:rsidRDefault="0072038D" w:rsidP="00B4537B">
      <w:pPr>
        <w:spacing w:line="276" w:lineRule="auto"/>
        <w:rPr>
          <w:b/>
          <w:bCs/>
        </w:rPr>
      </w:pPr>
      <w:r w:rsidRPr="00307A3C">
        <w:rPr>
          <w:b/>
          <w:bCs/>
        </w:rPr>
        <w:t>3. Where does it work?</w:t>
      </w:r>
    </w:p>
    <w:p w14:paraId="584D1336" w14:textId="0E6F3AEE" w:rsidR="00FC3CAF" w:rsidRDefault="0072038D" w:rsidP="00B4537B">
      <w:pPr>
        <w:spacing w:line="276" w:lineRule="auto"/>
      </w:pPr>
      <w:r>
        <w:t xml:space="preserve">Supplemented in feeds, works </w:t>
      </w:r>
      <w:r w:rsidR="00E35719">
        <w:t>in the</w:t>
      </w:r>
      <w:r>
        <w:t xml:space="preserve"> pig gut. </w:t>
      </w:r>
      <w:r w:rsidR="00965E6C">
        <w:t>These a</w:t>
      </w:r>
      <w:r>
        <w:t xml:space="preserve">re applicable </w:t>
      </w:r>
      <w:r w:rsidR="00FC3CAF">
        <w:t xml:space="preserve">to pigs </w:t>
      </w:r>
      <w:r>
        <w:t>indoors and outdoors.</w:t>
      </w:r>
      <w:r w:rsidR="00965E6C" w:rsidRPr="00965E6C">
        <w:t xml:space="preserve"> </w:t>
      </w:r>
    </w:p>
    <w:p w14:paraId="4FD79D99" w14:textId="77777777" w:rsidR="0072038D" w:rsidRPr="00307A3C" w:rsidRDefault="0072038D" w:rsidP="00B4537B">
      <w:pPr>
        <w:spacing w:line="276" w:lineRule="auto"/>
        <w:rPr>
          <w:b/>
          <w:bCs/>
        </w:rPr>
      </w:pPr>
      <w:r w:rsidRPr="00307A3C">
        <w:rPr>
          <w:b/>
          <w:bCs/>
        </w:rPr>
        <w:t>4. How much does it cost?</w:t>
      </w:r>
    </w:p>
    <w:p w14:paraId="1DC5D0A6" w14:textId="3E3E7BAF" w:rsidR="0072038D" w:rsidRDefault="0072038D" w:rsidP="00B4537B">
      <w:pPr>
        <w:spacing w:line="276" w:lineRule="auto"/>
      </w:pPr>
      <w:r>
        <w:t>Supplying prebiotics to piglets increases feeding costs. This practice does not require additional equipment but may require additional training on the exact quantity of prebiotics to supplement or on different sources of prebiotics to utilise. In addition, adding prebiotics to the piglets’ diet is not expected to change the normal cost structure of the farm or require a large investment since there is no need for a specialised training. This practice is not expected to require additional capital costs for machinery or implements for the farm, or any major investment in infrastructure or land.  This practice is not expected to increase the complexity of production because probiotics are usually routinely mixed with the daily ration, without adding any major complexity to the provision of the daily diet. This practice may be affected by international trade forces, which may have an impact on the UK price and on the stability of the supply chain. Seaweed can be produced in the UK and there is an incipient market for this product in the UK.</w:t>
      </w:r>
    </w:p>
    <w:p w14:paraId="25582568" w14:textId="3794D350" w:rsidR="00F24053" w:rsidRPr="00D77D70" w:rsidRDefault="00965E6C" w:rsidP="00B4537B">
      <w:pPr>
        <w:spacing w:after="0" w:line="276" w:lineRule="auto"/>
        <w:textAlignment w:val="baseline"/>
        <w:rPr>
          <w:rFonts w:eastAsia="Times New Roman" w:cs="Arial"/>
          <w:lang w:eastAsia="en-GB"/>
        </w:rPr>
      </w:pPr>
      <w:r w:rsidRPr="00D77D70">
        <w:rPr>
          <w:rFonts w:eastAsia="Times New Roman" w:cs="Arial"/>
          <w:lang w:eastAsia="en-GB"/>
        </w:rPr>
        <w:t xml:space="preserve">A return of investment (ROI) was </w:t>
      </w:r>
      <w:r w:rsidR="00C85010" w:rsidRPr="00D77D70">
        <w:rPr>
          <w:rFonts w:eastAsia="Times New Roman" w:cs="Arial"/>
          <w:lang w:eastAsia="en-GB"/>
        </w:rPr>
        <w:t>estimated</w:t>
      </w:r>
      <w:r w:rsidRPr="00D77D70">
        <w:rPr>
          <w:rFonts w:eastAsia="Times New Roman" w:cs="Arial"/>
          <w:lang w:eastAsia="en-GB"/>
        </w:rPr>
        <w:t xml:space="preserve"> for this practice. To </w:t>
      </w:r>
      <w:r w:rsidR="00C85010" w:rsidRPr="00D77D70">
        <w:rPr>
          <w:rFonts w:eastAsia="Times New Roman" w:cs="Arial"/>
          <w:lang w:eastAsia="en-GB"/>
        </w:rPr>
        <w:t>estimate</w:t>
      </w:r>
      <w:r w:rsidRPr="00D77D70">
        <w:rPr>
          <w:rFonts w:eastAsia="Times New Roman" w:cs="Arial"/>
          <w:lang w:eastAsia="en-GB"/>
        </w:rPr>
        <w:t xml:space="preserve"> this measure, we made the following assumptions. </w:t>
      </w:r>
    </w:p>
    <w:p w14:paraId="117B7AF2" w14:textId="77777777" w:rsidR="00F24053" w:rsidRPr="00D77D70" w:rsidRDefault="00965E6C" w:rsidP="00B4537B">
      <w:pPr>
        <w:pStyle w:val="ListParagraph"/>
        <w:numPr>
          <w:ilvl w:val="0"/>
          <w:numId w:val="40"/>
        </w:numPr>
        <w:spacing w:after="0" w:line="276" w:lineRule="auto"/>
        <w:textAlignment w:val="baseline"/>
        <w:rPr>
          <w:rFonts w:eastAsia="Times New Roman" w:cs="Arial"/>
          <w:lang w:eastAsia="en-GB"/>
        </w:rPr>
      </w:pPr>
      <w:r w:rsidRPr="00D77D70">
        <w:rPr>
          <w:rFonts w:eastAsia="Times New Roman" w:cs="Arial"/>
          <w:lang w:eastAsia="en-GB"/>
        </w:rPr>
        <w:t xml:space="preserve">First, we considered </w:t>
      </w:r>
      <w:r w:rsidR="00F24053" w:rsidRPr="00D77D70">
        <w:rPr>
          <w:rFonts w:eastAsia="Times New Roman" w:cs="Arial"/>
          <w:lang w:eastAsia="en-GB"/>
        </w:rPr>
        <w:t>a commercially</w:t>
      </w:r>
      <w:r w:rsidRPr="00D77D70">
        <w:rPr>
          <w:rFonts w:eastAsia="Times New Roman" w:cs="Arial"/>
          <w:lang w:eastAsia="en-GB"/>
        </w:rPr>
        <w:t xml:space="preserve"> </w:t>
      </w:r>
      <w:r w:rsidR="00F24053" w:rsidRPr="00D77D70">
        <w:rPr>
          <w:rFonts w:eastAsia="Times New Roman" w:cs="Arial"/>
          <w:lang w:eastAsia="en-GB"/>
        </w:rPr>
        <w:t xml:space="preserve">available </w:t>
      </w:r>
      <w:r w:rsidRPr="00D77D70">
        <w:rPr>
          <w:rFonts w:eastAsia="Times New Roman" w:cs="Arial"/>
          <w:lang w:eastAsia="en-GB"/>
        </w:rPr>
        <w:t xml:space="preserve">prebiotic </w:t>
      </w:r>
      <w:r w:rsidR="00F24053" w:rsidRPr="00D77D70">
        <w:rPr>
          <w:rFonts w:eastAsia="Times New Roman" w:cs="Arial"/>
          <w:lang w:eastAsia="en-GB"/>
        </w:rPr>
        <w:t>a</w:t>
      </w:r>
      <w:r w:rsidR="1B5E0EE7" w:rsidRPr="00D77D70">
        <w:rPr>
          <w:rFonts w:eastAsia="Times New Roman" w:cs="Arial"/>
          <w:lang w:eastAsia="en-GB"/>
        </w:rPr>
        <w:t>s an example.</w:t>
      </w:r>
      <w:r w:rsidRPr="00D77D70">
        <w:rPr>
          <w:rFonts w:eastAsia="Times New Roman" w:cs="Arial"/>
          <w:lang w:eastAsia="en-GB"/>
        </w:rPr>
        <w:t xml:space="preserve"> This product has a</w:t>
      </w:r>
      <w:r w:rsidR="00F24053" w:rsidRPr="00D77D70">
        <w:rPr>
          <w:rFonts w:eastAsia="Times New Roman" w:cs="Arial"/>
          <w:lang w:eastAsia="en-GB"/>
        </w:rPr>
        <w:t xml:space="preserve"> feed inclusion rate</w:t>
      </w:r>
      <w:r w:rsidRPr="00D77D70">
        <w:rPr>
          <w:rFonts w:eastAsia="Times New Roman" w:cs="Arial"/>
          <w:lang w:eastAsia="en-GB"/>
        </w:rPr>
        <w:t xml:space="preserve"> of </w:t>
      </w:r>
      <w:r w:rsidR="00F24053" w:rsidRPr="00D77D70">
        <w:rPr>
          <w:rFonts w:eastAsia="Times New Roman" w:cs="Arial"/>
          <w:lang w:eastAsia="en-GB"/>
        </w:rPr>
        <w:t>1.8-2.6 kg</w:t>
      </w:r>
      <w:r w:rsidRPr="00D77D70">
        <w:rPr>
          <w:rFonts w:eastAsia="Times New Roman" w:cs="Arial"/>
          <w:lang w:eastAsia="en-GB"/>
        </w:rPr>
        <w:t xml:space="preserve">/tn. The computation was done only for administration for 10 days after weaning. </w:t>
      </w:r>
    </w:p>
    <w:p w14:paraId="535DD494" w14:textId="51B114E5" w:rsidR="00F24053" w:rsidRPr="00D77D70" w:rsidRDefault="00965E6C" w:rsidP="00B4537B">
      <w:pPr>
        <w:pStyle w:val="ListParagraph"/>
        <w:numPr>
          <w:ilvl w:val="0"/>
          <w:numId w:val="40"/>
        </w:numPr>
        <w:spacing w:after="0" w:line="276" w:lineRule="auto"/>
        <w:textAlignment w:val="baseline"/>
        <w:rPr>
          <w:rFonts w:eastAsia="Times New Roman" w:cs="Arial"/>
          <w:lang w:eastAsia="en-GB"/>
        </w:rPr>
      </w:pPr>
      <w:r w:rsidRPr="00D77D70">
        <w:rPr>
          <w:rFonts w:eastAsia="Times New Roman" w:cs="Arial"/>
          <w:lang w:eastAsia="en-GB"/>
        </w:rPr>
        <w:t xml:space="preserve">Second, </w:t>
      </w:r>
      <w:r w:rsidR="008D421D" w:rsidRPr="00D77D70">
        <w:rPr>
          <w:rFonts w:eastAsia="Arial" w:cs="Arial"/>
        </w:rPr>
        <w:t>ZnO</w:t>
      </w:r>
      <w:r w:rsidRPr="00D77D70">
        <w:rPr>
          <w:rFonts w:eastAsia="Times New Roman" w:cs="Arial"/>
          <w:lang w:eastAsia="en-GB"/>
        </w:rPr>
        <w:t xml:space="preserve"> is mainly used in the feed at a dosage of 100 mg per kg body weight per day for 14 consecutive days, which equates to 2500 ppm zinc in feed. This amounts to (roughly) using 0.0105 kg of </w:t>
      </w:r>
      <w:r w:rsidR="008D421D" w:rsidRPr="00D77D70">
        <w:rPr>
          <w:rFonts w:eastAsia="Arial" w:cs="Arial"/>
        </w:rPr>
        <w:t>ZnO</w:t>
      </w:r>
      <w:r w:rsidR="008D421D" w:rsidRPr="00D77D70" w:rsidDel="008D421D">
        <w:rPr>
          <w:rFonts w:eastAsia="Times New Roman" w:cs="Arial"/>
          <w:lang w:eastAsia="en-GB"/>
        </w:rPr>
        <w:t xml:space="preserve"> </w:t>
      </w:r>
      <w:r w:rsidRPr="00D77D70">
        <w:rPr>
          <w:rFonts w:eastAsia="Times New Roman" w:cs="Arial"/>
          <w:lang w:eastAsia="en-GB"/>
        </w:rPr>
        <w:t xml:space="preserve">per piglet per production cycle. </w:t>
      </w:r>
    </w:p>
    <w:p w14:paraId="2D6B66C6" w14:textId="77777777" w:rsidR="00F24053" w:rsidRPr="00D77D70" w:rsidRDefault="00965E6C" w:rsidP="00B4537B">
      <w:pPr>
        <w:pStyle w:val="ListParagraph"/>
        <w:numPr>
          <w:ilvl w:val="0"/>
          <w:numId w:val="40"/>
        </w:numPr>
        <w:spacing w:after="0" w:line="276" w:lineRule="auto"/>
        <w:textAlignment w:val="baseline"/>
        <w:rPr>
          <w:rFonts w:eastAsia="Times New Roman" w:cs="Arial"/>
          <w:lang w:eastAsia="en-GB"/>
        </w:rPr>
      </w:pPr>
      <w:r w:rsidRPr="00D77D70">
        <w:rPr>
          <w:rFonts w:eastAsia="Times New Roman" w:cs="Arial"/>
          <w:lang w:eastAsia="en-GB"/>
        </w:rPr>
        <w:t xml:space="preserve">Third, we assume that all other production practices and feed proportions are maintained as usual. </w:t>
      </w:r>
    </w:p>
    <w:p w14:paraId="727FD228" w14:textId="49286304" w:rsidR="00965E6C" w:rsidRPr="00D77D70" w:rsidRDefault="00965E6C" w:rsidP="00B4537B">
      <w:pPr>
        <w:pStyle w:val="ListParagraph"/>
        <w:numPr>
          <w:ilvl w:val="0"/>
          <w:numId w:val="40"/>
        </w:numPr>
        <w:spacing w:after="0" w:line="276" w:lineRule="auto"/>
        <w:textAlignment w:val="baseline"/>
        <w:rPr>
          <w:rFonts w:eastAsia="Times New Roman" w:cs="Arial"/>
          <w:lang w:eastAsia="en-GB"/>
        </w:rPr>
      </w:pPr>
      <w:r w:rsidRPr="00D77D70">
        <w:rPr>
          <w:rFonts w:eastAsia="Times New Roman" w:cs="Arial"/>
          <w:lang w:eastAsia="en-GB"/>
        </w:rPr>
        <w:t xml:space="preserve">Fourth, </w:t>
      </w:r>
      <w:r w:rsidR="00F24053" w:rsidRPr="00D77D70">
        <w:rPr>
          <w:rFonts w:eastAsia="Times New Roman" w:cs="Arial"/>
          <w:lang w:eastAsia="en-GB"/>
        </w:rPr>
        <w:t>p</w:t>
      </w:r>
      <w:r w:rsidRPr="00D77D70">
        <w:rPr>
          <w:rFonts w:eastAsia="Times New Roman" w:cs="Arial"/>
          <w:lang w:eastAsia="en-GB"/>
        </w:rPr>
        <w:t>erformance is expected to increase with the inclusion of prebiotics (Pan et al., 2017). This effect depends on other practices.</w:t>
      </w:r>
    </w:p>
    <w:p w14:paraId="4B438CB2" w14:textId="77777777" w:rsidR="00F24053" w:rsidRPr="00F24053" w:rsidRDefault="00F24053" w:rsidP="00B4537B">
      <w:pPr>
        <w:spacing w:after="0" w:line="276" w:lineRule="auto"/>
        <w:textAlignment w:val="baseline"/>
        <w:rPr>
          <w:rFonts w:eastAsia="Times New Roman" w:cs="Arial"/>
          <w:highlight w:val="yellow"/>
          <w:lang w:eastAsia="en-GB"/>
        </w:rPr>
      </w:pPr>
    </w:p>
    <w:p w14:paraId="52ABEFE6" w14:textId="18C661D1" w:rsidR="00F24053" w:rsidRDefault="00F24053" w:rsidP="00B4537B">
      <w:pPr>
        <w:spacing w:line="276" w:lineRule="auto"/>
        <w:rPr>
          <w:rFonts w:eastAsia="Arial" w:cs="Arial"/>
          <w:color w:val="000000" w:themeColor="text1"/>
        </w:rPr>
      </w:pPr>
      <w:r w:rsidRPr="00D77D70">
        <w:rPr>
          <w:rFonts w:eastAsia="Arial" w:cs="Arial"/>
          <w:color w:val="000000" w:themeColor="text1"/>
        </w:rPr>
        <w:t>W</w:t>
      </w:r>
      <w:r w:rsidR="6DDDFB80" w:rsidRPr="00D77D70">
        <w:rPr>
          <w:rFonts w:eastAsia="Arial" w:cs="Arial"/>
          <w:color w:val="000000" w:themeColor="text1"/>
        </w:rPr>
        <w:t>e introduced these values</w:t>
      </w:r>
      <w:r w:rsidRPr="00D77D70">
        <w:rPr>
          <w:rFonts w:eastAsia="Arial" w:cs="Arial"/>
          <w:color w:val="000000" w:themeColor="text1"/>
        </w:rPr>
        <w:t>, including performance assumptions and feed prices,</w:t>
      </w:r>
      <w:r w:rsidR="6DDDFB80" w:rsidRPr="00D77D70">
        <w:rPr>
          <w:rFonts w:eastAsia="Arial" w:cs="Arial"/>
          <w:color w:val="000000" w:themeColor="text1"/>
        </w:rPr>
        <w:t xml:space="preserve"> in </w:t>
      </w:r>
      <w:r w:rsidRPr="00D77D70">
        <w:rPr>
          <w:rFonts w:eastAsia="Arial" w:cs="Arial"/>
          <w:color w:val="000000" w:themeColor="text1"/>
        </w:rPr>
        <w:t xml:space="preserve">our calculator </w:t>
      </w:r>
      <w:r w:rsidR="6DDDFB80" w:rsidRPr="00D77D70">
        <w:rPr>
          <w:rFonts w:eastAsia="Arial" w:cs="Arial"/>
          <w:color w:val="000000" w:themeColor="text1"/>
        </w:rPr>
        <w:t xml:space="preserve">to </w:t>
      </w:r>
      <w:r w:rsidR="00342C0F" w:rsidRPr="00D77D70">
        <w:rPr>
          <w:rFonts w:eastAsia="Arial" w:cs="Arial"/>
          <w:color w:val="000000" w:themeColor="text1"/>
        </w:rPr>
        <w:t>estimate</w:t>
      </w:r>
      <w:r w:rsidR="6DDDFB80" w:rsidRPr="00D77D70">
        <w:rPr>
          <w:rFonts w:eastAsia="Arial" w:cs="Arial"/>
          <w:color w:val="000000" w:themeColor="text1"/>
        </w:rPr>
        <w:t xml:space="preserve"> a ROI for this practice. </w:t>
      </w:r>
      <w:r w:rsidR="00276D09" w:rsidRPr="00D77D70">
        <w:rPr>
          <w:rFonts w:eastAsia="Arial" w:cs="Arial"/>
          <w:color w:val="000000" w:themeColor="text1"/>
        </w:rPr>
        <w:t xml:space="preserve">This estimation is shown in </w:t>
      </w:r>
      <w:r w:rsidR="00C76BBC">
        <w:rPr>
          <w:rFonts w:eastAsia="Arial" w:cs="Arial"/>
          <w:color w:val="000000" w:themeColor="text1"/>
        </w:rPr>
        <w:fldChar w:fldCharType="begin"/>
      </w:r>
      <w:r w:rsidR="00C76BBC">
        <w:rPr>
          <w:rFonts w:eastAsia="Arial" w:cs="Arial"/>
          <w:color w:val="000000" w:themeColor="text1"/>
        </w:rPr>
        <w:instrText xml:space="preserve"> REF _Ref119014785 \h </w:instrText>
      </w:r>
      <w:r w:rsidR="00B4537B">
        <w:rPr>
          <w:rFonts w:eastAsia="Arial" w:cs="Arial"/>
          <w:color w:val="000000" w:themeColor="text1"/>
        </w:rPr>
        <w:instrText xml:space="preserve"> \* MERGEFORMAT </w:instrText>
      </w:r>
      <w:r w:rsidR="00C76BBC">
        <w:rPr>
          <w:rFonts w:eastAsia="Arial" w:cs="Arial"/>
          <w:color w:val="000000" w:themeColor="text1"/>
        </w:rPr>
      </w:r>
      <w:r w:rsidR="00C76BBC">
        <w:rPr>
          <w:rFonts w:eastAsia="Arial" w:cs="Arial"/>
          <w:color w:val="000000" w:themeColor="text1"/>
        </w:rPr>
        <w:fldChar w:fldCharType="separate"/>
      </w:r>
      <w:r w:rsidR="00C76BBC" w:rsidRPr="00D77D70">
        <w:rPr>
          <w:b/>
          <w:bCs/>
        </w:rPr>
        <w:t xml:space="preserve">Table </w:t>
      </w:r>
      <w:r w:rsidR="00C76BBC" w:rsidRPr="00D77D70">
        <w:rPr>
          <w:b/>
          <w:bCs/>
          <w:noProof/>
        </w:rPr>
        <w:t>7</w:t>
      </w:r>
      <w:r w:rsidR="00C76BBC">
        <w:rPr>
          <w:rFonts w:eastAsia="Arial" w:cs="Arial"/>
          <w:color w:val="000000" w:themeColor="text1"/>
        </w:rPr>
        <w:fldChar w:fldCharType="end"/>
      </w:r>
      <w:r w:rsidR="00276D09" w:rsidRPr="00D77D70">
        <w:rPr>
          <w:rFonts w:eastAsia="Arial" w:cs="Arial"/>
          <w:color w:val="000000" w:themeColor="text1"/>
        </w:rPr>
        <w:t xml:space="preserve">. </w:t>
      </w:r>
      <w:r w:rsidR="6DDDFB80" w:rsidRPr="00D77D70">
        <w:rPr>
          <w:rFonts w:eastAsia="Arial" w:cs="Arial"/>
          <w:color w:val="000000" w:themeColor="text1"/>
        </w:rPr>
        <w:t>Thus, introducing prebiotics to a piglet’s diet and stopping the use of ZnO</w:t>
      </w:r>
      <w:r w:rsidRPr="00D77D70">
        <w:rPr>
          <w:rFonts w:eastAsia="Arial" w:cs="Arial"/>
          <w:color w:val="000000" w:themeColor="text1"/>
        </w:rPr>
        <w:t xml:space="preserve">, </w:t>
      </w:r>
      <w:r w:rsidRPr="00D77D70">
        <w:rPr>
          <w:rFonts w:eastAsia="Arial" w:cs="Arial"/>
          <w:b/>
          <w:bCs/>
          <w:color w:val="000000" w:themeColor="text1"/>
        </w:rPr>
        <w:t>under the parameters of this exercise</w:t>
      </w:r>
      <w:r w:rsidRPr="00D77D70">
        <w:rPr>
          <w:rFonts w:eastAsia="Arial" w:cs="Arial"/>
          <w:color w:val="000000" w:themeColor="text1"/>
        </w:rPr>
        <w:t>, wa</w:t>
      </w:r>
      <w:r w:rsidR="6DDDFB80" w:rsidRPr="00D77D70">
        <w:rPr>
          <w:rFonts w:eastAsia="Arial" w:cs="Arial"/>
          <w:color w:val="000000" w:themeColor="text1"/>
        </w:rPr>
        <w:t xml:space="preserve">s expected to </w:t>
      </w:r>
      <w:r w:rsidR="6DDDFB80" w:rsidRPr="00D77D70">
        <w:rPr>
          <w:rFonts w:eastAsia="Arial" w:cs="Arial"/>
          <w:b/>
          <w:bCs/>
          <w:color w:val="000000" w:themeColor="text1"/>
        </w:rPr>
        <w:t>increase</w:t>
      </w:r>
      <w:r w:rsidR="6DDDFB80" w:rsidRPr="00D77D70">
        <w:rPr>
          <w:rFonts w:eastAsia="Arial" w:cs="Arial"/>
          <w:color w:val="000000" w:themeColor="text1"/>
        </w:rPr>
        <w:t xml:space="preserve"> net profits by </w:t>
      </w:r>
      <w:r w:rsidR="00342C0F" w:rsidRPr="00D77D70">
        <w:rPr>
          <w:rFonts w:eastAsia="Arial" w:cs="Arial"/>
          <w:color w:val="000000" w:themeColor="text1"/>
        </w:rPr>
        <w:t>17</w:t>
      </w:r>
      <w:r w:rsidR="6DDDFB80" w:rsidRPr="00D77D70">
        <w:rPr>
          <w:rFonts w:eastAsia="Arial" w:cs="Arial"/>
          <w:color w:val="000000" w:themeColor="text1"/>
        </w:rPr>
        <w:t>.4</w:t>
      </w:r>
      <w:r w:rsidR="00342C0F" w:rsidRPr="00D77D70">
        <w:rPr>
          <w:rFonts w:eastAsia="Arial" w:cs="Arial"/>
          <w:color w:val="000000" w:themeColor="text1"/>
        </w:rPr>
        <w:t>4</w:t>
      </w:r>
      <w:r w:rsidR="6DDDFB80" w:rsidRPr="00D77D70">
        <w:rPr>
          <w:rFonts w:eastAsia="Arial" w:cs="Arial"/>
          <w:color w:val="000000" w:themeColor="text1"/>
        </w:rPr>
        <w:t>% per pig</w:t>
      </w:r>
      <w:r w:rsidRPr="00D77D70">
        <w:rPr>
          <w:rFonts w:eastAsia="Arial" w:cs="Arial"/>
          <w:color w:val="000000" w:themeColor="text1"/>
        </w:rPr>
        <w:t xml:space="preserve"> (when compared to the use of ZnO)</w:t>
      </w:r>
      <w:r w:rsidR="00466D1C" w:rsidRPr="00D77D70">
        <w:rPr>
          <w:rFonts w:eastAsia="Arial" w:cs="Arial"/>
          <w:color w:val="000000" w:themeColor="text1"/>
        </w:rPr>
        <w:t xml:space="preserve">, if there is a </w:t>
      </w:r>
      <w:r w:rsidR="00342C0F" w:rsidRPr="00D77D70">
        <w:rPr>
          <w:rFonts w:eastAsia="Arial" w:cs="Arial"/>
          <w:color w:val="000000" w:themeColor="text1"/>
        </w:rPr>
        <w:t>5</w:t>
      </w:r>
      <w:r w:rsidR="00466D1C" w:rsidRPr="00D77D70">
        <w:rPr>
          <w:rFonts w:eastAsia="Arial" w:cs="Arial"/>
          <w:color w:val="000000" w:themeColor="text1"/>
        </w:rPr>
        <w:t>% increase in piglet weight at the end of the rearing stage (from 40 kg to 4</w:t>
      </w:r>
      <w:r w:rsidR="00342C0F" w:rsidRPr="00D77D70">
        <w:rPr>
          <w:rFonts w:eastAsia="Arial" w:cs="Arial"/>
          <w:color w:val="000000" w:themeColor="text1"/>
        </w:rPr>
        <w:t>2</w:t>
      </w:r>
      <w:r w:rsidR="00466D1C" w:rsidRPr="00D77D70">
        <w:rPr>
          <w:rFonts w:eastAsia="Arial" w:cs="Arial"/>
          <w:color w:val="000000" w:themeColor="text1"/>
        </w:rPr>
        <w:t>kg)</w:t>
      </w:r>
      <w:r w:rsidR="6DDDFB80" w:rsidRPr="00D77D70">
        <w:rPr>
          <w:rFonts w:eastAsia="Arial" w:cs="Arial"/>
          <w:color w:val="000000" w:themeColor="text1"/>
        </w:rPr>
        <w:t>.</w:t>
      </w:r>
      <w:r>
        <w:rPr>
          <w:rFonts w:eastAsia="Arial" w:cs="Arial"/>
          <w:color w:val="000000" w:themeColor="text1"/>
        </w:rPr>
        <w:t xml:space="preserve"> </w:t>
      </w:r>
    </w:p>
    <w:p w14:paraId="78619C20" w14:textId="047A7AD0" w:rsidR="00D77D70" w:rsidRPr="00D77D70" w:rsidRDefault="00D77D70" w:rsidP="00B4537B">
      <w:pPr>
        <w:pStyle w:val="Caption"/>
        <w:keepNext/>
        <w:spacing w:line="276" w:lineRule="auto"/>
        <w:rPr>
          <w:b/>
          <w:bCs/>
        </w:rPr>
      </w:pPr>
      <w:bookmarkStart w:id="296" w:name="_Ref119014785"/>
      <w:r w:rsidRPr="00D77D70">
        <w:rPr>
          <w:b/>
          <w:bCs/>
        </w:rPr>
        <w:t xml:space="preserve">Table </w:t>
      </w:r>
      <w:r w:rsidRPr="00D77D70">
        <w:rPr>
          <w:b/>
          <w:bCs/>
        </w:rPr>
        <w:fldChar w:fldCharType="begin"/>
      </w:r>
      <w:r w:rsidRPr="00D77D70">
        <w:rPr>
          <w:b/>
          <w:bCs/>
        </w:rPr>
        <w:instrText xml:space="preserve"> SEQ Table \* ARABIC </w:instrText>
      </w:r>
      <w:r w:rsidRPr="00D77D70">
        <w:rPr>
          <w:b/>
          <w:bCs/>
        </w:rPr>
        <w:fldChar w:fldCharType="separate"/>
      </w:r>
      <w:r w:rsidRPr="00D77D70">
        <w:rPr>
          <w:b/>
          <w:bCs/>
          <w:noProof/>
        </w:rPr>
        <w:t>7</w:t>
      </w:r>
      <w:r w:rsidRPr="00D77D70">
        <w:rPr>
          <w:b/>
          <w:bCs/>
        </w:rPr>
        <w:fldChar w:fldCharType="end"/>
      </w:r>
      <w:bookmarkEnd w:id="296"/>
      <w:r>
        <w:rPr>
          <w:b/>
          <w:bCs/>
        </w:rPr>
        <w:t xml:space="preserve">. </w:t>
      </w:r>
      <w:r w:rsidRPr="0072784B">
        <w:t xml:space="preserve">Return of investment  estimation for the use of a commercial </w:t>
      </w:r>
      <w:r w:rsidR="00C76BBC">
        <w:t>prebiotic</w:t>
      </w:r>
      <w:r w:rsidRPr="0072784B">
        <w:t xml:space="preserve"> in piglets to control post-weaning diarrhoea. This table corresponds to an extract of a calculator buil</w:t>
      </w:r>
      <w:r w:rsidR="005B3621">
        <w:t>t</w:t>
      </w:r>
      <w:r w:rsidRPr="0072784B">
        <w:t xml:space="preserve"> in this project.</w:t>
      </w:r>
    </w:p>
    <w:tbl>
      <w:tblPr>
        <w:tblW w:w="8055" w:type="dxa"/>
        <w:jc w:val="center"/>
        <w:tblCellMar>
          <w:top w:w="15" w:type="dxa"/>
          <w:bottom w:w="15" w:type="dxa"/>
        </w:tblCellMar>
        <w:tblLook w:val="04A0" w:firstRow="1" w:lastRow="0" w:firstColumn="1" w:lastColumn="0" w:noHBand="0" w:noVBand="1"/>
      </w:tblPr>
      <w:tblGrid>
        <w:gridCol w:w="4815"/>
        <w:gridCol w:w="1080"/>
        <w:gridCol w:w="1080"/>
        <w:gridCol w:w="1080"/>
      </w:tblGrid>
      <w:tr w:rsidR="00D77D70" w:rsidRPr="00D77D70" w14:paraId="5942988B" w14:textId="77777777" w:rsidTr="00A31AC6">
        <w:trPr>
          <w:trHeight w:val="360"/>
          <w:tblHeader/>
          <w:jc w:val="center"/>
        </w:trPr>
        <w:tc>
          <w:tcPr>
            <w:tcW w:w="4815" w:type="dxa"/>
            <w:tcBorders>
              <w:top w:val="single" w:sz="8" w:space="0" w:color="auto"/>
              <w:left w:val="single" w:sz="8" w:space="0" w:color="auto"/>
              <w:bottom w:val="single" w:sz="8" w:space="0" w:color="auto"/>
              <w:right w:val="single" w:sz="8" w:space="0" w:color="auto"/>
            </w:tcBorders>
            <w:shd w:val="clear" w:color="auto" w:fill="D9E2F3" w:themeFill="accent1" w:themeFillTint="33"/>
            <w:vAlign w:val="center"/>
            <w:hideMark/>
          </w:tcPr>
          <w:p w14:paraId="2F22C805" w14:textId="77777777" w:rsidR="00D77D70" w:rsidRPr="00D77D70" w:rsidRDefault="00D77D70" w:rsidP="00B4537B">
            <w:pPr>
              <w:spacing w:after="0" w:line="276" w:lineRule="auto"/>
              <w:jc w:val="center"/>
              <w:rPr>
                <w:rFonts w:eastAsia="Times New Roman" w:cs="Arial"/>
                <w:b/>
                <w:bCs/>
                <w:color w:val="000000"/>
                <w:lang w:val="en-IE" w:eastAsia="en-IE"/>
              </w:rPr>
            </w:pPr>
            <w:r w:rsidRPr="00D77D70">
              <w:rPr>
                <w:rFonts w:eastAsia="Times New Roman" w:cs="Arial"/>
                <w:b/>
                <w:bCs/>
                <w:color w:val="000000"/>
                <w:lang w:val="en-IE" w:eastAsia="en-IE"/>
              </w:rPr>
              <w:t>Concepts</w:t>
            </w:r>
          </w:p>
        </w:tc>
        <w:tc>
          <w:tcPr>
            <w:tcW w:w="3240" w:type="dxa"/>
            <w:gridSpan w:val="3"/>
            <w:tcBorders>
              <w:top w:val="single" w:sz="8" w:space="0" w:color="auto"/>
              <w:left w:val="single" w:sz="8" w:space="0" w:color="auto"/>
              <w:bottom w:val="single" w:sz="8" w:space="0" w:color="auto"/>
              <w:right w:val="single" w:sz="4" w:space="0" w:color="auto"/>
            </w:tcBorders>
            <w:shd w:val="clear" w:color="auto" w:fill="D9E2F3" w:themeFill="accent1" w:themeFillTint="33"/>
            <w:vAlign w:val="center"/>
            <w:hideMark/>
          </w:tcPr>
          <w:p w14:paraId="646030F2" w14:textId="77777777" w:rsidR="00D77D70" w:rsidRPr="00D77D70" w:rsidRDefault="00D77D70" w:rsidP="00B4537B">
            <w:pPr>
              <w:spacing w:after="0" w:line="276" w:lineRule="auto"/>
              <w:jc w:val="center"/>
              <w:rPr>
                <w:rFonts w:eastAsia="Times New Roman" w:cs="Arial"/>
                <w:b/>
                <w:bCs/>
                <w:color w:val="000000"/>
                <w:lang w:val="en-IE" w:eastAsia="en-IE"/>
              </w:rPr>
            </w:pPr>
            <w:r w:rsidRPr="00D77D70">
              <w:rPr>
                <w:rFonts w:eastAsia="Times New Roman" w:cs="Arial"/>
                <w:b/>
                <w:bCs/>
                <w:color w:val="000000"/>
                <w:lang w:val="en-IE" w:eastAsia="en-IE"/>
              </w:rPr>
              <w:t>Prebiotics</w:t>
            </w:r>
          </w:p>
        </w:tc>
      </w:tr>
      <w:tr w:rsidR="00D77D70" w:rsidRPr="00D77D70" w14:paraId="620CF919" w14:textId="77777777" w:rsidTr="00D77D70">
        <w:trPr>
          <w:trHeight w:val="360"/>
          <w:jc w:val="center"/>
        </w:trPr>
        <w:tc>
          <w:tcPr>
            <w:tcW w:w="4815" w:type="dxa"/>
            <w:tcBorders>
              <w:top w:val="single" w:sz="4" w:space="0" w:color="auto"/>
              <w:left w:val="single" w:sz="8" w:space="0" w:color="auto"/>
              <w:bottom w:val="single" w:sz="8" w:space="0" w:color="auto"/>
              <w:right w:val="nil"/>
            </w:tcBorders>
            <w:vAlign w:val="center"/>
            <w:hideMark/>
          </w:tcPr>
          <w:p w14:paraId="6AE2E429" w14:textId="77777777" w:rsidR="00D77D70" w:rsidRPr="00D77D70" w:rsidRDefault="00D77D70" w:rsidP="00B4537B">
            <w:pPr>
              <w:spacing w:after="0" w:line="276" w:lineRule="auto"/>
              <w:jc w:val="left"/>
              <w:rPr>
                <w:rFonts w:eastAsia="Times New Roman" w:cs="Arial"/>
                <w:color w:val="000000"/>
                <w:lang w:val="en-IE" w:eastAsia="en-IE"/>
              </w:rPr>
            </w:pPr>
            <w:r w:rsidRPr="00D77D70">
              <w:rPr>
                <w:rFonts w:eastAsia="Times New Roman" w:cs="Arial"/>
                <w:color w:val="000000"/>
                <w:lang w:val="en-IE" w:eastAsia="en-IE"/>
              </w:rPr>
              <w:t>Percentage change in piglet weight with new practice vs old practice</w:t>
            </w:r>
          </w:p>
        </w:tc>
        <w:tc>
          <w:tcPr>
            <w:tcW w:w="1080" w:type="dxa"/>
            <w:tcBorders>
              <w:top w:val="single" w:sz="4" w:space="0" w:color="auto"/>
              <w:left w:val="single" w:sz="8" w:space="0" w:color="auto"/>
              <w:bottom w:val="single" w:sz="8" w:space="0" w:color="auto"/>
              <w:right w:val="single" w:sz="8" w:space="0" w:color="auto"/>
            </w:tcBorders>
            <w:vAlign w:val="center"/>
            <w:hideMark/>
          </w:tcPr>
          <w:p w14:paraId="1D57E6AB"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0%</w:t>
            </w:r>
          </w:p>
        </w:tc>
        <w:tc>
          <w:tcPr>
            <w:tcW w:w="1080" w:type="dxa"/>
            <w:tcBorders>
              <w:top w:val="single" w:sz="4" w:space="0" w:color="auto"/>
              <w:left w:val="nil"/>
              <w:bottom w:val="single" w:sz="8" w:space="0" w:color="auto"/>
              <w:right w:val="single" w:sz="8" w:space="0" w:color="000000"/>
            </w:tcBorders>
            <w:vAlign w:val="center"/>
            <w:hideMark/>
          </w:tcPr>
          <w:p w14:paraId="5038E5A4"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1%</w:t>
            </w:r>
          </w:p>
        </w:tc>
        <w:tc>
          <w:tcPr>
            <w:tcW w:w="1080" w:type="dxa"/>
            <w:tcBorders>
              <w:top w:val="single" w:sz="4" w:space="0" w:color="auto"/>
              <w:left w:val="nil"/>
              <w:bottom w:val="single" w:sz="8" w:space="0" w:color="auto"/>
              <w:right w:val="single" w:sz="8" w:space="0" w:color="auto"/>
            </w:tcBorders>
            <w:vAlign w:val="center"/>
            <w:hideMark/>
          </w:tcPr>
          <w:p w14:paraId="31CEB545"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5%</w:t>
            </w:r>
          </w:p>
        </w:tc>
      </w:tr>
      <w:tr w:rsidR="00D77D70" w:rsidRPr="00D77D70" w14:paraId="1F075FCE" w14:textId="77777777" w:rsidTr="00D77D70">
        <w:trPr>
          <w:trHeight w:val="360"/>
          <w:jc w:val="center"/>
        </w:trPr>
        <w:tc>
          <w:tcPr>
            <w:tcW w:w="4815" w:type="dxa"/>
            <w:tcBorders>
              <w:top w:val="nil"/>
              <w:left w:val="single" w:sz="8" w:space="0" w:color="auto"/>
              <w:bottom w:val="dotted" w:sz="4" w:space="0" w:color="auto"/>
              <w:right w:val="nil"/>
            </w:tcBorders>
            <w:shd w:val="clear" w:color="000000" w:fill="FFFFFF"/>
            <w:vAlign w:val="center"/>
            <w:hideMark/>
          </w:tcPr>
          <w:p w14:paraId="26BD168A" w14:textId="77777777" w:rsidR="00D77D70" w:rsidRPr="00D77D70" w:rsidRDefault="00D77D70" w:rsidP="00B4537B">
            <w:pPr>
              <w:spacing w:after="0" w:line="276" w:lineRule="auto"/>
              <w:rPr>
                <w:rFonts w:eastAsia="Times New Roman" w:cs="Arial"/>
                <w:color w:val="000000"/>
                <w:lang w:val="en-IE" w:eastAsia="en-IE"/>
              </w:rPr>
            </w:pPr>
            <w:r w:rsidRPr="00D77D70">
              <w:rPr>
                <w:rFonts w:eastAsia="Times New Roman" w:cs="Arial"/>
                <w:color w:val="000000"/>
                <w:lang w:val="en-IE" w:eastAsia="en-IE"/>
              </w:rPr>
              <w:t>Liveweight (LW) of the piglet with old practice (kg)</w:t>
            </w:r>
          </w:p>
        </w:tc>
        <w:tc>
          <w:tcPr>
            <w:tcW w:w="1080" w:type="dxa"/>
            <w:tcBorders>
              <w:top w:val="nil"/>
              <w:left w:val="single" w:sz="8" w:space="0" w:color="auto"/>
              <w:bottom w:val="dotted" w:sz="4" w:space="0" w:color="auto"/>
              <w:right w:val="single" w:sz="8" w:space="0" w:color="auto"/>
            </w:tcBorders>
            <w:shd w:val="clear" w:color="000000" w:fill="FFFFFF"/>
            <w:vAlign w:val="center"/>
            <w:hideMark/>
          </w:tcPr>
          <w:p w14:paraId="3F167989"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40</w:t>
            </w:r>
          </w:p>
        </w:tc>
        <w:tc>
          <w:tcPr>
            <w:tcW w:w="1080" w:type="dxa"/>
            <w:tcBorders>
              <w:top w:val="nil"/>
              <w:left w:val="nil"/>
              <w:bottom w:val="dotted" w:sz="4" w:space="0" w:color="auto"/>
              <w:right w:val="single" w:sz="8" w:space="0" w:color="auto"/>
            </w:tcBorders>
            <w:shd w:val="clear" w:color="000000" w:fill="FFFFFF"/>
            <w:vAlign w:val="center"/>
            <w:hideMark/>
          </w:tcPr>
          <w:p w14:paraId="5C414898"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40</w:t>
            </w:r>
          </w:p>
        </w:tc>
        <w:tc>
          <w:tcPr>
            <w:tcW w:w="1080" w:type="dxa"/>
            <w:tcBorders>
              <w:top w:val="nil"/>
              <w:left w:val="nil"/>
              <w:bottom w:val="dotted" w:sz="4" w:space="0" w:color="auto"/>
              <w:right w:val="single" w:sz="8" w:space="0" w:color="auto"/>
            </w:tcBorders>
            <w:shd w:val="clear" w:color="000000" w:fill="FFFFFF"/>
            <w:vAlign w:val="center"/>
            <w:hideMark/>
          </w:tcPr>
          <w:p w14:paraId="4F8AE887"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40</w:t>
            </w:r>
          </w:p>
        </w:tc>
      </w:tr>
      <w:tr w:rsidR="00D77D70" w:rsidRPr="00D77D70" w14:paraId="0A931B96" w14:textId="77777777" w:rsidTr="00D77D70">
        <w:trPr>
          <w:trHeight w:val="360"/>
          <w:jc w:val="center"/>
        </w:trPr>
        <w:tc>
          <w:tcPr>
            <w:tcW w:w="4815" w:type="dxa"/>
            <w:tcBorders>
              <w:top w:val="nil"/>
              <w:left w:val="single" w:sz="8" w:space="0" w:color="auto"/>
              <w:bottom w:val="nil"/>
              <w:right w:val="nil"/>
            </w:tcBorders>
            <w:shd w:val="clear" w:color="000000" w:fill="FFFFFF"/>
            <w:vAlign w:val="center"/>
            <w:hideMark/>
          </w:tcPr>
          <w:p w14:paraId="78F336BA" w14:textId="77777777" w:rsidR="00D77D70" w:rsidRPr="00D77D70" w:rsidRDefault="00D77D70" w:rsidP="00B4537B">
            <w:pPr>
              <w:spacing w:after="0" w:line="276" w:lineRule="auto"/>
              <w:rPr>
                <w:rFonts w:eastAsia="Times New Roman" w:cs="Arial"/>
                <w:color w:val="000000"/>
                <w:lang w:val="en-IE" w:eastAsia="en-IE"/>
              </w:rPr>
            </w:pPr>
            <w:r w:rsidRPr="00D77D70">
              <w:rPr>
                <w:rFonts w:eastAsia="Times New Roman" w:cs="Arial"/>
                <w:color w:val="000000"/>
                <w:lang w:val="en-IE" w:eastAsia="en-IE"/>
              </w:rPr>
              <w:t>Liveweight (LW) of the piglet with new practice (kg)</w:t>
            </w:r>
          </w:p>
        </w:tc>
        <w:tc>
          <w:tcPr>
            <w:tcW w:w="1080" w:type="dxa"/>
            <w:tcBorders>
              <w:top w:val="nil"/>
              <w:left w:val="single" w:sz="8" w:space="0" w:color="auto"/>
              <w:bottom w:val="nil"/>
              <w:right w:val="single" w:sz="8" w:space="0" w:color="auto"/>
            </w:tcBorders>
            <w:shd w:val="clear" w:color="000000" w:fill="FFF2CC"/>
            <w:vAlign w:val="center"/>
            <w:hideMark/>
          </w:tcPr>
          <w:p w14:paraId="2587760F"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40</w:t>
            </w:r>
          </w:p>
        </w:tc>
        <w:tc>
          <w:tcPr>
            <w:tcW w:w="1080" w:type="dxa"/>
            <w:tcBorders>
              <w:top w:val="nil"/>
              <w:left w:val="nil"/>
              <w:bottom w:val="nil"/>
              <w:right w:val="single" w:sz="8" w:space="0" w:color="auto"/>
            </w:tcBorders>
            <w:shd w:val="clear" w:color="000000" w:fill="FFF2CC"/>
            <w:vAlign w:val="center"/>
            <w:hideMark/>
          </w:tcPr>
          <w:p w14:paraId="58C8D3EC"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40.4</w:t>
            </w:r>
          </w:p>
        </w:tc>
        <w:tc>
          <w:tcPr>
            <w:tcW w:w="1080" w:type="dxa"/>
            <w:tcBorders>
              <w:top w:val="nil"/>
              <w:left w:val="nil"/>
              <w:bottom w:val="nil"/>
              <w:right w:val="single" w:sz="8" w:space="0" w:color="auto"/>
            </w:tcBorders>
            <w:shd w:val="clear" w:color="000000" w:fill="FFF2CC"/>
            <w:vAlign w:val="center"/>
            <w:hideMark/>
          </w:tcPr>
          <w:p w14:paraId="2B76E099"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42</w:t>
            </w:r>
          </w:p>
        </w:tc>
      </w:tr>
      <w:tr w:rsidR="00D77D70" w:rsidRPr="00D77D70" w14:paraId="40D578C6" w14:textId="77777777" w:rsidTr="00D77D70">
        <w:trPr>
          <w:trHeight w:val="360"/>
          <w:jc w:val="center"/>
        </w:trPr>
        <w:tc>
          <w:tcPr>
            <w:tcW w:w="4815" w:type="dxa"/>
            <w:tcBorders>
              <w:top w:val="single" w:sz="8" w:space="0" w:color="auto"/>
              <w:left w:val="single" w:sz="8" w:space="0" w:color="auto"/>
              <w:bottom w:val="dotted" w:sz="4" w:space="0" w:color="auto"/>
              <w:right w:val="nil"/>
            </w:tcBorders>
            <w:shd w:val="clear" w:color="000000" w:fill="FFFFFF"/>
            <w:vAlign w:val="center"/>
            <w:hideMark/>
          </w:tcPr>
          <w:p w14:paraId="48960057" w14:textId="77777777" w:rsidR="00D77D70" w:rsidRPr="00D77D70" w:rsidRDefault="00D77D70" w:rsidP="00B4537B">
            <w:pPr>
              <w:spacing w:after="0" w:line="276" w:lineRule="auto"/>
              <w:rPr>
                <w:rFonts w:eastAsia="Times New Roman" w:cs="Arial"/>
                <w:color w:val="000000"/>
                <w:lang w:val="en-IE" w:eastAsia="en-IE"/>
              </w:rPr>
            </w:pPr>
            <w:r w:rsidRPr="00D77D70">
              <w:rPr>
                <w:rFonts w:eastAsia="Times New Roman" w:cs="Arial"/>
                <w:color w:val="000000"/>
                <w:lang w:val="en-IE" w:eastAsia="en-IE"/>
              </w:rPr>
              <w:t>Price of zinc oxide (£/kg)</w:t>
            </w:r>
          </w:p>
        </w:tc>
        <w:tc>
          <w:tcPr>
            <w:tcW w:w="1080"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3D97E1F2"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12</w:t>
            </w:r>
          </w:p>
        </w:tc>
        <w:tc>
          <w:tcPr>
            <w:tcW w:w="1080" w:type="dxa"/>
            <w:tcBorders>
              <w:top w:val="single" w:sz="8" w:space="0" w:color="auto"/>
              <w:left w:val="nil"/>
              <w:bottom w:val="dotted" w:sz="4" w:space="0" w:color="auto"/>
              <w:right w:val="single" w:sz="8" w:space="0" w:color="auto"/>
            </w:tcBorders>
            <w:shd w:val="clear" w:color="000000" w:fill="FFFFFF"/>
            <w:vAlign w:val="center"/>
            <w:hideMark/>
          </w:tcPr>
          <w:p w14:paraId="06C3E0AD"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12</w:t>
            </w:r>
          </w:p>
        </w:tc>
        <w:tc>
          <w:tcPr>
            <w:tcW w:w="1080" w:type="dxa"/>
            <w:tcBorders>
              <w:top w:val="single" w:sz="8" w:space="0" w:color="auto"/>
              <w:left w:val="nil"/>
              <w:bottom w:val="dotted" w:sz="4" w:space="0" w:color="auto"/>
              <w:right w:val="single" w:sz="8" w:space="0" w:color="auto"/>
            </w:tcBorders>
            <w:shd w:val="clear" w:color="000000" w:fill="FFFFFF"/>
            <w:vAlign w:val="center"/>
            <w:hideMark/>
          </w:tcPr>
          <w:p w14:paraId="238F0592"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12</w:t>
            </w:r>
          </w:p>
        </w:tc>
      </w:tr>
      <w:tr w:rsidR="00D77D70" w:rsidRPr="00D77D70" w14:paraId="4BD90B2A" w14:textId="77777777" w:rsidTr="00D77D70">
        <w:trPr>
          <w:trHeight w:val="360"/>
          <w:jc w:val="center"/>
        </w:trPr>
        <w:tc>
          <w:tcPr>
            <w:tcW w:w="4815" w:type="dxa"/>
            <w:tcBorders>
              <w:top w:val="nil"/>
              <w:left w:val="single" w:sz="8" w:space="0" w:color="auto"/>
              <w:bottom w:val="single" w:sz="8" w:space="0" w:color="auto"/>
              <w:right w:val="nil"/>
            </w:tcBorders>
            <w:shd w:val="clear" w:color="000000" w:fill="FFFFFF"/>
            <w:vAlign w:val="center"/>
            <w:hideMark/>
          </w:tcPr>
          <w:p w14:paraId="58870963" w14:textId="77777777" w:rsidR="00D77D70" w:rsidRPr="00D77D70" w:rsidRDefault="00D77D70" w:rsidP="00B4537B">
            <w:pPr>
              <w:spacing w:after="0" w:line="276" w:lineRule="auto"/>
              <w:rPr>
                <w:rFonts w:eastAsia="Times New Roman" w:cs="Arial"/>
                <w:color w:val="000000"/>
                <w:lang w:val="en-IE" w:eastAsia="en-IE"/>
              </w:rPr>
            </w:pPr>
            <w:r w:rsidRPr="00D77D70">
              <w:rPr>
                <w:rFonts w:eastAsia="Times New Roman" w:cs="Arial"/>
                <w:color w:val="000000"/>
                <w:lang w:val="en-IE" w:eastAsia="en-IE"/>
              </w:rPr>
              <w:t>Recommended use of zinc oxide for the whole treatment period (kg/treatment)</w:t>
            </w:r>
          </w:p>
        </w:tc>
        <w:tc>
          <w:tcPr>
            <w:tcW w:w="1080" w:type="dxa"/>
            <w:tcBorders>
              <w:top w:val="nil"/>
              <w:left w:val="single" w:sz="8" w:space="0" w:color="auto"/>
              <w:bottom w:val="single" w:sz="8" w:space="0" w:color="auto"/>
              <w:right w:val="single" w:sz="8" w:space="0" w:color="auto"/>
            </w:tcBorders>
            <w:shd w:val="clear" w:color="000000" w:fill="FFFFFF"/>
            <w:vAlign w:val="center"/>
            <w:hideMark/>
          </w:tcPr>
          <w:p w14:paraId="4F80036A"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0.0105</w:t>
            </w:r>
          </w:p>
        </w:tc>
        <w:tc>
          <w:tcPr>
            <w:tcW w:w="1080" w:type="dxa"/>
            <w:tcBorders>
              <w:top w:val="nil"/>
              <w:left w:val="nil"/>
              <w:bottom w:val="single" w:sz="8" w:space="0" w:color="auto"/>
              <w:right w:val="single" w:sz="8" w:space="0" w:color="auto"/>
            </w:tcBorders>
            <w:shd w:val="clear" w:color="000000" w:fill="FFFFFF"/>
            <w:vAlign w:val="center"/>
            <w:hideMark/>
          </w:tcPr>
          <w:p w14:paraId="7D0FDB49"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0.0105</w:t>
            </w:r>
          </w:p>
        </w:tc>
        <w:tc>
          <w:tcPr>
            <w:tcW w:w="1080" w:type="dxa"/>
            <w:tcBorders>
              <w:top w:val="nil"/>
              <w:left w:val="nil"/>
              <w:bottom w:val="single" w:sz="8" w:space="0" w:color="auto"/>
              <w:right w:val="single" w:sz="8" w:space="0" w:color="auto"/>
            </w:tcBorders>
            <w:shd w:val="clear" w:color="000000" w:fill="FFFFFF"/>
            <w:vAlign w:val="center"/>
            <w:hideMark/>
          </w:tcPr>
          <w:p w14:paraId="645C814B"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0.0105</w:t>
            </w:r>
          </w:p>
        </w:tc>
      </w:tr>
      <w:tr w:rsidR="00D77D70" w:rsidRPr="00D77D70" w14:paraId="007294A2" w14:textId="77777777" w:rsidTr="00D77D70">
        <w:trPr>
          <w:trHeight w:val="360"/>
          <w:jc w:val="center"/>
        </w:trPr>
        <w:tc>
          <w:tcPr>
            <w:tcW w:w="4815" w:type="dxa"/>
            <w:tcBorders>
              <w:top w:val="nil"/>
              <w:left w:val="single" w:sz="8" w:space="0" w:color="auto"/>
              <w:bottom w:val="dotted" w:sz="4" w:space="0" w:color="auto"/>
              <w:right w:val="nil"/>
            </w:tcBorders>
            <w:shd w:val="clear" w:color="000000" w:fill="FFFFFF"/>
            <w:vAlign w:val="center"/>
            <w:hideMark/>
          </w:tcPr>
          <w:p w14:paraId="608E19D4" w14:textId="77777777" w:rsidR="00D77D70" w:rsidRPr="00D77D70" w:rsidRDefault="00D77D70" w:rsidP="00B4537B">
            <w:pPr>
              <w:spacing w:after="0" w:line="276" w:lineRule="auto"/>
              <w:rPr>
                <w:rFonts w:eastAsia="Times New Roman" w:cs="Arial"/>
                <w:color w:val="000000"/>
                <w:lang w:val="en-IE" w:eastAsia="en-IE"/>
              </w:rPr>
            </w:pPr>
            <w:r w:rsidRPr="00D77D70">
              <w:rPr>
                <w:rFonts w:eastAsia="Times New Roman" w:cs="Arial"/>
                <w:color w:val="000000"/>
                <w:lang w:val="en-IE" w:eastAsia="en-IE"/>
              </w:rPr>
              <w:t>Price of creep with ZnO (£/kg)</w:t>
            </w:r>
          </w:p>
        </w:tc>
        <w:tc>
          <w:tcPr>
            <w:tcW w:w="1080" w:type="dxa"/>
            <w:tcBorders>
              <w:top w:val="nil"/>
              <w:left w:val="single" w:sz="8" w:space="0" w:color="auto"/>
              <w:bottom w:val="dotted" w:sz="4" w:space="0" w:color="auto"/>
              <w:right w:val="single" w:sz="8" w:space="0" w:color="auto"/>
            </w:tcBorders>
            <w:shd w:val="clear" w:color="000000" w:fill="FFFFFF"/>
            <w:vAlign w:val="center"/>
            <w:hideMark/>
          </w:tcPr>
          <w:p w14:paraId="4681D679"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0.4</w:t>
            </w:r>
          </w:p>
        </w:tc>
        <w:tc>
          <w:tcPr>
            <w:tcW w:w="1080" w:type="dxa"/>
            <w:tcBorders>
              <w:top w:val="nil"/>
              <w:left w:val="nil"/>
              <w:bottom w:val="dotted" w:sz="4" w:space="0" w:color="auto"/>
              <w:right w:val="single" w:sz="8" w:space="0" w:color="auto"/>
            </w:tcBorders>
            <w:shd w:val="clear" w:color="000000" w:fill="FFFFFF"/>
            <w:vAlign w:val="center"/>
            <w:hideMark/>
          </w:tcPr>
          <w:p w14:paraId="7E0DAE7A"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0.4</w:t>
            </w:r>
          </w:p>
        </w:tc>
        <w:tc>
          <w:tcPr>
            <w:tcW w:w="1080" w:type="dxa"/>
            <w:tcBorders>
              <w:top w:val="nil"/>
              <w:left w:val="nil"/>
              <w:bottom w:val="dotted" w:sz="4" w:space="0" w:color="auto"/>
              <w:right w:val="single" w:sz="8" w:space="0" w:color="auto"/>
            </w:tcBorders>
            <w:shd w:val="clear" w:color="000000" w:fill="FFFFFF"/>
            <w:vAlign w:val="center"/>
            <w:hideMark/>
          </w:tcPr>
          <w:p w14:paraId="6DEB8C4F"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0.4</w:t>
            </w:r>
          </w:p>
        </w:tc>
      </w:tr>
      <w:tr w:rsidR="00D77D70" w:rsidRPr="00D77D70" w14:paraId="7043C35F" w14:textId="77777777" w:rsidTr="00D77D70">
        <w:trPr>
          <w:trHeight w:val="285"/>
          <w:jc w:val="center"/>
        </w:trPr>
        <w:tc>
          <w:tcPr>
            <w:tcW w:w="4815" w:type="dxa"/>
            <w:tcBorders>
              <w:top w:val="nil"/>
              <w:left w:val="single" w:sz="8" w:space="0" w:color="auto"/>
              <w:bottom w:val="dotted" w:sz="4" w:space="0" w:color="auto"/>
              <w:right w:val="nil"/>
            </w:tcBorders>
            <w:shd w:val="clear" w:color="000000" w:fill="FFFFFF"/>
            <w:vAlign w:val="center"/>
            <w:hideMark/>
          </w:tcPr>
          <w:p w14:paraId="46BCCDEA" w14:textId="77777777" w:rsidR="00D77D70" w:rsidRPr="00D77D70" w:rsidRDefault="00D77D70" w:rsidP="00B4537B">
            <w:pPr>
              <w:spacing w:after="0" w:line="276" w:lineRule="auto"/>
              <w:rPr>
                <w:rFonts w:eastAsia="Times New Roman" w:cs="Arial"/>
                <w:color w:val="000000"/>
                <w:lang w:val="en-IE" w:eastAsia="en-IE"/>
              </w:rPr>
            </w:pPr>
            <w:r w:rsidRPr="00D77D70">
              <w:rPr>
                <w:rFonts w:eastAsia="Times New Roman" w:cs="Arial"/>
                <w:color w:val="000000"/>
                <w:lang w:val="en-IE" w:eastAsia="en-IE"/>
              </w:rPr>
              <w:t>Price of link with ZnO (£/kg)</w:t>
            </w:r>
          </w:p>
        </w:tc>
        <w:tc>
          <w:tcPr>
            <w:tcW w:w="1080" w:type="dxa"/>
            <w:tcBorders>
              <w:top w:val="nil"/>
              <w:left w:val="single" w:sz="8" w:space="0" w:color="auto"/>
              <w:bottom w:val="dotted" w:sz="4" w:space="0" w:color="auto"/>
              <w:right w:val="single" w:sz="8" w:space="0" w:color="auto"/>
            </w:tcBorders>
            <w:shd w:val="clear" w:color="000000" w:fill="FFFFFF"/>
            <w:vAlign w:val="center"/>
            <w:hideMark/>
          </w:tcPr>
          <w:p w14:paraId="5434534A"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0.36</w:t>
            </w:r>
          </w:p>
        </w:tc>
        <w:tc>
          <w:tcPr>
            <w:tcW w:w="1080" w:type="dxa"/>
            <w:tcBorders>
              <w:top w:val="nil"/>
              <w:left w:val="nil"/>
              <w:bottom w:val="dotted" w:sz="4" w:space="0" w:color="auto"/>
              <w:right w:val="single" w:sz="8" w:space="0" w:color="auto"/>
            </w:tcBorders>
            <w:shd w:val="clear" w:color="000000" w:fill="FFFFFF"/>
            <w:vAlign w:val="center"/>
            <w:hideMark/>
          </w:tcPr>
          <w:p w14:paraId="766C158C"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0.36</w:t>
            </w:r>
          </w:p>
        </w:tc>
        <w:tc>
          <w:tcPr>
            <w:tcW w:w="1080" w:type="dxa"/>
            <w:tcBorders>
              <w:top w:val="nil"/>
              <w:left w:val="nil"/>
              <w:bottom w:val="dotted" w:sz="4" w:space="0" w:color="auto"/>
              <w:right w:val="single" w:sz="8" w:space="0" w:color="auto"/>
            </w:tcBorders>
            <w:shd w:val="clear" w:color="000000" w:fill="FFFFFF"/>
            <w:vAlign w:val="center"/>
            <w:hideMark/>
          </w:tcPr>
          <w:p w14:paraId="2B8389A2"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0.36</w:t>
            </w:r>
          </w:p>
        </w:tc>
      </w:tr>
      <w:tr w:rsidR="00D77D70" w:rsidRPr="00D77D70" w14:paraId="1F864C9C" w14:textId="77777777" w:rsidTr="00D77D70">
        <w:trPr>
          <w:trHeight w:val="285"/>
          <w:jc w:val="center"/>
        </w:trPr>
        <w:tc>
          <w:tcPr>
            <w:tcW w:w="4815" w:type="dxa"/>
            <w:tcBorders>
              <w:top w:val="nil"/>
              <w:left w:val="single" w:sz="8" w:space="0" w:color="auto"/>
              <w:bottom w:val="dotted" w:sz="4" w:space="0" w:color="auto"/>
              <w:right w:val="nil"/>
            </w:tcBorders>
            <w:shd w:val="clear" w:color="000000" w:fill="FFFFFF"/>
            <w:vAlign w:val="center"/>
            <w:hideMark/>
          </w:tcPr>
          <w:p w14:paraId="72AB0433" w14:textId="77777777" w:rsidR="00D77D70" w:rsidRPr="00D77D70" w:rsidRDefault="00D77D70" w:rsidP="00B4537B">
            <w:pPr>
              <w:spacing w:after="0" w:line="276" w:lineRule="auto"/>
              <w:rPr>
                <w:rFonts w:eastAsia="Times New Roman" w:cs="Arial"/>
                <w:color w:val="000000"/>
                <w:lang w:val="en-IE" w:eastAsia="en-IE"/>
              </w:rPr>
            </w:pPr>
            <w:r w:rsidRPr="00D77D70">
              <w:rPr>
                <w:rFonts w:eastAsia="Times New Roman" w:cs="Arial"/>
                <w:color w:val="000000"/>
                <w:lang w:val="en-IE" w:eastAsia="en-IE"/>
              </w:rPr>
              <w:t>Price of creep without ZnO (£/kg)</w:t>
            </w:r>
          </w:p>
        </w:tc>
        <w:tc>
          <w:tcPr>
            <w:tcW w:w="1080" w:type="dxa"/>
            <w:tcBorders>
              <w:top w:val="nil"/>
              <w:left w:val="single" w:sz="8" w:space="0" w:color="auto"/>
              <w:bottom w:val="dotted" w:sz="4" w:space="0" w:color="auto"/>
              <w:right w:val="single" w:sz="8" w:space="0" w:color="auto"/>
            </w:tcBorders>
            <w:shd w:val="clear" w:color="000000" w:fill="FFFFFF"/>
            <w:vAlign w:val="center"/>
            <w:hideMark/>
          </w:tcPr>
          <w:p w14:paraId="25CD1FED"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0.39</w:t>
            </w:r>
          </w:p>
        </w:tc>
        <w:tc>
          <w:tcPr>
            <w:tcW w:w="1080" w:type="dxa"/>
            <w:tcBorders>
              <w:top w:val="nil"/>
              <w:left w:val="nil"/>
              <w:bottom w:val="dotted" w:sz="4" w:space="0" w:color="auto"/>
              <w:right w:val="single" w:sz="8" w:space="0" w:color="auto"/>
            </w:tcBorders>
            <w:shd w:val="clear" w:color="000000" w:fill="FFFFFF"/>
            <w:vAlign w:val="center"/>
            <w:hideMark/>
          </w:tcPr>
          <w:p w14:paraId="494E8344"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0.39</w:t>
            </w:r>
          </w:p>
        </w:tc>
        <w:tc>
          <w:tcPr>
            <w:tcW w:w="1080" w:type="dxa"/>
            <w:tcBorders>
              <w:top w:val="nil"/>
              <w:left w:val="nil"/>
              <w:bottom w:val="dotted" w:sz="4" w:space="0" w:color="auto"/>
              <w:right w:val="single" w:sz="8" w:space="0" w:color="auto"/>
            </w:tcBorders>
            <w:shd w:val="clear" w:color="000000" w:fill="FFFFFF"/>
            <w:vAlign w:val="center"/>
            <w:hideMark/>
          </w:tcPr>
          <w:p w14:paraId="640E9C12"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0.39</w:t>
            </w:r>
          </w:p>
        </w:tc>
      </w:tr>
      <w:tr w:rsidR="00D77D70" w:rsidRPr="00D77D70" w14:paraId="5B173D4E" w14:textId="77777777" w:rsidTr="00D77D70">
        <w:trPr>
          <w:trHeight w:val="285"/>
          <w:jc w:val="center"/>
        </w:trPr>
        <w:tc>
          <w:tcPr>
            <w:tcW w:w="4815" w:type="dxa"/>
            <w:tcBorders>
              <w:top w:val="nil"/>
              <w:left w:val="single" w:sz="8" w:space="0" w:color="auto"/>
              <w:bottom w:val="dotted" w:sz="4" w:space="0" w:color="auto"/>
              <w:right w:val="nil"/>
            </w:tcBorders>
            <w:shd w:val="clear" w:color="000000" w:fill="FFFFFF"/>
            <w:vAlign w:val="center"/>
            <w:hideMark/>
          </w:tcPr>
          <w:p w14:paraId="7E35CFFD" w14:textId="77777777" w:rsidR="00D77D70" w:rsidRPr="00D77D70" w:rsidRDefault="00D77D70" w:rsidP="00B4537B">
            <w:pPr>
              <w:spacing w:after="0" w:line="276" w:lineRule="auto"/>
              <w:rPr>
                <w:rFonts w:eastAsia="Times New Roman" w:cs="Arial"/>
                <w:color w:val="000000"/>
                <w:lang w:val="en-IE" w:eastAsia="en-IE"/>
              </w:rPr>
            </w:pPr>
            <w:r w:rsidRPr="00D77D70">
              <w:rPr>
                <w:rFonts w:eastAsia="Times New Roman" w:cs="Arial"/>
                <w:color w:val="000000"/>
                <w:lang w:val="en-IE" w:eastAsia="en-IE"/>
              </w:rPr>
              <w:t>Price of link without ZnO (£/kg)</w:t>
            </w:r>
          </w:p>
        </w:tc>
        <w:tc>
          <w:tcPr>
            <w:tcW w:w="1080" w:type="dxa"/>
            <w:tcBorders>
              <w:top w:val="nil"/>
              <w:left w:val="single" w:sz="8" w:space="0" w:color="auto"/>
              <w:bottom w:val="dotted" w:sz="4" w:space="0" w:color="auto"/>
              <w:right w:val="single" w:sz="8" w:space="0" w:color="auto"/>
            </w:tcBorders>
            <w:shd w:val="clear" w:color="000000" w:fill="FFFFFF"/>
            <w:vAlign w:val="center"/>
            <w:hideMark/>
          </w:tcPr>
          <w:p w14:paraId="71791C83"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0.35</w:t>
            </w:r>
          </w:p>
        </w:tc>
        <w:tc>
          <w:tcPr>
            <w:tcW w:w="1080" w:type="dxa"/>
            <w:tcBorders>
              <w:top w:val="nil"/>
              <w:left w:val="nil"/>
              <w:bottom w:val="dotted" w:sz="4" w:space="0" w:color="auto"/>
              <w:right w:val="single" w:sz="8" w:space="0" w:color="auto"/>
            </w:tcBorders>
            <w:shd w:val="clear" w:color="000000" w:fill="FFFFFF"/>
            <w:vAlign w:val="center"/>
            <w:hideMark/>
          </w:tcPr>
          <w:p w14:paraId="4E47B451"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0.35</w:t>
            </w:r>
          </w:p>
        </w:tc>
        <w:tc>
          <w:tcPr>
            <w:tcW w:w="1080" w:type="dxa"/>
            <w:tcBorders>
              <w:top w:val="nil"/>
              <w:left w:val="nil"/>
              <w:bottom w:val="dotted" w:sz="4" w:space="0" w:color="auto"/>
              <w:right w:val="single" w:sz="8" w:space="0" w:color="auto"/>
            </w:tcBorders>
            <w:shd w:val="clear" w:color="000000" w:fill="FFFFFF"/>
            <w:vAlign w:val="center"/>
            <w:hideMark/>
          </w:tcPr>
          <w:p w14:paraId="2FDD6277"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0.35</w:t>
            </w:r>
          </w:p>
        </w:tc>
      </w:tr>
      <w:tr w:rsidR="00D77D70" w:rsidRPr="00D77D70" w14:paraId="2118CA5C" w14:textId="77777777" w:rsidTr="00D77D70">
        <w:trPr>
          <w:trHeight w:val="285"/>
          <w:jc w:val="center"/>
        </w:trPr>
        <w:tc>
          <w:tcPr>
            <w:tcW w:w="4815" w:type="dxa"/>
            <w:tcBorders>
              <w:top w:val="nil"/>
              <w:left w:val="single" w:sz="8" w:space="0" w:color="auto"/>
              <w:bottom w:val="dotted" w:sz="4" w:space="0" w:color="auto"/>
              <w:right w:val="nil"/>
            </w:tcBorders>
            <w:shd w:val="clear" w:color="000000" w:fill="FFFFFF"/>
            <w:vAlign w:val="center"/>
            <w:hideMark/>
          </w:tcPr>
          <w:p w14:paraId="2597BD84" w14:textId="77777777" w:rsidR="00D77D70" w:rsidRPr="00D77D70" w:rsidRDefault="00D77D70" w:rsidP="00B4537B">
            <w:pPr>
              <w:spacing w:after="0" w:line="276" w:lineRule="auto"/>
              <w:rPr>
                <w:rFonts w:eastAsia="Times New Roman" w:cs="Arial"/>
                <w:color w:val="000000"/>
                <w:lang w:val="en-IE" w:eastAsia="en-IE"/>
              </w:rPr>
            </w:pPr>
            <w:r w:rsidRPr="00D77D70">
              <w:rPr>
                <w:rFonts w:eastAsia="Times New Roman" w:cs="Arial"/>
                <w:color w:val="000000"/>
                <w:lang w:val="en-IE" w:eastAsia="en-IE"/>
              </w:rPr>
              <w:t>Quantity of creep (kg/treatment period)</w:t>
            </w:r>
          </w:p>
        </w:tc>
        <w:tc>
          <w:tcPr>
            <w:tcW w:w="1080" w:type="dxa"/>
            <w:tcBorders>
              <w:top w:val="nil"/>
              <w:left w:val="single" w:sz="8" w:space="0" w:color="auto"/>
              <w:bottom w:val="dotted" w:sz="4" w:space="0" w:color="auto"/>
              <w:right w:val="single" w:sz="8" w:space="0" w:color="auto"/>
            </w:tcBorders>
            <w:shd w:val="clear" w:color="000000" w:fill="FFFFFF"/>
            <w:vAlign w:val="center"/>
            <w:hideMark/>
          </w:tcPr>
          <w:p w14:paraId="494E452C"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3</w:t>
            </w:r>
          </w:p>
        </w:tc>
        <w:tc>
          <w:tcPr>
            <w:tcW w:w="1080" w:type="dxa"/>
            <w:tcBorders>
              <w:top w:val="nil"/>
              <w:left w:val="nil"/>
              <w:bottom w:val="dotted" w:sz="4" w:space="0" w:color="auto"/>
              <w:right w:val="single" w:sz="8" w:space="0" w:color="auto"/>
            </w:tcBorders>
            <w:shd w:val="clear" w:color="000000" w:fill="FFFFFF"/>
            <w:vAlign w:val="center"/>
            <w:hideMark/>
          </w:tcPr>
          <w:p w14:paraId="5AC0891E"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3</w:t>
            </w:r>
          </w:p>
        </w:tc>
        <w:tc>
          <w:tcPr>
            <w:tcW w:w="1080" w:type="dxa"/>
            <w:tcBorders>
              <w:top w:val="nil"/>
              <w:left w:val="nil"/>
              <w:bottom w:val="dotted" w:sz="4" w:space="0" w:color="auto"/>
              <w:right w:val="single" w:sz="8" w:space="0" w:color="auto"/>
            </w:tcBorders>
            <w:shd w:val="clear" w:color="000000" w:fill="FFFFFF"/>
            <w:vAlign w:val="center"/>
            <w:hideMark/>
          </w:tcPr>
          <w:p w14:paraId="27591F76"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3</w:t>
            </w:r>
          </w:p>
        </w:tc>
      </w:tr>
      <w:tr w:rsidR="00D77D70" w:rsidRPr="00D77D70" w14:paraId="09BEC343" w14:textId="77777777" w:rsidTr="00D77D70">
        <w:trPr>
          <w:trHeight w:val="285"/>
          <w:jc w:val="center"/>
        </w:trPr>
        <w:tc>
          <w:tcPr>
            <w:tcW w:w="4815" w:type="dxa"/>
            <w:tcBorders>
              <w:top w:val="nil"/>
              <w:left w:val="single" w:sz="8" w:space="0" w:color="auto"/>
              <w:bottom w:val="single" w:sz="8" w:space="0" w:color="auto"/>
              <w:right w:val="nil"/>
            </w:tcBorders>
            <w:shd w:val="clear" w:color="000000" w:fill="FFFFFF"/>
            <w:vAlign w:val="center"/>
            <w:hideMark/>
          </w:tcPr>
          <w:p w14:paraId="4F17F2C1" w14:textId="77777777" w:rsidR="00D77D70" w:rsidRPr="00D77D70" w:rsidRDefault="00D77D70" w:rsidP="00B4537B">
            <w:pPr>
              <w:spacing w:after="0" w:line="276" w:lineRule="auto"/>
              <w:rPr>
                <w:rFonts w:eastAsia="Times New Roman" w:cs="Arial"/>
                <w:color w:val="000000"/>
                <w:lang w:val="en-IE" w:eastAsia="en-IE"/>
              </w:rPr>
            </w:pPr>
            <w:r w:rsidRPr="00D77D70">
              <w:rPr>
                <w:rFonts w:eastAsia="Times New Roman" w:cs="Arial"/>
                <w:color w:val="000000"/>
                <w:lang w:val="en-IE" w:eastAsia="en-IE"/>
              </w:rPr>
              <w:t>Quantity of link (kg/treatment period)</w:t>
            </w:r>
          </w:p>
        </w:tc>
        <w:tc>
          <w:tcPr>
            <w:tcW w:w="1080" w:type="dxa"/>
            <w:tcBorders>
              <w:top w:val="nil"/>
              <w:left w:val="single" w:sz="8" w:space="0" w:color="auto"/>
              <w:bottom w:val="single" w:sz="8" w:space="0" w:color="auto"/>
              <w:right w:val="single" w:sz="8" w:space="0" w:color="auto"/>
            </w:tcBorders>
            <w:shd w:val="clear" w:color="000000" w:fill="FFFFFF"/>
            <w:vAlign w:val="center"/>
            <w:hideMark/>
          </w:tcPr>
          <w:p w14:paraId="64C8ACF4"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6</w:t>
            </w:r>
          </w:p>
        </w:tc>
        <w:tc>
          <w:tcPr>
            <w:tcW w:w="1080" w:type="dxa"/>
            <w:tcBorders>
              <w:top w:val="nil"/>
              <w:left w:val="nil"/>
              <w:bottom w:val="single" w:sz="8" w:space="0" w:color="auto"/>
              <w:right w:val="single" w:sz="8" w:space="0" w:color="auto"/>
            </w:tcBorders>
            <w:shd w:val="clear" w:color="000000" w:fill="FFFFFF"/>
            <w:vAlign w:val="center"/>
            <w:hideMark/>
          </w:tcPr>
          <w:p w14:paraId="019FFA7D"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6</w:t>
            </w:r>
          </w:p>
        </w:tc>
        <w:tc>
          <w:tcPr>
            <w:tcW w:w="1080" w:type="dxa"/>
            <w:tcBorders>
              <w:top w:val="nil"/>
              <w:left w:val="nil"/>
              <w:bottom w:val="single" w:sz="8" w:space="0" w:color="auto"/>
              <w:right w:val="single" w:sz="8" w:space="0" w:color="auto"/>
            </w:tcBorders>
            <w:shd w:val="clear" w:color="000000" w:fill="FFFFFF"/>
            <w:vAlign w:val="center"/>
            <w:hideMark/>
          </w:tcPr>
          <w:p w14:paraId="71594BD3"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6</w:t>
            </w:r>
          </w:p>
        </w:tc>
      </w:tr>
      <w:tr w:rsidR="00D77D70" w:rsidRPr="00D77D70" w14:paraId="0AC8F3CB" w14:textId="77777777" w:rsidTr="00D77D70">
        <w:trPr>
          <w:trHeight w:val="285"/>
          <w:jc w:val="center"/>
        </w:trPr>
        <w:tc>
          <w:tcPr>
            <w:tcW w:w="4815" w:type="dxa"/>
            <w:tcBorders>
              <w:top w:val="nil"/>
              <w:left w:val="single" w:sz="8" w:space="0" w:color="auto"/>
              <w:bottom w:val="dotted" w:sz="4" w:space="0" w:color="auto"/>
              <w:right w:val="nil"/>
            </w:tcBorders>
            <w:shd w:val="clear" w:color="000000" w:fill="FFFFFF"/>
            <w:vAlign w:val="center"/>
            <w:hideMark/>
          </w:tcPr>
          <w:p w14:paraId="765585AD" w14:textId="77777777" w:rsidR="00D77D70" w:rsidRPr="00D77D70" w:rsidRDefault="00D77D70" w:rsidP="00B4537B">
            <w:pPr>
              <w:spacing w:after="0" w:line="276" w:lineRule="auto"/>
              <w:rPr>
                <w:rFonts w:eastAsia="Times New Roman" w:cs="Arial"/>
                <w:color w:val="000000"/>
                <w:lang w:val="en-IE" w:eastAsia="en-IE"/>
              </w:rPr>
            </w:pPr>
            <w:r w:rsidRPr="00D77D70">
              <w:rPr>
                <w:rFonts w:eastAsia="Times New Roman" w:cs="Arial"/>
                <w:color w:val="000000"/>
                <w:lang w:val="en-IE" w:eastAsia="en-IE"/>
              </w:rPr>
              <w:t>Prebiotic compound price (£/kg)</w:t>
            </w:r>
          </w:p>
        </w:tc>
        <w:tc>
          <w:tcPr>
            <w:tcW w:w="1080" w:type="dxa"/>
            <w:tcBorders>
              <w:top w:val="nil"/>
              <w:left w:val="single" w:sz="8" w:space="0" w:color="auto"/>
              <w:bottom w:val="dotted" w:sz="4" w:space="0" w:color="auto"/>
              <w:right w:val="single" w:sz="8" w:space="0" w:color="auto"/>
            </w:tcBorders>
            <w:shd w:val="clear" w:color="000000" w:fill="FFF2CC"/>
            <w:vAlign w:val="center"/>
            <w:hideMark/>
          </w:tcPr>
          <w:p w14:paraId="49F641B9"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5.89</w:t>
            </w:r>
          </w:p>
        </w:tc>
        <w:tc>
          <w:tcPr>
            <w:tcW w:w="1080" w:type="dxa"/>
            <w:tcBorders>
              <w:top w:val="nil"/>
              <w:left w:val="nil"/>
              <w:bottom w:val="dotted" w:sz="4" w:space="0" w:color="auto"/>
              <w:right w:val="single" w:sz="8" w:space="0" w:color="auto"/>
            </w:tcBorders>
            <w:shd w:val="clear" w:color="000000" w:fill="FFF2CC"/>
            <w:vAlign w:val="center"/>
            <w:hideMark/>
          </w:tcPr>
          <w:p w14:paraId="07442410"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5.89</w:t>
            </w:r>
          </w:p>
        </w:tc>
        <w:tc>
          <w:tcPr>
            <w:tcW w:w="1080" w:type="dxa"/>
            <w:tcBorders>
              <w:top w:val="nil"/>
              <w:left w:val="nil"/>
              <w:bottom w:val="dotted" w:sz="4" w:space="0" w:color="auto"/>
              <w:right w:val="single" w:sz="8" w:space="0" w:color="auto"/>
            </w:tcBorders>
            <w:shd w:val="clear" w:color="000000" w:fill="FFF2CC"/>
            <w:vAlign w:val="center"/>
            <w:hideMark/>
          </w:tcPr>
          <w:p w14:paraId="5C2822B9"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5.89</w:t>
            </w:r>
          </w:p>
        </w:tc>
      </w:tr>
      <w:tr w:rsidR="00D77D70" w:rsidRPr="00D77D70" w14:paraId="058FCA33" w14:textId="77777777" w:rsidTr="00D77D70">
        <w:trPr>
          <w:trHeight w:val="285"/>
          <w:jc w:val="center"/>
        </w:trPr>
        <w:tc>
          <w:tcPr>
            <w:tcW w:w="4815" w:type="dxa"/>
            <w:tcBorders>
              <w:top w:val="nil"/>
              <w:left w:val="single" w:sz="8" w:space="0" w:color="auto"/>
              <w:bottom w:val="single" w:sz="8" w:space="0" w:color="auto"/>
              <w:right w:val="nil"/>
            </w:tcBorders>
            <w:shd w:val="clear" w:color="000000" w:fill="FFFFFF"/>
            <w:vAlign w:val="center"/>
            <w:hideMark/>
          </w:tcPr>
          <w:p w14:paraId="5A3D6B64" w14:textId="77777777" w:rsidR="00D77D70" w:rsidRPr="00D77D70" w:rsidRDefault="00D77D70" w:rsidP="00B4537B">
            <w:pPr>
              <w:spacing w:after="0" w:line="276" w:lineRule="auto"/>
              <w:rPr>
                <w:rFonts w:eastAsia="Times New Roman" w:cs="Arial"/>
                <w:color w:val="000000"/>
                <w:lang w:val="en-IE" w:eastAsia="en-IE"/>
              </w:rPr>
            </w:pPr>
            <w:r w:rsidRPr="00D77D70">
              <w:rPr>
                <w:rFonts w:eastAsia="Times New Roman" w:cs="Arial"/>
                <w:color w:val="000000"/>
                <w:lang w:val="en-IE" w:eastAsia="en-IE"/>
              </w:rPr>
              <w:t xml:space="preserve">Quantity of prebiotics (kg) provided to a piglet during treatment period </w:t>
            </w:r>
          </w:p>
        </w:tc>
        <w:tc>
          <w:tcPr>
            <w:tcW w:w="1080" w:type="dxa"/>
            <w:tcBorders>
              <w:top w:val="nil"/>
              <w:left w:val="single" w:sz="8" w:space="0" w:color="auto"/>
              <w:bottom w:val="single" w:sz="8" w:space="0" w:color="auto"/>
              <w:right w:val="single" w:sz="8" w:space="0" w:color="auto"/>
            </w:tcBorders>
            <w:shd w:val="clear" w:color="000000" w:fill="FFF2CC"/>
            <w:vAlign w:val="center"/>
            <w:hideMark/>
          </w:tcPr>
          <w:p w14:paraId="014DC176"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1.8</w:t>
            </w:r>
          </w:p>
        </w:tc>
        <w:tc>
          <w:tcPr>
            <w:tcW w:w="1080" w:type="dxa"/>
            <w:tcBorders>
              <w:top w:val="nil"/>
              <w:left w:val="nil"/>
              <w:bottom w:val="single" w:sz="8" w:space="0" w:color="auto"/>
              <w:right w:val="single" w:sz="8" w:space="0" w:color="auto"/>
            </w:tcBorders>
            <w:shd w:val="clear" w:color="000000" w:fill="FFF2CC"/>
            <w:vAlign w:val="center"/>
            <w:hideMark/>
          </w:tcPr>
          <w:p w14:paraId="1F036F16"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1.8</w:t>
            </w:r>
          </w:p>
        </w:tc>
        <w:tc>
          <w:tcPr>
            <w:tcW w:w="1080" w:type="dxa"/>
            <w:tcBorders>
              <w:top w:val="nil"/>
              <w:left w:val="nil"/>
              <w:bottom w:val="single" w:sz="8" w:space="0" w:color="auto"/>
              <w:right w:val="single" w:sz="8" w:space="0" w:color="auto"/>
            </w:tcBorders>
            <w:shd w:val="clear" w:color="000000" w:fill="FFF2CC"/>
            <w:vAlign w:val="center"/>
            <w:hideMark/>
          </w:tcPr>
          <w:p w14:paraId="61C960B4"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1.8</w:t>
            </w:r>
          </w:p>
        </w:tc>
      </w:tr>
      <w:tr w:rsidR="00D77D70" w:rsidRPr="00D77D70" w14:paraId="71834FA7" w14:textId="77777777" w:rsidTr="00D77D70">
        <w:trPr>
          <w:trHeight w:val="285"/>
          <w:jc w:val="center"/>
        </w:trPr>
        <w:tc>
          <w:tcPr>
            <w:tcW w:w="4815" w:type="dxa"/>
            <w:tcBorders>
              <w:top w:val="nil"/>
              <w:left w:val="single" w:sz="8" w:space="0" w:color="auto"/>
              <w:bottom w:val="single" w:sz="8" w:space="0" w:color="auto"/>
              <w:right w:val="nil"/>
            </w:tcBorders>
            <w:shd w:val="clear" w:color="000000" w:fill="FFFFFF"/>
            <w:vAlign w:val="center"/>
            <w:hideMark/>
          </w:tcPr>
          <w:p w14:paraId="784CB86D" w14:textId="77777777" w:rsidR="00D77D70" w:rsidRPr="00D77D70" w:rsidRDefault="00D77D70" w:rsidP="00B4537B">
            <w:pPr>
              <w:spacing w:after="0" w:line="276" w:lineRule="auto"/>
              <w:rPr>
                <w:rFonts w:eastAsia="Times New Roman" w:cs="Arial"/>
                <w:color w:val="000000"/>
                <w:lang w:val="en-IE" w:eastAsia="en-IE"/>
              </w:rPr>
            </w:pPr>
            <w:r w:rsidRPr="00D77D70">
              <w:rPr>
                <w:rFonts w:eastAsia="Times New Roman" w:cs="Arial"/>
                <w:color w:val="000000"/>
                <w:lang w:val="en-IE" w:eastAsia="en-IE"/>
              </w:rPr>
              <w:t>Total costs per kg (£/kg) (including feeding costs associated with treatment period)</w:t>
            </w:r>
          </w:p>
        </w:tc>
        <w:tc>
          <w:tcPr>
            <w:tcW w:w="1080" w:type="dxa"/>
            <w:tcBorders>
              <w:top w:val="nil"/>
              <w:left w:val="single" w:sz="8" w:space="0" w:color="auto"/>
              <w:bottom w:val="single" w:sz="8" w:space="0" w:color="auto"/>
              <w:right w:val="single" w:sz="8" w:space="0" w:color="auto"/>
            </w:tcBorders>
            <w:shd w:val="clear" w:color="000000" w:fill="FFFFFF"/>
            <w:vAlign w:val="center"/>
            <w:hideMark/>
          </w:tcPr>
          <w:p w14:paraId="324C2CC1"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7.5</w:t>
            </w:r>
          </w:p>
        </w:tc>
        <w:tc>
          <w:tcPr>
            <w:tcW w:w="1080" w:type="dxa"/>
            <w:tcBorders>
              <w:top w:val="nil"/>
              <w:left w:val="nil"/>
              <w:bottom w:val="nil"/>
              <w:right w:val="single" w:sz="8" w:space="0" w:color="auto"/>
            </w:tcBorders>
            <w:shd w:val="clear" w:color="000000" w:fill="FFFFFF"/>
            <w:vAlign w:val="center"/>
            <w:hideMark/>
          </w:tcPr>
          <w:p w14:paraId="2F5DA508"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7.5</w:t>
            </w:r>
          </w:p>
        </w:tc>
        <w:tc>
          <w:tcPr>
            <w:tcW w:w="1080" w:type="dxa"/>
            <w:tcBorders>
              <w:top w:val="nil"/>
              <w:left w:val="nil"/>
              <w:bottom w:val="single" w:sz="8" w:space="0" w:color="auto"/>
              <w:right w:val="single" w:sz="8" w:space="0" w:color="auto"/>
            </w:tcBorders>
            <w:shd w:val="clear" w:color="000000" w:fill="FFFFFF"/>
            <w:vAlign w:val="center"/>
            <w:hideMark/>
          </w:tcPr>
          <w:p w14:paraId="3690F13C"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7.5</w:t>
            </w:r>
          </w:p>
        </w:tc>
      </w:tr>
      <w:tr w:rsidR="00D77D70" w:rsidRPr="00D77D70" w14:paraId="12714683" w14:textId="77777777" w:rsidTr="00D77D70">
        <w:trPr>
          <w:trHeight w:val="285"/>
          <w:jc w:val="center"/>
        </w:trPr>
        <w:tc>
          <w:tcPr>
            <w:tcW w:w="4815" w:type="dxa"/>
            <w:tcBorders>
              <w:top w:val="nil"/>
              <w:left w:val="single" w:sz="8" w:space="0" w:color="auto"/>
              <w:bottom w:val="dotted" w:sz="4" w:space="0" w:color="auto"/>
              <w:right w:val="nil"/>
            </w:tcBorders>
            <w:shd w:val="clear" w:color="000000" w:fill="FFFFFF"/>
            <w:vAlign w:val="center"/>
            <w:hideMark/>
          </w:tcPr>
          <w:p w14:paraId="5593B719" w14:textId="77777777" w:rsidR="00D77D70" w:rsidRPr="00D77D70" w:rsidRDefault="00D77D70" w:rsidP="00B4537B">
            <w:pPr>
              <w:spacing w:after="0" w:line="276" w:lineRule="auto"/>
              <w:jc w:val="left"/>
              <w:rPr>
                <w:rFonts w:eastAsia="Times New Roman" w:cs="Arial"/>
                <w:color w:val="000000"/>
                <w:lang w:val="en-IE" w:eastAsia="en-IE"/>
              </w:rPr>
            </w:pPr>
            <w:r w:rsidRPr="00D77D70">
              <w:rPr>
                <w:rFonts w:eastAsia="Times New Roman" w:cs="Arial"/>
                <w:color w:val="000000"/>
                <w:lang w:val="en-IE" w:eastAsia="en-IE"/>
              </w:rPr>
              <w:t>Gross margin per piglet with old practice (£/piglet)</w:t>
            </w:r>
          </w:p>
        </w:tc>
        <w:tc>
          <w:tcPr>
            <w:tcW w:w="1080" w:type="dxa"/>
            <w:tcBorders>
              <w:top w:val="nil"/>
              <w:left w:val="single" w:sz="8" w:space="0" w:color="auto"/>
              <w:bottom w:val="dotted" w:sz="4" w:space="0" w:color="auto"/>
              <w:right w:val="single" w:sz="8" w:space="0" w:color="auto"/>
            </w:tcBorders>
            <w:vAlign w:val="center"/>
            <w:hideMark/>
          </w:tcPr>
          <w:p w14:paraId="1EE4169F"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20</w:t>
            </w:r>
          </w:p>
        </w:tc>
        <w:tc>
          <w:tcPr>
            <w:tcW w:w="1080" w:type="dxa"/>
            <w:tcBorders>
              <w:top w:val="single" w:sz="8" w:space="0" w:color="auto"/>
              <w:left w:val="nil"/>
              <w:bottom w:val="dotted" w:sz="4" w:space="0" w:color="auto"/>
              <w:right w:val="single" w:sz="8" w:space="0" w:color="auto"/>
            </w:tcBorders>
            <w:vAlign w:val="center"/>
            <w:hideMark/>
          </w:tcPr>
          <w:p w14:paraId="2F4491C0"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20</w:t>
            </w:r>
          </w:p>
        </w:tc>
        <w:tc>
          <w:tcPr>
            <w:tcW w:w="1080" w:type="dxa"/>
            <w:tcBorders>
              <w:top w:val="nil"/>
              <w:left w:val="nil"/>
              <w:bottom w:val="dotted" w:sz="4" w:space="0" w:color="auto"/>
              <w:right w:val="single" w:sz="8" w:space="0" w:color="auto"/>
            </w:tcBorders>
            <w:vAlign w:val="center"/>
            <w:hideMark/>
          </w:tcPr>
          <w:p w14:paraId="7498513B"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20</w:t>
            </w:r>
          </w:p>
        </w:tc>
      </w:tr>
      <w:tr w:rsidR="00D77D70" w:rsidRPr="00D77D70" w14:paraId="3A66BC92" w14:textId="77777777" w:rsidTr="00D77D70">
        <w:trPr>
          <w:trHeight w:val="285"/>
          <w:jc w:val="center"/>
        </w:trPr>
        <w:tc>
          <w:tcPr>
            <w:tcW w:w="4815" w:type="dxa"/>
            <w:tcBorders>
              <w:top w:val="nil"/>
              <w:left w:val="single" w:sz="8" w:space="0" w:color="auto"/>
              <w:bottom w:val="single" w:sz="8" w:space="0" w:color="auto"/>
              <w:right w:val="nil"/>
            </w:tcBorders>
            <w:shd w:val="clear" w:color="000000" w:fill="FFFFFF"/>
            <w:vAlign w:val="center"/>
            <w:hideMark/>
          </w:tcPr>
          <w:p w14:paraId="1EAACFA8" w14:textId="77777777" w:rsidR="00D77D70" w:rsidRPr="00D77D70" w:rsidRDefault="00D77D70" w:rsidP="00B4537B">
            <w:pPr>
              <w:spacing w:after="0" w:line="276" w:lineRule="auto"/>
              <w:jc w:val="left"/>
              <w:rPr>
                <w:rFonts w:eastAsia="Times New Roman" w:cs="Arial"/>
                <w:color w:val="000000"/>
                <w:lang w:val="en-IE" w:eastAsia="en-IE"/>
              </w:rPr>
            </w:pPr>
            <w:r w:rsidRPr="00D77D70">
              <w:rPr>
                <w:rFonts w:eastAsia="Times New Roman" w:cs="Arial"/>
                <w:color w:val="000000"/>
                <w:lang w:val="en-IE" w:eastAsia="en-IE"/>
              </w:rPr>
              <w:t>Gross margin per piglet with new practice (£/piglet)</w:t>
            </w:r>
          </w:p>
        </w:tc>
        <w:tc>
          <w:tcPr>
            <w:tcW w:w="1080" w:type="dxa"/>
            <w:tcBorders>
              <w:top w:val="nil"/>
              <w:left w:val="single" w:sz="8" w:space="0" w:color="auto"/>
              <w:bottom w:val="single" w:sz="8" w:space="0" w:color="auto"/>
              <w:right w:val="single" w:sz="8" w:space="0" w:color="auto"/>
            </w:tcBorders>
            <w:vAlign w:val="center"/>
            <w:hideMark/>
          </w:tcPr>
          <w:p w14:paraId="19ED1F20"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30.51</w:t>
            </w:r>
          </w:p>
        </w:tc>
        <w:tc>
          <w:tcPr>
            <w:tcW w:w="1080" w:type="dxa"/>
            <w:tcBorders>
              <w:top w:val="nil"/>
              <w:left w:val="nil"/>
              <w:bottom w:val="nil"/>
              <w:right w:val="single" w:sz="8" w:space="0" w:color="auto"/>
            </w:tcBorders>
            <w:vAlign w:val="center"/>
            <w:hideMark/>
          </w:tcPr>
          <w:p w14:paraId="38CFBFDB"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27.71</w:t>
            </w:r>
          </w:p>
        </w:tc>
        <w:tc>
          <w:tcPr>
            <w:tcW w:w="1080" w:type="dxa"/>
            <w:tcBorders>
              <w:top w:val="nil"/>
              <w:left w:val="nil"/>
              <w:bottom w:val="nil"/>
              <w:right w:val="single" w:sz="8" w:space="0" w:color="auto"/>
            </w:tcBorders>
            <w:vAlign w:val="center"/>
            <w:hideMark/>
          </w:tcPr>
          <w:p w14:paraId="14FFF500"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16.51</w:t>
            </w:r>
          </w:p>
        </w:tc>
      </w:tr>
      <w:tr w:rsidR="00D77D70" w:rsidRPr="00D77D70" w14:paraId="0B0ADBD9" w14:textId="77777777" w:rsidTr="00D77D70">
        <w:trPr>
          <w:trHeight w:val="285"/>
          <w:jc w:val="center"/>
        </w:trPr>
        <w:tc>
          <w:tcPr>
            <w:tcW w:w="4815" w:type="dxa"/>
            <w:tcBorders>
              <w:top w:val="nil"/>
              <w:left w:val="single" w:sz="8" w:space="0" w:color="auto"/>
              <w:bottom w:val="single" w:sz="8" w:space="0" w:color="auto"/>
              <w:right w:val="nil"/>
            </w:tcBorders>
            <w:shd w:val="clear" w:color="000000" w:fill="FFFFFF"/>
            <w:vAlign w:val="center"/>
            <w:hideMark/>
          </w:tcPr>
          <w:p w14:paraId="125CF007" w14:textId="77777777" w:rsidR="00D77D70" w:rsidRPr="00D77D70" w:rsidRDefault="00D77D70" w:rsidP="00B4537B">
            <w:pPr>
              <w:spacing w:after="0" w:line="276" w:lineRule="auto"/>
              <w:jc w:val="left"/>
              <w:rPr>
                <w:rFonts w:eastAsia="Times New Roman" w:cs="Arial"/>
                <w:color w:val="000000"/>
                <w:lang w:val="en-IE" w:eastAsia="en-IE"/>
              </w:rPr>
            </w:pPr>
            <w:r w:rsidRPr="00D77D70">
              <w:rPr>
                <w:rFonts w:eastAsia="Times New Roman" w:cs="Arial"/>
                <w:color w:val="000000"/>
                <w:lang w:val="en-IE" w:eastAsia="en-IE"/>
              </w:rPr>
              <w:t>ROI (%)</w:t>
            </w:r>
          </w:p>
        </w:tc>
        <w:tc>
          <w:tcPr>
            <w:tcW w:w="1080" w:type="dxa"/>
            <w:tcBorders>
              <w:top w:val="nil"/>
              <w:left w:val="single" w:sz="8" w:space="0" w:color="auto"/>
              <w:bottom w:val="single" w:sz="8" w:space="0" w:color="auto"/>
              <w:right w:val="nil"/>
            </w:tcBorders>
            <w:vAlign w:val="center"/>
            <w:hideMark/>
          </w:tcPr>
          <w:p w14:paraId="1270FEDC"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52.56</w:t>
            </w:r>
          </w:p>
        </w:tc>
        <w:tc>
          <w:tcPr>
            <w:tcW w:w="1080" w:type="dxa"/>
            <w:tcBorders>
              <w:top w:val="single" w:sz="8" w:space="0" w:color="000000"/>
              <w:left w:val="single" w:sz="8" w:space="0" w:color="000000"/>
              <w:bottom w:val="single" w:sz="8" w:space="0" w:color="000000"/>
              <w:right w:val="single" w:sz="8" w:space="0" w:color="000000"/>
            </w:tcBorders>
            <w:vAlign w:val="center"/>
            <w:hideMark/>
          </w:tcPr>
          <w:p w14:paraId="13EDE7E2"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38.6</w:t>
            </w:r>
          </w:p>
        </w:tc>
        <w:tc>
          <w:tcPr>
            <w:tcW w:w="1080" w:type="dxa"/>
            <w:tcBorders>
              <w:top w:val="single" w:sz="8" w:space="0" w:color="000000"/>
              <w:left w:val="nil"/>
              <w:bottom w:val="single" w:sz="8" w:space="0" w:color="000000"/>
              <w:right w:val="single" w:sz="8" w:space="0" w:color="000000"/>
            </w:tcBorders>
            <w:vAlign w:val="center"/>
            <w:hideMark/>
          </w:tcPr>
          <w:p w14:paraId="28E59827" w14:textId="77777777" w:rsidR="00D77D70" w:rsidRPr="00D77D70" w:rsidRDefault="00D77D70" w:rsidP="00B4537B">
            <w:pPr>
              <w:spacing w:after="0" w:line="276" w:lineRule="auto"/>
              <w:jc w:val="center"/>
              <w:rPr>
                <w:rFonts w:eastAsia="Times New Roman" w:cs="Arial"/>
                <w:color w:val="000000"/>
                <w:lang w:val="en-IE" w:eastAsia="en-IE"/>
              </w:rPr>
            </w:pPr>
            <w:r w:rsidRPr="00D77D70">
              <w:rPr>
                <w:rFonts w:eastAsia="Times New Roman" w:cs="Arial"/>
                <w:color w:val="000000"/>
                <w:lang w:val="en-IE" w:eastAsia="en-IE"/>
              </w:rPr>
              <w:t>17.44</w:t>
            </w:r>
          </w:p>
        </w:tc>
      </w:tr>
    </w:tbl>
    <w:p w14:paraId="11C40AC6" w14:textId="28DE0FCB" w:rsidR="00276D09" w:rsidRDefault="00276D09" w:rsidP="00B4537B">
      <w:pPr>
        <w:spacing w:line="276" w:lineRule="auto"/>
        <w:rPr>
          <w:rFonts w:eastAsia="Arial" w:cs="Arial"/>
          <w:color w:val="000000" w:themeColor="text1"/>
        </w:rPr>
      </w:pPr>
    </w:p>
    <w:p w14:paraId="572B5981" w14:textId="0DA35357" w:rsidR="00033AB5" w:rsidRDefault="00033AB5" w:rsidP="00B4537B">
      <w:pPr>
        <w:spacing w:line="276" w:lineRule="auto"/>
      </w:pPr>
      <w:r>
        <w:t xml:space="preserve">The figures displayed in </w:t>
      </w:r>
      <w:r>
        <w:fldChar w:fldCharType="begin"/>
      </w:r>
      <w:r>
        <w:instrText xml:space="preserve"> REF _Ref119014785 \h </w:instrText>
      </w:r>
      <w:r w:rsidR="00B4537B">
        <w:instrText xml:space="preserve"> \* MERGEFORMAT </w:instrText>
      </w:r>
      <w:r>
        <w:fldChar w:fldCharType="separate"/>
      </w:r>
      <w:r w:rsidRPr="00D77D70">
        <w:rPr>
          <w:b/>
          <w:bCs/>
        </w:rPr>
        <w:t xml:space="preserve">Table </w:t>
      </w:r>
      <w:r w:rsidRPr="00D77D70">
        <w:rPr>
          <w:b/>
          <w:bCs/>
          <w:noProof/>
        </w:rPr>
        <w:t>7</w:t>
      </w:r>
      <w:r>
        <w:fldChar w:fldCharType="end"/>
      </w:r>
      <w:r>
        <w:t xml:space="preserve"> are a product of a ROI estimation exercise made with the assumptions made above.</w:t>
      </w:r>
    </w:p>
    <w:p w14:paraId="6ACDF866" w14:textId="504522BE" w:rsidR="00342C0F" w:rsidRDefault="00F24053" w:rsidP="00B4537B">
      <w:pPr>
        <w:spacing w:line="276" w:lineRule="auto"/>
      </w:pPr>
      <w:r w:rsidRPr="00D77D70">
        <w:rPr>
          <w:rFonts w:eastAsia="Arial" w:cs="Arial"/>
          <w:color w:val="000000" w:themeColor="text1"/>
        </w:rPr>
        <w:t xml:space="preserve">To better appreciate these figures and </w:t>
      </w:r>
      <w:r w:rsidR="00342C0F" w:rsidRPr="00D77D70">
        <w:rPr>
          <w:rFonts w:eastAsia="Arial" w:cs="Arial"/>
          <w:color w:val="000000" w:themeColor="text1"/>
        </w:rPr>
        <w:t>to simulate other scenarios (price changes, different growth rates</w:t>
      </w:r>
      <w:r w:rsidRPr="00D77D70">
        <w:rPr>
          <w:rFonts w:eastAsia="Arial" w:cs="Arial"/>
          <w:color w:val="000000" w:themeColor="text1"/>
        </w:rPr>
        <w:t>, etc</w:t>
      </w:r>
      <w:r w:rsidR="00342C0F" w:rsidRPr="00D77D70">
        <w:rPr>
          <w:rFonts w:eastAsia="Arial" w:cs="Arial"/>
          <w:color w:val="000000" w:themeColor="text1"/>
        </w:rPr>
        <w:t xml:space="preserve">) </w:t>
      </w:r>
      <w:r w:rsidRPr="00D77D70">
        <w:rPr>
          <w:rFonts w:eastAsia="Arial" w:cs="Arial"/>
          <w:color w:val="000000" w:themeColor="text1"/>
        </w:rPr>
        <w:t>please refer to the calculator</w:t>
      </w:r>
      <w:r w:rsidR="00342C0F" w:rsidRPr="00D77D70">
        <w:rPr>
          <w:rFonts w:eastAsia="Arial" w:cs="Arial"/>
          <w:color w:val="000000" w:themeColor="text1"/>
        </w:rPr>
        <w:t xml:space="preserve"> prepared during this project</w:t>
      </w:r>
      <w:r w:rsidR="00FD222B">
        <w:rPr>
          <w:rFonts w:eastAsia="Arial" w:cs="Arial"/>
          <w:color w:val="000000" w:themeColor="text1"/>
        </w:rPr>
        <w:t>.</w:t>
      </w:r>
    </w:p>
    <w:p w14:paraId="286C2B58" w14:textId="77777777" w:rsidR="0072038D" w:rsidRPr="00307A3C" w:rsidRDefault="0072038D" w:rsidP="00B4537B">
      <w:pPr>
        <w:spacing w:line="276" w:lineRule="auto"/>
        <w:rPr>
          <w:b/>
          <w:bCs/>
        </w:rPr>
      </w:pPr>
      <w:r w:rsidRPr="00307A3C">
        <w:rPr>
          <w:b/>
          <w:bCs/>
        </w:rPr>
        <w:t>5. How can I do it well?</w:t>
      </w:r>
    </w:p>
    <w:p w14:paraId="3AB829BF" w14:textId="2E5B4CD2" w:rsidR="00372AFB" w:rsidRPr="00965E6C" w:rsidRDefault="00FC3CAF" w:rsidP="00B4537B">
      <w:pPr>
        <w:spacing w:line="276" w:lineRule="auto"/>
      </w:pPr>
      <w:r>
        <w:t>Ensure staff train</w:t>
      </w:r>
      <w:r w:rsidR="5C9B637D">
        <w:t>ing</w:t>
      </w:r>
      <w:r>
        <w:t xml:space="preserve"> on how to include this product in the </w:t>
      </w:r>
      <w:r w:rsidR="00B966B0">
        <w:t>pigs’</w:t>
      </w:r>
      <w:r>
        <w:t xml:space="preserve"> diet, especially if top dressing is used. Consult your nutritionist to ensure there </w:t>
      </w:r>
      <w:r w:rsidR="71CE7AA8">
        <w:t>are</w:t>
      </w:r>
      <w:r>
        <w:t xml:space="preserve"> no interactions between the product and the ingredients included in the diet. </w:t>
      </w:r>
      <w:r w:rsidR="00045C91">
        <w:t>Make sure feed storage does not impact on the viability of the p</w:t>
      </w:r>
      <w:r>
        <w:t>re</w:t>
      </w:r>
      <w:r w:rsidR="00045C91">
        <w:t>biotics.</w:t>
      </w:r>
    </w:p>
    <w:p w14:paraId="7D1170F9" w14:textId="5CE43AFF" w:rsidR="0072038D" w:rsidRPr="00307A3C" w:rsidRDefault="0072038D" w:rsidP="00B4537B">
      <w:pPr>
        <w:spacing w:line="276" w:lineRule="auto"/>
        <w:rPr>
          <w:b/>
          <w:bCs/>
        </w:rPr>
      </w:pPr>
      <w:r w:rsidRPr="00307A3C">
        <w:rPr>
          <w:b/>
          <w:bCs/>
        </w:rPr>
        <w:t>6. How strong is the evidence?</w:t>
      </w:r>
    </w:p>
    <w:p w14:paraId="04619F55" w14:textId="52A3DA43" w:rsidR="006A335C" w:rsidRDefault="00177735" w:rsidP="00B4537B">
      <w:pPr>
        <w:spacing w:line="276" w:lineRule="auto"/>
      </w:pPr>
      <w:r>
        <w:t xml:space="preserve">The evidence found in the literature is high. Research studies available document the trialling of different prebiotics in pigs and their effect on growth performance, gut function and morphology. For example, a study by </w:t>
      </w:r>
      <w:hyperlink w:anchor="_ENREF_154" w:tooltip="Yang, 2012 #904" w:history="1">
        <w:r w:rsidR="005F0597">
          <w:fldChar w:fldCharType="begin"/>
        </w:r>
        <w:r w:rsidR="005F0597">
          <w:instrText xml:space="preserve"> ADDIN EN.CITE &lt;EndNote&gt;&lt;Cite AuthorYear="1"&gt;&lt;Author&gt;Yang&lt;/Author&gt;&lt;Year&gt;2012&lt;/Year&gt;&lt;RecNum&gt;904&lt;/RecNum&gt;&lt;DisplayText&gt;Yang et al. (2012)&lt;/DisplayText&gt;&lt;record&gt;&lt;rec-number&gt;904&lt;/rec-number&gt;&lt;foreign-keys&gt;&lt;key app="EN" db-id="99spxtxajxsasbefr95pf00rfrs00ep9ve2a" timestamp="1666653898"&gt;904&lt;/key&gt;&lt;/foreign-keys&gt;&lt;ref-type name="Journal Article"&gt;17&lt;/ref-type&gt;&lt;contributors&gt;&lt;authors&gt;&lt;author&gt;Yang, C. M.&lt;/author&gt;&lt;author&gt;Ferket, P. R.&lt;/author&gt;&lt;author&gt;Hong, Q. H.&lt;/author&gt;&lt;author&gt;Zhou, J.&lt;/author&gt;&lt;author&gt;Cao, G. T.&lt;/author&gt;&lt;author&gt;Zhou, L.&lt;/author&gt;&lt;author&gt;Chen, A. G.&lt;/author&gt;&lt;/authors&gt;&lt;/contributors&gt;&lt;auth-address&gt;College of Animal Science, Zhejiang University, Hangzhou, China.&lt;/auth-address&gt;&lt;titles&gt;&lt;title&gt;Effect of chito-oligosaccharide on growth performance, intestinal barrier function, intestinal morphology and cecal microflora in weaned pigs&lt;/title&gt;&lt;secondary-title&gt;J Anim Sci&lt;/secondary-title&gt;&lt;alt-title&gt;Journal of animal science&lt;/alt-title&gt;&lt;/titles&gt;&lt;periodical&gt;&lt;full-title&gt;J Anim Sci&lt;/full-title&gt;&lt;/periodical&gt;&lt;alt-periodical&gt;&lt;full-title&gt;Journal of Animal Science&lt;/full-title&gt;&lt;/alt-periodical&gt;&lt;pages&gt;2671-6&lt;/pages&gt;&lt;volume&gt;90&lt;/volume&gt;&lt;number&gt;8&lt;/number&gt;&lt;edition&gt;2012/07/13&lt;/edition&gt;&lt;keywords&gt;&lt;keyword&gt;Animal Feed/analysis&lt;/keyword&gt;&lt;keyword&gt;Animal Nutritional Physiological Phenomena&lt;/keyword&gt;&lt;keyword&gt;Animals&lt;/keyword&gt;&lt;keyword&gt;Diet/veterinary&lt;/keyword&gt;&lt;keyword&gt;Dietary Supplements&lt;/keyword&gt;&lt;keyword&gt;Female&lt;/keyword&gt;&lt;keyword&gt;Intestines/anatomy &amp;amp; histology/*drug effects/microbiology/physiology&lt;/keyword&gt;&lt;keyword&gt;Male&lt;/keyword&gt;&lt;keyword&gt;Oligosaccharides/*chemistry/*pharmacology&lt;/keyword&gt;&lt;keyword&gt;Swine/*growth &amp;amp; development&lt;/keyword&gt;&lt;/keywords&gt;&lt;dates&gt;&lt;year&gt;2012&lt;/year&gt;&lt;pub-dates&gt;&lt;date&gt;Aug&lt;/date&gt;&lt;/pub-dates&gt;&lt;/dates&gt;&lt;isbn&gt;0021-8812&lt;/isbn&gt;&lt;accession-num&gt;22785166&lt;/accession-num&gt;&lt;urls&gt;&lt;/urls&gt;&lt;electronic-resource-num&gt;10.2527/jas.2011-4699&lt;/electronic-resource-num&gt;&lt;remote-database-provider&gt;NLM&lt;/remote-database-provider&gt;&lt;language&gt;eng&lt;/language&gt;&lt;/record&gt;&lt;/Cite&gt;&lt;/EndNote&gt;</w:instrText>
        </w:r>
        <w:r w:rsidR="005F0597">
          <w:fldChar w:fldCharType="separate"/>
        </w:r>
        <w:r w:rsidR="005F0597">
          <w:rPr>
            <w:noProof/>
          </w:rPr>
          <w:t>Yang et al. (2012)</w:t>
        </w:r>
        <w:r w:rsidR="005F0597">
          <w:fldChar w:fldCharType="end"/>
        </w:r>
      </w:hyperlink>
      <w:r>
        <w:t xml:space="preserve"> in which the authors tested f</w:t>
      </w:r>
      <w:r w:rsidR="00194010">
        <w:t>eeding weaning piglets with</w:t>
      </w:r>
      <w:r w:rsidR="0072038D" w:rsidRPr="00307A3C">
        <w:rPr>
          <w:b/>
          <w:bCs/>
        </w:rPr>
        <w:t xml:space="preserve"> </w:t>
      </w:r>
      <w:r w:rsidR="00194010">
        <w:t>chito-oligosaccharides at 400 and 600 mg/kg showed greater proliferation of</w:t>
      </w:r>
      <w:r w:rsidR="00925C27">
        <w:t xml:space="preserve"> commensal</w:t>
      </w:r>
      <w:r w:rsidR="00194010">
        <w:t xml:space="preserve"> bifidobacterial and </w:t>
      </w:r>
      <w:r w:rsidR="00194010" w:rsidRPr="00177735">
        <w:rPr>
          <w:i/>
          <w:iCs/>
        </w:rPr>
        <w:t>lactobacillus</w:t>
      </w:r>
      <w:r w:rsidR="00194010">
        <w:t xml:space="preserve"> in the </w:t>
      </w:r>
      <w:r w:rsidR="00925C27">
        <w:t>caecum</w:t>
      </w:r>
      <w:r w:rsidR="00194010">
        <w:t xml:space="preserve"> </w:t>
      </w:r>
      <w:r w:rsidR="00C80AFE">
        <w:t xml:space="preserve">and improved growth performance </w:t>
      </w:r>
      <w:r w:rsidR="00194010">
        <w:t>within seven days post</w:t>
      </w:r>
      <w:r w:rsidR="00C80AFE">
        <w:t xml:space="preserve"> treatment</w:t>
      </w:r>
      <w:r w:rsidR="00925C27">
        <w:t xml:space="preserve">. The corresponding proliferation of the two commensals correlated directly to the concentration of the prebiotic such that pigs treated </w:t>
      </w:r>
      <w:r w:rsidR="001F6B6D">
        <w:t>600 mg/kg did significantly better than those in the 400 mg/kg group.</w:t>
      </w:r>
      <w:r w:rsidR="00275F7E">
        <w:t xml:space="preserve"> In addition to the </w:t>
      </w:r>
      <w:r w:rsidR="00275F7E" w:rsidRPr="00585198">
        <w:rPr>
          <w:rFonts w:cs="Arial"/>
        </w:rPr>
        <w:t xml:space="preserve">commensal growth, a corresponding </w:t>
      </w:r>
      <w:r w:rsidR="00925C27" w:rsidRPr="00585198">
        <w:rPr>
          <w:rFonts w:cs="Arial"/>
        </w:rPr>
        <w:t xml:space="preserve">significant reduction of pathogenic strains such as </w:t>
      </w:r>
      <w:r w:rsidR="00925C27" w:rsidRPr="00585198">
        <w:rPr>
          <w:rFonts w:cs="Arial"/>
          <w:i/>
          <w:iCs/>
        </w:rPr>
        <w:t>Staphylococcus aureus</w:t>
      </w:r>
      <w:r w:rsidR="00275F7E" w:rsidRPr="00585198">
        <w:rPr>
          <w:rFonts w:cs="Arial"/>
        </w:rPr>
        <w:t xml:space="preserve"> was observed </w:t>
      </w:r>
      <w:r w:rsidR="509BABB2" w:rsidRPr="12E05CAD">
        <w:rPr>
          <w:rFonts w:cs="Arial"/>
        </w:rPr>
        <w:t>al</w:t>
      </w:r>
      <w:r w:rsidR="00275F7E" w:rsidRPr="12E05CAD">
        <w:rPr>
          <w:rFonts w:cs="Arial"/>
        </w:rPr>
        <w:t>beit</w:t>
      </w:r>
      <w:r w:rsidR="00275F7E" w:rsidRPr="00585198">
        <w:rPr>
          <w:rFonts w:cs="Arial"/>
        </w:rPr>
        <w:t xml:space="preserve"> no</w:t>
      </w:r>
      <w:r w:rsidR="008C2AAC" w:rsidRPr="00585198">
        <w:rPr>
          <w:rFonts w:cs="Arial"/>
        </w:rPr>
        <w:t xml:space="preserve"> significant reduction of </w:t>
      </w:r>
      <w:r w:rsidR="00520C77" w:rsidRPr="00520C77">
        <w:rPr>
          <w:rFonts w:cs="Arial"/>
          <w:i/>
          <w:iCs/>
        </w:rPr>
        <w:t>E. coli</w:t>
      </w:r>
      <w:r w:rsidR="008C2AAC" w:rsidRPr="00585198">
        <w:rPr>
          <w:rFonts w:cs="Arial"/>
        </w:rPr>
        <w:t xml:space="preserve"> was observed.</w:t>
      </w:r>
      <w:r w:rsidR="008C2AAC">
        <w:t xml:space="preserve"> </w:t>
      </w:r>
      <w:r w:rsidR="00E70900">
        <w:t>Using stabilised rice bran</w:t>
      </w:r>
      <w:r w:rsidR="00F94932">
        <w:t xml:space="preserve"> showed</w:t>
      </w:r>
      <w:r w:rsidR="000C3E81">
        <w:t xml:space="preserve"> more efficiency of nutrient utilisation in addition to the observed increased colonisation of bifidobacteria as seen in chito-oligosaccharide supplementation above</w:t>
      </w:r>
      <w:r w:rsidR="005B6770">
        <w:t xml:space="preserve"> </w:t>
      </w:r>
      <w:r w:rsidR="005B6770">
        <w:fldChar w:fldCharType="begin"/>
      </w:r>
      <w:r w:rsidR="005B6770">
        <w:instrText xml:space="preserve"> ADDIN EN.CITE &lt;EndNote&gt;&lt;Cite&gt;&lt;Author&gt;Herfel&lt;/Author&gt;&lt;Year&gt;2013&lt;/Year&gt;&lt;RecNum&gt;903&lt;/RecNum&gt;&lt;DisplayText&gt;(Herfel et al., 2013)&lt;/DisplayText&gt;&lt;record&gt;&lt;rec-number&gt;903&lt;/rec-number&gt;&lt;foreign-keys&gt;&lt;key app="EN" db-id="99spxtxajxsasbefr95pf00rfrs00ep9ve2a" timestamp="1666653804"&gt;903&lt;/key&gt;&lt;/foreign-keys&gt;&lt;ref-type name="Journal Article"&gt;17&lt;/ref-type&gt;&lt;contributors&gt;&lt;authors&gt;&lt;author&gt;Herfel, Tina&lt;/author&gt;&lt;author&gt;Jacobi, Sheila&lt;/author&gt;&lt;author&gt;xi, Lin&lt;/author&gt;&lt;author&gt;Heugten, E.&lt;/author&gt;&lt;author&gt;Fellner, Vivek&lt;/author&gt;&lt;author&gt;Odle, Jack&lt;/author&gt;&lt;/authors&gt;&lt;/contributors&gt;&lt;titles&gt;&lt;title&gt;Stabilized rice bran improves weaning pig performance via a prebiotic mechanism&lt;/title&gt;&lt;secondary-title&gt;Journal of animal science&lt;/secondary-title&gt;&lt;/titles&gt;&lt;periodical&gt;&lt;full-title&gt;Journal of Animal Science&lt;/full-title&gt;&lt;/periodical&gt;&lt;volume&gt;91&lt;/volume&gt;&lt;dates&gt;&lt;year&gt;2013&lt;/year&gt;&lt;pub-dates&gt;&lt;date&gt;01/10&lt;/date&gt;&lt;/pub-dates&gt;&lt;/dates&gt;&lt;urls&gt;&lt;/urls&gt;&lt;electronic-resource-num&gt;10.2527/jas.2012-5287&lt;/electronic-resource-num&gt;&lt;/record&gt;&lt;/Cite&gt;&lt;/EndNote&gt;</w:instrText>
      </w:r>
      <w:r w:rsidR="005B6770">
        <w:fldChar w:fldCharType="separate"/>
      </w:r>
      <w:r w:rsidR="005B6770">
        <w:rPr>
          <w:noProof/>
        </w:rPr>
        <w:t>(</w:t>
      </w:r>
      <w:hyperlink w:anchor="_ENREF_57" w:tooltip="Herfel, 2013 #903" w:history="1">
        <w:r w:rsidR="005F0597">
          <w:rPr>
            <w:noProof/>
          </w:rPr>
          <w:t>Herfel et al., 2013</w:t>
        </w:r>
      </w:hyperlink>
      <w:r w:rsidR="005B6770">
        <w:rPr>
          <w:noProof/>
        </w:rPr>
        <w:t>)</w:t>
      </w:r>
      <w:r w:rsidR="005B6770">
        <w:fldChar w:fldCharType="end"/>
      </w:r>
      <w:r w:rsidR="006A335C">
        <w:t>.</w:t>
      </w:r>
    </w:p>
    <w:p w14:paraId="0202A7B0" w14:textId="3D7DC934" w:rsidR="00194010" w:rsidRPr="00275F7E" w:rsidRDefault="001C6F1A" w:rsidP="00B4537B">
      <w:pPr>
        <w:spacing w:line="276" w:lineRule="auto"/>
      </w:pPr>
      <w:hyperlink r:id="rId78" w:history="1">
        <w:r w:rsidR="006A335C" w:rsidRPr="000C197C">
          <w:rPr>
            <w:rStyle w:val="Hyperlink"/>
          </w:rPr>
          <w:t>https://www.researchgate.net/publication/234105899_Stabilized_rice_bran_improves_weaning_pig_performance_via_a_prebiotic_mechanism</w:t>
        </w:r>
      </w:hyperlink>
      <w:r w:rsidR="000C3E81">
        <w:t xml:space="preserve">.  </w:t>
      </w:r>
      <w:r w:rsidR="006F2E9A">
        <w:t xml:space="preserve"> </w:t>
      </w:r>
    </w:p>
    <w:p w14:paraId="16D66355" w14:textId="3AE7C71B" w:rsidR="0072038D" w:rsidRPr="00307A3C" w:rsidRDefault="0072038D" w:rsidP="00B4537B">
      <w:pPr>
        <w:spacing w:line="276" w:lineRule="auto"/>
        <w:rPr>
          <w:b/>
          <w:bCs/>
        </w:rPr>
      </w:pPr>
      <w:r w:rsidRPr="00307A3C">
        <w:rPr>
          <w:b/>
          <w:bCs/>
        </w:rPr>
        <w:t>7. Where can I find further information?</w:t>
      </w:r>
    </w:p>
    <w:p w14:paraId="70D031A1" w14:textId="431D72CB" w:rsidR="00333E3D" w:rsidRDefault="00333E3D" w:rsidP="00B4537B">
      <w:pPr>
        <w:spacing w:line="276" w:lineRule="auto"/>
      </w:pPr>
      <w:r>
        <w:t>You can find more information about pr</w:t>
      </w:r>
      <w:r w:rsidR="00177735">
        <w:t>e</w:t>
      </w:r>
      <w:r>
        <w:t>biotics products by consulting your veterinarian, a pig nutritionist or a feed specialist. Your feed supplier will be able to advise on the best product to use and what the options available in the market that can be integrated in the feed you are purchasing.</w:t>
      </w:r>
    </w:p>
    <w:p w14:paraId="7E0CCE84" w14:textId="6F8FBDD1" w:rsidR="00333E3D" w:rsidRPr="00505797" w:rsidRDefault="00333E3D" w:rsidP="00B4537B">
      <w:pPr>
        <w:spacing w:line="276" w:lineRule="auto"/>
      </w:pPr>
      <w:r w:rsidRPr="00505797">
        <w:t>This article discussed the benefits of the inclusion of probiotics and prebiotics in pig feed.</w:t>
      </w:r>
      <w:r>
        <w:t xml:space="preserve"> </w:t>
      </w:r>
    </w:p>
    <w:p w14:paraId="705B1847" w14:textId="0327BF42" w:rsidR="00965E6C" w:rsidRDefault="001C6F1A" w:rsidP="00B4537B">
      <w:pPr>
        <w:spacing w:line="276" w:lineRule="auto"/>
        <w:rPr>
          <w:rStyle w:val="Hyperlink"/>
        </w:rPr>
      </w:pPr>
      <w:hyperlink r:id="rId79" w:history="1">
        <w:r w:rsidR="00333E3D">
          <w:rPr>
            <w:rStyle w:val="Hyperlink"/>
          </w:rPr>
          <w:t>Prebiotics and probiotics boost pig growth and health | The Pig Site</w:t>
        </w:r>
      </w:hyperlink>
    </w:p>
    <w:p w14:paraId="30963311" w14:textId="77777777" w:rsidR="00594AFB" w:rsidRDefault="00594AFB" w:rsidP="00B4537B">
      <w:pPr>
        <w:spacing w:line="276" w:lineRule="auto"/>
        <w:rPr>
          <w:b/>
          <w:bCs/>
        </w:rPr>
      </w:pPr>
    </w:p>
    <w:p w14:paraId="4CE90072" w14:textId="77777777" w:rsidR="00594AFB" w:rsidRDefault="00594AFB" w:rsidP="00B4537B">
      <w:pPr>
        <w:spacing w:line="276" w:lineRule="auto"/>
        <w:rPr>
          <w:b/>
          <w:bCs/>
        </w:rPr>
      </w:pPr>
    </w:p>
    <w:p w14:paraId="51556046" w14:textId="77777777" w:rsidR="00594AFB" w:rsidRDefault="00594AFB" w:rsidP="00B4537B">
      <w:pPr>
        <w:spacing w:line="276" w:lineRule="auto"/>
        <w:rPr>
          <w:b/>
          <w:bCs/>
        </w:rPr>
      </w:pPr>
    </w:p>
    <w:p w14:paraId="503713A1" w14:textId="21C302F6" w:rsidR="0072038D" w:rsidRPr="00177735" w:rsidRDefault="0072038D" w:rsidP="00B4537B">
      <w:pPr>
        <w:spacing w:line="276" w:lineRule="auto"/>
        <w:rPr>
          <w:b/>
          <w:bCs/>
        </w:rPr>
      </w:pPr>
      <w:r w:rsidRPr="00177735">
        <w:rPr>
          <w:b/>
          <w:bCs/>
        </w:rPr>
        <w:t>References</w:t>
      </w:r>
    </w:p>
    <w:p w14:paraId="6BF8EF09" w14:textId="62E4B654" w:rsidR="0072038D" w:rsidRDefault="005F07A2" w:rsidP="00B4537B">
      <w:pPr>
        <w:pStyle w:val="ListParagraph"/>
        <w:numPr>
          <w:ilvl w:val="0"/>
          <w:numId w:val="9"/>
        </w:numPr>
        <w:spacing w:line="276" w:lineRule="auto"/>
        <w:ind w:left="284" w:hanging="284"/>
      </w:pPr>
      <w:r w:rsidRPr="005F07A2">
        <w:t>Liu, W. C., Ye, M., Liao, J. H., Zhao, Z. H., Kim, I. H., &amp; An, L. L. (2018). APPLICATION OF COMPLEX PROBIOTICS IN SWINE NUTRITION - A REVIEW. Annals of Animal Science, 18(2), 335-350. doi:10.2478/aoas-2018-0005</w:t>
      </w:r>
    </w:p>
    <w:p w14:paraId="47F72D85" w14:textId="764EA906" w:rsidR="0072038D" w:rsidRDefault="005F07A2" w:rsidP="00B4537B">
      <w:pPr>
        <w:pStyle w:val="ListParagraph"/>
        <w:numPr>
          <w:ilvl w:val="0"/>
          <w:numId w:val="9"/>
        </w:numPr>
        <w:spacing w:line="276" w:lineRule="auto"/>
        <w:ind w:left="284" w:hanging="284"/>
      </w:pPr>
      <w:r w:rsidRPr="005F07A2">
        <w:t>Bonetti, A., Tugnoli, B., Piva, A., &amp; Grilli, E. (2021). Towards Zero Zinc Oxide: Feeding Strategies to Manage Post-Weaning Diarrhea in Piglets. Animals, 11(3), 24. doi:10.3390/ani11030642</w:t>
      </w:r>
    </w:p>
    <w:p w14:paraId="709A2DE4" w14:textId="42D64F45" w:rsidR="0072038D" w:rsidRDefault="005F07A2" w:rsidP="00B4537B">
      <w:pPr>
        <w:pStyle w:val="ListParagraph"/>
        <w:numPr>
          <w:ilvl w:val="0"/>
          <w:numId w:val="9"/>
        </w:numPr>
        <w:spacing w:line="276" w:lineRule="auto"/>
        <w:ind w:left="284" w:hanging="284"/>
      </w:pPr>
      <w:r w:rsidRPr="005F07A2">
        <w:rPr>
          <w:noProof/>
          <w:lang w:val="pt-PT"/>
        </w:rPr>
        <w:t xml:space="preserve">Corino, C., Di Giancamillo, A., Modina, S. C., &amp; Rossi, R. (2021). </w:t>
      </w:r>
      <w:r w:rsidRPr="00D66998">
        <w:rPr>
          <w:noProof/>
        </w:rPr>
        <w:t xml:space="preserve">Prebiotic effects of seaweed polysaccharides in pigs. </w:t>
      </w:r>
      <w:r w:rsidRPr="00D66998">
        <w:rPr>
          <w:i/>
          <w:noProof/>
        </w:rPr>
        <w:t>Animals, 11</w:t>
      </w:r>
      <w:r w:rsidRPr="00D66998">
        <w:rPr>
          <w:noProof/>
        </w:rPr>
        <w:t>(6). doi:10.3390/ani11061573</w:t>
      </w:r>
    </w:p>
    <w:p w14:paraId="32ABF2BE" w14:textId="35F6B6E0" w:rsidR="00177735" w:rsidRDefault="00177735" w:rsidP="00B4537B">
      <w:pPr>
        <w:pStyle w:val="ListParagraph"/>
        <w:numPr>
          <w:ilvl w:val="0"/>
          <w:numId w:val="9"/>
        </w:numPr>
        <w:spacing w:line="276" w:lineRule="auto"/>
        <w:ind w:left="284" w:hanging="284"/>
      </w:pPr>
      <w:r w:rsidRPr="00177735">
        <w:t xml:space="preserve">C. M. Yang, P. R. Ferket, Q. H. Hong, J. Zhou, G. T. Cao, L. Zhou, A. G. Chen, Effect of chito-oligosaccharide on growth performance, intestinal barrier function, intestinal morphology and cecal microflora in weaned pigs, Journal of Animal Science, Volume 90, Issue 8, August 2012, Pages 2671–2676, </w:t>
      </w:r>
      <w:hyperlink r:id="rId80" w:history="1">
        <w:r w:rsidRPr="00E62157">
          <w:rPr>
            <w:rStyle w:val="Hyperlink"/>
          </w:rPr>
          <w:t>https://doi.org/10.2527/jas.2011-4699</w:t>
        </w:r>
      </w:hyperlink>
    </w:p>
    <w:p w14:paraId="62AFA72E" w14:textId="030BF120" w:rsidR="00177735" w:rsidRDefault="00177735" w:rsidP="00B4537B">
      <w:pPr>
        <w:pStyle w:val="ListParagraph"/>
        <w:numPr>
          <w:ilvl w:val="0"/>
          <w:numId w:val="9"/>
        </w:numPr>
        <w:spacing w:line="276" w:lineRule="auto"/>
        <w:ind w:left="284" w:hanging="284"/>
      </w:pPr>
      <w:r w:rsidRPr="00177735">
        <w:t>T. Herfel, S. Jacobi, X. Lin, E. Van Heugten, V. Fellner, J. Odle, Stabilized rice bran improves weaning pig performance via a prebiotic mechanism, Journal of Animal Science, Volume 91, Issue 2, February 2013, Pages 907–913, https://doi.org/10.2527/jas.2012-5287</w:t>
      </w:r>
    </w:p>
    <w:p w14:paraId="65DF7737" w14:textId="77777777" w:rsidR="0072038D" w:rsidRDefault="0072038D" w:rsidP="00B4537B">
      <w:pPr>
        <w:spacing w:line="276" w:lineRule="auto"/>
      </w:pPr>
    </w:p>
    <w:p w14:paraId="0ED3C606" w14:textId="77777777" w:rsidR="00177735" w:rsidRDefault="00177735" w:rsidP="00B4537B">
      <w:pPr>
        <w:spacing w:line="276" w:lineRule="auto"/>
        <w:sectPr w:rsidR="00177735" w:rsidSect="00055422">
          <w:headerReference w:type="default" r:id="rId81"/>
          <w:pgSz w:w="12240" w:h="15840"/>
          <w:pgMar w:top="1440" w:right="1440" w:bottom="1440" w:left="1440" w:header="720" w:footer="720" w:gutter="0"/>
          <w:cols w:space="720"/>
          <w:titlePg/>
          <w:docGrid w:linePitch="360"/>
        </w:sectPr>
      </w:pPr>
    </w:p>
    <w:p w14:paraId="57BC63DA" w14:textId="20C82BC1" w:rsidR="0072038D" w:rsidRDefault="0072038D" w:rsidP="00B4537B">
      <w:pPr>
        <w:pStyle w:val="Heading4"/>
        <w:spacing w:line="276" w:lineRule="auto"/>
        <w:rPr>
          <w:rStyle w:val="normaltextrun"/>
        </w:rPr>
      </w:pPr>
      <w:bookmarkStart w:id="297" w:name="_Toc124787533"/>
      <w:r w:rsidRPr="00DD2D3A">
        <w:rPr>
          <w:rStyle w:val="normaltextrun"/>
        </w:rPr>
        <w:t>Synbiotics</w:t>
      </w:r>
      <w:bookmarkEnd w:id="297"/>
    </w:p>
    <w:p w14:paraId="3A435C43" w14:textId="77777777" w:rsidR="00A11880" w:rsidRPr="00A11880" w:rsidRDefault="00A11880" w:rsidP="00A11880"/>
    <w:p w14:paraId="714F7D15" w14:textId="77777777" w:rsidR="0072038D" w:rsidRPr="00E35719" w:rsidRDefault="0072038D" w:rsidP="00B4537B">
      <w:pPr>
        <w:spacing w:line="276" w:lineRule="auto"/>
        <w:rPr>
          <w:b/>
          <w:bCs/>
        </w:rPr>
      </w:pPr>
      <w:r w:rsidRPr="00E35719">
        <w:rPr>
          <w:b/>
          <w:bCs/>
        </w:rPr>
        <w:t>Impact summary</w:t>
      </w:r>
    </w:p>
    <w:p w14:paraId="117E7522" w14:textId="535B2D27" w:rsidR="0072038D" w:rsidRDefault="0072038D" w:rsidP="00B4537B">
      <w:pPr>
        <w:spacing w:line="276" w:lineRule="auto"/>
      </w:pPr>
      <w:r>
        <w:t>Sy</w:t>
      </w:r>
      <w:r w:rsidR="00A11880">
        <w:t>n</w:t>
      </w:r>
      <w:r>
        <w:t xml:space="preserve">biotics are combinations of both probiotics and prebiotic approaches used to achieve complementary </w:t>
      </w:r>
      <w:r w:rsidR="1AD99AF4">
        <w:t>or synergistic</w:t>
      </w:r>
      <w:r w:rsidR="4DF588C3">
        <w:t xml:space="preserve"> </w:t>
      </w:r>
      <w:r>
        <w:t xml:space="preserve">effects to improve microbial balance in the gut to prevent colonisation of pathogenic bacteria. Once colonisation of the pathogens is prevented diarrhoea would be mitigated. The complementary </w:t>
      </w:r>
      <w:r w:rsidR="4DF588C3">
        <w:t>sy</w:t>
      </w:r>
      <w:r w:rsidR="1DCFAB9F">
        <w:t>n</w:t>
      </w:r>
      <w:r w:rsidR="4DF588C3">
        <w:t>biotic</w:t>
      </w:r>
      <w:r>
        <w:t xml:space="preserve"> consists of probiotic and a prebiotic selected independently to confer benefits to the host. The synergistic synbiotic comprised of prebiotic chosen specifically for the selected probiotics to enhance effects in the gut. An example is a combination of raw potato starch and a probiotic which was shown to increase microbial diversity and reduced diarrhoea in the gut of weaned pigs challenged with pathogenic </w:t>
      </w:r>
      <w:r w:rsidR="00F64166">
        <w:t xml:space="preserve">enterotoxigenic </w:t>
      </w:r>
      <w:r w:rsidR="00520C77" w:rsidRPr="00520C77">
        <w:rPr>
          <w:i/>
          <w:iCs/>
        </w:rPr>
        <w:t>E. coli</w:t>
      </w:r>
      <w:r w:rsidR="00F64166">
        <w:t xml:space="preserve"> (</w:t>
      </w:r>
      <w:r>
        <w:t>ETEC</w:t>
      </w:r>
      <w:r w:rsidR="00F64166">
        <w:t>)</w:t>
      </w:r>
      <w:r>
        <w:t>. Synbiotics can enhance growth performance by reducing immune response and oxidative stress in the jejunum.</w:t>
      </w:r>
    </w:p>
    <w:p w14:paraId="3B605F69" w14:textId="77777777" w:rsidR="0072038D" w:rsidRDefault="0072038D" w:rsidP="00B4537B">
      <w:pPr>
        <w:spacing w:line="276" w:lineRule="auto"/>
      </w:pPr>
    </w:p>
    <w:tbl>
      <w:tblPr>
        <w:tblStyle w:val="TableGrid"/>
        <w:tblW w:w="10037" w:type="dxa"/>
        <w:tblLayout w:type="fixed"/>
        <w:tblLook w:val="04A0" w:firstRow="1" w:lastRow="0" w:firstColumn="1" w:lastColumn="0" w:noHBand="0" w:noVBand="1"/>
      </w:tblPr>
      <w:tblGrid>
        <w:gridCol w:w="3539"/>
        <w:gridCol w:w="236"/>
        <w:gridCol w:w="4029"/>
        <w:gridCol w:w="65"/>
        <w:gridCol w:w="1624"/>
        <w:gridCol w:w="72"/>
        <w:gridCol w:w="236"/>
        <w:gridCol w:w="236"/>
      </w:tblGrid>
      <w:tr w:rsidR="0072038D" w14:paraId="292FD729" w14:textId="77777777" w:rsidTr="00716867">
        <w:trPr>
          <w:gridAfter w:val="3"/>
          <w:wAfter w:w="544" w:type="dxa"/>
        </w:trPr>
        <w:tc>
          <w:tcPr>
            <w:tcW w:w="3539" w:type="dxa"/>
            <w:tcBorders>
              <w:top w:val="nil"/>
              <w:left w:val="nil"/>
              <w:bottom w:val="nil"/>
              <w:right w:val="nil"/>
            </w:tcBorders>
            <w:shd w:val="clear" w:color="auto" w:fill="D0E96C"/>
          </w:tcPr>
          <w:p w14:paraId="7B39129D" w14:textId="77777777" w:rsidR="0072038D" w:rsidRDefault="0072038D" w:rsidP="00B4537B">
            <w:pPr>
              <w:spacing w:line="276" w:lineRule="auto"/>
            </w:pPr>
            <w:r w:rsidRPr="3036A6D3">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578BF836" w14:textId="77777777" w:rsidR="0072038D" w:rsidRDefault="0072038D" w:rsidP="00B4537B">
            <w:pPr>
              <w:spacing w:line="276" w:lineRule="auto"/>
            </w:pPr>
            <w:r w:rsidRPr="3036A6D3">
              <w:rPr>
                <w:rFonts w:eastAsia="Arial" w:cs="Arial"/>
                <w:b/>
                <w:bCs/>
              </w:rPr>
              <w:t xml:space="preserve"> </w:t>
            </w:r>
          </w:p>
        </w:tc>
        <w:tc>
          <w:tcPr>
            <w:tcW w:w="1689" w:type="dxa"/>
            <w:gridSpan w:val="2"/>
            <w:tcBorders>
              <w:top w:val="nil"/>
              <w:left w:val="nil"/>
              <w:bottom w:val="single" w:sz="4" w:space="0" w:color="auto"/>
              <w:right w:val="nil"/>
            </w:tcBorders>
            <w:shd w:val="clear" w:color="auto" w:fill="D0E96C"/>
          </w:tcPr>
          <w:p w14:paraId="2FBE0E1A" w14:textId="77777777" w:rsidR="0072038D" w:rsidRDefault="0072038D" w:rsidP="00B4537B">
            <w:pPr>
              <w:spacing w:line="276" w:lineRule="auto"/>
              <w:jc w:val="center"/>
            </w:pPr>
            <w:r w:rsidRPr="3036A6D3">
              <w:rPr>
                <w:rFonts w:eastAsia="Arial" w:cs="Arial"/>
                <w:b/>
                <w:bCs/>
              </w:rPr>
              <w:t xml:space="preserve"> </w:t>
            </w:r>
          </w:p>
        </w:tc>
      </w:tr>
      <w:tr w:rsidR="0072038D" w14:paraId="4A86D685" w14:textId="77777777" w:rsidTr="00716867">
        <w:trPr>
          <w:gridAfter w:val="3"/>
          <w:wAfter w:w="544" w:type="dxa"/>
        </w:trPr>
        <w:tc>
          <w:tcPr>
            <w:tcW w:w="3539" w:type="dxa"/>
            <w:tcBorders>
              <w:top w:val="nil"/>
              <w:left w:val="nil"/>
              <w:bottom w:val="nil"/>
              <w:right w:val="nil"/>
            </w:tcBorders>
            <w:shd w:val="clear" w:color="auto" w:fill="EFF7CE"/>
          </w:tcPr>
          <w:p w14:paraId="2B5DFFF6"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50313F75" w14:textId="77777777" w:rsidR="0072038D" w:rsidRDefault="0072038D" w:rsidP="00B4537B">
            <w:pPr>
              <w:spacing w:line="276" w:lineRule="auto"/>
            </w:pPr>
            <w:r>
              <w:t>Reducing diarrhoea</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0C5C4319" w14:textId="77777777" w:rsidR="0072038D" w:rsidRDefault="0072038D" w:rsidP="00B4537B">
            <w:pPr>
              <w:spacing w:line="276" w:lineRule="auto"/>
              <w:jc w:val="center"/>
            </w:pPr>
            <w:r>
              <w:t>++</w:t>
            </w:r>
          </w:p>
        </w:tc>
      </w:tr>
      <w:tr w:rsidR="0072038D" w14:paraId="0F88F049" w14:textId="77777777" w:rsidTr="00716867">
        <w:trPr>
          <w:gridAfter w:val="3"/>
          <w:wAfter w:w="544" w:type="dxa"/>
        </w:trPr>
        <w:tc>
          <w:tcPr>
            <w:tcW w:w="3539" w:type="dxa"/>
            <w:tcBorders>
              <w:top w:val="nil"/>
              <w:left w:val="nil"/>
              <w:bottom w:val="nil"/>
              <w:right w:val="nil"/>
            </w:tcBorders>
            <w:shd w:val="clear" w:color="auto" w:fill="EFF7CE"/>
          </w:tcPr>
          <w:p w14:paraId="31E08E40"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0EBDF03D" w14:textId="77777777" w:rsidR="0072038D" w:rsidRDefault="0072038D" w:rsidP="00B4537B">
            <w:pPr>
              <w:spacing w:line="276" w:lineRule="auto"/>
            </w:pPr>
            <w:r>
              <w:rPr>
                <w:rFonts w:eastAsia="Arial" w:cs="Arial"/>
              </w:rPr>
              <w:t>Reducing post-weaning mortality</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27B61679" w14:textId="77777777" w:rsidR="0072038D" w:rsidRDefault="0072038D" w:rsidP="00B4537B">
            <w:pPr>
              <w:spacing w:line="276" w:lineRule="auto"/>
              <w:jc w:val="center"/>
            </w:pPr>
            <w:r>
              <w:rPr>
                <w:rFonts w:eastAsia="Arial" w:cs="Arial"/>
              </w:rPr>
              <w:t>++</w:t>
            </w:r>
          </w:p>
        </w:tc>
      </w:tr>
      <w:tr w:rsidR="0072038D" w14:paraId="615E7A61" w14:textId="77777777" w:rsidTr="00716867">
        <w:trPr>
          <w:gridAfter w:val="3"/>
          <w:wAfter w:w="544" w:type="dxa"/>
        </w:trPr>
        <w:tc>
          <w:tcPr>
            <w:tcW w:w="3539" w:type="dxa"/>
            <w:tcBorders>
              <w:top w:val="nil"/>
              <w:left w:val="nil"/>
              <w:bottom w:val="nil"/>
              <w:right w:val="nil"/>
            </w:tcBorders>
            <w:shd w:val="clear" w:color="auto" w:fill="EFF7CE"/>
          </w:tcPr>
          <w:p w14:paraId="1376C935"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4F11C1EE" w14:textId="77777777" w:rsidR="0072038D" w:rsidRPr="3036A6D3" w:rsidRDefault="0072038D" w:rsidP="00B4537B">
            <w:pPr>
              <w:spacing w:line="276" w:lineRule="auto"/>
              <w:rPr>
                <w:rFonts w:eastAsia="Arial" w:cs="Arial"/>
              </w:rPr>
            </w:pPr>
            <w:r>
              <w:rPr>
                <w:rFonts w:eastAsia="Arial" w:cs="Arial"/>
              </w:rPr>
              <w:t>Enhancing growth rate</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7749B2D5" w14:textId="77777777" w:rsidR="0072038D" w:rsidRPr="3036A6D3" w:rsidRDefault="0072038D" w:rsidP="00B4537B">
            <w:pPr>
              <w:spacing w:line="276" w:lineRule="auto"/>
              <w:jc w:val="center"/>
              <w:rPr>
                <w:rFonts w:eastAsia="Arial" w:cs="Arial"/>
              </w:rPr>
            </w:pPr>
            <w:r>
              <w:rPr>
                <w:rFonts w:eastAsia="Arial" w:cs="Arial"/>
              </w:rPr>
              <w:t>++</w:t>
            </w:r>
          </w:p>
        </w:tc>
      </w:tr>
      <w:tr w:rsidR="0072038D" w14:paraId="3BCA08DD" w14:textId="77777777" w:rsidTr="00716867">
        <w:trPr>
          <w:gridAfter w:val="3"/>
          <w:wAfter w:w="544" w:type="dxa"/>
        </w:trPr>
        <w:tc>
          <w:tcPr>
            <w:tcW w:w="3539" w:type="dxa"/>
            <w:tcBorders>
              <w:top w:val="nil"/>
              <w:left w:val="nil"/>
              <w:bottom w:val="nil"/>
              <w:right w:val="nil"/>
            </w:tcBorders>
            <w:shd w:val="clear" w:color="auto" w:fill="EFF7CE"/>
          </w:tcPr>
          <w:p w14:paraId="0089D5C0"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42D9D98D" w14:textId="77777777" w:rsidR="0072038D" w:rsidRDefault="0072038D" w:rsidP="00B4537B">
            <w:pPr>
              <w:spacing w:line="276" w:lineRule="auto"/>
            </w:pPr>
          </w:p>
        </w:tc>
        <w:tc>
          <w:tcPr>
            <w:tcW w:w="1689" w:type="dxa"/>
            <w:gridSpan w:val="2"/>
            <w:tcBorders>
              <w:top w:val="single" w:sz="4" w:space="0" w:color="auto"/>
              <w:left w:val="nil"/>
              <w:bottom w:val="nil"/>
              <w:right w:val="nil"/>
            </w:tcBorders>
            <w:shd w:val="clear" w:color="auto" w:fill="EFF7CE"/>
          </w:tcPr>
          <w:p w14:paraId="3A7BD5E8" w14:textId="77777777" w:rsidR="0072038D" w:rsidRDefault="0072038D" w:rsidP="00B4537B">
            <w:pPr>
              <w:spacing w:line="276" w:lineRule="auto"/>
              <w:jc w:val="center"/>
            </w:pPr>
            <w:r w:rsidRPr="3036A6D3">
              <w:rPr>
                <w:rFonts w:eastAsia="Arial" w:cs="Arial"/>
              </w:rPr>
              <w:t xml:space="preserve"> </w:t>
            </w:r>
          </w:p>
        </w:tc>
      </w:tr>
      <w:tr w:rsidR="0072038D" w14:paraId="6EF06DF9" w14:textId="77777777" w:rsidTr="00716867">
        <w:trPr>
          <w:gridAfter w:val="3"/>
          <w:wAfter w:w="544" w:type="dxa"/>
        </w:trPr>
        <w:tc>
          <w:tcPr>
            <w:tcW w:w="3539" w:type="dxa"/>
            <w:tcBorders>
              <w:top w:val="nil"/>
              <w:left w:val="nil"/>
              <w:bottom w:val="nil"/>
              <w:right w:val="nil"/>
            </w:tcBorders>
            <w:shd w:val="clear" w:color="auto" w:fill="EFF7CE"/>
          </w:tcPr>
          <w:p w14:paraId="50C2C91F"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5BAA8500" w14:textId="77777777" w:rsidR="0072038D" w:rsidRPr="3036A6D3" w:rsidRDefault="0072038D" w:rsidP="00B4537B">
            <w:pPr>
              <w:spacing w:line="276" w:lineRule="auto"/>
              <w:rPr>
                <w:rFonts w:eastAsia="Arial" w:cs="Arial"/>
                <w:i/>
                <w:iCs/>
                <w:color w:val="000000" w:themeColor="text1"/>
              </w:rPr>
            </w:pPr>
            <w:r w:rsidRPr="3036A6D3">
              <w:rPr>
                <w:rFonts w:eastAsia="Arial" w:cs="Arial"/>
                <w:i/>
                <w:iCs/>
                <w:color w:val="000000" w:themeColor="text1"/>
              </w:rPr>
              <w:t>Other impacts</w:t>
            </w:r>
          </w:p>
        </w:tc>
        <w:tc>
          <w:tcPr>
            <w:tcW w:w="1689" w:type="dxa"/>
            <w:gridSpan w:val="2"/>
            <w:tcBorders>
              <w:top w:val="nil"/>
              <w:left w:val="nil"/>
              <w:bottom w:val="single" w:sz="4" w:space="0" w:color="auto"/>
              <w:right w:val="nil"/>
            </w:tcBorders>
            <w:shd w:val="clear" w:color="auto" w:fill="EFF7CE"/>
          </w:tcPr>
          <w:p w14:paraId="37BD2991" w14:textId="77777777" w:rsidR="0072038D" w:rsidRPr="3036A6D3" w:rsidRDefault="0072038D" w:rsidP="00B4537B">
            <w:pPr>
              <w:spacing w:line="276" w:lineRule="auto"/>
              <w:jc w:val="center"/>
              <w:rPr>
                <w:rFonts w:eastAsia="Arial" w:cs="Arial"/>
              </w:rPr>
            </w:pPr>
          </w:p>
        </w:tc>
      </w:tr>
      <w:tr w:rsidR="0072038D" w14:paraId="494A10A3" w14:textId="77777777" w:rsidTr="00716867">
        <w:trPr>
          <w:gridAfter w:val="3"/>
          <w:wAfter w:w="544" w:type="dxa"/>
        </w:trPr>
        <w:tc>
          <w:tcPr>
            <w:tcW w:w="3539" w:type="dxa"/>
            <w:tcBorders>
              <w:top w:val="nil"/>
              <w:left w:val="nil"/>
              <w:bottom w:val="nil"/>
              <w:right w:val="nil"/>
            </w:tcBorders>
            <w:shd w:val="clear" w:color="auto" w:fill="EFF7CE"/>
          </w:tcPr>
          <w:p w14:paraId="18B7E28B"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617AB65A" w14:textId="77777777" w:rsidR="0072038D" w:rsidRDefault="0072038D" w:rsidP="00B4537B">
            <w:pPr>
              <w:spacing w:line="276" w:lineRule="auto"/>
            </w:pPr>
            <w:r w:rsidRPr="3036A6D3">
              <w:rPr>
                <w:rFonts w:eastAsia="Arial" w:cs="Arial"/>
                <w:color w:val="000000" w:themeColor="text1"/>
              </w:rPr>
              <w:t>Reduced costs</w:t>
            </w:r>
          </w:p>
        </w:tc>
        <w:tc>
          <w:tcPr>
            <w:tcW w:w="1689" w:type="dxa"/>
            <w:gridSpan w:val="2"/>
            <w:tcBorders>
              <w:top w:val="single" w:sz="4" w:space="0" w:color="auto"/>
              <w:left w:val="single" w:sz="4" w:space="0" w:color="auto"/>
              <w:bottom w:val="single" w:sz="4" w:space="0" w:color="auto"/>
              <w:right w:val="single" w:sz="4" w:space="0" w:color="auto"/>
            </w:tcBorders>
          </w:tcPr>
          <w:p w14:paraId="3BB27BF4" w14:textId="77777777" w:rsidR="0072038D" w:rsidRDefault="0072038D" w:rsidP="00B4537B">
            <w:pPr>
              <w:spacing w:line="276" w:lineRule="auto"/>
              <w:jc w:val="center"/>
            </w:pPr>
            <w:r>
              <w:t>+</w:t>
            </w:r>
          </w:p>
        </w:tc>
      </w:tr>
      <w:tr w:rsidR="0072038D" w14:paraId="2CD05393" w14:textId="77777777" w:rsidTr="00716867">
        <w:trPr>
          <w:gridAfter w:val="3"/>
          <w:wAfter w:w="544" w:type="dxa"/>
        </w:trPr>
        <w:tc>
          <w:tcPr>
            <w:tcW w:w="3539" w:type="dxa"/>
            <w:tcBorders>
              <w:top w:val="nil"/>
              <w:left w:val="nil"/>
              <w:bottom w:val="nil"/>
              <w:right w:val="nil"/>
            </w:tcBorders>
            <w:shd w:val="clear" w:color="auto" w:fill="EFF7CE"/>
          </w:tcPr>
          <w:p w14:paraId="396D249E"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2B228E5A" w14:textId="77777777" w:rsidR="0072038D" w:rsidRDefault="0072038D" w:rsidP="00B4537B">
            <w:pPr>
              <w:spacing w:line="276" w:lineRule="auto"/>
            </w:pPr>
            <w:r w:rsidRPr="3036A6D3">
              <w:rPr>
                <w:rFonts w:eastAsia="Arial" w:cs="Arial"/>
                <w:color w:val="000000" w:themeColor="text1"/>
              </w:rPr>
              <w:t>Improved welfare</w:t>
            </w:r>
          </w:p>
        </w:tc>
        <w:tc>
          <w:tcPr>
            <w:tcW w:w="1689" w:type="dxa"/>
            <w:gridSpan w:val="2"/>
            <w:tcBorders>
              <w:top w:val="single" w:sz="4" w:space="0" w:color="auto"/>
              <w:left w:val="single" w:sz="4" w:space="0" w:color="auto"/>
              <w:bottom w:val="single" w:sz="4" w:space="0" w:color="auto"/>
              <w:right w:val="single" w:sz="4" w:space="0" w:color="auto"/>
            </w:tcBorders>
          </w:tcPr>
          <w:p w14:paraId="67BBDB13" w14:textId="77777777" w:rsidR="0072038D" w:rsidRDefault="0072038D" w:rsidP="00B4537B">
            <w:pPr>
              <w:spacing w:line="276" w:lineRule="auto"/>
              <w:jc w:val="center"/>
            </w:pPr>
            <w:r>
              <w:t>+</w:t>
            </w:r>
          </w:p>
        </w:tc>
      </w:tr>
      <w:tr w:rsidR="0072038D" w14:paraId="1115A6A4" w14:textId="77777777" w:rsidTr="00716867">
        <w:trPr>
          <w:gridAfter w:val="3"/>
          <w:wAfter w:w="544" w:type="dxa"/>
        </w:trPr>
        <w:tc>
          <w:tcPr>
            <w:tcW w:w="3539" w:type="dxa"/>
            <w:tcBorders>
              <w:top w:val="nil"/>
              <w:left w:val="nil"/>
              <w:bottom w:val="nil"/>
              <w:right w:val="nil"/>
            </w:tcBorders>
            <w:shd w:val="clear" w:color="auto" w:fill="EFF7CE"/>
          </w:tcPr>
          <w:p w14:paraId="4F2308EA"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0E19E309"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12278493" w14:textId="77777777" w:rsidR="0072038D" w:rsidRDefault="0072038D" w:rsidP="00B4537B">
            <w:pPr>
              <w:spacing w:line="276" w:lineRule="auto"/>
              <w:jc w:val="center"/>
            </w:pPr>
            <w:r w:rsidRPr="3036A6D3">
              <w:rPr>
                <w:rFonts w:eastAsia="Arial" w:cs="Arial"/>
              </w:rPr>
              <w:t xml:space="preserve"> </w:t>
            </w:r>
          </w:p>
        </w:tc>
      </w:tr>
      <w:tr w:rsidR="0072038D" w14:paraId="57E810CC" w14:textId="77777777" w:rsidTr="00716867">
        <w:trPr>
          <w:gridAfter w:val="3"/>
          <w:wAfter w:w="544" w:type="dxa"/>
        </w:trPr>
        <w:tc>
          <w:tcPr>
            <w:tcW w:w="3539" w:type="dxa"/>
            <w:tcBorders>
              <w:top w:val="nil"/>
              <w:left w:val="nil"/>
              <w:bottom w:val="nil"/>
              <w:right w:val="nil"/>
            </w:tcBorders>
            <w:shd w:val="clear" w:color="auto" w:fill="D0E96C"/>
          </w:tcPr>
          <w:p w14:paraId="06A68DA4" w14:textId="77777777" w:rsidR="0072038D" w:rsidRDefault="0072038D" w:rsidP="00B4537B">
            <w:pPr>
              <w:spacing w:line="276" w:lineRule="auto"/>
            </w:pPr>
            <w:r w:rsidRPr="3036A6D3">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3E947890"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60E1F7B0" w14:textId="77777777" w:rsidR="0072038D" w:rsidRDefault="0072038D" w:rsidP="00B4537B">
            <w:pPr>
              <w:spacing w:line="276" w:lineRule="auto"/>
              <w:jc w:val="center"/>
            </w:pPr>
            <w:r w:rsidRPr="3036A6D3">
              <w:rPr>
                <w:rFonts w:eastAsia="Arial" w:cs="Arial"/>
              </w:rPr>
              <w:t xml:space="preserve"> </w:t>
            </w:r>
          </w:p>
        </w:tc>
      </w:tr>
      <w:tr w:rsidR="0072038D" w14:paraId="0B8CBA0B" w14:textId="77777777" w:rsidTr="00716867">
        <w:trPr>
          <w:gridAfter w:val="3"/>
          <w:wAfter w:w="544" w:type="dxa"/>
        </w:trPr>
        <w:tc>
          <w:tcPr>
            <w:tcW w:w="3539" w:type="dxa"/>
            <w:tcBorders>
              <w:top w:val="nil"/>
              <w:left w:val="nil"/>
              <w:bottom w:val="nil"/>
              <w:right w:val="nil"/>
            </w:tcBorders>
            <w:shd w:val="clear" w:color="auto" w:fill="EFF7CE"/>
          </w:tcPr>
          <w:p w14:paraId="7CD95798"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39025B3B"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2A72A766" w14:textId="77777777" w:rsidR="0072038D" w:rsidRDefault="0072038D" w:rsidP="00B4537B">
            <w:pPr>
              <w:spacing w:line="276" w:lineRule="auto"/>
              <w:jc w:val="center"/>
            </w:pPr>
            <w:r>
              <w:t>£-££</w:t>
            </w:r>
          </w:p>
        </w:tc>
      </w:tr>
      <w:tr w:rsidR="0072038D" w14:paraId="7FC098DE" w14:textId="77777777" w:rsidTr="00716867">
        <w:trPr>
          <w:gridAfter w:val="3"/>
          <w:wAfter w:w="544" w:type="dxa"/>
        </w:trPr>
        <w:tc>
          <w:tcPr>
            <w:tcW w:w="3539" w:type="dxa"/>
            <w:tcBorders>
              <w:top w:val="nil"/>
              <w:left w:val="nil"/>
              <w:bottom w:val="nil"/>
              <w:right w:val="nil"/>
            </w:tcBorders>
            <w:shd w:val="clear" w:color="auto" w:fill="EFF7CE"/>
          </w:tcPr>
          <w:p w14:paraId="30C9DE23"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nil"/>
            </w:tcBorders>
            <w:shd w:val="clear" w:color="auto" w:fill="EFF7CE"/>
          </w:tcPr>
          <w:p w14:paraId="4B5BA9A6"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16882358" w14:textId="77777777" w:rsidR="0072038D" w:rsidRDefault="0072038D" w:rsidP="00B4537B">
            <w:pPr>
              <w:spacing w:line="276" w:lineRule="auto"/>
              <w:jc w:val="center"/>
            </w:pPr>
            <w:r w:rsidRPr="3036A6D3">
              <w:rPr>
                <w:rFonts w:eastAsia="Arial" w:cs="Arial"/>
              </w:rPr>
              <w:t xml:space="preserve"> </w:t>
            </w:r>
          </w:p>
        </w:tc>
      </w:tr>
      <w:tr w:rsidR="0072038D" w14:paraId="050B02EA" w14:textId="77777777" w:rsidTr="00716867">
        <w:trPr>
          <w:gridAfter w:val="3"/>
          <w:wAfter w:w="544" w:type="dxa"/>
        </w:trPr>
        <w:tc>
          <w:tcPr>
            <w:tcW w:w="3539" w:type="dxa"/>
            <w:tcBorders>
              <w:top w:val="nil"/>
              <w:left w:val="nil"/>
              <w:bottom w:val="nil"/>
              <w:right w:val="nil"/>
            </w:tcBorders>
            <w:shd w:val="clear" w:color="auto" w:fill="D0E96C"/>
          </w:tcPr>
          <w:p w14:paraId="1AB57BCE" w14:textId="77777777" w:rsidR="0072038D" w:rsidRDefault="0072038D" w:rsidP="00B4537B">
            <w:pPr>
              <w:spacing w:line="276" w:lineRule="auto"/>
            </w:pPr>
            <w:r w:rsidRPr="3036A6D3">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3F5B4AC1"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2C4F9B71" w14:textId="77777777" w:rsidR="0072038D" w:rsidRDefault="0072038D" w:rsidP="00B4537B">
            <w:pPr>
              <w:spacing w:line="276" w:lineRule="auto"/>
              <w:jc w:val="center"/>
            </w:pPr>
            <w:r w:rsidRPr="3036A6D3">
              <w:rPr>
                <w:rFonts w:eastAsia="Arial" w:cs="Arial"/>
              </w:rPr>
              <w:t xml:space="preserve"> </w:t>
            </w:r>
          </w:p>
        </w:tc>
      </w:tr>
      <w:tr w:rsidR="0072038D" w14:paraId="4393FC85" w14:textId="77777777" w:rsidTr="00716867">
        <w:trPr>
          <w:gridAfter w:val="3"/>
          <w:wAfter w:w="544" w:type="dxa"/>
        </w:trPr>
        <w:tc>
          <w:tcPr>
            <w:tcW w:w="3539" w:type="dxa"/>
            <w:tcBorders>
              <w:top w:val="nil"/>
              <w:left w:val="nil"/>
              <w:bottom w:val="nil"/>
              <w:right w:val="nil"/>
            </w:tcBorders>
            <w:shd w:val="clear" w:color="auto" w:fill="EFF7CE"/>
          </w:tcPr>
          <w:p w14:paraId="127B7BB7"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2645D181"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5F831A47" w14:textId="77777777" w:rsidR="0072038D" w:rsidRDefault="0072038D" w:rsidP="00B4537B">
            <w:pPr>
              <w:spacing w:line="276" w:lineRule="auto"/>
              <w:jc w:val="center"/>
            </w:pPr>
            <w:r>
              <w:t xml:space="preserve">Fast </w:t>
            </w:r>
          </w:p>
        </w:tc>
      </w:tr>
      <w:tr w:rsidR="0072038D" w14:paraId="3AD5D36C" w14:textId="77777777" w:rsidTr="00716867">
        <w:trPr>
          <w:gridAfter w:val="3"/>
          <w:wAfter w:w="544" w:type="dxa"/>
        </w:trPr>
        <w:tc>
          <w:tcPr>
            <w:tcW w:w="3539" w:type="dxa"/>
            <w:tcBorders>
              <w:top w:val="nil"/>
              <w:left w:val="nil"/>
              <w:bottom w:val="nil"/>
              <w:right w:val="nil"/>
            </w:tcBorders>
            <w:shd w:val="clear" w:color="auto" w:fill="EFF7CE"/>
          </w:tcPr>
          <w:p w14:paraId="1F4B5548"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nil"/>
            </w:tcBorders>
            <w:shd w:val="clear" w:color="auto" w:fill="EFF7CE"/>
          </w:tcPr>
          <w:p w14:paraId="28137244"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0D135CA5" w14:textId="77777777" w:rsidR="0072038D" w:rsidRDefault="0072038D" w:rsidP="00B4537B">
            <w:pPr>
              <w:spacing w:line="276" w:lineRule="auto"/>
              <w:jc w:val="center"/>
            </w:pPr>
            <w:r w:rsidRPr="3036A6D3">
              <w:rPr>
                <w:rFonts w:eastAsia="Arial" w:cs="Arial"/>
              </w:rPr>
              <w:t xml:space="preserve"> </w:t>
            </w:r>
          </w:p>
        </w:tc>
      </w:tr>
      <w:tr w:rsidR="0072038D" w14:paraId="0C018E8A" w14:textId="77777777" w:rsidTr="00716867">
        <w:trPr>
          <w:gridAfter w:val="3"/>
          <w:wAfter w:w="544" w:type="dxa"/>
        </w:trPr>
        <w:tc>
          <w:tcPr>
            <w:tcW w:w="3539" w:type="dxa"/>
            <w:tcBorders>
              <w:top w:val="nil"/>
              <w:left w:val="nil"/>
              <w:bottom w:val="nil"/>
              <w:right w:val="nil"/>
            </w:tcBorders>
            <w:shd w:val="clear" w:color="auto" w:fill="D0E96C"/>
          </w:tcPr>
          <w:p w14:paraId="381CB9E4" w14:textId="77777777" w:rsidR="0072038D" w:rsidRDefault="0072038D" w:rsidP="00B4537B">
            <w:pPr>
              <w:spacing w:line="276" w:lineRule="auto"/>
            </w:pPr>
            <w:r w:rsidRPr="3036A6D3">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411429A2"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3D8E0278" w14:textId="77777777" w:rsidR="0072038D" w:rsidRDefault="0072038D" w:rsidP="00B4537B">
            <w:pPr>
              <w:spacing w:line="276" w:lineRule="auto"/>
              <w:jc w:val="center"/>
            </w:pPr>
            <w:r w:rsidRPr="3036A6D3">
              <w:rPr>
                <w:rFonts w:eastAsia="Arial" w:cs="Arial"/>
              </w:rPr>
              <w:t xml:space="preserve"> </w:t>
            </w:r>
          </w:p>
        </w:tc>
      </w:tr>
      <w:tr w:rsidR="0072038D" w14:paraId="4C25F8E4" w14:textId="77777777" w:rsidTr="00716867">
        <w:trPr>
          <w:gridAfter w:val="3"/>
          <w:wAfter w:w="544" w:type="dxa"/>
        </w:trPr>
        <w:tc>
          <w:tcPr>
            <w:tcW w:w="3539" w:type="dxa"/>
            <w:tcBorders>
              <w:top w:val="nil"/>
              <w:left w:val="nil"/>
              <w:bottom w:val="nil"/>
              <w:right w:val="nil"/>
            </w:tcBorders>
            <w:shd w:val="clear" w:color="auto" w:fill="EFF7CE"/>
          </w:tcPr>
          <w:p w14:paraId="32C5E88D"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6D772756" w14:textId="77777777" w:rsidR="0072038D" w:rsidRDefault="0072038D" w:rsidP="00B4537B">
            <w:pPr>
              <w:spacing w:line="276" w:lineRule="auto"/>
            </w:pPr>
            <w:r w:rsidRPr="3036A6D3">
              <w:rPr>
                <w:rFonts w:eastAsia="Arial" w:cs="Arial"/>
                <w:color w:val="000000" w:themeColor="text1"/>
              </w:rPr>
              <w:t>Quality</w:t>
            </w:r>
          </w:p>
        </w:tc>
        <w:tc>
          <w:tcPr>
            <w:tcW w:w="1689" w:type="dxa"/>
            <w:gridSpan w:val="2"/>
            <w:tcBorders>
              <w:top w:val="single" w:sz="4" w:space="0" w:color="auto"/>
              <w:left w:val="single" w:sz="4" w:space="0" w:color="auto"/>
              <w:bottom w:val="single" w:sz="4" w:space="0" w:color="auto"/>
              <w:right w:val="single" w:sz="4" w:space="0" w:color="auto"/>
            </w:tcBorders>
          </w:tcPr>
          <w:p w14:paraId="0F2CFE57" w14:textId="77777777" w:rsidR="0072038D" w:rsidRDefault="0072038D" w:rsidP="00B4537B">
            <w:pPr>
              <w:spacing w:line="276" w:lineRule="auto"/>
              <w:jc w:val="center"/>
            </w:pPr>
            <w:r>
              <w:t xml:space="preserve">High </w:t>
            </w:r>
          </w:p>
        </w:tc>
      </w:tr>
      <w:tr w:rsidR="0072038D" w14:paraId="7647DBA8" w14:textId="77777777" w:rsidTr="00716867">
        <w:trPr>
          <w:gridAfter w:val="3"/>
          <w:wAfter w:w="544" w:type="dxa"/>
        </w:trPr>
        <w:tc>
          <w:tcPr>
            <w:tcW w:w="3539" w:type="dxa"/>
            <w:tcBorders>
              <w:top w:val="nil"/>
              <w:left w:val="nil"/>
              <w:bottom w:val="nil"/>
              <w:right w:val="nil"/>
            </w:tcBorders>
            <w:shd w:val="clear" w:color="auto" w:fill="EFF7CE"/>
          </w:tcPr>
          <w:p w14:paraId="67CA1FE3"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5036383B" w14:textId="77777777" w:rsidR="0072038D" w:rsidRDefault="0072038D" w:rsidP="00B4537B">
            <w:pPr>
              <w:spacing w:line="276" w:lineRule="auto"/>
            </w:pPr>
            <w:r w:rsidRPr="3036A6D3">
              <w:rPr>
                <w:rFonts w:eastAsia="Arial" w:cs="Arial"/>
                <w:color w:val="000000" w:themeColor="text1"/>
              </w:rPr>
              <w:t>Context</w:t>
            </w:r>
          </w:p>
        </w:tc>
        <w:tc>
          <w:tcPr>
            <w:tcW w:w="1689" w:type="dxa"/>
            <w:gridSpan w:val="2"/>
            <w:tcBorders>
              <w:top w:val="single" w:sz="4" w:space="0" w:color="auto"/>
              <w:left w:val="single" w:sz="8" w:space="0" w:color="auto"/>
              <w:bottom w:val="single" w:sz="8" w:space="0" w:color="auto"/>
              <w:right w:val="single" w:sz="8" w:space="0" w:color="auto"/>
            </w:tcBorders>
          </w:tcPr>
          <w:p w14:paraId="4B18176F" w14:textId="77777777" w:rsidR="0072038D" w:rsidRDefault="0072038D" w:rsidP="00B4537B">
            <w:pPr>
              <w:spacing w:line="276" w:lineRule="auto"/>
              <w:jc w:val="center"/>
            </w:pPr>
            <w:r>
              <w:t xml:space="preserve">High </w:t>
            </w:r>
          </w:p>
        </w:tc>
      </w:tr>
      <w:tr w:rsidR="0072038D" w14:paraId="6D0C2C0E" w14:textId="77777777" w:rsidTr="00716867">
        <w:trPr>
          <w:gridAfter w:val="3"/>
          <w:wAfter w:w="544" w:type="dxa"/>
        </w:trPr>
        <w:tc>
          <w:tcPr>
            <w:tcW w:w="3539" w:type="dxa"/>
            <w:tcBorders>
              <w:top w:val="nil"/>
              <w:left w:val="nil"/>
              <w:bottom w:val="nil"/>
              <w:right w:val="nil"/>
            </w:tcBorders>
            <w:shd w:val="clear" w:color="auto" w:fill="EFF7CE"/>
          </w:tcPr>
          <w:p w14:paraId="3DC2B02C"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70ED5070" w14:textId="77777777" w:rsidR="0072038D" w:rsidRDefault="0072038D" w:rsidP="00B4537B">
            <w:pPr>
              <w:spacing w:line="276" w:lineRule="auto"/>
            </w:pPr>
            <w:r w:rsidRPr="3036A6D3">
              <w:rPr>
                <w:rFonts w:eastAsia="Arial" w:cs="Arial"/>
                <w:color w:val="000000" w:themeColor="text1"/>
              </w:rPr>
              <w:t>Overall</w:t>
            </w:r>
          </w:p>
        </w:tc>
        <w:tc>
          <w:tcPr>
            <w:tcW w:w="1689" w:type="dxa"/>
            <w:gridSpan w:val="2"/>
            <w:tcBorders>
              <w:top w:val="single" w:sz="8" w:space="0" w:color="auto"/>
              <w:left w:val="single" w:sz="8" w:space="0" w:color="auto"/>
              <w:bottom w:val="single" w:sz="8" w:space="0" w:color="auto"/>
              <w:right w:val="single" w:sz="8" w:space="0" w:color="auto"/>
            </w:tcBorders>
          </w:tcPr>
          <w:p w14:paraId="5B33CB54" w14:textId="77777777" w:rsidR="0072038D" w:rsidRDefault="0072038D" w:rsidP="00B4537B">
            <w:pPr>
              <w:spacing w:line="276" w:lineRule="auto"/>
              <w:jc w:val="center"/>
            </w:pPr>
            <w:r>
              <w:t xml:space="preserve">High </w:t>
            </w:r>
          </w:p>
        </w:tc>
      </w:tr>
      <w:tr w:rsidR="0072038D" w14:paraId="7927F210" w14:textId="77777777" w:rsidTr="00716867">
        <w:tc>
          <w:tcPr>
            <w:tcW w:w="3539" w:type="dxa"/>
            <w:tcBorders>
              <w:top w:val="nil"/>
              <w:left w:val="nil"/>
              <w:bottom w:val="nil"/>
              <w:right w:val="nil"/>
            </w:tcBorders>
            <w:vAlign w:val="center"/>
          </w:tcPr>
          <w:p w14:paraId="07030D6D" w14:textId="77777777" w:rsidR="0072038D" w:rsidRDefault="0072038D" w:rsidP="00B4537B">
            <w:pPr>
              <w:spacing w:line="276" w:lineRule="auto"/>
            </w:pPr>
          </w:p>
        </w:tc>
        <w:tc>
          <w:tcPr>
            <w:tcW w:w="236" w:type="dxa"/>
            <w:tcBorders>
              <w:top w:val="nil"/>
              <w:left w:val="nil"/>
              <w:bottom w:val="nil"/>
              <w:right w:val="nil"/>
            </w:tcBorders>
            <w:vAlign w:val="center"/>
          </w:tcPr>
          <w:p w14:paraId="1B26B749"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37523733" w14:textId="77777777" w:rsidR="0072038D" w:rsidRDefault="0072038D" w:rsidP="00B4537B">
            <w:pPr>
              <w:spacing w:line="276" w:lineRule="auto"/>
            </w:pPr>
          </w:p>
        </w:tc>
        <w:tc>
          <w:tcPr>
            <w:tcW w:w="1696" w:type="dxa"/>
            <w:gridSpan w:val="2"/>
            <w:tcBorders>
              <w:top w:val="single" w:sz="8" w:space="0" w:color="auto"/>
              <w:left w:val="nil"/>
              <w:bottom w:val="nil"/>
              <w:right w:val="nil"/>
            </w:tcBorders>
            <w:vAlign w:val="center"/>
          </w:tcPr>
          <w:p w14:paraId="681C6489" w14:textId="77777777" w:rsidR="0072038D" w:rsidRDefault="0072038D" w:rsidP="00B4537B">
            <w:pPr>
              <w:spacing w:line="276" w:lineRule="auto"/>
            </w:pPr>
          </w:p>
        </w:tc>
        <w:tc>
          <w:tcPr>
            <w:tcW w:w="236" w:type="dxa"/>
            <w:tcBorders>
              <w:top w:val="nil"/>
              <w:left w:val="nil"/>
              <w:bottom w:val="nil"/>
              <w:right w:val="nil"/>
            </w:tcBorders>
            <w:vAlign w:val="center"/>
          </w:tcPr>
          <w:p w14:paraId="2449C0C6" w14:textId="77777777" w:rsidR="0072038D" w:rsidRDefault="0072038D" w:rsidP="00B4537B">
            <w:pPr>
              <w:spacing w:line="276" w:lineRule="auto"/>
            </w:pPr>
          </w:p>
        </w:tc>
        <w:tc>
          <w:tcPr>
            <w:tcW w:w="236" w:type="dxa"/>
            <w:tcBorders>
              <w:top w:val="nil"/>
              <w:left w:val="nil"/>
              <w:bottom w:val="nil"/>
              <w:right w:val="nil"/>
            </w:tcBorders>
            <w:vAlign w:val="center"/>
          </w:tcPr>
          <w:p w14:paraId="3C754013" w14:textId="77777777" w:rsidR="0072038D" w:rsidRDefault="0072038D" w:rsidP="00B4537B">
            <w:pPr>
              <w:spacing w:line="276" w:lineRule="auto"/>
            </w:pPr>
          </w:p>
        </w:tc>
      </w:tr>
    </w:tbl>
    <w:p w14:paraId="539C9E01" w14:textId="77777777" w:rsidR="00F64166" w:rsidRDefault="00F64166" w:rsidP="00B4537B">
      <w:pPr>
        <w:spacing w:line="276" w:lineRule="auto"/>
        <w:rPr>
          <w:b/>
          <w:bCs/>
        </w:rPr>
      </w:pPr>
    </w:p>
    <w:p w14:paraId="062F21C6" w14:textId="77777777" w:rsidR="00F64166" w:rsidRDefault="00F64166" w:rsidP="00B4537B">
      <w:pPr>
        <w:spacing w:line="276" w:lineRule="auto"/>
        <w:jc w:val="left"/>
        <w:rPr>
          <w:b/>
          <w:bCs/>
        </w:rPr>
      </w:pPr>
      <w:r>
        <w:rPr>
          <w:b/>
          <w:bCs/>
        </w:rPr>
        <w:br w:type="page"/>
      </w:r>
    </w:p>
    <w:p w14:paraId="0C7E55DD" w14:textId="0CD79345" w:rsidR="0072038D" w:rsidRDefault="0072038D" w:rsidP="00B4537B">
      <w:pPr>
        <w:spacing w:line="276" w:lineRule="auto"/>
        <w:rPr>
          <w:b/>
          <w:bCs/>
        </w:rPr>
      </w:pPr>
      <w:r w:rsidRPr="00E35719">
        <w:rPr>
          <w:b/>
          <w:bCs/>
        </w:rPr>
        <w:t>Narrative Summary</w:t>
      </w:r>
    </w:p>
    <w:p w14:paraId="45397956" w14:textId="3098E2C0" w:rsidR="00F64166" w:rsidRPr="00F64166" w:rsidRDefault="00F64166" w:rsidP="00B4537B">
      <w:pPr>
        <w:spacing w:line="276" w:lineRule="auto"/>
        <w:rPr>
          <w:rFonts w:eastAsiaTheme="majorEastAsia"/>
        </w:rPr>
      </w:pPr>
      <w:r w:rsidRPr="00F64166">
        <w:t>Because this practice consists in administering a mix of pro</w:t>
      </w:r>
      <w:r w:rsidR="005266BD">
        <w:t>-</w:t>
      </w:r>
      <w:r w:rsidRPr="00F64166">
        <w:t xml:space="preserve"> and prebiotics, please follow the advice given in the respective sections above.</w:t>
      </w:r>
    </w:p>
    <w:p w14:paraId="4687775B" w14:textId="46F89653" w:rsidR="0072038D" w:rsidRPr="00B8691F" w:rsidRDefault="0072038D" w:rsidP="00B4537B">
      <w:pPr>
        <w:pStyle w:val="ListParagraph"/>
        <w:numPr>
          <w:ilvl w:val="0"/>
          <w:numId w:val="19"/>
        </w:numPr>
        <w:spacing w:line="276" w:lineRule="auto"/>
        <w:ind w:left="284" w:hanging="284"/>
        <w:rPr>
          <w:b/>
          <w:bCs/>
        </w:rPr>
      </w:pPr>
      <w:r w:rsidRPr="00B8691F">
        <w:rPr>
          <w:b/>
          <w:bCs/>
        </w:rPr>
        <w:t>What is the practice?</w:t>
      </w:r>
    </w:p>
    <w:p w14:paraId="3E89C934" w14:textId="6B1435B5" w:rsidR="00B8691F" w:rsidRPr="00B8691F" w:rsidRDefault="00F64166" w:rsidP="00B4537B">
      <w:pPr>
        <w:spacing w:line="276" w:lineRule="auto"/>
      </w:pPr>
      <w:r>
        <w:t>A sy</w:t>
      </w:r>
      <w:r w:rsidR="094F385E">
        <w:t>n</w:t>
      </w:r>
      <w:r>
        <w:t xml:space="preserve">biotic is ‘a mixture comprising live microorganisms and substrate(s) selectively utilised by host microorganisms that confers a health benefit on the host’ (Swanson </w:t>
      </w:r>
      <w:r w:rsidRPr="00F64166">
        <w:rPr>
          <w:i/>
          <w:iCs/>
        </w:rPr>
        <w:t>et al</w:t>
      </w:r>
      <w:r>
        <w:t>, 2020). Likewise, t</w:t>
      </w:r>
      <w:r w:rsidR="00B8691F" w:rsidRPr="00B8691F">
        <w:t xml:space="preserve">his practice consists in administering </w:t>
      </w:r>
      <w:r w:rsidR="000A1A00">
        <w:t xml:space="preserve">a combination of prebiotic and probiotic </w:t>
      </w:r>
      <w:r w:rsidR="00B8691F" w:rsidRPr="00B8691F">
        <w:t>products in pig feed</w:t>
      </w:r>
      <w:r w:rsidR="000A1A00">
        <w:t>s</w:t>
      </w:r>
      <w:r>
        <w:t xml:space="preserve"> with the aim of improving the gut microbiota and selectively promot</w:t>
      </w:r>
      <w:r w:rsidR="1607391F">
        <w:t>ing</w:t>
      </w:r>
      <w:r>
        <w:t xml:space="preserve"> the growth of good bacteria, and consequently inhibit</w:t>
      </w:r>
      <w:r w:rsidR="7DD4FF92">
        <w:t>ing</w:t>
      </w:r>
      <w:r>
        <w:t xml:space="preserve"> the growth of pathogenic bacteria.</w:t>
      </w:r>
    </w:p>
    <w:p w14:paraId="55FAC562" w14:textId="10614805" w:rsidR="0072038D" w:rsidRDefault="0072038D" w:rsidP="00B4537B">
      <w:pPr>
        <w:spacing w:line="276" w:lineRule="auto"/>
        <w:rPr>
          <w:b/>
          <w:bCs/>
        </w:rPr>
      </w:pPr>
      <w:r w:rsidRPr="00E35719">
        <w:rPr>
          <w:b/>
          <w:bCs/>
        </w:rPr>
        <w:t>2. How effective is it?</w:t>
      </w:r>
    </w:p>
    <w:p w14:paraId="7F14A541" w14:textId="22B202D2" w:rsidR="000A1A00" w:rsidRPr="00862EA7" w:rsidRDefault="00F64166" w:rsidP="00B4537B">
      <w:pPr>
        <w:spacing w:line="276" w:lineRule="auto"/>
      </w:pPr>
      <w:r>
        <w:t>There is high evidence of the effectiveness of synbiotics, which are a combination of two other tested and proven feed additives. For example, h</w:t>
      </w:r>
      <w:r w:rsidR="00D971DD">
        <w:t xml:space="preserve">igh-moisture </w:t>
      </w:r>
      <w:r w:rsidR="00862EA7">
        <w:t xml:space="preserve">fermented </w:t>
      </w:r>
      <w:r w:rsidR="000C0BE9">
        <w:t xml:space="preserve">maize supplemented with </w:t>
      </w:r>
      <w:r w:rsidR="00862EA7" w:rsidRPr="00862EA7">
        <w:rPr>
          <w:i/>
          <w:iCs/>
        </w:rPr>
        <w:t>Lactobacillus acidophilus</w:t>
      </w:r>
      <w:r w:rsidR="00862EA7" w:rsidRPr="00862EA7">
        <w:t xml:space="preserve"> </w:t>
      </w:r>
      <w:r w:rsidR="00E51C41">
        <w:t xml:space="preserve">showed improved body weight gain and reduced faecal shedding of coliforms within three weeks of starting the treatment </w:t>
      </w:r>
      <w:r w:rsidR="005D1C39">
        <w:t>but reduced the</w:t>
      </w:r>
      <w:r w:rsidR="00E51C41">
        <w:t xml:space="preserve"> bacterial diversity </w:t>
      </w:r>
      <w:r w:rsidR="005D1C39">
        <w:t>and richness in</w:t>
      </w:r>
      <w:r w:rsidR="00E51C41">
        <w:t xml:space="preserve"> the</w:t>
      </w:r>
      <w:r w:rsidR="005D1C39">
        <w:t xml:space="preserve"> gut</w:t>
      </w:r>
      <w:r w:rsidR="006E398D">
        <w:t xml:space="preserve"> </w:t>
      </w:r>
      <w:r w:rsidR="006E398D">
        <w:fldChar w:fldCharType="begin">
          <w:fldData xml:space="preserve">PEVuZE5vdGU+PENpdGU+PEF1dGhvcj5MaWFvPC9BdXRob3I+PFllYXI+MjAxNzwvWWVhcj48UmVj
TnVtPjYyMzwvUmVjTnVtPjxEaXNwbGF5VGV4dD4oTGlhbyAmYW1wOyBOeWFjaG90aSwgMjAxNyk8
L0Rpc3BsYXlUZXh0PjxyZWNvcmQ+PHJlYy1udW1iZXI+NjIzPC9yZWMtbnVtYmVyPjxmb3JlaWdu
LWtleXM+PGtleSBhcHA9IkVOIiBkYi1pZD0iOTlzcHh0eGFqeHNhc2JlZnI5NXBmMDByZnJzMDBl
cDl2ZTJhIiB0aW1lc3RhbXA9IjE2NjQ3MzY1ODIiPjYyMzwva2V5PjwvZm9yZWlnbi1rZXlzPjxy
ZWYtdHlwZSBuYW1lPSJKb3VybmFsIEFydGljbGUiPjE3PC9yZWYtdHlwZT48Y29udHJpYnV0b3Jz
PjxhdXRob3JzPjxhdXRob3I+TGlhbywgUy4gRi4gRi48L2F1dGhvcj48YXV0aG9yPk55YWNob3Rp
LCBNLjwvYXV0aG9yPjwvYXV0aG9ycz48L2NvbnRyaWJ1dG9ycz48YXV0aC1hZGRyZXNzPltMaWFv
LCBTaGVuZ2ZhIEYuXSBNaXNzaXNzaXBwaSBTdGF0ZSBVbml2LCBEZXB0IEFuaW0gJmFtcDsgRGFp
cnkgU2NpLCBNaXNzaXNzaXBwaSBTdGF0ZSwgTVMgMzk3NjIgVVNBLiBbTnlhY2hvdGksIE1hcnRp
bl0gVW5pdiBNYW5pdG9iYSwgRGVwdCBBbmltIFNjaSwgV2lubmlwZWcsIE1CIFIzVCAyTjIsIENh
bmFkYS4gTGlhbywgU0ZGIChjb3JyZXNwb25kaW5nIGF1dGhvciksIE1pc3Npc3NpcHBpIFN0YXRl
IFVuaXYsIERlcHQgQW5pbSAmYW1wOyBEYWlyeSBTY2ksIE1pc3Npc3NpcHBpIFN0YXRlLCBNUyAz
OTc2MiBVU0EuIHMubGlhb0Btc3N0YXRlLmVkdTwvYXV0aC1hZGRyZXNzPjx0aXRsZXM+PHRpdGxl
PlVzaW5nIHByb2Jpb3RpY3MgdG8gaW1wcm92ZSBzd2luZSBndXQgaGVhbHRoIGFuZCBudXRyaWVu
dCB1dGlsaXphdGlvbjwvdGl0bGU+PHNlY29uZGFyeS10aXRsZT5BbmltYWwgTnV0cml0aW9uPC9z
ZWNvbmRhcnktdGl0bGU+PGFsdC10aXRsZT5BbmltLiBOdXRyLjwvYWx0LXRpdGxlPjxzaG9ydC10
aXRsZT5Vc2luZyBwcm9iaW90aWNzIHRvIGltcHJvdmUgc3dpbmUgZ3V0IGhlYWx0aCBhbmQgbnV0
cmllbnQgdXRpbGl6YXRpb248L3Nob3J0LXRpdGxlPjwvdGl0bGVzPjxwZXJpb2RpY2FsPjxmdWxs
LXRpdGxlPkFuaW1hbCBOdXRyaXRpb248L2Z1bGwtdGl0bGU+PC9wZXJpb2RpY2FsPjxhbHQtcGVy
aW9kaWNhbD48ZnVsbC10aXRsZT5BbmltYWwgTnV0cml0aW9uPC9mdWxsLXRpdGxlPjxhYmJyLTE+
QW5pbS4gTnV0ci48L2FiYnItMT48L2FsdC1wZXJpb2RpY2FsPjxwYWdlcz4zMzEtMzQzPC9wYWdl
cz48dm9sdW1lPjM8L3ZvbHVtZT48bnVtYmVyPjQ8L251bWJlcj48a2V5d29yZHM+PGtleXdvcmQ+
UHJvYmlvdGljPC9rZXl3b3JkPjxrZXl3b3JkPkZlZWQgYWRkaXRpdmU8L2tleXdvcmQ+PGtleXdv
cmQ+R3V0IGhlYWx0aDwva2V5d29yZD48a2V5d29yZD5BbnRpYmlvdGljIGdyb3d0aCBwcm9tb3Rl
cjwva2V5d29yZD48a2V5d29yZD5OdXRyaXRpb248L2tleXdvcmQ+PGtleXdvcmQ+U3dpbmU8L2tl
eXdvcmQ+PGtleXdvcmQ+c2VsZW5pdW0tZW5yaWNoZWQgcHJvYmlvdGljczwva2V5d29yZD48a2V5
d29yZD5pbnRlc3RpbmFsIGVwaXRoZWxpYWwtY2VsbHM8L2tleXdvcmQ+PGtleXdvcmQ+ZW50ZXJv
dG94aWdlbmljIGVzY2hlcmljaGlhLWNvbGk8L2tleXdvcmQ+PGtleXdvcmQ+bGFjdGljLWFjaWQg
YmFjdGVyaWE8L2tleXdvcmQ+PGtleXdvcmQ+Z3Jvd3RoLXBlcmZvcm1hbmNlPC9rZXl3b3JkPjxr
ZXl3b3JkPmxhY3RvYmFjaWxsdXMtZmVybWVudHVtPC9rZXl3b3JkPjxrZXl3b3JkPmVudGVyb2Nv
Y2N1cy1mYWVjaXVtPC9rZXl3b3JkPjxrZXl3b3JkPmJhY2lsbHVzLXN1YnRpbGlzPC9rZXl3b3Jk
PjxrZXl3b3JkPmdlbmUtZXhwcmVzc2lvbjwva2V5d29yZD48a2V5d29yZD5pbi12aXRybzwva2V5
d29yZD48a2V5d29yZD5BZ3JpY3VsdHVyZTwva2V5d29yZD48a2V5d29yZD5WZXRlcmluYXJ5IFNj
aWVuY2VzPC9rZXl3b3JkPjwva2V5d29yZHM+PGRhdGVzPjx5ZWFyPjIwMTc8L3llYXI+PHB1Yi1k
YXRlcz48ZGF0ZT5EZWM8L2RhdGU+PC9wdWItZGF0ZXM+PC9kYXRlcz48aXNibj4yNDA1LTYzODM8
L2lzYm4+PGFjY2Vzc2lvbi1udW0+V09TOjAwMDQzNDI2MTAwMDAwMzwvYWNjZXNzaW9uLW51bT48
d29yay10eXBlPlJldmlldzwvd29yay10eXBlPjx1cmxzPjxyZWxhdGVkLXVybHM+PHVybD4mbHQ7
R28gdG8gSVNJJmd0OzovL1dPUzowMDA0MzQyNjEwMDAwMDNodHRwczovL3d3dy5uY2JpLm5sbS5u
aWguZ292L3BtYy9hcnRpY2xlcy9QTUM1OTQxMjY1L3BkZi9tYWluLnBkZjwvdXJsPjwvcmVsYXRl
ZC11cmxzPjwvdXJscz48ZWxlY3Ryb25pYy1yZXNvdXJjZS1udW0+MTAuMTAxNi9qLmFuaW51LjIw
MTcuMDYuMDA3PC9lbGVjdHJvbmljLXJlc291cmNlLW51bT48bGFuZ3VhZ2U+RW5nbGlzaDwvbGFu
Z3VhZ2U+PC9yZWNvcmQ+PC9DaXRlPjwvRW5kTm90ZT5=
</w:fldData>
        </w:fldChar>
      </w:r>
      <w:r w:rsidR="0026586A">
        <w:instrText xml:space="preserve"> ADDIN EN.CITE </w:instrText>
      </w:r>
      <w:r w:rsidR="0026586A">
        <w:fldChar w:fldCharType="begin">
          <w:fldData xml:space="preserve">PEVuZE5vdGU+PENpdGU+PEF1dGhvcj5MaWFvPC9BdXRob3I+PFllYXI+MjAxNzwvWWVhcj48UmVj
TnVtPjYyMzwvUmVjTnVtPjxEaXNwbGF5VGV4dD4oTGlhbyAmYW1wOyBOeWFjaG90aSwgMjAxNyk8
L0Rpc3BsYXlUZXh0PjxyZWNvcmQ+PHJlYy1udW1iZXI+NjIzPC9yZWMtbnVtYmVyPjxmb3JlaWdu
LWtleXM+PGtleSBhcHA9IkVOIiBkYi1pZD0iOTlzcHh0eGFqeHNhc2JlZnI5NXBmMDByZnJzMDBl
cDl2ZTJhIiB0aW1lc3RhbXA9IjE2NjQ3MzY1ODIiPjYyMzwva2V5PjwvZm9yZWlnbi1rZXlzPjxy
ZWYtdHlwZSBuYW1lPSJKb3VybmFsIEFydGljbGUiPjE3PC9yZWYtdHlwZT48Y29udHJpYnV0b3Jz
PjxhdXRob3JzPjxhdXRob3I+TGlhbywgUy4gRi4gRi48L2F1dGhvcj48YXV0aG9yPk55YWNob3Rp
LCBNLjwvYXV0aG9yPjwvYXV0aG9ycz48L2NvbnRyaWJ1dG9ycz48YXV0aC1hZGRyZXNzPltMaWFv
LCBTaGVuZ2ZhIEYuXSBNaXNzaXNzaXBwaSBTdGF0ZSBVbml2LCBEZXB0IEFuaW0gJmFtcDsgRGFp
cnkgU2NpLCBNaXNzaXNzaXBwaSBTdGF0ZSwgTVMgMzk3NjIgVVNBLiBbTnlhY2hvdGksIE1hcnRp
bl0gVW5pdiBNYW5pdG9iYSwgRGVwdCBBbmltIFNjaSwgV2lubmlwZWcsIE1CIFIzVCAyTjIsIENh
bmFkYS4gTGlhbywgU0ZGIChjb3JyZXNwb25kaW5nIGF1dGhvciksIE1pc3Npc3NpcHBpIFN0YXRl
IFVuaXYsIERlcHQgQW5pbSAmYW1wOyBEYWlyeSBTY2ksIE1pc3Npc3NpcHBpIFN0YXRlLCBNUyAz
OTc2MiBVU0EuIHMubGlhb0Btc3N0YXRlLmVkdTwvYXV0aC1hZGRyZXNzPjx0aXRsZXM+PHRpdGxl
PlVzaW5nIHByb2Jpb3RpY3MgdG8gaW1wcm92ZSBzd2luZSBndXQgaGVhbHRoIGFuZCBudXRyaWVu
dCB1dGlsaXphdGlvbjwvdGl0bGU+PHNlY29uZGFyeS10aXRsZT5BbmltYWwgTnV0cml0aW9uPC9z
ZWNvbmRhcnktdGl0bGU+PGFsdC10aXRsZT5BbmltLiBOdXRyLjwvYWx0LXRpdGxlPjxzaG9ydC10
aXRsZT5Vc2luZyBwcm9iaW90aWNzIHRvIGltcHJvdmUgc3dpbmUgZ3V0IGhlYWx0aCBhbmQgbnV0
cmllbnQgdXRpbGl6YXRpb248L3Nob3J0LXRpdGxlPjwvdGl0bGVzPjxwZXJpb2RpY2FsPjxmdWxs
LXRpdGxlPkFuaW1hbCBOdXRyaXRpb248L2Z1bGwtdGl0bGU+PC9wZXJpb2RpY2FsPjxhbHQtcGVy
aW9kaWNhbD48ZnVsbC10aXRsZT5BbmltYWwgTnV0cml0aW9uPC9mdWxsLXRpdGxlPjxhYmJyLTE+
QW5pbS4gTnV0ci48L2FiYnItMT48L2FsdC1wZXJpb2RpY2FsPjxwYWdlcz4zMzEtMzQzPC9wYWdl
cz48dm9sdW1lPjM8L3ZvbHVtZT48bnVtYmVyPjQ8L251bWJlcj48a2V5d29yZHM+PGtleXdvcmQ+
UHJvYmlvdGljPC9rZXl3b3JkPjxrZXl3b3JkPkZlZWQgYWRkaXRpdmU8L2tleXdvcmQ+PGtleXdv
cmQ+R3V0IGhlYWx0aDwva2V5d29yZD48a2V5d29yZD5BbnRpYmlvdGljIGdyb3d0aCBwcm9tb3Rl
cjwva2V5d29yZD48a2V5d29yZD5OdXRyaXRpb248L2tleXdvcmQ+PGtleXdvcmQ+U3dpbmU8L2tl
eXdvcmQ+PGtleXdvcmQ+c2VsZW5pdW0tZW5yaWNoZWQgcHJvYmlvdGljczwva2V5d29yZD48a2V5
d29yZD5pbnRlc3RpbmFsIGVwaXRoZWxpYWwtY2VsbHM8L2tleXdvcmQ+PGtleXdvcmQ+ZW50ZXJv
dG94aWdlbmljIGVzY2hlcmljaGlhLWNvbGk8L2tleXdvcmQ+PGtleXdvcmQ+bGFjdGljLWFjaWQg
YmFjdGVyaWE8L2tleXdvcmQ+PGtleXdvcmQ+Z3Jvd3RoLXBlcmZvcm1hbmNlPC9rZXl3b3JkPjxr
ZXl3b3JkPmxhY3RvYmFjaWxsdXMtZmVybWVudHVtPC9rZXl3b3JkPjxrZXl3b3JkPmVudGVyb2Nv
Y2N1cy1mYWVjaXVtPC9rZXl3b3JkPjxrZXl3b3JkPmJhY2lsbHVzLXN1YnRpbGlzPC9rZXl3b3Jk
PjxrZXl3b3JkPmdlbmUtZXhwcmVzc2lvbjwva2V5d29yZD48a2V5d29yZD5pbi12aXRybzwva2V5
d29yZD48a2V5d29yZD5BZ3JpY3VsdHVyZTwva2V5d29yZD48a2V5d29yZD5WZXRlcmluYXJ5IFNj
aWVuY2VzPC9rZXl3b3JkPjwva2V5d29yZHM+PGRhdGVzPjx5ZWFyPjIwMTc8L3llYXI+PHB1Yi1k
YXRlcz48ZGF0ZT5EZWM8L2RhdGU+PC9wdWItZGF0ZXM+PC9kYXRlcz48aXNibj4yNDA1LTYzODM8
L2lzYm4+PGFjY2Vzc2lvbi1udW0+V09TOjAwMDQzNDI2MTAwMDAwMzwvYWNjZXNzaW9uLW51bT48
d29yay10eXBlPlJldmlldzwvd29yay10eXBlPjx1cmxzPjxyZWxhdGVkLXVybHM+PHVybD4mbHQ7
R28gdG8gSVNJJmd0OzovL1dPUzowMDA0MzQyNjEwMDAwMDNodHRwczovL3d3dy5uY2JpLm5sbS5u
aWguZ292L3BtYy9hcnRpY2xlcy9QTUM1OTQxMjY1L3BkZi9tYWluLnBkZjwvdXJsPjwvcmVsYXRl
ZC11cmxzPjwvdXJscz48ZWxlY3Ryb25pYy1yZXNvdXJjZS1udW0+MTAuMTAxNi9qLmFuaW51LjIw
MTcuMDYuMDA3PC9lbGVjdHJvbmljLXJlc291cmNlLW51bT48bGFuZ3VhZ2U+RW5nbGlzaDwvbGFu
Z3VhZ2U+PC9yZWNvcmQ+PC9DaXRlPjwvRW5kTm90ZT5=
</w:fldData>
        </w:fldChar>
      </w:r>
      <w:r w:rsidR="0026586A">
        <w:instrText xml:space="preserve"> ADDIN EN.CITE.DATA </w:instrText>
      </w:r>
      <w:r w:rsidR="0026586A">
        <w:fldChar w:fldCharType="end"/>
      </w:r>
      <w:r w:rsidR="006E398D">
        <w:fldChar w:fldCharType="separate"/>
      </w:r>
      <w:r w:rsidR="006E398D">
        <w:rPr>
          <w:noProof/>
        </w:rPr>
        <w:t>(</w:t>
      </w:r>
      <w:hyperlink w:anchor="_ENREF_81" w:tooltip="Liao, 2017 #623" w:history="1">
        <w:r w:rsidR="005F0597">
          <w:rPr>
            <w:noProof/>
          </w:rPr>
          <w:t>Liao &amp; Nyachoti, 2017</w:t>
        </w:r>
      </w:hyperlink>
      <w:r w:rsidR="006E398D">
        <w:rPr>
          <w:noProof/>
        </w:rPr>
        <w:t>)</w:t>
      </w:r>
      <w:r w:rsidR="006E398D">
        <w:fldChar w:fldCharType="end"/>
      </w:r>
      <w:r w:rsidR="005D1C39">
        <w:t xml:space="preserve">. </w:t>
      </w:r>
      <w:r>
        <w:t>T</w:t>
      </w:r>
      <w:r w:rsidRPr="00F64166">
        <w:t xml:space="preserve">he effectiveness of this practice will depend on the underlying causes of </w:t>
      </w:r>
      <w:r w:rsidR="00DA336E">
        <w:t>PWD</w:t>
      </w:r>
      <w:r w:rsidRPr="00F64166">
        <w:t>, on the probiotic strains/</w:t>
      </w:r>
      <w:r>
        <w:t xml:space="preserve"> and prebiotics</w:t>
      </w:r>
      <w:r w:rsidRPr="00F64166">
        <w:t xml:space="preserve"> used, and on how well this practice </w:t>
      </w:r>
      <w:r w:rsidR="323E2120">
        <w:t>is</w:t>
      </w:r>
      <w:r>
        <w:t xml:space="preserve"> </w:t>
      </w:r>
      <w:r w:rsidRPr="00F64166">
        <w:t>implemented (</w:t>
      </w:r>
      <w:r w:rsidR="00F06DEB" w:rsidRPr="00F64166">
        <w:t>i.e.,</w:t>
      </w:r>
      <w:r w:rsidRPr="00F64166">
        <w:t xml:space="preserve"> are pigs being treated with antibiotics when receiving probiotics in feed? Is the inclusion rate</w:t>
      </w:r>
      <w:r>
        <w:t xml:space="preserve"> of these products</w:t>
      </w:r>
      <w:r w:rsidRPr="00F64166">
        <w:t xml:space="preserve"> in</w:t>
      </w:r>
      <w:r w:rsidR="00594AFB">
        <w:t>-</w:t>
      </w:r>
      <w:r w:rsidRPr="00F64166">
        <w:t>feed correct?).</w:t>
      </w:r>
    </w:p>
    <w:p w14:paraId="10732CF3" w14:textId="5AAE4D2F" w:rsidR="0072038D" w:rsidRDefault="0072038D" w:rsidP="00B4537B">
      <w:pPr>
        <w:spacing w:line="276" w:lineRule="auto"/>
        <w:rPr>
          <w:b/>
          <w:bCs/>
        </w:rPr>
      </w:pPr>
      <w:r w:rsidRPr="00E35719">
        <w:rPr>
          <w:b/>
          <w:bCs/>
        </w:rPr>
        <w:t>3. Where does it work?</w:t>
      </w:r>
    </w:p>
    <w:p w14:paraId="5036DCCE" w14:textId="77777777" w:rsidR="006243F0" w:rsidRDefault="006243F0" w:rsidP="00B4537B">
      <w:pPr>
        <w:spacing w:line="276" w:lineRule="auto"/>
      </w:pPr>
      <w:r w:rsidRPr="006243F0">
        <w:t>Supplemented in feeds and applicable to indoors and outdoor systems. Applicable to any scale of pig farming, whether indoors or out, and for all breeds. This practice is incorporated in feeds and works in the gut. It has showed promise in different settings, whether outdoors or indoors.</w:t>
      </w:r>
    </w:p>
    <w:p w14:paraId="2D9032C8" w14:textId="36D97A55" w:rsidR="0072038D" w:rsidRDefault="0072038D" w:rsidP="00B4537B">
      <w:pPr>
        <w:spacing w:line="276" w:lineRule="auto"/>
        <w:rPr>
          <w:b/>
        </w:rPr>
      </w:pPr>
      <w:r w:rsidRPr="138A6B67">
        <w:rPr>
          <w:b/>
        </w:rPr>
        <w:t>4. How much does it cost?</w:t>
      </w:r>
    </w:p>
    <w:p w14:paraId="0FF8E798" w14:textId="26E9AE48" w:rsidR="0072038D" w:rsidRDefault="0072038D" w:rsidP="00B4537B">
      <w:pPr>
        <w:spacing w:line="276" w:lineRule="auto"/>
      </w:pPr>
      <w:r>
        <w:t>Supplying synbiotics to piglets increases feeding costs. This practice does not require additional equipment but may require additional training on the exact quantity of prebiotics and probiotics to supplement or on different sources of synbiotics in the UK. In addition, adding synbiotics to the piglets’ diet is not expected to change the normal cost structure of the farm or require a large investment since there is no need for a specialised training. This practice is not expected to require additional capital costs for machinery or implements for the farm, or any major investment in infrastructure or land. This practice may slightly increase the complexity of production because the farmer needs to introduce a precise mix of prebiotics and probiotics in the daily ration or procure a pre-made mix from a company that supplies it. This practice may be affected by international trade forces, which may have an impact on the UK price and on the stability of the supply chain.</w:t>
      </w:r>
    </w:p>
    <w:p w14:paraId="61C02818" w14:textId="77777777" w:rsidR="0072038D" w:rsidRPr="00E35719" w:rsidRDefault="0072038D" w:rsidP="00B4537B">
      <w:pPr>
        <w:spacing w:line="276" w:lineRule="auto"/>
        <w:rPr>
          <w:b/>
          <w:bCs/>
        </w:rPr>
      </w:pPr>
      <w:r w:rsidRPr="00E35719">
        <w:rPr>
          <w:b/>
          <w:bCs/>
        </w:rPr>
        <w:t>5. How can I do it well?</w:t>
      </w:r>
    </w:p>
    <w:p w14:paraId="23CEF983" w14:textId="72D143FF" w:rsidR="0072038D" w:rsidRPr="005C29BD" w:rsidRDefault="3E0D9E60" w:rsidP="00B4537B">
      <w:pPr>
        <w:spacing w:line="276" w:lineRule="auto"/>
      </w:pPr>
      <w:r>
        <w:t>As</w:t>
      </w:r>
      <w:r w:rsidR="005C29BD" w:rsidRPr="005C29BD">
        <w:t xml:space="preserve"> the effect of synbiotics depends on the concomitant administration of different substances</w:t>
      </w:r>
      <w:r w:rsidR="005C29BD">
        <w:t>, it is essential to observe what products are administered simultaneously. Probiotics and prebiotics, included within synbiot</w:t>
      </w:r>
      <w:r w:rsidR="3B0352D2">
        <w:t>i</w:t>
      </w:r>
      <w:r w:rsidR="005C29BD">
        <w:t>c products, may also require additional precautions, like avoiding anti</w:t>
      </w:r>
      <w:r w:rsidR="008A21A8">
        <w:t>biotic</w:t>
      </w:r>
      <w:r w:rsidR="005C29BD">
        <w:t xml:space="preserve"> treatments before and after administration. Diet formulation may need to be adapted to ensure maximum e</w:t>
      </w:r>
      <w:r w:rsidR="00B8691F">
        <w:t>fficacy of the sy</w:t>
      </w:r>
      <w:r w:rsidR="2DBAFAB5">
        <w:t>n</w:t>
      </w:r>
      <w:r w:rsidR="00B8691F">
        <w:t>biotic product. For example, administering dietary fibres with a mechanical effect in the gut will not take advantage or potentiate the sy</w:t>
      </w:r>
      <w:r w:rsidR="000D6766">
        <w:t>n</w:t>
      </w:r>
      <w:r w:rsidR="00B8691F">
        <w:t>biotic effect of probiotics or prebiotics administered</w:t>
      </w:r>
      <w:r w:rsidR="00EF6736">
        <w:t xml:space="preserve"> (Wang </w:t>
      </w:r>
      <w:r w:rsidR="006243F0">
        <w:t xml:space="preserve">et al, </w:t>
      </w:r>
      <w:r w:rsidR="00EF6736">
        <w:t>2012</w:t>
      </w:r>
      <w:r w:rsidR="006243F0">
        <w:t>).</w:t>
      </w:r>
      <w:r w:rsidR="00B8691F">
        <w:t xml:space="preserve">  </w:t>
      </w:r>
    </w:p>
    <w:p w14:paraId="5646D36E" w14:textId="77777777" w:rsidR="0072038D" w:rsidRPr="00E35719" w:rsidRDefault="0072038D" w:rsidP="00B4537B">
      <w:pPr>
        <w:spacing w:line="276" w:lineRule="auto"/>
        <w:rPr>
          <w:b/>
          <w:bCs/>
        </w:rPr>
      </w:pPr>
      <w:r w:rsidRPr="00E35719">
        <w:rPr>
          <w:b/>
          <w:bCs/>
        </w:rPr>
        <w:t>6. How strong is the evidence?</w:t>
      </w:r>
    </w:p>
    <w:p w14:paraId="762A0FAE" w14:textId="77673E6B" w:rsidR="0072038D" w:rsidRDefault="009D5DB4" w:rsidP="00B4537B">
      <w:pPr>
        <w:spacing w:line="276" w:lineRule="auto"/>
      </w:pPr>
      <w:r>
        <w:t xml:space="preserve">Positive results were observed within three weeks of commencing treatment. </w:t>
      </w:r>
      <w:r w:rsidR="006243F0">
        <w:t>The evidence found in the literature is robust and it is further supported by the strength of the evidence for probiotics and prebiotics separately.</w:t>
      </w:r>
    </w:p>
    <w:p w14:paraId="46A8758E" w14:textId="5B22F86F" w:rsidR="0072038D" w:rsidRDefault="0072038D" w:rsidP="00B4537B">
      <w:pPr>
        <w:spacing w:line="276" w:lineRule="auto"/>
        <w:rPr>
          <w:b/>
          <w:bCs/>
        </w:rPr>
      </w:pPr>
      <w:r w:rsidRPr="00E35719">
        <w:rPr>
          <w:b/>
          <w:bCs/>
        </w:rPr>
        <w:t>7. Where can I find further information?</w:t>
      </w:r>
    </w:p>
    <w:p w14:paraId="23BA6E1B" w14:textId="2DF6390B" w:rsidR="00F64166" w:rsidRDefault="00F64166" w:rsidP="00B4537B">
      <w:pPr>
        <w:spacing w:line="276" w:lineRule="auto"/>
      </w:pPr>
      <w:r>
        <w:t>You can find more information about synbiotic products by consulting your veterinarian, a pig nutritionist or a feed specialist. Your feed supplier will be able to advise on the best product to use and the options available in the market that can be integrated in the feed you are purchasing.</w:t>
      </w:r>
    </w:p>
    <w:p w14:paraId="3375F125" w14:textId="29E62A03" w:rsidR="00F64166" w:rsidRDefault="00F64166" w:rsidP="00B4537B">
      <w:pPr>
        <w:spacing w:line="276" w:lineRule="auto"/>
        <w:rPr>
          <w:rStyle w:val="Hyperlink"/>
        </w:rPr>
      </w:pPr>
      <w:r w:rsidRPr="00505797">
        <w:t>Th</w:t>
      </w:r>
      <w:r w:rsidR="008E2E9C">
        <w:t>e first</w:t>
      </w:r>
      <w:r w:rsidRPr="00505797">
        <w:t xml:space="preserve"> article </w:t>
      </w:r>
      <w:r w:rsidR="008E2E9C">
        <w:t xml:space="preserve">below </w:t>
      </w:r>
      <w:r w:rsidRPr="00505797">
        <w:t>discussed the benefits of the inclusion of probiotics and prebiotics in pig feed</w:t>
      </w:r>
      <w:r w:rsidR="008E2E9C">
        <w:t xml:space="preserve">, whereas the second article is an example of a scientific study on the symbiotic effect between enzymes and probiotics when fighting </w:t>
      </w:r>
      <w:r w:rsidR="008E2E9C" w:rsidRPr="008E2E9C">
        <w:rPr>
          <w:i/>
          <w:iCs/>
        </w:rPr>
        <w:t>E. coli</w:t>
      </w:r>
      <w:r w:rsidR="008E2E9C">
        <w:t xml:space="preserve"> infections in challenged pigs</w:t>
      </w:r>
      <w:r w:rsidR="005646DA">
        <w:t xml:space="preserve">: </w:t>
      </w:r>
      <w:hyperlink r:id="rId82" w:history="1">
        <w:r>
          <w:rPr>
            <w:rStyle w:val="Hyperlink"/>
          </w:rPr>
          <w:t>Prebiotics and probiotics boost pig growth and health | The Pig Site</w:t>
        </w:r>
      </w:hyperlink>
    </w:p>
    <w:p w14:paraId="0F0F0939" w14:textId="40C83F98" w:rsidR="008E2E9C" w:rsidRPr="00211A17" w:rsidRDefault="001C6F1A" w:rsidP="00B4537B">
      <w:pPr>
        <w:spacing w:line="276" w:lineRule="auto"/>
        <w:rPr>
          <w:rFonts w:eastAsia="Arial" w:cs="Arial"/>
        </w:rPr>
      </w:pPr>
      <w:hyperlink r:id="rId83" w:anchor=":~:text=Synbiotics%20enhanced%20growth%20performance%20by%20reducing%20diarrhea%2C%20immune,intestinal%20functions%20resulting%20in%20reduced%20growth%20performance%20%281%29.">
        <w:r w:rsidR="008E2E9C" w:rsidRPr="00211A17">
          <w:rPr>
            <w:rStyle w:val="Hyperlink"/>
            <w:rFonts w:eastAsia="Arial" w:cs="Arial"/>
          </w:rPr>
          <w:t>Frontiers | Synbiotic Effects of Enzyme and Probiotics on Intestinal Health and Growth of Newly Weaned Pigs Challenged With Enterotoxigenic F18+</w:t>
        </w:r>
        <w:r w:rsidR="008E2E9C" w:rsidRPr="00493217">
          <w:rPr>
            <w:rStyle w:val="Hyperlink"/>
            <w:rFonts w:eastAsia="Arial" w:cs="Arial"/>
            <w:i/>
            <w:iCs/>
          </w:rPr>
          <w:t>Escherichia coli</w:t>
        </w:r>
        <w:r w:rsidR="008E2E9C" w:rsidRPr="00211A17">
          <w:rPr>
            <w:rStyle w:val="Hyperlink"/>
            <w:rFonts w:eastAsia="Arial" w:cs="Arial"/>
          </w:rPr>
          <w:t xml:space="preserve"> (frontiersin.org)</w:t>
        </w:r>
      </w:hyperlink>
      <w:r w:rsidR="005646DA">
        <w:rPr>
          <w:rStyle w:val="Hyperlink"/>
          <w:rFonts w:eastAsia="Arial" w:cs="Arial"/>
        </w:rPr>
        <w:t xml:space="preserve"> : </w:t>
      </w:r>
      <w:r w:rsidR="008E2E9C">
        <w:rPr>
          <w:rFonts w:eastAsia="Arial" w:cs="Arial"/>
        </w:rPr>
        <w:t xml:space="preserve">In this paper, </w:t>
      </w:r>
      <w:r w:rsidR="008E2E9C" w:rsidRPr="00211A17">
        <w:rPr>
          <w:rFonts w:eastAsia="Arial" w:cs="Arial"/>
        </w:rPr>
        <w:t>“</w:t>
      </w:r>
      <w:r w:rsidR="008E2E9C">
        <w:rPr>
          <w:rFonts w:eastAsia="Arial" w:cs="Arial"/>
        </w:rPr>
        <w:t>s</w:t>
      </w:r>
      <w:r w:rsidR="008E2E9C" w:rsidRPr="00211A17">
        <w:rPr>
          <w:rFonts w:eastAsia="Arial" w:cs="Arial"/>
        </w:rPr>
        <w:t>ynbiotics enhanced growth performance by reducing diarrhea, immune response, and oxidative stress in the jejunum”</w:t>
      </w:r>
      <w:r w:rsidR="008E2E9C">
        <w:rPr>
          <w:rFonts w:eastAsia="Arial" w:cs="Arial"/>
        </w:rPr>
        <w:t>.</w:t>
      </w:r>
    </w:p>
    <w:p w14:paraId="4E4C41EB" w14:textId="77777777" w:rsidR="005F07A2" w:rsidRPr="006243F0" w:rsidRDefault="00E35719" w:rsidP="00B4537B">
      <w:pPr>
        <w:spacing w:line="276" w:lineRule="auto"/>
        <w:rPr>
          <w:b/>
          <w:bCs/>
        </w:rPr>
      </w:pPr>
      <w:r w:rsidRPr="006243F0">
        <w:rPr>
          <w:b/>
          <w:bCs/>
        </w:rPr>
        <w:t>References</w:t>
      </w:r>
    </w:p>
    <w:p w14:paraId="161738FE" w14:textId="77777777" w:rsidR="005F07A2" w:rsidRDefault="005F07A2" w:rsidP="00B4537B">
      <w:pPr>
        <w:pStyle w:val="ListParagraph"/>
        <w:numPr>
          <w:ilvl w:val="0"/>
          <w:numId w:val="16"/>
        </w:numPr>
        <w:spacing w:line="276" w:lineRule="auto"/>
      </w:pPr>
      <w:r w:rsidRPr="005F07A2">
        <w:t>Heo, J. M., Opapeju, F. O., Pluske, J. R., Kim, J. C., Hampson, D. J., &amp; Nyachoti, C. M. (2013). Gastrointestinal health and function in weaned pigs: A review of feeding strategies to control post-weaning diarrhoea without using in-feed antimicrobial compounds. Journal of Animal Physiology and Animal Nutrition, 97(2), 207-237. doi:10.1111/j.1439-0396.2012.01284.x</w:t>
      </w:r>
    </w:p>
    <w:p w14:paraId="0DD60402" w14:textId="54B9DA12" w:rsidR="00F64166" w:rsidRDefault="005F07A2" w:rsidP="005646DA">
      <w:pPr>
        <w:pStyle w:val="ListParagraph"/>
        <w:numPr>
          <w:ilvl w:val="0"/>
          <w:numId w:val="16"/>
        </w:numPr>
        <w:spacing w:after="0" w:line="276" w:lineRule="auto"/>
      </w:pPr>
      <w:r w:rsidRPr="005F07A2">
        <w:t xml:space="preserve">Laird, T. J., Abraham, S., Jordan, D., Pluske, J. R., Hampson, D. J., Trott, D. J., &amp; O'Dea, M. (2021). Porcine enterotoxigenic </w:t>
      </w:r>
      <w:r w:rsidR="00520C77" w:rsidRPr="00520C77">
        <w:rPr>
          <w:i/>
          <w:iCs/>
        </w:rPr>
        <w:t>Escherichia coli</w:t>
      </w:r>
      <w:r w:rsidRPr="005F07A2">
        <w:t xml:space="preserve">: Antimicrobial resistance and development of microbial-based alternative control strategies. Veterinary Microbiology, </w:t>
      </w:r>
      <w:r w:rsidRPr="00F64166">
        <w:t>258. doi:10.1016/j.vetmic.2021.109117</w:t>
      </w:r>
    </w:p>
    <w:p w14:paraId="78EFD7B3" w14:textId="47D66B23" w:rsidR="005646DA" w:rsidRDefault="005646DA" w:rsidP="005646DA">
      <w:pPr>
        <w:pStyle w:val="EndNoteBibliography"/>
        <w:numPr>
          <w:ilvl w:val="0"/>
          <w:numId w:val="16"/>
        </w:numPr>
        <w:spacing w:after="0"/>
      </w:pPr>
      <w:r w:rsidRPr="005646DA">
        <w:rPr>
          <w:lang w:val="pt-PT"/>
        </w:rPr>
        <w:t xml:space="preserve">Liao, S. F. F., &amp; Nyachoti, M. (2017). </w:t>
      </w:r>
      <w:r w:rsidRPr="00BE4927">
        <w:t xml:space="preserve">Using probiotics to improve swine gut health and nutrient utilization. </w:t>
      </w:r>
      <w:r w:rsidRPr="00BE4927">
        <w:rPr>
          <w:i/>
        </w:rPr>
        <w:t>Animal Nutrition, 3</w:t>
      </w:r>
      <w:r w:rsidRPr="00BE4927">
        <w:t>(4), 331-343. doi:10.1016/j.aninu.2017.06.007</w:t>
      </w:r>
    </w:p>
    <w:p w14:paraId="1E04A22B" w14:textId="0FD5298B" w:rsidR="00F64166" w:rsidRDefault="00F64166" w:rsidP="00B4537B">
      <w:pPr>
        <w:pStyle w:val="ListParagraph"/>
        <w:numPr>
          <w:ilvl w:val="0"/>
          <w:numId w:val="16"/>
        </w:numPr>
        <w:spacing w:line="276" w:lineRule="auto"/>
      </w:pPr>
      <w:r>
        <w:t>Swanson, K.S.; Gibson, G.R.; Hutkins, R.; Reimer, R.A.; Reid, G.; Verbeke, K.; Scott, K.P.; Holscher, H.D.; Azad, M.B.; Delzenne, N.M.; et al. The International Scientific Association for Probiotics and Prebiotics (ISAPP) consensus statement on the definition and scope of synbiotics. Nat. Rev. Gastroenterol. Hepatol. 2020, 17, 687–701.</w:t>
      </w:r>
    </w:p>
    <w:p w14:paraId="47B29F6D" w14:textId="172D27C8" w:rsidR="00E35719" w:rsidRPr="00F64166" w:rsidRDefault="006243F0" w:rsidP="00B4537B">
      <w:pPr>
        <w:pStyle w:val="ListParagraph"/>
        <w:numPr>
          <w:ilvl w:val="0"/>
          <w:numId w:val="16"/>
        </w:numPr>
        <w:spacing w:line="276" w:lineRule="auto"/>
      </w:pPr>
      <w:r w:rsidRPr="006243F0">
        <w:t>Wang, J., Yin, F., Zhu, C., Yu, H., Niven, S., de Lange, C., &amp; Gong, J. (2012, May). Evaluation of probiotic bacteria for their effects on the growth performance and intestinal microbiota of newly-weaned pigs fed fermented high-moisture maize. Livestock Science, 145(1–3), 79–86. https://doi.org/10.1016/j.livsci.2011.12.024</w:t>
      </w:r>
    </w:p>
    <w:p w14:paraId="3A5BF315" w14:textId="77777777" w:rsidR="006243F0" w:rsidRDefault="006243F0" w:rsidP="00B4537B">
      <w:pPr>
        <w:spacing w:line="276" w:lineRule="auto"/>
        <w:sectPr w:rsidR="006243F0" w:rsidSect="00055422">
          <w:headerReference w:type="default" r:id="rId84"/>
          <w:pgSz w:w="12240" w:h="15840"/>
          <w:pgMar w:top="1440" w:right="1440" w:bottom="1440" w:left="1440" w:header="720" w:footer="720" w:gutter="0"/>
          <w:cols w:space="720"/>
          <w:titlePg/>
          <w:docGrid w:linePitch="360"/>
        </w:sectPr>
      </w:pPr>
    </w:p>
    <w:p w14:paraId="2A9B0672" w14:textId="56A9E36B" w:rsidR="0072038D" w:rsidRDefault="0072038D" w:rsidP="00B4537B">
      <w:pPr>
        <w:pStyle w:val="Heading4"/>
        <w:spacing w:line="276" w:lineRule="auto"/>
        <w:rPr>
          <w:rStyle w:val="normaltextrun"/>
        </w:rPr>
      </w:pPr>
      <w:bookmarkStart w:id="298" w:name="_Toc124787534"/>
      <w:r w:rsidRPr="00DD2D3A">
        <w:rPr>
          <w:rStyle w:val="normaltextrun"/>
        </w:rPr>
        <w:t>Amino acids</w:t>
      </w:r>
      <w:bookmarkEnd w:id="298"/>
    </w:p>
    <w:p w14:paraId="4E866579" w14:textId="77777777" w:rsidR="005646DA" w:rsidRPr="005646DA" w:rsidRDefault="005646DA" w:rsidP="005646DA"/>
    <w:p w14:paraId="370FEAEF" w14:textId="007F3868" w:rsidR="005F07A2" w:rsidRDefault="0072038D" w:rsidP="00B4537B">
      <w:pPr>
        <w:spacing w:line="276" w:lineRule="auto"/>
        <w:rPr>
          <w:b/>
          <w:bCs/>
        </w:rPr>
      </w:pPr>
      <w:r w:rsidRPr="00E35719">
        <w:rPr>
          <w:b/>
          <w:bCs/>
        </w:rPr>
        <w:t>Impact summary</w:t>
      </w:r>
    </w:p>
    <w:p w14:paraId="2BA38C5B" w14:textId="0B61068E" w:rsidR="004844CC" w:rsidRDefault="002D29DD" w:rsidP="00B4537B">
      <w:pPr>
        <w:spacing w:line="276" w:lineRule="auto"/>
      </w:pPr>
      <w:r w:rsidRPr="002D29DD">
        <w:t>Amino acids (</w:t>
      </w:r>
      <w:r w:rsidR="00EE2616">
        <w:t>AAs</w:t>
      </w:r>
      <w:r w:rsidRPr="002D29DD">
        <w:t xml:space="preserve">) are the structural units (“building blocks”) of protein. </w:t>
      </w:r>
      <w:r>
        <w:t>T</w:t>
      </w:r>
      <w:r w:rsidRPr="002D29DD">
        <w:t xml:space="preserve">he key idea behind the use of </w:t>
      </w:r>
      <w:r w:rsidR="00EE2616">
        <w:t>AAs</w:t>
      </w:r>
      <w:r w:rsidRPr="002D29DD">
        <w:t xml:space="preserve"> to prevent </w:t>
      </w:r>
      <w:r w:rsidR="0085444D">
        <w:t>PWD</w:t>
      </w:r>
      <w:r>
        <w:t xml:space="preserve"> is</w:t>
      </w:r>
      <w:r w:rsidRPr="002D29DD">
        <w:t xml:space="preserve"> to allow the reduction of protein without the loss of performance. The availability of industrial </w:t>
      </w:r>
      <w:r w:rsidR="00090E29">
        <w:t xml:space="preserve">AAs </w:t>
      </w:r>
      <w:r w:rsidRPr="002D29DD">
        <w:t xml:space="preserve">and the increased knowledge of </w:t>
      </w:r>
      <w:r w:rsidR="00090E29">
        <w:t>AA</w:t>
      </w:r>
      <w:r w:rsidRPr="002D29DD">
        <w:t xml:space="preserve"> requirements </w:t>
      </w:r>
      <w:r>
        <w:t xml:space="preserve">shed </w:t>
      </w:r>
      <w:r w:rsidRPr="002D29DD">
        <w:t>light on how to formulate diets based on essential amino acids, respecting the ideal protein profile and disregarding protein levels</w:t>
      </w:r>
      <w:r>
        <w:t>. A</w:t>
      </w:r>
      <w:r w:rsidR="00090E29">
        <w:t>A</w:t>
      </w:r>
      <w:r>
        <w:t>s can be costly</w:t>
      </w:r>
      <w:r w:rsidR="00122AA3">
        <w:t xml:space="preserve"> and their inclusion profile </w:t>
      </w:r>
      <w:r w:rsidR="006243F0">
        <w:t xml:space="preserve">in diets </w:t>
      </w:r>
      <w:r w:rsidR="00122AA3">
        <w:t xml:space="preserve">must be checked by a pig nutritionist. </w:t>
      </w:r>
    </w:p>
    <w:p w14:paraId="0F3746F5" w14:textId="77777777" w:rsidR="005646DA" w:rsidRPr="002D29DD" w:rsidRDefault="005646DA" w:rsidP="00B4537B">
      <w:pPr>
        <w:spacing w:line="276" w:lineRule="auto"/>
      </w:pPr>
    </w:p>
    <w:tbl>
      <w:tblPr>
        <w:tblStyle w:val="TableGrid"/>
        <w:tblW w:w="0" w:type="auto"/>
        <w:tblLook w:val="04A0" w:firstRow="1" w:lastRow="0" w:firstColumn="1" w:lastColumn="0" w:noHBand="0" w:noVBand="1"/>
      </w:tblPr>
      <w:tblGrid>
        <w:gridCol w:w="3311"/>
        <w:gridCol w:w="236"/>
        <w:gridCol w:w="3669"/>
        <w:gridCol w:w="65"/>
        <w:gridCol w:w="1559"/>
        <w:gridCol w:w="64"/>
        <w:gridCol w:w="222"/>
        <w:gridCol w:w="234"/>
      </w:tblGrid>
      <w:tr w:rsidR="0072038D" w14:paraId="53A06EB6" w14:textId="77777777" w:rsidTr="00716867">
        <w:trPr>
          <w:gridAfter w:val="3"/>
          <w:wAfter w:w="308" w:type="dxa"/>
        </w:trPr>
        <w:tc>
          <w:tcPr>
            <w:tcW w:w="3539" w:type="dxa"/>
            <w:tcBorders>
              <w:top w:val="nil"/>
              <w:left w:val="nil"/>
              <w:bottom w:val="nil"/>
              <w:right w:val="nil"/>
            </w:tcBorders>
            <w:shd w:val="clear" w:color="auto" w:fill="D0E96C"/>
          </w:tcPr>
          <w:p w14:paraId="437A079E" w14:textId="77777777" w:rsidR="0072038D" w:rsidRDefault="0072038D" w:rsidP="00B4537B">
            <w:pPr>
              <w:spacing w:line="276" w:lineRule="auto"/>
            </w:pPr>
            <w:r w:rsidRPr="4522440C">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3B831DED" w14:textId="77777777" w:rsidR="0072038D" w:rsidRDefault="0072038D" w:rsidP="00B4537B">
            <w:pPr>
              <w:spacing w:line="276" w:lineRule="auto"/>
            </w:pPr>
            <w:r w:rsidRPr="4522440C">
              <w:rPr>
                <w:rFonts w:eastAsia="Arial" w:cs="Arial"/>
                <w:b/>
                <w:bCs/>
              </w:rPr>
              <w:t xml:space="preserve"> </w:t>
            </w:r>
          </w:p>
        </w:tc>
        <w:tc>
          <w:tcPr>
            <w:tcW w:w="1689" w:type="dxa"/>
            <w:gridSpan w:val="2"/>
            <w:tcBorders>
              <w:top w:val="nil"/>
              <w:left w:val="nil"/>
              <w:bottom w:val="single" w:sz="4" w:space="0" w:color="auto"/>
              <w:right w:val="nil"/>
            </w:tcBorders>
            <w:shd w:val="clear" w:color="auto" w:fill="D0E96C"/>
          </w:tcPr>
          <w:p w14:paraId="301FEBA9" w14:textId="77777777" w:rsidR="0072038D" w:rsidRDefault="0072038D" w:rsidP="00B4537B">
            <w:pPr>
              <w:spacing w:line="276" w:lineRule="auto"/>
              <w:jc w:val="center"/>
            </w:pPr>
            <w:r w:rsidRPr="4522440C">
              <w:rPr>
                <w:rFonts w:eastAsia="Arial" w:cs="Arial"/>
                <w:b/>
                <w:bCs/>
              </w:rPr>
              <w:t xml:space="preserve"> </w:t>
            </w:r>
          </w:p>
        </w:tc>
      </w:tr>
      <w:tr w:rsidR="0072038D" w14:paraId="10C7784D" w14:textId="77777777" w:rsidTr="00716867">
        <w:trPr>
          <w:gridAfter w:val="3"/>
          <w:wAfter w:w="308" w:type="dxa"/>
        </w:trPr>
        <w:tc>
          <w:tcPr>
            <w:tcW w:w="3539" w:type="dxa"/>
            <w:tcBorders>
              <w:top w:val="nil"/>
              <w:left w:val="nil"/>
              <w:bottom w:val="nil"/>
              <w:right w:val="nil"/>
            </w:tcBorders>
            <w:shd w:val="clear" w:color="auto" w:fill="EFF7CE"/>
          </w:tcPr>
          <w:p w14:paraId="4CC41E6C" w14:textId="77777777" w:rsidR="0072038D" w:rsidRDefault="0072038D" w:rsidP="00B4537B">
            <w:pPr>
              <w:spacing w:line="276" w:lineRule="auto"/>
            </w:pPr>
            <w:r w:rsidRPr="4522440C">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1ACFFB11" w14:textId="77777777" w:rsidR="0072038D" w:rsidRDefault="0072038D" w:rsidP="00B4537B">
            <w:pPr>
              <w:spacing w:line="276" w:lineRule="auto"/>
            </w:pPr>
            <w:r>
              <w:t>Reducing diarrhoea</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37DF68E2" w14:textId="77777777" w:rsidR="0072038D" w:rsidRDefault="0072038D" w:rsidP="00B4537B">
            <w:pPr>
              <w:spacing w:line="276" w:lineRule="auto"/>
              <w:jc w:val="center"/>
            </w:pPr>
            <w:r>
              <w:t>++</w:t>
            </w:r>
          </w:p>
        </w:tc>
      </w:tr>
      <w:tr w:rsidR="0072038D" w14:paraId="0237E9D1" w14:textId="77777777" w:rsidTr="00716867">
        <w:trPr>
          <w:gridAfter w:val="3"/>
          <w:wAfter w:w="308" w:type="dxa"/>
        </w:trPr>
        <w:tc>
          <w:tcPr>
            <w:tcW w:w="3539" w:type="dxa"/>
            <w:tcBorders>
              <w:top w:val="nil"/>
              <w:left w:val="nil"/>
              <w:bottom w:val="nil"/>
              <w:right w:val="nil"/>
            </w:tcBorders>
            <w:shd w:val="clear" w:color="auto" w:fill="EFF7CE"/>
          </w:tcPr>
          <w:p w14:paraId="4F5EDF6A" w14:textId="77777777" w:rsidR="0072038D" w:rsidRDefault="0072038D" w:rsidP="00B4537B">
            <w:pPr>
              <w:spacing w:line="276" w:lineRule="auto"/>
            </w:pPr>
            <w:r w:rsidRPr="4522440C">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05ADBD41" w14:textId="77777777" w:rsidR="0072038D" w:rsidRDefault="0072038D" w:rsidP="00B4537B">
            <w:pPr>
              <w:spacing w:line="276" w:lineRule="auto"/>
            </w:pPr>
            <w:r w:rsidRPr="4522440C">
              <w:rPr>
                <w:rFonts w:eastAsia="Arial" w:cs="Arial"/>
              </w:rPr>
              <w:t>Reducing post-weaning mortality</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75420E9F" w14:textId="77777777" w:rsidR="0072038D" w:rsidRDefault="0072038D" w:rsidP="00B4537B">
            <w:pPr>
              <w:spacing w:line="276" w:lineRule="auto"/>
              <w:jc w:val="center"/>
            </w:pPr>
            <w:r w:rsidRPr="4522440C">
              <w:rPr>
                <w:rFonts w:eastAsia="Arial" w:cs="Arial"/>
              </w:rPr>
              <w:t xml:space="preserve"> +</w:t>
            </w:r>
          </w:p>
        </w:tc>
      </w:tr>
      <w:tr w:rsidR="0072038D" w14:paraId="4AF9CC1D" w14:textId="77777777" w:rsidTr="00716867">
        <w:trPr>
          <w:gridAfter w:val="3"/>
          <w:wAfter w:w="308" w:type="dxa"/>
        </w:trPr>
        <w:tc>
          <w:tcPr>
            <w:tcW w:w="3539" w:type="dxa"/>
            <w:tcBorders>
              <w:top w:val="nil"/>
              <w:left w:val="nil"/>
              <w:bottom w:val="nil"/>
              <w:right w:val="nil"/>
            </w:tcBorders>
            <w:shd w:val="clear" w:color="auto" w:fill="EFF7CE"/>
          </w:tcPr>
          <w:p w14:paraId="3611BABD" w14:textId="77777777" w:rsidR="0072038D"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6135A6E6" w14:textId="77777777" w:rsidR="0072038D" w:rsidRDefault="0072038D" w:rsidP="00B4537B">
            <w:pPr>
              <w:spacing w:line="276" w:lineRule="auto"/>
              <w:rPr>
                <w:rFonts w:eastAsia="Arial" w:cs="Arial"/>
              </w:rPr>
            </w:pPr>
            <w:r w:rsidRPr="4522440C">
              <w:rPr>
                <w:rFonts w:eastAsia="Arial" w:cs="Arial"/>
              </w:rPr>
              <w:t>Enhancing growth rate</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6250A5E9" w14:textId="77777777" w:rsidR="0072038D" w:rsidRDefault="0072038D" w:rsidP="00B4537B">
            <w:pPr>
              <w:spacing w:line="276" w:lineRule="auto"/>
              <w:jc w:val="center"/>
              <w:rPr>
                <w:rFonts w:eastAsia="Arial" w:cs="Arial"/>
              </w:rPr>
            </w:pPr>
            <w:r w:rsidRPr="129E5EC1">
              <w:rPr>
                <w:rFonts w:eastAsia="Arial" w:cs="Arial"/>
              </w:rPr>
              <w:t>++</w:t>
            </w:r>
          </w:p>
        </w:tc>
      </w:tr>
      <w:tr w:rsidR="0072038D" w14:paraId="2D774E51" w14:textId="77777777" w:rsidTr="00716867">
        <w:trPr>
          <w:gridAfter w:val="3"/>
          <w:wAfter w:w="308" w:type="dxa"/>
        </w:trPr>
        <w:tc>
          <w:tcPr>
            <w:tcW w:w="3539" w:type="dxa"/>
            <w:tcBorders>
              <w:top w:val="nil"/>
              <w:left w:val="nil"/>
              <w:bottom w:val="nil"/>
              <w:right w:val="nil"/>
            </w:tcBorders>
            <w:shd w:val="clear" w:color="auto" w:fill="EFF7CE"/>
          </w:tcPr>
          <w:p w14:paraId="6C1840A9" w14:textId="77777777" w:rsidR="0072038D" w:rsidRDefault="0072038D" w:rsidP="00B4537B">
            <w:pPr>
              <w:spacing w:line="276" w:lineRule="auto"/>
            </w:pPr>
            <w:r w:rsidRPr="4522440C">
              <w:rPr>
                <w:rFonts w:eastAsia="Arial" w:cs="Arial"/>
              </w:rPr>
              <w:t xml:space="preserve"> </w:t>
            </w:r>
          </w:p>
        </w:tc>
        <w:tc>
          <w:tcPr>
            <w:tcW w:w="4265" w:type="dxa"/>
            <w:gridSpan w:val="2"/>
            <w:tcBorders>
              <w:top w:val="nil"/>
              <w:left w:val="nil"/>
              <w:bottom w:val="nil"/>
              <w:right w:val="nil"/>
            </w:tcBorders>
            <w:shd w:val="clear" w:color="auto" w:fill="EFF7CE"/>
          </w:tcPr>
          <w:p w14:paraId="79758236" w14:textId="77777777" w:rsidR="0072038D" w:rsidRDefault="0072038D" w:rsidP="00B4537B">
            <w:pPr>
              <w:spacing w:line="276" w:lineRule="auto"/>
            </w:pPr>
          </w:p>
        </w:tc>
        <w:tc>
          <w:tcPr>
            <w:tcW w:w="1689" w:type="dxa"/>
            <w:gridSpan w:val="2"/>
            <w:tcBorders>
              <w:top w:val="single" w:sz="4" w:space="0" w:color="auto"/>
              <w:left w:val="nil"/>
              <w:bottom w:val="nil"/>
              <w:right w:val="nil"/>
            </w:tcBorders>
            <w:shd w:val="clear" w:color="auto" w:fill="EFF7CE"/>
          </w:tcPr>
          <w:p w14:paraId="2C114455" w14:textId="77777777" w:rsidR="0072038D" w:rsidRDefault="0072038D" w:rsidP="00B4537B">
            <w:pPr>
              <w:spacing w:line="276" w:lineRule="auto"/>
              <w:jc w:val="center"/>
            </w:pPr>
            <w:r w:rsidRPr="4522440C">
              <w:rPr>
                <w:rFonts w:eastAsia="Arial" w:cs="Arial"/>
              </w:rPr>
              <w:t xml:space="preserve"> </w:t>
            </w:r>
          </w:p>
        </w:tc>
      </w:tr>
      <w:tr w:rsidR="0072038D" w14:paraId="6EF0B8A0" w14:textId="77777777" w:rsidTr="00716867">
        <w:trPr>
          <w:gridAfter w:val="3"/>
          <w:wAfter w:w="308" w:type="dxa"/>
        </w:trPr>
        <w:tc>
          <w:tcPr>
            <w:tcW w:w="3539" w:type="dxa"/>
            <w:tcBorders>
              <w:top w:val="nil"/>
              <w:left w:val="nil"/>
              <w:bottom w:val="nil"/>
              <w:right w:val="nil"/>
            </w:tcBorders>
            <w:shd w:val="clear" w:color="auto" w:fill="EFF7CE"/>
          </w:tcPr>
          <w:p w14:paraId="5504404F" w14:textId="77777777" w:rsidR="0072038D"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1F23EA19" w14:textId="77777777" w:rsidR="0072038D" w:rsidRDefault="0072038D" w:rsidP="00B4537B">
            <w:pPr>
              <w:spacing w:line="276" w:lineRule="auto"/>
              <w:rPr>
                <w:rFonts w:eastAsia="Arial" w:cs="Arial"/>
                <w:i/>
                <w:iCs/>
                <w:color w:val="000000" w:themeColor="text1"/>
              </w:rPr>
            </w:pPr>
            <w:r w:rsidRPr="4522440C">
              <w:rPr>
                <w:rFonts w:eastAsia="Arial" w:cs="Arial"/>
                <w:i/>
                <w:iCs/>
                <w:color w:val="000000" w:themeColor="text1"/>
              </w:rPr>
              <w:t>Other impacts</w:t>
            </w:r>
          </w:p>
        </w:tc>
        <w:tc>
          <w:tcPr>
            <w:tcW w:w="1689" w:type="dxa"/>
            <w:gridSpan w:val="2"/>
            <w:tcBorders>
              <w:top w:val="nil"/>
              <w:left w:val="nil"/>
              <w:bottom w:val="single" w:sz="4" w:space="0" w:color="auto"/>
              <w:right w:val="nil"/>
            </w:tcBorders>
            <w:shd w:val="clear" w:color="auto" w:fill="EFF7CE"/>
          </w:tcPr>
          <w:p w14:paraId="3FD87AED" w14:textId="77777777" w:rsidR="0072038D" w:rsidRDefault="0072038D" w:rsidP="00B4537B">
            <w:pPr>
              <w:spacing w:line="276" w:lineRule="auto"/>
              <w:jc w:val="center"/>
              <w:rPr>
                <w:rFonts w:eastAsia="Arial" w:cs="Arial"/>
              </w:rPr>
            </w:pPr>
          </w:p>
        </w:tc>
      </w:tr>
      <w:tr w:rsidR="0072038D" w14:paraId="5D0BEC38" w14:textId="77777777" w:rsidTr="00716867">
        <w:trPr>
          <w:gridAfter w:val="3"/>
          <w:wAfter w:w="308" w:type="dxa"/>
        </w:trPr>
        <w:tc>
          <w:tcPr>
            <w:tcW w:w="3539" w:type="dxa"/>
            <w:tcBorders>
              <w:top w:val="nil"/>
              <w:left w:val="nil"/>
              <w:bottom w:val="nil"/>
              <w:right w:val="nil"/>
            </w:tcBorders>
            <w:shd w:val="clear" w:color="auto" w:fill="EFF7CE"/>
          </w:tcPr>
          <w:p w14:paraId="23E7CCDC" w14:textId="77777777" w:rsidR="0072038D" w:rsidRDefault="0072038D" w:rsidP="00B4537B">
            <w:pPr>
              <w:spacing w:line="276" w:lineRule="auto"/>
            </w:pPr>
            <w:r w:rsidRPr="4522440C">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0EAADBC8" w14:textId="77777777" w:rsidR="0072038D" w:rsidRDefault="0072038D" w:rsidP="00B4537B">
            <w:pPr>
              <w:spacing w:line="276" w:lineRule="auto"/>
            </w:pPr>
            <w:r w:rsidRPr="4522440C">
              <w:rPr>
                <w:rFonts w:eastAsia="Arial" w:cs="Arial"/>
                <w:color w:val="000000" w:themeColor="text1"/>
              </w:rPr>
              <w:t>Reduced costs</w:t>
            </w:r>
          </w:p>
        </w:tc>
        <w:tc>
          <w:tcPr>
            <w:tcW w:w="1689" w:type="dxa"/>
            <w:gridSpan w:val="2"/>
            <w:tcBorders>
              <w:top w:val="single" w:sz="4" w:space="0" w:color="auto"/>
              <w:left w:val="single" w:sz="4" w:space="0" w:color="auto"/>
              <w:bottom w:val="single" w:sz="4" w:space="0" w:color="auto"/>
              <w:right w:val="single" w:sz="4" w:space="0" w:color="auto"/>
            </w:tcBorders>
          </w:tcPr>
          <w:p w14:paraId="4BBE428D" w14:textId="77777777" w:rsidR="0072038D" w:rsidRDefault="0072038D" w:rsidP="00B4537B">
            <w:pPr>
              <w:spacing w:line="276" w:lineRule="auto"/>
              <w:jc w:val="center"/>
            </w:pPr>
            <w:r>
              <w:t>+</w:t>
            </w:r>
          </w:p>
        </w:tc>
      </w:tr>
      <w:tr w:rsidR="0072038D" w14:paraId="028D8B39" w14:textId="77777777" w:rsidTr="00716867">
        <w:trPr>
          <w:gridAfter w:val="3"/>
          <w:wAfter w:w="308" w:type="dxa"/>
        </w:trPr>
        <w:tc>
          <w:tcPr>
            <w:tcW w:w="3539" w:type="dxa"/>
            <w:tcBorders>
              <w:top w:val="nil"/>
              <w:left w:val="nil"/>
              <w:bottom w:val="nil"/>
              <w:right w:val="nil"/>
            </w:tcBorders>
            <w:shd w:val="clear" w:color="auto" w:fill="EFF7CE"/>
          </w:tcPr>
          <w:p w14:paraId="2D7207BF" w14:textId="77777777" w:rsidR="0072038D" w:rsidRDefault="0072038D" w:rsidP="00B4537B">
            <w:pPr>
              <w:spacing w:line="276" w:lineRule="auto"/>
            </w:pPr>
            <w:r w:rsidRPr="4522440C">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0A9FF757" w14:textId="77777777" w:rsidR="0072038D" w:rsidRDefault="0072038D" w:rsidP="00B4537B">
            <w:pPr>
              <w:spacing w:line="276" w:lineRule="auto"/>
            </w:pPr>
            <w:r w:rsidRPr="4522440C">
              <w:rPr>
                <w:rFonts w:eastAsia="Arial" w:cs="Arial"/>
                <w:color w:val="000000" w:themeColor="text1"/>
              </w:rPr>
              <w:t>Improved welfare</w:t>
            </w:r>
          </w:p>
        </w:tc>
        <w:tc>
          <w:tcPr>
            <w:tcW w:w="1689" w:type="dxa"/>
            <w:gridSpan w:val="2"/>
            <w:tcBorders>
              <w:top w:val="single" w:sz="4" w:space="0" w:color="auto"/>
              <w:left w:val="single" w:sz="4" w:space="0" w:color="auto"/>
              <w:bottom w:val="single" w:sz="4" w:space="0" w:color="auto"/>
              <w:right w:val="single" w:sz="4" w:space="0" w:color="auto"/>
            </w:tcBorders>
          </w:tcPr>
          <w:p w14:paraId="35E08CFD" w14:textId="77777777" w:rsidR="0072038D" w:rsidRDefault="0072038D" w:rsidP="00B4537B">
            <w:pPr>
              <w:spacing w:line="276" w:lineRule="auto"/>
              <w:jc w:val="center"/>
            </w:pPr>
            <w:r>
              <w:t>+</w:t>
            </w:r>
          </w:p>
        </w:tc>
      </w:tr>
      <w:tr w:rsidR="0072038D" w14:paraId="748593A0" w14:textId="77777777" w:rsidTr="00716867">
        <w:trPr>
          <w:gridAfter w:val="3"/>
          <w:wAfter w:w="308" w:type="dxa"/>
        </w:trPr>
        <w:tc>
          <w:tcPr>
            <w:tcW w:w="3539" w:type="dxa"/>
            <w:tcBorders>
              <w:top w:val="nil"/>
              <w:left w:val="nil"/>
              <w:bottom w:val="nil"/>
              <w:right w:val="nil"/>
            </w:tcBorders>
            <w:shd w:val="clear" w:color="auto" w:fill="EFF7CE"/>
          </w:tcPr>
          <w:p w14:paraId="0B22BDDC" w14:textId="77777777" w:rsidR="0072038D" w:rsidRDefault="0072038D" w:rsidP="00B4537B">
            <w:pPr>
              <w:spacing w:line="276" w:lineRule="auto"/>
            </w:pPr>
            <w:r w:rsidRPr="4522440C">
              <w:rPr>
                <w:rFonts w:eastAsia="Arial" w:cs="Arial"/>
              </w:rPr>
              <w:t xml:space="preserve"> </w:t>
            </w:r>
          </w:p>
        </w:tc>
        <w:tc>
          <w:tcPr>
            <w:tcW w:w="4265" w:type="dxa"/>
            <w:gridSpan w:val="2"/>
            <w:tcBorders>
              <w:top w:val="nil"/>
              <w:left w:val="nil"/>
              <w:bottom w:val="nil"/>
              <w:right w:val="nil"/>
            </w:tcBorders>
            <w:shd w:val="clear" w:color="auto" w:fill="EFF7CE"/>
          </w:tcPr>
          <w:p w14:paraId="4EDA6495" w14:textId="77777777" w:rsidR="0072038D" w:rsidRDefault="0072038D" w:rsidP="00B4537B">
            <w:pPr>
              <w:spacing w:line="276" w:lineRule="auto"/>
            </w:pPr>
            <w:r w:rsidRPr="4522440C">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2B5199CA" w14:textId="77777777" w:rsidR="0072038D" w:rsidRDefault="0072038D" w:rsidP="00B4537B">
            <w:pPr>
              <w:spacing w:line="276" w:lineRule="auto"/>
              <w:jc w:val="center"/>
            </w:pPr>
            <w:r w:rsidRPr="4522440C">
              <w:rPr>
                <w:rFonts w:eastAsia="Arial" w:cs="Arial"/>
              </w:rPr>
              <w:t xml:space="preserve"> </w:t>
            </w:r>
          </w:p>
        </w:tc>
      </w:tr>
      <w:tr w:rsidR="0072038D" w14:paraId="3397D49D" w14:textId="77777777" w:rsidTr="00716867">
        <w:trPr>
          <w:gridAfter w:val="3"/>
          <w:wAfter w:w="308" w:type="dxa"/>
        </w:trPr>
        <w:tc>
          <w:tcPr>
            <w:tcW w:w="3539" w:type="dxa"/>
            <w:tcBorders>
              <w:top w:val="nil"/>
              <w:left w:val="nil"/>
              <w:bottom w:val="nil"/>
              <w:right w:val="nil"/>
            </w:tcBorders>
            <w:shd w:val="clear" w:color="auto" w:fill="D0E96C"/>
          </w:tcPr>
          <w:p w14:paraId="437D58A3" w14:textId="77777777" w:rsidR="0072038D" w:rsidRDefault="0072038D" w:rsidP="00B4537B">
            <w:pPr>
              <w:spacing w:line="276" w:lineRule="auto"/>
            </w:pPr>
            <w:r w:rsidRPr="4522440C">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3ABE3444" w14:textId="77777777" w:rsidR="0072038D" w:rsidRDefault="0072038D" w:rsidP="00B4537B">
            <w:pPr>
              <w:spacing w:line="276" w:lineRule="auto"/>
            </w:pPr>
            <w:r w:rsidRPr="4522440C">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2DE7E062" w14:textId="77777777" w:rsidR="0072038D" w:rsidRDefault="0072038D" w:rsidP="00B4537B">
            <w:pPr>
              <w:spacing w:line="276" w:lineRule="auto"/>
              <w:jc w:val="center"/>
            </w:pPr>
            <w:r w:rsidRPr="4522440C">
              <w:rPr>
                <w:rFonts w:eastAsia="Arial" w:cs="Arial"/>
              </w:rPr>
              <w:t xml:space="preserve"> </w:t>
            </w:r>
          </w:p>
        </w:tc>
      </w:tr>
      <w:tr w:rsidR="0072038D" w14:paraId="2A3C7A5F" w14:textId="77777777" w:rsidTr="00716867">
        <w:trPr>
          <w:gridAfter w:val="3"/>
          <w:wAfter w:w="308" w:type="dxa"/>
        </w:trPr>
        <w:tc>
          <w:tcPr>
            <w:tcW w:w="3539" w:type="dxa"/>
            <w:tcBorders>
              <w:top w:val="nil"/>
              <w:left w:val="nil"/>
              <w:bottom w:val="nil"/>
              <w:right w:val="nil"/>
            </w:tcBorders>
            <w:shd w:val="clear" w:color="auto" w:fill="EFF7CE"/>
          </w:tcPr>
          <w:p w14:paraId="62C449AC" w14:textId="77777777" w:rsidR="0072038D" w:rsidRDefault="0072038D" w:rsidP="00B4537B">
            <w:pPr>
              <w:spacing w:line="276" w:lineRule="auto"/>
            </w:pPr>
            <w:r w:rsidRPr="4522440C">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1F4B45FF" w14:textId="77777777" w:rsidR="0072038D" w:rsidRDefault="0072038D" w:rsidP="00B4537B">
            <w:pPr>
              <w:spacing w:line="276" w:lineRule="auto"/>
            </w:pPr>
            <w:r w:rsidRPr="4522440C">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25C8FA71" w14:textId="77777777" w:rsidR="0072038D" w:rsidRDefault="0072038D" w:rsidP="00B4537B">
            <w:pPr>
              <w:spacing w:line="276" w:lineRule="auto"/>
              <w:jc w:val="center"/>
            </w:pPr>
            <w:r>
              <w:t>£-££</w:t>
            </w:r>
          </w:p>
        </w:tc>
      </w:tr>
      <w:tr w:rsidR="0072038D" w14:paraId="6FF64090" w14:textId="77777777" w:rsidTr="00716867">
        <w:trPr>
          <w:gridAfter w:val="3"/>
          <w:wAfter w:w="308" w:type="dxa"/>
        </w:trPr>
        <w:tc>
          <w:tcPr>
            <w:tcW w:w="3539" w:type="dxa"/>
            <w:tcBorders>
              <w:top w:val="nil"/>
              <w:left w:val="nil"/>
              <w:bottom w:val="nil"/>
              <w:right w:val="nil"/>
            </w:tcBorders>
            <w:shd w:val="clear" w:color="auto" w:fill="EFF7CE"/>
          </w:tcPr>
          <w:p w14:paraId="6D2F66A0" w14:textId="77777777" w:rsidR="0072038D" w:rsidRDefault="0072038D" w:rsidP="00B4537B">
            <w:pPr>
              <w:spacing w:line="276" w:lineRule="auto"/>
            </w:pPr>
            <w:r w:rsidRPr="4522440C">
              <w:rPr>
                <w:rFonts w:eastAsia="Arial" w:cs="Arial"/>
                <w:b/>
                <w:bCs/>
              </w:rPr>
              <w:t xml:space="preserve"> </w:t>
            </w:r>
          </w:p>
        </w:tc>
        <w:tc>
          <w:tcPr>
            <w:tcW w:w="4265" w:type="dxa"/>
            <w:gridSpan w:val="2"/>
            <w:tcBorders>
              <w:top w:val="nil"/>
              <w:left w:val="nil"/>
              <w:bottom w:val="nil"/>
              <w:right w:val="nil"/>
            </w:tcBorders>
            <w:shd w:val="clear" w:color="auto" w:fill="EFF7CE"/>
          </w:tcPr>
          <w:p w14:paraId="4E80F957" w14:textId="77777777" w:rsidR="0072038D" w:rsidRDefault="0072038D" w:rsidP="00B4537B">
            <w:pPr>
              <w:spacing w:line="276" w:lineRule="auto"/>
            </w:pPr>
            <w:r w:rsidRPr="4522440C">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44EA6A21" w14:textId="77777777" w:rsidR="0072038D" w:rsidRDefault="0072038D" w:rsidP="00B4537B">
            <w:pPr>
              <w:spacing w:line="276" w:lineRule="auto"/>
              <w:jc w:val="center"/>
            </w:pPr>
            <w:r w:rsidRPr="4522440C">
              <w:rPr>
                <w:rFonts w:eastAsia="Arial" w:cs="Arial"/>
              </w:rPr>
              <w:t xml:space="preserve"> </w:t>
            </w:r>
          </w:p>
        </w:tc>
      </w:tr>
      <w:tr w:rsidR="0072038D" w14:paraId="7F4BA65A" w14:textId="77777777" w:rsidTr="00716867">
        <w:trPr>
          <w:gridAfter w:val="3"/>
          <w:wAfter w:w="308" w:type="dxa"/>
        </w:trPr>
        <w:tc>
          <w:tcPr>
            <w:tcW w:w="3539" w:type="dxa"/>
            <w:tcBorders>
              <w:top w:val="nil"/>
              <w:left w:val="nil"/>
              <w:bottom w:val="nil"/>
              <w:right w:val="nil"/>
            </w:tcBorders>
            <w:shd w:val="clear" w:color="auto" w:fill="D0E96C"/>
          </w:tcPr>
          <w:p w14:paraId="5517C694" w14:textId="77777777" w:rsidR="0072038D" w:rsidRDefault="0072038D" w:rsidP="00B4537B">
            <w:pPr>
              <w:spacing w:line="276" w:lineRule="auto"/>
            </w:pPr>
            <w:r w:rsidRPr="4522440C">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0C29F5C2" w14:textId="77777777" w:rsidR="0072038D" w:rsidRDefault="0072038D" w:rsidP="00B4537B">
            <w:pPr>
              <w:spacing w:line="276" w:lineRule="auto"/>
            </w:pPr>
            <w:r w:rsidRPr="4522440C">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40C5CCB9" w14:textId="77777777" w:rsidR="0072038D" w:rsidRDefault="0072038D" w:rsidP="00B4537B">
            <w:pPr>
              <w:spacing w:line="276" w:lineRule="auto"/>
              <w:jc w:val="center"/>
            </w:pPr>
            <w:r w:rsidRPr="4522440C">
              <w:rPr>
                <w:rFonts w:eastAsia="Arial" w:cs="Arial"/>
              </w:rPr>
              <w:t xml:space="preserve"> </w:t>
            </w:r>
          </w:p>
        </w:tc>
      </w:tr>
      <w:tr w:rsidR="0072038D" w14:paraId="63B74878" w14:textId="77777777" w:rsidTr="00716867">
        <w:trPr>
          <w:gridAfter w:val="3"/>
          <w:wAfter w:w="308" w:type="dxa"/>
        </w:trPr>
        <w:tc>
          <w:tcPr>
            <w:tcW w:w="3539" w:type="dxa"/>
            <w:tcBorders>
              <w:top w:val="nil"/>
              <w:left w:val="nil"/>
              <w:bottom w:val="nil"/>
              <w:right w:val="nil"/>
            </w:tcBorders>
            <w:shd w:val="clear" w:color="auto" w:fill="EFF7CE"/>
          </w:tcPr>
          <w:p w14:paraId="1439C009" w14:textId="77777777" w:rsidR="0072038D" w:rsidRDefault="0072038D" w:rsidP="00B4537B">
            <w:pPr>
              <w:spacing w:line="276" w:lineRule="auto"/>
            </w:pPr>
            <w:r w:rsidRPr="4522440C">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0688DE22" w14:textId="77777777" w:rsidR="0072038D" w:rsidRDefault="0072038D" w:rsidP="00B4537B">
            <w:pPr>
              <w:spacing w:line="276" w:lineRule="auto"/>
            </w:pPr>
            <w:r w:rsidRPr="4522440C">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4BBE6F0E" w14:textId="77777777" w:rsidR="0072038D" w:rsidRDefault="0072038D" w:rsidP="00B4537B">
            <w:pPr>
              <w:spacing w:line="276" w:lineRule="auto"/>
              <w:jc w:val="center"/>
            </w:pPr>
            <w:r>
              <w:t>Fast</w:t>
            </w:r>
          </w:p>
        </w:tc>
      </w:tr>
      <w:tr w:rsidR="0072038D" w14:paraId="13935ABC" w14:textId="77777777" w:rsidTr="00716867">
        <w:trPr>
          <w:gridAfter w:val="3"/>
          <w:wAfter w:w="308" w:type="dxa"/>
        </w:trPr>
        <w:tc>
          <w:tcPr>
            <w:tcW w:w="3539" w:type="dxa"/>
            <w:tcBorders>
              <w:top w:val="nil"/>
              <w:left w:val="nil"/>
              <w:bottom w:val="nil"/>
              <w:right w:val="nil"/>
            </w:tcBorders>
            <w:shd w:val="clear" w:color="auto" w:fill="EFF7CE"/>
          </w:tcPr>
          <w:p w14:paraId="09642260" w14:textId="77777777" w:rsidR="0072038D" w:rsidRDefault="0072038D" w:rsidP="00B4537B">
            <w:pPr>
              <w:spacing w:line="276" w:lineRule="auto"/>
            </w:pPr>
            <w:r w:rsidRPr="4522440C">
              <w:rPr>
                <w:rFonts w:eastAsia="Arial" w:cs="Arial"/>
                <w:b/>
                <w:bCs/>
              </w:rPr>
              <w:t xml:space="preserve"> </w:t>
            </w:r>
          </w:p>
        </w:tc>
        <w:tc>
          <w:tcPr>
            <w:tcW w:w="4265" w:type="dxa"/>
            <w:gridSpan w:val="2"/>
            <w:tcBorders>
              <w:top w:val="nil"/>
              <w:left w:val="nil"/>
              <w:bottom w:val="nil"/>
              <w:right w:val="nil"/>
            </w:tcBorders>
            <w:shd w:val="clear" w:color="auto" w:fill="EFF7CE"/>
          </w:tcPr>
          <w:p w14:paraId="61877D3D" w14:textId="77777777" w:rsidR="0072038D" w:rsidRDefault="0072038D" w:rsidP="00B4537B">
            <w:pPr>
              <w:spacing w:line="276" w:lineRule="auto"/>
            </w:pPr>
            <w:r w:rsidRPr="4522440C">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25DC6820" w14:textId="77777777" w:rsidR="0072038D" w:rsidRDefault="0072038D" w:rsidP="00B4537B">
            <w:pPr>
              <w:spacing w:line="276" w:lineRule="auto"/>
              <w:jc w:val="center"/>
            </w:pPr>
            <w:r w:rsidRPr="4522440C">
              <w:rPr>
                <w:rFonts w:eastAsia="Arial" w:cs="Arial"/>
              </w:rPr>
              <w:t xml:space="preserve"> </w:t>
            </w:r>
          </w:p>
        </w:tc>
      </w:tr>
      <w:tr w:rsidR="0072038D" w14:paraId="06093B9B" w14:textId="77777777" w:rsidTr="00716867">
        <w:trPr>
          <w:gridAfter w:val="3"/>
          <w:wAfter w:w="308" w:type="dxa"/>
        </w:trPr>
        <w:tc>
          <w:tcPr>
            <w:tcW w:w="3539" w:type="dxa"/>
            <w:tcBorders>
              <w:top w:val="nil"/>
              <w:left w:val="nil"/>
              <w:bottom w:val="nil"/>
              <w:right w:val="nil"/>
            </w:tcBorders>
            <w:shd w:val="clear" w:color="auto" w:fill="D0E96C"/>
          </w:tcPr>
          <w:p w14:paraId="170CA03D" w14:textId="77777777" w:rsidR="0072038D" w:rsidRDefault="0072038D" w:rsidP="00B4537B">
            <w:pPr>
              <w:spacing w:line="276" w:lineRule="auto"/>
            </w:pPr>
            <w:r w:rsidRPr="4522440C">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5A6BF1A4" w14:textId="77777777" w:rsidR="0072038D" w:rsidRDefault="0072038D" w:rsidP="00B4537B">
            <w:pPr>
              <w:spacing w:line="276" w:lineRule="auto"/>
            </w:pPr>
            <w:r w:rsidRPr="4522440C">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7A22043B" w14:textId="77777777" w:rsidR="0072038D" w:rsidRDefault="0072038D" w:rsidP="00B4537B">
            <w:pPr>
              <w:spacing w:line="276" w:lineRule="auto"/>
              <w:jc w:val="center"/>
            </w:pPr>
            <w:r w:rsidRPr="4522440C">
              <w:rPr>
                <w:rFonts w:eastAsia="Arial" w:cs="Arial"/>
              </w:rPr>
              <w:t xml:space="preserve"> </w:t>
            </w:r>
          </w:p>
        </w:tc>
      </w:tr>
      <w:tr w:rsidR="0072038D" w14:paraId="5211EB02" w14:textId="77777777" w:rsidTr="00716867">
        <w:trPr>
          <w:gridAfter w:val="3"/>
          <w:wAfter w:w="308" w:type="dxa"/>
        </w:trPr>
        <w:tc>
          <w:tcPr>
            <w:tcW w:w="3539" w:type="dxa"/>
            <w:tcBorders>
              <w:top w:val="nil"/>
              <w:left w:val="nil"/>
              <w:bottom w:val="nil"/>
              <w:right w:val="nil"/>
            </w:tcBorders>
            <w:shd w:val="clear" w:color="auto" w:fill="EFF7CE"/>
          </w:tcPr>
          <w:p w14:paraId="2B4059A4" w14:textId="77777777" w:rsidR="0072038D" w:rsidRDefault="0072038D" w:rsidP="00B4537B">
            <w:pPr>
              <w:spacing w:line="276" w:lineRule="auto"/>
            </w:pPr>
            <w:r w:rsidRPr="4522440C">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5EBBA21F" w14:textId="77777777" w:rsidR="0072038D" w:rsidRDefault="0072038D" w:rsidP="00B4537B">
            <w:pPr>
              <w:spacing w:line="276" w:lineRule="auto"/>
            </w:pPr>
            <w:r w:rsidRPr="4522440C">
              <w:rPr>
                <w:rFonts w:eastAsia="Arial" w:cs="Arial"/>
                <w:color w:val="000000" w:themeColor="text1"/>
              </w:rPr>
              <w:t>Quality</w:t>
            </w:r>
          </w:p>
        </w:tc>
        <w:tc>
          <w:tcPr>
            <w:tcW w:w="1689" w:type="dxa"/>
            <w:gridSpan w:val="2"/>
            <w:tcBorders>
              <w:top w:val="single" w:sz="4" w:space="0" w:color="auto"/>
              <w:left w:val="single" w:sz="4" w:space="0" w:color="auto"/>
              <w:bottom w:val="single" w:sz="4" w:space="0" w:color="auto"/>
              <w:right w:val="single" w:sz="4" w:space="0" w:color="auto"/>
            </w:tcBorders>
          </w:tcPr>
          <w:p w14:paraId="5F476C48" w14:textId="77777777" w:rsidR="0072038D" w:rsidRDefault="0072038D" w:rsidP="00B4537B">
            <w:pPr>
              <w:spacing w:line="276" w:lineRule="auto"/>
              <w:jc w:val="center"/>
            </w:pPr>
            <w:r>
              <w:t>High</w:t>
            </w:r>
          </w:p>
        </w:tc>
      </w:tr>
      <w:tr w:rsidR="0072038D" w14:paraId="07C77221" w14:textId="77777777" w:rsidTr="00716867">
        <w:trPr>
          <w:gridAfter w:val="3"/>
          <w:wAfter w:w="308" w:type="dxa"/>
        </w:trPr>
        <w:tc>
          <w:tcPr>
            <w:tcW w:w="3539" w:type="dxa"/>
            <w:tcBorders>
              <w:top w:val="nil"/>
              <w:left w:val="nil"/>
              <w:bottom w:val="nil"/>
              <w:right w:val="nil"/>
            </w:tcBorders>
            <w:shd w:val="clear" w:color="auto" w:fill="EFF7CE"/>
          </w:tcPr>
          <w:p w14:paraId="1471984D" w14:textId="77777777" w:rsidR="0072038D" w:rsidRDefault="0072038D" w:rsidP="00B4537B">
            <w:pPr>
              <w:spacing w:line="276" w:lineRule="auto"/>
            </w:pPr>
            <w:r w:rsidRPr="4522440C">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64EC7D04" w14:textId="77777777" w:rsidR="0072038D" w:rsidRDefault="0072038D" w:rsidP="00B4537B">
            <w:pPr>
              <w:spacing w:line="276" w:lineRule="auto"/>
            </w:pPr>
            <w:r w:rsidRPr="4522440C">
              <w:rPr>
                <w:rFonts w:eastAsia="Arial" w:cs="Arial"/>
                <w:color w:val="000000" w:themeColor="text1"/>
              </w:rPr>
              <w:t>Context</w:t>
            </w:r>
          </w:p>
        </w:tc>
        <w:tc>
          <w:tcPr>
            <w:tcW w:w="1689" w:type="dxa"/>
            <w:gridSpan w:val="2"/>
            <w:tcBorders>
              <w:top w:val="single" w:sz="4" w:space="0" w:color="auto"/>
              <w:left w:val="single" w:sz="8" w:space="0" w:color="auto"/>
              <w:bottom w:val="single" w:sz="8" w:space="0" w:color="auto"/>
              <w:right w:val="single" w:sz="8" w:space="0" w:color="auto"/>
            </w:tcBorders>
          </w:tcPr>
          <w:p w14:paraId="5F84E163" w14:textId="77777777" w:rsidR="0072038D" w:rsidRDefault="0072038D" w:rsidP="00B4537B">
            <w:pPr>
              <w:spacing w:line="276" w:lineRule="auto"/>
              <w:jc w:val="center"/>
            </w:pPr>
            <w:r>
              <w:t>Moderate</w:t>
            </w:r>
          </w:p>
        </w:tc>
      </w:tr>
      <w:tr w:rsidR="0072038D" w14:paraId="5E46C026" w14:textId="77777777" w:rsidTr="00716867">
        <w:trPr>
          <w:gridAfter w:val="3"/>
          <w:wAfter w:w="308" w:type="dxa"/>
        </w:trPr>
        <w:tc>
          <w:tcPr>
            <w:tcW w:w="3539" w:type="dxa"/>
            <w:tcBorders>
              <w:top w:val="nil"/>
              <w:left w:val="nil"/>
              <w:bottom w:val="nil"/>
              <w:right w:val="nil"/>
            </w:tcBorders>
            <w:shd w:val="clear" w:color="auto" w:fill="EFF7CE"/>
          </w:tcPr>
          <w:p w14:paraId="09720354" w14:textId="77777777" w:rsidR="0072038D" w:rsidRDefault="0072038D" w:rsidP="00B4537B">
            <w:pPr>
              <w:spacing w:line="276" w:lineRule="auto"/>
            </w:pPr>
            <w:r w:rsidRPr="4522440C">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75F66EDA" w14:textId="77777777" w:rsidR="0072038D" w:rsidRDefault="0072038D" w:rsidP="00B4537B">
            <w:pPr>
              <w:spacing w:line="276" w:lineRule="auto"/>
            </w:pPr>
            <w:r w:rsidRPr="4522440C">
              <w:rPr>
                <w:rFonts w:eastAsia="Arial" w:cs="Arial"/>
                <w:color w:val="000000" w:themeColor="text1"/>
              </w:rPr>
              <w:t>Overall</w:t>
            </w:r>
          </w:p>
        </w:tc>
        <w:tc>
          <w:tcPr>
            <w:tcW w:w="1689" w:type="dxa"/>
            <w:gridSpan w:val="2"/>
            <w:tcBorders>
              <w:top w:val="single" w:sz="8" w:space="0" w:color="auto"/>
              <w:left w:val="single" w:sz="8" w:space="0" w:color="auto"/>
              <w:bottom w:val="single" w:sz="8" w:space="0" w:color="auto"/>
              <w:right w:val="single" w:sz="8" w:space="0" w:color="auto"/>
            </w:tcBorders>
          </w:tcPr>
          <w:p w14:paraId="0A078A06" w14:textId="77777777" w:rsidR="0072038D" w:rsidRDefault="0072038D" w:rsidP="00B4537B">
            <w:pPr>
              <w:spacing w:line="276" w:lineRule="auto"/>
              <w:jc w:val="center"/>
            </w:pPr>
            <w:r>
              <w:t>Moderate</w:t>
            </w:r>
          </w:p>
        </w:tc>
      </w:tr>
      <w:tr w:rsidR="0072038D" w14:paraId="3D52F193" w14:textId="77777777" w:rsidTr="00716867">
        <w:tc>
          <w:tcPr>
            <w:tcW w:w="3539" w:type="dxa"/>
            <w:tcBorders>
              <w:top w:val="nil"/>
              <w:left w:val="nil"/>
              <w:bottom w:val="nil"/>
              <w:right w:val="nil"/>
            </w:tcBorders>
            <w:vAlign w:val="center"/>
          </w:tcPr>
          <w:p w14:paraId="5B4665F1" w14:textId="77777777" w:rsidR="0072038D" w:rsidRDefault="0072038D" w:rsidP="00B4537B">
            <w:pPr>
              <w:spacing w:line="276" w:lineRule="auto"/>
            </w:pPr>
          </w:p>
        </w:tc>
        <w:tc>
          <w:tcPr>
            <w:tcW w:w="236" w:type="dxa"/>
            <w:tcBorders>
              <w:top w:val="nil"/>
              <w:left w:val="nil"/>
              <w:bottom w:val="nil"/>
              <w:right w:val="nil"/>
            </w:tcBorders>
            <w:vAlign w:val="center"/>
          </w:tcPr>
          <w:p w14:paraId="36C1BD39"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4184F20C" w14:textId="77777777" w:rsidR="0072038D" w:rsidRDefault="0072038D" w:rsidP="00B4537B">
            <w:pPr>
              <w:spacing w:line="276" w:lineRule="auto"/>
            </w:pPr>
          </w:p>
        </w:tc>
        <w:tc>
          <w:tcPr>
            <w:tcW w:w="1696" w:type="dxa"/>
            <w:gridSpan w:val="2"/>
            <w:tcBorders>
              <w:top w:val="single" w:sz="8" w:space="0" w:color="auto"/>
              <w:left w:val="nil"/>
              <w:bottom w:val="nil"/>
              <w:right w:val="nil"/>
            </w:tcBorders>
            <w:vAlign w:val="center"/>
          </w:tcPr>
          <w:p w14:paraId="244694FF" w14:textId="77777777" w:rsidR="0072038D" w:rsidRDefault="0072038D" w:rsidP="00B4537B">
            <w:pPr>
              <w:spacing w:line="276" w:lineRule="auto"/>
            </w:pPr>
          </w:p>
        </w:tc>
        <w:tc>
          <w:tcPr>
            <w:tcW w:w="72" w:type="dxa"/>
            <w:tcBorders>
              <w:top w:val="nil"/>
              <w:left w:val="nil"/>
              <w:bottom w:val="nil"/>
              <w:right w:val="nil"/>
            </w:tcBorders>
            <w:vAlign w:val="center"/>
          </w:tcPr>
          <w:p w14:paraId="42CEBDEC" w14:textId="77777777" w:rsidR="0072038D" w:rsidRDefault="0072038D" w:rsidP="00B4537B">
            <w:pPr>
              <w:spacing w:line="276" w:lineRule="auto"/>
            </w:pPr>
          </w:p>
        </w:tc>
        <w:tc>
          <w:tcPr>
            <w:tcW w:w="236" w:type="dxa"/>
            <w:tcBorders>
              <w:top w:val="nil"/>
              <w:left w:val="nil"/>
              <w:bottom w:val="nil"/>
              <w:right w:val="nil"/>
            </w:tcBorders>
            <w:vAlign w:val="center"/>
          </w:tcPr>
          <w:p w14:paraId="1058E4EC" w14:textId="77777777" w:rsidR="0072038D" w:rsidRDefault="0072038D" w:rsidP="00B4537B">
            <w:pPr>
              <w:spacing w:line="276" w:lineRule="auto"/>
            </w:pPr>
          </w:p>
        </w:tc>
      </w:tr>
    </w:tbl>
    <w:p w14:paraId="559095CE" w14:textId="77777777" w:rsidR="006243F0" w:rsidRDefault="006243F0" w:rsidP="00B4537B">
      <w:pPr>
        <w:spacing w:line="276" w:lineRule="auto"/>
        <w:rPr>
          <w:b/>
          <w:bCs/>
        </w:rPr>
      </w:pPr>
    </w:p>
    <w:p w14:paraId="0F546E38" w14:textId="77777777" w:rsidR="006243F0" w:rsidRDefault="006243F0" w:rsidP="00B4537B">
      <w:pPr>
        <w:spacing w:line="276" w:lineRule="auto"/>
        <w:jc w:val="left"/>
        <w:rPr>
          <w:b/>
          <w:bCs/>
        </w:rPr>
      </w:pPr>
      <w:r>
        <w:rPr>
          <w:b/>
          <w:bCs/>
        </w:rPr>
        <w:br w:type="page"/>
      </w:r>
    </w:p>
    <w:p w14:paraId="320A64F4" w14:textId="26CFDCC0" w:rsidR="0072038D" w:rsidRPr="006243F0" w:rsidRDefault="006243F0" w:rsidP="00B4537B">
      <w:pPr>
        <w:spacing w:line="276" w:lineRule="auto"/>
        <w:rPr>
          <w:b/>
          <w:bCs/>
        </w:rPr>
      </w:pPr>
      <w:r w:rsidRPr="006243F0">
        <w:rPr>
          <w:b/>
          <w:bCs/>
        </w:rPr>
        <w:t>Narrative summaries</w:t>
      </w:r>
    </w:p>
    <w:p w14:paraId="53CFA23B" w14:textId="756FD930" w:rsidR="0072038D" w:rsidRPr="0080339A" w:rsidRDefault="0072038D" w:rsidP="00B4537B">
      <w:pPr>
        <w:pStyle w:val="ListParagraph"/>
        <w:numPr>
          <w:ilvl w:val="0"/>
          <w:numId w:val="18"/>
        </w:numPr>
        <w:spacing w:line="276" w:lineRule="auto"/>
        <w:rPr>
          <w:b/>
          <w:bCs/>
        </w:rPr>
      </w:pPr>
      <w:r w:rsidRPr="0080339A">
        <w:rPr>
          <w:b/>
          <w:bCs/>
        </w:rPr>
        <w:t>What is the practice?</w:t>
      </w:r>
    </w:p>
    <w:p w14:paraId="0AF85F62" w14:textId="0D381407" w:rsidR="0080339A" w:rsidRPr="0000145E" w:rsidRDefault="0080339A" w:rsidP="00B4537B">
      <w:pPr>
        <w:spacing w:line="276" w:lineRule="auto"/>
      </w:pPr>
      <w:r w:rsidRPr="0000145E">
        <w:t>This practice consists in changing the amino-acid</w:t>
      </w:r>
      <w:r w:rsidR="006243F0">
        <w:t xml:space="preserve"> (</w:t>
      </w:r>
      <w:r w:rsidR="00090E29">
        <w:t>AA</w:t>
      </w:r>
      <w:r w:rsidR="006243F0">
        <w:t>)</w:t>
      </w:r>
      <w:r w:rsidRPr="0000145E">
        <w:t xml:space="preserve"> profile </w:t>
      </w:r>
      <w:r w:rsidR="0000145E" w:rsidRPr="0000145E">
        <w:t xml:space="preserve">administered in pig feed, allowing the reduction of protein content. When attempting the reduction of protein levels in feed, it is crucial to ensure the pig receives all the </w:t>
      </w:r>
      <w:r w:rsidR="00090E29">
        <w:t>AA</w:t>
      </w:r>
      <w:r w:rsidR="0000145E" w:rsidRPr="0000145E">
        <w:t xml:space="preserve">s it needs and that a certain balance between the amino acids is maintained. In order to give the weaned pigs what they need, the concept of ideal protein, defined as the </w:t>
      </w:r>
      <w:r w:rsidR="00090E29">
        <w:t>AA</w:t>
      </w:r>
      <w:r w:rsidR="0000145E" w:rsidRPr="0000145E">
        <w:t xml:space="preserve"> profile that maximizes nitrogen retention (i.e., muscle) and covers the pigs’ physiological and growth needs, is applied when formulating diets </w:t>
      </w:r>
      <w:r w:rsidR="005646DA">
        <w:fldChar w:fldCharType="begin"/>
      </w:r>
      <w:r w:rsidR="005646DA">
        <w:instrText xml:space="preserve"> ADDIN EN.CITE &lt;EndNote&gt;&lt;Cite&gt;&lt;Author&gt;Cristobal&lt;/Author&gt;&lt;Year&gt;2019&lt;/Year&gt;&lt;RecNum&gt;707&lt;/RecNum&gt;&lt;DisplayText&gt;(Cristobal et al., 2019)&lt;/DisplayText&gt;&lt;record&gt;&lt;rec-number&gt;707&lt;/rec-number&gt;&lt;foreign-keys&gt;&lt;key app="EN" db-id="99spxtxajxsasbefr95pf00rfrs00ep9ve2a" timestamp="1664741817"&gt;707&lt;/key&gt;&lt;/foreign-keys&gt;&lt;ref-type name="Web Page"&gt;12&lt;/ref-type&gt;&lt;contributors&gt;&lt;authors&gt;&lt;author&gt;Cristobal, M&lt;/author&gt;&lt;author&gt;Lee, S A&lt;/author&gt;&lt;author&gt;Blavi, L&lt;/author&gt;&lt;author&gt;Stein, H. H.&lt;/author&gt;&lt;/authors&gt;&lt;/contributors&gt;&lt;titles&gt;&lt;title&gt;Alternative Nutrition Strategies to Control Post-Weaning Diarrhea&lt;/title&gt;&lt;/titles&gt;&lt;volume&gt;2022&lt;/volume&gt;&lt;number&gt;August 22&lt;/number&gt;&lt;dates&gt;&lt;year&gt;2019&lt;/year&gt;&lt;/dates&gt;&lt;urls&gt;&lt;related-urls&gt;&lt;url&gt;https://www.porkbusiness.com/news/hog-production/alternative-nutrition-strategies-control-post-weaning-diarrhea&lt;/url&gt;&lt;/related-urls&gt;&lt;/urls&gt;&lt;/record&gt;&lt;/Cite&gt;&lt;/EndNote&gt;</w:instrText>
      </w:r>
      <w:r w:rsidR="005646DA">
        <w:fldChar w:fldCharType="separate"/>
      </w:r>
      <w:r w:rsidR="005646DA">
        <w:rPr>
          <w:noProof/>
        </w:rPr>
        <w:t>(</w:t>
      </w:r>
      <w:hyperlink w:anchor="_ENREF_32" w:tooltip="Cristobal, 2019 #707" w:history="1">
        <w:r w:rsidR="005F0597">
          <w:rPr>
            <w:noProof/>
          </w:rPr>
          <w:t>Cristobal et al., 2019</w:t>
        </w:r>
      </w:hyperlink>
      <w:r w:rsidR="005646DA">
        <w:rPr>
          <w:noProof/>
        </w:rPr>
        <w:t>)</w:t>
      </w:r>
      <w:r w:rsidR="005646DA">
        <w:fldChar w:fldCharType="end"/>
      </w:r>
      <w:r w:rsidR="0000145E" w:rsidRPr="0000145E">
        <w:t xml:space="preserve">. </w:t>
      </w:r>
    </w:p>
    <w:p w14:paraId="5F8F971C" w14:textId="3D9F6EA4" w:rsidR="0072038D" w:rsidRPr="0000145E" w:rsidRDefault="0072038D" w:rsidP="00B4537B">
      <w:pPr>
        <w:pStyle w:val="ListParagraph"/>
        <w:numPr>
          <w:ilvl w:val="0"/>
          <w:numId w:val="18"/>
        </w:numPr>
        <w:spacing w:line="276" w:lineRule="auto"/>
        <w:rPr>
          <w:b/>
          <w:bCs/>
        </w:rPr>
      </w:pPr>
      <w:r w:rsidRPr="0000145E">
        <w:rPr>
          <w:b/>
          <w:bCs/>
        </w:rPr>
        <w:t>How effective is it?</w:t>
      </w:r>
    </w:p>
    <w:p w14:paraId="24E34374" w14:textId="6C27472D" w:rsidR="0000145E" w:rsidRPr="0000145E" w:rsidRDefault="0000145E" w:rsidP="00B4537B">
      <w:pPr>
        <w:spacing w:line="276" w:lineRule="auto"/>
      </w:pPr>
      <w:r w:rsidRPr="0000145E">
        <w:t>This practice is effective in reducing diarrhoea indirectly – it works by allowing the reduction of protein in diet</w:t>
      </w:r>
      <w:r w:rsidR="00E11F2B">
        <w:t xml:space="preserve"> while still maximizing </w:t>
      </w:r>
      <w:r w:rsidR="00F06DEB">
        <w:t>growth and</w:t>
      </w:r>
      <w:r w:rsidR="00E11F2B">
        <w:t xml:space="preserve"> building the ideal amino acid profile needed to boost the immune system.</w:t>
      </w:r>
    </w:p>
    <w:p w14:paraId="22A4F9AC" w14:textId="45E01C1B" w:rsidR="0072038D" w:rsidRDefault="0072038D" w:rsidP="00B4537B">
      <w:pPr>
        <w:spacing w:line="276" w:lineRule="auto"/>
        <w:rPr>
          <w:b/>
          <w:bCs/>
        </w:rPr>
      </w:pPr>
      <w:r w:rsidRPr="00E35719">
        <w:rPr>
          <w:b/>
          <w:bCs/>
        </w:rPr>
        <w:t>3. Where does it work?</w:t>
      </w:r>
    </w:p>
    <w:p w14:paraId="41A322A8" w14:textId="54AB30A1" w:rsidR="0080339A" w:rsidRPr="0080339A" w:rsidRDefault="0080339A" w:rsidP="00B4537B">
      <w:pPr>
        <w:spacing w:line="276" w:lineRule="auto"/>
      </w:pPr>
      <w:r w:rsidRPr="0080339A">
        <w:t xml:space="preserve">This practice works in both indoor and outdoor farms as it corresponds to the administration/inclusion of </w:t>
      </w:r>
      <w:r w:rsidR="00AA7F8F" w:rsidRPr="0080339A">
        <w:t>amino acids</w:t>
      </w:r>
      <w:r w:rsidRPr="0080339A">
        <w:t xml:space="preserve"> in pig feed.</w:t>
      </w:r>
    </w:p>
    <w:p w14:paraId="2E0AEF90" w14:textId="77777777" w:rsidR="0072038D" w:rsidRPr="008833F6" w:rsidRDefault="0072038D" w:rsidP="00B4537B">
      <w:pPr>
        <w:spacing w:line="276" w:lineRule="auto"/>
        <w:rPr>
          <w:b/>
          <w:bCs/>
        </w:rPr>
      </w:pPr>
      <w:r w:rsidRPr="008833F6">
        <w:rPr>
          <w:b/>
          <w:bCs/>
        </w:rPr>
        <w:t>4. How much does it cost?</w:t>
      </w:r>
    </w:p>
    <w:p w14:paraId="6011A4CF" w14:textId="1449725E" w:rsidR="008E2E9C" w:rsidRDefault="0072038D" w:rsidP="00B4537B">
      <w:pPr>
        <w:spacing w:line="276" w:lineRule="auto"/>
      </w:pPr>
      <w:r>
        <w:t>Supplying amino acids to the piglets’ diet</w:t>
      </w:r>
      <w:r w:rsidR="00C7438F">
        <w:t xml:space="preserve"> does not necessarily </w:t>
      </w:r>
      <w:r>
        <w:t>increase feeding costs</w:t>
      </w:r>
      <w:r w:rsidR="00C7438F" w:rsidRPr="00C7438F">
        <w:t xml:space="preserve"> as it </w:t>
      </w:r>
      <w:r w:rsidR="00C7438F">
        <w:t xml:space="preserve">will </w:t>
      </w:r>
      <w:r w:rsidR="00C7438F" w:rsidRPr="00C7438F">
        <w:t>depend on the levels of added synthetic amino acids present before the level of crude protein is reduced.</w:t>
      </w:r>
      <w:r w:rsidR="00C7438F">
        <w:t xml:space="preserve"> </w:t>
      </w:r>
      <w:r>
        <w:t>This practice does not require additional equipment but may require additional training on the exact quantity of amino acids to add and the correct introduction of amino acids to the piglets’ diet (i.e., that the introduction of the amino acids does not enter in conflict with other practices employed</w:t>
      </w:r>
      <w:r w:rsidR="00E11F2B">
        <w:t>, like the reduction of protein contents in the diets</w:t>
      </w:r>
      <w:r>
        <w:t>). In addition, supplying amino acids to the piglets’ diet is not expected to change the normal cost structure of the farm or require a large investment since there is no need for a specialised training. This practice is not expected to require additional capital costs for machinery or implements for the farm, or any major investment in infrastructure or land. This practice may slightly increase the complexity of production because the farmer</w:t>
      </w:r>
      <w:r w:rsidR="00E11F2B">
        <w:t>/ feed mill</w:t>
      </w:r>
      <w:r>
        <w:t xml:space="preserve"> needs to pay attention to the exact mix of amino acids to add to the feed or source his/her feed from a company that produces custom-made feeds or already targets this segment of the market. This practice may be affected by the forces of international trade, which may have an impact on the UK price and on the stability of the supply chain in the UK and abroad. </w:t>
      </w:r>
    </w:p>
    <w:p w14:paraId="5E38981A" w14:textId="28CF4EC2" w:rsidR="0072038D" w:rsidRDefault="0072038D" w:rsidP="00B4537B">
      <w:pPr>
        <w:spacing w:line="276" w:lineRule="auto"/>
        <w:rPr>
          <w:b/>
          <w:bCs/>
        </w:rPr>
      </w:pPr>
      <w:r w:rsidRPr="00DF6002">
        <w:rPr>
          <w:b/>
          <w:bCs/>
        </w:rPr>
        <w:t>5. How can I do it well?</w:t>
      </w:r>
    </w:p>
    <w:p w14:paraId="340D3C19" w14:textId="46757784" w:rsidR="00573AE4" w:rsidRDefault="00573AE4" w:rsidP="00B4537B">
      <w:pPr>
        <w:spacing w:line="276" w:lineRule="auto"/>
      </w:pPr>
      <w:r>
        <w:t>If you are buying compound feed, especially creep and link feed</w:t>
      </w:r>
      <w:r w:rsidR="00E11F2B">
        <w:t xml:space="preserve"> (also called as pre-starter and starter)</w:t>
      </w:r>
      <w:r>
        <w:t xml:space="preserve">, it is unlikely that you need to observe </w:t>
      </w:r>
      <w:r w:rsidR="0080339A">
        <w:t>any particular care with this practice. However, if you use pre-mixes, m</w:t>
      </w:r>
      <w:r w:rsidRPr="00573AE4">
        <w:t xml:space="preserve">ake sure all amino acid inclusions </w:t>
      </w:r>
      <w:r w:rsidR="7C50E494">
        <w:t>meet</w:t>
      </w:r>
      <w:r w:rsidRPr="00573AE4">
        <w:t xml:space="preserve"> dietary requirements. Discuss the inclusion of amino acids with your pig nutritionist and your vet.</w:t>
      </w:r>
    </w:p>
    <w:p w14:paraId="4B8C2097" w14:textId="14EFB87D" w:rsidR="0080339A" w:rsidRDefault="6714281A" w:rsidP="00B4537B">
      <w:pPr>
        <w:spacing w:line="276" w:lineRule="auto"/>
      </w:pPr>
      <w:r>
        <w:t xml:space="preserve">Storage of </w:t>
      </w:r>
      <w:r w:rsidR="576C4F53">
        <w:t>f</w:t>
      </w:r>
      <w:r w:rsidR="0080339A">
        <w:t>eed</w:t>
      </w:r>
      <w:r w:rsidR="1A1C8FB1">
        <w:t>s</w:t>
      </w:r>
      <w:r w:rsidR="0080339A">
        <w:t xml:space="preserve"> and pre-mixes must be adequate.</w:t>
      </w:r>
    </w:p>
    <w:p w14:paraId="4B854B9B" w14:textId="53B25BFD" w:rsidR="005646DA" w:rsidRDefault="005646DA" w:rsidP="00B4537B">
      <w:pPr>
        <w:spacing w:line="276" w:lineRule="auto"/>
      </w:pPr>
    </w:p>
    <w:p w14:paraId="7C7FDB36" w14:textId="77777777" w:rsidR="005646DA" w:rsidRPr="00573AE4" w:rsidRDefault="005646DA" w:rsidP="00B4537B">
      <w:pPr>
        <w:spacing w:line="276" w:lineRule="auto"/>
      </w:pPr>
    </w:p>
    <w:p w14:paraId="3C2FFA5B" w14:textId="03657145" w:rsidR="0072038D" w:rsidRDefault="0072038D" w:rsidP="00B4537B">
      <w:pPr>
        <w:spacing w:line="276" w:lineRule="auto"/>
        <w:rPr>
          <w:b/>
          <w:bCs/>
        </w:rPr>
      </w:pPr>
      <w:r w:rsidRPr="00DF6002">
        <w:rPr>
          <w:b/>
          <w:bCs/>
        </w:rPr>
        <w:t>6. How strong is the evidence?</w:t>
      </w:r>
    </w:p>
    <w:p w14:paraId="65B714FE" w14:textId="5009B2CF" w:rsidR="00E11F2B" w:rsidRPr="00E11F2B" w:rsidRDefault="00E11F2B" w:rsidP="00B4537B">
      <w:pPr>
        <w:spacing w:line="276" w:lineRule="auto"/>
      </w:pPr>
      <w:r>
        <w:t xml:space="preserve">There is wide evidence in the literature </w:t>
      </w:r>
      <w:r w:rsidR="000F6017">
        <w:t xml:space="preserve">(including scientific research and farm trials) </w:t>
      </w:r>
      <w:r>
        <w:t xml:space="preserve">about the benefits </w:t>
      </w:r>
      <w:r w:rsidR="258AF19B">
        <w:t>of</w:t>
      </w:r>
      <w:r>
        <w:t xml:space="preserve"> amino-acids profiling in diet. </w:t>
      </w:r>
      <w:r w:rsidR="000F6017" w:rsidRPr="000F6017">
        <w:t>A correct amino acid balance is one of key approaches for weaning without compromising performance</w:t>
      </w:r>
      <w:r w:rsidR="000F6017">
        <w:t xml:space="preserve">, especially </w:t>
      </w:r>
      <w:r w:rsidR="000F6017" w:rsidRPr="000F6017">
        <w:t xml:space="preserve">when feeding low crude protein diets. </w:t>
      </w:r>
      <w:r>
        <w:t xml:space="preserve">This practice works by allowing protein contents </w:t>
      </w:r>
      <w:r w:rsidR="3758B39D">
        <w:t>to be reduced</w:t>
      </w:r>
      <w:r>
        <w:t xml:space="preserve"> in diet and by </w:t>
      </w:r>
      <w:r w:rsidR="000F6017">
        <w:t xml:space="preserve">potentially </w:t>
      </w:r>
      <w:r>
        <w:t>boosting pigs’ immune system.</w:t>
      </w:r>
      <w:r w:rsidRPr="00E11F2B">
        <w:rPr>
          <w:rStyle w:val="Hyperlink"/>
          <w:color w:val="auto"/>
          <w:u w:val="none"/>
        </w:rPr>
        <w:t xml:space="preserve"> </w:t>
      </w:r>
    </w:p>
    <w:p w14:paraId="17A457E4" w14:textId="1BA29D02" w:rsidR="0072038D" w:rsidRDefault="0072038D" w:rsidP="00B4537B">
      <w:pPr>
        <w:spacing w:line="276" w:lineRule="auto"/>
        <w:rPr>
          <w:b/>
          <w:bCs/>
        </w:rPr>
      </w:pPr>
      <w:r w:rsidRPr="00DF6002">
        <w:rPr>
          <w:b/>
          <w:bCs/>
        </w:rPr>
        <w:t>7. Where can I find further information?</w:t>
      </w:r>
    </w:p>
    <w:p w14:paraId="4D7A952A" w14:textId="22005902" w:rsidR="00E11F2B" w:rsidRPr="00E11F2B" w:rsidRDefault="00E11F2B" w:rsidP="00B4537B">
      <w:pPr>
        <w:spacing w:line="276" w:lineRule="auto"/>
      </w:pPr>
      <w:r w:rsidRPr="00E11F2B">
        <w:t xml:space="preserve">You can find more information about </w:t>
      </w:r>
      <w:r>
        <w:t xml:space="preserve">amino acids </w:t>
      </w:r>
      <w:r w:rsidRPr="00E11F2B">
        <w:t xml:space="preserve">by consulting your veterinarian, a pig nutritionist. Your </w:t>
      </w:r>
      <w:r>
        <w:t>nutritionist</w:t>
      </w:r>
      <w:r w:rsidRPr="00E11F2B">
        <w:t xml:space="preserve"> will be able to advise on the best</w:t>
      </w:r>
      <w:r>
        <w:t xml:space="preserve">, most balanced and adequate </w:t>
      </w:r>
      <w:r w:rsidR="00090E29">
        <w:t>AA</w:t>
      </w:r>
      <w:r>
        <w:t xml:space="preserve"> profile</w:t>
      </w:r>
      <w:r w:rsidRPr="00E11F2B">
        <w:t xml:space="preserve"> to use and </w:t>
      </w:r>
      <w:r w:rsidR="4627533E">
        <w:t>on</w:t>
      </w:r>
      <w:r w:rsidRPr="00E11F2B">
        <w:t xml:space="preserve"> the options available in the market that can be </w:t>
      </w:r>
      <w:r>
        <w:t>included in the diet formulation</w:t>
      </w:r>
      <w:r w:rsidRPr="00E11F2B">
        <w:t>.</w:t>
      </w:r>
      <w:r w:rsidRPr="00E11F2B">
        <w:rPr>
          <w:rStyle w:val="Hyperlink"/>
          <w:color w:val="auto"/>
          <w:u w:val="none"/>
        </w:rPr>
        <w:t xml:space="preserve"> </w:t>
      </w:r>
    </w:p>
    <w:p w14:paraId="094F21A0" w14:textId="0E582F0F" w:rsidR="000F6017" w:rsidRDefault="00573AE4" w:rsidP="00B4537B">
      <w:pPr>
        <w:spacing w:line="276" w:lineRule="auto"/>
        <w:rPr>
          <w:rStyle w:val="Hyperlink"/>
        </w:rPr>
      </w:pPr>
      <w:r>
        <w:t xml:space="preserve">Additional references: </w:t>
      </w:r>
      <w:hyperlink r:id="rId85" w:history="1">
        <w:r>
          <w:rPr>
            <w:rStyle w:val="Hyperlink"/>
          </w:rPr>
          <w:t>The Importance of Dietary Protein and Amino Acids after Weaning - Articles - pig333, pig to pork community</w:t>
        </w:r>
      </w:hyperlink>
    </w:p>
    <w:p w14:paraId="4BC9ACED" w14:textId="1571B2AC" w:rsidR="000F6017" w:rsidRDefault="001C6F1A" w:rsidP="00B4537B">
      <w:pPr>
        <w:spacing w:line="276" w:lineRule="auto"/>
      </w:pPr>
      <w:hyperlink r:id="rId86" w:history="1">
        <w:r w:rsidR="000F6017">
          <w:rPr>
            <w:rStyle w:val="Hyperlink"/>
          </w:rPr>
          <w:t>​Isoleucine: A missing link in the pivotal role of amino acids in safe weaning - Pig Progress</w:t>
        </w:r>
      </w:hyperlink>
    </w:p>
    <w:p w14:paraId="45E01F04" w14:textId="1762E114" w:rsidR="000F6017" w:rsidRDefault="001C6F1A" w:rsidP="00B4537B">
      <w:pPr>
        <w:spacing w:line="276" w:lineRule="auto"/>
        <w:rPr>
          <w:rStyle w:val="Hyperlink"/>
        </w:rPr>
      </w:pPr>
      <w:hyperlink r:id="rId87" w:history="1">
        <w:r w:rsidR="000F6017">
          <w:rPr>
            <w:rStyle w:val="Hyperlink"/>
          </w:rPr>
          <w:t>Use of low dosage amino acid blends to prevent stress-related piglet diarrhea (nih.gov)</w:t>
        </w:r>
      </w:hyperlink>
    </w:p>
    <w:p w14:paraId="486E0AB3" w14:textId="77777777" w:rsidR="00573AE4" w:rsidRPr="00DF6002" w:rsidRDefault="00573AE4" w:rsidP="00B4537B">
      <w:pPr>
        <w:spacing w:line="276" w:lineRule="auto"/>
        <w:rPr>
          <w:b/>
          <w:bCs/>
        </w:rPr>
      </w:pPr>
    </w:p>
    <w:p w14:paraId="16CC8FB6" w14:textId="77777777" w:rsidR="0072038D" w:rsidRPr="00DF6002" w:rsidRDefault="0072038D" w:rsidP="00B4537B">
      <w:pPr>
        <w:spacing w:line="276" w:lineRule="auto"/>
        <w:rPr>
          <w:b/>
          <w:bCs/>
        </w:rPr>
      </w:pPr>
      <w:r w:rsidRPr="00DF6002">
        <w:rPr>
          <w:b/>
          <w:bCs/>
        </w:rPr>
        <w:t>References</w:t>
      </w:r>
    </w:p>
    <w:p w14:paraId="08820875" w14:textId="77777777" w:rsidR="00FB7F51" w:rsidRDefault="00FB7F51" w:rsidP="00B4537B">
      <w:pPr>
        <w:pStyle w:val="ListParagraph"/>
        <w:numPr>
          <w:ilvl w:val="0"/>
          <w:numId w:val="17"/>
        </w:numPr>
        <w:spacing w:line="276" w:lineRule="auto"/>
      </w:pPr>
      <w:r w:rsidRPr="00FB7F51">
        <w:t>Liu, Y., Wang, X., Hou, Y., Yin, Y., Qiu, Y., Wu, G., &amp; Hu, C. A. (2017). Roles of amino acids in preventing and treating intestinal diseases: recent studies with pig models. Amino Acids, 49(8), 1277-1291. doi:10.1007/s00726-017-2450-1</w:t>
      </w:r>
    </w:p>
    <w:p w14:paraId="0436FA9D" w14:textId="606F5E0A" w:rsidR="00B8691F" w:rsidRPr="00F039CC" w:rsidRDefault="00FB7F51" w:rsidP="00B4537B">
      <w:pPr>
        <w:pStyle w:val="ListParagraph"/>
        <w:numPr>
          <w:ilvl w:val="0"/>
          <w:numId w:val="17"/>
        </w:numPr>
        <w:spacing w:line="276" w:lineRule="auto"/>
        <w:rPr>
          <w:rFonts w:cs="Arial"/>
        </w:rPr>
      </w:pPr>
      <w:r w:rsidRPr="00FB7F51">
        <w:t xml:space="preserve">Rhouma, M., Fairbrother, J. M., Beaudry, F., &amp; Letellier, A. (2017). Post weaning diarrhea in pigs: Risk factors and non-colistin-based control strategies. Acta Veterinaria </w:t>
      </w:r>
      <w:r w:rsidRPr="00F039CC">
        <w:rPr>
          <w:rFonts w:cs="Arial"/>
        </w:rPr>
        <w:t>Scandinavica, 59(1). doi:10.1186/s13028-017-0299-7</w:t>
      </w:r>
    </w:p>
    <w:p w14:paraId="2B77805F" w14:textId="258DA914" w:rsidR="00F039CC" w:rsidRPr="005646DA" w:rsidRDefault="00F039CC" w:rsidP="00B4537B">
      <w:pPr>
        <w:pStyle w:val="ListParagraph"/>
        <w:numPr>
          <w:ilvl w:val="0"/>
          <w:numId w:val="17"/>
        </w:numPr>
        <w:spacing w:line="276" w:lineRule="auto"/>
        <w:rPr>
          <w:rFonts w:cs="Arial"/>
        </w:rPr>
      </w:pPr>
      <w:r w:rsidRPr="00F039CC">
        <w:rPr>
          <w:rFonts w:cs="Arial"/>
          <w:color w:val="000000"/>
          <w:shd w:val="clear" w:color="auto" w:fill="FFFFFF"/>
        </w:rPr>
        <w:t>Wessels, A. G., Chalvon-Demersey, T., &amp; Zentek, J. (2021). Use of low dosage amino acid blends to prevent stress-related piglet diarrhea. </w:t>
      </w:r>
      <w:r w:rsidRPr="00F039CC">
        <w:rPr>
          <w:rFonts w:cs="Arial"/>
          <w:i/>
          <w:iCs/>
          <w:color w:val="000000"/>
          <w:shd w:val="clear" w:color="auto" w:fill="FFFFFF"/>
        </w:rPr>
        <w:t>Translational animal science</w:t>
      </w:r>
      <w:r w:rsidRPr="00F039CC">
        <w:rPr>
          <w:rFonts w:cs="Arial"/>
          <w:color w:val="000000"/>
          <w:shd w:val="clear" w:color="auto" w:fill="FFFFFF"/>
        </w:rPr>
        <w:t>, </w:t>
      </w:r>
      <w:r w:rsidRPr="00F039CC">
        <w:rPr>
          <w:rFonts w:cs="Arial"/>
          <w:i/>
          <w:iCs/>
          <w:color w:val="000000"/>
          <w:shd w:val="clear" w:color="auto" w:fill="FFFFFF"/>
        </w:rPr>
        <w:t>5</w:t>
      </w:r>
      <w:r w:rsidRPr="00F039CC">
        <w:rPr>
          <w:rFonts w:cs="Arial"/>
          <w:color w:val="000000"/>
          <w:shd w:val="clear" w:color="auto" w:fill="FFFFFF"/>
        </w:rPr>
        <w:t xml:space="preserve">(4), txab209. </w:t>
      </w:r>
      <w:hyperlink r:id="rId88" w:history="1">
        <w:r w:rsidR="005646DA" w:rsidRPr="000C197C">
          <w:rPr>
            <w:rStyle w:val="Hyperlink"/>
            <w:rFonts w:cs="Arial"/>
            <w:shd w:val="clear" w:color="auto" w:fill="FFFFFF"/>
          </w:rPr>
          <w:t>https://doi.org/10.1093/tas/txab209</w:t>
        </w:r>
      </w:hyperlink>
    </w:p>
    <w:p w14:paraId="469C2A2C" w14:textId="77777777" w:rsidR="005646DA" w:rsidRPr="005646DA" w:rsidRDefault="005646DA" w:rsidP="005646DA">
      <w:pPr>
        <w:pStyle w:val="EndNoteBibliography"/>
        <w:numPr>
          <w:ilvl w:val="0"/>
          <w:numId w:val="17"/>
        </w:numPr>
        <w:spacing w:after="0"/>
      </w:pPr>
      <w:r w:rsidRPr="005646DA">
        <w:t xml:space="preserve">Cristobal, M., Lee, S. A., Blavi, L., &amp; Stein, H. H. (2019). Alternative Nutrition Strategies to Control Post-Weaning Diarrhea. Retrieved from </w:t>
      </w:r>
      <w:hyperlink r:id="rId89" w:history="1">
        <w:r w:rsidRPr="005646DA">
          <w:rPr>
            <w:rStyle w:val="Hyperlink"/>
          </w:rPr>
          <w:t>https://www.porkbusiness.com/news/hog-production/alternative-nutrition-strategies-control-post-weaning-diarrhea</w:t>
        </w:r>
      </w:hyperlink>
    </w:p>
    <w:p w14:paraId="0E115E9A" w14:textId="77777777" w:rsidR="005646DA" w:rsidRPr="00F039CC" w:rsidRDefault="005646DA" w:rsidP="005646DA">
      <w:pPr>
        <w:pStyle w:val="ListParagraph"/>
        <w:spacing w:line="276" w:lineRule="auto"/>
        <w:rPr>
          <w:rFonts w:cs="Arial"/>
        </w:rPr>
      </w:pPr>
    </w:p>
    <w:p w14:paraId="14420CCD" w14:textId="77777777" w:rsidR="00F039CC" w:rsidRDefault="00F039CC" w:rsidP="00B4537B">
      <w:pPr>
        <w:spacing w:line="276" w:lineRule="auto"/>
        <w:rPr>
          <w:rFonts w:cs="Arial"/>
        </w:rPr>
      </w:pPr>
    </w:p>
    <w:p w14:paraId="1EC09B4D" w14:textId="7696DA4F" w:rsidR="005646DA" w:rsidRDefault="005646DA" w:rsidP="00B4537B">
      <w:pPr>
        <w:spacing w:line="276" w:lineRule="auto"/>
        <w:rPr>
          <w:rFonts w:cs="Arial"/>
        </w:rPr>
        <w:sectPr w:rsidR="005646DA" w:rsidSect="00055422">
          <w:headerReference w:type="default" r:id="rId90"/>
          <w:pgSz w:w="12240" w:h="15840"/>
          <w:pgMar w:top="1440" w:right="1440" w:bottom="1440" w:left="1440" w:header="720" w:footer="720" w:gutter="0"/>
          <w:cols w:space="720"/>
          <w:titlePg/>
          <w:docGrid w:linePitch="360"/>
        </w:sectPr>
      </w:pPr>
    </w:p>
    <w:p w14:paraId="055E0E6E" w14:textId="3E6D78D3" w:rsidR="0072038D" w:rsidRDefault="0072038D" w:rsidP="00B4537B">
      <w:pPr>
        <w:pStyle w:val="Heading4"/>
        <w:spacing w:line="276" w:lineRule="auto"/>
        <w:rPr>
          <w:rStyle w:val="normaltextrun"/>
        </w:rPr>
      </w:pPr>
      <w:bookmarkStart w:id="299" w:name="_Toc124787535"/>
      <w:r w:rsidRPr="00DD2D3A">
        <w:rPr>
          <w:rStyle w:val="normaltextrun"/>
        </w:rPr>
        <w:t>Enzymes</w:t>
      </w:r>
      <w:bookmarkEnd w:id="299"/>
    </w:p>
    <w:p w14:paraId="08C0FC44" w14:textId="77777777" w:rsidR="005646DA" w:rsidRPr="005646DA" w:rsidRDefault="005646DA" w:rsidP="005646DA"/>
    <w:p w14:paraId="045C36C1" w14:textId="1CA129A8" w:rsidR="0072038D" w:rsidRDefault="0072038D" w:rsidP="00B4537B">
      <w:pPr>
        <w:spacing w:line="276" w:lineRule="auto"/>
        <w:rPr>
          <w:b/>
          <w:bCs/>
        </w:rPr>
      </w:pPr>
      <w:r w:rsidRPr="00DF6002">
        <w:rPr>
          <w:b/>
          <w:bCs/>
        </w:rPr>
        <w:t>Impact summary</w:t>
      </w:r>
    </w:p>
    <w:p w14:paraId="038E328E" w14:textId="571DD5E3" w:rsidR="0051195D" w:rsidRDefault="00722909" w:rsidP="00B4537B">
      <w:pPr>
        <w:spacing w:line="276" w:lineRule="auto"/>
      </w:pPr>
      <w:r>
        <w:t>E</w:t>
      </w:r>
      <w:r w:rsidRPr="00722909">
        <w:t>nzymes can be derived from plants and animals</w:t>
      </w:r>
      <w:r>
        <w:t>, but also from</w:t>
      </w:r>
      <w:r w:rsidRPr="00722909">
        <w:t xml:space="preserve"> microorganisms.</w:t>
      </w:r>
      <w:r>
        <w:t xml:space="preserve"> They</w:t>
      </w:r>
      <w:r w:rsidR="00FB7F51" w:rsidRPr="00FB7F51">
        <w:t xml:space="preserve"> help in gut fermentation and have been proven to improve digestibility and utilisation of nutrients and nutritional value of feeds thus, positively impacting growth performance in weaned piglets with comparable results to antibiotics as seen in multi</w:t>
      </w:r>
      <w:r w:rsidR="00FB7F51">
        <w:t>-</w:t>
      </w:r>
      <w:r w:rsidR="00FB7F51" w:rsidRPr="00FB7F51">
        <w:t>enzyme preparations.</w:t>
      </w:r>
      <w:r w:rsidR="00FB7F51">
        <w:t xml:space="preserve"> The effect of enzymes is related to the facilitation of the digestion</w:t>
      </w:r>
      <w:r w:rsidR="00136FB1">
        <w:t>. Given the variety of enzymes available, dosages, and presentation, not to mention their interaction with feed ingredients, it is difficult to assert their effectiveness and costs.</w:t>
      </w:r>
      <w:r w:rsidR="00F13DA8">
        <w:t xml:space="preserve"> </w:t>
      </w:r>
      <w:r w:rsidR="0051195D">
        <w:t xml:space="preserve">Examples of enzymes are phytases, xylanases and beta-glucanases, proteases, and </w:t>
      </w:r>
      <w:r w:rsidR="0051195D" w:rsidRPr="0051195D">
        <w:t>β-mannanase</w:t>
      </w:r>
      <w:r w:rsidR="0051195D">
        <w:t xml:space="preserve">. </w:t>
      </w:r>
    </w:p>
    <w:p w14:paraId="2EA33C3C" w14:textId="77777777" w:rsidR="005646DA" w:rsidRDefault="005646DA" w:rsidP="00B4537B">
      <w:pPr>
        <w:spacing w:line="276" w:lineRule="auto"/>
      </w:pPr>
    </w:p>
    <w:tbl>
      <w:tblPr>
        <w:tblStyle w:val="TableGrid"/>
        <w:tblW w:w="0" w:type="auto"/>
        <w:tblLook w:val="04A0" w:firstRow="1" w:lastRow="0" w:firstColumn="1" w:lastColumn="0" w:noHBand="0" w:noVBand="1"/>
      </w:tblPr>
      <w:tblGrid>
        <w:gridCol w:w="3311"/>
        <w:gridCol w:w="236"/>
        <w:gridCol w:w="3669"/>
        <w:gridCol w:w="65"/>
        <w:gridCol w:w="1559"/>
        <w:gridCol w:w="64"/>
        <w:gridCol w:w="222"/>
        <w:gridCol w:w="222"/>
      </w:tblGrid>
      <w:tr w:rsidR="0072038D" w14:paraId="22742AD0" w14:textId="77777777" w:rsidTr="00716867">
        <w:trPr>
          <w:gridAfter w:val="3"/>
          <w:wAfter w:w="508" w:type="dxa"/>
        </w:trPr>
        <w:tc>
          <w:tcPr>
            <w:tcW w:w="3311" w:type="dxa"/>
            <w:tcBorders>
              <w:top w:val="nil"/>
              <w:left w:val="nil"/>
              <w:bottom w:val="nil"/>
              <w:right w:val="nil"/>
            </w:tcBorders>
            <w:shd w:val="clear" w:color="auto" w:fill="D0E96C"/>
          </w:tcPr>
          <w:p w14:paraId="60AD44B5" w14:textId="77777777" w:rsidR="0072038D" w:rsidRDefault="0072038D" w:rsidP="00B4537B">
            <w:pPr>
              <w:spacing w:line="276" w:lineRule="auto"/>
            </w:pPr>
            <w:r w:rsidRPr="6CF4CA55">
              <w:rPr>
                <w:rFonts w:eastAsia="Arial" w:cs="Arial"/>
                <w:b/>
                <w:bCs/>
                <w:color w:val="000000" w:themeColor="text1"/>
              </w:rPr>
              <w:t>Effectiveness</w:t>
            </w:r>
          </w:p>
        </w:tc>
        <w:tc>
          <w:tcPr>
            <w:tcW w:w="3905" w:type="dxa"/>
            <w:gridSpan w:val="2"/>
            <w:tcBorders>
              <w:top w:val="nil"/>
              <w:left w:val="nil"/>
              <w:bottom w:val="nil"/>
              <w:right w:val="nil"/>
            </w:tcBorders>
            <w:shd w:val="clear" w:color="auto" w:fill="D0E96C"/>
          </w:tcPr>
          <w:p w14:paraId="7231AF3D" w14:textId="77777777" w:rsidR="0072038D" w:rsidRDefault="0072038D" w:rsidP="00B4537B">
            <w:pPr>
              <w:spacing w:line="276" w:lineRule="auto"/>
            </w:pPr>
            <w:r w:rsidRPr="6CF4CA55">
              <w:rPr>
                <w:rFonts w:eastAsia="Arial" w:cs="Arial"/>
                <w:b/>
                <w:bCs/>
              </w:rPr>
              <w:t xml:space="preserve"> </w:t>
            </w:r>
          </w:p>
        </w:tc>
        <w:tc>
          <w:tcPr>
            <w:tcW w:w="1624" w:type="dxa"/>
            <w:gridSpan w:val="2"/>
            <w:tcBorders>
              <w:top w:val="nil"/>
              <w:left w:val="nil"/>
              <w:bottom w:val="single" w:sz="4" w:space="0" w:color="auto"/>
              <w:right w:val="nil"/>
            </w:tcBorders>
            <w:shd w:val="clear" w:color="auto" w:fill="D0E96C"/>
          </w:tcPr>
          <w:p w14:paraId="771CAF0B" w14:textId="77777777" w:rsidR="0072038D" w:rsidRDefault="0072038D" w:rsidP="00B4537B">
            <w:pPr>
              <w:spacing w:line="276" w:lineRule="auto"/>
              <w:jc w:val="center"/>
            </w:pPr>
            <w:r w:rsidRPr="6CF4CA55">
              <w:rPr>
                <w:rFonts w:eastAsia="Arial" w:cs="Arial"/>
                <w:b/>
                <w:bCs/>
              </w:rPr>
              <w:t xml:space="preserve"> </w:t>
            </w:r>
          </w:p>
        </w:tc>
      </w:tr>
      <w:tr w:rsidR="0072038D" w14:paraId="16C54FB1" w14:textId="77777777" w:rsidTr="00716867">
        <w:trPr>
          <w:gridAfter w:val="3"/>
          <w:wAfter w:w="508" w:type="dxa"/>
        </w:trPr>
        <w:tc>
          <w:tcPr>
            <w:tcW w:w="3311" w:type="dxa"/>
            <w:tcBorders>
              <w:top w:val="nil"/>
              <w:left w:val="nil"/>
              <w:bottom w:val="nil"/>
              <w:right w:val="nil"/>
            </w:tcBorders>
            <w:shd w:val="clear" w:color="auto" w:fill="EFF7CE"/>
          </w:tcPr>
          <w:p w14:paraId="5D9B441A" w14:textId="77777777" w:rsidR="0072038D" w:rsidRDefault="0072038D" w:rsidP="00B4537B">
            <w:pPr>
              <w:spacing w:line="276" w:lineRule="auto"/>
            </w:pPr>
            <w:r w:rsidRPr="6CF4CA55">
              <w:rPr>
                <w:rFonts w:eastAsia="Arial" w:cs="Arial"/>
              </w:rPr>
              <w:t xml:space="preserve"> </w:t>
            </w:r>
          </w:p>
        </w:tc>
        <w:tc>
          <w:tcPr>
            <w:tcW w:w="3905" w:type="dxa"/>
            <w:gridSpan w:val="2"/>
            <w:tcBorders>
              <w:top w:val="nil"/>
              <w:left w:val="nil"/>
              <w:bottom w:val="nil"/>
              <w:right w:val="single" w:sz="4" w:space="0" w:color="auto"/>
            </w:tcBorders>
            <w:shd w:val="clear" w:color="auto" w:fill="EFF7CE"/>
          </w:tcPr>
          <w:p w14:paraId="289091C8" w14:textId="77777777" w:rsidR="0072038D" w:rsidRDefault="0072038D" w:rsidP="00B4537B">
            <w:pPr>
              <w:spacing w:line="276" w:lineRule="auto"/>
            </w:pPr>
            <w:r>
              <w:t>Reducing diarrhoea</w:t>
            </w:r>
          </w:p>
        </w:tc>
        <w:tc>
          <w:tcPr>
            <w:tcW w:w="1624" w:type="dxa"/>
            <w:gridSpan w:val="2"/>
            <w:tcBorders>
              <w:top w:val="single" w:sz="4" w:space="0" w:color="auto"/>
              <w:left w:val="single" w:sz="4" w:space="0" w:color="auto"/>
              <w:bottom w:val="single" w:sz="4" w:space="0" w:color="auto"/>
              <w:right w:val="single" w:sz="4" w:space="0" w:color="auto"/>
            </w:tcBorders>
            <w:shd w:val="clear" w:color="auto" w:fill="auto"/>
          </w:tcPr>
          <w:p w14:paraId="4D35748E" w14:textId="77777777" w:rsidR="0072038D" w:rsidRDefault="0072038D" w:rsidP="00B4537B">
            <w:pPr>
              <w:spacing w:line="276" w:lineRule="auto"/>
              <w:jc w:val="center"/>
            </w:pPr>
            <w:r w:rsidRPr="003073FB">
              <w:rPr>
                <w:rFonts w:eastAsia="Times New Roman" w:cs="Arial"/>
                <w:b/>
                <w:bCs/>
                <w:sz w:val="20"/>
                <w:szCs w:val="20"/>
                <w:lang w:eastAsia="en-GB"/>
              </w:rPr>
              <w:t>+/-</w:t>
            </w:r>
            <w:r w:rsidRPr="003073FB">
              <w:rPr>
                <w:rFonts w:eastAsia="Times New Roman" w:cs="Arial"/>
                <w:sz w:val="20"/>
                <w:szCs w:val="20"/>
                <w:lang w:eastAsia="en-GB"/>
              </w:rPr>
              <w:t> </w:t>
            </w:r>
          </w:p>
        </w:tc>
      </w:tr>
      <w:tr w:rsidR="0072038D" w14:paraId="3E84193D" w14:textId="77777777" w:rsidTr="00716867">
        <w:trPr>
          <w:gridAfter w:val="3"/>
          <w:wAfter w:w="508" w:type="dxa"/>
        </w:trPr>
        <w:tc>
          <w:tcPr>
            <w:tcW w:w="3311" w:type="dxa"/>
            <w:tcBorders>
              <w:top w:val="nil"/>
              <w:left w:val="nil"/>
              <w:bottom w:val="nil"/>
              <w:right w:val="nil"/>
            </w:tcBorders>
            <w:shd w:val="clear" w:color="auto" w:fill="EFF7CE"/>
          </w:tcPr>
          <w:p w14:paraId="2A8F068E" w14:textId="77777777" w:rsidR="0072038D" w:rsidRDefault="0072038D" w:rsidP="00B4537B">
            <w:pPr>
              <w:spacing w:line="276" w:lineRule="auto"/>
            </w:pPr>
            <w:r w:rsidRPr="6CF4CA55">
              <w:rPr>
                <w:rFonts w:eastAsia="Arial" w:cs="Arial"/>
              </w:rPr>
              <w:t xml:space="preserve"> </w:t>
            </w:r>
          </w:p>
        </w:tc>
        <w:tc>
          <w:tcPr>
            <w:tcW w:w="3905" w:type="dxa"/>
            <w:gridSpan w:val="2"/>
            <w:tcBorders>
              <w:top w:val="nil"/>
              <w:left w:val="nil"/>
              <w:bottom w:val="nil"/>
              <w:right w:val="single" w:sz="4" w:space="0" w:color="auto"/>
            </w:tcBorders>
            <w:shd w:val="clear" w:color="auto" w:fill="EFF7CE"/>
          </w:tcPr>
          <w:p w14:paraId="4BFB337A" w14:textId="77777777" w:rsidR="0072038D" w:rsidRDefault="0072038D" w:rsidP="00B4537B">
            <w:pPr>
              <w:spacing w:line="276" w:lineRule="auto"/>
            </w:pPr>
            <w:r w:rsidRPr="6CF4CA55">
              <w:rPr>
                <w:rFonts w:eastAsia="Arial" w:cs="Arial"/>
              </w:rPr>
              <w:t>Reducing post-weaning mortality</w:t>
            </w:r>
          </w:p>
        </w:tc>
        <w:tc>
          <w:tcPr>
            <w:tcW w:w="1624" w:type="dxa"/>
            <w:gridSpan w:val="2"/>
            <w:tcBorders>
              <w:top w:val="single" w:sz="4" w:space="0" w:color="auto"/>
              <w:left w:val="single" w:sz="4" w:space="0" w:color="auto"/>
              <w:bottom w:val="single" w:sz="4" w:space="0" w:color="auto"/>
              <w:right w:val="single" w:sz="4" w:space="0" w:color="auto"/>
            </w:tcBorders>
            <w:shd w:val="clear" w:color="auto" w:fill="auto"/>
          </w:tcPr>
          <w:p w14:paraId="7EF2AA81" w14:textId="77777777" w:rsidR="0072038D" w:rsidRDefault="0072038D" w:rsidP="00B4537B">
            <w:pPr>
              <w:spacing w:line="276" w:lineRule="auto"/>
              <w:jc w:val="center"/>
            </w:pPr>
            <w:r w:rsidRPr="6CF4CA55">
              <w:rPr>
                <w:rFonts w:eastAsia="Arial" w:cs="Arial"/>
              </w:rPr>
              <w:t xml:space="preserve"> </w:t>
            </w:r>
            <w:r w:rsidRPr="003073FB">
              <w:rPr>
                <w:rFonts w:eastAsia="Times New Roman" w:cs="Arial"/>
                <w:b/>
                <w:bCs/>
                <w:sz w:val="20"/>
                <w:szCs w:val="20"/>
                <w:lang w:eastAsia="en-GB"/>
              </w:rPr>
              <w:t>+/-</w:t>
            </w:r>
            <w:r w:rsidRPr="003073FB">
              <w:rPr>
                <w:rFonts w:eastAsia="Times New Roman" w:cs="Arial"/>
                <w:sz w:val="20"/>
                <w:szCs w:val="20"/>
                <w:lang w:eastAsia="en-GB"/>
              </w:rPr>
              <w:t> </w:t>
            </w:r>
          </w:p>
        </w:tc>
      </w:tr>
      <w:tr w:rsidR="0072038D" w14:paraId="12512019" w14:textId="77777777" w:rsidTr="00716867">
        <w:trPr>
          <w:gridAfter w:val="3"/>
          <w:wAfter w:w="508" w:type="dxa"/>
        </w:trPr>
        <w:tc>
          <w:tcPr>
            <w:tcW w:w="3311" w:type="dxa"/>
            <w:tcBorders>
              <w:top w:val="nil"/>
              <w:left w:val="nil"/>
              <w:bottom w:val="nil"/>
              <w:right w:val="nil"/>
            </w:tcBorders>
            <w:shd w:val="clear" w:color="auto" w:fill="EFF7CE"/>
          </w:tcPr>
          <w:p w14:paraId="6CC91518" w14:textId="77777777" w:rsidR="0072038D" w:rsidRDefault="0072038D" w:rsidP="00B4537B">
            <w:pPr>
              <w:spacing w:line="276" w:lineRule="auto"/>
              <w:rPr>
                <w:rFonts w:eastAsia="Arial" w:cs="Arial"/>
              </w:rPr>
            </w:pPr>
          </w:p>
        </w:tc>
        <w:tc>
          <w:tcPr>
            <w:tcW w:w="3905" w:type="dxa"/>
            <w:gridSpan w:val="2"/>
            <w:tcBorders>
              <w:top w:val="nil"/>
              <w:left w:val="nil"/>
              <w:bottom w:val="nil"/>
              <w:right w:val="single" w:sz="4" w:space="0" w:color="auto"/>
            </w:tcBorders>
            <w:shd w:val="clear" w:color="auto" w:fill="EFF7CE"/>
          </w:tcPr>
          <w:p w14:paraId="793B350C" w14:textId="77777777" w:rsidR="0072038D" w:rsidRDefault="0072038D" w:rsidP="00B4537B">
            <w:pPr>
              <w:spacing w:line="276" w:lineRule="auto"/>
              <w:rPr>
                <w:rFonts w:eastAsia="Arial" w:cs="Arial"/>
              </w:rPr>
            </w:pPr>
            <w:r w:rsidRPr="6CF4CA55">
              <w:rPr>
                <w:rFonts w:eastAsia="Arial" w:cs="Arial"/>
              </w:rPr>
              <w:t>Enhancing growth rate</w:t>
            </w:r>
          </w:p>
        </w:tc>
        <w:tc>
          <w:tcPr>
            <w:tcW w:w="1624" w:type="dxa"/>
            <w:gridSpan w:val="2"/>
            <w:tcBorders>
              <w:top w:val="single" w:sz="4" w:space="0" w:color="auto"/>
              <w:left w:val="single" w:sz="4" w:space="0" w:color="auto"/>
              <w:bottom w:val="single" w:sz="4" w:space="0" w:color="auto"/>
              <w:right w:val="single" w:sz="4" w:space="0" w:color="auto"/>
            </w:tcBorders>
            <w:shd w:val="clear" w:color="auto" w:fill="auto"/>
          </w:tcPr>
          <w:p w14:paraId="6F6F0CF6" w14:textId="77777777" w:rsidR="0072038D" w:rsidRDefault="0072038D" w:rsidP="00B4537B">
            <w:pPr>
              <w:spacing w:line="276" w:lineRule="auto"/>
              <w:jc w:val="center"/>
              <w:rPr>
                <w:rFonts w:eastAsia="Arial" w:cs="Arial"/>
              </w:rPr>
            </w:pPr>
            <w:r w:rsidRPr="6CF4CA55">
              <w:rPr>
                <w:rFonts w:eastAsia="Arial" w:cs="Arial"/>
              </w:rPr>
              <w:t>+</w:t>
            </w:r>
          </w:p>
        </w:tc>
      </w:tr>
      <w:tr w:rsidR="0072038D" w14:paraId="23BC53A4" w14:textId="77777777" w:rsidTr="00716867">
        <w:trPr>
          <w:gridAfter w:val="3"/>
          <w:wAfter w:w="508" w:type="dxa"/>
        </w:trPr>
        <w:tc>
          <w:tcPr>
            <w:tcW w:w="3311" w:type="dxa"/>
            <w:tcBorders>
              <w:top w:val="nil"/>
              <w:left w:val="nil"/>
              <w:bottom w:val="nil"/>
              <w:right w:val="nil"/>
            </w:tcBorders>
            <w:shd w:val="clear" w:color="auto" w:fill="EFF7CE"/>
          </w:tcPr>
          <w:p w14:paraId="4D4913C2" w14:textId="77777777" w:rsidR="0072038D" w:rsidRDefault="0072038D" w:rsidP="00B4537B">
            <w:pPr>
              <w:spacing w:line="276" w:lineRule="auto"/>
            </w:pPr>
            <w:r w:rsidRPr="6CF4CA55">
              <w:rPr>
                <w:rFonts w:eastAsia="Arial" w:cs="Arial"/>
              </w:rPr>
              <w:t xml:space="preserve"> </w:t>
            </w:r>
          </w:p>
        </w:tc>
        <w:tc>
          <w:tcPr>
            <w:tcW w:w="3905" w:type="dxa"/>
            <w:gridSpan w:val="2"/>
            <w:tcBorders>
              <w:top w:val="nil"/>
              <w:left w:val="nil"/>
              <w:bottom w:val="nil"/>
              <w:right w:val="nil"/>
            </w:tcBorders>
            <w:shd w:val="clear" w:color="auto" w:fill="EFF7CE"/>
          </w:tcPr>
          <w:p w14:paraId="0787C78E" w14:textId="77777777" w:rsidR="0072038D" w:rsidRDefault="0072038D" w:rsidP="00B4537B">
            <w:pPr>
              <w:spacing w:line="276" w:lineRule="auto"/>
            </w:pPr>
          </w:p>
        </w:tc>
        <w:tc>
          <w:tcPr>
            <w:tcW w:w="1624" w:type="dxa"/>
            <w:gridSpan w:val="2"/>
            <w:tcBorders>
              <w:top w:val="single" w:sz="4" w:space="0" w:color="auto"/>
              <w:left w:val="nil"/>
              <w:bottom w:val="nil"/>
              <w:right w:val="nil"/>
            </w:tcBorders>
            <w:shd w:val="clear" w:color="auto" w:fill="EFF7CE"/>
          </w:tcPr>
          <w:p w14:paraId="7EFF5066" w14:textId="77777777" w:rsidR="0072038D" w:rsidRDefault="0072038D" w:rsidP="00B4537B">
            <w:pPr>
              <w:spacing w:line="276" w:lineRule="auto"/>
              <w:jc w:val="center"/>
            </w:pPr>
            <w:r w:rsidRPr="6CF4CA55">
              <w:rPr>
                <w:rFonts w:eastAsia="Arial" w:cs="Arial"/>
              </w:rPr>
              <w:t xml:space="preserve"> </w:t>
            </w:r>
          </w:p>
        </w:tc>
      </w:tr>
      <w:tr w:rsidR="0072038D" w14:paraId="1D23A2E9" w14:textId="77777777" w:rsidTr="00716867">
        <w:trPr>
          <w:gridAfter w:val="3"/>
          <w:wAfter w:w="508" w:type="dxa"/>
        </w:trPr>
        <w:tc>
          <w:tcPr>
            <w:tcW w:w="3311" w:type="dxa"/>
            <w:tcBorders>
              <w:top w:val="nil"/>
              <w:left w:val="nil"/>
              <w:bottom w:val="nil"/>
              <w:right w:val="nil"/>
            </w:tcBorders>
            <w:shd w:val="clear" w:color="auto" w:fill="EFF7CE"/>
          </w:tcPr>
          <w:p w14:paraId="0AE1745A" w14:textId="77777777" w:rsidR="0072038D" w:rsidRDefault="0072038D" w:rsidP="00B4537B">
            <w:pPr>
              <w:spacing w:line="276" w:lineRule="auto"/>
              <w:rPr>
                <w:rFonts w:eastAsia="Arial" w:cs="Arial"/>
              </w:rPr>
            </w:pPr>
          </w:p>
        </w:tc>
        <w:tc>
          <w:tcPr>
            <w:tcW w:w="3905" w:type="dxa"/>
            <w:gridSpan w:val="2"/>
            <w:tcBorders>
              <w:top w:val="nil"/>
              <w:left w:val="nil"/>
              <w:bottom w:val="nil"/>
              <w:right w:val="nil"/>
            </w:tcBorders>
            <w:shd w:val="clear" w:color="auto" w:fill="EFF7CE"/>
          </w:tcPr>
          <w:p w14:paraId="063955E6" w14:textId="77777777" w:rsidR="0072038D" w:rsidRDefault="0072038D" w:rsidP="00B4537B">
            <w:pPr>
              <w:spacing w:line="276" w:lineRule="auto"/>
              <w:rPr>
                <w:rFonts w:eastAsia="Arial" w:cs="Arial"/>
                <w:i/>
                <w:iCs/>
                <w:color w:val="000000" w:themeColor="text1"/>
              </w:rPr>
            </w:pPr>
            <w:r w:rsidRPr="6CF4CA55">
              <w:rPr>
                <w:rFonts w:eastAsia="Arial" w:cs="Arial"/>
                <w:i/>
                <w:iCs/>
                <w:color w:val="000000" w:themeColor="text1"/>
              </w:rPr>
              <w:t>Other impacts</w:t>
            </w:r>
          </w:p>
        </w:tc>
        <w:tc>
          <w:tcPr>
            <w:tcW w:w="1624" w:type="dxa"/>
            <w:gridSpan w:val="2"/>
            <w:tcBorders>
              <w:top w:val="nil"/>
              <w:left w:val="nil"/>
              <w:bottom w:val="single" w:sz="4" w:space="0" w:color="auto"/>
              <w:right w:val="nil"/>
            </w:tcBorders>
            <w:shd w:val="clear" w:color="auto" w:fill="EFF7CE"/>
          </w:tcPr>
          <w:p w14:paraId="60A10AAE" w14:textId="77777777" w:rsidR="0072038D" w:rsidRDefault="0072038D" w:rsidP="00B4537B">
            <w:pPr>
              <w:spacing w:line="276" w:lineRule="auto"/>
              <w:jc w:val="center"/>
              <w:rPr>
                <w:rFonts w:eastAsia="Arial" w:cs="Arial"/>
              </w:rPr>
            </w:pPr>
          </w:p>
        </w:tc>
      </w:tr>
      <w:tr w:rsidR="0072038D" w14:paraId="358F03D6" w14:textId="77777777" w:rsidTr="00716867">
        <w:trPr>
          <w:gridAfter w:val="3"/>
          <w:wAfter w:w="508" w:type="dxa"/>
        </w:trPr>
        <w:tc>
          <w:tcPr>
            <w:tcW w:w="3311" w:type="dxa"/>
            <w:tcBorders>
              <w:top w:val="nil"/>
              <w:left w:val="nil"/>
              <w:bottom w:val="nil"/>
              <w:right w:val="nil"/>
            </w:tcBorders>
            <w:shd w:val="clear" w:color="auto" w:fill="EFF7CE"/>
          </w:tcPr>
          <w:p w14:paraId="7B2D751F" w14:textId="77777777" w:rsidR="0072038D" w:rsidRDefault="0072038D" w:rsidP="00B4537B">
            <w:pPr>
              <w:spacing w:line="276" w:lineRule="auto"/>
            </w:pPr>
            <w:r w:rsidRPr="6CF4CA55">
              <w:rPr>
                <w:rFonts w:eastAsia="Arial" w:cs="Arial"/>
              </w:rPr>
              <w:t xml:space="preserve"> </w:t>
            </w:r>
          </w:p>
        </w:tc>
        <w:tc>
          <w:tcPr>
            <w:tcW w:w="3905" w:type="dxa"/>
            <w:gridSpan w:val="2"/>
            <w:tcBorders>
              <w:top w:val="nil"/>
              <w:left w:val="nil"/>
              <w:bottom w:val="nil"/>
              <w:right w:val="single" w:sz="4" w:space="0" w:color="auto"/>
            </w:tcBorders>
            <w:shd w:val="clear" w:color="auto" w:fill="EFF7CE"/>
          </w:tcPr>
          <w:p w14:paraId="19F3141C" w14:textId="77777777" w:rsidR="0072038D" w:rsidRDefault="0072038D" w:rsidP="00B4537B">
            <w:pPr>
              <w:spacing w:line="276" w:lineRule="auto"/>
            </w:pPr>
            <w:r w:rsidRPr="6CF4CA55">
              <w:rPr>
                <w:rFonts w:eastAsia="Arial" w:cs="Arial"/>
                <w:color w:val="000000" w:themeColor="text1"/>
              </w:rPr>
              <w:t>Reduced costs</w:t>
            </w:r>
          </w:p>
        </w:tc>
        <w:tc>
          <w:tcPr>
            <w:tcW w:w="1624" w:type="dxa"/>
            <w:gridSpan w:val="2"/>
            <w:tcBorders>
              <w:top w:val="single" w:sz="4" w:space="0" w:color="auto"/>
              <w:left w:val="single" w:sz="4" w:space="0" w:color="auto"/>
              <w:bottom w:val="single" w:sz="4" w:space="0" w:color="auto"/>
              <w:right w:val="single" w:sz="4" w:space="0" w:color="auto"/>
            </w:tcBorders>
          </w:tcPr>
          <w:p w14:paraId="1D5734BD" w14:textId="77777777" w:rsidR="0072038D" w:rsidRDefault="0072038D" w:rsidP="00B4537B">
            <w:pPr>
              <w:spacing w:line="276" w:lineRule="auto"/>
              <w:jc w:val="center"/>
            </w:pPr>
            <w:r>
              <w:t>+</w:t>
            </w:r>
          </w:p>
        </w:tc>
      </w:tr>
      <w:tr w:rsidR="0072038D" w14:paraId="599619D6" w14:textId="77777777" w:rsidTr="00716867">
        <w:trPr>
          <w:gridAfter w:val="3"/>
          <w:wAfter w:w="508" w:type="dxa"/>
        </w:trPr>
        <w:tc>
          <w:tcPr>
            <w:tcW w:w="3311" w:type="dxa"/>
            <w:tcBorders>
              <w:top w:val="nil"/>
              <w:left w:val="nil"/>
              <w:bottom w:val="nil"/>
              <w:right w:val="nil"/>
            </w:tcBorders>
            <w:shd w:val="clear" w:color="auto" w:fill="EFF7CE"/>
          </w:tcPr>
          <w:p w14:paraId="4A930607" w14:textId="77777777" w:rsidR="0072038D" w:rsidRDefault="0072038D" w:rsidP="00B4537B">
            <w:pPr>
              <w:spacing w:line="276" w:lineRule="auto"/>
            </w:pPr>
            <w:r w:rsidRPr="6CF4CA55">
              <w:rPr>
                <w:rFonts w:eastAsia="Arial" w:cs="Arial"/>
              </w:rPr>
              <w:t xml:space="preserve"> </w:t>
            </w:r>
          </w:p>
        </w:tc>
        <w:tc>
          <w:tcPr>
            <w:tcW w:w="3905" w:type="dxa"/>
            <w:gridSpan w:val="2"/>
            <w:tcBorders>
              <w:top w:val="nil"/>
              <w:left w:val="nil"/>
              <w:bottom w:val="nil"/>
              <w:right w:val="single" w:sz="4" w:space="0" w:color="auto"/>
            </w:tcBorders>
            <w:shd w:val="clear" w:color="auto" w:fill="EFF7CE"/>
          </w:tcPr>
          <w:p w14:paraId="055B19DB" w14:textId="77777777" w:rsidR="0072038D" w:rsidRDefault="0072038D" w:rsidP="00B4537B">
            <w:pPr>
              <w:spacing w:line="276" w:lineRule="auto"/>
            </w:pPr>
            <w:r w:rsidRPr="6CF4CA55">
              <w:rPr>
                <w:rFonts w:eastAsia="Arial" w:cs="Arial"/>
                <w:color w:val="000000" w:themeColor="text1"/>
              </w:rPr>
              <w:t>Improved welfare</w:t>
            </w:r>
          </w:p>
        </w:tc>
        <w:tc>
          <w:tcPr>
            <w:tcW w:w="1624" w:type="dxa"/>
            <w:gridSpan w:val="2"/>
            <w:tcBorders>
              <w:top w:val="single" w:sz="4" w:space="0" w:color="auto"/>
              <w:left w:val="single" w:sz="4" w:space="0" w:color="auto"/>
              <w:bottom w:val="single" w:sz="4" w:space="0" w:color="auto"/>
              <w:right w:val="single" w:sz="4" w:space="0" w:color="auto"/>
            </w:tcBorders>
          </w:tcPr>
          <w:p w14:paraId="12FB9BD6" w14:textId="77777777" w:rsidR="0072038D" w:rsidRDefault="0072038D" w:rsidP="00B4537B">
            <w:pPr>
              <w:spacing w:line="276" w:lineRule="auto"/>
              <w:jc w:val="center"/>
            </w:pPr>
            <w:r>
              <w:t>+</w:t>
            </w:r>
          </w:p>
        </w:tc>
      </w:tr>
      <w:tr w:rsidR="0072038D" w14:paraId="7A1C712A" w14:textId="77777777" w:rsidTr="00716867">
        <w:trPr>
          <w:gridAfter w:val="3"/>
          <w:wAfter w:w="508" w:type="dxa"/>
        </w:trPr>
        <w:tc>
          <w:tcPr>
            <w:tcW w:w="3311" w:type="dxa"/>
            <w:tcBorders>
              <w:top w:val="nil"/>
              <w:left w:val="nil"/>
              <w:bottom w:val="nil"/>
              <w:right w:val="nil"/>
            </w:tcBorders>
            <w:shd w:val="clear" w:color="auto" w:fill="EFF7CE"/>
          </w:tcPr>
          <w:p w14:paraId="6E6A1050" w14:textId="77777777" w:rsidR="0072038D" w:rsidRDefault="0072038D" w:rsidP="00B4537B">
            <w:pPr>
              <w:spacing w:line="276" w:lineRule="auto"/>
            </w:pPr>
            <w:r w:rsidRPr="6CF4CA55">
              <w:rPr>
                <w:rFonts w:eastAsia="Arial" w:cs="Arial"/>
              </w:rPr>
              <w:t xml:space="preserve"> </w:t>
            </w:r>
          </w:p>
        </w:tc>
        <w:tc>
          <w:tcPr>
            <w:tcW w:w="3905" w:type="dxa"/>
            <w:gridSpan w:val="2"/>
            <w:tcBorders>
              <w:top w:val="nil"/>
              <w:left w:val="nil"/>
              <w:bottom w:val="nil"/>
              <w:right w:val="nil"/>
            </w:tcBorders>
            <w:shd w:val="clear" w:color="auto" w:fill="EFF7CE"/>
          </w:tcPr>
          <w:p w14:paraId="7600CAA4" w14:textId="77777777" w:rsidR="0072038D" w:rsidRDefault="0072038D" w:rsidP="00B4537B">
            <w:pPr>
              <w:spacing w:line="276" w:lineRule="auto"/>
            </w:pPr>
            <w:r w:rsidRPr="6CF4CA55">
              <w:rPr>
                <w:rFonts w:eastAsia="Arial" w:cs="Arial"/>
              </w:rPr>
              <w:t xml:space="preserve"> </w:t>
            </w:r>
          </w:p>
        </w:tc>
        <w:tc>
          <w:tcPr>
            <w:tcW w:w="1624" w:type="dxa"/>
            <w:gridSpan w:val="2"/>
            <w:tcBorders>
              <w:top w:val="single" w:sz="4" w:space="0" w:color="auto"/>
              <w:left w:val="nil"/>
              <w:bottom w:val="nil"/>
              <w:right w:val="nil"/>
            </w:tcBorders>
            <w:shd w:val="clear" w:color="auto" w:fill="EFF7CE"/>
          </w:tcPr>
          <w:p w14:paraId="176ADFE7" w14:textId="77777777" w:rsidR="0072038D" w:rsidRDefault="0072038D" w:rsidP="00B4537B">
            <w:pPr>
              <w:spacing w:line="276" w:lineRule="auto"/>
              <w:jc w:val="center"/>
            </w:pPr>
            <w:r w:rsidRPr="6CF4CA55">
              <w:rPr>
                <w:rFonts w:eastAsia="Arial" w:cs="Arial"/>
              </w:rPr>
              <w:t xml:space="preserve"> </w:t>
            </w:r>
          </w:p>
        </w:tc>
      </w:tr>
      <w:tr w:rsidR="0072038D" w14:paraId="3C59B9C8" w14:textId="77777777" w:rsidTr="00716867">
        <w:trPr>
          <w:gridAfter w:val="3"/>
          <w:wAfter w:w="508" w:type="dxa"/>
        </w:trPr>
        <w:tc>
          <w:tcPr>
            <w:tcW w:w="3311" w:type="dxa"/>
            <w:tcBorders>
              <w:top w:val="nil"/>
              <w:left w:val="nil"/>
              <w:bottom w:val="nil"/>
              <w:right w:val="nil"/>
            </w:tcBorders>
            <w:shd w:val="clear" w:color="auto" w:fill="D0E96C"/>
          </w:tcPr>
          <w:p w14:paraId="302E46B4" w14:textId="77777777" w:rsidR="0072038D" w:rsidRDefault="0072038D" w:rsidP="00B4537B">
            <w:pPr>
              <w:spacing w:line="276" w:lineRule="auto"/>
            </w:pPr>
            <w:r w:rsidRPr="6CF4CA55">
              <w:rPr>
                <w:rFonts w:eastAsia="Arial" w:cs="Arial"/>
                <w:b/>
                <w:bCs/>
                <w:color w:val="000000" w:themeColor="text1"/>
              </w:rPr>
              <w:t>Cost</w:t>
            </w:r>
          </w:p>
        </w:tc>
        <w:tc>
          <w:tcPr>
            <w:tcW w:w="3905" w:type="dxa"/>
            <w:gridSpan w:val="2"/>
            <w:tcBorders>
              <w:top w:val="nil"/>
              <w:left w:val="nil"/>
              <w:bottom w:val="nil"/>
              <w:right w:val="nil"/>
            </w:tcBorders>
            <w:shd w:val="clear" w:color="auto" w:fill="D0E96C"/>
          </w:tcPr>
          <w:p w14:paraId="7A5B3756" w14:textId="77777777" w:rsidR="0072038D" w:rsidRDefault="0072038D" w:rsidP="00B4537B">
            <w:pPr>
              <w:spacing w:line="276" w:lineRule="auto"/>
            </w:pPr>
            <w:r w:rsidRPr="6CF4CA55">
              <w:rPr>
                <w:rFonts w:eastAsia="Arial" w:cs="Arial"/>
              </w:rPr>
              <w:t xml:space="preserve"> </w:t>
            </w:r>
          </w:p>
        </w:tc>
        <w:tc>
          <w:tcPr>
            <w:tcW w:w="1624" w:type="dxa"/>
            <w:gridSpan w:val="2"/>
            <w:tcBorders>
              <w:top w:val="nil"/>
              <w:left w:val="nil"/>
              <w:bottom w:val="single" w:sz="4" w:space="0" w:color="auto"/>
              <w:right w:val="nil"/>
            </w:tcBorders>
            <w:shd w:val="clear" w:color="auto" w:fill="D0E96C"/>
          </w:tcPr>
          <w:p w14:paraId="1866D72E" w14:textId="77777777" w:rsidR="0072038D" w:rsidRDefault="0072038D" w:rsidP="00B4537B">
            <w:pPr>
              <w:spacing w:line="276" w:lineRule="auto"/>
              <w:jc w:val="center"/>
            </w:pPr>
            <w:r w:rsidRPr="6CF4CA55">
              <w:rPr>
                <w:rFonts w:eastAsia="Arial" w:cs="Arial"/>
              </w:rPr>
              <w:t xml:space="preserve"> </w:t>
            </w:r>
          </w:p>
        </w:tc>
      </w:tr>
      <w:tr w:rsidR="0072038D" w14:paraId="41F1F15B" w14:textId="77777777" w:rsidTr="00716867">
        <w:trPr>
          <w:gridAfter w:val="3"/>
          <w:wAfter w:w="508" w:type="dxa"/>
        </w:trPr>
        <w:tc>
          <w:tcPr>
            <w:tcW w:w="3311" w:type="dxa"/>
            <w:tcBorders>
              <w:top w:val="nil"/>
              <w:left w:val="nil"/>
              <w:bottom w:val="nil"/>
              <w:right w:val="nil"/>
            </w:tcBorders>
            <w:shd w:val="clear" w:color="auto" w:fill="EFF7CE"/>
          </w:tcPr>
          <w:p w14:paraId="5938FEBA" w14:textId="77777777" w:rsidR="0072038D" w:rsidRDefault="0072038D" w:rsidP="00B4537B">
            <w:pPr>
              <w:spacing w:line="276" w:lineRule="auto"/>
            </w:pPr>
            <w:r w:rsidRPr="6CF4CA55">
              <w:rPr>
                <w:rFonts w:eastAsia="Arial" w:cs="Arial"/>
              </w:rPr>
              <w:t xml:space="preserve"> </w:t>
            </w:r>
          </w:p>
        </w:tc>
        <w:tc>
          <w:tcPr>
            <w:tcW w:w="3905" w:type="dxa"/>
            <w:gridSpan w:val="2"/>
            <w:tcBorders>
              <w:top w:val="nil"/>
              <w:left w:val="nil"/>
              <w:bottom w:val="nil"/>
              <w:right w:val="single" w:sz="4" w:space="0" w:color="auto"/>
            </w:tcBorders>
            <w:shd w:val="clear" w:color="auto" w:fill="EFF7CE"/>
          </w:tcPr>
          <w:p w14:paraId="7A9113F0" w14:textId="77777777" w:rsidR="0072038D" w:rsidRDefault="0072038D" w:rsidP="00B4537B">
            <w:pPr>
              <w:spacing w:line="276" w:lineRule="auto"/>
            </w:pPr>
            <w:r w:rsidRPr="6CF4CA55">
              <w:rPr>
                <w:rFonts w:eastAsia="Arial" w:cs="Arial"/>
              </w:rPr>
              <w:t xml:space="preserve"> </w:t>
            </w:r>
          </w:p>
        </w:tc>
        <w:tc>
          <w:tcPr>
            <w:tcW w:w="1624" w:type="dxa"/>
            <w:gridSpan w:val="2"/>
            <w:tcBorders>
              <w:top w:val="single" w:sz="4" w:space="0" w:color="auto"/>
              <w:left w:val="single" w:sz="4" w:space="0" w:color="auto"/>
              <w:bottom w:val="single" w:sz="4" w:space="0" w:color="auto"/>
              <w:right w:val="single" w:sz="4" w:space="0" w:color="auto"/>
            </w:tcBorders>
          </w:tcPr>
          <w:p w14:paraId="2AB6CD62" w14:textId="77777777" w:rsidR="0072038D" w:rsidRDefault="0072038D" w:rsidP="00B4537B">
            <w:pPr>
              <w:spacing w:line="276" w:lineRule="auto"/>
              <w:jc w:val="center"/>
            </w:pPr>
            <w:r>
              <w:t>£-££</w:t>
            </w:r>
          </w:p>
        </w:tc>
      </w:tr>
      <w:tr w:rsidR="0072038D" w14:paraId="0D46D3B2" w14:textId="77777777" w:rsidTr="00716867">
        <w:trPr>
          <w:gridAfter w:val="3"/>
          <w:wAfter w:w="508" w:type="dxa"/>
        </w:trPr>
        <w:tc>
          <w:tcPr>
            <w:tcW w:w="3311" w:type="dxa"/>
            <w:tcBorders>
              <w:top w:val="nil"/>
              <w:left w:val="nil"/>
              <w:bottom w:val="nil"/>
              <w:right w:val="nil"/>
            </w:tcBorders>
            <w:shd w:val="clear" w:color="auto" w:fill="EFF7CE"/>
          </w:tcPr>
          <w:p w14:paraId="79C51835" w14:textId="77777777" w:rsidR="0072038D" w:rsidRDefault="0072038D" w:rsidP="00B4537B">
            <w:pPr>
              <w:spacing w:line="276" w:lineRule="auto"/>
            </w:pPr>
            <w:r w:rsidRPr="6CF4CA55">
              <w:rPr>
                <w:rFonts w:eastAsia="Arial" w:cs="Arial"/>
                <w:b/>
                <w:bCs/>
              </w:rPr>
              <w:t xml:space="preserve"> </w:t>
            </w:r>
          </w:p>
        </w:tc>
        <w:tc>
          <w:tcPr>
            <w:tcW w:w="3905" w:type="dxa"/>
            <w:gridSpan w:val="2"/>
            <w:tcBorders>
              <w:top w:val="nil"/>
              <w:left w:val="nil"/>
              <w:bottom w:val="nil"/>
              <w:right w:val="nil"/>
            </w:tcBorders>
            <w:shd w:val="clear" w:color="auto" w:fill="EFF7CE"/>
          </w:tcPr>
          <w:p w14:paraId="193E9587" w14:textId="77777777" w:rsidR="0072038D" w:rsidRDefault="0072038D" w:rsidP="00B4537B">
            <w:pPr>
              <w:spacing w:line="276" w:lineRule="auto"/>
            </w:pPr>
            <w:r w:rsidRPr="6CF4CA55">
              <w:rPr>
                <w:rFonts w:eastAsia="Arial" w:cs="Arial"/>
              </w:rPr>
              <w:t xml:space="preserve"> </w:t>
            </w:r>
          </w:p>
        </w:tc>
        <w:tc>
          <w:tcPr>
            <w:tcW w:w="1624" w:type="dxa"/>
            <w:gridSpan w:val="2"/>
            <w:tcBorders>
              <w:top w:val="single" w:sz="4" w:space="0" w:color="auto"/>
              <w:left w:val="nil"/>
              <w:bottom w:val="nil"/>
              <w:right w:val="nil"/>
            </w:tcBorders>
            <w:shd w:val="clear" w:color="auto" w:fill="EFF7CE"/>
          </w:tcPr>
          <w:p w14:paraId="10FB21A8" w14:textId="77777777" w:rsidR="0072038D" w:rsidRDefault="0072038D" w:rsidP="00B4537B">
            <w:pPr>
              <w:spacing w:line="276" w:lineRule="auto"/>
              <w:jc w:val="center"/>
            </w:pPr>
            <w:r w:rsidRPr="6CF4CA55">
              <w:rPr>
                <w:rFonts w:eastAsia="Arial" w:cs="Arial"/>
              </w:rPr>
              <w:t xml:space="preserve"> </w:t>
            </w:r>
          </w:p>
        </w:tc>
      </w:tr>
      <w:tr w:rsidR="0072038D" w14:paraId="3745FE4F" w14:textId="77777777" w:rsidTr="00716867">
        <w:trPr>
          <w:gridAfter w:val="3"/>
          <w:wAfter w:w="508" w:type="dxa"/>
        </w:trPr>
        <w:tc>
          <w:tcPr>
            <w:tcW w:w="3311" w:type="dxa"/>
            <w:tcBorders>
              <w:top w:val="nil"/>
              <w:left w:val="nil"/>
              <w:bottom w:val="nil"/>
              <w:right w:val="nil"/>
            </w:tcBorders>
            <w:shd w:val="clear" w:color="auto" w:fill="D0E96C"/>
          </w:tcPr>
          <w:p w14:paraId="713406D6" w14:textId="77777777" w:rsidR="0072038D" w:rsidRDefault="0072038D" w:rsidP="00B4537B">
            <w:pPr>
              <w:spacing w:line="276" w:lineRule="auto"/>
            </w:pPr>
            <w:r w:rsidRPr="6CF4CA55">
              <w:rPr>
                <w:rFonts w:eastAsia="Arial" w:cs="Arial"/>
                <w:b/>
                <w:bCs/>
                <w:color w:val="000000" w:themeColor="text1"/>
              </w:rPr>
              <w:t>Speed of change</w:t>
            </w:r>
          </w:p>
        </w:tc>
        <w:tc>
          <w:tcPr>
            <w:tcW w:w="3905" w:type="dxa"/>
            <w:gridSpan w:val="2"/>
            <w:tcBorders>
              <w:top w:val="nil"/>
              <w:left w:val="nil"/>
              <w:bottom w:val="nil"/>
              <w:right w:val="nil"/>
            </w:tcBorders>
            <w:shd w:val="clear" w:color="auto" w:fill="D0E96C"/>
          </w:tcPr>
          <w:p w14:paraId="73F74244" w14:textId="77777777" w:rsidR="0072038D" w:rsidRDefault="0072038D" w:rsidP="00B4537B">
            <w:pPr>
              <w:spacing w:line="276" w:lineRule="auto"/>
            </w:pPr>
            <w:r w:rsidRPr="6CF4CA55">
              <w:rPr>
                <w:rFonts w:eastAsia="Arial" w:cs="Arial"/>
              </w:rPr>
              <w:t xml:space="preserve"> </w:t>
            </w:r>
          </w:p>
        </w:tc>
        <w:tc>
          <w:tcPr>
            <w:tcW w:w="1624" w:type="dxa"/>
            <w:gridSpan w:val="2"/>
            <w:tcBorders>
              <w:top w:val="nil"/>
              <w:left w:val="nil"/>
              <w:bottom w:val="single" w:sz="4" w:space="0" w:color="auto"/>
              <w:right w:val="nil"/>
            </w:tcBorders>
            <w:shd w:val="clear" w:color="auto" w:fill="D0E96C"/>
          </w:tcPr>
          <w:p w14:paraId="6FB614B9" w14:textId="77777777" w:rsidR="0072038D" w:rsidRDefault="0072038D" w:rsidP="00B4537B">
            <w:pPr>
              <w:spacing w:line="276" w:lineRule="auto"/>
              <w:jc w:val="center"/>
            </w:pPr>
            <w:r w:rsidRPr="6CF4CA55">
              <w:rPr>
                <w:rFonts w:eastAsia="Arial" w:cs="Arial"/>
              </w:rPr>
              <w:t xml:space="preserve"> </w:t>
            </w:r>
          </w:p>
        </w:tc>
      </w:tr>
      <w:tr w:rsidR="0072038D" w14:paraId="75E3D90C" w14:textId="77777777" w:rsidTr="00716867">
        <w:trPr>
          <w:gridAfter w:val="3"/>
          <w:wAfter w:w="508" w:type="dxa"/>
        </w:trPr>
        <w:tc>
          <w:tcPr>
            <w:tcW w:w="3311" w:type="dxa"/>
            <w:tcBorders>
              <w:top w:val="nil"/>
              <w:left w:val="nil"/>
              <w:bottom w:val="nil"/>
              <w:right w:val="nil"/>
            </w:tcBorders>
            <w:shd w:val="clear" w:color="auto" w:fill="EFF7CE"/>
          </w:tcPr>
          <w:p w14:paraId="1339F558" w14:textId="77777777" w:rsidR="0072038D" w:rsidRDefault="0072038D" w:rsidP="00B4537B">
            <w:pPr>
              <w:spacing w:line="276" w:lineRule="auto"/>
            </w:pPr>
            <w:r w:rsidRPr="6CF4CA55">
              <w:rPr>
                <w:rFonts w:eastAsia="Arial" w:cs="Arial"/>
                <w:b/>
                <w:bCs/>
              </w:rPr>
              <w:t xml:space="preserve"> </w:t>
            </w:r>
          </w:p>
        </w:tc>
        <w:tc>
          <w:tcPr>
            <w:tcW w:w="3905" w:type="dxa"/>
            <w:gridSpan w:val="2"/>
            <w:tcBorders>
              <w:top w:val="nil"/>
              <w:left w:val="nil"/>
              <w:bottom w:val="nil"/>
              <w:right w:val="single" w:sz="4" w:space="0" w:color="auto"/>
            </w:tcBorders>
            <w:shd w:val="clear" w:color="auto" w:fill="EFF7CE"/>
          </w:tcPr>
          <w:p w14:paraId="3185DFE0" w14:textId="77777777" w:rsidR="0072038D" w:rsidRDefault="0072038D" w:rsidP="00B4537B">
            <w:pPr>
              <w:spacing w:line="276" w:lineRule="auto"/>
            </w:pPr>
            <w:r w:rsidRPr="6CF4CA55">
              <w:rPr>
                <w:rFonts w:eastAsia="Arial" w:cs="Arial"/>
              </w:rPr>
              <w:t xml:space="preserve"> </w:t>
            </w:r>
          </w:p>
        </w:tc>
        <w:tc>
          <w:tcPr>
            <w:tcW w:w="1624" w:type="dxa"/>
            <w:gridSpan w:val="2"/>
            <w:tcBorders>
              <w:top w:val="single" w:sz="4" w:space="0" w:color="auto"/>
              <w:left w:val="single" w:sz="4" w:space="0" w:color="auto"/>
              <w:bottom w:val="single" w:sz="4" w:space="0" w:color="auto"/>
              <w:right w:val="single" w:sz="4" w:space="0" w:color="auto"/>
            </w:tcBorders>
          </w:tcPr>
          <w:p w14:paraId="77EA62F9" w14:textId="77777777" w:rsidR="0072038D" w:rsidRDefault="0072038D" w:rsidP="00B4537B">
            <w:pPr>
              <w:spacing w:line="276" w:lineRule="auto"/>
              <w:jc w:val="center"/>
            </w:pPr>
            <w:r>
              <w:t>Fast</w:t>
            </w:r>
          </w:p>
        </w:tc>
      </w:tr>
      <w:tr w:rsidR="0072038D" w14:paraId="6D1197D8" w14:textId="77777777" w:rsidTr="00716867">
        <w:trPr>
          <w:gridAfter w:val="3"/>
          <w:wAfter w:w="508" w:type="dxa"/>
        </w:trPr>
        <w:tc>
          <w:tcPr>
            <w:tcW w:w="3311" w:type="dxa"/>
            <w:tcBorders>
              <w:top w:val="nil"/>
              <w:left w:val="nil"/>
              <w:bottom w:val="nil"/>
              <w:right w:val="nil"/>
            </w:tcBorders>
            <w:shd w:val="clear" w:color="auto" w:fill="EFF7CE"/>
          </w:tcPr>
          <w:p w14:paraId="410AA575" w14:textId="77777777" w:rsidR="0072038D" w:rsidRDefault="0072038D" w:rsidP="00B4537B">
            <w:pPr>
              <w:spacing w:line="276" w:lineRule="auto"/>
            </w:pPr>
            <w:r w:rsidRPr="6CF4CA55">
              <w:rPr>
                <w:rFonts w:eastAsia="Arial" w:cs="Arial"/>
                <w:b/>
                <w:bCs/>
              </w:rPr>
              <w:t xml:space="preserve"> </w:t>
            </w:r>
          </w:p>
        </w:tc>
        <w:tc>
          <w:tcPr>
            <w:tcW w:w="3905" w:type="dxa"/>
            <w:gridSpan w:val="2"/>
            <w:tcBorders>
              <w:top w:val="nil"/>
              <w:left w:val="nil"/>
              <w:bottom w:val="nil"/>
              <w:right w:val="nil"/>
            </w:tcBorders>
            <w:shd w:val="clear" w:color="auto" w:fill="EFF7CE"/>
          </w:tcPr>
          <w:p w14:paraId="507A5C55" w14:textId="77777777" w:rsidR="0072038D" w:rsidRDefault="0072038D" w:rsidP="00B4537B">
            <w:pPr>
              <w:spacing w:line="276" w:lineRule="auto"/>
            </w:pPr>
            <w:r w:rsidRPr="6CF4CA55">
              <w:rPr>
                <w:rFonts w:eastAsia="Arial" w:cs="Arial"/>
              </w:rPr>
              <w:t xml:space="preserve"> </w:t>
            </w:r>
          </w:p>
        </w:tc>
        <w:tc>
          <w:tcPr>
            <w:tcW w:w="1624" w:type="dxa"/>
            <w:gridSpan w:val="2"/>
            <w:tcBorders>
              <w:top w:val="single" w:sz="4" w:space="0" w:color="auto"/>
              <w:left w:val="nil"/>
              <w:bottom w:val="nil"/>
              <w:right w:val="nil"/>
            </w:tcBorders>
            <w:shd w:val="clear" w:color="auto" w:fill="EFF7CE"/>
          </w:tcPr>
          <w:p w14:paraId="01351920" w14:textId="77777777" w:rsidR="0072038D" w:rsidRDefault="0072038D" w:rsidP="00B4537B">
            <w:pPr>
              <w:spacing w:line="276" w:lineRule="auto"/>
              <w:jc w:val="center"/>
            </w:pPr>
            <w:r w:rsidRPr="6CF4CA55">
              <w:rPr>
                <w:rFonts w:eastAsia="Arial" w:cs="Arial"/>
              </w:rPr>
              <w:t xml:space="preserve"> </w:t>
            </w:r>
          </w:p>
        </w:tc>
      </w:tr>
      <w:tr w:rsidR="0072038D" w14:paraId="604A7189" w14:textId="77777777" w:rsidTr="00716867">
        <w:trPr>
          <w:gridAfter w:val="3"/>
          <w:wAfter w:w="508" w:type="dxa"/>
        </w:trPr>
        <w:tc>
          <w:tcPr>
            <w:tcW w:w="3311" w:type="dxa"/>
            <w:tcBorders>
              <w:top w:val="nil"/>
              <w:left w:val="nil"/>
              <w:bottom w:val="nil"/>
              <w:right w:val="nil"/>
            </w:tcBorders>
            <w:shd w:val="clear" w:color="auto" w:fill="D0E96C"/>
          </w:tcPr>
          <w:p w14:paraId="56FB34A7" w14:textId="77777777" w:rsidR="0072038D" w:rsidRDefault="0072038D" w:rsidP="00B4537B">
            <w:pPr>
              <w:spacing w:line="276" w:lineRule="auto"/>
            </w:pPr>
            <w:r w:rsidRPr="6CF4CA55">
              <w:rPr>
                <w:rFonts w:eastAsia="Arial" w:cs="Arial"/>
                <w:b/>
                <w:bCs/>
                <w:color w:val="000000" w:themeColor="text1"/>
              </w:rPr>
              <w:t>Strength of evidence</w:t>
            </w:r>
          </w:p>
        </w:tc>
        <w:tc>
          <w:tcPr>
            <w:tcW w:w="3905" w:type="dxa"/>
            <w:gridSpan w:val="2"/>
            <w:tcBorders>
              <w:top w:val="nil"/>
              <w:left w:val="nil"/>
              <w:bottom w:val="nil"/>
              <w:right w:val="nil"/>
            </w:tcBorders>
            <w:shd w:val="clear" w:color="auto" w:fill="D0E96C"/>
          </w:tcPr>
          <w:p w14:paraId="7E1FC15B" w14:textId="77777777" w:rsidR="0072038D" w:rsidRDefault="0072038D" w:rsidP="00B4537B">
            <w:pPr>
              <w:spacing w:line="276" w:lineRule="auto"/>
            </w:pPr>
            <w:r w:rsidRPr="6CF4CA55">
              <w:rPr>
                <w:rFonts w:eastAsia="Arial" w:cs="Arial"/>
              </w:rPr>
              <w:t xml:space="preserve"> </w:t>
            </w:r>
          </w:p>
        </w:tc>
        <w:tc>
          <w:tcPr>
            <w:tcW w:w="1624" w:type="dxa"/>
            <w:gridSpan w:val="2"/>
            <w:tcBorders>
              <w:top w:val="nil"/>
              <w:left w:val="nil"/>
              <w:bottom w:val="single" w:sz="4" w:space="0" w:color="auto"/>
              <w:right w:val="nil"/>
            </w:tcBorders>
            <w:shd w:val="clear" w:color="auto" w:fill="D0E96C"/>
          </w:tcPr>
          <w:p w14:paraId="2349C655" w14:textId="77777777" w:rsidR="0072038D" w:rsidRDefault="0072038D" w:rsidP="00B4537B">
            <w:pPr>
              <w:spacing w:line="276" w:lineRule="auto"/>
              <w:jc w:val="center"/>
            </w:pPr>
            <w:r w:rsidRPr="6CF4CA55">
              <w:rPr>
                <w:rFonts w:eastAsia="Arial" w:cs="Arial"/>
              </w:rPr>
              <w:t xml:space="preserve"> </w:t>
            </w:r>
          </w:p>
        </w:tc>
      </w:tr>
      <w:tr w:rsidR="0072038D" w14:paraId="4AB95274" w14:textId="77777777" w:rsidTr="00716867">
        <w:trPr>
          <w:gridAfter w:val="3"/>
          <w:wAfter w:w="508" w:type="dxa"/>
        </w:trPr>
        <w:tc>
          <w:tcPr>
            <w:tcW w:w="3311" w:type="dxa"/>
            <w:tcBorders>
              <w:top w:val="nil"/>
              <w:left w:val="nil"/>
              <w:bottom w:val="nil"/>
              <w:right w:val="nil"/>
            </w:tcBorders>
            <w:shd w:val="clear" w:color="auto" w:fill="EFF7CE"/>
          </w:tcPr>
          <w:p w14:paraId="22F279A0" w14:textId="77777777" w:rsidR="0072038D" w:rsidRDefault="0072038D" w:rsidP="00B4537B">
            <w:pPr>
              <w:spacing w:line="276" w:lineRule="auto"/>
            </w:pPr>
            <w:r w:rsidRPr="6CF4CA55">
              <w:rPr>
                <w:rFonts w:eastAsia="Arial" w:cs="Arial"/>
                <w:b/>
                <w:bCs/>
              </w:rPr>
              <w:t xml:space="preserve"> </w:t>
            </w:r>
          </w:p>
        </w:tc>
        <w:tc>
          <w:tcPr>
            <w:tcW w:w="3905" w:type="dxa"/>
            <w:gridSpan w:val="2"/>
            <w:tcBorders>
              <w:top w:val="nil"/>
              <w:left w:val="nil"/>
              <w:bottom w:val="nil"/>
              <w:right w:val="single" w:sz="4" w:space="0" w:color="auto"/>
            </w:tcBorders>
            <w:shd w:val="clear" w:color="auto" w:fill="EFF7CE"/>
          </w:tcPr>
          <w:p w14:paraId="4B30B555" w14:textId="77777777" w:rsidR="0072038D" w:rsidRDefault="0072038D" w:rsidP="00B4537B">
            <w:pPr>
              <w:spacing w:line="276" w:lineRule="auto"/>
            </w:pPr>
            <w:r w:rsidRPr="6CF4CA55">
              <w:rPr>
                <w:rFonts w:eastAsia="Arial" w:cs="Arial"/>
                <w:color w:val="000000" w:themeColor="text1"/>
              </w:rPr>
              <w:t>Quality</w:t>
            </w:r>
          </w:p>
        </w:tc>
        <w:tc>
          <w:tcPr>
            <w:tcW w:w="1624" w:type="dxa"/>
            <w:gridSpan w:val="2"/>
            <w:tcBorders>
              <w:top w:val="single" w:sz="4" w:space="0" w:color="auto"/>
              <w:left w:val="single" w:sz="4" w:space="0" w:color="auto"/>
              <w:bottom w:val="single" w:sz="4" w:space="0" w:color="auto"/>
              <w:right w:val="single" w:sz="4" w:space="0" w:color="auto"/>
            </w:tcBorders>
          </w:tcPr>
          <w:p w14:paraId="26A95F4A" w14:textId="77777777" w:rsidR="0072038D" w:rsidRDefault="0072038D" w:rsidP="00B4537B">
            <w:pPr>
              <w:spacing w:line="276" w:lineRule="auto"/>
              <w:jc w:val="center"/>
            </w:pPr>
            <w:r>
              <w:t>High</w:t>
            </w:r>
          </w:p>
        </w:tc>
      </w:tr>
      <w:tr w:rsidR="0072038D" w14:paraId="6BF5AFE6" w14:textId="77777777" w:rsidTr="00716867">
        <w:trPr>
          <w:gridAfter w:val="3"/>
          <w:wAfter w:w="508" w:type="dxa"/>
        </w:trPr>
        <w:tc>
          <w:tcPr>
            <w:tcW w:w="3311" w:type="dxa"/>
            <w:tcBorders>
              <w:top w:val="nil"/>
              <w:left w:val="nil"/>
              <w:bottom w:val="nil"/>
              <w:right w:val="nil"/>
            </w:tcBorders>
            <w:shd w:val="clear" w:color="auto" w:fill="EFF7CE"/>
          </w:tcPr>
          <w:p w14:paraId="429D0B4D" w14:textId="77777777" w:rsidR="0072038D" w:rsidRDefault="0072038D" w:rsidP="00B4537B">
            <w:pPr>
              <w:spacing w:line="276" w:lineRule="auto"/>
            </w:pPr>
            <w:r w:rsidRPr="6CF4CA55">
              <w:rPr>
                <w:rFonts w:eastAsia="Arial" w:cs="Arial"/>
                <w:b/>
                <w:bCs/>
              </w:rPr>
              <w:t xml:space="preserve"> </w:t>
            </w:r>
          </w:p>
        </w:tc>
        <w:tc>
          <w:tcPr>
            <w:tcW w:w="3905" w:type="dxa"/>
            <w:gridSpan w:val="2"/>
            <w:tcBorders>
              <w:top w:val="nil"/>
              <w:left w:val="nil"/>
              <w:bottom w:val="nil"/>
              <w:right w:val="single" w:sz="8" w:space="0" w:color="auto"/>
            </w:tcBorders>
            <w:shd w:val="clear" w:color="auto" w:fill="EFF7CE"/>
          </w:tcPr>
          <w:p w14:paraId="1DC756AD" w14:textId="77777777" w:rsidR="0072038D" w:rsidRDefault="0072038D" w:rsidP="00B4537B">
            <w:pPr>
              <w:spacing w:line="276" w:lineRule="auto"/>
            </w:pPr>
            <w:r w:rsidRPr="6CF4CA55">
              <w:rPr>
                <w:rFonts w:eastAsia="Arial" w:cs="Arial"/>
                <w:color w:val="000000" w:themeColor="text1"/>
              </w:rPr>
              <w:t>Context</w:t>
            </w:r>
          </w:p>
        </w:tc>
        <w:tc>
          <w:tcPr>
            <w:tcW w:w="1624" w:type="dxa"/>
            <w:gridSpan w:val="2"/>
            <w:tcBorders>
              <w:top w:val="single" w:sz="4" w:space="0" w:color="auto"/>
              <w:left w:val="single" w:sz="8" w:space="0" w:color="auto"/>
              <w:bottom w:val="single" w:sz="8" w:space="0" w:color="auto"/>
              <w:right w:val="single" w:sz="8" w:space="0" w:color="auto"/>
            </w:tcBorders>
          </w:tcPr>
          <w:p w14:paraId="0354EC30" w14:textId="77777777" w:rsidR="0072038D" w:rsidRDefault="0072038D" w:rsidP="00B4537B">
            <w:pPr>
              <w:spacing w:line="276" w:lineRule="auto"/>
              <w:jc w:val="center"/>
            </w:pPr>
            <w:r>
              <w:t>Moderate</w:t>
            </w:r>
          </w:p>
        </w:tc>
      </w:tr>
      <w:tr w:rsidR="0072038D" w14:paraId="743A7BDB" w14:textId="77777777" w:rsidTr="00716867">
        <w:trPr>
          <w:gridAfter w:val="3"/>
          <w:wAfter w:w="508" w:type="dxa"/>
        </w:trPr>
        <w:tc>
          <w:tcPr>
            <w:tcW w:w="3311" w:type="dxa"/>
            <w:tcBorders>
              <w:top w:val="nil"/>
              <w:left w:val="nil"/>
              <w:bottom w:val="nil"/>
              <w:right w:val="nil"/>
            </w:tcBorders>
            <w:shd w:val="clear" w:color="auto" w:fill="EFF7CE"/>
          </w:tcPr>
          <w:p w14:paraId="4B69E8D1" w14:textId="77777777" w:rsidR="0072038D" w:rsidRDefault="0072038D" w:rsidP="00B4537B">
            <w:pPr>
              <w:spacing w:line="276" w:lineRule="auto"/>
            </w:pPr>
            <w:r w:rsidRPr="6CF4CA55">
              <w:rPr>
                <w:rFonts w:eastAsia="Arial" w:cs="Arial"/>
              </w:rPr>
              <w:t xml:space="preserve"> </w:t>
            </w:r>
          </w:p>
        </w:tc>
        <w:tc>
          <w:tcPr>
            <w:tcW w:w="3905" w:type="dxa"/>
            <w:gridSpan w:val="2"/>
            <w:tcBorders>
              <w:top w:val="nil"/>
              <w:left w:val="nil"/>
              <w:bottom w:val="nil"/>
              <w:right w:val="single" w:sz="8" w:space="0" w:color="auto"/>
            </w:tcBorders>
            <w:shd w:val="clear" w:color="auto" w:fill="EFF7CE"/>
          </w:tcPr>
          <w:p w14:paraId="391577D0" w14:textId="77777777" w:rsidR="0072038D" w:rsidRDefault="0072038D" w:rsidP="00B4537B">
            <w:pPr>
              <w:spacing w:line="276" w:lineRule="auto"/>
            </w:pPr>
            <w:r w:rsidRPr="6CF4CA55">
              <w:rPr>
                <w:rFonts w:eastAsia="Arial" w:cs="Arial"/>
                <w:color w:val="000000" w:themeColor="text1"/>
              </w:rPr>
              <w:t>Overall</w:t>
            </w:r>
          </w:p>
        </w:tc>
        <w:tc>
          <w:tcPr>
            <w:tcW w:w="1624" w:type="dxa"/>
            <w:gridSpan w:val="2"/>
            <w:tcBorders>
              <w:top w:val="single" w:sz="8" w:space="0" w:color="auto"/>
              <w:left w:val="single" w:sz="8" w:space="0" w:color="auto"/>
              <w:bottom w:val="single" w:sz="8" w:space="0" w:color="auto"/>
              <w:right w:val="single" w:sz="8" w:space="0" w:color="auto"/>
            </w:tcBorders>
          </w:tcPr>
          <w:p w14:paraId="07A230E5" w14:textId="77777777" w:rsidR="0072038D" w:rsidRDefault="0072038D" w:rsidP="00B4537B">
            <w:pPr>
              <w:spacing w:line="276" w:lineRule="auto"/>
              <w:jc w:val="center"/>
            </w:pPr>
            <w:r>
              <w:t>Moderate</w:t>
            </w:r>
          </w:p>
        </w:tc>
      </w:tr>
      <w:tr w:rsidR="0072038D" w14:paraId="53BA6151" w14:textId="77777777" w:rsidTr="0051195D">
        <w:tc>
          <w:tcPr>
            <w:tcW w:w="3311" w:type="dxa"/>
            <w:tcBorders>
              <w:top w:val="nil"/>
              <w:left w:val="nil"/>
              <w:bottom w:val="nil"/>
              <w:right w:val="nil"/>
            </w:tcBorders>
            <w:vAlign w:val="center"/>
          </w:tcPr>
          <w:p w14:paraId="02AE8962" w14:textId="77777777" w:rsidR="0072038D" w:rsidRDefault="0072038D" w:rsidP="00B4537B">
            <w:pPr>
              <w:spacing w:line="276" w:lineRule="auto"/>
            </w:pPr>
          </w:p>
        </w:tc>
        <w:tc>
          <w:tcPr>
            <w:tcW w:w="236" w:type="dxa"/>
            <w:tcBorders>
              <w:top w:val="nil"/>
              <w:left w:val="nil"/>
              <w:bottom w:val="nil"/>
              <w:right w:val="nil"/>
            </w:tcBorders>
            <w:vAlign w:val="center"/>
          </w:tcPr>
          <w:p w14:paraId="7CD91BC9" w14:textId="77777777" w:rsidR="0072038D" w:rsidRDefault="0072038D" w:rsidP="00B4537B">
            <w:pPr>
              <w:spacing w:line="276" w:lineRule="auto"/>
            </w:pPr>
          </w:p>
        </w:tc>
        <w:tc>
          <w:tcPr>
            <w:tcW w:w="3734" w:type="dxa"/>
            <w:gridSpan w:val="2"/>
            <w:tcBorders>
              <w:top w:val="nil"/>
              <w:left w:val="nil"/>
              <w:bottom w:val="nil"/>
              <w:right w:val="nil"/>
            </w:tcBorders>
            <w:vAlign w:val="center"/>
          </w:tcPr>
          <w:p w14:paraId="300BEE27" w14:textId="77777777" w:rsidR="0072038D" w:rsidRDefault="0072038D" w:rsidP="00B4537B">
            <w:pPr>
              <w:spacing w:line="276" w:lineRule="auto"/>
            </w:pPr>
          </w:p>
        </w:tc>
        <w:tc>
          <w:tcPr>
            <w:tcW w:w="1623" w:type="dxa"/>
            <w:gridSpan w:val="2"/>
            <w:tcBorders>
              <w:top w:val="single" w:sz="8" w:space="0" w:color="auto"/>
              <w:left w:val="nil"/>
              <w:bottom w:val="nil"/>
              <w:right w:val="nil"/>
            </w:tcBorders>
            <w:vAlign w:val="center"/>
          </w:tcPr>
          <w:p w14:paraId="54BC0996" w14:textId="77777777" w:rsidR="0072038D" w:rsidRDefault="0072038D" w:rsidP="00B4537B">
            <w:pPr>
              <w:spacing w:line="276" w:lineRule="auto"/>
            </w:pPr>
          </w:p>
        </w:tc>
        <w:tc>
          <w:tcPr>
            <w:tcW w:w="222" w:type="dxa"/>
            <w:tcBorders>
              <w:top w:val="nil"/>
              <w:left w:val="nil"/>
              <w:bottom w:val="nil"/>
              <w:right w:val="nil"/>
            </w:tcBorders>
            <w:vAlign w:val="center"/>
          </w:tcPr>
          <w:p w14:paraId="4CC89AE7" w14:textId="77777777" w:rsidR="0072038D" w:rsidRDefault="0072038D" w:rsidP="00B4537B">
            <w:pPr>
              <w:spacing w:line="276" w:lineRule="auto"/>
            </w:pPr>
          </w:p>
        </w:tc>
        <w:tc>
          <w:tcPr>
            <w:tcW w:w="222" w:type="dxa"/>
            <w:tcBorders>
              <w:top w:val="nil"/>
              <w:left w:val="nil"/>
              <w:bottom w:val="nil"/>
              <w:right w:val="nil"/>
            </w:tcBorders>
            <w:vAlign w:val="center"/>
          </w:tcPr>
          <w:p w14:paraId="46EB80D6" w14:textId="77777777" w:rsidR="0072038D" w:rsidRDefault="0072038D" w:rsidP="00B4537B">
            <w:pPr>
              <w:spacing w:line="276" w:lineRule="auto"/>
            </w:pPr>
          </w:p>
        </w:tc>
      </w:tr>
    </w:tbl>
    <w:p w14:paraId="74684F4E" w14:textId="77777777" w:rsidR="00F13DA8" w:rsidRDefault="00F13DA8" w:rsidP="00B4537B">
      <w:pPr>
        <w:spacing w:line="276" w:lineRule="auto"/>
        <w:jc w:val="left"/>
        <w:rPr>
          <w:b/>
          <w:bCs/>
        </w:rPr>
      </w:pPr>
      <w:r>
        <w:rPr>
          <w:b/>
          <w:bCs/>
        </w:rPr>
        <w:br w:type="page"/>
      </w:r>
    </w:p>
    <w:p w14:paraId="6903E18F" w14:textId="78446F21" w:rsidR="00F13DA8" w:rsidRDefault="00F13DA8" w:rsidP="00B4537B">
      <w:pPr>
        <w:spacing w:line="276" w:lineRule="auto"/>
        <w:rPr>
          <w:b/>
          <w:bCs/>
        </w:rPr>
      </w:pPr>
      <w:r>
        <w:rPr>
          <w:b/>
          <w:bCs/>
        </w:rPr>
        <w:t>Narrative summaries</w:t>
      </w:r>
    </w:p>
    <w:p w14:paraId="30343685" w14:textId="402866FD" w:rsidR="0072038D" w:rsidRDefault="0072038D" w:rsidP="00B4537B">
      <w:pPr>
        <w:spacing w:line="276" w:lineRule="auto"/>
        <w:rPr>
          <w:b/>
          <w:bCs/>
        </w:rPr>
      </w:pPr>
      <w:r w:rsidRPr="00DF6002">
        <w:rPr>
          <w:b/>
          <w:bCs/>
        </w:rPr>
        <w:t>1. What is the practice?</w:t>
      </w:r>
    </w:p>
    <w:p w14:paraId="6C951ACE" w14:textId="0735E5DF" w:rsidR="00F13DA8" w:rsidRPr="00F13DA8" w:rsidRDefault="00F13DA8" w:rsidP="00B4537B">
      <w:pPr>
        <w:spacing w:line="276" w:lineRule="auto"/>
      </w:pPr>
      <w:r w:rsidRPr="00F13DA8">
        <w:t>This practice consists of administering enzymes (</w:t>
      </w:r>
      <w:r w:rsidR="00F06DEB">
        <w:t>e</w:t>
      </w:r>
      <w:r w:rsidR="00F06DEB" w:rsidRPr="00F13DA8">
        <w:t>.</w:t>
      </w:r>
      <w:r w:rsidR="00F06DEB">
        <w:t>g</w:t>
      </w:r>
      <w:r w:rsidR="00F06DEB" w:rsidRPr="00F13DA8">
        <w:t>.,</w:t>
      </w:r>
      <w:r w:rsidRPr="00F13DA8">
        <w:t xml:space="preserve"> phytase) to pig diets in order to facilitate digestion. </w:t>
      </w:r>
      <w:r>
        <w:t>Enzymes can be beneficial especially in the weaning phase, when their guts are not yet fully developed.</w:t>
      </w:r>
      <w:r w:rsidR="0051195D">
        <w:t xml:space="preserve"> </w:t>
      </w:r>
      <w:r w:rsidR="00722909" w:rsidRPr="00722909">
        <w:t xml:space="preserve">Enzymes </w:t>
      </w:r>
      <w:r w:rsidR="00722909">
        <w:t xml:space="preserve">in feed </w:t>
      </w:r>
      <w:r w:rsidR="00722909" w:rsidRPr="00722909">
        <w:t xml:space="preserve">increase the rate at which animals can </w:t>
      </w:r>
      <w:r w:rsidR="00722909">
        <w:t>digest</w:t>
      </w:r>
      <w:r w:rsidR="00722909" w:rsidRPr="00722909">
        <w:t xml:space="preserve"> and </w:t>
      </w:r>
      <w:r w:rsidR="00722909">
        <w:t xml:space="preserve">absorb </w:t>
      </w:r>
      <w:r w:rsidR="00722909" w:rsidRPr="00722909">
        <w:t xml:space="preserve">nutrients. This </w:t>
      </w:r>
      <w:r w:rsidR="00722909">
        <w:t>translates into faster</w:t>
      </w:r>
      <w:r w:rsidR="00722909" w:rsidRPr="00722909">
        <w:t xml:space="preserve"> grow</w:t>
      </w:r>
      <w:r w:rsidR="00722909">
        <w:t>th</w:t>
      </w:r>
      <w:r w:rsidR="00722909" w:rsidRPr="00722909">
        <w:t xml:space="preserve"> with fewer nutritional </w:t>
      </w:r>
      <w:r w:rsidR="00722909">
        <w:t>requirements</w:t>
      </w:r>
      <w:r w:rsidR="00722909" w:rsidRPr="00722909">
        <w:t xml:space="preserve"> and less waste. </w:t>
      </w:r>
      <w:r w:rsidR="00722909">
        <w:t>For example, p</w:t>
      </w:r>
      <w:r w:rsidR="00722909" w:rsidRPr="00722909">
        <w:t>hytase, which aids in phosphorus absorption, is particularly important in reducing phosphorus pollution</w:t>
      </w:r>
      <w:r w:rsidR="006F4CC9">
        <w:t xml:space="preserve"> </w:t>
      </w:r>
      <w:r w:rsidR="006F4CC9">
        <w:fldChar w:fldCharType="begin"/>
      </w:r>
      <w:r w:rsidR="00497A8E">
        <w:instrText xml:space="preserve"> ADDIN EN.CITE &lt;EndNote&gt;&lt;Cite&gt;&lt;Author&gt;Apec&lt;/Author&gt;&lt;Year&gt;2021&lt;/Year&gt;&lt;RecNum&gt;884&lt;/RecNum&gt;&lt;DisplayText&gt;(APEC, 2021)&lt;/DisplayText&gt;&lt;record&gt;&lt;rec-number&gt;884&lt;/rec-number&gt;&lt;foreign-keys&gt;&lt;key app="EN" db-id="99spxtxajxsasbefr95pf00rfrs00ep9ve2a" timestamp="1666648308"&gt;884&lt;/key&gt;&lt;/foreign-keys&gt;&lt;ref-type name="Web Page"&gt;12&lt;/ref-type&gt;&lt;contributors&gt;&lt;authors&gt;&lt;author&gt;APEC,&lt;/author&gt;&lt;/authors&gt;&lt;/contributors&gt;&lt;titles&gt;&lt;title&gt;Enzyme Applications for Animal Feed: Questions and Answers | APEC USA&lt;/title&gt;&lt;short-title&gt;Enzyme Applications for Animal Feed: Questions and Answers | APEC USA&lt;/short-title&gt;&lt;/titles&gt;&lt;volume&gt;2022&lt;/volume&gt;&lt;number&gt;October 20th&lt;/number&gt;&lt;keywords&gt;&lt;keyword&gt;Written byapec_access Est. reading time&lt;/keyword&gt;&lt;keyword&gt;4 minutes&lt;/keyword&gt;&lt;/keywords&gt;&lt;dates&gt;&lt;year&gt;2021&lt;/year&gt;&lt;pub-dates&gt;&lt;date&gt;2021-10-26&lt;/date&gt;&lt;/pub-dates&gt;&lt;/dates&gt;&lt;urls&gt;&lt;related-urls&gt;&lt;url&gt;https://www.apecusa.com/blog/enzyme-applications-for-animal-feed-questions-and-answers/&lt;/url&gt;&lt;/related-urls&gt;&lt;/urls&gt;&lt;/record&gt;&lt;/Cite&gt;&lt;/EndNote&gt;</w:instrText>
      </w:r>
      <w:r w:rsidR="006F4CC9">
        <w:fldChar w:fldCharType="separate"/>
      </w:r>
      <w:r w:rsidR="00497A8E">
        <w:rPr>
          <w:noProof/>
        </w:rPr>
        <w:t>(</w:t>
      </w:r>
      <w:hyperlink w:anchor="_ENREF_9" w:tooltip="APEC, 2021 #884" w:history="1">
        <w:r w:rsidR="005F0597">
          <w:rPr>
            <w:noProof/>
          </w:rPr>
          <w:t>APEC, 2021</w:t>
        </w:r>
      </w:hyperlink>
      <w:r w:rsidR="00497A8E">
        <w:rPr>
          <w:noProof/>
        </w:rPr>
        <w:t>)</w:t>
      </w:r>
      <w:r w:rsidR="006F4CC9">
        <w:fldChar w:fldCharType="end"/>
      </w:r>
      <w:r w:rsidR="006F4CC9">
        <w:t>.</w:t>
      </w:r>
    </w:p>
    <w:p w14:paraId="5E1C5AD7" w14:textId="05509C7F" w:rsidR="0072038D" w:rsidRPr="0051195D" w:rsidRDefault="0072038D" w:rsidP="00B4537B">
      <w:pPr>
        <w:pStyle w:val="ListParagraph"/>
        <w:numPr>
          <w:ilvl w:val="0"/>
          <w:numId w:val="18"/>
        </w:numPr>
        <w:spacing w:line="276" w:lineRule="auto"/>
        <w:rPr>
          <w:b/>
          <w:bCs/>
        </w:rPr>
      </w:pPr>
      <w:r w:rsidRPr="0051195D">
        <w:rPr>
          <w:b/>
          <w:bCs/>
        </w:rPr>
        <w:t>How effective is it?</w:t>
      </w:r>
    </w:p>
    <w:p w14:paraId="12FCBFA3" w14:textId="270557E4" w:rsidR="0051195D" w:rsidRDefault="0051195D" w:rsidP="00B4537B">
      <w:pPr>
        <w:spacing w:line="276" w:lineRule="auto"/>
      </w:pPr>
      <w:r w:rsidRPr="0051195D">
        <w:t>Given the variety of enzymes available, dosages, and presentation, not to mention their interaction with feed ingredients, it is difficult to assert their effectiveness</w:t>
      </w:r>
      <w:r>
        <w:t xml:space="preserve">, especially their effectiveness in decreasing </w:t>
      </w:r>
      <w:r w:rsidR="0085444D">
        <w:t>PWD</w:t>
      </w:r>
      <w:r w:rsidRPr="0051195D">
        <w:t>.</w:t>
      </w:r>
      <w:r>
        <w:t xml:space="preserve"> The underlying causes of </w:t>
      </w:r>
      <w:r w:rsidR="0085444D">
        <w:t>PWD</w:t>
      </w:r>
      <w:r>
        <w:t xml:space="preserve"> need to be understood before prescribing enzymes to tackle the problem.</w:t>
      </w:r>
      <w:r w:rsidR="00F10114">
        <w:t xml:space="preserve"> </w:t>
      </w:r>
    </w:p>
    <w:p w14:paraId="1F3BCD17" w14:textId="20D64056" w:rsidR="00F10114" w:rsidRDefault="00F10114" w:rsidP="00B4537B">
      <w:pPr>
        <w:spacing w:line="276" w:lineRule="auto"/>
      </w:pPr>
      <w:r>
        <w:t xml:space="preserve">In a study designed to test the effect of </w:t>
      </w:r>
      <w:r w:rsidRPr="00F10114">
        <w:t>β-mannanase</w:t>
      </w:r>
      <w:r>
        <w:t xml:space="preserve"> feed supplementation on post-weaning pig performance,</w:t>
      </w:r>
      <w:r w:rsidR="006F4CC9">
        <w:t xml:space="preserve"> </w:t>
      </w:r>
      <w:hyperlink w:anchor="_ENREF_143" w:tooltip="Vangroenweghe, 2021 #883" w:history="1">
        <w:r w:rsidR="005F0597">
          <w:fldChar w:fldCharType="begin"/>
        </w:r>
        <w:r w:rsidR="005F0597">
          <w:instrText xml:space="preserve"> ADDIN EN.CITE &lt;EndNote&gt;&lt;Cite AuthorYear="1"&gt;&lt;Author&gt;Vangroenweghe&lt;/Author&gt;&lt;Year&gt;2021&lt;/Year&gt;&lt;RecNum&gt;883&lt;/RecNum&gt;&lt;DisplayText&gt;Vangroenweghe et al. (2021)&lt;/DisplayText&gt;&lt;record&gt;&lt;rec-number&gt;883&lt;/rec-number&gt;&lt;foreign-keys&gt;&lt;key app="EN" db-id="99spxtxajxsasbefr95pf00rfrs00ep9ve2a" timestamp="1666648188"&gt;883&lt;/key&gt;&lt;/foreign-keys&gt;&lt;ref-type name="Journal Article"&gt;17&lt;/ref-type&gt;&lt;contributors&gt;&lt;authors&gt;&lt;author&gt;Vangroenweghe, Frédéric&lt;/author&gt;&lt;author&gt;Poulsen, Karl&lt;/author&gt;&lt;author&gt;Thas, Olivier&lt;/author&gt;&lt;/authors&gt;&lt;/contributors&gt;&lt;titles&gt;&lt;title&gt;Supplementation of a β-mannanase enzyme reduces post-weaning diarrhea and antibiotic use in piglets on an alternative diet with additional soybean meal&lt;/title&gt;&lt;secondary-title&gt;Porcine Health Management&lt;/secondary-title&gt;&lt;short-title&gt;Supplementation of a β-mannanase enzyme reduces post-weaning diarrhea and antibiotic use in piglets on an alternative diet with additional soybean meal&lt;/short-title&gt;&lt;/titles&gt;&lt;periodical&gt;&lt;full-title&gt;Porcine Health Management&lt;/full-title&gt;&lt;/periodical&gt;&lt;pages&gt;1-12&lt;/pages&gt;&lt;volume&gt;7&lt;/volume&gt;&lt;number&gt;1&lt;/number&gt;&lt;keywords&gt;&lt;keyword&gt;Veterinary Medicine/Veterinary Science&lt;/keyword&gt;&lt;keyword&gt;Zoology&lt;/keyword&gt;&lt;/keywords&gt;&lt;dates&gt;&lt;year&gt;2021&lt;/year&gt;&lt;pub-dates&gt;&lt;date&gt;2021-01-11&lt;/date&gt;&lt;/pub-dates&gt;&lt;/dates&gt;&lt;isbn&gt;2055-5660&lt;/isbn&gt;&lt;work-type&gt;OriginalPaper&lt;/work-type&gt;&lt;urls&gt;&lt;related-urls&gt;&lt;url&gt;https://porcinehealthmanagement.biomedcentral.com/articles/10.1186/s40813-021-00191-5#citeas&lt;/url&gt;&lt;/related-urls&gt;&lt;/urls&gt;&lt;electronic-resource-num&gt;doi:10.1186/s40813-021-00191-5&lt;/electronic-resource-num&gt;&lt;language&gt;En&lt;/language&gt;&lt;/record&gt;&lt;/Cite&gt;&lt;/EndNote&gt;</w:instrText>
        </w:r>
        <w:r w:rsidR="005F0597">
          <w:fldChar w:fldCharType="separate"/>
        </w:r>
        <w:r w:rsidR="005F0597">
          <w:rPr>
            <w:noProof/>
          </w:rPr>
          <w:t>Vangroenweghe et al. (2021)</w:t>
        </w:r>
        <w:r w:rsidR="005F0597">
          <w:fldChar w:fldCharType="end"/>
        </w:r>
      </w:hyperlink>
      <w:r>
        <w:t xml:space="preserve"> concluded that </w:t>
      </w:r>
      <w:r w:rsidRPr="00F10114">
        <w:t xml:space="preserve">the use of an heat-tolerant β-mannanase allowed </w:t>
      </w:r>
      <w:r>
        <w:t xml:space="preserve">the use of </w:t>
      </w:r>
      <w:r w:rsidRPr="00F10114">
        <w:t xml:space="preserve">reduced levels of expensive protein </w:t>
      </w:r>
      <w:r>
        <w:t xml:space="preserve">in </w:t>
      </w:r>
      <w:r w:rsidRPr="00F10114">
        <w:t xml:space="preserve">diets fed post-weaning, </w:t>
      </w:r>
      <w:r>
        <w:t xml:space="preserve">and a reduced net energy requirement in one of the post-weaning diets </w:t>
      </w:r>
      <w:r w:rsidRPr="00F10114">
        <w:t xml:space="preserve">without adverse effects on intestinal health or overall performance. </w:t>
      </w:r>
      <w:r>
        <w:t>“</w:t>
      </w:r>
      <w:r w:rsidRPr="00F10114">
        <w:t>In fact, the occurrence of PWD and number of individual treatments during the post-weaning period were significantly reduced on the β-mannanase supplemented diets</w:t>
      </w:r>
      <w:r>
        <w:t>”, concluded the authors</w:t>
      </w:r>
      <w:r w:rsidRPr="00F10114">
        <w:t>.</w:t>
      </w:r>
    </w:p>
    <w:p w14:paraId="00D5D1BC" w14:textId="012EAE4C" w:rsidR="0072038D" w:rsidRPr="0051195D" w:rsidRDefault="0072038D" w:rsidP="00B4537B">
      <w:pPr>
        <w:pStyle w:val="ListParagraph"/>
        <w:numPr>
          <w:ilvl w:val="0"/>
          <w:numId w:val="18"/>
        </w:numPr>
        <w:spacing w:line="276" w:lineRule="auto"/>
        <w:rPr>
          <w:b/>
          <w:bCs/>
        </w:rPr>
      </w:pPr>
      <w:r w:rsidRPr="0051195D">
        <w:rPr>
          <w:b/>
          <w:bCs/>
        </w:rPr>
        <w:t>Where does it work?</w:t>
      </w:r>
    </w:p>
    <w:p w14:paraId="7CE53BA9" w14:textId="5254A7D7" w:rsidR="0051195D" w:rsidRPr="00F10114" w:rsidRDefault="00F10114" w:rsidP="00B4537B">
      <w:pPr>
        <w:spacing w:line="276" w:lineRule="auto"/>
      </w:pPr>
      <w:r>
        <w:t>This practice works by adding enzymes to pig feed. It is a</w:t>
      </w:r>
      <w:r w:rsidRPr="00F10114">
        <w:t xml:space="preserve">pplicable to any scale of pig farming, whether indoors or out, and for all breeds. Since most farmers rely on commercially sourced formulated feeds the implementation of this practice will depend on the range of offers of your feed supplier. </w:t>
      </w:r>
    </w:p>
    <w:p w14:paraId="25DBD4CB" w14:textId="77777777" w:rsidR="0072038D" w:rsidRPr="008833F6" w:rsidRDefault="0072038D" w:rsidP="00B4537B">
      <w:pPr>
        <w:spacing w:line="276" w:lineRule="auto"/>
        <w:rPr>
          <w:b/>
          <w:bCs/>
        </w:rPr>
      </w:pPr>
      <w:r w:rsidRPr="008833F6">
        <w:rPr>
          <w:b/>
          <w:bCs/>
        </w:rPr>
        <w:t>4. How much does it cost?</w:t>
      </w:r>
    </w:p>
    <w:p w14:paraId="7D7F2BC3" w14:textId="655D5DF4" w:rsidR="0072038D" w:rsidRDefault="0072038D" w:rsidP="00B4537B">
      <w:pPr>
        <w:spacing w:line="276" w:lineRule="auto"/>
      </w:pPr>
      <w:r>
        <w:t xml:space="preserve">Supplying enzymes to the piglets’ diet </w:t>
      </w:r>
      <w:r w:rsidR="00C7438F">
        <w:t xml:space="preserve">does not always </w:t>
      </w:r>
      <w:r>
        <w:t>increase feeding costs.</w:t>
      </w:r>
      <w:r w:rsidR="00C7438F">
        <w:t xml:space="preserve"> For example, </w:t>
      </w:r>
      <w:r w:rsidR="00C7438F" w:rsidRPr="00C7438F">
        <w:t xml:space="preserve">phytase enzymes reduce </w:t>
      </w:r>
      <w:r w:rsidR="00C7438F">
        <w:t xml:space="preserve">diet </w:t>
      </w:r>
      <w:r w:rsidR="00C7438F" w:rsidRPr="00C7438F">
        <w:t>cost</w:t>
      </w:r>
      <w:r w:rsidR="00C7438F">
        <w:t>s</w:t>
      </w:r>
      <w:r w:rsidR="00C7438F" w:rsidRPr="00C7438F">
        <w:t xml:space="preserve"> as inorganic phosphate sources can be reduced. If matrix values are taken for other enzyme activities as opposed to being “added on top” then costs can be reduced.</w:t>
      </w:r>
      <w:r>
        <w:t xml:space="preserve"> This practice does not require additional equipment but may require additional training on the exact quantity of enzymes to add. In addition, supplying enzymes to the piglets’ diet is not expected to change the normal cost structure of the farm or require a large investment since there is no need for a specialised training. This practice is not expected to require additional capital costs for machinery or implements for the farm, or any major investment in infrastructure or land. This practice may slightly increase the complexity of production because the farmer needs to pay careful attention to the exact quantity of enzymes to add to the diet of each piglet, or source his/her feed from a company that produces custom-made feeds or already targets this segment of the market. This practice may be affected by the forces of international trade, which may have an impact on the UK price and on the stability of the supply chain in the UK and abroad. </w:t>
      </w:r>
    </w:p>
    <w:p w14:paraId="500E7134" w14:textId="77777777" w:rsidR="00957A52" w:rsidRDefault="00957A52" w:rsidP="00B4537B">
      <w:pPr>
        <w:spacing w:line="276" w:lineRule="auto"/>
      </w:pPr>
    </w:p>
    <w:p w14:paraId="3D43AD5A" w14:textId="76494D80" w:rsidR="0072038D" w:rsidRPr="00F10114" w:rsidRDefault="0072038D" w:rsidP="00B4537B">
      <w:pPr>
        <w:pStyle w:val="ListParagraph"/>
        <w:numPr>
          <w:ilvl w:val="0"/>
          <w:numId w:val="18"/>
        </w:numPr>
        <w:spacing w:line="276" w:lineRule="auto"/>
        <w:rPr>
          <w:b/>
          <w:bCs/>
        </w:rPr>
      </w:pPr>
      <w:r w:rsidRPr="00F10114">
        <w:rPr>
          <w:b/>
          <w:bCs/>
        </w:rPr>
        <w:t>How can I do it well?</w:t>
      </w:r>
    </w:p>
    <w:p w14:paraId="72F68495" w14:textId="4D41F239" w:rsidR="00F10114" w:rsidRDefault="00722909" w:rsidP="00B4537B">
      <w:pPr>
        <w:spacing w:line="276" w:lineRule="auto"/>
      </w:pPr>
      <w:r>
        <w:t xml:space="preserve">The most important direction when using enzymes is </w:t>
      </w:r>
      <w:r w:rsidR="00F10114">
        <w:t>to follow the manufacturer’s rules when adding enzymes to pig feed.</w:t>
      </w:r>
      <w:r>
        <w:t xml:space="preserve"> This will prevent some of the most common issues that can compromise the effect of enzymes. </w:t>
      </w:r>
      <w:r w:rsidR="000D1B69">
        <w:t>This is particularly relevant for farmers home</w:t>
      </w:r>
      <w:r w:rsidR="3FF2BFB3">
        <w:t>-</w:t>
      </w:r>
      <w:r w:rsidR="000D1B69">
        <w:t>milling their pig diets and us</w:t>
      </w:r>
      <w:r w:rsidR="5E65FD21">
        <w:t>ing</w:t>
      </w:r>
      <w:r w:rsidR="000D1B69">
        <w:t xml:space="preserve"> enzymes as supplements. </w:t>
      </w:r>
      <w:r>
        <w:t xml:space="preserve">Enzymes need to be added in accurate amounts, and likewise uniformly mixed throughout the feed compound. </w:t>
      </w:r>
      <w:r w:rsidR="000D1B69">
        <w:t>Any feed processing or treatments (like pelleting or heat treatments) might damage the enzymes and render them ineffective. It is necessary to ensure that the enzymes chosen are capable of enduring such treatments</w:t>
      </w:r>
      <w:r w:rsidR="006F4CC9">
        <w:t xml:space="preserve"> </w:t>
      </w:r>
      <w:r w:rsidR="006F4CC9">
        <w:fldChar w:fldCharType="begin"/>
      </w:r>
      <w:r w:rsidR="00497A8E">
        <w:instrText xml:space="preserve"> ADDIN EN.CITE &lt;EndNote&gt;&lt;Cite&gt;&lt;Author&gt;Apec&lt;/Author&gt;&lt;Year&gt;2021&lt;/Year&gt;&lt;RecNum&gt;884&lt;/RecNum&gt;&lt;DisplayText&gt;(APEC, 2021)&lt;/DisplayText&gt;&lt;record&gt;&lt;rec-number&gt;884&lt;/rec-number&gt;&lt;foreign-keys&gt;&lt;key app="EN" db-id="99spxtxajxsasbefr95pf00rfrs00ep9ve2a" timestamp="1666648308"&gt;884&lt;/key&gt;&lt;/foreign-keys&gt;&lt;ref-type name="Web Page"&gt;12&lt;/ref-type&gt;&lt;contributors&gt;&lt;authors&gt;&lt;author&gt;APEC,&lt;/author&gt;&lt;/authors&gt;&lt;/contributors&gt;&lt;titles&gt;&lt;title&gt;Enzyme Applications for Animal Feed: Questions and Answers | APEC USA&lt;/title&gt;&lt;short-title&gt;Enzyme Applications for Animal Feed: Questions and Answers | APEC USA&lt;/short-title&gt;&lt;/titles&gt;&lt;volume&gt;2022&lt;/volume&gt;&lt;number&gt;October 20th&lt;/number&gt;&lt;keywords&gt;&lt;keyword&gt;Written byapec_access Est. reading time&lt;/keyword&gt;&lt;keyword&gt;4 minutes&lt;/keyword&gt;&lt;/keywords&gt;&lt;dates&gt;&lt;year&gt;2021&lt;/year&gt;&lt;pub-dates&gt;&lt;date&gt;2021-10-26&lt;/date&gt;&lt;/pub-dates&gt;&lt;/dates&gt;&lt;urls&gt;&lt;related-urls&gt;&lt;url&gt;https://www.apecusa.com/blog/enzyme-applications-for-animal-feed-questions-and-answers/&lt;/url&gt;&lt;/related-urls&gt;&lt;/urls&gt;&lt;/record&gt;&lt;/Cite&gt;&lt;/EndNote&gt;</w:instrText>
      </w:r>
      <w:r w:rsidR="006F4CC9">
        <w:fldChar w:fldCharType="separate"/>
      </w:r>
      <w:r w:rsidR="00497A8E">
        <w:rPr>
          <w:noProof/>
        </w:rPr>
        <w:t>(</w:t>
      </w:r>
      <w:hyperlink w:anchor="_ENREF_9" w:tooltip="APEC, 2021 #884" w:history="1">
        <w:r w:rsidR="005F0597">
          <w:rPr>
            <w:noProof/>
          </w:rPr>
          <w:t>APEC, 2021</w:t>
        </w:r>
      </w:hyperlink>
      <w:r w:rsidR="00497A8E">
        <w:rPr>
          <w:noProof/>
        </w:rPr>
        <w:t>)</w:t>
      </w:r>
      <w:r w:rsidR="006F4CC9">
        <w:fldChar w:fldCharType="end"/>
      </w:r>
      <w:r w:rsidR="000D1B69">
        <w:t>.</w:t>
      </w:r>
    </w:p>
    <w:p w14:paraId="685E18FB" w14:textId="38314D25" w:rsidR="0072038D" w:rsidRPr="00F10114" w:rsidRDefault="0072038D" w:rsidP="00B4537B">
      <w:pPr>
        <w:pStyle w:val="ListParagraph"/>
        <w:numPr>
          <w:ilvl w:val="0"/>
          <w:numId w:val="18"/>
        </w:numPr>
        <w:spacing w:line="276" w:lineRule="auto"/>
        <w:rPr>
          <w:b/>
          <w:bCs/>
        </w:rPr>
      </w:pPr>
      <w:r w:rsidRPr="00F10114">
        <w:rPr>
          <w:b/>
          <w:bCs/>
        </w:rPr>
        <w:t>How strong is the evidence?</w:t>
      </w:r>
    </w:p>
    <w:p w14:paraId="761C568D" w14:textId="50BC331D" w:rsidR="00F10114" w:rsidRPr="000D1B69" w:rsidRDefault="000D1B69" w:rsidP="00B4537B">
      <w:pPr>
        <w:spacing w:line="276" w:lineRule="auto"/>
      </w:pPr>
      <w:r w:rsidRPr="000D1B69">
        <w:t xml:space="preserve">There is </w:t>
      </w:r>
      <w:r w:rsidR="003B437C">
        <w:t xml:space="preserve">high quality evidence of the effects of enzymes in pig production. However, this evidence shows that context (farm setting, pig diet, disease in question, but also what enzyme, quantity, etc) is crucial for the determination of </w:t>
      </w:r>
      <w:r w:rsidR="69DF63F0">
        <w:t xml:space="preserve">an </w:t>
      </w:r>
      <w:r w:rsidR="003B437C">
        <w:t>enzyme</w:t>
      </w:r>
      <w:r w:rsidR="032B839C">
        <w:t>’</w:t>
      </w:r>
      <w:r w:rsidR="003B437C">
        <w:t>s effectiveness.</w:t>
      </w:r>
      <w:r w:rsidR="003619B7">
        <w:t xml:space="preserve"> Many articles focused on the effect of enzymes in pig performance, especially in later stages of the pig production cycle, and did not target post-weaned pigs. </w:t>
      </w:r>
      <w:r w:rsidR="002D6DA8">
        <w:t xml:space="preserve">This is why the overall strength of the evidence was classed as moderate. </w:t>
      </w:r>
    </w:p>
    <w:p w14:paraId="7CF1335D" w14:textId="6F9586CE" w:rsidR="0072038D" w:rsidRPr="002D6DA8" w:rsidRDefault="0072038D" w:rsidP="00B4537B">
      <w:pPr>
        <w:pStyle w:val="ListParagraph"/>
        <w:numPr>
          <w:ilvl w:val="0"/>
          <w:numId w:val="18"/>
        </w:numPr>
        <w:spacing w:line="276" w:lineRule="auto"/>
        <w:rPr>
          <w:b/>
          <w:bCs/>
        </w:rPr>
      </w:pPr>
      <w:r w:rsidRPr="002D6DA8">
        <w:rPr>
          <w:b/>
          <w:bCs/>
        </w:rPr>
        <w:t>Where can I find further information?</w:t>
      </w:r>
    </w:p>
    <w:p w14:paraId="7A5E471F" w14:textId="169FEA79" w:rsidR="002D6DA8" w:rsidRDefault="002D6DA8" w:rsidP="00B4537B">
      <w:pPr>
        <w:spacing w:line="276" w:lineRule="auto"/>
      </w:pPr>
      <w:r w:rsidRPr="002D6DA8">
        <w:t xml:space="preserve">There are many websites with information available on enzymes, on the different types available and on its effects. </w:t>
      </w:r>
      <w:r>
        <w:t xml:space="preserve">In this website, you find an insightful comment on the benefits and uses of enzymes in animal feed: </w:t>
      </w:r>
      <w:hyperlink r:id="rId91" w:history="1">
        <w:r>
          <w:rPr>
            <w:rStyle w:val="Hyperlink"/>
          </w:rPr>
          <w:t>Enzymes In Animal Feed | Importance And Future Use (infinitabiotech.com)</w:t>
        </w:r>
      </w:hyperlink>
      <w:r w:rsidR="003619B7">
        <w:t xml:space="preserve">. </w:t>
      </w:r>
    </w:p>
    <w:p w14:paraId="2C6B3D81" w14:textId="7405BA8F" w:rsidR="00F13DA8" w:rsidRDefault="003619B7" w:rsidP="00B4537B">
      <w:pPr>
        <w:spacing w:line="276" w:lineRule="auto"/>
      </w:pPr>
      <w:r>
        <w:t>In another useful website, the authors</w:t>
      </w:r>
      <w:r w:rsidRPr="003619B7">
        <w:t xml:space="preserve"> examine the benefits of feeding enzymes to </w:t>
      </w:r>
      <w:r>
        <w:t>weaned</w:t>
      </w:r>
      <w:r w:rsidRPr="003619B7">
        <w:t xml:space="preserve"> pigs and </w:t>
      </w:r>
      <w:r>
        <w:t>debate</w:t>
      </w:r>
      <w:r w:rsidRPr="003619B7">
        <w:t xml:space="preserve"> on how enzyme supplementation improves digestion and feed efficiency</w:t>
      </w:r>
      <w:r>
        <w:t>. The article also</w:t>
      </w:r>
      <w:r w:rsidRPr="003619B7">
        <w:t xml:space="preserve"> revi</w:t>
      </w:r>
      <w:r>
        <w:t>ses</w:t>
      </w:r>
      <w:r w:rsidRPr="003619B7">
        <w:t xml:space="preserve"> research that shows the beneficial aspects with respect to prebiotic formation and potential modes of action within </w:t>
      </w:r>
      <w:r>
        <w:t>pig guts</w:t>
      </w:r>
      <w:r w:rsidRPr="003619B7">
        <w:t>.</w:t>
      </w:r>
      <w:r w:rsidR="005A0703">
        <w:t xml:space="preserve"> </w:t>
      </w:r>
      <w:hyperlink r:id="rId92" w:history="1">
        <w:r w:rsidR="00F13DA8">
          <w:rPr>
            <w:rStyle w:val="Hyperlink"/>
          </w:rPr>
          <w:t>Enzyme Supplementation in pig diets - Engormix</w:t>
        </w:r>
      </w:hyperlink>
    </w:p>
    <w:p w14:paraId="46E04ED8" w14:textId="72D3CC7E" w:rsidR="003619B7" w:rsidRDefault="003619B7" w:rsidP="00B4537B">
      <w:pPr>
        <w:spacing w:line="276" w:lineRule="auto"/>
      </w:pPr>
      <w:r>
        <w:t xml:space="preserve">Finally, the article below presents a “review of the use of enzymes in pig nutrition” stating that implementation and profitability depends on the diets </w:t>
      </w:r>
      <w:r w:rsidR="00F06DEB">
        <w:t>used and</w:t>
      </w:r>
      <w:r>
        <w:t xml:space="preserve"> opening the door for the use of cheaper feed ingredients which, with the help of enzymes, may be more easily digested. </w:t>
      </w:r>
    </w:p>
    <w:p w14:paraId="1205786F" w14:textId="2B7FF3F1" w:rsidR="000A15CD" w:rsidRDefault="001C6F1A" w:rsidP="00B4537B">
      <w:pPr>
        <w:spacing w:line="276" w:lineRule="auto"/>
      </w:pPr>
      <w:hyperlink r:id="rId93" w:history="1">
        <w:r w:rsidR="000A15CD">
          <w:rPr>
            <w:rStyle w:val="Hyperlink"/>
          </w:rPr>
          <w:t>Review of the use of enzymes in pig nutrition - Articles - pig333, pig to pork community</w:t>
        </w:r>
      </w:hyperlink>
    </w:p>
    <w:p w14:paraId="282AB982" w14:textId="13098F30" w:rsidR="00DD7AB8" w:rsidRDefault="00DD7AB8" w:rsidP="00B4537B">
      <w:pPr>
        <w:spacing w:line="276" w:lineRule="auto"/>
      </w:pPr>
      <w:r>
        <w:t xml:space="preserve">Consult your veterinarian or your pig nutritionist for more information on how to use enzymes, and which to use to control </w:t>
      </w:r>
      <w:r w:rsidR="00405878">
        <w:t>PWD</w:t>
      </w:r>
      <w:r>
        <w:t xml:space="preserve"> in pigs. </w:t>
      </w:r>
    </w:p>
    <w:p w14:paraId="4C4C835A" w14:textId="77777777" w:rsidR="0072038D" w:rsidRPr="00DF6002" w:rsidRDefault="0072038D" w:rsidP="00B4537B">
      <w:pPr>
        <w:spacing w:line="276" w:lineRule="auto"/>
        <w:rPr>
          <w:b/>
          <w:bCs/>
        </w:rPr>
      </w:pPr>
      <w:r w:rsidRPr="00DF6002">
        <w:rPr>
          <w:b/>
          <w:bCs/>
        </w:rPr>
        <w:t>References</w:t>
      </w:r>
    </w:p>
    <w:p w14:paraId="7DE0D241" w14:textId="77777777" w:rsidR="003619B7" w:rsidRPr="005A0703" w:rsidRDefault="00F10114" w:rsidP="00B4537B">
      <w:pPr>
        <w:pStyle w:val="ListParagraph"/>
        <w:numPr>
          <w:ilvl w:val="0"/>
          <w:numId w:val="25"/>
        </w:numPr>
        <w:spacing w:line="276" w:lineRule="auto"/>
        <w:rPr>
          <w:rFonts w:cs="Arial"/>
        </w:rPr>
      </w:pPr>
      <w:r w:rsidRPr="005A0703">
        <w:rPr>
          <w:rFonts w:cs="Arial"/>
          <w:shd w:val="clear" w:color="auto" w:fill="FFFFFF"/>
        </w:rPr>
        <w:t>Vangroenweghe, F., Poulsen, K. &amp; Thas, O. Supplementation of a β-mannanase enzyme reduces post-weaning diarrhea and antibiotic use in piglets on an alternative diet with additional soybean meal. </w:t>
      </w:r>
      <w:r w:rsidRPr="005A0703">
        <w:rPr>
          <w:rFonts w:cs="Arial"/>
          <w:i/>
          <w:iCs/>
          <w:shd w:val="clear" w:color="auto" w:fill="FFFFFF"/>
        </w:rPr>
        <w:t>Porc Health Manag</w:t>
      </w:r>
      <w:r w:rsidRPr="005A0703">
        <w:rPr>
          <w:rFonts w:cs="Arial"/>
          <w:shd w:val="clear" w:color="auto" w:fill="FFFFFF"/>
        </w:rPr>
        <w:t> 7, 8 (2021). https://doi.org/10.1186/s40813-021-00191-5</w:t>
      </w:r>
      <w:r w:rsidRPr="005A0703">
        <w:rPr>
          <w:rFonts w:cs="Arial"/>
        </w:rPr>
        <w:t xml:space="preserve"> </w:t>
      </w:r>
    </w:p>
    <w:p w14:paraId="163FABEB" w14:textId="3960F793" w:rsidR="005A0703" w:rsidRDefault="005A0703" w:rsidP="00957A52">
      <w:pPr>
        <w:pStyle w:val="ListParagraph"/>
        <w:numPr>
          <w:ilvl w:val="0"/>
          <w:numId w:val="25"/>
        </w:numPr>
        <w:spacing w:after="0" w:line="276" w:lineRule="auto"/>
        <w:rPr>
          <w:rFonts w:cs="Arial"/>
        </w:rPr>
      </w:pPr>
      <w:r w:rsidRPr="005A0703">
        <w:rPr>
          <w:rFonts w:cs="Arial"/>
        </w:rPr>
        <w:t>Heo JM, Opapeju FO, Pluske JR, Kim JC, Hampson DJ, Nyachoti CM. Gastrointestinal health and function in weaned pigs: A review of feeding strategies to control post-weaning diarrhoea without using in-feed antimicrobial compounds. Journal of Animal Physiology and Animal Nutrition. 2013;97:207-237.</w:t>
      </w:r>
    </w:p>
    <w:p w14:paraId="58068CA8" w14:textId="5137C70C" w:rsidR="005646DA" w:rsidRPr="005646DA" w:rsidRDefault="005646DA" w:rsidP="005646DA">
      <w:pPr>
        <w:pStyle w:val="EndNoteBibliography"/>
        <w:numPr>
          <w:ilvl w:val="0"/>
          <w:numId w:val="25"/>
        </w:numPr>
        <w:spacing w:after="0"/>
      </w:pPr>
      <w:r w:rsidRPr="005646DA">
        <w:t xml:space="preserve">APEC. (2021, 2021-10-26). Enzyme Applications for Animal Feed: Questions and Answers | APEC USA. Retrieved from </w:t>
      </w:r>
      <w:hyperlink r:id="rId94" w:history="1">
        <w:r w:rsidRPr="005646DA">
          <w:rPr>
            <w:rStyle w:val="Hyperlink"/>
          </w:rPr>
          <w:t>https://www.apecusa.com/blog/enzyme-applications-for-animal-feed-questions-and-answers/</w:t>
        </w:r>
      </w:hyperlink>
    </w:p>
    <w:p w14:paraId="384146A7" w14:textId="77777777" w:rsidR="005646DA" w:rsidRDefault="005A0703" w:rsidP="005646DA">
      <w:pPr>
        <w:pStyle w:val="ListParagraph"/>
        <w:numPr>
          <w:ilvl w:val="0"/>
          <w:numId w:val="25"/>
        </w:numPr>
        <w:spacing w:line="276" w:lineRule="auto"/>
        <w:rPr>
          <w:rFonts w:cs="Arial"/>
        </w:rPr>
      </w:pPr>
      <w:r w:rsidRPr="005A0703">
        <w:rPr>
          <w:rFonts w:cs="Arial"/>
        </w:rPr>
        <w:t>Lopez-Galvez G, Lopez-Alonso M, Pechova A, Mayo B, Dierick N, Gropp J. Alternatives to antibiotics and trace elements (copper and zinc) to improve gut health and zootechnical parameters in piglets: A review. Animal Feed Science and Technology. 2021;271:28</w:t>
      </w:r>
    </w:p>
    <w:p w14:paraId="40763421" w14:textId="0E10DED5" w:rsidR="005646DA" w:rsidRPr="005646DA" w:rsidRDefault="005646DA" w:rsidP="005646DA">
      <w:pPr>
        <w:spacing w:line="276" w:lineRule="auto"/>
        <w:rPr>
          <w:rFonts w:cs="Arial"/>
        </w:rPr>
        <w:sectPr w:rsidR="005646DA" w:rsidRPr="005646DA" w:rsidSect="00055422">
          <w:headerReference w:type="default" r:id="rId95"/>
          <w:pgSz w:w="12240" w:h="15840"/>
          <w:pgMar w:top="1440" w:right="1440" w:bottom="1440" w:left="1440" w:header="720" w:footer="720" w:gutter="0"/>
          <w:cols w:space="720"/>
          <w:titlePg/>
          <w:docGrid w:linePitch="360"/>
        </w:sectPr>
      </w:pPr>
    </w:p>
    <w:p w14:paraId="7CDC0279" w14:textId="7D1EB4B3" w:rsidR="0072038D" w:rsidRDefault="0072038D" w:rsidP="00B4537B">
      <w:pPr>
        <w:pStyle w:val="Heading4"/>
        <w:spacing w:line="276" w:lineRule="auto"/>
        <w:rPr>
          <w:rStyle w:val="normaltextrun"/>
        </w:rPr>
      </w:pPr>
      <w:bookmarkStart w:id="300" w:name="_Toc124787536"/>
      <w:r w:rsidRPr="00DD2D3A">
        <w:rPr>
          <w:rStyle w:val="normaltextrun"/>
        </w:rPr>
        <w:t>Essential oils and Plant extracts</w:t>
      </w:r>
      <w:bookmarkEnd w:id="300"/>
    </w:p>
    <w:p w14:paraId="1E074338" w14:textId="77777777" w:rsidR="00957A52" w:rsidRPr="00957A52" w:rsidRDefault="00957A52" w:rsidP="00957A52"/>
    <w:p w14:paraId="1F57E800" w14:textId="77777777" w:rsidR="0072038D" w:rsidRPr="00B8691F" w:rsidRDefault="0072038D" w:rsidP="00B4537B">
      <w:pPr>
        <w:spacing w:line="276" w:lineRule="auto"/>
        <w:rPr>
          <w:b/>
          <w:bCs/>
        </w:rPr>
      </w:pPr>
      <w:r w:rsidRPr="00B8691F">
        <w:rPr>
          <w:b/>
          <w:bCs/>
        </w:rPr>
        <w:t>Impact summary</w:t>
      </w:r>
    </w:p>
    <w:p w14:paraId="0A6C0E36" w14:textId="01B21F6E" w:rsidR="0072038D" w:rsidRDefault="0072038D" w:rsidP="00B4537B">
      <w:pPr>
        <w:spacing w:line="276" w:lineRule="auto"/>
      </w:pPr>
      <w:bookmarkStart w:id="301" w:name="_Hlk117461862"/>
      <w:r>
        <w:t xml:space="preserve">Natural or refined essential oils and extracts derived from medicinal plants have powerful antimicrobial, antioxidant and anti-inflammatory properties. Essential oils used in pig industry include carvocrol, thymol, citral, eugenol, thyme, tea tree, lemongrass, nutmeg, cinnamon, basil, oregano and hay leaf. Treatment with essential oils and plant extracts can reduce pathogen colonisation in caecum, colon and rectum and </w:t>
      </w:r>
      <w:r w:rsidR="524FB1F7">
        <w:t xml:space="preserve">have been </w:t>
      </w:r>
      <w:r>
        <w:t>shown to downregulate expression of bacterial virulence factors such as toxins, adhesion to enterocytes, motility and quorum sensing. The extracts also improve intestinal morphology, enzyme activity and feed digestibility. Decrease in intestinal oxidative stress has been recorded with treatment with essential oil blends. The properties of these plant extracts and oils can improve gut health, mitigate against diarrhoea and positively impact growth performance in weaner pigs. Activity of the essential oils and plant extract can be affected by plant species, composition, harvesting season, extraction method and stability.</w:t>
      </w:r>
      <w:bookmarkEnd w:id="301"/>
    </w:p>
    <w:p w14:paraId="6E69E8A8" w14:textId="77777777" w:rsidR="0072038D" w:rsidRDefault="0072038D" w:rsidP="00B4537B">
      <w:pPr>
        <w:spacing w:line="276" w:lineRule="auto"/>
      </w:pPr>
    </w:p>
    <w:tbl>
      <w:tblPr>
        <w:tblStyle w:val="TableGrid"/>
        <w:tblW w:w="10037" w:type="dxa"/>
        <w:tblLayout w:type="fixed"/>
        <w:tblLook w:val="04A0" w:firstRow="1" w:lastRow="0" w:firstColumn="1" w:lastColumn="0" w:noHBand="0" w:noVBand="1"/>
      </w:tblPr>
      <w:tblGrid>
        <w:gridCol w:w="3539"/>
        <w:gridCol w:w="236"/>
        <w:gridCol w:w="4029"/>
        <w:gridCol w:w="65"/>
        <w:gridCol w:w="1624"/>
        <w:gridCol w:w="72"/>
        <w:gridCol w:w="236"/>
        <w:gridCol w:w="236"/>
      </w:tblGrid>
      <w:tr w:rsidR="0072038D" w14:paraId="5913FD52" w14:textId="77777777" w:rsidTr="00716867">
        <w:trPr>
          <w:gridAfter w:val="3"/>
          <w:wAfter w:w="544" w:type="dxa"/>
        </w:trPr>
        <w:tc>
          <w:tcPr>
            <w:tcW w:w="3539" w:type="dxa"/>
            <w:tcBorders>
              <w:top w:val="nil"/>
              <w:left w:val="nil"/>
              <w:bottom w:val="nil"/>
              <w:right w:val="nil"/>
            </w:tcBorders>
            <w:shd w:val="clear" w:color="auto" w:fill="D0E96C"/>
          </w:tcPr>
          <w:p w14:paraId="700F7A53" w14:textId="77777777" w:rsidR="0072038D" w:rsidRDefault="0072038D" w:rsidP="00B4537B">
            <w:pPr>
              <w:spacing w:line="276" w:lineRule="auto"/>
            </w:pPr>
            <w:r w:rsidRPr="3036A6D3">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1CD4C7C1" w14:textId="77777777" w:rsidR="0072038D" w:rsidRDefault="0072038D" w:rsidP="00B4537B">
            <w:pPr>
              <w:spacing w:line="276" w:lineRule="auto"/>
            </w:pPr>
            <w:r w:rsidRPr="3036A6D3">
              <w:rPr>
                <w:rFonts w:eastAsia="Arial" w:cs="Arial"/>
                <w:b/>
                <w:bCs/>
              </w:rPr>
              <w:t xml:space="preserve"> </w:t>
            </w:r>
          </w:p>
        </w:tc>
        <w:tc>
          <w:tcPr>
            <w:tcW w:w="1689" w:type="dxa"/>
            <w:gridSpan w:val="2"/>
            <w:tcBorders>
              <w:top w:val="nil"/>
              <w:left w:val="nil"/>
              <w:bottom w:val="single" w:sz="4" w:space="0" w:color="auto"/>
              <w:right w:val="nil"/>
            </w:tcBorders>
            <w:shd w:val="clear" w:color="auto" w:fill="D0E96C"/>
          </w:tcPr>
          <w:p w14:paraId="29FFE57F" w14:textId="77777777" w:rsidR="0072038D" w:rsidRDefault="0072038D" w:rsidP="00B4537B">
            <w:pPr>
              <w:spacing w:line="276" w:lineRule="auto"/>
              <w:jc w:val="center"/>
            </w:pPr>
            <w:r w:rsidRPr="3036A6D3">
              <w:rPr>
                <w:rFonts w:eastAsia="Arial" w:cs="Arial"/>
                <w:b/>
                <w:bCs/>
              </w:rPr>
              <w:t xml:space="preserve"> </w:t>
            </w:r>
          </w:p>
        </w:tc>
      </w:tr>
      <w:tr w:rsidR="0072038D" w14:paraId="3E074129" w14:textId="77777777" w:rsidTr="00716867">
        <w:trPr>
          <w:gridAfter w:val="3"/>
          <w:wAfter w:w="544" w:type="dxa"/>
        </w:trPr>
        <w:tc>
          <w:tcPr>
            <w:tcW w:w="3539" w:type="dxa"/>
            <w:tcBorders>
              <w:top w:val="nil"/>
              <w:left w:val="nil"/>
              <w:bottom w:val="nil"/>
              <w:right w:val="nil"/>
            </w:tcBorders>
            <w:shd w:val="clear" w:color="auto" w:fill="EFF7CE"/>
          </w:tcPr>
          <w:p w14:paraId="6EEA17DD"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25A27AC3" w14:textId="77777777" w:rsidR="0072038D" w:rsidRDefault="0072038D" w:rsidP="00B4537B">
            <w:pPr>
              <w:spacing w:line="276" w:lineRule="auto"/>
            </w:pPr>
            <w:r>
              <w:t>Reducing diarrhoea</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654C5FE2" w14:textId="77777777" w:rsidR="0072038D" w:rsidRDefault="0072038D" w:rsidP="00B4537B">
            <w:pPr>
              <w:spacing w:line="276" w:lineRule="auto"/>
              <w:jc w:val="center"/>
            </w:pPr>
            <w:r>
              <w:t>++</w:t>
            </w:r>
          </w:p>
        </w:tc>
      </w:tr>
      <w:tr w:rsidR="0072038D" w14:paraId="41B83814" w14:textId="77777777" w:rsidTr="00716867">
        <w:trPr>
          <w:gridAfter w:val="3"/>
          <w:wAfter w:w="544" w:type="dxa"/>
        </w:trPr>
        <w:tc>
          <w:tcPr>
            <w:tcW w:w="3539" w:type="dxa"/>
            <w:tcBorders>
              <w:top w:val="nil"/>
              <w:left w:val="nil"/>
              <w:bottom w:val="nil"/>
              <w:right w:val="nil"/>
            </w:tcBorders>
            <w:shd w:val="clear" w:color="auto" w:fill="EFF7CE"/>
          </w:tcPr>
          <w:p w14:paraId="375B967D"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4FA91605" w14:textId="77777777" w:rsidR="0072038D" w:rsidRDefault="0072038D" w:rsidP="00B4537B">
            <w:pPr>
              <w:spacing w:line="276" w:lineRule="auto"/>
            </w:pPr>
            <w:r>
              <w:rPr>
                <w:rFonts w:eastAsia="Arial" w:cs="Arial"/>
              </w:rPr>
              <w:t>Reducing post-weaning mortality</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24BEAB24" w14:textId="77777777" w:rsidR="0072038D" w:rsidRDefault="0072038D" w:rsidP="00B4537B">
            <w:pPr>
              <w:spacing w:line="276" w:lineRule="auto"/>
              <w:jc w:val="center"/>
            </w:pPr>
            <w:r w:rsidRPr="3036A6D3">
              <w:rPr>
                <w:rFonts w:eastAsia="Arial" w:cs="Arial"/>
              </w:rPr>
              <w:t xml:space="preserve"> </w:t>
            </w:r>
            <w:r>
              <w:rPr>
                <w:rFonts w:eastAsia="Arial" w:cs="Arial"/>
              </w:rPr>
              <w:t>+</w:t>
            </w:r>
          </w:p>
        </w:tc>
      </w:tr>
      <w:tr w:rsidR="0072038D" w14:paraId="1D39AF37" w14:textId="77777777" w:rsidTr="00716867">
        <w:trPr>
          <w:gridAfter w:val="3"/>
          <w:wAfter w:w="544" w:type="dxa"/>
        </w:trPr>
        <w:tc>
          <w:tcPr>
            <w:tcW w:w="3539" w:type="dxa"/>
            <w:tcBorders>
              <w:top w:val="nil"/>
              <w:left w:val="nil"/>
              <w:bottom w:val="nil"/>
              <w:right w:val="nil"/>
            </w:tcBorders>
            <w:shd w:val="clear" w:color="auto" w:fill="EFF7CE"/>
          </w:tcPr>
          <w:p w14:paraId="534C335A"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2D5AE69A" w14:textId="77777777" w:rsidR="0072038D" w:rsidRPr="3036A6D3" w:rsidRDefault="0072038D" w:rsidP="00B4537B">
            <w:pPr>
              <w:spacing w:line="276" w:lineRule="auto"/>
              <w:rPr>
                <w:rFonts w:eastAsia="Arial" w:cs="Arial"/>
              </w:rPr>
            </w:pPr>
            <w:r>
              <w:rPr>
                <w:rFonts w:eastAsia="Arial" w:cs="Arial"/>
              </w:rPr>
              <w:t>Enhancing growth rate</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134D72CC" w14:textId="77777777" w:rsidR="0072038D" w:rsidRPr="3036A6D3" w:rsidRDefault="0072038D" w:rsidP="00B4537B">
            <w:pPr>
              <w:spacing w:line="276" w:lineRule="auto"/>
              <w:jc w:val="center"/>
              <w:rPr>
                <w:rFonts w:eastAsia="Arial" w:cs="Arial"/>
              </w:rPr>
            </w:pPr>
            <w:r>
              <w:rPr>
                <w:rFonts w:eastAsia="Arial" w:cs="Arial"/>
              </w:rPr>
              <w:t>+</w:t>
            </w:r>
          </w:p>
        </w:tc>
      </w:tr>
      <w:tr w:rsidR="0072038D" w14:paraId="5EADCD50" w14:textId="77777777" w:rsidTr="00716867">
        <w:trPr>
          <w:gridAfter w:val="3"/>
          <w:wAfter w:w="544" w:type="dxa"/>
        </w:trPr>
        <w:tc>
          <w:tcPr>
            <w:tcW w:w="3539" w:type="dxa"/>
            <w:tcBorders>
              <w:top w:val="nil"/>
              <w:left w:val="nil"/>
              <w:bottom w:val="nil"/>
              <w:right w:val="nil"/>
            </w:tcBorders>
            <w:shd w:val="clear" w:color="auto" w:fill="EFF7CE"/>
          </w:tcPr>
          <w:p w14:paraId="49037FCF"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264B1632" w14:textId="77777777" w:rsidR="0072038D" w:rsidRDefault="0072038D" w:rsidP="00B4537B">
            <w:pPr>
              <w:spacing w:line="276" w:lineRule="auto"/>
            </w:pPr>
          </w:p>
        </w:tc>
        <w:tc>
          <w:tcPr>
            <w:tcW w:w="1689" w:type="dxa"/>
            <w:gridSpan w:val="2"/>
            <w:tcBorders>
              <w:top w:val="single" w:sz="4" w:space="0" w:color="auto"/>
              <w:left w:val="nil"/>
              <w:bottom w:val="nil"/>
              <w:right w:val="nil"/>
            </w:tcBorders>
            <w:shd w:val="clear" w:color="auto" w:fill="EFF7CE"/>
          </w:tcPr>
          <w:p w14:paraId="299F4885" w14:textId="77777777" w:rsidR="0072038D" w:rsidRDefault="0072038D" w:rsidP="00B4537B">
            <w:pPr>
              <w:spacing w:line="276" w:lineRule="auto"/>
              <w:jc w:val="center"/>
            </w:pPr>
            <w:r w:rsidRPr="3036A6D3">
              <w:rPr>
                <w:rFonts w:eastAsia="Arial" w:cs="Arial"/>
              </w:rPr>
              <w:t xml:space="preserve"> </w:t>
            </w:r>
          </w:p>
        </w:tc>
      </w:tr>
      <w:tr w:rsidR="0072038D" w14:paraId="36CE44C6" w14:textId="77777777" w:rsidTr="00716867">
        <w:trPr>
          <w:gridAfter w:val="3"/>
          <w:wAfter w:w="544" w:type="dxa"/>
        </w:trPr>
        <w:tc>
          <w:tcPr>
            <w:tcW w:w="3539" w:type="dxa"/>
            <w:tcBorders>
              <w:top w:val="nil"/>
              <w:left w:val="nil"/>
              <w:bottom w:val="nil"/>
              <w:right w:val="nil"/>
            </w:tcBorders>
            <w:shd w:val="clear" w:color="auto" w:fill="EFF7CE"/>
          </w:tcPr>
          <w:p w14:paraId="4CAA5C57"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3EA54D1F" w14:textId="77777777" w:rsidR="0072038D" w:rsidRPr="3036A6D3" w:rsidRDefault="0072038D" w:rsidP="00B4537B">
            <w:pPr>
              <w:spacing w:line="276" w:lineRule="auto"/>
              <w:rPr>
                <w:rFonts w:eastAsia="Arial" w:cs="Arial"/>
                <w:i/>
                <w:iCs/>
                <w:color w:val="000000" w:themeColor="text1"/>
              </w:rPr>
            </w:pPr>
            <w:r w:rsidRPr="3036A6D3">
              <w:rPr>
                <w:rFonts w:eastAsia="Arial" w:cs="Arial"/>
                <w:i/>
                <w:iCs/>
                <w:color w:val="000000" w:themeColor="text1"/>
              </w:rPr>
              <w:t>Other impacts</w:t>
            </w:r>
          </w:p>
        </w:tc>
        <w:tc>
          <w:tcPr>
            <w:tcW w:w="1689" w:type="dxa"/>
            <w:gridSpan w:val="2"/>
            <w:tcBorders>
              <w:top w:val="nil"/>
              <w:left w:val="nil"/>
              <w:bottom w:val="single" w:sz="4" w:space="0" w:color="auto"/>
              <w:right w:val="nil"/>
            </w:tcBorders>
            <w:shd w:val="clear" w:color="auto" w:fill="EFF7CE"/>
          </w:tcPr>
          <w:p w14:paraId="668C7E18" w14:textId="77777777" w:rsidR="0072038D" w:rsidRPr="3036A6D3" w:rsidRDefault="0072038D" w:rsidP="00B4537B">
            <w:pPr>
              <w:spacing w:line="276" w:lineRule="auto"/>
              <w:jc w:val="center"/>
              <w:rPr>
                <w:rFonts w:eastAsia="Arial" w:cs="Arial"/>
              </w:rPr>
            </w:pPr>
          </w:p>
        </w:tc>
      </w:tr>
      <w:tr w:rsidR="0072038D" w14:paraId="513B2597" w14:textId="77777777" w:rsidTr="00716867">
        <w:trPr>
          <w:gridAfter w:val="3"/>
          <w:wAfter w:w="544" w:type="dxa"/>
        </w:trPr>
        <w:tc>
          <w:tcPr>
            <w:tcW w:w="3539" w:type="dxa"/>
            <w:tcBorders>
              <w:top w:val="nil"/>
              <w:left w:val="nil"/>
              <w:bottom w:val="nil"/>
              <w:right w:val="nil"/>
            </w:tcBorders>
            <w:shd w:val="clear" w:color="auto" w:fill="EFF7CE"/>
          </w:tcPr>
          <w:p w14:paraId="2231228B"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5206F454" w14:textId="77777777" w:rsidR="0072038D" w:rsidRDefault="0072038D" w:rsidP="00B4537B">
            <w:pPr>
              <w:spacing w:line="276" w:lineRule="auto"/>
            </w:pPr>
            <w:r w:rsidRPr="3036A6D3">
              <w:rPr>
                <w:rFonts w:eastAsia="Arial" w:cs="Arial"/>
                <w:color w:val="000000" w:themeColor="text1"/>
              </w:rPr>
              <w:t>Reduced costs</w:t>
            </w:r>
          </w:p>
        </w:tc>
        <w:tc>
          <w:tcPr>
            <w:tcW w:w="1689" w:type="dxa"/>
            <w:gridSpan w:val="2"/>
            <w:tcBorders>
              <w:top w:val="single" w:sz="4" w:space="0" w:color="auto"/>
              <w:left w:val="single" w:sz="4" w:space="0" w:color="auto"/>
              <w:bottom w:val="single" w:sz="4" w:space="0" w:color="auto"/>
              <w:right w:val="single" w:sz="4" w:space="0" w:color="auto"/>
            </w:tcBorders>
          </w:tcPr>
          <w:p w14:paraId="6FD81F71" w14:textId="77777777" w:rsidR="0072038D" w:rsidRDefault="0072038D" w:rsidP="00B4537B">
            <w:pPr>
              <w:spacing w:line="276" w:lineRule="auto"/>
              <w:jc w:val="center"/>
            </w:pPr>
            <w:r>
              <w:t>+</w:t>
            </w:r>
          </w:p>
        </w:tc>
      </w:tr>
      <w:tr w:rsidR="0072038D" w14:paraId="69EAEFCF" w14:textId="77777777" w:rsidTr="00716867">
        <w:trPr>
          <w:gridAfter w:val="3"/>
          <w:wAfter w:w="544" w:type="dxa"/>
        </w:trPr>
        <w:tc>
          <w:tcPr>
            <w:tcW w:w="3539" w:type="dxa"/>
            <w:tcBorders>
              <w:top w:val="nil"/>
              <w:left w:val="nil"/>
              <w:bottom w:val="nil"/>
              <w:right w:val="nil"/>
            </w:tcBorders>
            <w:shd w:val="clear" w:color="auto" w:fill="EFF7CE"/>
          </w:tcPr>
          <w:p w14:paraId="651DEF4A"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4871D721" w14:textId="77777777" w:rsidR="0072038D" w:rsidRDefault="0072038D" w:rsidP="00B4537B">
            <w:pPr>
              <w:spacing w:line="276" w:lineRule="auto"/>
            </w:pPr>
            <w:r w:rsidRPr="3036A6D3">
              <w:rPr>
                <w:rFonts w:eastAsia="Arial" w:cs="Arial"/>
                <w:color w:val="000000" w:themeColor="text1"/>
              </w:rPr>
              <w:t>Improved welfare</w:t>
            </w:r>
          </w:p>
        </w:tc>
        <w:tc>
          <w:tcPr>
            <w:tcW w:w="1689" w:type="dxa"/>
            <w:gridSpan w:val="2"/>
            <w:tcBorders>
              <w:top w:val="single" w:sz="4" w:space="0" w:color="auto"/>
              <w:left w:val="single" w:sz="4" w:space="0" w:color="auto"/>
              <w:bottom w:val="single" w:sz="4" w:space="0" w:color="auto"/>
              <w:right w:val="single" w:sz="4" w:space="0" w:color="auto"/>
            </w:tcBorders>
          </w:tcPr>
          <w:p w14:paraId="5256E062" w14:textId="77777777" w:rsidR="0072038D" w:rsidRDefault="0072038D" w:rsidP="00B4537B">
            <w:pPr>
              <w:spacing w:line="276" w:lineRule="auto"/>
              <w:jc w:val="center"/>
            </w:pPr>
            <w:r>
              <w:t>+</w:t>
            </w:r>
          </w:p>
        </w:tc>
      </w:tr>
      <w:tr w:rsidR="0072038D" w14:paraId="4F169D22" w14:textId="77777777" w:rsidTr="00716867">
        <w:trPr>
          <w:gridAfter w:val="3"/>
          <w:wAfter w:w="544" w:type="dxa"/>
        </w:trPr>
        <w:tc>
          <w:tcPr>
            <w:tcW w:w="3539" w:type="dxa"/>
            <w:tcBorders>
              <w:top w:val="nil"/>
              <w:left w:val="nil"/>
              <w:bottom w:val="nil"/>
              <w:right w:val="nil"/>
            </w:tcBorders>
            <w:shd w:val="clear" w:color="auto" w:fill="EFF7CE"/>
          </w:tcPr>
          <w:p w14:paraId="74FEBABA"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6B4E6C4D"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3A9DB431" w14:textId="77777777" w:rsidR="0072038D" w:rsidRDefault="0072038D" w:rsidP="00B4537B">
            <w:pPr>
              <w:spacing w:line="276" w:lineRule="auto"/>
              <w:jc w:val="center"/>
            </w:pPr>
            <w:r w:rsidRPr="3036A6D3">
              <w:rPr>
                <w:rFonts w:eastAsia="Arial" w:cs="Arial"/>
              </w:rPr>
              <w:t xml:space="preserve"> </w:t>
            </w:r>
          </w:p>
        </w:tc>
      </w:tr>
      <w:tr w:rsidR="0072038D" w14:paraId="454D967D" w14:textId="77777777" w:rsidTr="00716867">
        <w:trPr>
          <w:gridAfter w:val="3"/>
          <w:wAfter w:w="544" w:type="dxa"/>
        </w:trPr>
        <w:tc>
          <w:tcPr>
            <w:tcW w:w="3539" w:type="dxa"/>
            <w:tcBorders>
              <w:top w:val="nil"/>
              <w:left w:val="nil"/>
              <w:bottom w:val="nil"/>
              <w:right w:val="nil"/>
            </w:tcBorders>
            <w:shd w:val="clear" w:color="auto" w:fill="D0E96C"/>
          </w:tcPr>
          <w:p w14:paraId="3196F952" w14:textId="77777777" w:rsidR="0072038D" w:rsidRDefault="0072038D" w:rsidP="00B4537B">
            <w:pPr>
              <w:spacing w:line="276" w:lineRule="auto"/>
            </w:pPr>
            <w:r w:rsidRPr="3036A6D3">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07E77BB6"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56819C14" w14:textId="77777777" w:rsidR="0072038D" w:rsidRDefault="0072038D" w:rsidP="00B4537B">
            <w:pPr>
              <w:spacing w:line="276" w:lineRule="auto"/>
              <w:jc w:val="center"/>
            </w:pPr>
            <w:r w:rsidRPr="3036A6D3">
              <w:rPr>
                <w:rFonts w:eastAsia="Arial" w:cs="Arial"/>
              </w:rPr>
              <w:t xml:space="preserve"> </w:t>
            </w:r>
          </w:p>
        </w:tc>
      </w:tr>
      <w:tr w:rsidR="0072038D" w14:paraId="1FCF045A" w14:textId="77777777" w:rsidTr="00716867">
        <w:trPr>
          <w:gridAfter w:val="3"/>
          <w:wAfter w:w="544" w:type="dxa"/>
        </w:trPr>
        <w:tc>
          <w:tcPr>
            <w:tcW w:w="3539" w:type="dxa"/>
            <w:tcBorders>
              <w:top w:val="nil"/>
              <w:left w:val="nil"/>
              <w:bottom w:val="nil"/>
              <w:right w:val="nil"/>
            </w:tcBorders>
            <w:shd w:val="clear" w:color="auto" w:fill="EFF7CE"/>
          </w:tcPr>
          <w:p w14:paraId="4C93107A"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40EBF4B5"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37179C2C" w14:textId="77777777" w:rsidR="0072038D" w:rsidRDefault="0072038D" w:rsidP="00B4537B">
            <w:pPr>
              <w:spacing w:line="276" w:lineRule="auto"/>
              <w:jc w:val="center"/>
            </w:pPr>
            <w:r>
              <w:t>£</w:t>
            </w:r>
          </w:p>
        </w:tc>
      </w:tr>
      <w:tr w:rsidR="0072038D" w14:paraId="0BAD8381" w14:textId="77777777" w:rsidTr="00716867">
        <w:trPr>
          <w:gridAfter w:val="3"/>
          <w:wAfter w:w="544" w:type="dxa"/>
        </w:trPr>
        <w:tc>
          <w:tcPr>
            <w:tcW w:w="3539" w:type="dxa"/>
            <w:tcBorders>
              <w:top w:val="nil"/>
              <w:left w:val="nil"/>
              <w:bottom w:val="nil"/>
              <w:right w:val="nil"/>
            </w:tcBorders>
            <w:shd w:val="clear" w:color="auto" w:fill="EFF7CE"/>
          </w:tcPr>
          <w:p w14:paraId="63E6A54B"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nil"/>
            </w:tcBorders>
            <w:shd w:val="clear" w:color="auto" w:fill="EFF7CE"/>
          </w:tcPr>
          <w:p w14:paraId="22601BB8"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5C1423C7" w14:textId="77777777" w:rsidR="0072038D" w:rsidRDefault="0072038D" w:rsidP="00B4537B">
            <w:pPr>
              <w:spacing w:line="276" w:lineRule="auto"/>
              <w:jc w:val="center"/>
            </w:pPr>
            <w:r w:rsidRPr="3036A6D3">
              <w:rPr>
                <w:rFonts w:eastAsia="Arial" w:cs="Arial"/>
              </w:rPr>
              <w:t xml:space="preserve"> </w:t>
            </w:r>
          </w:p>
        </w:tc>
      </w:tr>
      <w:tr w:rsidR="0072038D" w14:paraId="40705ADD" w14:textId="77777777" w:rsidTr="00716867">
        <w:trPr>
          <w:gridAfter w:val="3"/>
          <w:wAfter w:w="544" w:type="dxa"/>
        </w:trPr>
        <w:tc>
          <w:tcPr>
            <w:tcW w:w="3539" w:type="dxa"/>
            <w:tcBorders>
              <w:top w:val="nil"/>
              <w:left w:val="nil"/>
              <w:bottom w:val="nil"/>
              <w:right w:val="nil"/>
            </w:tcBorders>
            <w:shd w:val="clear" w:color="auto" w:fill="D0E96C"/>
          </w:tcPr>
          <w:p w14:paraId="1A9AA928" w14:textId="77777777" w:rsidR="0072038D" w:rsidRDefault="0072038D" w:rsidP="00B4537B">
            <w:pPr>
              <w:spacing w:line="276" w:lineRule="auto"/>
            </w:pPr>
            <w:r w:rsidRPr="3036A6D3">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3A582D56"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63D012DC" w14:textId="77777777" w:rsidR="0072038D" w:rsidRDefault="0072038D" w:rsidP="00B4537B">
            <w:pPr>
              <w:spacing w:line="276" w:lineRule="auto"/>
              <w:jc w:val="center"/>
            </w:pPr>
            <w:r w:rsidRPr="3036A6D3">
              <w:rPr>
                <w:rFonts w:eastAsia="Arial" w:cs="Arial"/>
              </w:rPr>
              <w:t xml:space="preserve"> </w:t>
            </w:r>
          </w:p>
        </w:tc>
      </w:tr>
      <w:tr w:rsidR="0072038D" w14:paraId="43509578" w14:textId="77777777" w:rsidTr="00716867">
        <w:trPr>
          <w:gridAfter w:val="3"/>
          <w:wAfter w:w="544" w:type="dxa"/>
        </w:trPr>
        <w:tc>
          <w:tcPr>
            <w:tcW w:w="3539" w:type="dxa"/>
            <w:tcBorders>
              <w:top w:val="nil"/>
              <w:left w:val="nil"/>
              <w:bottom w:val="nil"/>
              <w:right w:val="nil"/>
            </w:tcBorders>
            <w:shd w:val="clear" w:color="auto" w:fill="EFF7CE"/>
          </w:tcPr>
          <w:p w14:paraId="315A9B11"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7BFB994A"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7E349BF9" w14:textId="77777777" w:rsidR="0072038D" w:rsidRDefault="0072038D" w:rsidP="00B4537B">
            <w:pPr>
              <w:spacing w:line="276" w:lineRule="auto"/>
              <w:jc w:val="center"/>
            </w:pPr>
            <w:r>
              <w:t>Fast</w:t>
            </w:r>
          </w:p>
        </w:tc>
      </w:tr>
      <w:tr w:rsidR="0072038D" w14:paraId="24DD8CB1" w14:textId="77777777" w:rsidTr="00716867">
        <w:trPr>
          <w:gridAfter w:val="3"/>
          <w:wAfter w:w="544" w:type="dxa"/>
        </w:trPr>
        <w:tc>
          <w:tcPr>
            <w:tcW w:w="3539" w:type="dxa"/>
            <w:tcBorders>
              <w:top w:val="nil"/>
              <w:left w:val="nil"/>
              <w:bottom w:val="nil"/>
              <w:right w:val="nil"/>
            </w:tcBorders>
            <w:shd w:val="clear" w:color="auto" w:fill="EFF7CE"/>
          </w:tcPr>
          <w:p w14:paraId="0582F9BC"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nil"/>
            </w:tcBorders>
            <w:shd w:val="clear" w:color="auto" w:fill="EFF7CE"/>
          </w:tcPr>
          <w:p w14:paraId="0CB34C4F"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55833037" w14:textId="77777777" w:rsidR="0072038D" w:rsidRDefault="0072038D" w:rsidP="00B4537B">
            <w:pPr>
              <w:spacing w:line="276" w:lineRule="auto"/>
              <w:jc w:val="center"/>
            </w:pPr>
            <w:r w:rsidRPr="3036A6D3">
              <w:rPr>
                <w:rFonts w:eastAsia="Arial" w:cs="Arial"/>
              </w:rPr>
              <w:t xml:space="preserve"> </w:t>
            </w:r>
          </w:p>
        </w:tc>
      </w:tr>
      <w:tr w:rsidR="0072038D" w14:paraId="1CEC5E21" w14:textId="77777777" w:rsidTr="00716867">
        <w:trPr>
          <w:gridAfter w:val="3"/>
          <w:wAfter w:w="544" w:type="dxa"/>
        </w:trPr>
        <w:tc>
          <w:tcPr>
            <w:tcW w:w="3539" w:type="dxa"/>
            <w:tcBorders>
              <w:top w:val="nil"/>
              <w:left w:val="nil"/>
              <w:bottom w:val="nil"/>
              <w:right w:val="nil"/>
            </w:tcBorders>
            <w:shd w:val="clear" w:color="auto" w:fill="D0E96C"/>
          </w:tcPr>
          <w:p w14:paraId="626B2C8E" w14:textId="77777777" w:rsidR="0072038D" w:rsidRDefault="0072038D" w:rsidP="00B4537B">
            <w:pPr>
              <w:spacing w:line="276" w:lineRule="auto"/>
            </w:pPr>
            <w:r w:rsidRPr="3036A6D3">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44991DA6"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41134FE2" w14:textId="77777777" w:rsidR="0072038D" w:rsidRDefault="0072038D" w:rsidP="00B4537B">
            <w:pPr>
              <w:spacing w:line="276" w:lineRule="auto"/>
              <w:jc w:val="center"/>
            </w:pPr>
            <w:r w:rsidRPr="3036A6D3">
              <w:rPr>
                <w:rFonts w:eastAsia="Arial" w:cs="Arial"/>
              </w:rPr>
              <w:t xml:space="preserve"> </w:t>
            </w:r>
          </w:p>
        </w:tc>
      </w:tr>
      <w:tr w:rsidR="0072038D" w14:paraId="5D8EB86D" w14:textId="77777777" w:rsidTr="00716867">
        <w:trPr>
          <w:gridAfter w:val="3"/>
          <w:wAfter w:w="544" w:type="dxa"/>
        </w:trPr>
        <w:tc>
          <w:tcPr>
            <w:tcW w:w="3539" w:type="dxa"/>
            <w:tcBorders>
              <w:top w:val="nil"/>
              <w:left w:val="nil"/>
              <w:bottom w:val="nil"/>
              <w:right w:val="nil"/>
            </w:tcBorders>
            <w:shd w:val="clear" w:color="auto" w:fill="EFF7CE"/>
          </w:tcPr>
          <w:p w14:paraId="32E3E757"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6C2EB5CA" w14:textId="77777777" w:rsidR="0072038D" w:rsidRDefault="0072038D" w:rsidP="00B4537B">
            <w:pPr>
              <w:spacing w:line="276" w:lineRule="auto"/>
            </w:pPr>
            <w:r w:rsidRPr="3036A6D3">
              <w:rPr>
                <w:rFonts w:eastAsia="Arial" w:cs="Arial"/>
                <w:color w:val="000000" w:themeColor="text1"/>
              </w:rPr>
              <w:t>Quality</w:t>
            </w:r>
          </w:p>
        </w:tc>
        <w:tc>
          <w:tcPr>
            <w:tcW w:w="1689" w:type="dxa"/>
            <w:gridSpan w:val="2"/>
            <w:tcBorders>
              <w:top w:val="single" w:sz="4" w:space="0" w:color="auto"/>
              <w:left w:val="single" w:sz="4" w:space="0" w:color="auto"/>
              <w:bottom w:val="single" w:sz="4" w:space="0" w:color="auto"/>
              <w:right w:val="single" w:sz="4" w:space="0" w:color="auto"/>
            </w:tcBorders>
          </w:tcPr>
          <w:p w14:paraId="570107A2" w14:textId="77777777" w:rsidR="0072038D" w:rsidRDefault="0072038D" w:rsidP="00B4537B">
            <w:pPr>
              <w:spacing w:line="276" w:lineRule="auto"/>
              <w:jc w:val="center"/>
            </w:pPr>
            <w:r>
              <w:t>Low</w:t>
            </w:r>
          </w:p>
        </w:tc>
      </w:tr>
      <w:tr w:rsidR="0072038D" w14:paraId="3651B5EF" w14:textId="77777777" w:rsidTr="00716867">
        <w:trPr>
          <w:gridAfter w:val="3"/>
          <w:wAfter w:w="544" w:type="dxa"/>
        </w:trPr>
        <w:tc>
          <w:tcPr>
            <w:tcW w:w="3539" w:type="dxa"/>
            <w:tcBorders>
              <w:top w:val="nil"/>
              <w:left w:val="nil"/>
              <w:bottom w:val="nil"/>
              <w:right w:val="nil"/>
            </w:tcBorders>
            <w:shd w:val="clear" w:color="auto" w:fill="EFF7CE"/>
          </w:tcPr>
          <w:p w14:paraId="474620FD"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686C5942" w14:textId="77777777" w:rsidR="0072038D" w:rsidRDefault="0072038D" w:rsidP="00B4537B">
            <w:pPr>
              <w:spacing w:line="276" w:lineRule="auto"/>
            </w:pPr>
            <w:r w:rsidRPr="3036A6D3">
              <w:rPr>
                <w:rFonts w:eastAsia="Arial" w:cs="Arial"/>
                <w:color w:val="000000" w:themeColor="text1"/>
              </w:rPr>
              <w:t>Context</w:t>
            </w:r>
          </w:p>
        </w:tc>
        <w:tc>
          <w:tcPr>
            <w:tcW w:w="1689" w:type="dxa"/>
            <w:gridSpan w:val="2"/>
            <w:tcBorders>
              <w:top w:val="single" w:sz="4" w:space="0" w:color="auto"/>
              <w:left w:val="single" w:sz="8" w:space="0" w:color="auto"/>
              <w:bottom w:val="single" w:sz="8" w:space="0" w:color="auto"/>
              <w:right w:val="single" w:sz="8" w:space="0" w:color="auto"/>
            </w:tcBorders>
          </w:tcPr>
          <w:p w14:paraId="1FA92088" w14:textId="77777777" w:rsidR="0072038D" w:rsidRDefault="0072038D" w:rsidP="00B4537B">
            <w:pPr>
              <w:spacing w:line="276" w:lineRule="auto"/>
              <w:jc w:val="center"/>
            </w:pPr>
            <w:r>
              <w:t>Moderate</w:t>
            </w:r>
          </w:p>
        </w:tc>
      </w:tr>
      <w:tr w:rsidR="0072038D" w14:paraId="72DE903D" w14:textId="77777777" w:rsidTr="00716867">
        <w:trPr>
          <w:gridAfter w:val="3"/>
          <w:wAfter w:w="544" w:type="dxa"/>
        </w:trPr>
        <w:tc>
          <w:tcPr>
            <w:tcW w:w="3539" w:type="dxa"/>
            <w:tcBorders>
              <w:top w:val="nil"/>
              <w:left w:val="nil"/>
              <w:bottom w:val="nil"/>
              <w:right w:val="nil"/>
            </w:tcBorders>
            <w:shd w:val="clear" w:color="auto" w:fill="EFF7CE"/>
          </w:tcPr>
          <w:p w14:paraId="77BD51F6"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34FE36CA" w14:textId="77777777" w:rsidR="0072038D" w:rsidRDefault="0072038D" w:rsidP="00B4537B">
            <w:pPr>
              <w:spacing w:line="276" w:lineRule="auto"/>
            </w:pPr>
            <w:r w:rsidRPr="3036A6D3">
              <w:rPr>
                <w:rFonts w:eastAsia="Arial" w:cs="Arial"/>
                <w:color w:val="000000" w:themeColor="text1"/>
              </w:rPr>
              <w:t>Overall</w:t>
            </w:r>
          </w:p>
        </w:tc>
        <w:tc>
          <w:tcPr>
            <w:tcW w:w="1689" w:type="dxa"/>
            <w:gridSpan w:val="2"/>
            <w:tcBorders>
              <w:top w:val="single" w:sz="8" w:space="0" w:color="auto"/>
              <w:left w:val="single" w:sz="8" w:space="0" w:color="auto"/>
              <w:bottom w:val="single" w:sz="8" w:space="0" w:color="auto"/>
              <w:right w:val="single" w:sz="8" w:space="0" w:color="auto"/>
            </w:tcBorders>
          </w:tcPr>
          <w:p w14:paraId="1788B6EE" w14:textId="77777777" w:rsidR="0072038D" w:rsidRDefault="0072038D" w:rsidP="00B4537B">
            <w:pPr>
              <w:spacing w:line="276" w:lineRule="auto"/>
              <w:jc w:val="center"/>
            </w:pPr>
            <w:r>
              <w:t>Low</w:t>
            </w:r>
          </w:p>
        </w:tc>
      </w:tr>
      <w:tr w:rsidR="0072038D" w14:paraId="146DB93D" w14:textId="77777777" w:rsidTr="00716867">
        <w:tc>
          <w:tcPr>
            <w:tcW w:w="3539" w:type="dxa"/>
            <w:tcBorders>
              <w:top w:val="nil"/>
              <w:left w:val="nil"/>
              <w:bottom w:val="nil"/>
              <w:right w:val="nil"/>
            </w:tcBorders>
            <w:vAlign w:val="center"/>
          </w:tcPr>
          <w:p w14:paraId="5F5074CF" w14:textId="77777777" w:rsidR="0072038D" w:rsidRDefault="0072038D" w:rsidP="00B4537B">
            <w:pPr>
              <w:spacing w:line="276" w:lineRule="auto"/>
            </w:pPr>
          </w:p>
        </w:tc>
        <w:tc>
          <w:tcPr>
            <w:tcW w:w="236" w:type="dxa"/>
            <w:tcBorders>
              <w:top w:val="nil"/>
              <w:left w:val="nil"/>
              <w:bottom w:val="nil"/>
              <w:right w:val="nil"/>
            </w:tcBorders>
            <w:vAlign w:val="center"/>
          </w:tcPr>
          <w:p w14:paraId="2C9E24C2"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49F4EE1C" w14:textId="77777777" w:rsidR="0072038D" w:rsidRDefault="0072038D" w:rsidP="00B4537B">
            <w:pPr>
              <w:spacing w:line="276" w:lineRule="auto"/>
            </w:pPr>
          </w:p>
        </w:tc>
        <w:tc>
          <w:tcPr>
            <w:tcW w:w="1696" w:type="dxa"/>
            <w:gridSpan w:val="2"/>
            <w:tcBorders>
              <w:top w:val="single" w:sz="8" w:space="0" w:color="auto"/>
              <w:left w:val="nil"/>
              <w:bottom w:val="nil"/>
              <w:right w:val="nil"/>
            </w:tcBorders>
            <w:vAlign w:val="center"/>
          </w:tcPr>
          <w:p w14:paraId="545F7486" w14:textId="77777777" w:rsidR="0072038D" w:rsidRDefault="0072038D" w:rsidP="00B4537B">
            <w:pPr>
              <w:spacing w:line="276" w:lineRule="auto"/>
            </w:pPr>
          </w:p>
        </w:tc>
        <w:tc>
          <w:tcPr>
            <w:tcW w:w="236" w:type="dxa"/>
            <w:tcBorders>
              <w:top w:val="nil"/>
              <w:left w:val="nil"/>
              <w:bottom w:val="nil"/>
              <w:right w:val="nil"/>
            </w:tcBorders>
            <w:vAlign w:val="center"/>
          </w:tcPr>
          <w:p w14:paraId="6D06160A" w14:textId="77777777" w:rsidR="0072038D" w:rsidRDefault="0072038D" w:rsidP="00B4537B">
            <w:pPr>
              <w:spacing w:line="276" w:lineRule="auto"/>
            </w:pPr>
          </w:p>
        </w:tc>
        <w:tc>
          <w:tcPr>
            <w:tcW w:w="236" w:type="dxa"/>
            <w:tcBorders>
              <w:top w:val="nil"/>
              <w:left w:val="nil"/>
              <w:bottom w:val="nil"/>
              <w:right w:val="nil"/>
            </w:tcBorders>
            <w:vAlign w:val="center"/>
          </w:tcPr>
          <w:p w14:paraId="1D8863EA" w14:textId="77777777" w:rsidR="0072038D" w:rsidRDefault="0072038D" w:rsidP="00B4537B">
            <w:pPr>
              <w:spacing w:line="276" w:lineRule="auto"/>
            </w:pPr>
          </w:p>
        </w:tc>
      </w:tr>
    </w:tbl>
    <w:p w14:paraId="50681999" w14:textId="5710F216" w:rsidR="00957A52" w:rsidRDefault="00957A52" w:rsidP="00B4537B">
      <w:pPr>
        <w:spacing w:line="276" w:lineRule="auto"/>
      </w:pPr>
    </w:p>
    <w:p w14:paraId="40240E1C" w14:textId="77777777" w:rsidR="00957A52" w:rsidRDefault="00957A52">
      <w:pPr>
        <w:jc w:val="left"/>
      </w:pPr>
      <w:r>
        <w:br w:type="page"/>
      </w:r>
    </w:p>
    <w:p w14:paraId="44AAE483" w14:textId="77777777" w:rsidR="0072038D" w:rsidRPr="009412B0" w:rsidRDefault="0072038D" w:rsidP="00B4537B">
      <w:pPr>
        <w:spacing w:line="276" w:lineRule="auto"/>
        <w:rPr>
          <w:rFonts w:eastAsiaTheme="majorEastAsia"/>
          <w:b/>
          <w:bCs/>
        </w:rPr>
      </w:pPr>
      <w:r w:rsidRPr="3036A6D3">
        <w:t xml:space="preserve"> </w:t>
      </w:r>
      <w:r w:rsidRPr="009412B0">
        <w:rPr>
          <w:b/>
          <w:bCs/>
        </w:rPr>
        <w:t>Narrative Summary</w:t>
      </w:r>
    </w:p>
    <w:p w14:paraId="7B0005DC" w14:textId="71EB7A8D" w:rsidR="0072038D" w:rsidRDefault="0072038D" w:rsidP="00B4537B">
      <w:pPr>
        <w:spacing w:line="276" w:lineRule="auto"/>
        <w:rPr>
          <w:b/>
          <w:bCs/>
        </w:rPr>
      </w:pPr>
      <w:r w:rsidRPr="00A80904">
        <w:rPr>
          <w:b/>
          <w:bCs/>
        </w:rPr>
        <w:t>1. What is the practice?</w:t>
      </w:r>
    </w:p>
    <w:p w14:paraId="71C95BF8" w14:textId="159884E2" w:rsidR="00B4518D" w:rsidRPr="00B4518D" w:rsidRDefault="00B4518D" w:rsidP="00B4537B">
      <w:pPr>
        <w:spacing w:line="276" w:lineRule="auto"/>
      </w:pPr>
      <w:r w:rsidRPr="00B4518D">
        <w:t xml:space="preserve">This practice consists in </w:t>
      </w:r>
      <w:r w:rsidR="00FA6BA5">
        <w:t xml:space="preserve">adding essential oils or plant extracts to pig diets. </w:t>
      </w:r>
      <w:r w:rsidR="00FA6BA5" w:rsidRPr="00FA6BA5">
        <w:t>Natural or refined essential oils and extracts derived from medicinal plants have powerful antimicrobial, antioxidant and anti-inflammatory properties</w:t>
      </w:r>
      <w:r w:rsidR="00FA6BA5">
        <w:t xml:space="preserve">. </w:t>
      </w:r>
      <w:r w:rsidR="00FA6BA5" w:rsidRPr="00FA6BA5">
        <w:t xml:space="preserve">Treatment with essential oils and plant extracts can reduce pathogen colonisation in caecum, colon and rectum and </w:t>
      </w:r>
      <w:r w:rsidR="0DC75917">
        <w:t xml:space="preserve">have been </w:t>
      </w:r>
      <w:r w:rsidR="00FA6BA5" w:rsidRPr="00FA6BA5">
        <w:t xml:space="preserve">shown to downregulate expression of bacterial virulence factors such as toxins, adhesion to enterocytes, motility and quorum sensing. </w:t>
      </w:r>
    </w:p>
    <w:p w14:paraId="4AEDBFAF" w14:textId="470A75D8" w:rsidR="0072038D" w:rsidRDefault="0072038D" w:rsidP="00B4537B">
      <w:pPr>
        <w:spacing w:line="276" w:lineRule="auto"/>
        <w:rPr>
          <w:b/>
          <w:bCs/>
        </w:rPr>
      </w:pPr>
      <w:r w:rsidRPr="00A80904">
        <w:rPr>
          <w:b/>
          <w:bCs/>
        </w:rPr>
        <w:t>2. How effective is it?</w:t>
      </w:r>
    </w:p>
    <w:p w14:paraId="7757BEED" w14:textId="70C6D13E" w:rsidR="00FA6BA5" w:rsidRPr="00FA6BA5" w:rsidRDefault="00FA6BA5" w:rsidP="00B4537B">
      <w:pPr>
        <w:spacing w:line="276" w:lineRule="auto"/>
      </w:pPr>
      <w:r>
        <w:t xml:space="preserve">The effectiveness of these substances is widely variable, depending on the oil or plant extract in question. It seems that when carefully included in feed, it has good effects on reducing </w:t>
      </w:r>
      <w:r w:rsidR="00405878">
        <w:t>PWD</w:t>
      </w:r>
      <w:r>
        <w:t xml:space="preserve"> by </w:t>
      </w:r>
      <w:r w:rsidR="00B1726A">
        <w:t>improving gut-health generally through antimicrobial or anti-inflammatory effects.</w:t>
      </w:r>
    </w:p>
    <w:p w14:paraId="1DDF72AB" w14:textId="72AC7588" w:rsidR="0072038D" w:rsidRDefault="0072038D" w:rsidP="00B4537B">
      <w:pPr>
        <w:spacing w:line="276" w:lineRule="auto"/>
        <w:rPr>
          <w:b/>
          <w:bCs/>
        </w:rPr>
      </w:pPr>
      <w:r w:rsidRPr="00A80904">
        <w:rPr>
          <w:b/>
          <w:bCs/>
        </w:rPr>
        <w:t>3. Where does it work?</w:t>
      </w:r>
    </w:p>
    <w:p w14:paraId="5D25D75E" w14:textId="783DF104" w:rsidR="00B1726A" w:rsidRDefault="00B1726A" w:rsidP="00B4537B">
      <w:pPr>
        <w:spacing w:line="276" w:lineRule="auto"/>
      </w:pPr>
      <w:r w:rsidRPr="00B1726A">
        <w:t xml:space="preserve">Applicable to any scale of pig farming, whether indoors or out, and for all breeds. Since most farmers rely on commercially sourced formulated feeds the implementation of this practice will depend on the range of offers of your feed supplier. Implementing this practice on feed mills for large scale production of diets will depend on the </w:t>
      </w:r>
      <w:r>
        <w:t>oils and plant extracts</w:t>
      </w:r>
      <w:r w:rsidRPr="00B1726A">
        <w:t xml:space="preserve"> </w:t>
      </w:r>
      <w:r>
        <w:t xml:space="preserve">commercially </w:t>
      </w:r>
      <w:r w:rsidRPr="00B1726A">
        <w:t>availabl</w:t>
      </w:r>
      <w:r>
        <w:t>e and</w:t>
      </w:r>
      <w:r w:rsidRPr="00B1726A">
        <w:t xml:space="preserve"> their price. </w:t>
      </w:r>
    </w:p>
    <w:p w14:paraId="4679B4B0" w14:textId="01913BA4" w:rsidR="00DD7AB8" w:rsidRDefault="00DD7AB8" w:rsidP="00B4537B">
      <w:pPr>
        <w:spacing w:line="276" w:lineRule="auto"/>
        <w:rPr>
          <w:i/>
          <w:iCs/>
        </w:rPr>
      </w:pPr>
      <w:r>
        <w:t>There are some papers describing how d</w:t>
      </w:r>
      <w:r w:rsidRPr="00DD7AB8">
        <w:t>ietary plant extracts alleviate diarrh</w:t>
      </w:r>
      <w:r>
        <w:t>o</w:t>
      </w:r>
      <w:r w:rsidRPr="00DD7AB8">
        <w:t xml:space="preserve">ea and alter </w:t>
      </w:r>
      <w:r>
        <w:t xml:space="preserve">the </w:t>
      </w:r>
      <w:r w:rsidRPr="00DD7AB8">
        <w:t xml:space="preserve">immune response of weaned pigs experimentally infected with a pathogenic </w:t>
      </w:r>
      <w:r w:rsidR="00850A13" w:rsidRPr="00520C77">
        <w:rPr>
          <w:i/>
          <w:iCs/>
        </w:rPr>
        <w:t>E</w:t>
      </w:r>
      <w:r w:rsidR="00850A13">
        <w:rPr>
          <w:i/>
          <w:iCs/>
        </w:rPr>
        <w:t>.</w:t>
      </w:r>
      <w:r w:rsidR="00850A13" w:rsidRPr="00520C77">
        <w:rPr>
          <w:i/>
          <w:iCs/>
        </w:rPr>
        <w:t xml:space="preserve"> </w:t>
      </w:r>
      <w:r w:rsidR="00520C77" w:rsidRPr="00520C77">
        <w:rPr>
          <w:i/>
          <w:iCs/>
        </w:rPr>
        <w:t>coli</w:t>
      </w:r>
      <w:r w:rsidR="00CE35C0">
        <w:rPr>
          <w:i/>
          <w:iCs/>
        </w:rPr>
        <w:t xml:space="preserve"> </w:t>
      </w:r>
      <w:r w:rsidR="00CE35C0" w:rsidRPr="00CE35C0">
        <w:fldChar w:fldCharType="begin">
          <w:fldData xml:space="preserve">PEVuZE5vdGU+PENpdGU+PEF1dGhvcj5MaXU8L0F1dGhvcj48WWVhcj4yMDEzPC9ZZWFyPjxSZWNO
dW0+ODg4PC9SZWNOdW0+PERpc3BsYXlUZXh0PihMaXUgZXQgYWwuLCAyMDEzOyBCb250ZW1wbyBl
dCBhbC4sIDIwMTQpPC9EaXNwbGF5VGV4dD48cmVjb3JkPjxyZWMtbnVtYmVyPjg4ODwvcmVjLW51
bWJlcj48Zm9yZWlnbi1rZXlzPjxrZXkgYXBwPSJFTiIgZGItaWQ9Ijk5c3B4dHhhanhzYXNiZWZy
OTVwZjAwcmZyczAwZXA5dmUyYSIgdGltZXN0YW1wPSIxNjY2NjQ5MjY3Ij44ODg8L2tleT48L2Zv
cmVpZ24ta2V5cz48cmVmLXR5cGUgbmFtZT0iSm91cm5hbCBBcnRpY2xlIj4xNzwvcmVmLXR5cGU+
PGNvbnRyaWJ1dG9ycz48YXV0aG9ycz48YXV0aG9yPkxpdSwgWS48L2F1dGhvcj48YXV0aG9yPlNv
bmcsIE0uPC9hdXRob3I+PGF1dGhvcj5DaGUsIFQuIE0uPC9hdXRob3I+PGF1dGhvcj5BbG1laWRh
LCBKLiBBLjwvYXV0aG9yPjxhdXRob3I+TGVlLCBKLiBKLjwvYXV0aG9yPjxhdXRob3I+QnJhdm8s
IEQuPC9hdXRob3I+PGF1dGhvcj5NYWRkb3gsIEMuIFcuPC9hdXRob3I+PGF1dGhvcj5QZXR0aWdy
ZXcsIEouIEUuPC9hdXRob3I+PC9hdXRob3JzPjwvY29udHJpYnV0b3JzPjxhdXRoLWFkZHJlc3M+
RGVwYXJ0bWVudCBvZiBBbmltYWwgU2NpZW5jZXMsIFVuaXZlcnNpdHkgb2YgSWxsaW5vaXMgYXQg
VXJiYW5hLUNoYW1wYWlnbiwgVXJiYW5hIDYxODAxLjwvYXV0aC1hZGRyZXNzPjx0aXRsZXM+PHRp
dGxlPkRpZXRhcnkgcGxhbnQgZXh0cmFjdHMgYWxsZXZpYXRlIGRpYXJyaGVhIGFuZCBhbHRlciBp
bW11bmUgcmVzcG9uc2VzIG9mIHdlYW5lZCBwaWdzIGV4cGVyaW1lbnRhbGx5IGluZmVjdGVkIHdp
dGggYSBwYXRob2dlbmljIEVzY2hlcmljaGlhIGNvbGk8L3RpdGxlPjxzZWNvbmRhcnktdGl0bGU+
SiBBbmltIFNjaTwvc2Vjb25kYXJ5LXRpdGxlPjxhbHQtdGl0bGU+Sm91cm5hbCBvZiBhbmltYWwg
c2NpZW5jZTwvYWx0LXRpdGxlPjwvdGl0bGVzPjxwZXJpb2RpY2FsPjxmdWxsLXRpdGxlPkogQW5p
bSBTY2k8L2Z1bGwtdGl0bGU+PC9wZXJpb2RpY2FsPjxhbHQtcGVyaW9kaWNhbD48ZnVsbC10aXRs
ZT5Kb3VybmFsIG9mIEFuaW1hbCBTY2llbmNlPC9mdWxsLXRpdGxlPjwvYWx0LXBlcmlvZGljYWw+
PHBhZ2VzPjUyOTQtMzA2PC9wYWdlcz48dm9sdW1lPjkxPC92b2x1bWU+PG51bWJlcj4xMTwvbnVt
YmVyPjxlZGl0aW9uPjIwMTMvMDkvMjE8L2VkaXRpb24+PGtleXdvcmRzPjxrZXl3b3JkPkFuaW1h
bCBGZWVkL2FuYWx5c2lzPC9rZXl3b3JkPjxrZXl3b3JkPkFuaW1hbCBOdXRyaXRpb25hbCBQaHlz
aW9sb2dpY2FsIFBoZW5vbWVuYTwva2V5d29yZD48a2V5d29yZD5BbmltYWxzPC9rZXl3b3JkPjxr
ZXl3b3JkPkRpYXJyaGVhL2RydWcgdGhlcmFweS9taWNyb2Jpb2xvZ3kvKnZldGVyaW5hcnk8L2tl
eXdvcmQ+PGtleXdvcmQ+RGlldC92ZXRlcmluYXJ5PC9rZXl3b3JkPjxrZXl3b3JkPkVzY2hlcmlj
aGlhIGNvbGkvKmNsYXNzaWZpY2F0aW9uPC9rZXl3b3JkPjxrZXl3b3JkPkVzY2hlcmljaGlhIGNv
bGkgSW5mZWN0aW9ucy9kcnVnIHRoZXJhcHkvaW1tdW5vbG9neS9taWNyb2Jpb2xvZ3kvKnZldGVy
aW5hcnk8L2tleXdvcmQ+PGtleXdvcmQ+UGxhbnQgRXh0cmFjdHMvKnBoYXJtYWNvbG9neTwva2V5
d29yZD48a2V5d29yZD5Td2luZTwva2V5d29yZD48a2V5d29yZD5Td2luZSBEaXNlYXNlcy8qZHJ1
ZyB0aGVyYXB5L2ltbXVub2xvZ3kvbWljcm9iaW9sb2d5PC9rZXl3b3JkPjxrZXl3b3JkPldlYW5p
bmc8L2tleXdvcmQ+PC9rZXl3b3Jkcz48ZGF0ZXM+PHllYXI+MjAxMzwveWVhcj48cHViLWRhdGVz
PjxkYXRlPk5vdjwvZGF0ZT48L3B1Yi1kYXRlcz48L2RhdGVzPjxpc2JuPjAwMjEtODgxMjwvaXNi
bj48YWNjZXNzaW9uLW51bT4yNDA0NTQ2NjwvYWNjZXNzaW9uLW51bT48dXJscz48L3VybHM+PGVs
ZWN0cm9uaWMtcmVzb3VyY2UtbnVtPjEwLjI1MjcvamFzLjIwMTItNjE5NDwvZWxlY3Ryb25pYy1y
ZXNvdXJjZS1udW0+PHJlbW90ZS1kYXRhYmFzZS1wcm92aWRlcj5OTE08L3JlbW90ZS1kYXRhYmFz
ZS1wcm92aWRlcj48bGFuZ3VhZ2U+ZW5nPC9sYW5ndWFnZT48L3JlY29yZD48L0NpdGU+PENpdGU+
PEF1dGhvcj5Cb250ZW1wbzwvQXV0aG9yPjxZZWFyPjIwMTQ8L1llYXI+PFJlY051bT44ODk8L1Jl
Y051bT48cmVjb3JkPjxyZWMtbnVtYmVyPjg4OTwvcmVjLW51bWJlcj48Zm9yZWlnbi1rZXlzPjxr
ZXkgYXBwPSJFTiIgZGItaWQ9Ijk5c3B4dHhhanhzYXNiZWZyOTVwZjAwcmZyczAwZXA5dmUyYSIg
dGltZXN0YW1wPSIxNjY2NjQ5NDA2Ij44ODk8L2tleT48L2ZvcmVpZ24ta2V5cz48cmVmLXR5cGUg
bmFtZT0iSm91cm5hbCBBcnRpY2xlIj4xNzwvcmVmLXR5cGU+PGNvbnRyaWJ1dG9ycz48YXV0aG9y
cz48YXV0aG9yPkJvbnRlbXBvLCBWLjwvYXV0aG9yPjxhdXRob3I+SmlhbmcsIFguIFIuPC9hdXRo
b3I+PGF1dGhvcj5DaGVsaSwgRi48L2F1dGhvcj48YXV0aG9yPkxvIFZlcnNvLCBMLjwvYXV0aG9y
PjxhdXRob3I+TWFudG92YW5pLCBHLjwvYXV0aG9yPjxhdXRob3I+Vml0YXJpLCBGLjwvYXV0aG9y
PjxhdXRob3I+RG9tZW5lZ2hpbmksIEMuPC9hdXRob3I+PGF1dGhvcj5BZ2F6emksIEEuPC9hdXRo
b3I+PC9hdXRob3JzPjwvY29udHJpYnV0b3JzPjx0aXRsZXM+PHRpdGxlPkFkbWluaXN0cmF0aW9u
IG9mIGEgbm92ZWwgcGxhbnQgZXh0cmFjdCBwcm9kdWN0IHZpYSBkcmlua2luZyB3YXRlciB0byBw
b3N0LXdlYW5pbmcgcGlnbGV0czogZWZmZWN0cyBvbiBwZXJmb3JtYW5jZSBhbmQgZ3V0IGhlYWx0
aDwvdGl0bGU+PHNlY29uZGFyeS10aXRsZT5BbmltYWw8L3NlY29uZGFyeS10aXRsZT48L3RpdGxl
cz48cGVyaW9kaWNhbD48ZnVsbC10aXRsZT5BbmltYWw8L2Z1bGwtdGl0bGU+PC9wZXJpb2RpY2Fs
PjxwYWdlcz43MjEtNzMwPC9wYWdlcz48dm9sdW1lPjg8L3ZvbHVtZT48bnVtYmVyPjU8L251bWJl
cj48ZWRpdGlvbj4yMDE0LzA0LzE3PC9lZGl0aW9uPjxrZXl3b3Jkcz48a2V5d29yZD5Fc2NoZXJp
Y2hpYSBjb2xpPC9rZXl3b3JkPjxrZXl3b3JkPmd1dCBoZWFsdGg8L2tleXdvcmQ+PGtleXdvcmQ+
cGVyZm9ybWFuY2U8L2tleXdvcmQ+PGtleXdvcmQ+cGlnbGV0PC9rZXl3b3JkPjxrZXl3b3JkPnBs
YW50IGV4dHJhY3Q8L2tleXdvcmQ+PC9rZXl3b3Jkcz48ZGF0ZXM+PHllYXI+MjAxNDwveWVhcj48
L2RhdGVzPjxwdWJsaXNoZXI+Q2FtYnJpZGdlIFVuaXZlcnNpdHkgUHJlc3M8L3B1Ymxpc2hlcj48
aXNibj4xNzUxLTczMTE8L2lzYm4+PHVybHM+PHJlbGF0ZWQtdXJscz48dXJsPmh0dHBzOi8vd3d3
LmNhbWJyaWRnZS5vcmcvY29yZS9hcnRpY2xlL2FkbWluaXN0cmF0aW9uLW9mLWEtbm92ZWwtcGxh
bnQtZXh0cmFjdC1wcm9kdWN0LXZpYS1kcmlua2luZy13YXRlci10by1wb3N0d2VhbmluZy1waWds
ZXRzLWVmZmVjdHMtb24tcGVyZm9ybWFuY2UtYW5kLWd1dC1oZWFsdGgvRENGRUJEMzI1OEZDM0U0
RTM2MUEzRUI2MkJCOEI0QkE8L3VybD48L3JlbGF0ZWQtdXJscz48L3VybHM+PGVsZWN0cm9uaWMt
cmVzb3VyY2UtbnVtPjEwLjEwMTcvUzE3NTE3MzExMTQwMDA0MVg8L2VsZWN0cm9uaWMtcmVzb3Vy
Y2UtbnVtPjxyZW1vdGUtZGF0YWJhc2UtbmFtZT5DYW1icmlkZ2UgQ29yZTwvcmVtb3RlLWRhdGFi
YXNlLW5hbWU+PHJlbW90ZS1kYXRhYmFzZS1wcm92aWRlcj5DYW1icmlkZ2UgVW5pdmVyc2l0eSBQ
cmVzczwvcmVtb3RlLWRhdGFiYXNlLXByb3ZpZGVyPjwvcmVjb3JkPjwvQ2l0ZT48L0VuZE5vdGU+
</w:fldData>
        </w:fldChar>
      </w:r>
      <w:r w:rsidR="00FD4A26">
        <w:instrText xml:space="preserve"> ADDIN EN.CITE </w:instrText>
      </w:r>
      <w:r w:rsidR="00FD4A26">
        <w:fldChar w:fldCharType="begin">
          <w:fldData xml:space="preserve">PEVuZE5vdGU+PENpdGU+PEF1dGhvcj5MaXU8L0F1dGhvcj48WWVhcj4yMDEzPC9ZZWFyPjxSZWNO
dW0+ODg4PC9SZWNOdW0+PERpc3BsYXlUZXh0PihMaXUgZXQgYWwuLCAyMDEzOyBCb250ZW1wbyBl
dCBhbC4sIDIwMTQpPC9EaXNwbGF5VGV4dD48cmVjb3JkPjxyZWMtbnVtYmVyPjg4ODwvcmVjLW51
bWJlcj48Zm9yZWlnbi1rZXlzPjxrZXkgYXBwPSJFTiIgZGItaWQ9Ijk5c3B4dHhhanhzYXNiZWZy
OTVwZjAwcmZyczAwZXA5dmUyYSIgdGltZXN0YW1wPSIxNjY2NjQ5MjY3Ij44ODg8L2tleT48L2Zv
cmVpZ24ta2V5cz48cmVmLXR5cGUgbmFtZT0iSm91cm5hbCBBcnRpY2xlIj4xNzwvcmVmLXR5cGU+
PGNvbnRyaWJ1dG9ycz48YXV0aG9ycz48YXV0aG9yPkxpdSwgWS48L2F1dGhvcj48YXV0aG9yPlNv
bmcsIE0uPC9hdXRob3I+PGF1dGhvcj5DaGUsIFQuIE0uPC9hdXRob3I+PGF1dGhvcj5BbG1laWRh
LCBKLiBBLjwvYXV0aG9yPjxhdXRob3I+TGVlLCBKLiBKLjwvYXV0aG9yPjxhdXRob3I+QnJhdm8s
IEQuPC9hdXRob3I+PGF1dGhvcj5NYWRkb3gsIEMuIFcuPC9hdXRob3I+PGF1dGhvcj5QZXR0aWdy
ZXcsIEouIEUuPC9hdXRob3I+PC9hdXRob3JzPjwvY29udHJpYnV0b3JzPjxhdXRoLWFkZHJlc3M+
RGVwYXJ0bWVudCBvZiBBbmltYWwgU2NpZW5jZXMsIFVuaXZlcnNpdHkgb2YgSWxsaW5vaXMgYXQg
VXJiYW5hLUNoYW1wYWlnbiwgVXJiYW5hIDYxODAxLjwvYXV0aC1hZGRyZXNzPjx0aXRsZXM+PHRp
dGxlPkRpZXRhcnkgcGxhbnQgZXh0cmFjdHMgYWxsZXZpYXRlIGRpYXJyaGVhIGFuZCBhbHRlciBp
bW11bmUgcmVzcG9uc2VzIG9mIHdlYW5lZCBwaWdzIGV4cGVyaW1lbnRhbGx5IGluZmVjdGVkIHdp
dGggYSBwYXRob2dlbmljIEVzY2hlcmljaGlhIGNvbGk8L3RpdGxlPjxzZWNvbmRhcnktdGl0bGU+
SiBBbmltIFNjaTwvc2Vjb25kYXJ5LXRpdGxlPjxhbHQtdGl0bGU+Sm91cm5hbCBvZiBhbmltYWwg
c2NpZW5jZTwvYWx0LXRpdGxlPjwvdGl0bGVzPjxwZXJpb2RpY2FsPjxmdWxsLXRpdGxlPkogQW5p
bSBTY2k8L2Z1bGwtdGl0bGU+PC9wZXJpb2RpY2FsPjxhbHQtcGVyaW9kaWNhbD48ZnVsbC10aXRs
ZT5Kb3VybmFsIG9mIEFuaW1hbCBTY2llbmNlPC9mdWxsLXRpdGxlPjwvYWx0LXBlcmlvZGljYWw+
PHBhZ2VzPjUyOTQtMzA2PC9wYWdlcz48dm9sdW1lPjkxPC92b2x1bWU+PG51bWJlcj4xMTwvbnVt
YmVyPjxlZGl0aW9uPjIwMTMvMDkvMjE8L2VkaXRpb24+PGtleXdvcmRzPjxrZXl3b3JkPkFuaW1h
bCBGZWVkL2FuYWx5c2lzPC9rZXl3b3JkPjxrZXl3b3JkPkFuaW1hbCBOdXRyaXRpb25hbCBQaHlz
aW9sb2dpY2FsIFBoZW5vbWVuYTwva2V5d29yZD48a2V5d29yZD5BbmltYWxzPC9rZXl3b3JkPjxr
ZXl3b3JkPkRpYXJyaGVhL2RydWcgdGhlcmFweS9taWNyb2Jpb2xvZ3kvKnZldGVyaW5hcnk8L2tl
eXdvcmQ+PGtleXdvcmQ+RGlldC92ZXRlcmluYXJ5PC9rZXl3b3JkPjxrZXl3b3JkPkVzY2hlcmlj
aGlhIGNvbGkvKmNsYXNzaWZpY2F0aW9uPC9rZXl3b3JkPjxrZXl3b3JkPkVzY2hlcmljaGlhIGNv
bGkgSW5mZWN0aW9ucy9kcnVnIHRoZXJhcHkvaW1tdW5vbG9neS9taWNyb2Jpb2xvZ3kvKnZldGVy
aW5hcnk8L2tleXdvcmQ+PGtleXdvcmQ+UGxhbnQgRXh0cmFjdHMvKnBoYXJtYWNvbG9neTwva2V5
d29yZD48a2V5d29yZD5Td2luZTwva2V5d29yZD48a2V5d29yZD5Td2luZSBEaXNlYXNlcy8qZHJ1
ZyB0aGVyYXB5L2ltbXVub2xvZ3kvbWljcm9iaW9sb2d5PC9rZXl3b3JkPjxrZXl3b3JkPldlYW5p
bmc8L2tleXdvcmQ+PC9rZXl3b3Jkcz48ZGF0ZXM+PHllYXI+MjAxMzwveWVhcj48cHViLWRhdGVz
PjxkYXRlPk5vdjwvZGF0ZT48L3B1Yi1kYXRlcz48L2RhdGVzPjxpc2JuPjAwMjEtODgxMjwvaXNi
bj48YWNjZXNzaW9uLW51bT4yNDA0NTQ2NjwvYWNjZXNzaW9uLW51bT48dXJscz48L3VybHM+PGVs
ZWN0cm9uaWMtcmVzb3VyY2UtbnVtPjEwLjI1MjcvamFzLjIwMTItNjE5NDwvZWxlY3Ryb25pYy1y
ZXNvdXJjZS1udW0+PHJlbW90ZS1kYXRhYmFzZS1wcm92aWRlcj5OTE08L3JlbW90ZS1kYXRhYmFz
ZS1wcm92aWRlcj48bGFuZ3VhZ2U+ZW5nPC9sYW5ndWFnZT48L3JlY29yZD48L0NpdGU+PENpdGU+
PEF1dGhvcj5Cb250ZW1wbzwvQXV0aG9yPjxZZWFyPjIwMTQ8L1llYXI+PFJlY051bT44ODk8L1Jl
Y051bT48cmVjb3JkPjxyZWMtbnVtYmVyPjg4OTwvcmVjLW51bWJlcj48Zm9yZWlnbi1rZXlzPjxr
ZXkgYXBwPSJFTiIgZGItaWQ9Ijk5c3B4dHhhanhzYXNiZWZyOTVwZjAwcmZyczAwZXA5dmUyYSIg
dGltZXN0YW1wPSIxNjY2NjQ5NDA2Ij44ODk8L2tleT48L2ZvcmVpZ24ta2V5cz48cmVmLXR5cGUg
bmFtZT0iSm91cm5hbCBBcnRpY2xlIj4xNzwvcmVmLXR5cGU+PGNvbnRyaWJ1dG9ycz48YXV0aG9y
cz48YXV0aG9yPkJvbnRlbXBvLCBWLjwvYXV0aG9yPjxhdXRob3I+SmlhbmcsIFguIFIuPC9hdXRo
b3I+PGF1dGhvcj5DaGVsaSwgRi48L2F1dGhvcj48YXV0aG9yPkxvIFZlcnNvLCBMLjwvYXV0aG9y
PjxhdXRob3I+TWFudG92YW5pLCBHLjwvYXV0aG9yPjxhdXRob3I+Vml0YXJpLCBGLjwvYXV0aG9y
PjxhdXRob3I+RG9tZW5lZ2hpbmksIEMuPC9hdXRob3I+PGF1dGhvcj5BZ2F6emksIEEuPC9hdXRo
b3I+PC9hdXRob3JzPjwvY29udHJpYnV0b3JzPjx0aXRsZXM+PHRpdGxlPkFkbWluaXN0cmF0aW9u
IG9mIGEgbm92ZWwgcGxhbnQgZXh0cmFjdCBwcm9kdWN0IHZpYSBkcmlua2luZyB3YXRlciB0byBw
b3N0LXdlYW5pbmcgcGlnbGV0czogZWZmZWN0cyBvbiBwZXJmb3JtYW5jZSBhbmQgZ3V0IGhlYWx0
aDwvdGl0bGU+PHNlY29uZGFyeS10aXRsZT5BbmltYWw8L3NlY29uZGFyeS10aXRsZT48L3RpdGxl
cz48cGVyaW9kaWNhbD48ZnVsbC10aXRsZT5BbmltYWw8L2Z1bGwtdGl0bGU+PC9wZXJpb2RpY2Fs
PjxwYWdlcz43MjEtNzMwPC9wYWdlcz48dm9sdW1lPjg8L3ZvbHVtZT48bnVtYmVyPjU8L251bWJl
cj48ZWRpdGlvbj4yMDE0LzA0LzE3PC9lZGl0aW9uPjxrZXl3b3Jkcz48a2V5d29yZD5Fc2NoZXJp
Y2hpYSBjb2xpPC9rZXl3b3JkPjxrZXl3b3JkPmd1dCBoZWFsdGg8L2tleXdvcmQ+PGtleXdvcmQ+
cGVyZm9ybWFuY2U8L2tleXdvcmQ+PGtleXdvcmQ+cGlnbGV0PC9rZXl3b3JkPjxrZXl3b3JkPnBs
YW50IGV4dHJhY3Q8L2tleXdvcmQ+PC9rZXl3b3Jkcz48ZGF0ZXM+PHllYXI+MjAxNDwveWVhcj48
L2RhdGVzPjxwdWJsaXNoZXI+Q2FtYnJpZGdlIFVuaXZlcnNpdHkgUHJlc3M8L3B1Ymxpc2hlcj48
aXNibj4xNzUxLTczMTE8L2lzYm4+PHVybHM+PHJlbGF0ZWQtdXJscz48dXJsPmh0dHBzOi8vd3d3
LmNhbWJyaWRnZS5vcmcvY29yZS9hcnRpY2xlL2FkbWluaXN0cmF0aW9uLW9mLWEtbm92ZWwtcGxh
bnQtZXh0cmFjdC1wcm9kdWN0LXZpYS1kcmlua2luZy13YXRlci10by1wb3N0d2VhbmluZy1waWds
ZXRzLWVmZmVjdHMtb24tcGVyZm9ybWFuY2UtYW5kLWd1dC1oZWFsdGgvRENGRUJEMzI1OEZDM0U0
RTM2MUEzRUI2MkJCOEI0QkE8L3VybD48L3JlbGF0ZWQtdXJscz48L3VybHM+PGVsZWN0cm9uaWMt
cmVzb3VyY2UtbnVtPjEwLjEwMTcvUzE3NTE3MzExMTQwMDA0MVg8L2VsZWN0cm9uaWMtcmVzb3Vy
Y2UtbnVtPjxyZW1vdGUtZGF0YWJhc2UtbmFtZT5DYW1icmlkZ2UgQ29yZTwvcmVtb3RlLWRhdGFi
YXNlLW5hbWU+PHJlbW90ZS1kYXRhYmFzZS1wcm92aWRlcj5DYW1icmlkZ2UgVW5pdmVyc2l0eSBQ
cmVzczwvcmVtb3RlLWRhdGFiYXNlLXByb3ZpZGVyPjwvcmVjb3JkPjwvQ2l0ZT48L0VuZE5vdGU+
</w:fldData>
        </w:fldChar>
      </w:r>
      <w:r w:rsidR="00FD4A26">
        <w:instrText xml:space="preserve"> ADDIN EN.CITE.DATA </w:instrText>
      </w:r>
      <w:r w:rsidR="00FD4A26">
        <w:fldChar w:fldCharType="end"/>
      </w:r>
      <w:r w:rsidR="00CE35C0" w:rsidRPr="00CE35C0">
        <w:fldChar w:fldCharType="separate"/>
      </w:r>
      <w:r w:rsidR="00FD4A26">
        <w:rPr>
          <w:noProof/>
        </w:rPr>
        <w:t>(</w:t>
      </w:r>
      <w:hyperlink w:anchor="_ENREF_84" w:tooltip="Liu, 2013 #888" w:history="1">
        <w:r w:rsidR="005F0597">
          <w:rPr>
            <w:noProof/>
          </w:rPr>
          <w:t>Liu et al., 2013</w:t>
        </w:r>
      </w:hyperlink>
      <w:r w:rsidR="00FD4A26">
        <w:rPr>
          <w:noProof/>
        </w:rPr>
        <w:t xml:space="preserve">; </w:t>
      </w:r>
      <w:hyperlink w:anchor="_ENREF_19" w:tooltip="Bontempo, 2014 #889" w:history="1">
        <w:r w:rsidR="005F0597">
          <w:rPr>
            <w:noProof/>
          </w:rPr>
          <w:t>Bontempo et al., 2014</w:t>
        </w:r>
      </w:hyperlink>
      <w:r w:rsidR="00FD4A26">
        <w:rPr>
          <w:noProof/>
        </w:rPr>
        <w:t>)</w:t>
      </w:r>
      <w:r w:rsidR="00CE35C0" w:rsidRPr="00CE35C0">
        <w:fldChar w:fldCharType="end"/>
      </w:r>
      <w:r w:rsidRPr="00CE35C0">
        <w:t>.</w:t>
      </w:r>
      <w:r>
        <w:rPr>
          <w:i/>
          <w:iCs/>
        </w:rPr>
        <w:t xml:space="preserve"> </w:t>
      </w:r>
    </w:p>
    <w:p w14:paraId="203ED8A6" w14:textId="77777777" w:rsidR="0072038D" w:rsidRDefault="0072038D" w:rsidP="00B4537B">
      <w:pPr>
        <w:spacing w:line="276" w:lineRule="auto"/>
      </w:pPr>
      <w:r w:rsidRPr="29DCD04E">
        <w:rPr>
          <w:b/>
        </w:rPr>
        <w:t>4. How much does it cost?</w:t>
      </w:r>
    </w:p>
    <w:p w14:paraId="260A1992" w14:textId="5A43611A" w:rsidR="0072038D" w:rsidRDefault="0072038D" w:rsidP="00B4537B">
      <w:pPr>
        <w:spacing w:line="276" w:lineRule="auto"/>
      </w:pPr>
      <w:r>
        <w:t xml:space="preserve">Adding essential oils and extracts of medicinal plants to piglets’ diet increases feeding costs. This practice does not require additional equipment but may require additional training on the exact quantity of essential oils and extracts of medicinal plants to supplement or on different sources of essential oils and extracts of medicinal plants in the UK. In addition, adding essential oils and extracts of medicinal plants to the piglets’ diet is not expected to change the normal cost structure of the farm or require a large investment since there is no need for a specialised training. This practice is not expected to require additional capital costs for machinery or implements for the farm, or any major investment in infrastructure or land. This practice may slightly increase the complexity of production because the farmer needs to introduce a precise mix of essential oils and extracts of medicinal plants in the daily ration or procure a pre-made mix from a company that supplies it. This practice may be affected by international trade forces, which may have an impact on the UK price and on the stability of the supply chain. </w:t>
      </w:r>
    </w:p>
    <w:p w14:paraId="6C83B188" w14:textId="77777777" w:rsidR="0072038D" w:rsidRPr="00A80904" w:rsidRDefault="0072038D" w:rsidP="00B4537B">
      <w:pPr>
        <w:spacing w:line="276" w:lineRule="auto"/>
        <w:rPr>
          <w:b/>
          <w:bCs/>
        </w:rPr>
      </w:pPr>
      <w:r w:rsidRPr="00A80904">
        <w:rPr>
          <w:b/>
          <w:bCs/>
        </w:rPr>
        <w:t>5. How can I do it well?</w:t>
      </w:r>
    </w:p>
    <w:p w14:paraId="62E3C5F2" w14:textId="412421A3" w:rsidR="00B1726A" w:rsidRDefault="00B1726A" w:rsidP="00B4537B">
      <w:pPr>
        <w:spacing w:line="276" w:lineRule="auto"/>
      </w:pPr>
      <w:r>
        <w:t>F</w:t>
      </w:r>
      <w:r w:rsidRPr="00B1726A">
        <w:t xml:space="preserve">ollow the manufacturer’s </w:t>
      </w:r>
      <w:r>
        <w:t>instructions</w:t>
      </w:r>
      <w:r w:rsidRPr="00B1726A">
        <w:t xml:space="preserve"> when adding </w:t>
      </w:r>
      <w:r>
        <w:t>essential oils or plant extracts</w:t>
      </w:r>
      <w:r w:rsidRPr="00B1726A">
        <w:t xml:space="preserve"> to pig feed. This is particularly relevant for farmers home</w:t>
      </w:r>
      <w:r w:rsidR="31EF8EA5">
        <w:t>-</w:t>
      </w:r>
      <w:r w:rsidRPr="00B1726A">
        <w:t xml:space="preserve">milling their pig diets. </w:t>
      </w:r>
      <w:r>
        <w:t>Essential oils and plant extracts</w:t>
      </w:r>
      <w:r w:rsidRPr="00B1726A">
        <w:t xml:space="preserve"> need to be added in accurate amounts, and likewise uniformly mixed throughout the feed compound. It is necessary to ensure that the</w:t>
      </w:r>
      <w:r>
        <w:t xml:space="preserve"> </w:t>
      </w:r>
      <w:r w:rsidRPr="00B1726A">
        <w:t xml:space="preserve">chosen </w:t>
      </w:r>
      <w:r>
        <w:t xml:space="preserve">products </w:t>
      </w:r>
      <w:r w:rsidRPr="00B1726A">
        <w:t xml:space="preserve">are capable of enduring such </w:t>
      </w:r>
      <w:r>
        <w:t xml:space="preserve">feed processing, like heat </w:t>
      </w:r>
      <w:r w:rsidRPr="00B1726A">
        <w:t>treatments</w:t>
      </w:r>
      <w:r>
        <w:t xml:space="preserve"> or pelleting</w:t>
      </w:r>
      <w:r w:rsidRPr="00B1726A">
        <w:t>.</w:t>
      </w:r>
      <w:r>
        <w:t xml:space="preserve"> </w:t>
      </w:r>
    </w:p>
    <w:p w14:paraId="133E90CA" w14:textId="78B2AFC5" w:rsidR="0072038D" w:rsidRPr="00B1726A" w:rsidRDefault="00B1726A" w:rsidP="00B4537B">
      <w:pPr>
        <w:spacing w:line="276" w:lineRule="auto"/>
      </w:pPr>
      <w:r>
        <w:t>Ensure the quantities necessary for effectiveness do not lower the quality of the feed. For example, if large quantities of essential oils are added, the pelleting is likely to be compromised.</w:t>
      </w:r>
    </w:p>
    <w:p w14:paraId="62455BE3" w14:textId="77777777" w:rsidR="0072038D" w:rsidRPr="00A80904" w:rsidRDefault="0072038D" w:rsidP="00B4537B">
      <w:pPr>
        <w:spacing w:line="276" w:lineRule="auto"/>
        <w:rPr>
          <w:b/>
          <w:bCs/>
        </w:rPr>
      </w:pPr>
      <w:r w:rsidRPr="00A80904">
        <w:rPr>
          <w:b/>
          <w:bCs/>
        </w:rPr>
        <w:t>6. How strong is the evidence?</w:t>
      </w:r>
    </w:p>
    <w:p w14:paraId="19E310BF" w14:textId="3F96C5A2" w:rsidR="0072038D" w:rsidRDefault="00B1726A" w:rsidP="00B4537B">
      <w:pPr>
        <w:spacing w:line="276" w:lineRule="auto"/>
      </w:pPr>
      <w:r>
        <w:t xml:space="preserve">The evidence found </w:t>
      </w:r>
      <w:r w:rsidR="001948F8">
        <w:t xml:space="preserve">covers a wide range of products from which there is varying information. Even academic papers describing the effects of essential oils and plant extracts will denote how hard it is to reproduce experiments and replicate results. </w:t>
      </w:r>
      <w:r w:rsidR="250697D7">
        <w:t>Hence</w:t>
      </w:r>
      <w:r w:rsidR="001948F8">
        <w:t>, the evidence available on this practice was considered low.</w:t>
      </w:r>
    </w:p>
    <w:p w14:paraId="37063DD6" w14:textId="241A9B64" w:rsidR="0072038D" w:rsidRPr="001948F8" w:rsidRDefault="0072038D" w:rsidP="00B4537B">
      <w:pPr>
        <w:pStyle w:val="ListParagraph"/>
        <w:numPr>
          <w:ilvl w:val="0"/>
          <w:numId w:val="18"/>
        </w:numPr>
        <w:spacing w:line="276" w:lineRule="auto"/>
        <w:rPr>
          <w:b/>
          <w:bCs/>
        </w:rPr>
      </w:pPr>
      <w:r w:rsidRPr="001948F8">
        <w:rPr>
          <w:b/>
          <w:bCs/>
        </w:rPr>
        <w:t>Where can I find further information?</w:t>
      </w:r>
    </w:p>
    <w:p w14:paraId="737FDF1D" w14:textId="16562931" w:rsidR="001948F8" w:rsidRDefault="00DD7AB8" w:rsidP="00B4537B">
      <w:pPr>
        <w:spacing w:line="276" w:lineRule="auto"/>
      </w:pPr>
      <w:r w:rsidRPr="00DD7AB8">
        <w:t xml:space="preserve">Consult your veterinarian or your pig nutritionist for more information on how to use </w:t>
      </w:r>
      <w:r>
        <w:t>essential oils and plant extracts</w:t>
      </w:r>
      <w:r w:rsidRPr="00DD7AB8">
        <w:t xml:space="preserve">, and which to use to control </w:t>
      </w:r>
      <w:r w:rsidR="00570141">
        <w:t>PWD</w:t>
      </w:r>
      <w:r w:rsidRPr="00DD7AB8">
        <w:t xml:space="preserve"> in pigs.</w:t>
      </w:r>
    </w:p>
    <w:p w14:paraId="6692D8AB" w14:textId="007A8B48" w:rsidR="00DD7AB8" w:rsidRPr="00DD7AB8" w:rsidRDefault="00DD7AB8" w:rsidP="00B4537B">
      <w:pPr>
        <w:spacing w:line="276" w:lineRule="auto"/>
      </w:pPr>
      <w:r>
        <w:t>This article discusses the use of essential oils as an alternative to the use of in-feed antibiotics in pig production.</w:t>
      </w:r>
    </w:p>
    <w:p w14:paraId="057F1B67" w14:textId="35512900" w:rsidR="0072038D" w:rsidRDefault="001C6F1A" w:rsidP="00B4537B">
      <w:pPr>
        <w:spacing w:line="276" w:lineRule="auto"/>
        <w:rPr>
          <w:rStyle w:val="Hyperlink"/>
        </w:rPr>
      </w:pPr>
      <w:hyperlink r:id="rId96" w:anchor=":~:text=Essential%20oils%20that%20have%20been,%2C%20oregano%2C%20and%20hay%20leaf." w:history="1">
        <w:r w:rsidR="0072038D">
          <w:rPr>
            <w:rStyle w:val="Hyperlink"/>
          </w:rPr>
          <w:t>Potential use of essential oils as an alternative to feed grade antibiotics in pork production - Pork (msu.edu)</w:t>
        </w:r>
      </w:hyperlink>
    </w:p>
    <w:p w14:paraId="059EA5D1" w14:textId="58BA4FAD" w:rsidR="00024128" w:rsidRPr="00E60074" w:rsidRDefault="00E60074" w:rsidP="00B4537B">
      <w:pPr>
        <w:spacing w:line="276" w:lineRule="auto"/>
      </w:pPr>
      <w:r>
        <w:t>This website discusses the use of plant extracts as good management to combat PWD and presents one commercial produce (PigletPlus®) which may be used for that.</w:t>
      </w:r>
    </w:p>
    <w:p w14:paraId="784AFE07" w14:textId="650CE667" w:rsidR="0072038D" w:rsidRPr="00A80904" w:rsidRDefault="001C6F1A" w:rsidP="00B4537B">
      <w:pPr>
        <w:spacing w:line="276" w:lineRule="auto"/>
        <w:rPr>
          <w:rFonts w:eastAsia="Arial" w:cs="Arial"/>
          <w:b/>
          <w:bCs/>
        </w:rPr>
      </w:pPr>
      <w:hyperlink r:id="rId97" w:history="1">
        <w:r w:rsidR="00024128">
          <w:rPr>
            <w:rStyle w:val="Hyperlink"/>
          </w:rPr>
          <w:t>Plant extracts and good management to fight post-weaning diarrhea | PlusVet Animal Health</w:t>
        </w:r>
      </w:hyperlink>
      <w:r w:rsidR="0072038D" w:rsidRPr="00A80904">
        <w:rPr>
          <w:b/>
          <w:bCs/>
        </w:rPr>
        <w:br/>
      </w:r>
    </w:p>
    <w:p w14:paraId="70005AE9" w14:textId="77777777" w:rsidR="0072038D" w:rsidRPr="00A80904" w:rsidRDefault="0072038D" w:rsidP="00B4537B">
      <w:pPr>
        <w:spacing w:line="276" w:lineRule="auto"/>
        <w:rPr>
          <w:b/>
          <w:bCs/>
        </w:rPr>
      </w:pPr>
      <w:r w:rsidRPr="00A80904">
        <w:rPr>
          <w:b/>
          <w:bCs/>
        </w:rPr>
        <w:t>References</w:t>
      </w:r>
    </w:p>
    <w:p w14:paraId="65B67F83" w14:textId="77777777" w:rsidR="00CE35C0" w:rsidRDefault="00CE35C0" w:rsidP="00B4537B">
      <w:pPr>
        <w:pStyle w:val="ListParagraph"/>
        <w:numPr>
          <w:ilvl w:val="0"/>
          <w:numId w:val="10"/>
        </w:numPr>
        <w:spacing w:line="276" w:lineRule="auto"/>
      </w:pPr>
      <w:r w:rsidRPr="00CE35C0">
        <w:t>Ayrle, H., Mevissen, M., Kaske, M., Nathues, H., Gruetzner, N., Melzig, M., &amp; Walkenhorst, M. (2016). Medicinal plants--prophylactic and therapeutic options for gastrointestinal and respiratory diseases in calves and piglets? A systematic review. BMC Vet Res, 12, 89. doi:10.1186/s12917-016-0714-8</w:t>
      </w:r>
    </w:p>
    <w:p w14:paraId="6EB87443" w14:textId="09812599" w:rsidR="00024128" w:rsidRPr="007C1ECC" w:rsidRDefault="00CE35C0" w:rsidP="00B4537B">
      <w:pPr>
        <w:pStyle w:val="ListParagraph"/>
        <w:numPr>
          <w:ilvl w:val="0"/>
          <w:numId w:val="10"/>
        </w:numPr>
        <w:spacing w:line="276" w:lineRule="auto"/>
        <w:rPr>
          <w:rFonts w:cs="Arial"/>
        </w:rPr>
      </w:pPr>
      <w:r w:rsidRPr="007C1ECC">
        <w:rPr>
          <w:rFonts w:cs="Arial"/>
        </w:rPr>
        <w:t>Rhouma, M., Fairbrother, J. M., Beaudry, F., &amp; Letellier, A. (2017). Post weaning diarrhea in pigs: Risk factors and non-colistin-based control strategies. Acta Veterinaria Scandinavica, 59(1). doi:10.1186/s13028-017-0299-7</w:t>
      </w:r>
    </w:p>
    <w:p w14:paraId="3A8C0A7E" w14:textId="2E4E8CC6" w:rsidR="00CE35C0" w:rsidRPr="007C1ECC" w:rsidRDefault="00CE35C0" w:rsidP="00B4537B">
      <w:pPr>
        <w:pStyle w:val="ListParagraph"/>
        <w:numPr>
          <w:ilvl w:val="0"/>
          <w:numId w:val="10"/>
        </w:numPr>
        <w:spacing w:line="276" w:lineRule="auto"/>
        <w:rPr>
          <w:rFonts w:cs="Arial"/>
        </w:rPr>
      </w:pPr>
      <w:r w:rsidRPr="007C1ECC">
        <w:rPr>
          <w:rFonts w:cs="Arial"/>
          <w:lang w:val="pt-PT"/>
        </w:rPr>
        <w:t xml:space="preserve">Liu, Y., Song, M., Che, T. M., Almeida, J. A., Lee, J. J., Bravo, D., . . . </w:t>
      </w:r>
      <w:r w:rsidRPr="007C1ECC">
        <w:rPr>
          <w:rFonts w:cs="Arial"/>
          <w:lang w:val="en-IE"/>
        </w:rPr>
        <w:t xml:space="preserve">Pettigrew, J. E. (2013). Dietary plant extracts alleviate diarrhea and alter immune responses of weaned pigs experimentally infected with a pathogenic </w:t>
      </w:r>
      <w:r w:rsidR="00520C77" w:rsidRPr="00520C77">
        <w:rPr>
          <w:rFonts w:cs="Arial"/>
          <w:i/>
          <w:iCs/>
          <w:lang w:val="en-IE"/>
        </w:rPr>
        <w:t>Escherichia coli</w:t>
      </w:r>
      <w:r w:rsidRPr="007C1ECC">
        <w:rPr>
          <w:rFonts w:cs="Arial"/>
          <w:lang w:val="en-IE"/>
        </w:rPr>
        <w:t xml:space="preserve">. </w:t>
      </w:r>
      <w:r w:rsidRPr="007C1ECC">
        <w:rPr>
          <w:rFonts w:cs="Arial"/>
          <w:i/>
          <w:iCs/>
          <w:lang w:val="en-IE"/>
        </w:rPr>
        <w:t>J Anim Sci, 91</w:t>
      </w:r>
      <w:r w:rsidRPr="007C1ECC">
        <w:rPr>
          <w:rFonts w:cs="Arial"/>
          <w:lang w:val="en-IE"/>
        </w:rPr>
        <w:t>(11), 5294-5306. doi:10.2527/jas.2012-6194</w:t>
      </w:r>
    </w:p>
    <w:p w14:paraId="02D7F02D" w14:textId="0DE5D480" w:rsidR="007C1ECC" w:rsidRPr="007C1ECC" w:rsidRDefault="007C1ECC" w:rsidP="00B4537B">
      <w:pPr>
        <w:pStyle w:val="ListParagraph"/>
        <w:numPr>
          <w:ilvl w:val="0"/>
          <w:numId w:val="10"/>
        </w:numPr>
        <w:spacing w:line="276" w:lineRule="auto"/>
        <w:rPr>
          <w:rFonts w:cs="Arial"/>
        </w:rPr>
      </w:pPr>
      <w:r w:rsidRPr="007C1ECC">
        <w:rPr>
          <w:rFonts w:cs="Arial"/>
          <w:lang w:val="pt-PT"/>
        </w:rPr>
        <w:t xml:space="preserve">Bontempo, V., Jiang, X. R., Cheli, F., Lo Verso, L., Mantovani, G., Vitari, F., . . . </w:t>
      </w:r>
      <w:r w:rsidRPr="007C1ECC">
        <w:rPr>
          <w:rFonts w:cs="Arial"/>
          <w:lang w:val="en-IE"/>
        </w:rPr>
        <w:t xml:space="preserve">Agazzi, A. (2014). Administration of a novel plant extract product via drinking water to post-weaning piglets: effects on performance and gut health. </w:t>
      </w:r>
      <w:r w:rsidRPr="007C1ECC">
        <w:rPr>
          <w:rFonts w:cs="Arial"/>
          <w:i/>
          <w:iCs/>
          <w:lang w:val="en-IE"/>
        </w:rPr>
        <w:t>Animal, 8</w:t>
      </w:r>
      <w:r w:rsidRPr="007C1ECC">
        <w:rPr>
          <w:rFonts w:cs="Arial"/>
          <w:lang w:val="en-IE"/>
        </w:rPr>
        <w:t>(5), 721-730. doi:10.1017/S175173111400041X</w:t>
      </w:r>
    </w:p>
    <w:p w14:paraId="33B8C72E" w14:textId="77777777" w:rsidR="00627926" w:rsidRDefault="00627926" w:rsidP="00B4537B">
      <w:pPr>
        <w:spacing w:line="276" w:lineRule="auto"/>
      </w:pPr>
    </w:p>
    <w:p w14:paraId="2104AA36" w14:textId="06189436" w:rsidR="006E19A2" w:rsidRDefault="006E19A2" w:rsidP="00B4537B">
      <w:pPr>
        <w:pStyle w:val="ListParagraph"/>
        <w:numPr>
          <w:ilvl w:val="0"/>
          <w:numId w:val="20"/>
        </w:numPr>
        <w:spacing w:line="276" w:lineRule="auto"/>
        <w:sectPr w:rsidR="006E19A2" w:rsidSect="00055422">
          <w:headerReference w:type="default" r:id="rId98"/>
          <w:pgSz w:w="12240" w:h="15840"/>
          <w:pgMar w:top="1440" w:right="1440" w:bottom="1440" w:left="1440" w:header="720" w:footer="720" w:gutter="0"/>
          <w:cols w:space="720"/>
          <w:titlePg/>
          <w:docGrid w:linePitch="360"/>
        </w:sectPr>
      </w:pPr>
    </w:p>
    <w:p w14:paraId="61463031" w14:textId="4C52FAD5" w:rsidR="0072038D" w:rsidRPr="00A82FAA" w:rsidRDefault="0072038D" w:rsidP="00280D6B">
      <w:pPr>
        <w:pStyle w:val="Heading2"/>
      </w:pPr>
      <w:bookmarkStart w:id="302" w:name="_Toc113219428"/>
      <w:bookmarkStart w:id="303" w:name="_Ref119062832"/>
      <w:bookmarkStart w:id="304" w:name="_Toc124787537"/>
      <w:r w:rsidRPr="00A82FAA">
        <w:t>Management practices</w:t>
      </w:r>
      <w:bookmarkEnd w:id="302"/>
      <w:bookmarkEnd w:id="303"/>
      <w:bookmarkEnd w:id="304"/>
    </w:p>
    <w:p w14:paraId="5CB3A217" w14:textId="14403BF0" w:rsidR="0072038D" w:rsidRDefault="0072038D" w:rsidP="00B4537B">
      <w:pPr>
        <w:spacing w:line="276" w:lineRule="auto"/>
        <w:rPr>
          <w:rFonts w:eastAsia="Arial" w:cs="Arial"/>
        </w:rPr>
      </w:pPr>
      <w:r w:rsidRPr="0EC66567">
        <w:rPr>
          <w:rFonts w:eastAsia="Arial" w:cs="Arial"/>
          <w:color w:val="000000" w:themeColor="text1"/>
        </w:rPr>
        <w:t>While good management practice</w:t>
      </w:r>
      <w:r w:rsidR="00CF4C01">
        <w:rPr>
          <w:rFonts w:eastAsia="Arial" w:cs="Arial"/>
          <w:color w:val="000000" w:themeColor="text1"/>
        </w:rPr>
        <w:t>s</w:t>
      </w:r>
      <w:r w:rsidRPr="0EC66567">
        <w:rPr>
          <w:rFonts w:eastAsia="Arial" w:cs="Arial"/>
          <w:color w:val="000000" w:themeColor="text1"/>
        </w:rPr>
        <w:t xml:space="preserve"> help to mitigate the challenges impacting on commercially reared pigs at weaning, </w:t>
      </w:r>
      <w:r w:rsidR="438D82AD" w:rsidRPr="472B8341">
        <w:rPr>
          <w:rFonts w:eastAsia="Arial" w:cs="Arial"/>
          <w:color w:val="000000" w:themeColor="text1"/>
        </w:rPr>
        <w:t>they</w:t>
      </w:r>
      <w:r w:rsidRPr="0EC66567">
        <w:rPr>
          <w:rFonts w:eastAsia="Arial" w:cs="Arial"/>
          <w:color w:val="000000" w:themeColor="text1"/>
        </w:rPr>
        <w:t xml:space="preserve"> require continual review to reflect the emergence of new challenges as patterns of disease evolve </w:t>
      </w:r>
      <w:r w:rsidRPr="0EC66567">
        <w:rPr>
          <w:rFonts w:eastAsia="Arial" w:cs="Arial"/>
          <w:color w:val="000000" w:themeColor="text1"/>
        </w:rPr>
        <w:fldChar w:fldCharType="begin"/>
      </w:r>
      <w:r w:rsidRPr="0EC66567">
        <w:rPr>
          <w:rFonts w:eastAsia="Arial" w:cs="Arial"/>
          <w:color w:val="000000" w:themeColor="text1"/>
        </w:rPr>
        <w:instrText xml:space="preserve"> ADDIN EN.CITE &lt;EndNote&gt;&lt;Cite&gt;&lt;Author&gt;Evans&lt;/Author&gt;&lt;Year&gt;2001&lt;/Year&gt;&lt;RecNum&gt;711&lt;/RecNum&gt;&lt;DisplayText&gt;(Evans, 2001)&lt;/DisplayText&gt;&lt;record&gt;&lt;rec-number&gt;711&lt;/rec-number&gt;&lt;foreign-keys&gt;&lt;key app="EN" db-id="99spxtxajxsasbefr95pf00rfrs00ep9ve2a" timestamp="1664742776"&gt;711&lt;/key&gt;&lt;/foreign-keys&gt;&lt;ref-type name="Book Section"&gt;5&lt;/ref-type&gt;&lt;contributors&gt;&lt;authors&gt;&lt;author&gt;Evans, M&lt;/author&gt;&lt;/authors&gt;&lt;secondary-authors&gt;&lt;author&gt;Varley, M. A.&lt;/author&gt;&lt;author&gt;Wiseman, J. &lt;/author&gt;&lt;/secondary-authors&gt;&lt;/contributors&gt;&lt;titles&gt;&lt;title&gt;Practical management and housing of the young weaned piglet&lt;/title&gt;&lt;secondary-title&gt;The weaner pig : nutrition and management&lt;/secondary-title&gt;&lt;/titles&gt;&lt;section&gt;15&lt;/section&gt;&lt;keywords&gt;&lt;keyword&gt;Piglets -- Nutrition -- Requirements&lt;/keyword&gt;&lt;keyword&gt;Piglets -- Feeding and feeds&lt;/keyword&gt;&lt;/keywords&gt;&lt;dates&gt;&lt;year&gt;2001&lt;/year&gt;&lt;/dates&gt;&lt;pub-location&gt;Wallingford, Oxon, UK ;&lt;/pub-location&gt;&lt;publisher&gt;CABI Pub.&lt;/publisher&gt;&lt;isbn&gt;1-280-82921-4&lt;/isbn&gt;&lt;urls&gt;&lt;/urls&gt;&lt;/record&gt;&lt;/Cite&gt;&lt;/EndNote&gt;</w:instrText>
      </w:r>
      <w:r w:rsidRPr="0EC66567">
        <w:rPr>
          <w:rFonts w:eastAsia="Arial" w:cs="Arial"/>
          <w:color w:val="000000" w:themeColor="text1"/>
        </w:rPr>
        <w:fldChar w:fldCharType="separate"/>
      </w:r>
      <w:r w:rsidR="00F5256F" w:rsidRPr="0EC66567">
        <w:rPr>
          <w:rFonts w:eastAsia="Arial" w:cs="Arial"/>
          <w:noProof/>
          <w:color w:val="000000" w:themeColor="text1"/>
        </w:rPr>
        <w:t>(</w:t>
      </w:r>
      <w:hyperlink w:anchor="_ENREF_40" w:tooltip="Evans, 2001 #711" w:history="1">
        <w:r w:rsidR="005F0597" w:rsidRPr="0EC66567">
          <w:rPr>
            <w:rFonts w:eastAsia="Arial" w:cs="Arial"/>
            <w:noProof/>
            <w:color w:val="000000" w:themeColor="text1"/>
          </w:rPr>
          <w:t>Evans, 2001</w:t>
        </w:r>
      </w:hyperlink>
      <w:r w:rsidR="00F5256F" w:rsidRPr="0EC66567">
        <w:rPr>
          <w:rFonts w:eastAsia="Arial" w:cs="Arial"/>
          <w:noProof/>
          <w:color w:val="000000" w:themeColor="text1"/>
        </w:rPr>
        <w:t>)</w:t>
      </w:r>
      <w:r w:rsidRPr="0EC66567">
        <w:rPr>
          <w:rFonts w:eastAsia="Arial" w:cs="Arial"/>
          <w:color w:val="000000" w:themeColor="text1"/>
        </w:rPr>
        <w:fldChar w:fldCharType="end"/>
      </w:r>
      <w:r w:rsidRPr="0EC66567">
        <w:rPr>
          <w:rFonts w:eastAsia="Arial" w:cs="Arial"/>
          <w:color w:val="000000" w:themeColor="text1"/>
        </w:rPr>
        <w:t xml:space="preserve">. The underlying principles of </w:t>
      </w:r>
      <w:r w:rsidRPr="0EC66567">
        <w:rPr>
          <w:rFonts w:eastAsia="Arial" w:cs="Arial"/>
        </w:rPr>
        <w:t xml:space="preserve">a well-planned pig flow, close attention to detail and skilled stockpersons highlighted by Evans are echoed in the AHDB’s advice on “Establishing the weaned pig.” This emphasises the importance of managing the weaned pigs’ environment and paying close attention to the behaviours being exhibited. In seeking to better understand the effects of housing and/or social change on weaned pigs, </w:t>
      </w:r>
      <w:hyperlink w:anchor="_ENREF_28" w:tooltip="Colson, 2012 #714" w:history="1">
        <w:r w:rsidR="005F0597" w:rsidRPr="0EC66567">
          <w:rPr>
            <w:rFonts w:eastAsia="Arial" w:cs="Arial"/>
          </w:rPr>
          <w:fldChar w:fldCharType="begin"/>
        </w:r>
        <w:r w:rsidR="005F0597" w:rsidRPr="0EC66567">
          <w:rPr>
            <w:rFonts w:eastAsia="Arial" w:cs="Arial"/>
          </w:rPr>
          <w:instrText xml:space="preserve"> ADDIN EN.CITE &lt;EndNote&gt;&lt;Cite AuthorYear="1"&gt;&lt;Author&gt;Colson&lt;/Author&gt;&lt;Year&gt;2012&lt;/Year&gt;&lt;RecNum&gt;714&lt;/RecNum&gt;&lt;DisplayText&gt;Colson et al. (2012)&lt;/DisplayText&gt;&lt;record&gt;&lt;rec-number&gt;714&lt;/rec-number&gt;&lt;foreign-keys&gt;&lt;key app="EN" db-id="99spxtxajxsasbefr95pf00rfrs00ep9ve2a" timestamp="1664743665"&gt;714&lt;/key&gt;&lt;/foreign-keys&gt;&lt;ref-type name="Journal Article"&gt;17&lt;/ref-type&gt;&lt;contributors&gt;&lt;authors&gt;&lt;author&gt;Colson, Violaine&lt;/author&gt;&lt;author&gt;Martin, Eleonore&lt;/author&gt;&lt;author&gt;Orgeur, Pierre&lt;/author&gt;&lt;author&gt;Prunier, Armelle&lt;/author&gt;&lt;/authors&gt;&lt;/contributors&gt;&lt;titles&gt;&lt;title&gt;Influence of housing and social changes on growth, behaviour and cortisol in piglets at weaning&lt;/title&gt;&lt;secondary-title&gt;Physiology &amp;amp; behavior&lt;/secondary-title&gt;&lt;/titles&gt;&lt;periodical&gt;&lt;full-title&gt;Physiology &amp;amp; behavior&lt;/full-title&gt;&lt;/periodical&gt;&lt;pages&gt;59-64&lt;/pages&gt;&lt;volume&gt;107&lt;/volume&gt;&lt;number&gt;1&lt;/number&gt;&lt;dates&gt;&lt;year&gt;2012&lt;/year&gt;&lt;/dates&gt;&lt;isbn&gt;0031-9384&lt;/isbn&gt;&lt;urls&gt;&lt;/urls&gt;&lt;/record&gt;&lt;/Cite&gt;&lt;/EndNote&gt;</w:instrText>
        </w:r>
        <w:r w:rsidR="005F0597" w:rsidRPr="0EC66567">
          <w:rPr>
            <w:rFonts w:eastAsia="Arial" w:cs="Arial"/>
          </w:rPr>
          <w:fldChar w:fldCharType="separate"/>
        </w:r>
        <w:r w:rsidR="005F0597" w:rsidRPr="0EC66567">
          <w:rPr>
            <w:rFonts w:eastAsia="Arial" w:cs="Arial"/>
            <w:noProof/>
          </w:rPr>
          <w:t>Colson et al. (2012)</w:t>
        </w:r>
        <w:r w:rsidR="005F0597" w:rsidRPr="0EC66567">
          <w:rPr>
            <w:rFonts w:eastAsia="Arial" w:cs="Arial"/>
          </w:rPr>
          <w:fldChar w:fldCharType="end"/>
        </w:r>
      </w:hyperlink>
      <w:r w:rsidR="00F5256F" w:rsidRPr="0EC66567">
        <w:rPr>
          <w:rFonts w:eastAsia="Arial" w:cs="Arial"/>
        </w:rPr>
        <w:t xml:space="preserve"> </w:t>
      </w:r>
      <w:r w:rsidRPr="0EC66567">
        <w:rPr>
          <w:rFonts w:eastAsia="Arial" w:cs="Arial"/>
        </w:rPr>
        <w:t>found that moving and mixing pigs at weaning are not only stressful but additive.  Accordingly, pro-active management practices benefit from a holistic or systemic approach and close attention to the observation of behaviours and recording of indicators.</w:t>
      </w:r>
    </w:p>
    <w:p w14:paraId="28D24FD3" w14:textId="5B3EAEE1" w:rsidR="00E92A3A" w:rsidRPr="002F40BA" w:rsidRDefault="00E92A3A" w:rsidP="00347720">
      <w:pPr>
        <w:spacing w:line="276" w:lineRule="auto"/>
        <w:rPr>
          <w:rFonts w:eastAsia="Arial" w:cs="Arial"/>
        </w:rPr>
      </w:pPr>
      <w:r w:rsidRPr="002F40BA">
        <w:rPr>
          <w:rFonts w:eastAsia="Arial" w:cs="Arial"/>
        </w:rPr>
        <w:t xml:space="preserve">Aside from implementing better management practices, it is important to assess what are the current practices on farm and whether </w:t>
      </w:r>
      <w:r w:rsidR="001B36C9" w:rsidRPr="002F40BA">
        <w:rPr>
          <w:rFonts w:eastAsia="Arial" w:cs="Arial"/>
          <w:i/>
          <w:iCs/>
        </w:rPr>
        <w:t>what the</w:t>
      </w:r>
      <w:r w:rsidR="001B36C9" w:rsidRPr="002F40BA">
        <w:rPr>
          <w:rFonts w:eastAsia="Arial" w:cs="Arial"/>
        </w:rPr>
        <w:t xml:space="preserve"> </w:t>
      </w:r>
      <w:r w:rsidR="001B36C9" w:rsidRPr="002F40BA">
        <w:rPr>
          <w:rFonts w:eastAsia="Arial" w:cs="Arial"/>
          <w:i/>
          <w:iCs/>
        </w:rPr>
        <w:t>farmer think</w:t>
      </w:r>
      <w:r w:rsidR="003B50E5" w:rsidRPr="002F40BA">
        <w:rPr>
          <w:rFonts w:eastAsia="Arial" w:cs="Arial"/>
          <w:i/>
          <w:iCs/>
        </w:rPr>
        <w:t>s</w:t>
      </w:r>
      <w:r w:rsidR="001B36C9" w:rsidRPr="002F40BA">
        <w:rPr>
          <w:rFonts w:eastAsia="Arial" w:cs="Arial"/>
          <w:i/>
          <w:iCs/>
        </w:rPr>
        <w:t xml:space="preserve"> is happening </w:t>
      </w:r>
      <w:r w:rsidR="00327C66" w:rsidRPr="002F40BA">
        <w:rPr>
          <w:rFonts w:eastAsia="Arial" w:cs="Arial"/>
          <w:i/>
          <w:iCs/>
        </w:rPr>
        <w:t>is really happening</w:t>
      </w:r>
      <w:r w:rsidR="00327C66" w:rsidRPr="002F40BA">
        <w:rPr>
          <w:rFonts w:eastAsia="Arial" w:cs="Arial"/>
        </w:rPr>
        <w:t xml:space="preserve">. </w:t>
      </w:r>
      <w:r w:rsidR="003379FE" w:rsidRPr="002F40BA">
        <w:rPr>
          <w:rFonts w:eastAsia="Arial" w:cs="Arial"/>
        </w:rPr>
        <w:t xml:space="preserve">For example, is cleaning and disinfection done properly? Is all-in all-out being practiced </w:t>
      </w:r>
      <w:r w:rsidR="003379FE" w:rsidRPr="002F40BA">
        <w:rPr>
          <w:rFonts w:eastAsia="Arial" w:cs="Arial"/>
          <w:i/>
          <w:iCs/>
        </w:rPr>
        <w:t xml:space="preserve">de facto </w:t>
      </w:r>
      <w:r w:rsidR="003379FE" w:rsidRPr="002F40BA">
        <w:rPr>
          <w:rFonts w:eastAsia="Arial" w:cs="Arial"/>
        </w:rPr>
        <w:t>(e.g.</w:t>
      </w:r>
      <w:r w:rsidR="00594AFB">
        <w:rPr>
          <w:rFonts w:eastAsia="Arial" w:cs="Arial"/>
        </w:rPr>
        <w:t>,</w:t>
      </w:r>
      <w:r w:rsidR="003379FE" w:rsidRPr="002F40BA">
        <w:rPr>
          <w:rFonts w:eastAsia="Arial" w:cs="Arial"/>
        </w:rPr>
        <w:t xml:space="preserve"> without mixing older pigs with younger ones)?</w:t>
      </w:r>
    </w:p>
    <w:p w14:paraId="2F5B77C2" w14:textId="6717E0AD" w:rsidR="00431A21" w:rsidRPr="00431A21" w:rsidRDefault="00431A21" w:rsidP="00B4537B">
      <w:pPr>
        <w:spacing w:line="276" w:lineRule="auto"/>
        <w:rPr>
          <w:rFonts w:eastAsia="Arial" w:cs="Arial"/>
          <w:b/>
          <w:bCs/>
        </w:rPr>
      </w:pPr>
      <w:r w:rsidRPr="00431A21">
        <w:rPr>
          <w:rFonts w:eastAsia="Arial" w:cs="Arial"/>
          <w:b/>
          <w:bCs/>
        </w:rPr>
        <w:t xml:space="preserve">Disclaimer </w:t>
      </w:r>
      <w:r>
        <w:rPr>
          <w:rFonts w:eastAsia="Arial" w:cs="Arial"/>
          <w:b/>
          <w:bCs/>
        </w:rPr>
        <w:t xml:space="preserve">regarding the strength of evidence for </w:t>
      </w:r>
      <w:r w:rsidRPr="00431A21">
        <w:rPr>
          <w:rFonts w:eastAsia="Arial" w:cs="Arial"/>
          <w:b/>
          <w:bCs/>
        </w:rPr>
        <w:t>management practices</w:t>
      </w:r>
    </w:p>
    <w:p w14:paraId="53CD5C7A" w14:textId="4D58DD49" w:rsidR="001A093B" w:rsidRDefault="00431A21" w:rsidP="00B4537B">
      <w:pPr>
        <w:spacing w:line="276" w:lineRule="auto"/>
        <w:rPr>
          <w:rFonts w:eastAsia="Arial" w:cs="Arial"/>
        </w:rPr>
      </w:pPr>
      <w:r w:rsidRPr="092B2336">
        <w:rPr>
          <w:rFonts w:eastAsia="Arial" w:cs="Arial"/>
        </w:rPr>
        <w:t xml:space="preserve">Strength of evidence </w:t>
      </w:r>
      <w:r w:rsidR="52D55922" w:rsidRPr="092B2336">
        <w:rPr>
          <w:rFonts w:eastAsia="Arial" w:cs="Arial"/>
        </w:rPr>
        <w:t xml:space="preserve">for most management practices </w:t>
      </w:r>
      <w:r w:rsidRPr="092B2336">
        <w:rPr>
          <w:rFonts w:eastAsia="Arial" w:cs="Arial"/>
        </w:rPr>
        <w:t>was lacking in the literature</w:t>
      </w:r>
      <w:r w:rsidR="3184E328" w:rsidRPr="092B2336">
        <w:rPr>
          <w:rFonts w:eastAsia="Arial" w:cs="Arial"/>
        </w:rPr>
        <w:t xml:space="preserve"> identified according to the defined search terms of this review</w:t>
      </w:r>
      <w:r w:rsidRPr="092B2336">
        <w:rPr>
          <w:rFonts w:eastAsia="Arial" w:cs="Arial"/>
        </w:rPr>
        <w:t xml:space="preserve">. This is mostly because </w:t>
      </w:r>
      <w:r w:rsidR="003D4456" w:rsidRPr="092B2336">
        <w:rPr>
          <w:rFonts w:eastAsia="Arial" w:cs="Arial"/>
        </w:rPr>
        <w:t xml:space="preserve">the management practices listed can be implemented through varied measures and are largely overlapping. </w:t>
      </w:r>
    </w:p>
    <w:p w14:paraId="7741254F" w14:textId="64956EED" w:rsidR="00431A21" w:rsidRDefault="003D4456" w:rsidP="00B4537B">
      <w:pPr>
        <w:spacing w:line="276" w:lineRule="auto"/>
        <w:rPr>
          <w:rFonts w:eastAsia="Arial" w:cs="Arial"/>
        </w:rPr>
      </w:pPr>
      <w:r>
        <w:rPr>
          <w:rFonts w:eastAsia="Arial" w:cs="Arial"/>
        </w:rPr>
        <w:t>For example, “s</w:t>
      </w:r>
      <w:r w:rsidRPr="003D4456">
        <w:rPr>
          <w:rFonts w:eastAsia="Arial" w:cs="Arial"/>
        </w:rPr>
        <w:t>tress reduction</w:t>
      </w:r>
      <w:r>
        <w:rPr>
          <w:rFonts w:eastAsia="Arial" w:cs="Arial"/>
        </w:rPr>
        <w:t>”</w:t>
      </w:r>
      <w:r w:rsidRPr="003D4456">
        <w:rPr>
          <w:rFonts w:eastAsia="Arial" w:cs="Arial"/>
        </w:rPr>
        <w:t xml:space="preserve"> as a practice encompasses changes in different areas – such as nutrition, environment, feeding and management practices</w:t>
      </w:r>
      <w:r>
        <w:rPr>
          <w:rFonts w:eastAsia="Arial" w:cs="Arial"/>
        </w:rPr>
        <w:t>. Indeed, d</w:t>
      </w:r>
      <w:r w:rsidRPr="003D4456">
        <w:rPr>
          <w:rFonts w:eastAsia="Arial" w:cs="Arial"/>
        </w:rPr>
        <w:t>elayed weaning, early exposure and adaptation to new (highly palatable) feeds, keeping pigs in their original litters when weaning, offering good and enriched environments (temperature, air quality, clean), and separating different age groups will all contribute to a reduction of the stress levels, less “enteric” stress when digesting new feed, and less social stress when moving to a new environment.</w:t>
      </w:r>
    </w:p>
    <w:p w14:paraId="26B43802" w14:textId="43706733" w:rsidR="00BF5A00" w:rsidRDefault="003D4456" w:rsidP="00B4537B">
      <w:pPr>
        <w:spacing w:line="276" w:lineRule="auto"/>
        <w:rPr>
          <w:rFonts w:eastAsia="Arial" w:cs="Arial"/>
        </w:rPr>
      </w:pPr>
      <w:r w:rsidRPr="63AB644D">
        <w:rPr>
          <w:rFonts w:eastAsia="Arial" w:cs="Arial"/>
        </w:rPr>
        <w:t>For this reason, m</w:t>
      </w:r>
      <w:r w:rsidR="000028CF" w:rsidRPr="63AB644D">
        <w:rPr>
          <w:rFonts w:eastAsia="Arial" w:cs="Arial"/>
        </w:rPr>
        <w:t xml:space="preserve">anagement practices are rarely implemented as a single measure, but rather as a group of measures or interventions which will inevitably </w:t>
      </w:r>
      <w:r w:rsidR="000028CF" w:rsidRPr="00CF4C01">
        <w:rPr>
          <w:rFonts w:eastAsia="Arial" w:cs="Arial"/>
          <w:b/>
          <w:bCs/>
        </w:rPr>
        <w:t>encompass a synergi</w:t>
      </w:r>
      <w:r w:rsidR="00CF4C01">
        <w:rPr>
          <w:rFonts w:eastAsia="Arial" w:cs="Arial"/>
          <w:b/>
          <w:bCs/>
        </w:rPr>
        <w:t>stic</w:t>
      </w:r>
      <w:r w:rsidR="000028CF" w:rsidRPr="00CF4C01">
        <w:rPr>
          <w:rFonts w:eastAsia="Arial" w:cs="Arial"/>
          <w:b/>
          <w:bCs/>
        </w:rPr>
        <w:t xml:space="preserve"> effect</w:t>
      </w:r>
      <w:r w:rsidR="000028CF" w:rsidRPr="63AB644D">
        <w:rPr>
          <w:rFonts w:eastAsia="Arial" w:cs="Arial"/>
        </w:rPr>
        <w:t xml:space="preserve">. </w:t>
      </w:r>
      <w:r w:rsidR="001A093B" w:rsidRPr="63AB644D">
        <w:rPr>
          <w:rFonts w:eastAsia="Arial" w:cs="Arial"/>
        </w:rPr>
        <w:t>It is difficult to find scientific studies documenting measure A or B due to the overlap of th</w:t>
      </w:r>
      <w:r w:rsidR="7078B8D6" w:rsidRPr="63AB644D">
        <w:rPr>
          <w:rFonts w:eastAsia="Arial" w:cs="Arial"/>
        </w:rPr>
        <w:t>e</w:t>
      </w:r>
      <w:r w:rsidR="001A093B" w:rsidRPr="63AB644D">
        <w:rPr>
          <w:rFonts w:eastAsia="Arial" w:cs="Arial"/>
        </w:rPr>
        <w:t>s</w:t>
      </w:r>
      <w:r w:rsidR="5F7B6C4F" w:rsidRPr="63AB644D">
        <w:rPr>
          <w:rFonts w:eastAsia="Arial" w:cs="Arial"/>
        </w:rPr>
        <w:t>e</w:t>
      </w:r>
      <w:r w:rsidR="001A093B" w:rsidRPr="63AB644D">
        <w:rPr>
          <w:rFonts w:eastAsia="Arial" w:cs="Arial"/>
        </w:rPr>
        <w:t xml:space="preserve"> measures and to the many combinations of measures to be tested. </w:t>
      </w:r>
    </w:p>
    <w:p w14:paraId="6249FB29" w14:textId="77777777" w:rsidR="006E19A2" w:rsidRPr="002F40BA" w:rsidRDefault="00BF5A00" w:rsidP="00347720">
      <w:pPr>
        <w:spacing w:line="276" w:lineRule="auto"/>
        <w:rPr>
          <w:rFonts w:eastAsia="Arial" w:cs="Arial"/>
        </w:rPr>
      </w:pPr>
      <w:r w:rsidRPr="002F40BA">
        <w:rPr>
          <w:rFonts w:eastAsia="Arial" w:cs="Arial"/>
        </w:rPr>
        <w:t xml:space="preserve">This disclaimer serves to alert the reader </w:t>
      </w:r>
      <w:r w:rsidR="00DC2392" w:rsidRPr="002F40BA">
        <w:rPr>
          <w:rFonts w:eastAsia="Arial" w:cs="Arial"/>
        </w:rPr>
        <w:t xml:space="preserve">about </w:t>
      </w:r>
      <w:r w:rsidRPr="002F40BA">
        <w:rPr>
          <w:rFonts w:eastAsia="Arial" w:cs="Arial"/>
        </w:rPr>
        <w:t>the apparent low strength of evidence</w:t>
      </w:r>
      <w:r w:rsidR="3FC04EA6" w:rsidRPr="002F40BA">
        <w:rPr>
          <w:rFonts w:eastAsia="Arial" w:cs="Arial"/>
        </w:rPr>
        <w:t xml:space="preserve"> </w:t>
      </w:r>
      <w:r w:rsidR="00DC2392" w:rsidRPr="002F40BA">
        <w:rPr>
          <w:rFonts w:eastAsia="Arial" w:cs="Arial"/>
        </w:rPr>
        <w:t>of management practices.</w:t>
      </w:r>
      <w:r w:rsidRPr="002F40BA">
        <w:rPr>
          <w:rFonts w:eastAsia="Arial" w:cs="Arial"/>
        </w:rPr>
        <w:t xml:space="preserve"> This is</w:t>
      </w:r>
      <w:r w:rsidR="00DC2392" w:rsidRPr="002F40BA">
        <w:rPr>
          <w:rFonts w:eastAsia="Arial" w:cs="Arial"/>
        </w:rPr>
        <w:t xml:space="preserve"> because there is lack of scientific literature on the subject. Empirically, there is sound evidence of the effectiveness of most management practices.</w:t>
      </w:r>
    </w:p>
    <w:p w14:paraId="38AFCF58" w14:textId="77777777" w:rsidR="003855DC" w:rsidRDefault="003855DC" w:rsidP="00B4537B">
      <w:pPr>
        <w:spacing w:line="276" w:lineRule="auto"/>
        <w:rPr>
          <w:rFonts w:eastAsia="Arial" w:cs="Arial"/>
          <w:color w:val="C45911" w:themeColor="accent2" w:themeShade="BF"/>
        </w:rPr>
      </w:pPr>
    </w:p>
    <w:p w14:paraId="56146EA7" w14:textId="09FE0668" w:rsidR="003855DC" w:rsidRDefault="003855DC" w:rsidP="00B4537B">
      <w:pPr>
        <w:spacing w:line="276" w:lineRule="auto"/>
        <w:rPr>
          <w:rFonts w:eastAsia="Arial" w:cs="Arial"/>
          <w:color w:val="C45911" w:themeColor="accent2" w:themeShade="BF"/>
        </w:rPr>
        <w:sectPr w:rsidR="003855DC" w:rsidSect="00055422">
          <w:pgSz w:w="12240" w:h="15840"/>
          <w:pgMar w:top="1440" w:right="1440" w:bottom="1440" w:left="1440" w:header="720" w:footer="720" w:gutter="0"/>
          <w:cols w:space="720"/>
          <w:titlePg/>
          <w:docGrid w:linePitch="360"/>
        </w:sectPr>
      </w:pPr>
    </w:p>
    <w:p w14:paraId="725E2179" w14:textId="03663994" w:rsidR="0072038D" w:rsidRDefault="0072038D" w:rsidP="00B4537B">
      <w:pPr>
        <w:pStyle w:val="Heading3"/>
        <w:spacing w:line="276" w:lineRule="auto"/>
      </w:pPr>
      <w:bookmarkStart w:id="305" w:name="_Toc124787538"/>
      <w:r w:rsidRPr="00A82FAA">
        <w:t>Stress Reduction</w:t>
      </w:r>
      <w:bookmarkEnd w:id="305"/>
    </w:p>
    <w:p w14:paraId="03BB97E5" w14:textId="77777777" w:rsidR="00111BDF" w:rsidRPr="00111BDF" w:rsidRDefault="00111BDF" w:rsidP="00111BDF"/>
    <w:p w14:paraId="203705FC" w14:textId="77777777" w:rsidR="0072038D" w:rsidRPr="006E19A2" w:rsidRDefault="0072038D" w:rsidP="00B4537B">
      <w:pPr>
        <w:spacing w:line="276" w:lineRule="auto"/>
        <w:rPr>
          <w:b/>
          <w:bCs/>
        </w:rPr>
      </w:pPr>
      <w:r w:rsidRPr="006E19A2">
        <w:rPr>
          <w:b/>
          <w:bCs/>
        </w:rPr>
        <w:t>Impact summary</w:t>
      </w:r>
    </w:p>
    <w:p w14:paraId="79ED6517" w14:textId="554EA0EA" w:rsidR="0072038D" w:rsidRDefault="0072038D" w:rsidP="00B4537B">
      <w:pPr>
        <w:spacing w:line="276" w:lineRule="auto"/>
        <w:rPr>
          <w:rFonts w:eastAsia="Arial" w:cs="Arial"/>
          <w:color w:val="000000" w:themeColor="text1"/>
        </w:rPr>
      </w:pPr>
      <w:r w:rsidRPr="092B2336">
        <w:rPr>
          <w:rFonts w:eastAsia="Arial" w:cs="Arial"/>
          <w:color w:val="000000" w:themeColor="text1"/>
        </w:rPr>
        <w:t>M</w:t>
      </w:r>
      <w:r w:rsidR="7716014C" w:rsidRPr="092B2336">
        <w:rPr>
          <w:rFonts w:eastAsia="Arial" w:cs="Arial"/>
          <w:color w:val="000000" w:themeColor="text1"/>
        </w:rPr>
        <w:t>itigating</w:t>
      </w:r>
      <w:r w:rsidRPr="092B2336">
        <w:rPr>
          <w:rFonts w:eastAsia="Arial" w:cs="Arial"/>
          <w:color w:val="000000" w:themeColor="text1"/>
        </w:rPr>
        <w:t xml:space="preserve"> the stress associated with the weaning process has potential to reduce diarrhoea and post-weaning mortality; and to help newly weaned pigs become established. The cost of implementing stress reduction management practices is variable and this reflects the range of measures and the different contexts in which they may be applied. For example, on the one hand, maintaining litter groups may require wider change of prevailing routines and infrastructure, including capital expenditure. While on the other hand, attending to the post-weaning environment to ensure a comfortable and even temperature, freedom from draughts and appropriately matched groups and stocking rates may be more readily implemented. </w:t>
      </w:r>
    </w:p>
    <w:tbl>
      <w:tblPr>
        <w:tblStyle w:val="TableGrid"/>
        <w:tblW w:w="0" w:type="auto"/>
        <w:tblLook w:val="04A0" w:firstRow="1" w:lastRow="0" w:firstColumn="1" w:lastColumn="0" w:noHBand="0" w:noVBand="1"/>
      </w:tblPr>
      <w:tblGrid>
        <w:gridCol w:w="3377"/>
        <w:gridCol w:w="236"/>
        <w:gridCol w:w="3774"/>
        <w:gridCol w:w="65"/>
        <w:gridCol w:w="1578"/>
        <w:gridCol w:w="330"/>
      </w:tblGrid>
      <w:tr w:rsidR="0072038D" w14:paraId="1F19C48D" w14:textId="77777777" w:rsidTr="0EC66567">
        <w:trPr>
          <w:gridAfter w:val="1"/>
          <w:wAfter w:w="360" w:type="dxa"/>
        </w:trPr>
        <w:tc>
          <w:tcPr>
            <w:tcW w:w="3539" w:type="dxa"/>
            <w:tcBorders>
              <w:top w:val="nil"/>
              <w:left w:val="nil"/>
              <w:bottom w:val="nil"/>
              <w:right w:val="nil"/>
            </w:tcBorders>
            <w:shd w:val="clear" w:color="auto" w:fill="D0E96C"/>
          </w:tcPr>
          <w:p w14:paraId="234C2DAD" w14:textId="77777777" w:rsidR="0072038D" w:rsidRDefault="0072038D" w:rsidP="00B4537B">
            <w:pPr>
              <w:spacing w:line="276" w:lineRule="auto"/>
            </w:pPr>
            <w:r w:rsidRPr="1BC2F058">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3C810550" w14:textId="77777777" w:rsidR="0072038D" w:rsidRDefault="0072038D" w:rsidP="00B4537B">
            <w:pPr>
              <w:spacing w:line="276" w:lineRule="auto"/>
            </w:pPr>
            <w:r w:rsidRPr="1BC2F058">
              <w:rPr>
                <w:rFonts w:eastAsia="Arial" w:cs="Arial"/>
                <w:b/>
                <w:bCs/>
              </w:rPr>
              <w:t xml:space="preserve"> </w:t>
            </w:r>
          </w:p>
        </w:tc>
        <w:tc>
          <w:tcPr>
            <w:tcW w:w="1689" w:type="dxa"/>
            <w:gridSpan w:val="2"/>
            <w:tcBorders>
              <w:top w:val="nil"/>
              <w:left w:val="nil"/>
              <w:bottom w:val="single" w:sz="4" w:space="0" w:color="auto"/>
              <w:right w:val="nil"/>
            </w:tcBorders>
            <w:shd w:val="clear" w:color="auto" w:fill="D0E96C"/>
          </w:tcPr>
          <w:p w14:paraId="3CB5A222" w14:textId="77777777" w:rsidR="0072038D" w:rsidRDefault="0072038D" w:rsidP="00B4537B">
            <w:pPr>
              <w:spacing w:line="276" w:lineRule="auto"/>
              <w:jc w:val="center"/>
            </w:pPr>
            <w:r w:rsidRPr="1BC2F058">
              <w:rPr>
                <w:rFonts w:eastAsia="Arial" w:cs="Arial"/>
                <w:b/>
                <w:bCs/>
              </w:rPr>
              <w:t xml:space="preserve"> </w:t>
            </w:r>
          </w:p>
        </w:tc>
      </w:tr>
      <w:tr w:rsidR="0072038D" w14:paraId="7815EA10" w14:textId="77777777" w:rsidTr="0EC66567">
        <w:trPr>
          <w:gridAfter w:val="1"/>
          <w:wAfter w:w="360" w:type="dxa"/>
        </w:trPr>
        <w:tc>
          <w:tcPr>
            <w:tcW w:w="3539" w:type="dxa"/>
            <w:tcBorders>
              <w:top w:val="nil"/>
              <w:left w:val="nil"/>
              <w:bottom w:val="nil"/>
              <w:right w:val="nil"/>
            </w:tcBorders>
            <w:shd w:val="clear" w:color="auto" w:fill="EFF7CE"/>
          </w:tcPr>
          <w:p w14:paraId="3A9612AA"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2A56DB80" w14:textId="77777777" w:rsidR="0072038D" w:rsidRDefault="0072038D" w:rsidP="00B4537B">
            <w:pPr>
              <w:spacing w:line="276" w:lineRule="auto"/>
            </w:pPr>
            <w:r>
              <w:t>Reducing diarrhoea</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12F8BE0" w14:textId="77777777" w:rsidR="0072038D" w:rsidRDefault="0072038D" w:rsidP="00B4537B">
            <w:pPr>
              <w:spacing w:line="276" w:lineRule="auto"/>
              <w:jc w:val="center"/>
            </w:pPr>
            <w:r>
              <w:t>+</w:t>
            </w:r>
          </w:p>
        </w:tc>
      </w:tr>
      <w:tr w:rsidR="0072038D" w14:paraId="7895D7BB" w14:textId="77777777" w:rsidTr="0EC66567">
        <w:trPr>
          <w:gridAfter w:val="1"/>
          <w:wAfter w:w="360" w:type="dxa"/>
        </w:trPr>
        <w:tc>
          <w:tcPr>
            <w:tcW w:w="3539" w:type="dxa"/>
            <w:tcBorders>
              <w:top w:val="nil"/>
              <w:left w:val="nil"/>
              <w:bottom w:val="nil"/>
              <w:right w:val="nil"/>
            </w:tcBorders>
            <w:shd w:val="clear" w:color="auto" w:fill="EFF7CE"/>
          </w:tcPr>
          <w:p w14:paraId="7BC151E8"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42703947" w14:textId="77777777" w:rsidR="0072038D" w:rsidRDefault="0072038D" w:rsidP="00B4537B">
            <w:pPr>
              <w:spacing w:line="276" w:lineRule="auto"/>
            </w:pPr>
            <w:r w:rsidRPr="1BC2F058">
              <w:rPr>
                <w:rFonts w:eastAsia="Arial" w:cs="Arial"/>
              </w:rPr>
              <w:t>Reducing post-weaning mortality</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66522657" w14:textId="77777777" w:rsidR="0072038D" w:rsidRDefault="0072038D" w:rsidP="00B4537B">
            <w:pPr>
              <w:spacing w:line="276" w:lineRule="auto"/>
              <w:jc w:val="center"/>
              <w:rPr>
                <w:rFonts w:eastAsia="Arial" w:cs="Arial"/>
              </w:rPr>
            </w:pPr>
            <w:r w:rsidRPr="6C40BFFA">
              <w:rPr>
                <w:rFonts w:eastAsia="Arial" w:cs="Arial"/>
              </w:rPr>
              <w:t>+</w:t>
            </w:r>
          </w:p>
        </w:tc>
      </w:tr>
      <w:tr w:rsidR="0072038D" w14:paraId="0D835A38" w14:textId="77777777" w:rsidTr="0EC66567">
        <w:trPr>
          <w:gridAfter w:val="1"/>
          <w:wAfter w:w="360" w:type="dxa"/>
        </w:trPr>
        <w:tc>
          <w:tcPr>
            <w:tcW w:w="3539" w:type="dxa"/>
            <w:tcBorders>
              <w:top w:val="nil"/>
              <w:left w:val="nil"/>
              <w:bottom w:val="nil"/>
              <w:right w:val="nil"/>
            </w:tcBorders>
            <w:shd w:val="clear" w:color="auto" w:fill="EFF7CE"/>
          </w:tcPr>
          <w:p w14:paraId="27821201" w14:textId="77777777" w:rsidR="0072038D"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43F96796" w14:textId="77777777" w:rsidR="0072038D" w:rsidRDefault="0072038D" w:rsidP="00B4537B">
            <w:pPr>
              <w:spacing w:line="276" w:lineRule="auto"/>
              <w:rPr>
                <w:rFonts w:eastAsia="Arial" w:cs="Arial"/>
              </w:rPr>
            </w:pPr>
            <w:r w:rsidRPr="1BC2F058">
              <w:rPr>
                <w:rFonts w:eastAsia="Arial" w:cs="Arial"/>
              </w:rPr>
              <w:t>Enhancing growth rate</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5207BA4F" w14:textId="77777777" w:rsidR="0072038D" w:rsidRDefault="0072038D" w:rsidP="00B4537B">
            <w:pPr>
              <w:spacing w:line="276" w:lineRule="auto"/>
              <w:jc w:val="center"/>
              <w:rPr>
                <w:rFonts w:eastAsia="Arial" w:cs="Arial"/>
              </w:rPr>
            </w:pPr>
            <w:r w:rsidRPr="6C40BFFA">
              <w:rPr>
                <w:rFonts w:eastAsia="Arial" w:cs="Arial"/>
              </w:rPr>
              <w:t>+</w:t>
            </w:r>
          </w:p>
        </w:tc>
      </w:tr>
      <w:tr w:rsidR="0072038D" w14:paraId="2D0D16F8" w14:textId="77777777" w:rsidTr="0EC66567">
        <w:trPr>
          <w:gridAfter w:val="1"/>
          <w:wAfter w:w="360" w:type="dxa"/>
        </w:trPr>
        <w:tc>
          <w:tcPr>
            <w:tcW w:w="3539" w:type="dxa"/>
            <w:tcBorders>
              <w:top w:val="nil"/>
              <w:left w:val="nil"/>
              <w:bottom w:val="nil"/>
              <w:right w:val="nil"/>
            </w:tcBorders>
            <w:shd w:val="clear" w:color="auto" w:fill="EFF7CE"/>
          </w:tcPr>
          <w:p w14:paraId="0328D0F1"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nil"/>
            </w:tcBorders>
            <w:shd w:val="clear" w:color="auto" w:fill="EFF7CE"/>
          </w:tcPr>
          <w:p w14:paraId="4FE462AD" w14:textId="77777777" w:rsidR="0072038D" w:rsidRDefault="0072038D" w:rsidP="00B4537B">
            <w:pPr>
              <w:spacing w:line="276" w:lineRule="auto"/>
            </w:pPr>
          </w:p>
        </w:tc>
        <w:tc>
          <w:tcPr>
            <w:tcW w:w="1689" w:type="dxa"/>
            <w:gridSpan w:val="2"/>
            <w:tcBorders>
              <w:top w:val="single" w:sz="4" w:space="0" w:color="auto"/>
              <w:left w:val="nil"/>
              <w:bottom w:val="nil"/>
              <w:right w:val="nil"/>
            </w:tcBorders>
            <w:shd w:val="clear" w:color="auto" w:fill="EFF7CE"/>
          </w:tcPr>
          <w:p w14:paraId="07AA5860" w14:textId="77777777" w:rsidR="0072038D" w:rsidRDefault="0072038D" w:rsidP="00B4537B">
            <w:pPr>
              <w:spacing w:line="276" w:lineRule="auto"/>
              <w:jc w:val="center"/>
            </w:pPr>
            <w:r w:rsidRPr="1BC2F058">
              <w:rPr>
                <w:rFonts w:eastAsia="Arial" w:cs="Arial"/>
              </w:rPr>
              <w:t xml:space="preserve"> </w:t>
            </w:r>
          </w:p>
        </w:tc>
      </w:tr>
      <w:tr w:rsidR="0072038D" w14:paraId="0B43FB9D" w14:textId="77777777" w:rsidTr="0EC66567">
        <w:trPr>
          <w:gridAfter w:val="1"/>
          <w:wAfter w:w="360" w:type="dxa"/>
        </w:trPr>
        <w:tc>
          <w:tcPr>
            <w:tcW w:w="3539" w:type="dxa"/>
            <w:tcBorders>
              <w:top w:val="nil"/>
              <w:left w:val="nil"/>
              <w:bottom w:val="nil"/>
              <w:right w:val="nil"/>
            </w:tcBorders>
            <w:shd w:val="clear" w:color="auto" w:fill="EFF7CE"/>
          </w:tcPr>
          <w:p w14:paraId="6A36F57E" w14:textId="77777777" w:rsidR="0072038D"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5974D4F7" w14:textId="77777777" w:rsidR="0072038D" w:rsidRDefault="0072038D" w:rsidP="00B4537B">
            <w:pPr>
              <w:spacing w:line="276" w:lineRule="auto"/>
              <w:rPr>
                <w:rFonts w:eastAsia="Arial" w:cs="Arial"/>
                <w:i/>
                <w:iCs/>
                <w:color w:val="000000" w:themeColor="text1"/>
              </w:rPr>
            </w:pPr>
            <w:r w:rsidRPr="1BC2F058">
              <w:rPr>
                <w:rFonts w:eastAsia="Arial" w:cs="Arial"/>
                <w:i/>
                <w:iCs/>
                <w:color w:val="000000" w:themeColor="text1"/>
              </w:rPr>
              <w:t>Other impacts</w:t>
            </w:r>
          </w:p>
        </w:tc>
        <w:tc>
          <w:tcPr>
            <w:tcW w:w="1689" w:type="dxa"/>
            <w:gridSpan w:val="2"/>
            <w:tcBorders>
              <w:top w:val="nil"/>
              <w:left w:val="nil"/>
              <w:bottom w:val="single" w:sz="4" w:space="0" w:color="auto"/>
              <w:right w:val="nil"/>
            </w:tcBorders>
            <w:shd w:val="clear" w:color="auto" w:fill="EFF7CE"/>
          </w:tcPr>
          <w:p w14:paraId="721ADAAC" w14:textId="77777777" w:rsidR="0072038D" w:rsidRDefault="0072038D" w:rsidP="00B4537B">
            <w:pPr>
              <w:spacing w:line="276" w:lineRule="auto"/>
              <w:jc w:val="center"/>
              <w:rPr>
                <w:rFonts w:eastAsia="Arial" w:cs="Arial"/>
              </w:rPr>
            </w:pPr>
          </w:p>
        </w:tc>
      </w:tr>
      <w:tr w:rsidR="0072038D" w14:paraId="22FA962F" w14:textId="77777777" w:rsidTr="0EC66567">
        <w:trPr>
          <w:gridAfter w:val="1"/>
          <w:wAfter w:w="360" w:type="dxa"/>
        </w:trPr>
        <w:tc>
          <w:tcPr>
            <w:tcW w:w="3539" w:type="dxa"/>
            <w:tcBorders>
              <w:top w:val="nil"/>
              <w:left w:val="nil"/>
              <w:bottom w:val="nil"/>
              <w:right w:val="nil"/>
            </w:tcBorders>
            <w:shd w:val="clear" w:color="auto" w:fill="EFF7CE"/>
          </w:tcPr>
          <w:p w14:paraId="4A1864B7"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24DCA08A" w14:textId="77777777" w:rsidR="0072038D" w:rsidRDefault="0072038D" w:rsidP="00B4537B">
            <w:pPr>
              <w:spacing w:line="276" w:lineRule="auto"/>
            </w:pPr>
            <w:r w:rsidRPr="1BC2F058">
              <w:rPr>
                <w:rFonts w:eastAsia="Arial" w:cs="Arial"/>
                <w:color w:val="000000" w:themeColor="text1"/>
              </w:rPr>
              <w:t>Reduced costs</w:t>
            </w:r>
          </w:p>
        </w:tc>
        <w:tc>
          <w:tcPr>
            <w:tcW w:w="1689" w:type="dxa"/>
            <w:gridSpan w:val="2"/>
            <w:tcBorders>
              <w:top w:val="single" w:sz="4" w:space="0" w:color="auto"/>
              <w:left w:val="single" w:sz="4" w:space="0" w:color="auto"/>
              <w:bottom w:val="single" w:sz="4" w:space="0" w:color="auto"/>
              <w:right w:val="single" w:sz="4" w:space="0" w:color="auto"/>
            </w:tcBorders>
          </w:tcPr>
          <w:p w14:paraId="3F07A2BA" w14:textId="57C58AA0" w:rsidR="0072038D" w:rsidRDefault="00F37F3E" w:rsidP="00B4537B">
            <w:pPr>
              <w:spacing w:line="276" w:lineRule="auto"/>
              <w:jc w:val="center"/>
            </w:pPr>
            <w:r>
              <w:t>+/-</w:t>
            </w:r>
          </w:p>
        </w:tc>
      </w:tr>
      <w:tr w:rsidR="0072038D" w14:paraId="6F151E13" w14:textId="77777777" w:rsidTr="0EC66567">
        <w:trPr>
          <w:gridAfter w:val="1"/>
          <w:wAfter w:w="360" w:type="dxa"/>
        </w:trPr>
        <w:tc>
          <w:tcPr>
            <w:tcW w:w="3539" w:type="dxa"/>
            <w:tcBorders>
              <w:top w:val="nil"/>
              <w:left w:val="nil"/>
              <w:bottom w:val="nil"/>
              <w:right w:val="nil"/>
            </w:tcBorders>
            <w:shd w:val="clear" w:color="auto" w:fill="EFF7CE"/>
          </w:tcPr>
          <w:p w14:paraId="02605009"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43EB1D45" w14:textId="77777777" w:rsidR="0072038D" w:rsidRDefault="0072038D" w:rsidP="00B4537B">
            <w:pPr>
              <w:spacing w:line="276" w:lineRule="auto"/>
            </w:pPr>
            <w:r w:rsidRPr="1BC2F058">
              <w:rPr>
                <w:rFonts w:eastAsia="Arial" w:cs="Arial"/>
                <w:color w:val="000000" w:themeColor="text1"/>
              </w:rPr>
              <w:t>Improved welfare</w:t>
            </w:r>
          </w:p>
        </w:tc>
        <w:tc>
          <w:tcPr>
            <w:tcW w:w="1689" w:type="dxa"/>
            <w:gridSpan w:val="2"/>
            <w:tcBorders>
              <w:top w:val="single" w:sz="4" w:space="0" w:color="auto"/>
              <w:left w:val="single" w:sz="4" w:space="0" w:color="auto"/>
              <w:bottom w:val="single" w:sz="4" w:space="0" w:color="auto"/>
              <w:right w:val="single" w:sz="4" w:space="0" w:color="auto"/>
            </w:tcBorders>
          </w:tcPr>
          <w:p w14:paraId="2DCEBC28" w14:textId="21D265FC" w:rsidR="0072038D" w:rsidRDefault="00F37F3E" w:rsidP="00B4537B">
            <w:pPr>
              <w:spacing w:line="276" w:lineRule="auto"/>
              <w:jc w:val="center"/>
            </w:pPr>
            <w:r>
              <w:t>++</w:t>
            </w:r>
          </w:p>
        </w:tc>
      </w:tr>
      <w:tr w:rsidR="0072038D" w14:paraId="255F6232" w14:textId="77777777" w:rsidTr="0EC66567">
        <w:trPr>
          <w:gridAfter w:val="1"/>
          <w:wAfter w:w="360" w:type="dxa"/>
        </w:trPr>
        <w:tc>
          <w:tcPr>
            <w:tcW w:w="3539" w:type="dxa"/>
            <w:tcBorders>
              <w:top w:val="nil"/>
              <w:left w:val="nil"/>
              <w:bottom w:val="nil"/>
              <w:right w:val="nil"/>
            </w:tcBorders>
            <w:shd w:val="clear" w:color="auto" w:fill="EFF7CE"/>
          </w:tcPr>
          <w:p w14:paraId="182FAD0D"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nil"/>
            </w:tcBorders>
            <w:shd w:val="clear" w:color="auto" w:fill="EFF7CE"/>
          </w:tcPr>
          <w:p w14:paraId="780E7FCB"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5F49982A" w14:textId="77777777" w:rsidR="0072038D" w:rsidRDefault="0072038D" w:rsidP="00B4537B">
            <w:pPr>
              <w:spacing w:line="276" w:lineRule="auto"/>
              <w:jc w:val="center"/>
            </w:pPr>
            <w:r w:rsidRPr="1BC2F058">
              <w:rPr>
                <w:rFonts w:eastAsia="Arial" w:cs="Arial"/>
              </w:rPr>
              <w:t xml:space="preserve"> </w:t>
            </w:r>
          </w:p>
        </w:tc>
      </w:tr>
      <w:tr w:rsidR="0072038D" w14:paraId="4BFD9433" w14:textId="77777777" w:rsidTr="0EC66567">
        <w:trPr>
          <w:gridAfter w:val="1"/>
          <w:wAfter w:w="360" w:type="dxa"/>
        </w:trPr>
        <w:tc>
          <w:tcPr>
            <w:tcW w:w="3539" w:type="dxa"/>
            <w:tcBorders>
              <w:top w:val="nil"/>
              <w:left w:val="nil"/>
              <w:bottom w:val="nil"/>
              <w:right w:val="nil"/>
            </w:tcBorders>
            <w:shd w:val="clear" w:color="auto" w:fill="D0E96C"/>
          </w:tcPr>
          <w:p w14:paraId="5746D0F5" w14:textId="77777777" w:rsidR="0072038D" w:rsidRDefault="0072038D" w:rsidP="00B4537B">
            <w:pPr>
              <w:spacing w:line="276" w:lineRule="auto"/>
            </w:pPr>
            <w:r w:rsidRPr="1BC2F058">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52CB3B11"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59A5E2E0" w14:textId="77777777" w:rsidR="0072038D" w:rsidRDefault="0072038D" w:rsidP="00B4537B">
            <w:pPr>
              <w:spacing w:line="276" w:lineRule="auto"/>
              <w:jc w:val="center"/>
            </w:pPr>
            <w:r w:rsidRPr="1BC2F058">
              <w:rPr>
                <w:rFonts w:eastAsia="Arial" w:cs="Arial"/>
              </w:rPr>
              <w:t xml:space="preserve"> </w:t>
            </w:r>
          </w:p>
        </w:tc>
      </w:tr>
      <w:tr w:rsidR="0072038D" w14:paraId="42EF7366" w14:textId="77777777" w:rsidTr="0EC66567">
        <w:trPr>
          <w:gridAfter w:val="1"/>
          <w:wAfter w:w="360" w:type="dxa"/>
        </w:trPr>
        <w:tc>
          <w:tcPr>
            <w:tcW w:w="3539" w:type="dxa"/>
            <w:tcBorders>
              <w:top w:val="nil"/>
              <w:left w:val="nil"/>
              <w:bottom w:val="nil"/>
              <w:right w:val="nil"/>
            </w:tcBorders>
            <w:shd w:val="clear" w:color="auto" w:fill="EFF7CE"/>
          </w:tcPr>
          <w:p w14:paraId="5A2B46C9"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49477A31"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5627763A" w14:textId="7842EA3E" w:rsidR="0072038D" w:rsidRDefault="0072038D" w:rsidP="00B4537B">
            <w:pPr>
              <w:spacing w:line="276" w:lineRule="auto"/>
              <w:jc w:val="center"/>
            </w:pPr>
            <w:r>
              <w:t>£-£££</w:t>
            </w:r>
          </w:p>
        </w:tc>
      </w:tr>
      <w:tr w:rsidR="0072038D" w14:paraId="22975B74" w14:textId="77777777" w:rsidTr="0EC66567">
        <w:trPr>
          <w:gridAfter w:val="1"/>
          <w:wAfter w:w="360" w:type="dxa"/>
        </w:trPr>
        <w:tc>
          <w:tcPr>
            <w:tcW w:w="3539" w:type="dxa"/>
            <w:tcBorders>
              <w:top w:val="nil"/>
              <w:left w:val="nil"/>
              <w:bottom w:val="nil"/>
              <w:right w:val="nil"/>
            </w:tcBorders>
            <w:shd w:val="clear" w:color="auto" w:fill="EFF7CE"/>
          </w:tcPr>
          <w:p w14:paraId="772AF235"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nil"/>
            </w:tcBorders>
            <w:shd w:val="clear" w:color="auto" w:fill="EFF7CE"/>
          </w:tcPr>
          <w:p w14:paraId="459AD982"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60972C9D" w14:textId="77777777" w:rsidR="0072038D" w:rsidRDefault="0072038D" w:rsidP="00B4537B">
            <w:pPr>
              <w:spacing w:line="276" w:lineRule="auto"/>
              <w:jc w:val="center"/>
            </w:pPr>
            <w:r w:rsidRPr="1BC2F058">
              <w:rPr>
                <w:rFonts w:eastAsia="Arial" w:cs="Arial"/>
              </w:rPr>
              <w:t xml:space="preserve"> </w:t>
            </w:r>
          </w:p>
        </w:tc>
      </w:tr>
      <w:tr w:rsidR="0072038D" w14:paraId="52554590" w14:textId="77777777" w:rsidTr="0EC66567">
        <w:trPr>
          <w:gridAfter w:val="1"/>
          <w:wAfter w:w="360" w:type="dxa"/>
        </w:trPr>
        <w:tc>
          <w:tcPr>
            <w:tcW w:w="3539" w:type="dxa"/>
            <w:tcBorders>
              <w:top w:val="nil"/>
              <w:left w:val="nil"/>
              <w:bottom w:val="nil"/>
              <w:right w:val="nil"/>
            </w:tcBorders>
            <w:shd w:val="clear" w:color="auto" w:fill="D0E96C"/>
          </w:tcPr>
          <w:p w14:paraId="239C3182" w14:textId="77777777" w:rsidR="0072038D" w:rsidRDefault="0072038D" w:rsidP="00B4537B">
            <w:pPr>
              <w:spacing w:line="276" w:lineRule="auto"/>
            </w:pPr>
            <w:r w:rsidRPr="1BC2F058">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3A23FCD4"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11A71820" w14:textId="77777777" w:rsidR="0072038D" w:rsidRDefault="0072038D" w:rsidP="00B4537B">
            <w:pPr>
              <w:spacing w:line="276" w:lineRule="auto"/>
              <w:jc w:val="center"/>
            </w:pPr>
            <w:r w:rsidRPr="1BC2F058">
              <w:rPr>
                <w:rFonts w:eastAsia="Arial" w:cs="Arial"/>
              </w:rPr>
              <w:t xml:space="preserve"> </w:t>
            </w:r>
          </w:p>
        </w:tc>
      </w:tr>
      <w:tr w:rsidR="0072038D" w14:paraId="00941F25" w14:textId="77777777" w:rsidTr="0EC66567">
        <w:trPr>
          <w:gridAfter w:val="1"/>
          <w:wAfter w:w="360" w:type="dxa"/>
        </w:trPr>
        <w:tc>
          <w:tcPr>
            <w:tcW w:w="3539" w:type="dxa"/>
            <w:tcBorders>
              <w:top w:val="nil"/>
              <w:left w:val="nil"/>
              <w:bottom w:val="nil"/>
              <w:right w:val="nil"/>
            </w:tcBorders>
            <w:shd w:val="clear" w:color="auto" w:fill="EFF7CE"/>
          </w:tcPr>
          <w:p w14:paraId="2C5A7929"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25E6D730"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23DA163E" w14:textId="6212024E" w:rsidR="0072038D" w:rsidRDefault="00F5256F" w:rsidP="00B4537B">
            <w:pPr>
              <w:spacing w:line="276" w:lineRule="auto"/>
              <w:jc w:val="center"/>
            </w:pPr>
            <w:r>
              <w:t>Fast to Moderate</w:t>
            </w:r>
          </w:p>
        </w:tc>
      </w:tr>
      <w:tr w:rsidR="0072038D" w14:paraId="49EB66F8" w14:textId="77777777" w:rsidTr="0EC66567">
        <w:trPr>
          <w:gridAfter w:val="1"/>
          <w:wAfter w:w="360" w:type="dxa"/>
        </w:trPr>
        <w:tc>
          <w:tcPr>
            <w:tcW w:w="3539" w:type="dxa"/>
            <w:tcBorders>
              <w:top w:val="nil"/>
              <w:left w:val="nil"/>
              <w:bottom w:val="nil"/>
              <w:right w:val="nil"/>
            </w:tcBorders>
            <w:shd w:val="clear" w:color="auto" w:fill="EFF7CE"/>
          </w:tcPr>
          <w:p w14:paraId="4D7B8104"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nil"/>
            </w:tcBorders>
            <w:shd w:val="clear" w:color="auto" w:fill="EFF7CE"/>
          </w:tcPr>
          <w:p w14:paraId="16116799"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34C0222A" w14:textId="77777777" w:rsidR="0072038D" w:rsidRDefault="0072038D" w:rsidP="00B4537B">
            <w:pPr>
              <w:spacing w:line="276" w:lineRule="auto"/>
              <w:jc w:val="center"/>
            </w:pPr>
            <w:r w:rsidRPr="1BC2F058">
              <w:rPr>
                <w:rFonts w:eastAsia="Arial" w:cs="Arial"/>
              </w:rPr>
              <w:t xml:space="preserve"> </w:t>
            </w:r>
          </w:p>
        </w:tc>
      </w:tr>
      <w:tr w:rsidR="0072038D" w14:paraId="2B0B3C4B" w14:textId="77777777" w:rsidTr="0EC66567">
        <w:trPr>
          <w:gridAfter w:val="1"/>
          <w:wAfter w:w="360" w:type="dxa"/>
        </w:trPr>
        <w:tc>
          <w:tcPr>
            <w:tcW w:w="3539" w:type="dxa"/>
            <w:tcBorders>
              <w:top w:val="nil"/>
              <w:left w:val="nil"/>
              <w:bottom w:val="nil"/>
              <w:right w:val="nil"/>
            </w:tcBorders>
            <w:shd w:val="clear" w:color="auto" w:fill="D0E96C"/>
          </w:tcPr>
          <w:p w14:paraId="66DA1D65" w14:textId="77777777" w:rsidR="0072038D" w:rsidRDefault="0072038D" w:rsidP="00B4537B">
            <w:pPr>
              <w:spacing w:line="276" w:lineRule="auto"/>
            </w:pPr>
            <w:r w:rsidRPr="1BC2F058">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58A69BB5"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0AB05DCD" w14:textId="77777777" w:rsidR="0072038D" w:rsidRDefault="0072038D" w:rsidP="00B4537B">
            <w:pPr>
              <w:spacing w:line="276" w:lineRule="auto"/>
              <w:jc w:val="center"/>
            </w:pPr>
            <w:r w:rsidRPr="1BC2F058">
              <w:rPr>
                <w:rFonts w:eastAsia="Arial" w:cs="Arial"/>
              </w:rPr>
              <w:t xml:space="preserve"> </w:t>
            </w:r>
          </w:p>
        </w:tc>
      </w:tr>
      <w:tr w:rsidR="0072038D" w14:paraId="303AC03F" w14:textId="77777777" w:rsidTr="0EC66567">
        <w:trPr>
          <w:gridAfter w:val="1"/>
          <w:wAfter w:w="360" w:type="dxa"/>
        </w:trPr>
        <w:tc>
          <w:tcPr>
            <w:tcW w:w="3539" w:type="dxa"/>
            <w:tcBorders>
              <w:top w:val="nil"/>
              <w:left w:val="nil"/>
              <w:bottom w:val="nil"/>
              <w:right w:val="nil"/>
            </w:tcBorders>
            <w:shd w:val="clear" w:color="auto" w:fill="EFF7CE"/>
          </w:tcPr>
          <w:p w14:paraId="6914D346"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5EFA0FF3" w14:textId="77777777" w:rsidR="0072038D" w:rsidRDefault="0072038D" w:rsidP="00B4537B">
            <w:pPr>
              <w:spacing w:line="276" w:lineRule="auto"/>
            </w:pPr>
            <w:r w:rsidRPr="1BC2F058">
              <w:rPr>
                <w:rFonts w:eastAsia="Arial" w:cs="Arial"/>
                <w:color w:val="000000" w:themeColor="text1"/>
              </w:rPr>
              <w:t>Quality</w:t>
            </w:r>
          </w:p>
        </w:tc>
        <w:tc>
          <w:tcPr>
            <w:tcW w:w="1689" w:type="dxa"/>
            <w:gridSpan w:val="2"/>
            <w:tcBorders>
              <w:top w:val="single" w:sz="4" w:space="0" w:color="auto"/>
              <w:left w:val="single" w:sz="4" w:space="0" w:color="auto"/>
              <w:bottom w:val="single" w:sz="4" w:space="0" w:color="auto"/>
              <w:right w:val="single" w:sz="4" w:space="0" w:color="auto"/>
            </w:tcBorders>
          </w:tcPr>
          <w:p w14:paraId="3A42D038" w14:textId="397F9E22" w:rsidR="0072038D" w:rsidRDefault="00F5256F" w:rsidP="00B4537B">
            <w:pPr>
              <w:spacing w:line="276" w:lineRule="auto"/>
              <w:jc w:val="center"/>
            </w:pPr>
            <w:r>
              <w:t>Low</w:t>
            </w:r>
          </w:p>
        </w:tc>
      </w:tr>
      <w:tr w:rsidR="0072038D" w14:paraId="1DCF1170" w14:textId="77777777" w:rsidTr="0EC66567">
        <w:trPr>
          <w:gridAfter w:val="1"/>
          <w:wAfter w:w="360" w:type="dxa"/>
        </w:trPr>
        <w:tc>
          <w:tcPr>
            <w:tcW w:w="3539" w:type="dxa"/>
            <w:tcBorders>
              <w:top w:val="nil"/>
              <w:left w:val="nil"/>
              <w:bottom w:val="nil"/>
              <w:right w:val="nil"/>
            </w:tcBorders>
            <w:shd w:val="clear" w:color="auto" w:fill="EFF7CE"/>
          </w:tcPr>
          <w:p w14:paraId="58EE0ACD"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3F21331D" w14:textId="77777777" w:rsidR="0072038D" w:rsidRDefault="0072038D" w:rsidP="00B4537B">
            <w:pPr>
              <w:spacing w:line="276" w:lineRule="auto"/>
            </w:pPr>
            <w:r w:rsidRPr="1BC2F058">
              <w:rPr>
                <w:rFonts w:eastAsia="Arial" w:cs="Arial"/>
                <w:color w:val="000000" w:themeColor="text1"/>
              </w:rPr>
              <w:t>Context</w:t>
            </w:r>
          </w:p>
        </w:tc>
        <w:tc>
          <w:tcPr>
            <w:tcW w:w="1689" w:type="dxa"/>
            <w:gridSpan w:val="2"/>
            <w:tcBorders>
              <w:top w:val="single" w:sz="4" w:space="0" w:color="auto"/>
              <w:left w:val="single" w:sz="8" w:space="0" w:color="auto"/>
              <w:bottom w:val="single" w:sz="8" w:space="0" w:color="auto"/>
              <w:right w:val="single" w:sz="8" w:space="0" w:color="auto"/>
            </w:tcBorders>
          </w:tcPr>
          <w:p w14:paraId="77B2B4CD" w14:textId="434953BF" w:rsidR="0072038D" w:rsidRDefault="00F5256F" w:rsidP="00B4537B">
            <w:pPr>
              <w:spacing w:line="276" w:lineRule="auto"/>
              <w:jc w:val="center"/>
            </w:pPr>
            <w:r>
              <w:t>High</w:t>
            </w:r>
          </w:p>
        </w:tc>
      </w:tr>
      <w:tr w:rsidR="0072038D" w14:paraId="102271CB" w14:textId="77777777" w:rsidTr="0EC66567">
        <w:trPr>
          <w:gridAfter w:val="1"/>
          <w:wAfter w:w="360" w:type="dxa"/>
        </w:trPr>
        <w:tc>
          <w:tcPr>
            <w:tcW w:w="3539" w:type="dxa"/>
            <w:tcBorders>
              <w:top w:val="nil"/>
              <w:left w:val="nil"/>
              <w:bottom w:val="nil"/>
              <w:right w:val="nil"/>
            </w:tcBorders>
            <w:shd w:val="clear" w:color="auto" w:fill="EFF7CE"/>
          </w:tcPr>
          <w:p w14:paraId="2BDCBDFF"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4E719DFA" w14:textId="77777777" w:rsidR="0072038D" w:rsidRDefault="0072038D" w:rsidP="00B4537B">
            <w:pPr>
              <w:spacing w:line="276" w:lineRule="auto"/>
            </w:pPr>
            <w:r w:rsidRPr="1BC2F058">
              <w:rPr>
                <w:rFonts w:eastAsia="Arial" w:cs="Arial"/>
                <w:color w:val="000000" w:themeColor="text1"/>
              </w:rPr>
              <w:t>Overall</w:t>
            </w:r>
          </w:p>
        </w:tc>
        <w:tc>
          <w:tcPr>
            <w:tcW w:w="1689" w:type="dxa"/>
            <w:gridSpan w:val="2"/>
            <w:tcBorders>
              <w:top w:val="single" w:sz="8" w:space="0" w:color="auto"/>
              <w:left w:val="single" w:sz="8" w:space="0" w:color="auto"/>
              <w:bottom w:val="single" w:sz="8" w:space="0" w:color="auto"/>
              <w:right w:val="single" w:sz="8" w:space="0" w:color="auto"/>
            </w:tcBorders>
          </w:tcPr>
          <w:p w14:paraId="77C65E74" w14:textId="64EA36EE" w:rsidR="0072038D" w:rsidRDefault="00F5256F" w:rsidP="00B4537B">
            <w:pPr>
              <w:spacing w:line="276" w:lineRule="auto"/>
              <w:jc w:val="center"/>
            </w:pPr>
            <w:r>
              <w:t>Moderate</w:t>
            </w:r>
          </w:p>
        </w:tc>
      </w:tr>
      <w:tr w:rsidR="0072038D" w14:paraId="1A49D260" w14:textId="77777777" w:rsidTr="0EC66567">
        <w:tc>
          <w:tcPr>
            <w:tcW w:w="3539" w:type="dxa"/>
            <w:tcBorders>
              <w:top w:val="nil"/>
              <w:left w:val="nil"/>
              <w:bottom w:val="nil"/>
              <w:right w:val="nil"/>
            </w:tcBorders>
            <w:vAlign w:val="center"/>
          </w:tcPr>
          <w:p w14:paraId="147430B8" w14:textId="77777777" w:rsidR="0072038D" w:rsidRDefault="0072038D" w:rsidP="00B4537B">
            <w:pPr>
              <w:spacing w:line="276" w:lineRule="auto"/>
            </w:pPr>
          </w:p>
        </w:tc>
        <w:tc>
          <w:tcPr>
            <w:tcW w:w="236" w:type="dxa"/>
            <w:tcBorders>
              <w:top w:val="nil"/>
              <w:left w:val="nil"/>
              <w:bottom w:val="nil"/>
              <w:right w:val="nil"/>
            </w:tcBorders>
            <w:vAlign w:val="center"/>
          </w:tcPr>
          <w:p w14:paraId="487DD09E"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1DB92C12" w14:textId="77777777" w:rsidR="0072038D" w:rsidRDefault="0072038D" w:rsidP="00B4537B">
            <w:pPr>
              <w:spacing w:line="276" w:lineRule="auto"/>
            </w:pPr>
          </w:p>
        </w:tc>
        <w:tc>
          <w:tcPr>
            <w:tcW w:w="1624" w:type="dxa"/>
            <w:gridSpan w:val="2"/>
            <w:tcBorders>
              <w:top w:val="single" w:sz="8" w:space="0" w:color="auto"/>
              <w:left w:val="nil"/>
              <w:bottom w:val="nil"/>
              <w:right w:val="nil"/>
            </w:tcBorders>
            <w:vAlign w:val="center"/>
          </w:tcPr>
          <w:p w14:paraId="63DC6CE1" w14:textId="77777777" w:rsidR="0072038D" w:rsidRDefault="0072038D" w:rsidP="00B4537B">
            <w:pPr>
              <w:spacing w:line="276" w:lineRule="auto"/>
            </w:pPr>
          </w:p>
        </w:tc>
      </w:tr>
    </w:tbl>
    <w:p w14:paraId="1D18702A" w14:textId="5A82DE04" w:rsidR="0097594A" w:rsidRDefault="0097594A" w:rsidP="00B4537B">
      <w:pPr>
        <w:spacing w:line="276" w:lineRule="auto"/>
        <w:rPr>
          <w:rFonts w:eastAsia="Arial" w:cs="Arial"/>
          <w:i/>
          <w:iCs/>
        </w:rPr>
      </w:pPr>
    </w:p>
    <w:p w14:paraId="698C280D" w14:textId="77777777" w:rsidR="0097594A" w:rsidRDefault="0097594A" w:rsidP="00B4537B">
      <w:pPr>
        <w:spacing w:line="276" w:lineRule="auto"/>
        <w:jc w:val="left"/>
        <w:rPr>
          <w:rFonts w:eastAsia="Arial" w:cs="Arial"/>
          <w:i/>
          <w:iCs/>
        </w:rPr>
      </w:pPr>
      <w:r>
        <w:rPr>
          <w:rFonts w:eastAsia="Arial" w:cs="Arial"/>
          <w:i/>
          <w:iCs/>
        </w:rPr>
        <w:br w:type="page"/>
      </w:r>
    </w:p>
    <w:p w14:paraId="3649EC78" w14:textId="33E175FB" w:rsidR="0072038D" w:rsidRPr="0097594A" w:rsidRDefault="0072038D" w:rsidP="00B4537B">
      <w:pPr>
        <w:spacing w:line="276" w:lineRule="auto"/>
        <w:rPr>
          <w:b/>
          <w:bCs/>
        </w:rPr>
      </w:pPr>
      <w:r w:rsidRPr="0097594A">
        <w:rPr>
          <w:b/>
          <w:bCs/>
        </w:rPr>
        <w:t>Narrative Summary</w:t>
      </w:r>
    </w:p>
    <w:p w14:paraId="4D018824" w14:textId="77777777" w:rsidR="0072038D" w:rsidRDefault="0072038D" w:rsidP="00B4537B">
      <w:pPr>
        <w:spacing w:line="276" w:lineRule="auto"/>
      </w:pPr>
      <w:r w:rsidRPr="082C0BE4">
        <w:rPr>
          <w:rFonts w:eastAsia="Arial" w:cs="Arial"/>
          <w:b/>
          <w:bCs/>
        </w:rPr>
        <w:t>1. What is the practice?</w:t>
      </w:r>
    </w:p>
    <w:p w14:paraId="4ED0B108" w14:textId="231AC005" w:rsidR="0072038D" w:rsidRDefault="0072038D" w:rsidP="00B4537B">
      <w:pPr>
        <w:spacing w:line="276" w:lineRule="auto"/>
        <w:rPr>
          <w:rFonts w:eastAsia="Arial" w:cs="Arial"/>
        </w:rPr>
      </w:pPr>
      <w:r w:rsidRPr="082C0BE4">
        <w:rPr>
          <w:rFonts w:eastAsia="Arial" w:cs="Arial"/>
          <w:color w:val="000000" w:themeColor="text1"/>
        </w:rPr>
        <w:t xml:space="preserve">Stress Reduction: newly weaned pigs are not only making the transition from drinking milk to eating a solid diet, while adjusting to the absence of maternal care; but also experiencing the challenge of mixing with other pigs and exposure to an unfamiliar environment. Mitigating these cumulative social and environmental challenges may help to reduce the stress associated with weaning and reduce susceptibility to </w:t>
      </w:r>
      <w:r w:rsidR="00DC57D5">
        <w:rPr>
          <w:rFonts w:eastAsia="Arial" w:cs="Arial"/>
          <w:color w:val="000000" w:themeColor="text1"/>
        </w:rPr>
        <w:t>PWD</w:t>
      </w:r>
      <w:r w:rsidRPr="082C0BE4">
        <w:rPr>
          <w:rFonts w:eastAsia="Arial" w:cs="Arial"/>
          <w:color w:val="000000" w:themeColor="text1"/>
        </w:rPr>
        <w:t>.</w:t>
      </w:r>
    </w:p>
    <w:p w14:paraId="37246596" w14:textId="77777777" w:rsidR="0072038D" w:rsidRDefault="0072038D" w:rsidP="00B4537B">
      <w:pPr>
        <w:spacing w:line="276" w:lineRule="auto"/>
        <w:rPr>
          <w:rFonts w:eastAsia="Arial" w:cs="Arial"/>
        </w:rPr>
      </w:pPr>
      <w:r w:rsidRPr="082C0BE4">
        <w:rPr>
          <w:rFonts w:eastAsia="Arial" w:cs="Arial"/>
          <w:color w:val="000000" w:themeColor="text1"/>
        </w:rPr>
        <w:t>In practice, social stress reduction management strategies include:</w:t>
      </w:r>
    </w:p>
    <w:p w14:paraId="0A59F1A1" w14:textId="77777777" w:rsidR="0072038D" w:rsidRDefault="0072038D" w:rsidP="00B4537B">
      <w:pPr>
        <w:pStyle w:val="ListParagraph"/>
        <w:numPr>
          <w:ilvl w:val="0"/>
          <w:numId w:val="6"/>
        </w:numPr>
        <w:spacing w:line="276" w:lineRule="auto"/>
        <w:rPr>
          <w:rFonts w:eastAsia="Arial" w:cs="Arial"/>
          <w:color w:val="000000" w:themeColor="text1"/>
        </w:rPr>
      </w:pPr>
      <w:r w:rsidRPr="082C0BE4">
        <w:rPr>
          <w:rFonts w:eastAsia="Arial" w:cs="Arial"/>
          <w:color w:val="000000" w:themeColor="text1"/>
        </w:rPr>
        <w:t xml:space="preserve">Keeping pigs in their original litters at weaning, </w:t>
      </w:r>
      <w:r w:rsidRPr="082C0BE4">
        <w:rPr>
          <w:rFonts w:eastAsia="Arial" w:cs="Arial"/>
        </w:rPr>
        <w:t>to minimise the circulation of disease between litters</w:t>
      </w:r>
      <w:r w:rsidRPr="082C0BE4">
        <w:rPr>
          <w:rFonts w:eastAsia="Arial" w:cs="Arial"/>
          <w:color w:val="000000" w:themeColor="text1"/>
        </w:rPr>
        <w:t>; or</w:t>
      </w:r>
    </w:p>
    <w:p w14:paraId="37976190" w14:textId="77777777" w:rsidR="0072038D" w:rsidRDefault="0072038D" w:rsidP="00B4537B">
      <w:pPr>
        <w:pStyle w:val="ListParagraph"/>
        <w:numPr>
          <w:ilvl w:val="0"/>
          <w:numId w:val="6"/>
        </w:numPr>
        <w:spacing w:line="276" w:lineRule="auto"/>
        <w:rPr>
          <w:rFonts w:eastAsia="Arial" w:cs="Arial"/>
          <w:color w:val="000000" w:themeColor="text1"/>
        </w:rPr>
      </w:pPr>
      <w:r w:rsidRPr="082C0BE4">
        <w:rPr>
          <w:rFonts w:eastAsia="Arial" w:cs="Arial"/>
          <w:color w:val="000000" w:themeColor="text1"/>
        </w:rPr>
        <w:t xml:space="preserve">Familiarising batches of piglets through a multi-suckling environment to </w:t>
      </w:r>
      <w:r w:rsidRPr="082C0BE4">
        <w:rPr>
          <w:rFonts w:eastAsia="Arial" w:cs="Arial"/>
        </w:rPr>
        <w:t>minimise the disruption that accompanies the mixing of groups</w:t>
      </w:r>
      <w:r w:rsidRPr="082C0BE4">
        <w:rPr>
          <w:rFonts w:eastAsia="Arial" w:cs="Arial"/>
          <w:color w:val="000000" w:themeColor="text1"/>
        </w:rPr>
        <w:t>.</w:t>
      </w:r>
    </w:p>
    <w:p w14:paraId="4586B45E" w14:textId="77777777" w:rsidR="0072038D" w:rsidRDefault="0072038D" w:rsidP="00B4537B">
      <w:pPr>
        <w:spacing w:line="276" w:lineRule="auto"/>
        <w:rPr>
          <w:rFonts w:eastAsia="Arial" w:cs="Arial"/>
          <w:i/>
          <w:iCs/>
        </w:rPr>
      </w:pPr>
      <w:r w:rsidRPr="082C0BE4">
        <w:rPr>
          <w:rFonts w:eastAsia="Arial" w:cs="Arial"/>
          <w:color w:val="000000" w:themeColor="text1"/>
        </w:rPr>
        <w:t>Strategies to mitigate the stress of exposure to a new environment focus on</w:t>
      </w:r>
      <w:r w:rsidRPr="082C0BE4">
        <w:rPr>
          <w:rFonts w:eastAsia="Times New Roman" w:cs="Arial"/>
          <w:lang w:eastAsia="en-GB"/>
        </w:rPr>
        <w:t xml:space="preserve"> managing the environmental conditions and monitoring for behavioural indications of stress. M</w:t>
      </w:r>
      <w:r w:rsidRPr="082C0BE4">
        <w:rPr>
          <w:rFonts w:eastAsia="Arial" w:cs="Arial"/>
        </w:rPr>
        <w:t>aintaining a comfortable and consistent temperature; preventing draughts; stocking at an appropriate rate to avoid over-crowding; and ensuring ease of access to fresh, clean water and an appetising diet are all advised. Potential indications of stress include excessive noise. More specifically, chilling may prompt piglets to lie in huddles and to dung in the lying area; and emerging vices may reflect discomfort due to draughts, over-stocking or insufficient access to food and water.</w:t>
      </w:r>
    </w:p>
    <w:p w14:paraId="49DA9A0C" w14:textId="6885C3C0" w:rsidR="0072038D" w:rsidRDefault="0072038D" w:rsidP="00B4537B">
      <w:pPr>
        <w:spacing w:line="276" w:lineRule="auto"/>
        <w:rPr>
          <w:rFonts w:eastAsia="Arial" w:cs="Arial"/>
          <w:b/>
          <w:bCs/>
        </w:rPr>
      </w:pPr>
      <w:r w:rsidRPr="1BC2F058">
        <w:rPr>
          <w:rFonts w:eastAsia="Arial" w:cs="Arial"/>
          <w:b/>
          <w:bCs/>
        </w:rPr>
        <w:t>2. How effective is it?</w:t>
      </w:r>
    </w:p>
    <w:p w14:paraId="6EB37AEF" w14:textId="2D27937F" w:rsidR="0097594A" w:rsidRDefault="00BD7180" w:rsidP="00B4537B">
      <w:pPr>
        <w:spacing w:line="276" w:lineRule="auto"/>
      </w:pPr>
      <w:r>
        <w:t>Considering the different strategies that may be employed to reduce stress and the employment of a holistic (preferred) approach to reduce stress, this practice is considered to be very effective. The scale of effectiveness will depend on what practice was implemented and on the overall management practices on the farm (age at weaning, cleaning and disinfection), as well as on the pig’s health status.</w:t>
      </w:r>
    </w:p>
    <w:p w14:paraId="0344C20E" w14:textId="62523DCF" w:rsidR="0072038D" w:rsidRDefault="0072038D" w:rsidP="00B4537B">
      <w:pPr>
        <w:spacing w:line="276" w:lineRule="auto"/>
        <w:rPr>
          <w:rFonts w:eastAsia="Arial" w:cs="Arial"/>
          <w:b/>
          <w:bCs/>
        </w:rPr>
      </w:pPr>
      <w:r w:rsidRPr="1BC2F058">
        <w:rPr>
          <w:rFonts w:eastAsia="Arial" w:cs="Arial"/>
          <w:b/>
          <w:bCs/>
        </w:rPr>
        <w:t>3. Where does it work?</w:t>
      </w:r>
    </w:p>
    <w:p w14:paraId="081A23C4" w14:textId="54453AC9" w:rsidR="00BD7180" w:rsidRDefault="00BD7180" w:rsidP="00B4537B">
      <w:pPr>
        <w:spacing w:line="276" w:lineRule="auto"/>
      </w:pPr>
      <w:r>
        <w:t>This practice works by acting in different areas of management, health, and welfare of pigs and sows. The objective is to m</w:t>
      </w:r>
      <w:r w:rsidRPr="00BD7180">
        <w:t>itigat</w:t>
      </w:r>
      <w:r>
        <w:t>e</w:t>
      </w:r>
      <w:r w:rsidRPr="00BD7180">
        <w:t xml:space="preserve"> social and environmental challenges </w:t>
      </w:r>
      <w:r>
        <w:t xml:space="preserve">in a combined effort to reduce the exposure and susceptibility to </w:t>
      </w:r>
      <w:r w:rsidR="002351B6">
        <w:t>PWD</w:t>
      </w:r>
      <w:r w:rsidRPr="00BD7180">
        <w:t>.</w:t>
      </w:r>
      <w:r>
        <w:t xml:space="preserve"> Likewise, this practice works in the farrowing house and in the nursery, mostly. Particular care should be exerted in the days before weaning, especially when vaccination is performed and if pigs are </w:t>
      </w:r>
      <w:r w:rsidR="4F5A86E2">
        <w:t>inter-</w:t>
      </w:r>
      <w:r w:rsidR="58B0C02C">
        <w:t>mingled</w:t>
      </w:r>
      <w:r>
        <w:t xml:space="preserve"> or sorted by sizes before mixing at weaning.</w:t>
      </w:r>
    </w:p>
    <w:p w14:paraId="7FD55625" w14:textId="77777777" w:rsidR="0072038D" w:rsidRDefault="0072038D" w:rsidP="00B4537B">
      <w:pPr>
        <w:spacing w:line="276" w:lineRule="auto"/>
      </w:pPr>
      <w:r w:rsidRPr="1BC2F058">
        <w:rPr>
          <w:rFonts w:eastAsia="Arial" w:cs="Arial"/>
          <w:b/>
          <w:bCs/>
        </w:rPr>
        <w:t>4. How much does it cost?</w:t>
      </w:r>
    </w:p>
    <w:p w14:paraId="3656B916" w14:textId="54FBEAB5" w:rsidR="0072038D" w:rsidRDefault="0072038D" w:rsidP="00B4537B">
      <w:pPr>
        <w:spacing w:line="276" w:lineRule="auto"/>
      </w:pPr>
      <w:r>
        <w:t xml:space="preserve">Stress reduction </w:t>
      </w:r>
      <w:r w:rsidR="5B9F0908">
        <w:t xml:space="preserve">activities </w:t>
      </w:r>
      <w:r w:rsidR="46B64425">
        <w:t xml:space="preserve">may </w:t>
      </w:r>
      <w:r w:rsidR="5B9F0908">
        <w:t xml:space="preserve">encompass a </w:t>
      </w:r>
      <w:r>
        <w:t>divers</w:t>
      </w:r>
      <w:r w:rsidR="0BC1BFBB">
        <w:t>e</w:t>
      </w:r>
      <w:r w:rsidR="22F45559">
        <w:t xml:space="preserve"> range of</w:t>
      </w:r>
      <w:r w:rsidR="0BC1BFBB">
        <w:t xml:space="preserve"> </w:t>
      </w:r>
      <w:r>
        <w:t>actions within the farm</w:t>
      </w:r>
      <w:r w:rsidR="2E4BE173">
        <w:t>.</w:t>
      </w:r>
      <w:r w:rsidR="52F5F43E">
        <w:t xml:space="preserve"> </w:t>
      </w:r>
      <w:r w:rsidR="3EAF4CFD">
        <w:t>Including, for example,</w:t>
      </w:r>
      <w:r w:rsidR="52F5F43E">
        <w:t xml:space="preserve"> </w:t>
      </w:r>
      <w:r>
        <w:t xml:space="preserve">the provision of litter-specific pens </w:t>
      </w:r>
      <w:r w:rsidR="699D0565">
        <w:t>and</w:t>
      </w:r>
      <w:r>
        <w:t xml:space="preserve"> the introduction of </w:t>
      </w:r>
      <w:r w:rsidR="52F105B1">
        <w:t>environmental enrichment</w:t>
      </w:r>
      <w:r>
        <w:t xml:space="preserve">. </w:t>
      </w:r>
      <w:r w:rsidR="4829A942">
        <w:t>C</w:t>
      </w:r>
      <w:r>
        <w:t>ost</w:t>
      </w:r>
      <w:r w:rsidR="30893A2B">
        <w:t xml:space="preserve"> analysis</w:t>
      </w:r>
      <w:r>
        <w:t xml:space="preserve"> is </w:t>
      </w:r>
      <w:r w:rsidR="566873E5">
        <w:t>dependent</w:t>
      </w:r>
      <w:r>
        <w:t xml:space="preserve"> on the specific practice</w:t>
      </w:r>
      <w:r w:rsidR="5CE58822">
        <w:t>(s)</w:t>
      </w:r>
      <w:r>
        <w:t xml:space="preserve"> employed. However, </w:t>
      </w:r>
      <w:r w:rsidR="22DC8819">
        <w:t xml:space="preserve">in </w:t>
      </w:r>
      <w:r>
        <w:t>general</w:t>
      </w:r>
      <w:r w:rsidR="1C75F1B5">
        <w:t>,</w:t>
      </w:r>
      <w:r>
        <w:t xml:space="preserve"> </w:t>
      </w:r>
      <w:r w:rsidR="05D61AB6">
        <w:t>s</w:t>
      </w:r>
      <w:r>
        <w:t xml:space="preserve">tress reduction practices </w:t>
      </w:r>
      <w:r w:rsidR="00BD7180">
        <w:t xml:space="preserve">may </w:t>
      </w:r>
      <w:r>
        <w:t>require an investment in implements or infrastructure.</w:t>
      </w:r>
      <w:r w:rsidR="57EEA841">
        <w:t xml:space="preserve"> </w:t>
      </w:r>
      <w:r>
        <w:t xml:space="preserve">These costs are usually transitory and do not require a </w:t>
      </w:r>
      <w:r w:rsidR="56369E12">
        <w:t>repea</w:t>
      </w:r>
      <w:r>
        <w:t xml:space="preserve">t expense every production cycle. Hence, stress reduction practices are </w:t>
      </w:r>
      <w:r w:rsidR="6C105531">
        <w:t>associated with</w:t>
      </w:r>
      <w:r>
        <w:t xml:space="preserve"> additional capital costs. </w:t>
      </w:r>
      <w:r w:rsidR="5DD10C83">
        <w:t xml:space="preserve">Also, stress reduction </w:t>
      </w:r>
      <w:r>
        <w:t>practice</w:t>
      </w:r>
      <w:r w:rsidR="2592BDB6">
        <w:t>s</w:t>
      </w:r>
      <w:r>
        <w:t xml:space="preserve"> may slightly increase the complexity</w:t>
      </w:r>
      <w:r w:rsidR="26C673DA">
        <w:t>, and costs,</w:t>
      </w:r>
      <w:r>
        <w:t xml:space="preserve"> of production</w:t>
      </w:r>
      <w:r w:rsidR="46404B1D">
        <w:t xml:space="preserve"> – for</w:t>
      </w:r>
      <w:r>
        <w:t xml:space="preserve"> </w:t>
      </w:r>
      <w:r w:rsidR="46404B1D">
        <w:t xml:space="preserve">example, to allow </w:t>
      </w:r>
      <w:r>
        <w:t>t</w:t>
      </w:r>
      <w:r w:rsidR="69270C5D">
        <w:t>ime for observation of</w:t>
      </w:r>
      <w:r>
        <w:t xml:space="preserve"> </w:t>
      </w:r>
      <w:r w:rsidR="0978E6CC">
        <w:t xml:space="preserve">piglet </w:t>
      </w:r>
      <w:r>
        <w:t xml:space="preserve">behaviours in the post-weaning period. All these requirements increase the complexity in which the farm must be designed and provisioned.  </w:t>
      </w:r>
    </w:p>
    <w:p w14:paraId="5F6811FF" w14:textId="26027807" w:rsidR="008E2E9C" w:rsidRDefault="008E2E9C" w:rsidP="00B4537B">
      <w:pPr>
        <w:spacing w:line="276" w:lineRule="auto"/>
      </w:pPr>
      <w:r w:rsidRPr="00211A17">
        <w:rPr>
          <w:rStyle w:val="normaltextrun"/>
          <w:rFonts w:cs="Arial"/>
          <w:color w:val="000000"/>
          <w:shd w:val="clear" w:color="auto" w:fill="FFFFFF"/>
        </w:rPr>
        <w:t>We do not provide a computation of a ROI for this practice because it is composed of a series of structural changes that are farm specific. Some units may need to change the layout of the pens or introduce a new flooring. Hence, there will be a ROI per required change.</w:t>
      </w:r>
      <w:r w:rsidRPr="00211A17">
        <w:rPr>
          <w:rStyle w:val="eop"/>
          <w:rFonts w:cs="Arial"/>
          <w:color w:val="000000"/>
          <w:shd w:val="clear" w:color="auto" w:fill="FFFFFF"/>
        </w:rPr>
        <w:t> Overall, the cost of implementation of these measures is going to improve the health and welfare of the pigs, but the ROIs may only be seen after a medium-to-long term period</w:t>
      </w:r>
      <w:r>
        <w:rPr>
          <w:rStyle w:val="eop"/>
          <w:rFonts w:cs="Arial"/>
          <w:color w:val="000000"/>
          <w:shd w:val="clear" w:color="auto" w:fill="FFFFFF"/>
        </w:rPr>
        <w:t>.</w:t>
      </w:r>
    </w:p>
    <w:p w14:paraId="763D3D55" w14:textId="2C826891" w:rsidR="0072038D" w:rsidRDefault="0072038D" w:rsidP="00B4537B">
      <w:pPr>
        <w:spacing w:line="276" w:lineRule="auto"/>
        <w:rPr>
          <w:rFonts w:eastAsia="Arial" w:cs="Arial"/>
          <w:b/>
          <w:bCs/>
        </w:rPr>
      </w:pPr>
      <w:r w:rsidRPr="1BC2F058">
        <w:rPr>
          <w:rFonts w:eastAsia="Arial" w:cs="Arial"/>
          <w:b/>
          <w:bCs/>
        </w:rPr>
        <w:t>5. How can I do it well?</w:t>
      </w:r>
    </w:p>
    <w:p w14:paraId="21F24E35" w14:textId="714882CB" w:rsidR="00BD7180" w:rsidRDefault="000D23CF" w:rsidP="00B4537B">
      <w:pPr>
        <w:spacing w:line="276" w:lineRule="auto"/>
      </w:pPr>
      <w:r>
        <w:t xml:space="preserve">This practice can </w:t>
      </w:r>
      <w:r w:rsidR="41EDD862">
        <w:t xml:space="preserve">best </w:t>
      </w:r>
      <w:r>
        <w:t xml:space="preserve">be implemented by following good management practices and good sense. </w:t>
      </w:r>
      <w:r w:rsidR="003818B3">
        <w:t xml:space="preserve">A careful examination of the most stressful hazards for pigs around weaning is necessary in each farm. After listing these, </w:t>
      </w:r>
      <w:r w:rsidR="180C4397">
        <w:t>record</w:t>
      </w:r>
      <w:r w:rsidR="003818B3">
        <w:t xml:space="preserve"> any mitigation strategies or management changes that can be implemented to minimize stress. For example, vaccination is a very stressful event for pigs. How feasible is it to vaccinate pigs one or two weeks before weaning?</w:t>
      </w:r>
    </w:p>
    <w:p w14:paraId="17002627" w14:textId="321CAF2A" w:rsidR="0072038D" w:rsidRDefault="0072038D" w:rsidP="00B4537B">
      <w:pPr>
        <w:spacing w:line="276" w:lineRule="auto"/>
        <w:rPr>
          <w:rFonts w:eastAsia="Arial" w:cs="Arial"/>
          <w:b/>
          <w:bCs/>
        </w:rPr>
      </w:pPr>
      <w:r w:rsidRPr="1BC2F058">
        <w:rPr>
          <w:rFonts w:eastAsia="Arial" w:cs="Arial"/>
          <w:b/>
          <w:bCs/>
        </w:rPr>
        <w:t>6. How strong is the evidence?</w:t>
      </w:r>
    </w:p>
    <w:p w14:paraId="1178B028" w14:textId="108EE1C8" w:rsidR="00BD7180" w:rsidRDefault="003818B3" w:rsidP="00B4537B">
      <w:pPr>
        <w:spacing w:line="276" w:lineRule="auto"/>
      </w:pPr>
      <w:r>
        <w:t xml:space="preserve">Although the quality of the evidence was </w:t>
      </w:r>
      <w:r w:rsidR="2CB7E055">
        <w:t>class</w:t>
      </w:r>
      <w:r w:rsidR="6FD9A281">
        <w:t>ifi</w:t>
      </w:r>
      <w:r w:rsidR="2CB7E055">
        <w:t>ed</w:t>
      </w:r>
      <w:r>
        <w:t xml:space="preserve"> as “low”, t</w:t>
      </w:r>
      <w:r w:rsidR="00BD7180">
        <w:t>here is strong empirical evidence supporting this practice</w:t>
      </w:r>
      <w:r>
        <w:t>, hence the contrast with “high” contextual strength of evidence.</w:t>
      </w:r>
      <w:r w:rsidR="003E121C">
        <w:t xml:space="preserve"> There are a number of papers relating welfare friendly/stress free environments with healthier pigs. </w:t>
      </w:r>
    </w:p>
    <w:p w14:paraId="37621899" w14:textId="6F7BB241" w:rsidR="0072038D" w:rsidRPr="00DF6002" w:rsidRDefault="0072038D" w:rsidP="00B4537B">
      <w:pPr>
        <w:spacing w:line="276" w:lineRule="auto"/>
      </w:pPr>
      <w:r w:rsidRPr="63AB644D">
        <w:rPr>
          <w:rFonts w:eastAsia="Arial" w:cs="Arial"/>
          <w:b/>
          <w:bCs/>
        </w:rPr>
        <w:t>7. Where can I find further information?</w:t>
      </w:r>
    </w:p>
    <w:p w14:paraId="2CD6751A" w14:textId="526AA275" w:rsidR="37A1F43F" w:rsidRDefault="00D2CB76" w:rsidP="00B4537B">
      <w:pPr>
        <w:spacing w:line="276" w:lineRule="auto"/>
        <w:rPr>
          <w:rFonts w:eastAsia="Arial" w:cs="Arial"/>
        </w:rPr>
      </w:pPr>
      <w:r w:rsidRPr="63AB644D">
        <w:rPr>
          <w:rFonts w:eastAsia="Arial" w:cs="Arial"/>
        </w:rPr>
        <w:t>The</w:t>
      </w:r>
      <w:r w:rsidR="78B7335A" w:rsidRPr="63AB644D">
        <w:rPr>
          <w:rFonts w:eastAsia="Arial" w:cs="Arial"/>
        </w:rPr>
        <w:t xml:space="preserve"> general farming press </w:t>
      </w:r>
      <w:r w:rsidR="1E346F43" w:rsidRPr="63AB644D">
        <w:rPr>
          <w:rFonts w:eastAsia="Arial" w:cs="Arial"/>
        </w:rPr>
        <w:t>(</w:t>
      </w:r>
      <w:r w:rsidR="00F06DEB" w:rsidRPr="63AB644D">
        <w:rPr>
          <w:rFonts w:eastAsia="Arial" w:cs="Arial"/>
        </w:rPr>
        <w:t>e.g.,</w:t>
      </w:r>
      <w:r w:rsidR="1E346F43" w:rsidRPr="63AB644D">
        <w:rPr>
          <w:rFonts w:eastAsia="Arial" w:cs="Arial"/>
        </w:rPr>
        <w:t xml:space="preserve"> Farmers Weekly)</w:t>
      </w:r>
      <w:r w:rsidR="78B7335A" w:rsidRPr="63AB644D">
        <w:rPr>
          <w:rFonts w:eastAsia="Arial" w:cs="Arial"/>
        </w:rPr>
        <w:t xml:space="preserve"> and the specialist sector press</w:t>
      </w:r>
      <w:r w:rsidR="1647F4B5" w:rsidRPr="63AB644D">
        <w:rPr>
          <w:rFonts w:eastAsia="Arial" w:cs="Arial"/>
        </w:rPr>
        <w:t xml:space="preserve"> (e.g. Pig World) </w:t>
      </w:r>
      <w:r w:rsidR="78B7335A" w:rsidRPr="63AB644D">
        <w:rPr>
          <w:rFonts w:eastAsia="Arial" w:cs="Arial"/>
        </w:rPr>
        <w:t>provide articles and discussion about minimising stress</w:t>
      </w:r>
      <w:r w:rsidR="339D462C" w:rsidRPr="63AB644D">
        <w:rPr>
          <w:rFonts w:eastAsia="Arial" w:cs="Arial"/>
        </w:rPr>
        <w:t xml:space="preserve">. There is discussion about minimising stress at weaning on </w:t>
      </w:r>
      <w:r w:rsidR="1AFA0784" w:rsidRPr="63AB644D">
        <w:rPr>
          <w:rFonts w:eastAsia="Arial" w:cs="Arial"/>
        </w:rPr>
        <w:t xml:space="preserve">the </w:t>
      </w:r>
      <w:r w:rsidR="339D462C" w:rsidRPr="63AB644D">
        <w:rPr>
          <w:rFonts w:eastAsia="Arial" w:cs="Arial"/>
        </w:rPr>
        <w:t xml:space="preserve">websites of the various </w:t>
      </w:r>
      <w:r w:rsidRPr="63AB644D">
        <w:rPr>
          <w:rFonts w:eastAsia="Arial" w:cs="Arial"/>
        </w:rPr>
        <w:t>Animal Health companies</w:t>
      </w:r>
      <w:r w:rsidR="17519071" w:rsidRPr="63AB644D">
        <w:rPr>
          <w:rFonts w:eastAsia="Arial" w:cs="Arial"/>
        </w:rPr>
        <w:t xml:space="preserve"> (see for example: </w:t>
      </w:r>
      <w:hyperlink r:id="rId99">
        <w:r w:rsidR="17519071" w:rsidRPr="63AB644D">
          <w:rPr>
            <w:rStyle w:val="Hyperlink"/>
            <w:rFonts w:eastAsia="Arial" w:cs="Arial"/>
          </w:rPr>
          <w:t>Minimising piglet stress at weaning | Zoetis UK</w:t>
        </w:r>
      </w:hyperlink>
      <w:r w:rsidR="17519071" w:rsidRPr="63AB644D">
        <w:rPr>
          <w:rFonts w:eastAsia="Arial" w:cs="Arial"/>
        </w:rPr>
        <w:t xml:space="preserve">; and </w:t>
      </w:r>
      <w:hyperlink r:id="rId100">
        <w:r w:rsidR="55F675A2" w:rsidRPr="63AB644D">
          <w:rPr>
            <w:rStyle w:val="Hyperlink"/>
            <w:rFonts w:eastAsia="Arial" w:cs="Arial"/>
          </w:rPr>
          <w:t>Six Keys to Promoting Nursery Pig Health | Swine Health (swineresource.com)</w:t>
        </w:r>
      </w:hyperlink>
      <w:r w:rsidR="328B2C29" w:rsidRPr="63AB644D">
        <w:rPr>
          <w:rFonts w:eastAsia="Arial" w:cs="Arial"/>
        </w:rPr>
        <w:t>)</w:t>
      </w:r>
      <w:r w:rsidR="17519071" w:rsidRPr="63AB644D">
        <w:rPr>
          <w:rFonts w:eastAsia="Arial" w:cs="Arial"/>
        </w:rPr>
        <w:t xml:space="preserve"> </w:t>
      </w:r>
      <w:r w:rsidR="47F08F91" w:rsidRPr="63AB644D">
        <w:rPr>
          <w:rFonts w:eastAsia="Arial" w:cs="Arial"/>
        </w:rPr>
        <w:t>with an interest in pig health</w:t>
      </w:r>
      <w:r w:rsidRPr="63AB644D">
        <w:rPr>
          <w:rFonts w:eastAsia="Arial" w:cs="Arial"/>
        </w:rPr>
        <w:t xml:space="preserve"> </w:t>
      </w:r>
      <w:r w:rsidR="52CA46FD" w:rsidRPr="63AB644D">
        <w:rPr>
          <w:rFonts w:eastAsia="Arial" w:cs="Arial"/>
        </w:rPr>
        <w:t>and in the newsletters of specialist pig veterinary practices.</w:t>
      </w:r>
      <w:r w:rsidR="5388FE54" w:rsidRPr="63AB644D">
        <w:rPr>
          <w:rFonts w:eastAsia="Arial" w:cs="Arial"/>
        </w:rPr>
        <w:t xml:space="preserve"> </w:t>
      </w:r>
      <w:r w:rsidR="76D6ABB2" w:rsidRPr="63AB644D">
        <w:rPr>
          <w:rFonts w:eastAsia="Arial" w:cs="Arial"/>
        </w:rPr>
        <w:t xml:space="preserve">On-line community groups, including for example </w:t>
      </w:r>
      <w:hyperlink r:id="rId101">
        <w:r w:rsidR="76D6ABB2" w:rsidRPr="63AB644D">
          <w:rPr>
            <w:rStyle w:val="Hyperlink"/>
            <w:rFonts w:eastAsia="Arial" w:cs="Arial"/>
          </w:rPr>
          <w:t>Reducing weaning stress: is pre-weaning socialisation a good strategy? - Articles - pig333, pig to pork community</w:t>
        </w:r>
      </w:hyperlink>
      <w:r w:rsidR="2F14FA80" w:rsidRPr="63AB644D">
        <w:rPr>
          <w:rFonts w:eastAsia="Arial" w:cs="Arial"/>
        </w:rPr>
        <w:t xml:space="preserve"> also provide discussion and information.</w:t>
      </w:r>
    </w:p>
    <w:p w14:paraId="65D15412" w14:textId="2A931852" w:rsidR="00BD7180" w:rsidRDefault="00BD7180" w:rsidP="00B4537B">
      <w:pPr>
        <w:spacing w:line="276" w:lineRule="auto"/>
        <w:rPr>
          <w:rFonts w:eastAsia="Arial" w:cs="Arial"/>
        </w:rPr>
      </w:pPr>
    </w:p>
    <w:p w14:paraId="005EC597" w14:textId="77777777" w:rsidR="003818B3" w:rsidRDefault="003818B3" w:rsidP="00B4537B">
      <w:pPr>
        <w:spacing w:line="276" w:lineRule="auto"/>
        <w:rPr>
          <w:rFonts w:eastAsia="Arial" w:cs="Arial"/>
        </w:rPr>
      </w:pPr>
    </w:p>
    <w:p w14:paraId="71D94435" w14:textId="77777777" w:rsidR="003818B3" w:rsidRDefault="003818B3" w:rsidP="00B4537B">
      <w:pPr>
        <w:spacing w:line="276" w:lineRule="auto"/>
        <w:rPr>
          <w:rFonts w:eastAsia="Arial" w:cs="Arial"/>
        </w:rPr>
      </w:pPr>
    </w:p>
    <w:p w14:paraId="0FDDBE35" w14:textId="77777777" w:rsidR="003818B3" w:rsidRDefault="003818B3" w:rsidP="00B4537B">
      <w:pPr>
        <w:spacing w:line="276" w:lineRule="auto"/>
        <w:rPr>
          <w:rFonts w:eastAsia="Arial" w:cs="Arial"/>
        </w:rPr>
      </w:pPr>
    </w:p>
    <w:p w14:paraId="7137D8E2" w14:textId="77777777" w:rsidR="003818B3" w:rsidRDefault="003818B3" w:rsidP="00B4537B">
      <w:pPr>
        <w:spacing w:line="276" w:lineRule="auto"/>
        <w:rPr>
          <w:rFonts w:eastAsia="Arial" w:cs="Arial"/>
        </w:rPr>
      </w:pPr>
    </w:p>
    <w:p w14:paraId="42E5DF2C" w14:textId="48D6BDB0" w:rsidR="003818B3" w:rsidRDefault="003818B3" w:rsidP="00B4537B">
      <w:pPr>
        <w:spacing w:line="276" w:lineRule="auto"/>
        <w:rPr>
          <w:b/>
          <w:bCs/>
        </w:rPr>
        <w:sectPr w:rsidR="003818B3" w:rsidSect="00055422">
          <w:headerReference w:type="default" r:id="rId102"/>
          <w:pgSz w:w="12240" w:h="15840"/>
          <w:pgMar w:top="1440" w:right="1440" w:bottom="1440" w:left="1440" w:header="720" w:footer="720" w:gutter="0"/>
          <w:cols w:space="720"/>
          <w:titlePg/>
          <w:docGrid w:linePitch="360"/>
        </w:sectPr>
      </w:pPr>
    </w:p>
    <w:p w14:paraId="45C70A48" w14:textId="410F9C6B" w:rsidR="0072038D" w:rsidRPr="00A82FAA" w:rsidRDefault="0072038D" w:rsidP="00B4537B">
      <w:pPr>
        <w:pStyle w:val="Heading3"/>
        <w:spacing w:line="276" w:lineRule="auto"/>
      </w:pPr>
      <w:bookmarkStart w:id="306" w:name="_Toc124787539"/>
      <w:r w:rsidRPr="00A82FAA">
        <w:t>Housing</w:t>
      </w:r>
      <w:r w:rsidR="00CF12D8">
        <w:t xml:space="preserve"> and p</w:t>
      </w:r>
      <w:r w:rsidRPr="00A82FAA">
        <w:t xml:space="preserve">en </w:t>
      </w:r>
      <w:r w:rsidR="00CF12D8">
        <w:t>l</w:t>
      </w:r>
      <w:r w:rsidRPr="00A82FAA">
        <w:t>ayout</w:t>
      </w:r>
      <w:bookmarkEnd w:id="306"/>
    </w:p>
    <w:p w14:paraId="22A1DA88" w14:textId="77777777" w:rsidR="00594AFB" w:rsidRDefault="00594AFB" w:rsidP="00B4537B">
      <w:pPr>
        <w:spacing w:line="276" w:lineRule="auto"/>
        <w:rPr>
          <w:b/>
          <w:bCs/>
        </w:rPr>
      </w:pPr>
    </w:p>
    <w:p w14:paraId="7FE252F4" w14:textId="0EC7D0CC" w:rsidR="0072038D" w:rsidRPr="003818B3" w:rsidRDefault="0072038D" w:rsidP="00B4537B">
      <w:pPr>
        <w:spacing w:line="276" w:lineRule="auto"/>
        <w:rPr>
          <w:b/>
          <w:bCs/>
        </w:rPr>
      </w:pPr>
      <w:r w:rsidRPr="003818B3">
        <w:rPr>
          <w:b/>
          <w:bCs/>
        </w:rPr>
        <w:t>Impact summary</w:t>
      </w:r>
    </w:p>
    <w:p w14:paraId="289562F0" w14:textId="27A98F7E" w:rsidR="0072038D" w:rsidRDefault="2100102E" w:rsidP="00B4537B">
      <w:pPr>
        <w:spacing w:line="276" w:lineRule="auto"/>
        <w:rPr>
          <w:rFonts w:eastAsia="Arial" w:cs="Arial"/>
          <w:color w:val="000000" w:themeColor="text1"/>
        </w:rPr>
      </w:pPr>
      <w:r w:rsidRPr="0EC66567">
        <w:rPr>
          <w:rFonts w:eastAsia="Arial" w:cs="Arial"/>
          <w:color w:val="000000" w:themeColor="text1"/>
        </w:rPr>
        <w:t>The general m</w:t>
      </w:r>
      <w:r w:rsidR="0072038D" w:rsidRPr="0EC66567">
        <w:rPr>
          <w:rFonts w:eastAsia="Arial" w:cs="Arial"/>
          <w:color w:val="000000" w:themeColor="text1"/>
        </w:rPr>
        <w:t>anag</w:t>
      </w:r>
      <w:r w:rsidR="6A26473E" w:rsidRPr="0EC66567">
        <w:rPr>
          <w:rFonts w:eastAsia="Arial" w:cs="Arial"/>
          <w:color w:val="000000" w:themeColor="text1"/>
        </w:rPr>
        <w:t>ement of</w:t>
      </w:r>
      <w:r w:rsidR="0072038D" w:rsidRPr="0EC66567">
        <w:rPr>
          <w:rFonts w:eastAsia="Arial" w:cs="Arial"/>
          <w:color w:val="000000" w:themeColor="text1"/>
        </w:rPr>
        <w:t xml:space="preserve"> housing and pen layout overlap</w:t>
      </w:r>
      <w:r w:rsidR="029E8C22" w:rsidRPr="0EC66567">
        <w:rPr>
          <w:rFonts w:eastAsia="Arial" w:cs="Arial"/>
          <w:color w:val="000000" w:themeColor="text1"/>
        </w:rPr>
        <w:t>s</w:t>
      </w:r>
      <w:r w:rsidR="0072038D" w:rsidRPr="0EC66567">
        <w:rPr>
          <w:rFonts w:eastAsia="Arial" w:cs="Arial"/>
          <w:color w:val="000000" w:themeColor="text1"/>
        </w:rPr>
        <w:t xml:space="preserve"> with various other practices, including stress reduction, feeding regimes and water quality. Underlying housing</w:t>
      </w:r>
      <w:r w:rsidR="00CF12D8">
        <w:rPr>
          <w:rFonts w:eastAsia="Arial" w:cs="Arial"/>
          <w:color w:val="000000" w:themeColor="text1"/>
        </w:rPr>
        <w:t xml:space="preserve"> and </w:t>
      </w:r>
      <w:r w:rsidR="0072038D" w:rsidRPr="0EC66567">
        <w:rPr>
          <w:rFonts w:eastAsia="Arial" w:cs="Arial"/>
          <w:color w:val="000000" w:themeColor="text1"/>
        </w:rPr>
        <w:t xml:space="preserve">pen layout </w:t>
      </w:r>
      <w:r w:rsidR="41AD9D95" w:rsidRPr="0EC66567">
        <w:rPr>
          <w:rFonts w:eastAsia="Arial" w:cs="Arial"/>
          <w:color w:val="000000" w:themeColor="text1"/>
        </w:rPr>
        <w:t xml:space="preserve">practices </w:t>
      </w:r>
      <w:r w:rsidR="00F06DEB" w:rsidRPr="0EC66567">
        <w:rPr>
          <w:rFonts w:eastAsia="Arial" w:cs="Arial"/>
          <w:color w:val="000000" w:themeColor="text1"/>
        </w:rPr>
        <w:t>include</w:t>
      </w:r>
      <w:r w:rsidR="0072038D" w:rsidRPr="0EC66567">
        <w:rPr>
          <w:rFonts w:eastAsia="Arial" w:cs="Arial"/>
          <w:color w:val="000000" w:themeColor="text1"/>
        </w:rPr>
        <w:t xml:space="preserve"> allow</w:t>
      </w:r>
      <w:r w:rsidR="26D09208" w:rsidRPr="0EC66567">
        <w:rPr>
          <w:rFonts w:eastAsia="Arial" w:cs="Arial"/>
          <w:color w:val="000000" w:themeColor="text1"/>
        </w:rPr>
        <w:t>ing</w:t>
      </w:r>
      <w:r w:rsidR="0072038D" w:rsidRPr="0EC66567">
        <w:rPr>
          <w:rFonts w:eastAsia="Arial" w:cs="Arial"/>
          <w:color w:val="000000" w:themeColor="text1"/>
        </w:rPr>
        <w:t xml:space="preserve"> for evenly-sized groups; handling piglets quietly and gently; ensuring a draft-free and warm environment to prevent chilling; and working on an all-in/all-out basis to allow accommodation to be cleaned, disinfected and dried between batches</w:t>
      </w:r>
      <w:r w:rsidR="3B470731" w:rsidRPr="0EC66567">
        <w:rPr>
          <w:rFonts w:eastAsia="Arial" w:cs="Arial"/>
          <w:color w:val="000000" w:themeColor="text1"/>
        </w:rPr>
        <w:t>.</w:t>
      </w:r>
      <w:r w:rsidR="0072038D" w:rsidRPr="0EC66567">
        <w:rPr>
          <w:rFonts w:eastAsia="Arial" w:cs="Arial"/>
          <w:color w:val="000000" w:themeColor="text1"/>
        </w:rPr>
        <w:t xml:space="preserve"> </w:t>
      </w:r>
      <w:r w:rsidR="797A1DBB" w:rsidRPr="0EC66567">
        <w:rPr>
          <w:rFonts w:eastAsia="Arial" w:cs="Arial"/>
          <w:color w:val="000000" w:themeColor="text1"/>
        </w:rPr>
        <w:t>These measures</w:t>
      </w:r>
      <w:r w:rsidR="0072038D" w:rsidRPr="0EC66567">
        <w:rPr>
          <w:rFonts w:eastAsia="Arial" w:cs="Arial"/>
          <w:color w:val="000000" w:themeColor="text1"/>
        </w:rPr>
        <w:t xml:space="preserve"> all contribute to reductions in diarrhoea and mortality and an improved growth rate. Similarly, steps to smooth the transition between pre and post-weaning housing, such as establishing a solid diet pre-weaning and carrying this over to the post-weaning environment may also be of value</w:t>
      </w:r>
      <w:r w:rsidR="6A03108B" w:rsidRPr="0EC66567">
        <w:rPr>
          <w:rFonts w:eastAsia="Arial" w:cs="Arial"/>
          <w:color w:val="000000" w:themeColor="text1"/>
        </w:rPr>
        <w:t xml:space="preserve">; </w:t>
      </w:r>
      <w:r w:rsidR="63608F6E" w:rsidRPr="0EC66567">
        <w:rPr>
          <w:rFonts w:eastAsia="Arial" w:cs="Arial"/>
          <w:color w:val="000000" w:themeColor="text1"/>
        </w:rPr>
        <w:t>likewise,</w:t>
      </w:r>
      <w:r w:rsidR="6A03108B" w:rsidRPr="0EC66567">
        <w:rPr>
          <w:rFonts w:eastAsia="Arial" w:cs="Arial"/>
          <w:color w:val="000000" w:themeColor="text1"/>
        </w:rPr>
        <w:t xml:space="preserve"> </w:t>
      </w:r>
      <w:r w:rsidR="7C00EBBB" w:rsidRPr="0EC66567">
        <w:rPr>
          <w:rFonts w:eastAsia="Arial" w:cs="Arial"/>
          <w:color w:val="000000" w:themeColor="text1"/>
        </w:rPr>
        <w:t xml:space="preserve">adopting the same feeders and drinkers </w:t>
      </w:r>
      <w:r w:rsidR="504235BA" w:rsidRPr="0EC66567">
        <w:rPr>
          <w:rFonts w:eastAsia="Arial" w:cs="Arial"/>
          <w:color w:val="000000" w:themeColor="text1"/>
        </w:rPr>
        <w:t>helps to ensure consistency</w:t>
      </w:r>
      <w:r w:rsidR="0072038D" w:rsidRPr="0EC66567">
        <w:rPr>
          <w:rFonts w:eastAsia="Arial" w:cs="Arial"/>
          <w:color w:val="000000" w:themeColor="text1"/>
        </w:rPr>
        <w:t xml:space="preserve">. </w:t>
      </w:r>
    </w:p>
    <w:tbl>
      <w:tblPr>
        <w:tblStyle w:val="TableGrid"/>
        <w:tblW w:w="0" w:type="auto"/>
        <w:tblLook w:val="04A0" w:firstRow="1" w:lastRow="0" w:firstColumn="1" w:lastColumn="0" w:noHBand="0" w:noVBand="1"/>
      </w:tblPr>
      <w:tblGrid>
        <w:gridCol w:w="3377"/>
        <w:gridCol w:w="236"/>
        <w:gridCol w:w="3774"/>
        <w:gridCol w:w="65"/>
        <w:gridCol w:w="1578"/>
        <w:gridCol w:w="330"/>
      </w:tblGrid>
      <w:tr w:rsidR="0072038D" w14:paraId="2FF78D2C" w14:textId="77777777" w:rsidTr="00716867">
        <w:trPr>
          <w:gridAfter w:val="1"/>
          <w:wAfter w:w="360" w:type="dxa"/>
        </w:trPr>
        <w:tc>
          <w:tcPr>
            <w:tcW w:w="3539" w:type="dxa"/>
            <w:tcBorders>
              <w:top w:val="nil"/>
              <w:left w:val="nil"/>
              <w:bottom w:val="nil"/>
              <w:right w:val="nil"/>
            </w:tcBorders>
            <w:shd w:val="clear" w:color="auto" w:fill="D0E96C"/>
          </w:tcPr>
          <w:p w14:paraId="06015441" w14:textId="77777777" w:rsidR="0072038D" w:rsidRDefault="0072038D" w:rsidP="00B4537B">
            <w:pPr>
              <w:spacing w:line="276" w:lineRule="auto"/>
            </w:pPr>
            <w:r w:rsidRPr="1BC2F058">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7C09E487" w14:textId="77777777" w:rsidR="0072038D" w:rsidRDefault="0072038D" w:rsidP="00B4537B">
            <w:pPr>
              <w:spacing w:line="276" w:lineRule="auto"/>
            </w:pPr>
            <w:r w:rsidRPr="1BC2F058">
              <w:rPr>
                <w:rFonts w:eastAsia="Arial" w:cs="Arial"/>
                <w:b/>
                <w:bCs/>
              </w:rPr>
              <w:t xml:space="preserve"> </w:t>
            </w:r>
          </w:p>
        </w:tc>
        <w:tc>
          <w:tcPr>
            <w:tcW w:w="1689" w:type="dxa"/>
            <w:gridSpan w:val="2"/>
            <w:tcBorders>
              <w:top w:val="nil"/>
              <w:left w:val="nil"/>
              <w:bottom w:val="single" w:sz="4" w:space="0" w:color="auto"/>
              <w:right w:val="nil"/>
            </w:tcBorders>
            <w:shd w:val="clear" w:color="auto" w:fill="D0E96C"/>
          </w:tcPr>
          <w:p w14:paraId="2291019C" w14:textId="77777777" w:rsidR="0072038D" w:rsidRDefault="0072038D" w:rsidP="00B4537B">
            <w:pPr>
              <w:spacing w:line="276" w:lineRule="auto"/>
              <w:jc w:val="center"/>
            </w:pPr>
            <w:r w:rsidRPr="1BC2F058">
              <w:rPr>
                <w:rFonts w:eastAsia="Arial" w:cs="Arial"/>
                <w:b/>
                <w:bCs/>
              </w:rPr>
              <w:t xml:space="preserve"> </w:t>
            </w:r>
          </w:p>
        </w:tc>
      </w:tr>
      <w:tr w:rsidR="0072038D" w14:paraId="4E989CE0" w14:textId="77777777" w:rsidTr="00716867">
        <w:trPr>
          <w:gridAfter w:val="1"/>
          <w:wAfter w:w="360" w:type="dxa"/>
        </w:trPr>
        <w:tc>
          <w:tcPr>
            <w:tcW w:w="3539" w:type="dxa"/>
            <w:tcBorders>
              <w:top w:val="nil"/>
              <w:left w:val="nil"/>
              <w:bottom w:val="nil"/>
              <w:right w:val="nil"/>
            </w:tcBorders>
            <w:shd w:val="clear" w:color="auto" w:fill="EFF7CE"/>
          </w:tcPr>
          <w:p w14:paraId="46EFA01C"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71DE24D1" w14:textId="77777777" w:rsidR="0072038D" w:rsidRDefault="0072038D" w:rsidP="00B4537B">
            <w:pPr>
              <w:spacing w:line="276" w:lineRule="auto"/>
            </w:pPr>
            <w:r>
              <w:t>Reducing diarrhoea</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72374D2D" w14:textId="77777777" w:rsidR="0072038D" w:rsidRDefault="0072038D" w:rsidP="00B4537B">
            <w:pPr>
              <w:spacing w:line="276" w:lineRule="auto"/>
              <w:jc w:val="center"/>
            </w:pPr>
            <w:r>
              <w:t>+</w:t>
            </w:r>
          </w:p>
        </w:tc>
      </w:tr>
      <w:tr w:rsidR="0072038D" w14:paraId="789CB4A6" w14:textId="77777777" w:rsidTr="00716867">
        <w:trPr>
          <w:gridAfter w:val="1"/>
          <w:wAfter w:w="360" w:type="dxa"/>
        </w:trPr>
        <w:tc>
          <w:tcPr>
            <w:tcW w:w="3539" w:type="dxa"/>
            <w:tcBorders>
              <w:top w:val="nil"/>
              <w:left w:val="nil"/>
              <w:bottom w:val="nil"/>
              <w:right w:val="nil"/>
            </w:tcBorders>
            <w:shd w:val="clear" w:color="auto" w:fill="EFF7CE"/>
          </w:tcPr>
          <w:p w14:paraId="4FC71C02"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248A6261" w14:textId="77777777" w:rsidR="0072038D" w:rsidRDefault="0072038D" w:rsidP="00B4537B">
            <w:pPr>
              <w:spacing w:line="276" w:lineRule="auto"/>
            </w:pPr>
            <w:r w:rsidRPr="1BC2F058">
              <w:rPr>
                <w:rFonts w:eastAsia="Arial" w:cs="Arial"/>
              </w:rPr>
              <w:t>Reducing post-weaning mortality</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6BECDB0F" w14:textId="77777777" w:rsidR="0072038D" w:rsidRDefault="0072038D" w:rsidP="00B4537B">
            <w:pPr>
              <w:spacing w:line="276" w:lineRule="auto"/>
              <w:jc w:val="center"/>
              <w:rPr>
                <w:rFonts w:eastAsia="Arial" w:cs="Arial"/>
              </w:rPr>
            </w:pPr>
            <w:r w:rsidRPr="082C0BE4">
              <w:rPr>
                <w:rFonts w:eastAsia="Arial" w:cs="Arial"/>
              </w:rPr>
              <w:t>+</w:t>
            </w:r>
          </w:p>
        </w:tc>
      </w:tr>
      <w:tr w:rsidR="0072038D" w14:paraId="7220B2E2" w14:textId="77777777" w:rsidTr="00716867">
        <w:trPr>
          <w:gridAfter w:val="1"/>
          <w:wAfter w:w="360" w:type="dxa"/>
        </w:trPr>
        <w:tc>
          <w:tcPr>
            <w:tcW w:w="3539" w:type="dxa"/>
            <w:tcBorders>
              <w:top w:val="nil"/>
              <w:left w:val="nil"/>
              <w:bottom w:val="nil"/>
              <w:right w:val="nil"/>
            </w:tcBorders>
            <w:shd w:val="clear" w:color="auto" w:fill="EFF7CE"/>
          </w:tcPr>
          <w:p w14:paraId="2ECB3B38" w14:textId="77777777" w:rsidR="0072038D"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45AB9102" w14:textId="77777777" w:rsidR="0072038D" w:rsidRDefault="0072038D" w:rsidP="00B4537B">
            <w:pPr>
              <w:spacing w:line="276" w:lineRule="auto"/>
              <w:rPr>
                <w:rFonts w:eastAsia="Arial" w:cs="Arial"/>
              </w:rPr>
            </w:pPr>
            <w:r w:rsidRPr="1BC2F058">
              <w:rPr>
                <w:rFonts w:eastAsia="Arial" w:cs="Arial"/>
              </w:rPr>
              <w:t>Enhancing growth rate</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61E6E65F" w14:textId="77777777" w:rsidR="0072038D" w:rsidRDefault="0072038D" w:rsidP="00B4537B">
            <w:pPr>
              <w:spacing w:line="276" w:lineRule="auto"/>
              <w:jc w:val="center"/>
              <w:rPr>
                <w:rFonts w:eastAsia="Arial" w:cs="Arial"/>
              </w:rPr>
            </w:pPr>
            <w:r w:rsidRPr="6C40BFFA">
              <w:rPr>
                <w:rFonts w:eastAsia="Arial" w:cs="Arial"/>
              </w:rPr>
              <w:t>+</w:t>
            </w:r>
          </w:p>
        </w:tc>
      </w:tr>
      <w:tr w:rsidR="0072038D" w14:paraId="1D40C7B5" w14:textId="77777777" w:rsidTr="00716867">
        <w:trPr>
          <w:gridAfter w:val="1"/>
          <w:wAfter w:w="360" w:type="dxa"/>
        </w:trPr>
        <w:tc>
          <w:tcPr>
            <w:tcW w:w="3539" w:type="dxa"/>
            <w:tcBorders>
              <w:top w:val="nil"/>
              <w:left w:val="nil"/>
              <w:bottom w:val="nil"/>
              <w:right w:val="nil"/>
            </w:tcBorders>
            <w:shd w:val="clear" w:color="auto" w:fill="EFF7CE"/>
          </w:tcPr>
          <w:p w14:paraId="6B7B8947"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nil"/>
            </w:tcBorders>
            <w:shd w:val="clear" w:color="auto" w:fill="EFF7CE"/>
          </w:tcPr>
          <w:p w14:paraId="7D4E4853" w14:textId="77777777" w:rsidR="0072038D" w:rsidRDefault="0072038D" w:rsidP="00B4537B">
            <w:pPr>
              <w:spacing w:line="276" w:lineRule="auto"/>
            </w:pPr>
          </w:p>
        </w:tc>
        <w:tc>
          <w:tcPr>
            <w:tcW w:w="1689" w:type="dxa"/>
            <w:gridSpan w:val="2"/>
            <w:tcBorders>
              <w:top w:val="single" w:sz="4" w:space="0" w:color="auto"/>
              <w:left w:val="nil"/>
              <w:bottom w:val="nil"/>
              <w:right w:val="nil"/>
            </w:tcBorders>
            <w:shd w:val="clear" w:color="auto" w:fill="EFF7CE"/>
          </w:tcPr>
          <w:p w14:paraId="3F3988C5" w14:textId="77777777" w:rsidR="0072038D" w:rsidRDefault="0072038D" w:rsidP="00B4537B">
            <w:pPr>
              <w:spacing w:line="276" w:lineRule="auto"/>
              <w:jc w:val="center"/>
            </w:pPr>
            <w:r w:rsidRPr="1BC2F058">
              <w:rPr>
                <w:rFonts w:eastAsia="Arial" w:cs="Arial"/>
              </w:rPr>
              <w:t xml:space="preserve"> </w:t>
            </w:r>
          </w:p>
        </w:tc>
      </w:tr>
      <w:tr w:rsidR="0072038D" w14:paraId="0DF55015" w14:textId="77777777" w:rsidTr="00716867">
        <w:trPr>
          <w:gridAfter w:val="1"/>
          <w:wAfter w:w="360" w:type="dxa"/>
        </w:trPr>
        <w:tc>
          <w:tcPr>
            <w:tcW w:w="3539" w:type="dxa"/>
            <w:tcBorders>
              <w:top w:val="nil"/>
              <w:left w:val="nil"/>
              <w:bottom w:val="nil"/>
              <w:right w:val="nil"/>
            </w:tcBorders>
            <w:shd w:val="clear" w:color="auto" w:fill="EFF7CE"/>
          </w:tcPr>
          <w:p w14:paraId="593A31EF" w14:textId="77777777" w:rsidR="0072038D"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289A8D18" w14:textId="77777777" w:rsidR="0072038D" w:rsidRDefault="0072038D" w:rsidP="00B4537B">
            <w:pPr>
              <w:spacing w:line="276" w:lineRule="auto"/>
              <w:rPr>
                <w:rFonts w:eastAsia="Arial" w:cs="Arial"/>
                <w:i/>
                <w:iCs/>
                <w:color w:val="000000" w:themeColor="text1"/>
              </w:rPr>
            </w:pPr>
            <w:r w:rsidRPr="1BC2F058">
              <w:rPr>
                <w:rFonts w:eastAsia="Arial" w:cs="Arial"/>
                <w:i/>
                <w:iCs/>
                <w:color w:val="000000" w:themeColor="text1"/>
              </w:rPr>
              <w:t>Other impacts</w:t>
            </w:r>
          </w:p>
        </w:tc>
        <w:tc>
          <w:tcPr>
            <w:tcW w:w="1689" w:type="dxa"/>
            <w:gridSpan w:val="2"/>
            <w:tcBorders>
              <w:top w:val="nil"/>
              <w:left w:val="nil"/>
              <w:bottom w:val="single" w:sz="4" w:space="0" w:color="auto"/>
              <w:right w:val="nil"/>
            </w:tcBorders>
            <w:shd w:val="clear" w:color="auto" w:fill="EFF7CE"/>
          </w:tcPr>
          <w:p w14:paraId="4C23A171" w14:textId="77777777" w:rsidR="0072038D" w:rsidRDefault="0072038D" w:rsidP="00B4537B">
            <w:pPr>
              <w:spacing w:line="276" w:lineRule="auto"/>
              <w:jc w:val="center"/>
              <w:rPr>
                <w:rFonts w:eastAsia="Arial" w:cs="Arial"/>
              </w:rPr>
            </w:pPr>
          </w:p>
        </w:tc>
      </w:tr>
      <w:tr w:rsidR="0072038D" w14:paraId="48A38406" w14:textId="77777777" w:rsidTr="00716867">
        <w:trPr>
          <w:gridAfter w:val="1"/>
          <w:wAfter w:w="360" w:type="dxa"/>
        </w:trPr>
        <w:tc>
          <w:tcPr>
            <w:tcW w:w="3539" w:type="dxa"/>
            <w:tcBorders>
              <w:top w:val="nil"/>
              <w:left w:val="nil"/>
              <w:bottom w:val="nil"/>
              <w:right w:val="nil"/>
            </w:tcBorders>
            <w:shd w:val="clear" w:color="auto" w:fill="EFF7CE"/>
          </w:tcPr>
          <w:p w14:paraId="170DFBEA"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0E860206" w14:textId="77777777" w:rsidR="0072038D" w:rsidRDefault="0072038D" w:rsidP="00B4537B">
            <w:pPr>
              <w:spacing w:line="276" w:lineRule="auto"/>
            </w:pPr>
            <w:r w:rsidRPr="1BC2F058">
              <w:rPr>
                <w:rFonts w:eastAsia="Arial" w:cs="Arial"/>
                <w:color w:val="000000" w:themeColor="text1"/>
              </w:rPr>
              <w:t>Reduced costs</w:t>
            </w:r>
          </w:p>
        </w:tc>
        <w:tc>
          <w:tcPr>
            <w:tcW w:w="1689" w:type="dxa"/>
            <w:gridSpan w:val="2"/>
            <w:tcBorders>
              <w:top w:val="single" w:sz="4" w:space="0" w:color="auto"/>
              <w:left w:val="single" w:sz="4" w:space="0" w:color="auto"/>
              <w:bottom w:val="single" w:sz="4" w:space="0" w:color="auto"/>
              <w:right w:val="single" w:sz="4" w:space="0" w:color="auto"/>
            </w:tcBorders>
          </w:tcPr>
          <w:p w14:paraId="460854A1" w14:textId="5C34A961" w:rsidR="0072038D" w:rsidRDefault="004C68DB" w:rsidP="00B4537B">
            <w:pPr>
              <w:spacing w:line="276" w:lineRule="auto"/>
              <w:jc w:val="center"/>
            </w:pPr>
            <w:r>
              <w:t>0</w:t>
            </w:r>
          </w:p>
        </w:tc>
      </w:tr>
      <w:tr w:rsidR="0072038D" w14:paraId="01E22D53" w14:textId="77777777" w:rsidTr="00716867">
        <w:trPr>
          <w:gridAfter w:val="1"/>
          <w:wAfter w:w="360" w:type="dxa"/>
        </w:trPr>
        <w:tc>
          <w:tcPr>
            <w:tcW w:w="3539" w:type="dxa"/>
            <w:tcBorders>
              <w:top w:val="nil"/>
              <w:left w:val="nil"/>
              <w:bottom w:val="nil"/>
              <w:right w:val="nil"/>
            </w:tcBorders>
            <w:shd w:val="clear" w:color="auto" w:fill="EFF7CE"/>
          </w:tcPr>
          <w:p w14:paraId="440CA45C"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340A3085" w14:textId="77777777" w:rsidR="0072038D" w:rsidRDefault="0072038D" w:rsidP="00B4537B">
            <w:pPr>
              <w:spacing w:line="276" w:lineRule="auto"/>
            </w:pPr>
            <w:r w:rsidRPr="1BC2F058">
              <w:rPr>
                <w:rFonts w:eastAsia="Arial" w:cs="Arial"/>
                <w:color w:val="000000" w:themeColor="text1"/>
              </w:rPr>
              <w:t>Improved welfare</w:t>
            </w:r>
          </w:p>
        </w:tc>
        <w:tc>
          <w:tcPr>
            <w:tcW w:w="1689" w:type="dxa"/>
            <w:gridSpan w:val="2"/>
            <w:tcBorders>
              <w:top w:val="single" w:sz="4" w:space="0" w:color="auto"/>
              <w:left w:val="single" w:sz="4" w:space="0" w:color="auto"/>
              <w:bottom w:val="single" w:sz="4" w:space="0" w:color="auto"/>
              <w:right w:val="single" w:sz="4" w:space="0" w:color="auto"/>
            </w:tcBorders>
          </w:tcPr>
          <w:p w14:paraId="05F422A8" w14:textId="13C935C1" w:rsidR="0072038D" w:rsidRDefault="00445920" w:rsidP="00B4537B">
            <w:pPr>
              <w:spacing w:line="276" w:lineRule="auto"/>
              <w:jc w:val="center"/>
            </w:pPr>
            <w:r>
              <w:t>+</w:t>
            </w:r>
          </w:p>
        </w:tc>
      </w:tr>
      <w:tr w:rsidR="0072038D" w14:paraId="65AEC82F" w14:textId="77777777" w:rsidTr="00716867">
        <w:trPr>
          <w:gridAfter w:val="1"/>
          <w:wAfter w:w="360" w:type="dxa"/>
        </w:trPr>
        <w:tc>
          <w:tcPr>
            <w:tcW w:w="3539" w:type="dxa"/>
            <w:tcBorders>
              <w:top w:val="nil"/>
              <w:left w:val="nil"/>
              <w:bottom w:val="nil"/>
              <w:right w:val="nil"/>
            </w:tcBorders>
            <w:shd w:val="clear" w:color="auto" w:fill="EFF7CE"/>
          </w:tcPr>
          <w:p w14:paraId="5CF175A9"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nil"/>
            </w:tcBorders>
            <w:shd w:val="clear" w:color="auto" w:fill="EFF7CE"/>
          </w:tcPr>
          <w:p w14:paraId="363BAA31"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29FCE375" w14:textId="77777777" w:rsidR="0072038D" w:rsidRDefault="0072038D" w:rsidP="00B4537B">
            <w:pPr>
              <w:spacing w:line="276" w:lineRule="auto"/>
              <w:jc w:val="center"/>
            </w:pPr>
            <w:r w:rsidRPr="1BC2F058">
              <w:rPr>
                <w:rFonts w:eastAsia="Arial" w:cs="Arial"/>
              </w:rPr>
              <w:t xml:space="preserve"> </w:t>
            </w:r>
          </w:p>
        </w:tc>
      </w:tr>
      <w:tr w:rsidR="0072038D" w14:paraId="26A5801E" w14:textId="77777777" w:rsidTr="00716867">
        <w:trPr>
          <w:gridAfter w:val="1"/>
          <w:wAfter w:w="360" w:type="dxa"/>
        </w:trPr>
        <w:tc>
          <w:tcPr>
            <w:tcW w:w="3539" w:type="dxa"/>
            <w:tcBorders>
              <w:top w:val="nil"/>
              <w:left w:val="nil"/>
              <w:bottom w:val="nil"/>
              <w:right w:val="nil"/>
            </w:tcBorders>
            <w:shd w:val="clear" w:color="auto" w:fill="D0E96C"/>
          </w:tcPr>
          <w:p w14:paraId="7D429441" w14:textId="77777777" w:rsidR="0072038D" w:rsidRDefault="0072038D" w:rsidP="00B4537B">
            <w:pPr>
              <w:spacing w:line="276" w:lineRule="auto"/>
            </w:pPr>
            <w:r w:rsidRPr="1BC2F058">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7E3E7201"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3CA87BE3" w14:textId="77777777" w:rsidR="0072038D" w:rsidRDefault="0072038D" w:rsidP="00B4537B">
            <w:pPr>
              <w:spacing w:line="276" w:lineRule="auto"/>
              <w:jc w:val="center"/>
            </w:pPr>
            <w:r w:rsidRPr="1BC2F058">
              <w:rPr>
                <w:rFonts w:eastAsia="Arial" w:cs="Arial"/>
              </w:rPr>
              <w:t xml:space="preserve"> </w:t>
            </w:r>
          </w:p>
        </w:tc>
      </w:tr>
      <w:tr w:rsidR="0072038D" w14:paraId="5B82FC6F" w14:textId="77777777" w:rsidTr="00716867">
        <w:trPr>
          <w:gridAfter w:val="1"/>
          <w:wAfter w:w="360" w:type="dxa"/>
        </w:trPr>
        <w:tc>
          <w:tcPr>
            <w:tcW w:w="3539" w:type="dxa"/>
            <w:tcBorders>
              <w:top w:val="nil"/>
              <w:left w:val="nil"/>
              <w:bottom w:val="nil"/>
              <w:right w:val="nil"/>
            </w:tcBorders>
            <w:shd w:val="clear" w:color="auto" w:fill="EFF7CE"/>
          </w:tcPr>
          <w:p w14:paraId="3630D1C5"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09EC485D"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48A0CA70" w14:textId="77777777" w:rsidR="0072038D" w:rsidRDefault="0072038D" w:rsidP="00B4537B">
            <w:pPr>
              <w:spacing w:line="276" w:lineRule="auto"/>
              <w:jc w:val="center"/>
            </w:pPr>
            <w:r>
              <w:t>£-££</w:t>
            </w:r>
          </w:p>
        </w:tc>
      </w:tr>
      <w:tr w:rsidR="0072038D" w14:paraId="3DA27610" w14:textId="77777777" w:rsidTr="00716867">
        <w:trPr>
          <w:gridAfter w:val="1"/>
          <w:wAfter w:w="360" w:type="dxa"/>
        </w:trPr>
        <w:tc>
          <w:tcPr>
            <w:tcW w:w="3539" w:type="dxa"/>
            <w:tcBorders>
              <w:top w:val="nil"/>
              <w:left w:val="nil"/>
              <w:bottom w:val="nil"/>
              <w:right w:val="nil"/>
            </w:tcBorders>
            <w:shd w:val="clear" w:color="auto" w:fill="EFF7CE"/>
          </w:tcPr>
          <w:p w14:paraId="4B1B0EAF"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nil"/>
            </w:tcBorders>
            <w:shd w:val="clear" w:color="auto" w:fill="EFF7CE"/>
          </w:tcPr>
          <w:p w14:paraId="680F19AD"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2658F457" w14:textId="77777777" w:rsidR="0072038D" w:rsidRDefault="0072038D" w:rsidP="00B4537B">
            <w:pPr>
              <w:spacing w:line="276" w:lineRule="auto"/>
              <w:jc w:val="center"/>
            </w:pPr>
            <w:r w:rsidRPr="1BC2F058">
              <w:rPr>
                <w:rFonts w:eastAsia="Arial" w:cs="Arial"/>
              </w:rPr>
              <w:t xml:space="preserve"> </w:t>
            </w:r>
          </w:p>
        </w:tc>
      </w:tr>
      <w:tr w:rsidR="0072038D" w14:paraId="2C00932A" w14:textId="77777777" w:rsidTr="00716867">
        <w:trPr>
          <w:gridAfter w:val="1"/>
          <w:wAfter w:w="360" w:type="dxa"/>
        </w:trPr>
        <w:tc>
          <w:tcPr>
            <w:tcW w:w="3539" w:type="dxa"/>
            <w:tcBorders>
              <w:top w:val="nil"/>
              <w:left w:val="nil"/>
              <w:bottom w:val="nil"/>
              <w:right w:val="nil"/>
            </w:tcBorders>
            <w:shd w:val="clear" w:color="auto" w:fill="D0E96C"/>
          </w:tcPr>
          <w:p w14:paraId="1C981018" w14:textId="77777777" w:rsidR="0072038D" w:rsidRDefault="0072038D" w:rsidP="00B4537B">
            <w:pPr>
              <w:spacing w:line="276" w:lineRule="auto"/>
            </w:pPr>
            <w:r w:rsidRPr="1BC2F058">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10AE18C0"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01F841CA" w14:textId="77777777" w:rsidR="0072038D" w:rsidRDefault="0072038D" w:rsidP="00B4537B">
            <w:pPr>
              <w:spacing w:line="276" w:lineRule="auto"/>
              <w:jc w:val="center"/>
            </w:pPr>
            <w:r w:rsidRPr="1BC2F058">
              <w:rPr>
                <w:rFonts w:eastAsia="Arial" w:cs="Arial"/>
              </w:rPr>
              <w:t xml:space="preserve"> </w:t>
            </w:r>
          </w:p>
        </w:tc>
      </w:tr>
      <w:tr w:rsidR="0072038D" w14:paraId="626CDE75" w14:textId="77777777" w:rsidTr="00716867">
        <w:trPr>
          <w:gridAfter w:val="1"/>
          <w:wAfter w:w="360" w:type="dxa"/>
        </w:trPr>
        <w:tc>
          <w:tcPr>
            <w:tcW w:w="3539" w:type="dxa"/>
            <w:tcBorders>
              <w:top w:val="nil"/>
              <w:left w:val="nil"/>
              <w:bottom w:val="nil"/>
              <w:right w:val="nil"/>
            </w:tcBorders>
            <w:shd w:val="clear" w:color="auto" w:fill="EFF7CE"/>
          </w:tcPr>
          <w:p w14:paraId="2D1A6F41"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6A2AD58C"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084F39E6" w14:textId="57F82153" w:rsidR="0072038D" w:rsidRDefault="004C68DB" w:rsidP="00B4537B">
            <w:pPr>
              <w:spacing w:line="276" w:lineRule="auto"/>
              <w:jc w:val="center"/>
            </w:pPr>
            <w:r>
              <w:t>Moderate</w:t>
            </w:r>
          </w:p>
        </w:tc>
      </w:tr>
      <w:tr w:rsidR="0072038D" w14:paraId="0328C27C" w14:textId="77777777" w:rsidTr="00716867">
        <w:trPr>
          <w:gridAfter w:val="1"/>
          <w:wAfter w:w="360" w:type="dxa"/>
        </w:trPr>
        <w:tc>
          <w:tcPr>
            <w:tcW w:w="3539" w:type="dxa"/>
            <w:tcBorders>
              <w:top w:val="nil"/>
              <w:left w:val="nil"/>
              <w:bottom w:val="nil"/>
              <w:right w:val="nil"/>
            </w:tcBorders>
            <w:shd w:val="clear" w:color="auto" w:fill="EFF7CE"/>
          </w:tcPr>
          <w:p w14:paraId="059F074C"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nil"/>
            </w:tcBorders>
            <w:shd w:val="clear" w:color="auto" w:fill="EFF7CE"/>
          </w:tcPr>
          <w:p w14:paraId="40E7AB74"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12A94780" w14:textId="77777777" w:rsidR="0072038D" w:rsidRDefault="0072038D" w:rsidP="00B4537B">
            <w:pPr>
              <w:spacing w:line="276" w:lineRule="auto"/>
              <w:jc w:val="center"/>
            </w:pPr>
            <w:r w:rsidRPr="1BC2F058">
              <w:rPr>
                <w:rFonts w:eastAsia="Arial" w:cs="Arial"/>
              </w:rPr>
              <w:t xml:space="preserve"> </w:t>
            </w:r>
          </w:p>
        </w:tc>
      </w:tr>
      <w:tr w:rsidR="0072038D" w14:paraId="10260800" w14:textId="77777777" w:rsidTr="00716867">
        <w:trPr>
          <w:gridAfter w:val="1"/>
          <w:wAfter w:w="360" w:type="dxa"/>
        </w:trPr>
        <w:tc>
          <w:tcPr>
            <w:tcW w:w="3539" w:type="dxa"/>
            <w:tcBorders>
              <w:top w:val="nil"/>
              <w:left w:val="nil"/>
              <w:bottom w:val="nil"/>
              <w:right w:val="nil"/>
            </w:tcBorders>
            <w:shd w:val="clear" w:color="auto" w:fill="D0E96C"/>
          </w:tcPr>
          <w:p w14:paraId="4DB9BF60" w14:textId="77777777" w:rsidR="0072038D" w:rsidRDefault="0072038D" w:rsidP="00B4537B">
            <w:pPr>
              <w:spacing w:line="276" w:lineRule="auto"/>
            </w:pPr>
            <w:r w:rsidRPr="1BC2F058">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69EFA5C9"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29B7EDAE" w14:textId="77777777" w:rsidR="0072038D" w:rsidRDefault="0072038D" w:rsidP="00B4537B">
            <w:pPr>
              <w:spacing w:line="276" w:lineRule="auto"/>
              <w:jc w:val="center"/>
            </w:pPr>
            <w:r w:rsidRPr="1BC2F058">
              <w:rPr>
                <w:rFonts w:eastAsia="Arial" w:cs="Arial"/>
              </w:rPr>
              <w:t xml:space="preserve"> </w:t>
            </w:r>
          </w:p>
        </w:tc>
      </w:tr>
      <w:tr w:rsidR="0072038D" w14:paraId="484459E8" w14:textId="77777777" w:rsidTr="00716867">
        <w:trPr>
          <w:gridAfter w:val="1"/>
          <w:wAfter w:w="360" w:type="dxa"/>
        </w:trPr>
        <w:tc>
          <w:tcPr>
            <w:tcW w:w="3539" w:type="dxa"/>
            <w:tcBorders>
              <w:top w:val="nil"/>
              <w:left w:val="nil"/>
              <w:bottom w:val="nil"/>
              <w:right w:val="nil"/>
            </w:tcBorders>
            <w:shd w:val="clear" w:color="auto" w:fill="EFF7CE"/>
          </w:tcPr>
          <w:p w14:paraId="1E0DAF09"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0E00A73E" w14:textId="77777777" w:rsidR="0072038D" w:rsidRDefault="0072038D" w:rsidP="00B4537B">
            <w:pPr>
              <w:spacing w:line="276" w:lineRule="auto"/>
            </w:pPr>
            <w:r w:rsidRPr="1BC2F058">
              <w:rPr>
                <w:rFonts w:eastAsia="Arial" w:cs="Arial"/>
                <w:color w:val="000000" w:themeColor="text1"/>
              </w:rPr>
              <w:t>Quality</w:t>
            </w:r>
          </w:p>
        </w:tc>
        <w:tc>
          <w:tcPr>
            <w:tcW w:w="1689" w:type="dxa"/>
            <w:gridSpan w:val="2"/>
            <w:tcBorders>
              <w:top w:val="single" w:sz="4" w:space="0" w:color="auto"/>
              <w:left w:val="single" w:sz="4" w:space="0" w:color="auto"/>
              <w:bottom w:val="single" w:sz="4" w:space="0" w:color="auto"/>
              <w:right w:val="single" w:sz="4" w:space="0" w:color="auto"/>
            </w:tcBorders>
          </w:tcPr>
          <w:p w14:paraId="4A1CA720" w14:textId="4789BA96" w:rsidR="0072038D" w:rsidRDefault="004C68DB" w:rsidP="00B4537B">
            <w:pPr>
              <w:spacing w:line="276" w:lineRule="auto"/>
              <w:jc w:val="center"/>
            </w:pPr>
            <w:r>
              <w:t>Low</w:t>
            </w:r>
          </w:p>
        </w:tc>
      </w:tr>
      <w:tr w:rsidR="0072038D" w14:paraId="5203ECD8" w14:textId="77777777" w:rsidTr="00716867">
        <w:trPr>
          <w:gridAfter w:val="1"/>
          <w:wAfter w:w="360" w:type="dxa"/>
        </w:trPr>
        <w:tc>
          <w:tcPr>
            <w:tcW w:w="3539" w:type="dxa"/>
            <w:tcBorders>
              <w:top w:val="nil"/>
              <w:left w:val="nil"/>
              <w:bottom w:val="nil"/>
              <w:right w:val="nil"/>
            </w:tcBorders>
            <w:shd w:val="clear" w:color="auto" w:fill="EFF7CE"/>
          </w:tcPr>
          <w:p w14:paraId="0139E69D"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2550B388" w14:textId="77777777" w:rsidR="0072038D" w:rsidRDefault="0072038D" w:rsidP="00B4537B">
            <w:pPr>
              <w:spacing w:line="276" w:lineRule="auto"/>
            </w:pPr>
            <w:r w:rsidRPr="1BC2F058">
              <w:rPr>
                <w:rFonts w:eastAsia="Arial" w:cs="Arial"/>
                <w:color w:val="000000" w:themeColor="text1"/>
              </w:rPr>
              <w:t>Context</w:t>
            </w:r>
          </w:p>
        </w:tc>
        <w:tc>
          <w:tcPr>
            <w:tcW w:w="1689" w:type="dxa"/>
            <w:gridSpan w:val="2"/>
            <w:tcBorders>
              <w:top w:val="single" w:sz="4" w:space="0" w:color="auto"/>
              <w:left w:val="single" w:sz="8" w:space="0" w:color="auto"/>
              <w:bottom w:val="single" w:sz="8" w:space="0" w:color="auto"/>
              <w:right w:val="single" w:sz="8" w:space="0" w:color="auto"/>
            </w:tcBorders>
          </w:tcPr>
          <w:p w14:paraId="24043F7A" w14:textId="68471EB6" w:rsidR="0072038D" w:rsidRDefault="004C68DB" w:rsidP="00B4537B">
            <w:pPr>
              <w:spacing w:line="276" w:lineRule="auto"/>
              <w:jc w:val="center"/>
            </w:pPr>
            <w:r>
              <w:t>Low</w:t>
            </w:r>
          </w:p>
        </w:tc>
      </w:tr>
      <w:tr w:rsidR="0072038D" w14:paraId="274BCFFD" w14:textId="77777777" w:rsidTr="00716867">
        <w:trPr>
          <w:gridAfter w:val="1"/>
          <w:wAfter w:w="360" w:type="dxa"/>
        </w:trPr>
        <w:tc>
          <w:tcPr>
            <w:tcW w:w="3539" w:type="dxa"/>
            <w:tcBorders>
              <w:top w:val="nil"/>
              <w:left w:val="nil"/>
              <w:bottom w:val="nil"/>
              <w:right w:val="nil"/>
            </w:tcBorders>
            <w:shd w:val="clear" w:color="auto" w:fill="EFF7CE"/>
          </w:tcPr>
          <w:p w14:paraId="7BA20187"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1121A583" w14:textId="77777777" w:rsidR="0072038D" w:rsidRDefault="0072038D" w:rsidP="00B4537B">
            <w:pPr>
              <w:spacing w:line="276" w:lineRule="auto"/>
            </w:pPr>
            <w:r w:rsidRPr="1BC2F058">
              <w:rPr>
                <w:rFonts w:eastAsia="Arial" w:cs="Arial"/>
                <w:color w:val="000000" w:themeColor="text1"/>
              </w:rPr>
              <w:t>Overall</w:t>
            </w:r>
          </w:p>
        </w:tc>
        <w:tc>
          <w:tcPr>
            <w:tcW w:w="1689" w:type="dxa"/>
            <w:gridSpan w:val="2"/>
            <w:tcBorders>
              <w:top w:val="single" w:sz="8" w:space="0" w:color="auto"/>
              <w:left w:val="single" w:sz="8" w:space="0" w:color="auto"/>
              <w:bottom w:val="single" w:sz="8" w:space="0" w:color="auto"/>
              <w:right w:val="single" w:sz="8" w:space="0" w:color="auto"/>
            </w:tcBorders>
          </w:tcPr>
          <w:p w14:paraId="52D743AB" w14:textId="665C9D7F" w:rsidR="0072038D" w:rsidRDefault="004C68DB" w:rsidP="00B4537B">
            <w:pPr>
              <w:spacing w:line="276" w:lineRule="auto"/>
              <w:jc w:val="center"/>
            </w:pPr>
            <w:r>
              <w:t>Low</w:t>
            </w:r>
          </w:p>
        </w:tc>
      </w:tr>
      <w:tr w:rsidR="0072038D" w14:paraId="3C03AB1D" w14:textId="77777777" w:rsidTr="00716867">
        <w:tc>
          <w:tcPr>
            <w:tcW w:w="3539" w:type="dxa"/>
            <w:tcBorders>
              <w:top w:val="nil"/>
              <w:left w:val="nil"/>
              <w:bottom w:val="nil"/>
              <w:right w:val="nil"/>
            </w:tcBorders>
            <w:vAlign w:val="center"/>
          </w:tcPr>
          <w:p w14:paraId="2276E0B9" w14:textId="77777777" w:rsidR="0072038D" w:rsidRDefault="0072038D" w:rsidP="00B4537B">
            <w:pPr>
              <w:spacing w:line="276" w:lineRule="auto"/>
            </w:pPr>
          </w:p>
        </w:tc>
        <w:tc>
          <w:tcPr>
            <w:tcW w:w="236" w:type="dxa"/>
            <w:tcBorders>
              <w:top w:val="nil"/>
              <w:left w:val="nil"/>
              <w:bottom w:val="nil"/>
              <w:right w:val="nil"/>
            </w:tcBorders>
            <w:vAlign w:val="center"/>
          </w:tcPr>
          <w:p w14:paraId="4597DB72"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6DCA6DC4" w14:textId="77777777" w:rsidR="0072038D" w:rsidRDefault="0072038D" w:rsidP="00B4537B">
            <w:pPr>
              <w:spacing w:line="276" w:lineRule="auto"/>
            </w:pPr>
          </w:p>
        </w:tc>
        <w:tc>
          <w:tcPr>
            <w:tcW w:w="1624" w:type="dxa"/>
            <w:gridSpan w:val="2"/>
            <w:tcBorders>
              <w:top w:val="single" w:sz="8" w:space="0" w:color="auto"/>
              <w:left w:val="nil"/>
              <w:bottom w:val="nil"/>
              <w:right w:val="nil"/>
            </w:tcBorders>
            <w:vAlign w:val="center"/>
          </w:tcPr>
          <w:p w14:paraId="09E1F1BE" w14:textId="77777777" w:rsidR="0072038D" w:rsidRDefault="0072038D" w:rsidP="00B4537B">
            <w:pPr>
              <w:spacing w:line="276" w:lineRule="auto"/>
            </w:pPr>
          </w:p>
        </w:tc>
      </w:tr>
    </w:tbl>
    <w:p w14:paraId="7AFA3FA2" w14:textId="77777777" w:rsidR="00877AAD" w:rsidRDefault="00877AAD" w:rsidP="00B4537B">
      <w:pPr>
        <w:spacing w:line="276" w:lineRule="auto"/>
        <w:rPr>
          <w:rFonts w:eastAsia="Arial" w:cs="Arial"/>
          <w:i/>
          <w:iCs/>
        </w:rPr>
      </w:pPr>
    </w:p>
    <w:p w14:paraId="4D4AEDA0" w14:textId="77777777" w:rsidR="00877AAD" w:rsidRDefault="00877AAD" w:rsidP="00B4537B">
      <w:pPr>
        <w:spacing w:line="276" w:lineRule="auto"/>
        <w:rPr>
          <w:rFonts w:eastAsia="Arial" w:cs="Arial"/>
          <w:i/>
          <w:iCs/>
        </w:rPr>
      </w:pPr>
    </w:p>
    <w:p w14:paraId="4BAC9D27" w14:textId="6DA3C092" w:rsidR="00A82FAA" w:rsidRDefault="0072038D" w:rsidP="00B4537B">
      <w:pPr>
        <w:spacing w:line="276" w:lineRule="auto"/>
        <w:rPr>
          <w:rFonts w:eastAsia="Arial" w:cs="Arial"/>
          <w:i/>
          <w:iCs/>
        </w:rPr>
      </w:pPr>
      <w:r w:rsidRPr="1BC2F058">
        <w:rPr>
          <w:rFonts w:eastAsia="Arial" w:cs="Arial"/>
          <w:i/>
          <w:iCs/>
        </w:rPr>
        <w:t xml:space="preserve"> </w:t>
      </w:r>
    </w:p>
    <w:p w14:paraId="3E1F8418" w14:textId="77777777" w:rsidR="00A82FAA" w:rsidRDefault="00A82FAA" w:rsidP="00B4537B">
      <w:pPr>
        <w:spacing w:line="276" w:lineRule="auto"/>
        <w:jc w:val="left"/>
        <w:rPr>
          <w:rFonts w:eastAsia="Arial" w:cs="Arial"/>
          <w:i/>
          <w:iCs/>
        </w:rPr>
      </w:pPr>
      <w:r>
        <w:rPr>
          <w:rFonts w:eastAsia="Arial" w:cs="Arial"/>
          <w:i/>
          <w:iCs/>
        </w:rPr>
        <w:br w:type="page"/>
      </w:r>
    </w:p>
    <w:p w14:paraId="18F7988B" w14:textId="77777777" w:rsidR="00877AAD" w:rsidRDefault="00877AAD" w:rsidP="00B4537B">
      <w:pPr>
        <w:spacing w:line="276" w:lineRule="auto"/>
        <w:rPr>
          <w:rFonts w:eastAsia="Arial" w:cs="Arial"/>
          <w:i/>
          <w:iCs/>
        </w:rPr>
      </w:pPr>
    </w:p>
    <w:p w14:paraId="364F1AE8" w14:textId="35955B1C" w:rsidR="00877AAD" w:rsidRPr="003818B3" w:rsidRDefault="0072038D" w:rsidP="00B4537B">
      <w:pPr>
        <w:spacing w:line="276" w:lineRule="auto"/>
        <w:rPr>
          <w:b/>
          <w:bCs/>
        </w:rPr>
      </w:pPr>
      <w:r w:rsidRPr="003818B3">
        <w:rPr>
          <w:rFonts w:eastAsia="Arial" w:cs="Arial"/>
          <w:b/>
          <w:bCs/>
        </w:rPr>
        <w:t>Narrative Summary</w:t>
      </w:r>
    </w:p>
    <w:p w14:paraId="16629939" w14:textId="77777777" w:rsidR="0072038D" w:rsidRDefault="0072038D" w:rsidP="00B4537B">
      <w:pPr>
        <w:spacing w:line="276" w:lineRule="auto"/>
      </w:pPr>
      <w:r w:rsidRPr="1BC2F058">
        <w:rPr>
          <w:rFonts w:eastAsia="Arial" w:cs="Arial"/>
          <w:b/>
          <w:bCs/>
        </w:rPr>
        <w:t>1. What is the practice?</w:t>
      </w:r>
    </w:p>
    <w:p w14:paraId="5F9CEC5B" w14:textId="77777777" w:rsidR="0072038D" w:rsidRDefault="0072038D" w:rsidP="00B4537B">
      <w:pPr>
        <w:spacing w:line="276" w:lineRule="auto"/>
      </w:pPr>
      <w:r>
        <w:t xml:space="preserve">Managing housing and pen layout may help to ensure a smooth transition between the pre and post weaning environment. While age and condition of housing, and floor type (slats or straw) will influence available options, there are underlying practices that apply more widely. Including, a well-planned pig flow, close attention to detail and skilled stockpersons. Adaptability is also required in order to respond to new challenges as patterns of disease change.  </w:t>
      </w:r>
    </w:p>
    <w:p w14:paraId="2224584B" w14:textId="6968BCC0" w:rsidR="0072038D" w:rsidRDefault="0072038D" w:rsidP="00B4537B">
      <w:pPr>
        <w:spacing w:line="276" w:lineRule="auto"/>
      </w:pPr>
      <w:r>
        <w:t xml:space="preserve">Reflecting the interactions between various management practices, </w:t>
      </w:r>
      <w:r w:rsidR="00F06DEB">
        <w:t>e.g.,</w:t>
      </w:r>
      <w:r>
        <w:t xml:space="preserve"> feeding and housing, studies have shown that embedding feeding habits and establishing a solid diet in the pre-weaning environment may help pigs adjust more readily to a new, post-weaning environment. </w:t>
      </w:r>
    </w:p>
    <w:p w14:paraId="675C0B09" w14:textId="20CC0820" w:rsidR="0072038D" w:rsidRDefault="0072038D" w:rsidP="00B4537B">
      <w:pPr>
        <w:spacing w:line="276" w:lineRule="auto"/>
      </w:pPr>
      <w:r>
        <w:t xml:space="preserve">Low or variable temperatures and drafts increase the susceptibility of newly weaned pigs to </w:t>
      </w:r>
      <w:r w:rsidR="00DF2DE9">
        <w:t>PWD</w:t>
      </w:r>
      <w:r>
        <w:t>. Chilling, in particular, is a risk to newly weaned pigs as it may result in the blood supply being diverted away from the gut and towards the vital organs. A target temperature of 28</w:t>
      </w:r>
      <w:r w:rsidR="00372D74">
        <w:t xml:space="preserve"> </w:t>
      </w:r>
      <w:r>
        <w:t>-</w:t>
      </w:r>
      <w:r w:rsidR="00372D74">
        <w:t xml:space="preserve"> </w:t>
      </w:r>
      <w:r>
        <w:t>30</w:t>
      </w:r>
      <w:r w:rsidR="00372D74">
        <w:rPr>
          <w:rFonts w:cs="Arial"/>
        </w:rPr>
        <w:t>°</w:t>
      </w:r>
      <w:r>
        <w:t>C, or 25</w:t>
      </w:r>
      <w:r w:rsidR="00372D74">
        <w:rPr>
          <w:rFonts w:cs="Arial"/>
        </w:rPr>
        <w:t>°</w:t>
      </w:r>
      <w:r>
        <w:t xml:space="preserve">C in a straw system, is advised immediately post-weaning and while it may be reduced over time, reductions should be incremental and carefully monitored. </w:t>
      </w:r>
    </w:p>
    <w:p w14:paraId="512057A6" w14:textId="667E8ED3" w:rsidR="0072038D" w:rsidRDefault="0072038D" w:rsidP="00B4537B">
      <w:pPr>
        <w:spacing w:line="276" w:lineRule="auto"/>
      </w:pPr>
      <w:r>
        <w:t xml:space="preserve">While depopulation has proven effective in tackling pathogens like </w:t>
      </w:r>
      <w:r w:rsidRPr="004C68DB">
        <w:rPr>
          <w:i/>
          <w:iCs/>
        </w:rPr>
        <w:t>Mycoplasma hyopneumoniae</w:t>
      </w:r>
      <w:r>
        <w:t xml:space="preserve"> or PRRS, unless the problem is caused by a specific pathogen then it is not indicated in response to </w:t>
      </w:r>
      <w:r w:rsidR="00DF2DE9">
        <w:t>PWD</w:t>
      </w:r>
      <w:r>
        <w:t xml:space="preserve">. An all-in-all-out approach is, however, advised to allow accommodation to be effectively cleaned, disinfected and dried between batches of pigs. </w:t>
      </w:r>
    </w:p>
    <w:p w14:paraId="0BCBCC15" w14:textId="6AFC64A1" w:rsidR="0072038D" w:rsidRDefault="0072038D" w:rsidP="00B4537B">
      <w:pPr>
        <w:spacing w:line="276" w:lineRule="auto"/>
        <w:rPr>
          <w:rFonts w:eastAsia="Arial" w:cs="Arial"/>
          <w:b/>
          <w:bCs/>
        </w:rPr>
      </w:pPr>
      <w:r w:rsidRPr="1BC2F058">
        <w:rPr>
          <w:rFonts w:eastAsia="Arial" w:cs="Arial"/>
          <w:b/>
          <w:bCs/>
        </w:rPr>
        <w:t>2. How effective is it?</w:t>
      </w:r>
    </w:p>
    <w:p w14:paraId="6FAD66E7" w14:textId="303654B1" w:rsidR="003818B3" w:rsidRDefault="003818B3" w:rsidP="00B4537B">
      <w:pPr>
        <w:spacing w:line="276" w:lineRule="auto"/>
      </w:pPr>
      <w:r w:rsidRPr="003818B3">
        <w:t xml:space="preserve">Considering </w:t>
      </w:r>
      <w:r>
        <w:t>different housing and pen layouts can be an effective practice to reduce PWD.</w:t>
      </w:r>
      <w:r w:rsidR="003E121C">
        <w:t xml:space="preserve"> For example, a pen layout where pigs are kept with sows for a longer period of time, or a pen layout where pigs from adjacent farrowing crates mingle weeks before weaning may be an effective socialization strategy for pigs to reduce stress and prevent disease.</w:t>
      </w:r>
      <w:r>
        <w:t xml:space="preserve"> </w:t>
      </w:r>
      <w:r w:rsidRPr="003818B3">
        <w:t>The scale of effectiveness will depend on</w:t>
      </w:r>
      <w:r w:rsidR="003E121C">
        <w:t xml:space="preserve"> the underlying issues behind the PWD on each farm</w:t>
      </w:r>
      <w:r w:rsidRPr="003818B3">
        <w:t xml:space="preserve"> and on the overall management practices on the farm, as well as on the pig’s health status.</w:t>
      </w:r>
    </w:p>
    <w:p w14:paraId="3A0BF76D" w14:textId="2F5BE830" w:rsidR="0072038D" w:rsidRDefault="0072038D" w:rsidP="00B4537B">
      <w:pPr>
        <w:spacing w:line="276" w:lineRule="auto"/>
        <w:rPr>
          <w:rFonts w:eastAsia="Arial" w:cs="Arial"/>
          <w:b/>
          <w:bCs/>
        </w:rPr>
      </w:pPr>
      <w:r w:rsidRPr="1BC2F058">
        <w:rPr>
          <w:rFonts w:eastAsia="Arial" w:cs="Arial"/>
          <w:b/>
          <w:bCs/>
        </w:rPr>
        <w:t>3. Where does it work?</w:t>
      </w:r>
    </w:p>
    <w:p w14:paraId="73E743C3" w14:textId="203A286B" w:rsidR="003E121C" w:rsidRDefault="003E121C" w:rsidP="00B4537B">
      <w:pPr>
        <w:spacing w:line="276" w:lineRule="auto"/>
      </w:pPr>
      <w:r w:rsidRPr="003E121C">
        <w:t xml:space="preserve">This practice works by </w:t>
      </w:r>
      <w:r>
        <w:t>changing the housing and pen layout in the farrowing house and nursery (weaned pig’s accommodation). Similar to the stress reduction practice, t</w:t>
      </w:r>
      <w:r w:rsidRPr="003E121C">
        <w:t xml:space="preserve">he objective is to mitigate social and environmental challenges in a combined effort to reduce the exposure and susceptibility to </w:t>
      </w:r>
      <w:r w:rsidR="00DF2DE9">
        <w:t>PWD</w:t>
      </w:r>
      <w:r w:rsidRPr="003E121C">
        <w:t>.</w:t>
      </w:r>
    </w:p>
    <w:p w14:paraId="781FD90D" w14:textId="77777777" w:rsidR="0072038D" w:rsidRDefault="0072038D" w:rsidP="00B4537B">
      <w:pPr>
        <w:spacing w:line="276" w:lineRule="auto"/>
      </w:pPr>
      <w:r w:rsidRPr="1BC2F058">
        <w:rPr>
          <w:rFonts w:eastAsia="Arial" w:cs="Arial"/>
          <w:b/>
          <w:bCs/>
        </w:rPr>
        <w:t>4. How much does it cost?</w:t>
      </w:r>
    </w:p>
    <w:p w14:paraId="60B85853" w14:textId="47C37C49" w:rsidR="0072038D" w:rsidRDefault="0072038D" w:rsidP="00B4537B">
      <w:pPr>
        <w:spacing w:line="276" w:lineRule="auto"/>
      </w:pPr>
      <w:r>
        <w:t>Pen/housing design is one of the practices of stress reduction mentioned above. This practice is expected to require additional capital costs for infrastructure if the current layout of the farm does not have a well-planned pig flow or adequate flooring, or a good ventilation or heating systems. This practice may increase the complexity in which the farm must be designed and provisioned.</w:t>
      </w:r>
    </w:p>
    <w:p w14:paraId="52705C5F" w14:textId="77777777" w:rsidR="008E2E9C" w:rsidRPr="00211A17" w:rsidRDefault="008E2E9C" w:rsidP="00B4537B">
      <w:pPr>
        <w:spacing w:line="276" w:lineRule="auto"/>
        <w:rPr>
          <w:rStyle w:val="eop"/>
          <w:rFonts w:cs="Arial"/>
          <w:color w:val="000000"/>
          <w:shd w:val="clear" w:color="auto" w:fill="FFFFFF"/>
        </w:rPr>
      </w:pPr>
      <w:r w:rsidRPr="00211A17">
        <w:rPr>
          <w:rStyle w:val="normaltextrun"/>
          <w:rFonts w:cs="Arial"/>
          <w:color w:val="000000"/>
          <w:shd w:val="clear" w:color="auto" w:fill="FFFFFF"/>
        </w:rPr>
        <w:t>We do not provide a computation of return of investment (ROI) for this practice because it is composed of a series of structural changes that are farm specific. </w:t>
      </w:r>
      <w:r w:rsidRPr="00211A17">
        <w:rPr>
          <w:rStyle w:val="eop"/>
          <w:rFonts w:cs="Arial"/>
          <w:color w:val="000000"/>
          <w:shd w:val="clear" w:color="auto" w:fill="FFFFFF"/>
        </w:rPr>
        <w:t>Overall, the cost of implementation of these measures is going to improve the health and welfare of the pigs, but the ROIs may only be seen after a medium-to-long term period.</w:t>
      </w:r>
    </w:p>
    <w:p w14:paraId="6A824A2E" w14:textId="4931CAF8" w:rsidR="0072038D" w:rsidRDefault="0072038D" w:rsidP="00B4537B">
      <w:pPr>
        <w:spacing w:line="276" w:lineRule="auto"/>
        <w:rPr>
          <w:rFonts w:eastAsia="Arial" w:cs="Arial"/>
          <w:b/>
          <w:bCs/>
        </w:rPr>
      </w:pPr>
      <w:r w:rsidRPr="1BC2F058">
        <w:rPr>
          <w:rFonts w:eastAsia="Arial" w:cs="Arial"/>
          <w:b/>
          <w:bCs/>
        </w:rPr>
        <w:t>5. How can I do it well?</w:t>
      </w:r>
    </w:p>
    <w:p w14:paraId="4245362C" w14:textId="5A184E81" w:rsidR="003E121C" w:rsidRDefault="003E121C" w:rsidP="00B4537B">
      <w:pPr>
        <w:spacing w:line="276" w:lineRule="auto"/>
      </w:pPr>
      <w:r>
        <w:t xml:space="preserve">This practice can be best implemented by gathering the staff involved in the daily management of the farm, the manager, and the veterinarian to discuss housing and pen layout changes and their impacts on management and pig flow. Careful planning and execution </w:t>
      </w:r>
      <w:r w:rsidR="00F06DEB">
        <w:t>are</w:t>
      </w:r>
      <w:r>
        <w:t xml:space="preserve"> key for the success of this intervention. What are the best/most cost-effective changes that can be done on the farm to increase the overall pig performance while easing the weaning process for piglets?</w:t>
      </w:r>
    </w:p>
    <w:p w14:paraId="471F9F9D" w14:textId="41FFE8E9" w:rsidR="0072038D" w:rsidRDefault="0072038D" w:rsidP="00B4537B">
      <w:pPr>
        <w:spacing w:line="276" w:lineRule="auto"/>
        <w:rPr>
          <w:rFonts w:eastAsia="Arial" w:cs="Arial"/>
          <w:b/>
          <w:bCs/>
        </w:rPr>
      </w:pPr>
      <w:r w:rsidRPr="1BC2F058">
        <w:rPr>
          <w:rFonts w:eastAsia="Arial" w:cs="Arial"/>
          <w:b/>
          <w:bCs/>
        </w:rPr>
        <w:t>6. How strong is the evidence?</w:t>
      </w:r>
    </w:p>
    <w:p w14:paraId="1196FC14" w14:textId="6220E0C5" w:rsidR="003E121C" w:rsidRDefault="003E121C" w:rsidP="00B4537B">
      <w:pPr>
        <w:spacing w:line="276" w:lineRule="auto"/>
      </w:pPr>
      <w:r>
        <w:t>Although the quality, context, and overall strength of the evidence was class</w:t>
      </w:r>
      <w:r w:rsidR="6049C21F">
        <w:t>ifi</w:t>
      </w:r>
      <w:r>
        <w:t>ed as “low”, there is empirical evidence supporting this practice.</w:t>
      </w:r>
    </w:p>
    <w:p w14:paraId="233B36FC" w14:textId="77777777" w:rsidR="0072038D" w:rsidRDefault="0072038D" w:rsidP="00B4537B">
      <w:pPr>
        <w:spacing w:line="276" w:lineRule="auto"/>
      </w:pPr>
      <w:r w:rsidRPr="1BC2F058">
        <w:rPr>
          <w:rFonts w:eastAsia="Arial" w:cs="Arial"/>
          <w:b/>
          <w:bCs/>
        </w:rPr>
        <w:t>7. Where can I find further information?</w:t>
      </w:r>
    </w:p>
    <w:p w14:paraId="31B91912" w14:textId="1377B678" w:rsidR="0072038D" w:rsidRDefault="4C0A7909" w:rsidP="00B4537B">
      <w:pPr>
        <w:spacing w:line="276" w:lineRule="auto"/>
        <w:rPr>
          <w:rFonts w:eastAsia="Arial" w:cs="Arial"/>
        </w:rPr>
      </w:pPr>
      <w:r w:rsidRPr="63AB644D">
        <w:rPr>
          <w:rFonts w:eastAsia="Arial" w:cs="Arial"/>
        </w:rPr>
        <w:t xml:space="preserve">The AHDB’s Knowledge Library </w:t>
      </w:r>
      <w:r w:rsidR="7E104D23" w:rsidRPr="63AB644D">
        <w:rPr>
          <w:rFonts w:eastAsia="Arial" w:cs="Arial"/>
        </w:rPr>
        <w:t>include</w:t>
      </w:r>
      <w:r w:rsidRPr="63AB644D">
        <w:rPr>
          <w:rFonts w:eastAsia="Arial" w:cs="Arial"/>
        </w:rPr>
        <w:t>s</w:t>
      </w:r>
      <w:r w:rsidR="1F4C8993" w:rsidRPr="63AB644D">
        <w:rPr>
          <w:rFonts w:eastAsia="Arial" w:cs="Arial"/>
        </w:rPr>
        <w:t xml:space="preserve"> information about considerations of pig housing and useful onward links</w:t>
      </w:r>
      <w:r w:rsidRPr="63AB644D">
        <w:rPr>
          <w:rFonts w:eastAsia="Arial" w:cs="Arial"/>
        </w:rPr>
        <w:t xml:space="preserve"> (</w:t>
      </w:r>
      <w:hyperlink r:id="rId103">
        <w:r w:rsidRPr="63AB644D">
          <w:rPr>
            <w:rStyle w:val="Hyperlink"/>
            <w:rFonts w:eastAsia="Arial" w:cs="Arial"/>
          </w:rPr>
          <w:t>Pig buildings and housing | AHDB</w:t>
        </w:r>
      </w:hyperlink>
      <w:r w:rsidRPr="63AB644D">
        <w:rPr>
          <w:rFonts w:eastAsia="Arial" w:cs="Arial"/>
        </w:rPr>
        <w:t>)</w:t>
      </w:r>
      <w:r w:rsidR="0476E388" w:rsidRPr="63AB644D">
        <w:rPr>
          <w:rFonts w:eastAsia="Arial" w:cs="Arial"/>
        </w:rPr>
        <w:t>.</w:t>
      </w:r>
      <w:r w:rsidRPr="63AB644D">
        <w:rPr>
          <w:rFonts w:eastAsia="Arial" w:cs="Arial"/>
        </w:rPr>
        <w:t xml:space="preserve"> </w:t>
      </w:r>
      <w:r w:rsidR="2D202673" w:rsidRPr="63AB644D">
        <w:rPr>
          <w:rFonts w:eastAsia="Arial" w:cs="Arial"/>
        </w:rPr>
        <w:t>For producers in England and Wales, Defra’s interactive Farm Business Survey (</w:t>
      </w:r>
      <w:hyperlink r:id="rId104">
        <w:r w:rsidR="273DC231" w:rsidRPr="63AB644D">
          <w:rPr>
            <w:rStyle w:val="Hyperlink"/>
            <w:rFonts w:eastAsia="Arial" w:cs="Arial"/>
          </w:rPr>
          <w:t>FBS Farm Business Benchmarking (farmbusinesssurvey.co.uk)</w:t>
        </w:r>
      </w:hyperlink>
      <w:r w:rsidR="42C735C6" w:rsidRPr="63AB644D">
        <w:rPr>
          <w:rFonts w:eastAsia="Arial" w:cs="Arial"/>
        </w:rPr>
        <w:t>)</w:t>
      </w:r>
      <w:r w:rsidR="6D1E2991" w:rsidRPr="63AB644D">
        <w:rPr>
          <w:rFonts w:eastAsia="Arial" w:cs="Arial"/>
        </w:rPr>
        <w:t xml:space="preserve"> provides a resource </w:t>
      </w:r>
      <w:r w:rsidR="4A48668F" w:rsidRPr="63AB644D">
        <w:rPr>
          <w:rFonts w:eastAsia="Arial" w:cs="Arial"/>
        </w:rPr>
        <w:t>for</w:t>
      </w:r>
      <w:r w:rsidR="6D1E2991" w:rsidRPr="63AB644D">
        <w:rPr>
          <w:rFonts w:eastAsia="Arial" w:cs="Arial"/>
        </w:rPr>
        <w:t xml:space="preserve"> compar</w:t>
      </w:r>
      <w:r w:rsidR="217B75B3" w:rsidRPr="63AB644D">
        <w:rPr>
          <w:rFonts w:eastAsia="Arial" w:cs="Arial"/>
        </w:rPr>
        <w:t>ing</w:t>
      </w:r>
      <w:r w:rsidR="6D1E2991" w:rsidRPr="63AB644D">
        <w:rPr>
          <w:rFonts w:eastAsia="Arial" w:cs="Arial"/>
        </w:rPr>
        <w:t xml:space="preserve"> a range of </w:t>
      </w:r>
      <w:r w:rsidR="328588F1" w:rsidRPr="63AB644D">
        <w:rPr>
          <w:rFonts w:eastAsia="Arial" w:cs="Arial"/>
        </w:rPr>
        <w:t xml:space="preserve">management and performance measures across like enterprises. </w:t>
      </w:r>
      <w:r w:rsidR="6D1E2991" w:rsidRPr="63AB644D">
        <w:rPr>
          <w:rFonts w:eastAsia="Arial" w:cs="Arial"/>
        </w:rPr>
        <w:t xml:space="preserve"> </w:t>
      </w:r>
    </w:p>
    <w:p w14:paraId="5AE28DE9" w14:textId="406AF864" w:rsidR="003E121C" w:rsidRDefault="003E121C" w:rsidP="00B4537B">
      <w:pPr>
        <w:spacing w:line="276" w:lineRule="auto"/>
        <w:rPr>
          <w:rFonts w:eastAsia="Arial" w:cs="Arial"/>
          <w:b/>
          <w:bCs/>
        </w:rPr>
      </w:pPr>
    </w:p>
    <w:p w14:paraId="62C7D883" w14:textId="27C9FEAB" w:rsidR="003E121C" w:rsidRDefault="003E121C" w:rsidP="00B4537B">
      <w:pPr>
        <w:spacing w:line="276" w:lineRule="auto"/>
        <w:rPr>
          <w:rFonts w:eastAsia="Arial" w:cs="Arial"/>
          <w:b/>
          <w:bCs/>
        </w:rPr>
      </w:pPr>
    </w:p>
    <w:p w14:paraId="0E70EFD8" w14:textId="77777777" w:rsidR="003E121C" w:rsidRDefault="003E121C" w:rsidP="00B4537B">
      <w:pPr>
        <w:spacing w:line="276" w:lineRule="auto"/>
        <w:rPr>
          <w:rFonts w:eastAsia="Arial" w:cs="Arial"/>
          <w:b/>
          <w:bCs/>
        </w:rPr>
        <w:sectPr w:rsidR="003E121C" w:rsidSect="00055422">
          <w:headerReference w:type="default" r:id="rId105"/>
          <w:headerReference w:type="first" r:id="rId106"/>
          <w:pgSz w:w="12240" w:h="15840"/>
          <w:pgMar w:top="1440" w:right="1440" w:bottom="1440" w:left="1440" w:header="720" w:footer="720" w:gutter="0"/>
          <w:cols w:space="720"/>
          <w:titlePg/>
          <w:docGrid w:linePitch="360"/>
        </w:sectPr>
      </w:pPr>
    </w:p>
    <w:p w14:paraId="49915086" w14:textId="4EBED759" w:rsidR="0072038D" w:rsidRDefault="0072038D" w:rsidP="00B4537B">
      <w:pPr>
        <w:pStyle w:val="Heading3"/>
        <w:spacing w:line="276" w:lineRule="auto"/>
      </w:pPr>
      <w:bookmarkStart w:id="307" w:name="_Toc124787540"/>
      <w:r w:rsidRPr="00A82FAA">
        <w:t>Water Quality</w:t>
      </w:r>
      <w:bookmarkEnd w:id="307"/>
    </w:p>
    <w:p w14:paraId="0A586327" w14:textId="77777777" w:rsidR="00111BDF" w:rsidRPr="00111BDF" w:rsidRDefault="00111BDF" w:rsidP="00111BDF"/>
    <w:p w14:paraId="66CAF081" w14:textId="77777777" w:rsidR="0072038D" w:rsidRPr="003E121C" w:rsidRDefault="0072038D" w:rsidP="00B4537B">
      <w:pPr>
        <w:spacing w:line="276" w:lineRule="auto"/>
        <w:rPr>
          <w:b/>
          <w:bCs/>
        </w:rPr>
      </w:pPr>
      <w:r w:rsidRPr="003E121C">
        <w:rPr>
          <w:b/>
          <w:bCs/>
        </w:rPr>
        <w:t>Impact summary</w:t>
      </w:r>
    </w:p>
    <w:p w14:paraId="4825F505" w14:textId="22900710" w:rsidR="009D5AD7" w:rsidRDefault="0072038D" w:rsidP="00B4537B">
      <w:pPr>
        <w:spacing w:line="276" w:lineRule="auto"/>
        <w:rPr>
          <w:rFonts w:eastAsia="Arial" w:cs="Arial"/>
          <w:color w:val="000000" w:themeColor="text1"/>
        </w:rPr>
      </w:pPr>
      <w:r w:rsidRPr="092B2336">
        <w:rPr>
          <w:rFonts w:eastAsia="Arial" w:cs="Arial"/>
          <w:color w:val="000000" w:themeColor="text1"/>
        </w:rPr>
        <w:t>Managing water quality and ensuring a clean and fresh supply is vital not only in the prevention of diarrhoea and reduction of post-weaning mortality but also in maintaining appetite and consistent feed intake. Routine measures include attention to hygiene, for example day-to-day cleaning and thorough disinfection of water troughs and drinkers between batches; capital spending may be required where the underlying infrastructure, for example pumps and pipes, requires maintenance or renewal.</w:t>
      </w:r>
    </w:p>
    <w:p w14:paraId="0A6BBF0B" w14:textId="1B962BD7" w:rsidR="00434B6C" w:rsidRPr="002F40BA" w:rsidRDefault="00434B6C" w:rsidP="00B4537B">
      <w:pPr>
        <w:spacing w:line="276" w:lineRule="auto"/>
      </w:pPr>
      <w:r>
        <w:t xml:space="preserve">Please see section </w:t>
      </w:r>
      <w:r>
        <w:fldChar w:fldCharType="begin"/>
      </w:r>
      <w:r>
        <w:instrText xml:space="preserve"> REF _Ref122282751 \r \h </w:instrText>
      </w:r>
      <w:r>
        <w:fldChar w:fldCharType="separate"/>
      </w:r>
      <w:r>
        <w:t>15.2.4</w:t>
      </w:r>
      <w:r>
        <w:fldChar w:fldCharType="end"/>
      </w:r>
      <w:r>
        <w:t xml:space="preserve"> </w:t>
      </w:r>
      <w:r>
        <w:fldChar w:fldCharType="begin"/>
      </w:r>
      <w:r>
        <w:instrText xml:space="preserve"> REF _Ref122282755 \h </w:instrText>
      </w:r>
      <w:r>
        <w:fldChar w:fldCharType="separate"/>
      </w:r>
      <w:r w:rsidRPr="00616E8F">
        <w:rPr>
          <w:rStyle w:val="normaltextrun"/>
        </w:rPr>
        <w:t>Acidification of feed and water, including organic acids</w:t>
      </w:r>
      <w:r>
        <w:fldChar w:fldCharType="end"/>
      </w:r>
      <w:r>
        <w:t xml:space="preserve"> for more details on water acidification.</w:t>
      </w:r>
    </w:p>
    <w:p w14:paraId="1F4927FF" w14:textId="77777777" w:rsidR="00E3757D" w:rsidRDefault="009D5AD7" w:rsidP="00B4537B">
      <w:pPr>
        <w:spacing w:after="200" w:line="276" w:lineRule="auto"/>
        <w:jc w:val="left"/>
        <w:rPr>
          <w:rFonts w:eastAsia="Arial" w:cs="Arial"/>
          <w:color w:val="000000" w:themeColor="text1"/>
        </w:rPr>
      </w:pPr>
      <w:r w:rsidRPr="00915EAE">
        <w:rPr>
          <w:rFonts w:eastAsia="Arial" w:cs="Arial"/>
          <w:b/>
          <w:bCs/>
          <w:color w:val="000000" w:themeColor="text1"/>
        </w:rPr>
        <w:t>Disclaimer:</w:t>
      </w:r>
      <w:r w:rsidRPr="00915EAE">
        <w:rPr>
          <w:rFonts w:eastAsia="Arial" w:cs="Arial"/>
          <w:color w:val="000000" w:themeColor="text1"/>
        </w:rPr>
        <w:t xml:space="preserve"> </w:t>
      </w:r>
    </w:p>
    <w:p w14:paraId="36988702" w14:textId="52BA85F0" w:rsidR="00E3757D" w:rsidRDefault="00E3757D" w:rsidP="00B4537B">
      <w:pPr>
        <w:spacing w:after="200" w:line="276" w:lineRule="auto"/>
        <w:rPr>
          <w:rFonts w:eastAsia="Arial" w:cs="Arial"/>
          <w:color w:val="000000" w:themeColor="text1"/>
        </w:rPr>
      </w:pPr>
      <w:r w:rsidRPr="00E3757D">
        <w:rPr>
          <w:rFonts w:eastAsia="Arial" w:cs="Arial"/>
          <w:color w:val="000000" w:themeColor="text1"/>
        </w:rPr>
        <w:t xml:space="preserve">All farmers subscribing to the </w:t>
      </w:r>
      <w:r w:rsidR="009D5AD7" w:rsidRPr="00E3757D">
        <w:rPr>
          <w:rFonts w:eastAsia="Arial" w:cs="Arial"/>
          <w:color w:val="000000" w:themeColor="text1"/>
        </w:rPr>
        <w:t xml:space="preserve">Red </w:t>
      </w:r>
      <w:r w:rsidRPr="00E3757D">
        <w:rPr>
          <w:rFonts w:eastAsia="Arial" w:cs="Arial"/>
          <w:color w:val="000000" w:themeColor="text1"/>
        </w:rPr>
        <w:t>T</w:t>
      </w:r>
      <w:r w:rsidR="009D5AD7" w:rsidRPr="00E3757D">
        <w:rPr>
          <w:rFonts w:eastAsia="Arial" w:cs="Arial"/>
          <w:color w:val="000000" w:themeColor="text1"/>
        </w:rPr>
        <w:t xml:space="preserve">ractor </w:t>
      </w:r>
      <w:r w:rsidRPr="00E3757D">
        <w:rPr>
          <w:rFonts w:eastAsia="Arial" w:cs="Arial"/>
          <w:color w:val="000000" w:themeColor="text1"/>
        </w:rPr>
        <w:t>assurance scheme are required to provide adequate access to a supply of fresh, clean drinking water. The scheme specifies requirements in terms of number of water access points and flow rates, but also in terms of water quality</w:t>
      </w:r>
      <w:r>
        <w:rPr>
          <w:rFonts w:eastAsia="Arial" w:cs="Arial"/>
          <w:color w:val="000000" w:themeColor="text1"/>
        </w:rPr>
        <w:t>. For example, “i</w:t>
      </w:r>
      <w:r w:rsidRPr="00E3757D">
        <w:rPr>
          <w:rFonts w:eastAsia="Arial" w:cs="Arial"/>
          <w:color w:val="000000" w:themeColor="text1"/>
        </w:rPr>
        <w:t>f using non-mains water, the water is independently tested annually as close to the source as possible for total viable count (TVC) and coliform levels.</w:t>
      </w:r>
      <w:r>
        <w:rPr>
          <w:rFonts w:eastAsia="Arial" w:cs="Arial"/>
          <w:color w:val="000000" w:themeColor="text1"/>
        </w:rPr>
        <w:t xml:space="preserve">” </w:t>
      </w:r>
      <w:r w:rsidR="00C9388B">
        <w:rPr>
          <w:rFonts w:eastAsia="Arial" w:cs="Arial"/>
          <w:color w:val="000000" w:themeColor="text1"/>
        </w:rPr>
        <w:fldChar w:fldCharType="begin"/>
      </w:r>
      <w:r w:rsidR="009F2F38">
        <w:rPr>
          <w:rFonts w:eastAsia="Arial" w:cs="Arial"/>
          <w:color w:val="000000" w:themeColor="text1"/>
        </w:rPr>
        <w:instrText xml:space="preserve"> ADDIN EN.CITE &lt;EndNote&gt;&lt;Cite&gt;&lt;Author&gt;Red Tractor&lt;/Author&gt;&lt;RecNum&gt;933&lt;/RecNum&gt;&lt;Suffix&gt;`, access year: 2022&lt;/Suffix&gt;&lt;DisplayText&gt;(Red Tractor, n.d., access year: 2022)&lt;/DisplayText&gt;&lt;record&gt;&lt;rec-number&gt;933&lt;/rec-number&gt;&lt;foreign-keys&gt;&lt;key app="EN" db-id="99spxtxajxsasbefr95pf00rfrs00ep9ve2a" timestamp="1667826231"&gt;933&lt;/key&gt;&lt;/foreign-keys&gt;&lt;ref-type name="Web Page"&gt;12&lt;/ref-type&gt;&lt;contributors&gt;&lt;authors&gt;&lt;author&gt;Red Tractor,&lt;/author&gt;&lt;/authors&gt;&lt;/contributors&gt;&lt;titles&gt;&lt;title&gt;Feed and Water, v5.1&lt;/title&gt;&lt;/titles&gt;&lt;volume&gt;2022&lt;/volume&gt;&lt;number&gt;November 4th&lt;/number&gt;&lt;dates&gt;&lt;year&gt;n.d.&lt;/year&gt;&lt;/dates&gt;&lt;urls&gt;&lt;related-urls&gt;&lt;url&gt;https://redtractorassurance.org.uk/standards/feed-and-water-10/#&lt;/url&gt;&lt;/related-urls&gt;&lt;/urls&gt;&lt;/record&gt;&lt;/Cite&gt;&lt;/EndNote&gt;</w:instrText>
      </w:r>
      <w:r w:rsidR="00C9388B">
        <w:rPr>
          <w:rFonts w:eastAsia="Arial" w:cs="Arial"/>
          <w:color w:val="000000" w:themeColor="text1"/>
        </w:rPr>
        <w:fldChar w:fldCharType="separate"/>
      </w:r>
      <w:r w:rsidR="009F2F38">
        <w:rPr>
          <w:rFonts w:eastAsia="Arial" w:cs="Arial"/>
          <w:noProof/>
          <w:color w:val="000000" w:themeColor="text1"/>
        </w:rPr>
        <w:t>(</w:t>
      </w:r>
      <w:hyperlink w:anchor="_ENREF_117" w:tooltip="Red Tractor, n.d. #933" w:history="1">
        <w:r w:rsidR="005F0597">
          <w:rPr>
            <w:rFonts w:eastAsia="Arial" w:cs="Arial"/>
            <w:noProof/>
            <w:color w:val="000000" w:themeColor="text1"/>
          </w:rPr>
          <w:t>Red Tractor, n.d., access year: 2022</w:t>
        </w:r>
      </w:hyperlink>
      <w:r w:rsidR="009F2F38">
        <w:rPr>
          <w:rFonts w:eastAsia="Arial" w:cs="Arial"/>
          <w:noProof/>
          <w:color w:val="000000" w:themeColor="text1"/>
        </w:rPr>
        <w:t>)</w:t>
      </w:r>
      <w:r w:rsidR="00C9388B">
        <w:rPr>
          <w:rFonts w:eastAsia="Arial" w:cs="Arial"/>
          <w:color w:val="000000" w:themeColor="text1"/>
        </w:rPr>
        <w:fldChar w:fldCharType="end"/>
      </w:r>
      <w:r>
        <w:rPr>
          <w:rFonts w:eastAsia="Arial" w:cs="Arial"/>
          <w:color w:val="000000" w:themeColor="text1"/>
        </w:rPr>
        <w:t>.</w:t>
      </w:r>
    </w:p>
    <w:p w14:paraId="12797E2D" w14:textId="403D0955" w:rsidR="0072038D" w:rsidRDefault="0072038D" w:rsidP="00B4537B">
      <w:pPr>
        <w:spacing w:line="276" w:lineRule="auto"/>
        <w:rPr>
          <w:rFonts w:eastAsia="Arial" w:cs="Arial"/>
          <w:color w:val="000000" w:themeColor="text1"/>
        </w:rPr>
      </w:pPr>
    </w:p>
    <w:tbl>
      <w:tblPr>
        <w:tblStyle w:val="TableGrid"/>
        <w:tblW w:w="0" w:type="auto"/>
        <w:tblLook w:val="04A0" w:firstRow="1" w:lastRow="0" w:firstColumn="1" w:lastColumn="0" w:noHBand="0" w:noVBand="1"/>
      </w:tblPr>
      <w:tblGrid>
        <w:gridCol w:w="3377"/>
        <w:gridCol w:w="236"/>
        <w:gridCol w:w="3774"/>
        <w:gridCol w:w="65"/>
        <w:gridCol w:w="1578"/>
        <w:gridCol w:w="330"/>
      </w:tblGrid>
      <w:tr w:rsidR="0072038D" w14:paraId="7AE662A0" w14:textId="77777777" w:rsidTr="00716867">
        <w:trPr>
          <w:gridAfter w:val="1"/>
          <w:wAfter w:w="360" w:type="dxa"/>
        </w:trPr>
        <w:tc>
          <w:tcPr>
            <w:tcW w:w="3539" w:type="dxa"/>
            <w:tcBorders>
              <w:top w:val="nil"/>
              <w:left w:val="nil"/>
              <w:bottom w:val="nil"/>
              <w:right w:val="nil"/>
            </w:tcBorders>
            <w:shd w:val="clear" w:color="auto" w:fill="D0E96C"/>
          </w:tcPr>
          <w:p w14:paraId="59EA3ABF" w14:textId="77777777" w:rsidR="0072038D" w:rsidRDefault="0072038D" w:rsidP="00B4537B">
            <w:pPr>
              <w:spacing w:line="276" w:lineRule="auto"/>
            </w:pPr>
            <w:r w:rsidRPr="1BC2F058">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09DC8649" w14:textId="77777777" w:rsidR="0072038D" w:rsidRDefault="0072038D" w:rsidP="00B4537B">
            <w:pPr>
              <w:spacing w:line="276" w:lineRule="auto"/>
            </w:pPr>
            <w:r w:rsidRPr="1BC2F058">
              <w:rPr>
                <w:rFonts w:eastAsia="Arial" w:cs="Arial"/>
                <w:b/>
                <w:bCs/>
              </w:rPr>
              <w:t xml:space="preserve"> </w:t>
            </w:r>
          </w:p>
        </w:tc>
        <w:tc>
          <w:tcPr>
            <w:tcW w:w="1689" w:type="dxa"/>
            <w:gridSpan w:val="2"/>
            <w:tcBorders>
              <w:top w:val="nil"/>
              <w:left w:val="nil"/>
              <w:bottom w:val="single" w:sz="4" w:space="0" w:color="auto"/>
              <w:right w:val="nil"/>
            </w:tcBorders>
            <w:shd w:val="clear" w:color="auto" w:fill="D0E96C"/>
          </w:tcPr>
          <w:p w14:paraId="6C184A46" w14:textId="77777777" w:rsidR="0072038D" w:rsidRDefault="0072038D" w:rsidP="00B4537B">
            <w:pPr>
              <w:spacing w:line="276" w:lineRule="auto"/>
              <w:jc w:val="center"/>
            </w:pPr>
            <w:r w:rsidRPr="1BC2F058">
              <w:rPr>
                <w:rFonts w:eastAsia="Arial" w:cs="Arial"/>
                <w:b/>
                <w:bCs/>
              </w:rPr>
              <w:t xml:space="preserve"> </w:t>
            </w:r>
          </w:p>
        </w:tc>
      </w:tr>
      <w:tr w:rsidR="0072038D" w14:paraId="16D9D0AF" w14:textId="77777777" w:rsidTr="00716867">
        <w:trPr>
          <w:gridAfter w:val="1"/>
          <w:wAfter w:w="360" w:type="dxa"/>
        </w:trPr>
        <w:tc>
          <w:tcPr>
            <w:tcW w:w="3539" w:type="dxa"/>
            <w:tcBorders>
              <w:top w:val="nil"/>
              <w:left w:val="nil"/>
              <w:bottom w:val="nil"/>
              <w:right w:val="nil"/>
            </w:tcBorders>
            <w:shd w:val="clear" w:color="auto" w:fill="EFF7CE"/>
          </w:tcPr>
          <w:p w14:paraId="7362966C"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2831A8A5" w14:textId="77777777" w:rsidR="0072038D" w:rsidRDefault="0072038D" w:rsidP="00B4537B">
            <w:pPr>
              <w:spacing w:line="276" w:lineRule="auto"/>
            </w:pPr>
            <w:r>
              <w:t>Reducing diarrhoea</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141F7BB7" w14:textId="77777777" w:rsidR="0072038D" w:rsidRDefault="0072038D" w:rsidP="00B4537B">
            <w:pPr>
              <w:spacing w:line="276" w:lineRule="auto"/>
              <w:jc w:val="center"/>
              <w:rPr>
                <w:rFonts w:eastAsia="Arial" w:cs="Arial"/>
              </w:rPr>
            </w:pPr>
            <w:r w:rsidRPr="082C0BE4">
              <w:rPr>
                <w:rFonts w:eastAsia="Arial" w:cs="Arial"/>
              </w:rPr>
              <w:t>++</w:t>
            </w:r>
          </w:p>
        </w:tc>
      </w:tr>
      <w:tr w:rsidR="0072038D" w14:paraId="53FE3134" w14:textId="77777777" w:rsidTr="00716867">
        <w:trPr>
          <w:gridAfter w:val="1"/>
          <w:wAfter w:w="360" w:type="dxa"/>
        </w:trPr>
        <w:tc>
          <w:tcPr>
            <w:tcW w:w="3539" w:type="dxa"/>
            <w:tcBorders>
              <w:top w:val="nil"/>
              <w:left w:val="nil"/>
              <w:bottom w:val="nil"/>
              <w:right w:val="nil"/>
            </w:tcBorders>
            <w:shd w:val="clear" w:color="auto" w:fill="EFF7CE"/>
          </w:tcPr>
          <w:p w14:paraId="3D277BB4"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2EC16FB9" w14:textId="77777777" w:rsidR="0072038D" w:rsidRDefault="0072038D" w:rsidP="00B4537B">
            <w:pPr>
              <w:spacing w:line="276" w:lineRule="auto"/>
            </w:pPr>
            <w:r w:rsidRPr="1BC2F058">
              <w:rPr>
                <w:rFonts w:eastAsia="Arial" w:cs="Arial"/>
              </w:rPr>
              <w:t>Reducing post-weaning mortality</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4DE7E30C" w14:textId="77777777" w:rsidR="0072038D" w:rsidRDefault="0072038D" w:rsidP="00B4537B">
            <w:pPr>
              <w:spacing w:line="276" w:lineRule="auto"/>
              <w:jc w:val="center"/>
              <w:rPr>
                <w:rFonts w:eastAsia="Arial" w:cs="Arial"/>
              </w:rPr>
            </w:pPr>
            <w:r w:rsidRPr="082C0BE4">
              <w:rPr>
                <w:rFonts w:eastAsia="Arial" w:cs="Arial"/>
              </w:rPr>
              <w:t>++</w:t>
            </w:r>
          </w:p>
        </w:tc>
      </w:tr>
      <w:tr w:rsidR="0072038D" w14:paraId="622A49DB" w14:textId="77777777" w:rsidTr="00716867">
        <w:trPr>
          <w:gridAfter w:val="1"/>
          <w:wAfter w:w="360" w:type="dxa"/>
        </w:trPr>
        <w:tc>
          <w:tcPr>
            <w:tcW w:w="3539" w:type="dxa"/>
            <w:tcBorders>
              <w:top w:val="nil"/>
              <w:left w:val="nil"/>
              <w:bottom w:val="nil"/>
              <w:right w:val="nil"/>
            </w:tcBorders>
            <w:shd w:val="clear" w:color="auto" w:fill="EFF7CE"/>
          </w:tcPr>
          <w:p w14:paraId="59B27CAB" w14:textId="77777777" w:rsidR="0072038D"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2F6591BA" w14:textId="77777777" w:rsidR="0072038D" w:rsidRDefault="0072038D" w:rsidP="00B4537B">
            <w:pPr>
              <w:spacing w:line="276" w:lineRule="auto"/>
              <w:rPr>
                <w:rFonts w:eastAsia="Arial" w:cs="Arial"/>
              </w:rPr>
            </w:pPr>
            <w:r w:rsidRPr="1BC2F058">
              <w:rPr>
                <w:rFonts w:eastAsia="Arial" w:cs="Arial"/>
              </w:rPr>
              <w:t>Enhancing growth rate</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66944BBC" w14:textId="77777777" w:rsidR="0072038D" w:rsidRDefault="0072038D" w:rsidP="00B4537B">
            <w:pPr>
              <w:spacing w:line="276" w:lineRule="auto"/>
              <w:jc w:val="center"/>
              <w:rPr>
                <w:rFonts w:eastAsia="Arial" w:cs="Arial"/>
              </w:rPr>
            </w:pPr>
            <w:r w:rsidRPr="6C40BFFA">
              <w:rPr>
                <w:rFonts w:eastAsia="Arial" w:cs="Arial"/>
              </w:rPr>
              <w:t>++</w:t>
            </w:r>
          </w:p>
        </w:tc>
      </w:tr>
      <w:tr w:rsidR="0072038D" w14:paraId="661CD584" w14:textId="77777777" w:rsidTr="00716867">
        <w:trPr>
          <w:gridAfter w:val="1"/>
          <w:wAfter w:w="360" w:type="dxa"/>
        </w:trPr>
        <w:tc>
          <w:tcPr>
            <w:tcW w:w="3539" w:type="dxa"/>
            <w:tcBorders>
              <w:top w:val="nil"/>
              <w:left w:val="nil"/>
              <w:bottom w:val="nil"/>
              <w:right w:val="nil"/>
            </w:tcBorders>
            <w:shd w:val="clear" w:color="auto" w:fill="EFF7CE"/>
          </w:tcPr>
          <w:p w14:paraId="0B60393E"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nil"/>
            </w:tcBorders>
            <w:shd w:val="clear" w:color="auto" w:fill="EFF7CE"/>
          </w:tcPr>
          <w:p w14:paraId="0580BB78" w14:textId="77777777" w:rsidR="0072038D" w:rsidRDefault="0072038D" w:rsidP="00B4537B">
            <w:pPr>
              <w:spacing w:line="276" w:lineRule="auto"/>
            </w:pPr>
          </w:p>
        </w:tc>
        <w:tc>
          <w:tcPr>
            <w:tcW w:w="1689" w:type="dxa"/>
            <w:gridSpan w:val="2"/>
            <w:tcBorders>
              <w:top w:val="single" w:sz="4" w:space="0" w:color="auto"/>
              <w:left w:val="nil"/>
              <w:bottom w:val="nil"/>
              <w:right w:val="nil"/>
            </w:tcBorders>
            <w:shd w:val="clear" w:color="auto" w:fill="EFF7CE"/>
          </w:tcPr>
          <w:p w14:paraId="36A4AA0F" w14:textId="77777777" w:rsidR="0072038D" w:rsidRDefault="0072038D" w:rsidP="00B4537B">
            <w:pPr>
              <w:spacing w:line="276" w:lineRule="auto"/>
              <w:jc w:val="center"/>
            </w:pPr>
            <w:r w:rsidRPr="1BC2F058">
              <w:rPr>
                <w:rFonts w:eastAsia="Arial" w:cs="Arial"/>
              </w:rPr>
              <w:t xml:space="preserve"> </w:t>
            </w:r>
          </w:p>
        </w:tc>
      </w:tr>
      <w:tr w:rsidR="0072038D" w14:paraId="19FD54B4" w14:textId="77777777" w:rsidTr="00716867">
        <w:trPr>
          <w:gridAfter w:val="1"/>
          <w:wAfter w:w="360" w:type="dxa"/>
        </w:trPr>
        <w:tc>
          <w:tcPr>
            <w:tcW w:w="3539" w:type="dxa"/>
            <w:tcBorders>
              <w:top w:val="nil"/>
              <w:left w:val="nil"/>
              <w:bottom w:val="nil"/>
              <w:right w:val="nil"/>
            </w:tcBorders>
            <w:shd w:val="clear" w:color="auto" w:fill="EFF7CE"/>
          </w:tcPr>
          <w:p w14:paraId="7B382182" w14:textId="77777777" w:rsidR="0072038D"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336A8265" w14:textId="77777777" w:rsidR="0072038D" w:rsidRDefault="0072038D" w:rsidP="00B4537B">
            <w:pPr>
              <w:spacing w:line="276" w:lineRule="auto"/>
              <w:rPr>
                <w:rFonts w:eastAsia="Arial" w:cs="Arial"/>
                <w:i/>
                <w:iCs/>
                <w:color w:val="000000" w:themeColor="text1"/>
              </w:rPr>
            </w:pPr>
            <w:r w:rsidRPr="1BC2F058">
              <w:rPr>
                <w:rFonts w:eastAsia="Arial" w:cs="Arial"/>
                <w:i/>
                <w:iCs/>
                <w:color w:val="000000" w:themeColor="text1"/>
              </w:rPr>
              <w:t>Other impacts</w:t>
            </w:r>
          </w:p>
        </w:tc>
        <w:tc>
          <w:tcPr>
            <w:tcW w:w="1689" w:type="dxa"/>
            <w:gridSpan w:val="2"/>
            <w:tcBorders>
              <w:top w:val="nil"/>
              <w:left w:val="nil"/>
              <w:bottom w:val="single" w:sz="4" w:space="0" w:color="auto"/>
              <w:right w:val="nil"/>
            </w:tcBorders>
            <w:shd w:val="clear" w:color="auto" w:fill="EFF7CE"/>
          </w:tcPr>
          <w:p w14:paraId="1819346F" w14:textId="77777777" w:rsidR="0072038D" w:rsidRDefault="0072038D" w:rsidP="00B4537B">
            <w:pPr>
              <w:spacing w:line="276" w:lineRule="auto"/>
              <w:jc w:val="center"/>
              <w:rPr>
                <w:rFonts w:eastAsia="Arial" w:cs="Arial"/>
              </w:rPr>
            </w:pPr>
          </w:p>
        </w:tc>
      </w:tr>
      <w:tr w:rsidR="0072038D" w14:paraId="5DFFFF9B" w14:textId="77777777" w:rsidTr="00716867">
        <w:trPr>
          <w:gridAfter w:val="1"/>
          <w:wAfter w:w="360" w:type="dxa"/>
        </w:trPr>
        <w:tc>
          <w:tcPr>
            <w:tcW w:w="3539" w:type="dxa"/>
            <w:tcBorders>
              <w:top w:val="nil"/>
              <w:left w:val="nil"/>
              <w:bottom w:val="nil"/>
              <w:right w:val="nil"/>
            </w:tcBorders>
            <w:shd w:val="clear" w:color="auto" w:fill="EFF7CE"/>
          </w:tcPr>
          <w:p w14:paraId="26A730B8"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7704C693" w14:textId="77777777" w:rsidR="0072038D" w:rsidRDefault="0072038D" w:rsidP="00B4537B">
            <w:pPr>
              <w:spacing w:line="276" w:lineRule="auto"/>
            </w:pPr>
            <w:r w:rsidRPr="1BC2F058">
              <w:rPr>
                <w:rFonts w:eastAsia="Arial" w:cs="Arial"/>
                <w:color w:val="000000" w:themeColor="text1"/>
              </w:rPr>
              <w:t>Reduced costs</w:t>
            </w:r>
          </w:p>
        </w:tc>
        <w:tc>
          <w:tcPr>
            <w:tcW w:w="1689" w:type="dxa"/>
            <w:gridSpan w:val="2"/>
            <w:tcBorders>
              <w:top w:val="single" w:sz="4" w:space="0" w:color="auto"/>
              <w:left w:val="single" w:sz="4" w:space="0" w:color="auto"/>
              <w:bottom w:val="single" w:sz="4" w:space="0" w:color="auto"/>
              <w:right w:val="single" w:sz="4" w:space="0" w:color="auto"/>
            </w:tcBorders>
          </w:tcPr>
          <w:p w14:paraId="0D42FD67" w14:textId="0A12F88B" w:rsidR="0072038D" w:rsidRDefault="004C68DB" w:rsidP="002F40BA">
            <w:pPr>
              <w:spacing w:line="276" w:lineRule="auto"/>
              <w:jc w:val="center"/>
            </w:pPr>
            <w:r>
              <w:t>0</w:t>
            </w:r>
          </w:p>
        </w:tc>
      </w:tr>
      <w:tr w:rsidR="0072038D" w14:paraId="0B3D2F25" w14:textId="77777777" w:rsidTr="00716867">
        <w:trPr>
          <w:gridAfter w:val="1"/>
          <w:wAfter w:w="360" w:type="dxa"/>
        </w:trPr>
        <w:tc>
          <w:tcPr>
            <w:tcW w:w="3539" w:type="dxa"/>
            <w:tcBorders>
              <w:top w:val="nil"/>
              <w:left w:val="nil"/>
              <w:bottom w:val="nil"/>
              <w:right w:val="nil"/>
            </w:tcBorders>
            <w:shd w:val="clear" w:color="auto" w:fill="EFF7CE"/>
          </w:tcPr>
          <w:p w14:paraId="40FDB713"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60651E9B" w14:textId="77777777" w:rsidR="0072038D" w:rsidRDefault="0072038D" w:rsidP="00B4537B">
            <w:pPr>
              <w:spacing w:line="276" w:lineRule="auto"/>
            </w:pPr>
            <w:r w:rsidRPr="1BC2F058">
              <w:rPr>
                <w:rFonts w:eastAsia="Arial" w:cs="Arial"/>
                <w:color w:val="000000" w:themeColor="text1"/>
              </w:rPr>
              <w:t>Improved welfare</w:t>
            </w:r>
          </w:p>
        </w:tc>
        <w:tc>
          <w:tcPr>
            <w:tcW w:w="1689" w:type="dxa"/>
            <w:gridSpan w:val="2"/>
            <w:tcBorders>
              <w:top w:val="single" w:sz="4" w:space="0" w:color="auto"/>
              <w:left w:val="single" w:sz="4" w:space="0" w:color="auto"/>
              <w:bottom w:val="single" w:sz="4" w:space="0" w:color="auto"/>
              <w:right w:val="single" w:sz="4" w:space="0" w:color="auto"/>
            </w:tcBorders>
          </w:tcPr>
          <w:p w14:paraId="2253FDD2" w14:textId="291FE41D" w:rsidR="0072038D" w:rsidRDefault="00445920" w:rsidP="002F40BA">
            <w:pPr>
              <w:spacing w:line="276" w:lineRule="auto"/>
              <w:jc w:val="center"/>
            </w:pPr>
            <w:r>
              <w:t>+</w:t>
            </w:r>
          </w:p>
        </w:tc>
      </w:tr>
      <w:tr w:rsidR="0072038D" w14:paraId="58354099" w14:textId="77777777" w:rsidTr="00716867">
        <w:trPr>
          <w:gridAfter w:val="1"/>
          <w:wAfter w:w="360" w:type="dxa"/>
        </w:trPr>
        <w:tc>
          <w:tcPr>
            <w:tcW w:w="3539" w:type="dxa"/>
            <w:tcBorders>
              <w:top w:val="nil"/>
              <w:left w:val="nil"/>
              <w:bottom w:val="nil"/>
              <w:right w:val="nil"/>
            </w:tcBorders>
            <w:shd w:val="clear" w:color="auto" w:fill="EFF7CE"/>
          </w:tcPr>
          <w:p w14:paraId="4546475A"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nil"/>
            </w:tcBorders>
            <w:shd w:val="clear" w:color="auto" w:fill="EFF7CE"/>
          </w:tcPr>
          <w:p w14:paraId="342C2847"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1D120ACE" w14:textId="77777777" w:rsidR="0072038D" w:rsidRDefault="0072038D" w:rsidP="00B4537B">
            <w:pPr>
              <w:spacing w:line="276" w:lineRule="auto"/>
              <w:jc w:val="center"/>
            </w:pPr>
            <w:r w:rsidRPr="1BC2F058">
              <w:rPr>
                <w:rFonts w:eastAsia="Arial" w:cs="Arial"/>
              </w:rPr>
              <w:t xml:space="preserve"> </w:t>
            </w:r>
          </w:p>
        </w:tc>
      </w:tr>
      <w:tr w:rsidR="0072038D" w14:paraId="7CDA2C86" w14:textId="77777777" w:rsidTr="00716867">
        <w:trPr>
          <w:gridAfter w:val="1"/>
          <w:wAfter w:w="360" w:type="dxa"/>
        </w:trPr>
        <w:tc>
          <w:tcPr>
            <w:tcW w:w="3539" w:type="dxa"/>
            <w:tcBorders>
              <w:top w:val="nil"/>
              <w:left w:val="nil"/>
              <w:bottom w:val="nil"/>
              <w:right w:val="nil"/>
            </w:tcBorders>
            <w:shd w:val="clear" w:color="auto" w:fill="D0E96C"/>
          </w:tcPr>
          <w:p w14:paraId="0DFC1D87" w14:textId="77777777" w:rsidR="0072038D" w:rsidRDefault="0072038D" w:rsidP="00B4537B">
            <w:pPr>
              <w:spacing w:line="276" w:lineRule="auto"/>
            </w:pPr>
            <w:r w:rsidRPr="1BC2F058">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1C0585C2"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1AE9226B" w14:textId="77777777" w:rsidR="0072038D" w:rsidRDefault="0072038D" w:rsidP="00B4537B">
            <w:pPr>
              <w:spacing w:line="276" w:lineRule="auto"/>
              <w:jc w:val="center"/>
            </w:pPr>
            <w:r w:rsidRPr="1BC2F058">
              <w:rPr>
                <w:rFonts w:eastAsia="Arial" w:cs="Arial"/>
              </w:rPr>
              <w:t xml:space="preserve"> </w:t>
            </w:r>
          </w:p>
        </w:tc>
      </w:tr>
      <w:tr w:rsidR="0072038D" w14:paraId="2384355D" w14:textId="77777777" w:rsidTr="00716867">
        <w:trPr>
          <w:gridAfter w:val="1"/>
          <w:wAfter w:w="360" w:type="dxa"/>
        </w:trPr>
        <w:tc>
          <w:tcPr>
            <w:tcW w:w="3539" w:type="dxa"/>
            <w:tcBorders>
              <w:top w:val="nil"/>
              <w:left w:val="nil"/>
              <w:bottom w:val="nil"/>
              <w:right w:val="nil"/>
            </w:tcBorders>
            <w:shd w:val="clear" w:color="auto" w:fill="EFF7CE"/>
          </w:tcPr>
          <w:p w14:paraId="58EAFFB9"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4A613D8A"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0F82AF1A" w14:textId="77777777" w:rsidR="0072038D" w:rsidRDefault="0072038D" w:rsidP="00B4537B">
            <w:pPr>
              <w:spacing w:line="276" w:lineRule="auto"/>
              <w:jc w:val="center"/>
            </w:pPr>
            <w:r>
              <w:t>£-££</w:t>
            </w:r>
          </w:p>
        </w:tc>
      </w:tr>
      <w:tr w:rsidR="0072038D" w14:paraId="23921F04" w14:textId="77777777" w:rsidTr="00716867">
        <w:trPr>
          <w:gridAfter w:val="1"/>
          <w:wAfter w:w="360" w:type="dxa"/>
        </w:trPr>
        <w:tc>
          <w:tcPr>
            <w:tcW w:w="3539" w:type="dxa"/>
            <w:tcBorders>
              <w:top w:val="nil"/>
              <w:left w:val="nil"/>
              <w:bottom w:val="nil"/>
              <w:right w:val="nil"/>
            </w:tcBorders>
            <w:shd w:val="clear" w:color="auto" w:fill="EFF7CE"/>
          </w:tcPr>
          <w:p w14:paraId="21FFFE1D"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nil"/>
            </w:tcBorders>
            <w:shd w:val="clear" w:color="auto" w:fill="EFF7CE"/>
          </w:tcPr>
          <w:p w14:paraId="74C46364"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2D25F0C2" w14:textId="77777777" w:rsidR="0072038D" w:rsidRDefault="0072038D" w:rsidP="00B4537B">
            <w:pPr>
              <w:spacing w:line="276" w:lineRule="auto"/>
              <w:jc w:val="center"/>
            </w:pPr>
            <w:r w:rsidRPr="1BC2F058">
              <w:rPr>
                <w:rFonts w:eastAsia="Arial" w:cs="Arial"/>
              </w:rPr>
              <w:t xml:space="preserve"> </w:t>
            </w:r>
          </w:p>
        </w:tc>
      </w:tr>
      <w:tr w:rsidR="0072038D" w14:paraId="2D404D1D" w14:textId="77777777" w:rsidTr="00716867">
        <w:trPr>
          <w:gridAfter w:val="1"/>
          <w:wAfter w:w="360" w:type="dxa"/>
        </w:trPr>
        <w:tc>
          <w:tcPr>
            <w:tcW w:w="3539" w:type="dxa"/>
            <w:tcBorders>
              <w:top w:val="nil"/>
              <w:left w:val="nil"/>
              <w:bottom w:val="nil"/>
              <w:right w:val="nil"/>
            </w:tcBorders>
            <w:shd w:val="clear" w:color="auto" w:fill="D0E96C"/>
          </w:tcPr>
          <w:p w14:paraId="37BC9C71" w14:textId="77777777" w:rsidR="0072038D" w:rsidRDefault="0072038D" w:rsidP="00B4537B">
            <w:pPr>
              <w:spacing w:line="276" w:lineRule="auto"/>
            </w:pPr>
            <w:r w:rsidRPr="1BC2F058">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59CA7989"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47A5587B" w14:textId="77777777" w:rsidR="0072038D" w:rsidRDefault="0072038D" w:rsidP="00B4537B">
            <w:pPr>
              <w:spacing w:line="276" w:lineRule="auto"/>
              <w:jc w:val="center"/>
            </w:pPr>
            <w:r w:rsidRPr="1BC2F058">
              <w:rPr>
                <w:rFonts w:eastAsia="Arial" w:cs="Arial"/>
              </w:rPr>
              <w:t xml:space="preserve"> </w:t>
            </w:r>
          </w:p>
        </w:tc>
      </w:tr>
      <w:tr w:rsidR="0072038D" w14:paraId="290C3C17" w14:textId="77777777" w:rsidTr="00716867">
        <w:trPr>
          <w:gridAfter w:val="1"/>
          <w:wAfter w:w="360" w:type="dxa"/>
        </w:trPr>
        <w:tc>
          <w:tcPr>
            <w:tcW w:w="3539" w:type="dxa"/>
            <w:tcBorders>
              <w:top w:val="nil"/>
              <w:left w:val="nil"/>
              <w:bottom w:val="nil"/>
              <w:right w:val="nil"/>
            </w:tcBorders>
            <w:shd w:val="clear" w:color="auto" w:fill="EFF7CE"/>
          </w:tcPr>
          <w:p w14:paraId="16DB10A1"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6D19A1B7"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0B5DD049" w14:textId="3ED62669" w:rsidR="0072038D" w:rsidRDefault="004C68DB" w:rsidP="00B4537B">
            <w:pPr>
              <w:spacing w:line="276" w:lineRule="auto"/>
              <w:jc w:val="center"/>
            </w:pPr>
            <w:r>
              <w:t>Moderate</w:t>
            </w:r>
          </w:p>
        </w:tc>
      </w:tr>
      <w:tr w:rsidR="0072038D" w14:paraId="3F7136BC" w14:textId="77777777" w:rsidTr="00716867">
        <w:trPr>
          <w:gridAfter w:val="1"/>
          <w:wAfter w:w="360" w:type="dxa"/>
        </w:trPr>
        <w:tc>
          <w:tcPr>
            <w:tcW w:w="3539" w:type="dxa"/>
            <w:tcBorders>
              <w:top w:val="nil"/>
              <w:left w:val="nil"/>
              <w:bottom w:val="nil"/>
              <w:right w:val="nil"/>
            </w:tcBorders>
            <w:shd w:val="clear" w:color="auto" w:fill="EFF7CE"/>
          </w:tcPr>
          <w:p w14:paraId="556A0157"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nil"/>
            </w:tcBorders>
            <w:shd w:val="clear" w:color="auto" w:fill="EFF7CE"/>
          </w:tcPr>
          <w:p w14:paraId="5EC24F47"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5F684D7A" w14:textId="77777777" w:rsidR="0072038D" w:rsidRDefault="0072038D" w:rsidP="00B4537B">
            <w:pPr>
              <w:spacing w:line="276" w:lineRule="auto"/>
              <w:jc w:val="center"/>
            </w:pPr>
            <w:r w:rsidRPr="1BC2F058">
              <w:rPr>
                <w:rFonts w:eastAsia="Arial" w:cs="Arial"/>
              </w:rPr>
              <w:t xml:space="preserve"> </w:t>
            </w:r>
          </w:p>
        </w:tc>
      </w:tr>
      <w:tr w:rsidR="0072038D" w14:paraId="467171D5" w14:textId="77777777" w:rsidTr="00716867">
        <w:trPr>
          <w:gridAfter w:val="1"/>
          <w:wAfter w:w="360" w:type="dxa"/>
        </w:trPr>
        <w:tc>
          <w:tcPr>
            <w:tcW w:w="3539" w:type="dxa"/>
            <w:tcBorders>
              <w:top w:val="nil"/>
              <w:left w:val="nil"/>
              <w:bottom w:val="nil"/>
              <w:right w:val="nil"/>
            </w:tcBorders>
            <w:shd w:val="clear" w:color="auto" w:fill="D0E96C"/>
          </w:tcPr>
          <w:p w14:paraId="754D95F9" w14:textId="77777777" w:rsidR="0072038D" w:rsidRDefault="0072038D" w:rsidP="00B4537B">
            <w:pPr>
              <w:spacing w:line="276" w:lineRule="auto"/>
            </w:pPr>
            <w:r w:rsidRPr="1BC2F058">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3C7F5CD4"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7D191617" w14:textId="77777777" w:rsidR="0072038D" w:rsidRDefault="0072038D" w:rsidP="00B4537B">
            <w:pPr>
              <w:spacing w:line="276" w:lineRule="auto"/>
              <w:jc w:val="center"/>
            </w:pPr>
            <w:r w:rsidRPr="1BC2F058">
              <w:rPr>
                <w:rFonts w:eastAsia="Arial" w:cs="Arial"/>
              </w:rPr>
              <w:t xml:space="preserve"> </w:t>
            </w:r>
          </w:p>
        </w:tc>
      </w:tr>
      <w:tr w:rsidR="0072038D" w14:paraId="794909CA" w14:textId="77777777" w:rsidTr="00716867">
        <w:trPr>
          <w:gridAfter w:val="1"/>
          <w:wAfter w:w="360" w:type="dxa"/>
        </w:trPr>
        <w:tc>
          <w:tcPr>
            <w:tcW w:w="3539" w:type="dxa"/>
            <w:tcBorders>
              <w:top w:val="nil"/>
              <w:left w:val="nil"/>
              <w:bottom w:val="nil"/>
              <w:right w:val="nil"/>
            </w:tcBorders>
            <w:shd w:val="clear" w:color="auto" w:fill="EFF7CE"/>
          </w:tcPr>
          <w:p w14:paraId="0928CD6D"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7D5D884A" w14:textId="77777777" w:rsidR="0072038D" w:rsidRDefault="0072038D" w:rsidP="00B4537B">
            <w:pPr>
              <w:spacing w:line="276" w:lineRule="auto"/>
            </w:pPr>
            <w:r w:rsidRPr="1BC2F058">
              <w:rPr>
                <w:rFonts w:eastAsia="Arial" w:cs="Arial"/>
                <w:color w:val="000000" w:themeColor="text1"/>
              </w:rPr>
              <w:t>Quality</w:t>
            </w:r>
          </w:p>
        </w:tc>
        <w:tc>
          <w:tcPr>
            <w:tcW w:w="1689" w:type="dxa"/>
            <w:gridSpan w:val="2"/>
            <w:tcBorders>
              <w:top w:val="single" w:sz="4" w:space="0" w:color="auto"/>
              <w:left w:val="single" w:sz="4" w:space="0" w:color="auto"/>
              <w:bottom w:val="single" w:sz="4" w:space="0" w:color="auto"/>
              <w:right w:val="single" w:sz="4" w:space="0" w:color="auto"/>
            </w:tcBorders>
          </w:tcPr>
          <w:p w14:paraId="084279D8" w14:textId="60F13353" w:rsidR="0072038D" w:rsidRDefault="004C68DB" w:rsidP="00B4537B">
            <w:pPr>
              <w:spacing w:line="276" w:lineRule="auto"/>
              <w:jc w:val="center"/>
            </w:pPr>
            <w:r>
              <w:t>Low</w:t>
            </w:r>
          </w:p>
        </w:tc>
      </w:tr>
      <w:tr w:rsidR="0072038D" w14:paraId="09DE674C" w14:textId="77777777" w:rsidTr="00716867">
        <w:trPr>
          <w:gridAfter w:val="1"/>
          <w:wAfter w:w="360" w:type="dxa"/>
        </w:trPr>
        <w:tc>
          <w:tcPr>
            <w:tcW w:w="3539" w:type="dxa"/>
            <w:tcBorders>
              <w:top w:val="nil"/>
              <w:left w:val="nil"/>
              <w:bottom w:val="nil"/>
              <w:right w:val="nil"/>
            </w:tcBorders>
            <w:shd w:val="clear" w:color="auto" w:fill="EFF7CE"/>
          </w:tcPr>
          <w:p w14:paraId="02097EAD"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414D62BA" w14:textId="77777777" w:rsidR="0072038D" w:rsidRDefault="0072038D" w:rsidP="00B4537B">
            <w:pPr>
              <w:spacing w:line="276" w:lineRule="auto"/>
            </w:pPr>
            <w:r w:rsidRPr="1BC2F058">
              <w:rPr>
                <w:rFonts w:eastAsia="Arial" w:cs="Arial"/>
                <w:color w:val="000000" w:themeColor="text1"/>
              </w:rPr>
              <w:t>Context</w:t>
            </w:r>
          </w:p>
        </w:tc>
        <w:tc>
          <w:tcPr>
            <w:tcW w:w="1689" w:type="dxa"/>
            <w:gridSpan w:val="2"/>
            <w:tcBorders>
              <w:top w:val="single" w:sz="4" w:space="0" w:color="auto"/>
              <w:left w:val="single" w:sz="8" w:space="0" w:color="auto"/>
              <w:bottom w:val="single" w:sz="8" w:space="0" w:color="auto"/>
              <w:right w:val="single" w:sz="8" w:space="0" w:color="auto"/>
            </w:tcBorders>
          </w:tcPr>
          <w:p w14:paraId="50D15609" w14:textId="6919BF22" w:rsidR="0072038D" w:rsidRDefault="004C68DB" w:rsidP="00B4537B">
            <w:pPr>
              <w:spacing w:line="276" w:lineRule="auto"/>
              <w:jc w:val="center"/>
            </w:pPr>
            <w:r>
              <w:t>Low</w:t>
            </w:r>
          </w:p>
        </w:tc>
      </w:tr>
      <w:tr w:rsidR="0072038D" w14:paraId="1BA2B539" w14:textId="77777777" w:rsidTr="00716867">
        <w:trPr>
          <w:gridAfter w:val="1"/>
          <w:wAfter w:w="360" w:type="dxa"/>
        </w:trPr>
        <w:tc>
          <w:tcPr>
            <w:tcW w:w="3539" w:type="dxa"/>
            <w:tcBorders>
              <w:top w:val="nil"/>
              <w:left w:val="nil"/>
              <w:bottom w:val="nil"/>
              <w:right w:val="nil"/>
            </w:tcBorders>
            <w:shd w:val="clear" w:color="auto" w:fill="EFF7CE"/>
          </w:tcPr>
          <w:p w14:paraId="342D81C9"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50D8D82E" w14:textId="77777777" w:rsidR="0072038D" w:rsidRDefault="0072038D" w:rsidP="00B4537B">
            <w:pPr>
              <w:spacing w:line="276" w:lineRule="auto"/>
            </w:pPr>
            <w:r w:rsidRPr="1BC2F058">
              <w:rPr>
                <w:rFonts w:eastAsia="Arial" w:cs="Arial"/>
                <w:color w:val="000000" w:themeColor="text1"/>
              </w:rPr>
              <w:t>Overall</w:t>
            </w:r>
          </w:p>
        </w:tc>
        <w:tc>
          <w:tcPr>
            <w:tcW w:w="1689" w:type="dxa"/>
            <w:gridSpan w:val="2"/>
            <w:tcBorders>
              <w:top w:val="single" w:sz="8" w:space="0" w:color="auto"/>
              <w:left w:val="single" w:sz="8" w:space="0" w:color="auto"/>
              <w:bottom w:val="single" w:sz="8" w:space="0" w:color="auto"/>
              <w:right w:val="single" w:sz="8" w:space="0" w:color="auto"/>
            </w:tcBorders>
          </w:tcPr>
          <w:p w14:paraId="29EA4696" w14:textId="07F6B243" w:rsidR="0072038D" w:rsidRDefault="004C68DB" w:rsidP="00B4537B">
            <w:pPr>
              <w:spacing w:line="276" w:lineRule="auto"/>
              <w:jc w:val="center"/>
            </w:pPr>
            <w:r>
              <w:t>Low</w:t>
            </w:r>
          </w:p>
        </w:tc>
      </w:tr>
      <w:tr w:rsidR="0072038D" w14:paraId="26A16D04" w14:textId="77777777" w:rsidTr="00716867">
        <w:tc>
          <w:tcPr>
            <w:tcW w:w="3539" w:type="dxa"/>
            <w:tcBorders>
              <w:top w:val="nil"/>
              <w:left w:val="nil"/>
              <w:bottom w:val="nil"/>
              <w:right w:val="nil"/>
            </w:tcBorders>
            <w:vAlign w:val="center"/>
          </w:tcPr>
          <w:p w14:paraId="4C0EFF2F" w14:textId="77777777" w:rsidR="0072038D" w:rsidRDefault="0072038D" w:rsidP="00B4537B">
            <w:pPr>
              <w:spacing w:line="276" w:lineRule="auto"/>
            </w:pPr>
          </w:p>
        </w:tc>
        <w:tc>
          <w:tcPr>
            <w:tcW w:w="236" w:type="dxa"/>
            <w:tcBorders>
              <w:top w:val="nil"/>
              <w:left w:val="nil"/>
              <w:bottom w:val="nil"/>
              <w:right w:val="nil"/>
            </w:tcBorders>
            <w:vAlign w:val="center"/>
          </w:tcPr>
          <w:p w14:paraId="76607FBE"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6F119BC6" w14:textId="77777777" w:rsidR="0072038D" w:rsidRDefault="0072038D" w:rsidP="00B4537B">
            <w:pPr>
              <w:spacing w:line="276" w:lineRule="auto"/>
            </w:pPr>
          </w:p>
        </w:tc>
        <w:tc>
          <w:tcPr>
            <w:tcW w:w="1624" w:type="dxa"/>
            <w:gridSpan w:val="2"/>
            <w:tcBorders>
              <w:top w:val="single" w:sz="8" w:space="0" w:color="auto"/>
              <w:left w:val="nil"/>
              <w:bottom w:val="nil"/>
              <w:right w:val="nil"/>
            </w:tcBorders>
            <w:vAlign w:val="center"/>
          </w:tcPr>
          <w:p w14:paraId="1191EF99" w14:textId="77777777" w:rsidR="0072038D" w:rsidRDefault="0072038D" w:rsidP="00B4537B">
            <w:pPr>
              <w:spacing w:line="276" w:lineRule="auto"/>
            </w:pPr>
          </w:p>
        </w:tc>
      </w:tr>
    </w:tbl>
    <w:p w14:paraId="49FAA2DF" w14:textId="77777777" w:rsidR="005154E4" w:rsidRDefault="005154E4">
      <w:pPr>
        <w:jc w:val="left"/>
        <w:rPr>
          <w:rFonts w:eastAsia="Arial" w:cs="Arial"/>
          <w:i/>
          <w:iCs/>
        </w:rPr>
      </w:pPr>
      <w:r>
        <w:rPr>
          <w:rFonts w:eastAsia="Arial" w:cs="Arial"/>
          <w:i/>
          <w:iCs/>
        </w:rPr>
        <w:br w:type="page"/>
      </w:r>
    </w:p>
    <w:p w14:paraId="419DDDEE" w14:textId="14422E65" w:rsidR="0072038D" w:rsidRPr="00C72566" w:rsidRDefault="0072038D" w:rsidP="00B4537B">
      <w:pPr>
        <w:spacing w:line="276" w:lineRule="auto"/>
        <w:rPr>
          <w:b/>
          <w:bCs/>
        </w:rPr>
      </w:pPr>
      <w:r w:rsidRPr="1BC2F058">
        <w:rPr>
          <w:rFonts w:eastAsia="Arial" w:cs="Arial"/>
          <w:i/>
          <w:iCs/>
        </w:rPr>
        <w:t xml:space="preserve"> </w:t>
      </w:r>
      <w:r w:rsidRPr="00C72566">
        <w:rPr>
          <w:b/>
          <w:bCs/>
        </w:rPr>
        <w:t>Narrative Summary</w:t>
      </w:r>
    </w:p>
    <w:p w14:paraId="22270343" w14:textId="77777777" w:rsidR="0072038D" w:rsidRDefault="0072038D" w:rsidP="00B4537B">
      <w:pPr>
        <w:spacing w:line="276" w:lineRule="auto"/>
      </w:pPr>
      <w:r w:rsidRPr="1BC2F058">
        <w:rPr>
          <w:rFonts w:eastAsia="Arial" w:cs="Arial"/>
          <w:b/>
          <w:bCs/>
        </w:rPr>
        <w:t>1. What is the practice?</w:t>
      </w:r>
    </w:p>
    <w:p w14:paraId="4DB4D9AF" w14:textId="77777777" w:rsidR="0072038D" w:rsidRDefault="0072038D" w:rsidP="00B4537B">
      <w:pPr>
        <w:spacing w:line="276" w:lineRule="auto"/>
        <w:rPr>
          <w:rFonts w:eastAsia="Arial" w:cs="Arial"/>
          <w:i/>
          <w:iCs/>
        </w:rPr>
      </w:pPr>
      <w:r>
        <w:t>Provision of fresh, clean drinking water that is readily accessible and free from microbiological and physical-chemical contamination is vital in the prevention of bacterial and viral infections. Water intake is also essential in encouraging feed intake. Monitoring and maintaining the infrastructure of pumps and pipes to ensure that the water is available at the right temperature, flow rate and pressure will all help to encourage uptake. Providing a consistent delivery mechanism (nipple/bowl/trough) between the farrowing and weaning accommodation will help to ensure familiarity and encourage drinking. Routine cleaning is essential to prevent the build-up of debris with more intensive cleaning of the water system forming an integral part of the wider cleaning of housing between batches.</w:t>
      </w:r>
    </w:p>
    <w:p w14:paraId="36BDD4DE" w14:textId="5AE344B7" w:rsidR="0072038D" w:rsidRDefault="0072038D" w:rsidP="00B4537B">
      <w:pPr>
        <w:spacing w:line="276" w:lineRule="auto"/>
        <w:rPr>
          <w:rFonts w:eastAsia="Arial" w:cs="Arial"/>
          <w:b/>
          <w:bCs/>
        </w:rPr>
      </w:pPr>
      <w:r w:rsidRPr="1BC2F058">
        <w:rPr>
          <w:rFonts w:eastAsia="Arial" w:cs="Arial"/>
          <w:b/>
          <w:bCs/>
        </w:rPr>
        <w:t>2. How effective is it?</w:t>
      </w:r>
    </w:p>
    <w:p w14:paraId="5BD0131F" w14:textId="69014F79" w:rsidR="00C72566" w:rsidRDefault="00C72566" w:rsidP="00B4537B">
      <w:pPr>
        <w:spacing w:line="276" w:lineRule="auto"/>
      </w:pPr>
      <w:r>
        <w:t>Th</w:t>
      </w:r>
      <w:r w:rsidR="004B4A00">
        <w:t xml:space="preserve">e scientific and empirical evidence gathered suggests this practice is effective in preventing viral and bacterial infections – both by impeding exposure to pathogens which may be transmissible through water, and by promoting hydration in pigs, which is essential for general health of the pigs. </w:t>
      </w:r>
    </w:p>
    <w:p w14:paraId="1C0CD350" w14:textId="7252C45F" w:rsidR="0072038D" w:rsidRDefault="0072038D" w:rsidP="00B4537B">
      <w:pPr>
        <w:spacing w:line="276" w:lineRule="auto"/>
        <w:rPr>
          <w:rFonts w:eastAsia="Arial" w:cs="Arial"/>
          <w:b/>
          <w:bCs/>
        </w:rPr>
      </w:pPr>
      <w:r w:rsidRPr="1BC2F058">
        <w:rPr>
          <w:rFonts w:eastAsia="Arial" w:cs="Arial"/>
          <w:b/>
          <w:bCs/>
        </w:rPr>
        <w:t>3. Where does it work?</w:t>
      </w:r>
    </w:p>
    <w:p w14:paraId="6C447488" w14:textId="133808E8" w:rsidR="004B4A00" w:rsidRDefault="004B4A00" w:rsidP="00B4537B">
      <w:pPr>
        <w:spacing w:line="276" w:lineRule="auto"/>
      </w:pPr>
      <w:r>
        <w:t>This practice works in all areas of the farm irrespective of the pigs being kept indoor</w:t>
      </w:r>
      <w:r w:rsidR="6064F562">
        <w:t>s</w:t>
      </w:r>
      <w:r>
        <w:t xml:space="preserve"> </w:t>
      </w:r>
      <w:r w:rsidR="766EB34C">
        <w:t>or</w:t>
      </w:r>
      <w:r>
        <w:t xml:space="preserve"> outdoors where there are water pipes or water stored, including water utilized for cleaning and disinfection procedures on farm.</w:t>
      </w:r>
    </w:p>
    <w:p w14:paraId="3313736A" w14:textId="77777777" w:rsidR="0072038D" w:rsidRDefault="0072038D" w:rsidP="00B4537B">
      <w:pPr>
        <w:spacing w:line="276" w:lineRule="auto"/>
      </w:pPr>
      <w:r w:rsidRPr="1BC2F058">
        <w:rPr>
          <w:rFonts w:eastAsia="Arial" w:cs="Arial"/>
          <w:b/>
          <w:bCs/>
        </w:rPr>
        <w:t>4. How much does it cost?</w:t>
      </w:r>
    </w:p>
    <w:p w14:paraId="367B203E" w14:textId="55AE9833" w:rsidR="008E2E9C" w:rsidRDefault="0072038D" w:rsidP="00B4537B">
      <w:pPr>
        <w:spacing w:line="276" w:lineRule="auto"/>
        <w:rPr>
          <w:rStyle w:val="Heading1Char"/>
          <w:rFonts w:ascii="Arial" w:hAnsi="Arial" w:cs="Arial"/>
          <w:color w:val="000000"/>
          <w:shd w:val="clear" w:color="auto" w:fill="FFFFFF"/>
        </w:rPr>
      </w:pPr>
      <w:r>
        <w:t xml:space="preserve">Provisioning of quality of water is expected to require capital costs for infrastructure and implements. This practice requires equipment to clean and service the pipes that provide the water and the </w:t>
      </w:r>
      <w:r w:rsidR="0417C24A">
        <w:t>drink</w:t>
      </w:r>
      <w:r>
        <w:t xml:space="preserve">ers that supply the water to the pigs. This practice is expected to change the cost structure of the farm since it requires the introduction of new inputs and services to the production cycle. This practice is also expected to increase the complexity of production because the farm </w:t>
      </w:r>
      <w:r w:rsidR="006C3F61">
        <w:t>must</w:t>
      </w:r>
      <w:r>
        <w:t xml:space="preserve"> be designed to provide a clean and bacteria-free water to the piglets. This practice is also expected to require extension service support that tests the water if the farm does not have the equipment to do so. </w:t>
      </w:r>
      <w:r w:rsidR="00877AAD">
        <w:t xml:space="preserve">Some units may need to adopt the whole structure of the practice, introducing </w:t>
      </w:r>
      <w:r w:rsidR="2FD2BDBF">
        <w:t>drink</w:t>
      </w:r>
      <w:r w:rsidR="00877AAD">
        <w:t>ers and hiring cleaning services or contracting workers to do this job.</w:t>
      </w:r>
      <w:r w:rsidR="008E2E9C" w:rsidRPr="008E2E9C">
        <w:rPr>
          <w:rStyle w:val="Heading1Char"/>
          <w:rFonts w:ascii="Arial" w:hAnsi="Arial" w:cs="Arial"/>
          <w:color w:val="000000"/>
          <w:shd w:val="clear" w:color="auto" w:fill="FFFFFF"/>
        </w:rPr>
        <w:t xml:space="preserve"> </w:t>
      </w:r>
    </w:p>
    <w:p w14:paraId="38ADCDEE" w14:textId="49C73395" w:rsidR="00877AAD" w:rsidRPr="0023582A" w:rsidRDefault="008E2E9C" w:rsidP="00B4537B">
      <w:pPr>
        <w:spacing w:line="276" w:lineRule="auto"/>
        <w:rPr>
          <w:rFonts w:cs="Arial"/>
          <w:color w:val="000000"/>
          <w:shd w:val="clear" w:color="auto" w:fill="FFFFFF"/>
        </w:rPr>
      </w:pPr>
      <w:r w:rsidRPr="00211A17">
        <w:rPr>
          <w:rStyle w:val="normaltextrun"/>
          <w:rFonts w:cs="Arial"/>
          <w:color w:val="000000"/>
          <w:shd w:val="clear" w:color="auto" w:fill="FFFFFF"/>
        </w:rPr>
        <w:t xml:space="preserve">We do not provide a computation of a return of investment (ROI) for this practice because it is composed of a series of tasks that are farm </w:t>
      </w:r>
      <w:r w:rsidR="00F06DEB" w:rsidRPr="00211A17">
        <w:rPr>
          <w:rStyle w:val="normaltextrun"/>
          <w:rFonts w:cs="Arial"/>
          <w:color w:val="000000"/>
          <w:shd w:val="clear" w:color="auto" w:fill="FFFFFF"/>
        </w:rPr>
        <w:t>specific and</w:t>
      </w:r>
      <w:r w:rsidRPr="00211A17">
        <w:rPr>
          <w:rStyle w:val="normaltextrun"/>
          <w:rFonts w:cs="Arial"/>
          <w:color w:val="000000"/>
          <w:shd w:val="clear" w:color="auto" w:fill="FFFFFF"/>
        </w:rPr>
        <w:t xml:space="preserve"> can include multiple steps covering water access and water quality. </w:t>
      </w:r>
    </w:p>
    <w:p w14:paraId="5B944CB9" w14:textId="38899CCA" w:rsidR="0072038D" w:rsidRDefault="0072038D" w:rsidP="00B4537B">
      <w:pPr>
        <w:spacing w:line="276" w:lineRule="auto"/>
        <w:rPr>
          <w:rFonts w:eastAsia="Arial" w:cs="Arial"/>
          <w:b/>
          <w:bCs/>
        </w:rPr>
      </w:pPr>
      <w:r w:rsidRPr="1BC2F058">
        <w:rPr>
          <w:rFonts w:eastAsia="Arial" w:cs="Arial"/>
          <w:b/>
          <w:bCs/>
        </w:rPr>
        <w:t>5. How can I do it well?</w:t>
      </w:r>
    </w:p>
    <w:p w14:paraId="7ED892D2" w14:textId="5ADEC11D" w:rsidR="00591436" w:rsidRDefault="5AE91B0E" w:rsidP="00B4537B">
      <w:pPr>
        <w:spacing w:line="276" w:lineRule="auto"/>
      </w:pPr>
      <w:r>
        <w:t xml:space="preserve">Additional costs will be incurred where there is scope for improvement to existing </w:t>
      </w:r>
      <w:r w:rsidR="00591436">
        <w:t>practice</w:t>
      </w:r>
      <w:r w:rsidR="3743F1BB">
        <w:t>.</w:t>
      </w:r>
      <w:r w:rsidR="00591436">
        <w:t xml:space="preserve"> </w:t>
      </w:r>
      <w:r w:rsidR="48C870E2">
        <w:t>For example,</w:t>
      </w:r>
      <w:r w:rsidR="00591436">
        <w:t xml:space="preserve"> implement</w:t>
      </w:r>
      <w:r w:rsidR="062CDAB9">
        <w:t>ing</w:t>
      </w:r>
      <w:r w:rsidR="00591436">
        <w:t xml:space="preserve"> good cleaning and disinfection practices, including that of water bowls, implementing cleaning protocols for </w:t>
      </w:r>
      <w:r w:rsidR="008C1087">
        <w:t xml:space="preserve">drinkers, </w:t>
      </w:r>
      <w:r w:rsidR="00591436">
        <w:t>water pipes and water tanks, and regularly testing the physical and microbiological properties of the water provided to pigs. Testing water bowls and nipples (water flow, pressure) on each pen of the farm is also extremely important – what is the point of having good water if pigs can’t access it? A</w:t>
      </w:r>
      <w:r w:rsidR="008C1087">
        <w:t xml:space="preserve"> </w:t>
      </w:r>
      <w:r w:rsidR="00591436">
        <w:t>standard operating procedure (SOP) regarding testing water bowls and nipples weekly, when cleaning and disinfecting pens, should be done. A protocol for microbiological testing of water in water tanks and in the water bowls should be designed and executed with a defined frequency.</w:t>
      </w:r>
      <w:r w:rsidR="008C1087">
        <w:t xml:space="preserve"> Finally, provide a minimum of two drinkers per pen, with a recommended one drinker per 10 to 15 pigs.</w:t>
      </w:r>
      <w:r w:rsidR="33FB8C7F">
        <w:t xml:space="preserve"> Additional measures, for example testing, may be required for farms with a private water supply.</w:t>
      </w:r>
    </w:p>
    <w:p w14:paraId="2CAFEE2F" w14:textId="38A20ED3" w:rsidR="0072038D" w:rsidRDefault="0072038D" w:rsidP="00B4537B">
      <w:pPr>
        <w:spacing w:line="276" w:lineRule="auto"/>
        <w:rPr>
          <w:rFonts w:eastAsia="Arial" w:cs="Arial"/>
          <w:b/>
          <w:bCs/>
        </w:rPr>
      </w:pPr>
      <w:r w:rsidRPr="1BC2F058">
        <w:rPr>
          <w:rFonts w:eastAsia="Arial" w:cs="Arial"/>
          <w:b/>
          <w:bCs/>
        </w:rPr>
        <w:t>6. How strong is the evidence?</w:t>
      </w:r>
    </w:p>
    <w:p w14:paraId="3C1F789D" w14:textId="6AF44C6B" w:rsidR="00591436" w:rsidRDefault="00591436" w:rsidP="00B4537B">
      <w:pPr>
        <w:spacing w:line="276" w:lineRule="auto"/>
      </w:pPr>
      <w:r>
        <w:t>Although the quality, context, and overall strength of the evidence was class</w:t>
      </w:r>
      <w:r w:rsidR="465F027E">
        <w:t>ifi</w:t>
      </w:r>
      <w:r>
        <w:t>ed as “low”, there is empirical evidence supporting this practice.</w:t>
      </w:r>
    </w:p>
    <w:p w14:paraId="6B092F01" w14:textId="3D75A7F5" w:rsidR="0072038D" w:rsidRPr="00DF6002" w:rsidRDefault="0072038D" w:rsidP="00B4537B">
      <w:pPr>
        <w:spacing w:line="276" w:lineRule="auto"/>
      </w:pPr>
      <w:r w:rsidRPr="0EC66567">
        <w:rPr>
          <w:rFonts w:eastAsia="Arial" w:cs="Arial"/>
          <w:b/>
          <w:bCs/>
        </w:rPr>
        <w:t>7. Where can I find further information?</w:t>
      </w:r>
    </w:p>
    <w:p w14:paraId="67C0F529" w14:textId="477EEC73" w:rsidR="007F23D4" w:rsidRDefault="007F23D4" w:rsidP="00B4537B">
      <w:pPr>
        <w:spacing w:line="276" w:lineRule="auto"/>
      </w:pPr>
      <w:r>
        <w:t>If you subscribe to a quality assurance scheme, make sure you comply with their requirements in terms of water supply and water quality. Consult their standards and recommendations. For example, Red Tractor</w:t>
      </w:r>
      <w:r w:rsidR="29C0D848">
        <w:t>’</w:t>
      </w:r>
      <w:r>
        <w:t>s certified standards for Feed and Water can be found here:</w:t>
      </w:r>
    </w:p>
    <w:p w14:paraId="050738ED" w14:textId="1203885B" w:rsidR="007F23D4" w:rsidRDefault="001C6F1A" w:rsidP="00B4537B">
      <w:pPr>
        <w:spacing w:line="276" w:lineRule="auto"/>
      </w:pPr>
      <w:hyperlink r:id="rId107" w:history="1">
        <w:r w:rsidR="007F23D4">
          <w:rPr>
            <w:rStyle w:val="Hyperlink"/>
          </w:rPr>
          <w:t>Feed And Water - Pigs (PG) - Red Tractor Assurance</w:t>
        </w:r>
      </w:hyperlink>
    </w:p>
    <w:p w14:paraId="2E248D47" w14:textId="2BEEFBB2" w:rsidR="6D13C26D" w:rsidRDefault="007F23D4" w:rsidP="00B4537B">
      <w:pPr>
        <w:spacing w:line="276" w:lineRule="auto"/>
        <w:rPr>
          <w:rFonts w:eastAsia="Arial" w:cs="Arial"/>
        </w:rPr>
      </w:pPr>
      <w:r>
        <w:t>For additional information, p</w:t>
      </w:r>
      <w:r w:rsidR="6D13C26D">
        <w:t xml:space="preserve">lease see </w:t>
      </w:r>
      <w:r w:rsidR="19FF1806">
        <w:t>the AHDB’s Knowledge Library for information (</w:t>
      </w:r>
      <w:hyperlink r:id="rId108">
        <w:r w:rsidR="19FF1806" w:rsidRPr="0EC66567">
          <w:rPr>
            <w:rStyle w:val="Hyperlink"/>
            <w:rFonts w:eastAsia="Arial" w:cs="Arial"/>
          </w:rPr>
          <w:t>Water usage on pig farms | AHDB</w:t>
        </w:r>
      </w:hyperlink>
      <w:r w:rsidR="19FF1806" w:rsidRPr="0EC66567">
        <w:rPr>
          <w:rFonts w:eastAsia="Arial" w:cs="Arial"/>
        </w:rPr>
        <w:t>).</w:t>
      </w:r>
    </w:p>
    <w:p w14:paraId="781849A2" w14:textId="03DC51E9" w:rsidR="008C1087" w:rsidRDefault="001C6F1A" w:rsidP="00B4537B">
      <w:pPr>
        <w:pStyle w:val="ListParagraph"/>
        <w:numPr>
          <w:ilvl w:val="0"/>
          <w:numId w:val="36"/>
        </w:numPr>
        <w:spacing w:line="276" w:lineRule="auto"/>
      </w:pPr>
      <w:hyperlink r:id="rId109" w:anchor=":~:text=Test%20your%20water%201%20Turbidity%20Turbidity%20is%20the,...%205%20Water%20pH%20...%206%20Hardness%20" w:history="1">
        <w:r w:rsidR="008C1087">
          <w:rPr>
            <w:rStyle w:val="Hyperlink"/>
          </w:rPr>
          <w:t>Water: the forgotten nutrient for pigs | Agriculture and Food</w:t>
        </w:r>
      </w:hyperlink>
    </w:p>
    <w:p w14:paraId="363F06A0" w14:textId="3033FED7" w:rsidR="008C1087" w:rsidRDefault="001C6F1A" w:rsidP="00B4537B">
      <w:pPr>
        <w:pStyle w:val="ListParagraph"/>
        <w:numPr>
          <w:ilvl w:val="0"/>
          <w:numId w:val="36"/>
        </w:numPr>
        <w:spacing w:line="276" w:lineRule="auto"/>
        <w:rPr>
          <w:rStyle w:val="Hyperlink"/>
        </w:rPr>
      </w:pPr>
      <w:hyperlink r:id="rId110" w:history="1">
        <w:r w:rsidR="008C1087">
          <w:rPr>
            <w:rStyle w:val="Hyperlink"/>
          </w:rPr>
          <w:t>Water quality: the winning formula for pig production | The Pig Site</w:t>
        </w:r>
      </w:hyperlink>
    </w:p>
    <w:p w14:paraId="77DA3AE5" w14:textId="77777777" w:rsidR="00201962" w:rsidRDefault="00201962" w:rsidP="00B4537B">
      <w:pPr>
        <w:pStyle w:val="ListParagraph"/>
        <w:numPr>
          <w:ilvl w:val="0"/>
          <w:numId w:val="36"/>
        </w:numPr>
        <w:spacing w:line="276" w:lineRule="auto"/>
        <w:jc w:val="left"/>
      </w:pPr>
      <w:r w:rsidRPr="00201962">
        <w:t xml:space="preserve">Red Tractor. Feed and Water, v5.1. Retrieved from </w:t>
      </w:r>
      <w:hyperlink r:id="rId111" w:history="1">
        <w:r w:rsidRPr="0098671B">
          <w:rPr>
            <w:rStyle w:val="Hyperlink"/>
          </w:rPr>
          <w:t>https://redtractorassurance.org.uk/standards/feed-and-water-10/#</w:t>
        </w:r>
      </w:hyperlink>
      <w:r>
        <w:t xml:space="preserve">   </w:t>
      </w:r>
    </w:p>
    <w:p w14:paraId="55C443F0" w14:textId="68C8BE51" w:rsidR="007F23D4" w:rsidRDefault="007F23D4" w:rsidP="00B4537B">
      <w:pPr>
        <w:spacing w:line="276" w:lineRule="auto"/>
        <w:rPr>
          <w:rFonts w:eastAsia="Arial" w:cs="Arial"/>
        </w:rPr>
      </w:pPr>
    </w:p>
    <w:p w14:paraId="7FC78460" w14:textId="242E415A" w:rsidR="00591436" w:rsidRDefault="00591436" w:rsidP="00B4537B">
      <w:pPr>
        <w:spacing w:line="276" w:lineRule="auto"/>
        <w:rPr>
          <w:rFonts w:eastAsia="Arial" w:cs="Arial"/>
        </w:rPr>
      </w:pPr>
    </w:p>
    <w:p w14:paraId="423A66AB" w14:textId="77777777" w:rsidR="0072038D" w:rsidRDefault="0072038D" w:rsidP="00B4537B">
      <w:pPr>
        <w:spacing w:line="276" w:lineRule="auto"/>
      </w:pPr>
    </w:p>
    <w:p w14:paraId="55818C15" w14:textId="77777777" w:rsidR="0072038D" w:rsidRDefault="0072038D" w:rsidP="00B4537B">
      <w:pPr>
        <w:spacing w:line="276" w:lineRule="auto"/>
      </w:pPr>
    </w:p>
    <w:p w14:paraId="65E7D2ED" w14:textId="77777777" w:rsidR="0072038D" w:rsidRDefault="0072038D" w:rsidP="00B4537B">
      <w:pPr>
        <w:spacing w:line="276" w:lineRule="auto"/>
      </w:pPr>
    </w:p>
    <w:p w14:paraId="0993AB03" w14:textId="77777777" w:rsidR="0072038D" w:rsidRDefault="0072038D" w:rsidP="00B4537B">
      <w:pPr>
        <w:spacing w:line="276" w:lineRule="auto"/>
      </w:pPr>
    </w:p>
    <w:p w14:paraId="1DAC0AEC" w14:textId="77777777" w:rsidR="00CC5EE8" w:rsidRDefault="00CC5EE8" w:rsidP="00B4537B">
      <w:pPr>
        <w:spacing w:line="276" w:lineRule="auto"/>
        <w:sectPr w:rsidR="00CC5EE8" w:rsidSect="00055422">
          <w:headerReference w:type="default" r:id="rId112"/>
          <w:pgSz w:w="12240" w:h="15840"/>
          <w:pgMar w:top="1440" w:right="1440" w:bottom="1440" w:left="1440" w:header="720" w:footer="720" w:gutter="0"/>
          <w:cols w:space="720"/>
          <w:titlePg/>
          <w:docGrid w:linePitch="360"/>
        </w:sectPr>
      </w:pPr>
    </w:p>
    <w:p w14:paraId="03168DD5" w14:textId="2F47181C" w:rsidR="0072038D" w:rsidRDefault="0072038D" w:rsidP="00B4537B">
      <w:pPr>
        <w:pStyle w:val="Heading3"/>
        <w:spacing w:line="276" w:lineRule="auto"/>
      </w:pPr>
      <w:bookmarkStart w:id="308" w:name="_Toc124787541"/>
      <w:r w:rsidRPr="00A82FAA">
        <w:t>Hygiene and Biosecurity</w:t>
      </w:r>
      <w:bookmarkEnd w:id="308"/>
    </w:p>
    <w:p w14:paraId="5574AE81" w14:textId="77777777" w:rsidR="005154E4" w:rsidRPr="005154E4" w:rsidRDefault="005154E4" w:rsidP="005154E4"/>
    <w:p w14:paraId="134BDB9B" w14:textId="77777777" w:rsidR="0072038D" w:rsidRPr="00CC5EE8" w:rsidRDefault="0072038D" w:rsidP="00B4537B">
      <w:pPr>
        <w:spacing w:line="276" w:lineRule="auto"/>
        <w:rPr>
          <w:b/>
          <w:bCs/>
        </w:rPr>
      </w:pPr>
      <w:r w:rsidRPr="00CC5EE8">
        <w:rPr>
          <w:b/>
          <w:bCs/>
        </w:rPr>
        <w:t>Impact summary</w:t>
      </w:r>
    </w:p>
    <w:p w14:paraId="60348343" w14:textId="3CE6749C" w:rsidR="0072038D" w:rsidRDefault="0072038D" w:rsidP="00B4537B">
      <w:pPr>
        <w:spacing w:line="276" w:lineRule="auto"/>
        <w:rPr>
          <w:rFonts w:eastAsia="Arial" w:cs="Arial"/>
          <w:i/>
          <w:iCs/>
        </w:rPr>
      </w:pPr>
      <w:r w:rsidRPr="082C0BE4">
        <w:rPr>
          <w:rFonts w:eastAsia="Arial" w:cs="Arial"/>
          <w:color w:val="000000" w:themeColor="text1"/>
        </w:rPr>
        <w:t xml:space="preserve">Observing good hygiene and biosecurity management practices reduces diarrhoea and post-weaning mortality and contributes to an enhanced growth rate. For example, an all-in-all-out approach to weaner accommodation is advised to allow for cleaning and disinfection between batches. While avoiding shared </w:t>
      </w:r>
      <w:r w:rsidR="00F06DEB" w:rsidRPr="082C0BE4">
        <w:rPr>
          <w:rFonts w:eastAsia="Arial" w:cs="Arial"/>
          <w:color w:val="000000" w:themeColor="text1"/>
        </w:rPr>
        <w:t>airspace</w:t>
      </w:r>
      <w:r w:rsidRPr="082C0BE4">
        <w:rPr>
          <w:rFonts w:eastAsia="Arial" w:cs="Arial"/>
          <w:color w:val="000000" w:themeColor="text1"/>
        </w:rPr>
        <w:t xml:space="preserve"> between </w:t>
      </w:r>
      <w:r w:rsidR="00FF291D" w:rsidRPr="082C0BE4">
        <w:rPr>
          <w:rFonts w:eastAsia="Arial" w:cs="Arial"/>
          <w:color w:val="000000" w:themeColor="text1"/>
        </w:rPr>
        <w:t>newly weaned</w:t>
      </w:r>
      <w:r w:rsidRPr="082C0BE4">
        <w:rPr>
          <w:rFonts w:eastAsia="Arial" w:cs="Arial"/>
          <w:color w:val="000000" w:themeColor="text1"/>
        </w:rPr>
        <w:t xml:space="preserve"> pigs and older animals is preferable to prevent any transfer of disease. Costs are variable depending on the context of each </w:t>
      </w:r>
      <w:r w:rsidR="00F06DEB" w:rsidRPr="082C0BE4">
        <w:rPr>
          <w:rFonts w:eastAsia="Arial" w:cs="Arial"/>
          <w:color w:val="000000" w:themeColor="text1"/>
        </w:rPr>
        <w:t>unit,</w:t>
      </w:r>
      <w:r w:rsidRPr="082C0BE4">
        <w:rPr>
          <w:rFonts w:eastAsia="Arial" w:cs="Arial"/>
          <w:color w:val="000000" w:themeColor="text1"/>
        </w:rPr>
        <w:t xml:space="preserve"> but the strength of evidence is high regarding overall effectiveness. </w:t>
      </w:r>
      <w:r w:rsidRPr="082C0BE4">
        <w:rPr>
          <w:rFonts w:eastAsia="Arial" w:cs="Arial"/>
          <w:i/>
          <w:iCs/>
        </w:rPr>
        <w:t xml:space="preserve"> </w:t>
      </w:r>
    </w:p>
    <w:p w14:paraId="4D14EDE9" w14:textId="77777777" w:rsidR="00443B0B" w:rsidRDefault="00443B0B" w:rsidP="00B4537B">
      <w:pPr>
        <w:spacing w:line="276" w:lineRule="auto"/>
        <w:rPr>
          <w:rFonts w:eastAsia="Arial" w:cs="Arial"/>
          <w:color w:val="000000" w:themeColor="text1"/>
        </w:rPr>
      </w:pPr>
    </w:p>
    <w:tbl>
      <w:tblPr>
        <w:tblStyle w:val="TableGrid"/>
        <w:tblW w:w="0" w:type="auto"/>
        <w:tblLook w:val="04A0" w:firstRow="1" w:lastRow="0" w:firstColumn="1" w:lastColumn="0" w:noHBand="0" w:noVBand="1"/>
      </w:tblPr>
      <w:tblGrid>
        <w:gridCol w:w="3377"/>
        <w:gridCol w:w="236"/>
        <w:gridCol w:w="3774"/>
        <w:gridCol w:w="65"/>
        <w:gridCol w:w="1578"/>
        <w:gridCol w:w="330"/>
      </w:tblGrid>
      <w:tr w:rsidR="0072038D" w14:paraId="30B47005" w14:textId="77777777" w:rsidTr="00716867">
        <w:trPr>
          <w:gridAfter w:val="1"/>
          <w:wAfter w:w="360" w:type="dxa"/>
        </w:trPr>
        <w:tc>
          <w:tcPr>
            <w:tcW w:w="3539" w:type="dxa"/>
            <w:tcBorders>
              <w:top w:val="nil"/>
              <w:left w:val="nil"/>
              <w:bottom w:val="nil"/>
              <w:right w:val="nil"/>
            </w:tcBorders>
            <w:shd w:val="clear" w:color="auto" w:fill="D0E96C"/>
          </w:tcPr>
          <w:p w14:paraId="599C8A80" w14:textId="77777777" w:rsidR="0072038D" w:rsidRDefault="0072038D" w:rsidP="00B4537B">
            <w:pPr>
              <w:spacing w:line="276" w:lineRule="auto"/>
            </w:pPr>
            <w:r w:rsidRPr="1BC2F058">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657A3AE5" w14:textId="77777777" w:rsidR="0072038D" w:rsidRDefault="0072038D" w:rsidP="00B4537B">
            <w:pPr>
              <w:spacing w:line="276" w:lineRule="auto"/>
            </w:pPr>
            <w:r w:rsidRPr="1BC2F058">
              <w:rPr>
                <w:rFonts w:eastAsia="Arial" w:cs="Arial"/>
                <w:b/>
                <w:bCs/>
              </w:rPr>
              <w:t xml:space="preserve"> </w:t>
            </w:r>
          </w:p>
        </w:tc>
        <w:tc>
          <w:tcPr>
            <w:tcW w:w="1689" w:type="dxa"/>
            <w:gridSpan w:val="2"/>
            <w:tcBorders>
              <w:top w:val="nil"/>
              <w:left w:val="nil"/>
              <w:bottom w:val="single" w:sz="4" w:space="0" w:color="auto"/>
              <w:right w:val="nil"/>
            </w:tcBorders>
            <w:shd w:val="clear" w:color="auto" w:fill="D0E96C"/>
          </w:tcPr>
          <w:p w14:paraId="1D3260B3" w14:textId="77777777" w:rsidR="0072038D" w:rsidRDefault="0072038D" w:rsidP="00B4537B">
            <w:pPr>
              <w:spacing w:line="276" w:lineRule="auto"/>
              <w:jc w:val="center"/>
            </w:pPr>
            <w:r w:rsidRPr="1BC2F058">
              <w:rPr>
                <w:rFonts w:eastAsia="Arial" w:cs="Arial"/>
                <w:b/>
                <w:bCs/>
              </w:rPr>
              <w:t xml:space="preserve"> </w:t>
            </w:r>
          </w:p>
        </w:tc>
      </w:tr>
      <w:tr w:rsidR="0072038D" w14:paraId="6B44BCF3" w14:textId="77777777" w:rsidTr="00716867">
        <w:trPr>
          <w:gridAfter w:val="1"/>
          <w:wAfter w:w="360" w:type="dxa"/>
        </w:trPr>
        <w:tc>
          <w:tcPr>
            <w:tcW w:w="3539" w:type="dxa"/>
            <w:tcBorders>
              <w:top w:val="nil"/>
              <w:left w:val="nil"/>
              <w:bottom w:val="nil"/>
              <w:right w:val="nil"/>
            </w:tcBorders>
            <w:shd w:val="clear" w:color="auto" w:fill="EFF7CE"/>
          </w:tcPr>
          <w:p w14:paraId="153A441D"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7753CD45" w14:textId="77777777" w:rsidR="0072038D" w:rsidRDefault="0072038D" w:rsidP="00B4537B">
            <w:pPr>
              <w:spacing w:line="276" w:lineRule="auto"/>
            </w:pPr>
            <w:r>
              <w:t>Reducing diarrhoea</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64F6CDDE" w14:textId="77777777" w:rsidR="0072038D" w:rsidRDefault="0072038D" w:rsidP="00B4537B">
            <w:pPr>
              <w:spacing w:line="276" w:lineRule="auto"/>
              <w:jc w:val="center"/>
            </w:pPr>
            <w:r>
              <w:t>++</w:t>
            </w:r>
          </w:p>
        </w:tc>
      </w:tr>
      <w:tr w:rsidR="0072038D" w14:paraId="0118BF08" w14:textId="77777777" w:rsidTr="00716867">
        <w:trPr>
          <w:gridAfter w:val="1"/>
          <w:wAfter w:w="360" w:type="dxa"/>
        </w:trPr>
        <w:tc>
          <w:tcPr>
            <w:tcW w:w="3539" w:type="dxa"/>
            <w:tcBorders>
              <w:top w:val="nil"/>
              <w:left w:val="nil"/>
              <w:bottom w:val="nil"/>
              <w:right w:val="nil"/>
            </w:tcBorders>
            <w:shd w:val="clear" w:color="auto" w:fill="EFF7CE"/>
          </w:tcPr>
          <w:p w14:paraId="4711A76B"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0B509881" w14:textId="77777777" w:rsidR="0072038D" w:rsidRDefault="0072038D" w:rsidP="00B4537B">
            <w:pPr>
              <w:spacing w:line="276" w:lineRule="auto"/>
            </w:pPr>
            <w:r w:rsidRPr="1BC2F058">
              <w:rPr>
                <w:rFonts w:eastAsia="Arial" w:cs="Arial"/>
              </w:rPr>
              <w:t>Reducing post-weaning mortality</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2DF73E2B" w14:textId="77777777" w:rsidR="0072038D" w:rsidRDefault="0072038D" w:rsidP="00B4537B">
            <w:pPr>
              <w:spacing w:line="276" w:lineRule="auto"/>
              <w:jc w:val="center"/>
            </w:pPr>
            <w:r w:rsidRPr="082C0BE4">
              <w:rPr>
                <w:rFonts w:eastAsia="Arial" w:cs="Arial"/>
              </w:rPr>
              <w:t>++</w:t>
            </w:r>
          </w:p>
        </w:tc>
      </w:tr>
      <w:tr w:rsidR="0072038D" w14:paraId="1EC81169" w14:textId="77777777" w:rsidTr="00716867">
        <w:trPr>
          <w:gridAfter w:val="1"/>
          <w:wAfter w:w="360" w:type="dxa"/>
        </w:trPr>
        <w:tc>
          <w:tcPr>
            <w:tcW w:w="3539" w:type="dxa"/>
            <w:tcBorders>
              <w:top w:val="nil"/>
              <w:left w:val="nil"/>
              <w:bottom w:val="nil"/>
              <w:right w:val="nil"/>
            </w:tcBorders>
            <w:shd w:val="clear" w:color="auto" w:fill="EFF7CE"/>
          </w:tcPr>
          <w:p w14:paraId="2D654D5B" w14:textId="77777777" w:rsidR="0072038D"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22555F6C" w14:textId="77777777" w:rsidR="0072038D" w:rsidRDefault="0072038D" w:rsidP="00B4537B">
            <w:pPr>
              <w:spacing w:line="276" w:lineRule="auto"/>
              <w:rPr>
                <w:rFonts w:eastAsia="Arial" w:cs="Arial"/>
              </w:rPr>
            </w:pPr>
            <w:r w:rsidRPr="1BC2F058">
              <w:rPr>
                <w:rFonts w:eastAsia="Arial" w:cs="Arial"/>
              </w:rPr>
              <w:t>Enhancing growth rate</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403A7C87" w14:textId="77777777" w:rsidR="0072038D" w:rsidRDefault="0072038D" w:rsidP="00B4537B">
            <w:pPr>
              <w:spacing w:line="276" w:lineRule="auto"/>
              <w:jc w:val="center"/>
              <w:rPr>
                <w:rFonts w:eastAsia="Arial" w:cs="Arial"/>
              </w:rPr>
            </w:pPr>
            <w:r>
              <w:rPr>
                <w:rFonts w:eastAsia="Arial" w:cs="Arial"/>
              </w:rPr>
              <w:t>++</w:t>
            </w:r>
          </w:p>
        </w:tc>
      </w:tr>
      <w:tr w:rsidR="0072038D" w14:paraId="6D1D637A" w14:textId="77777777" w:rsidTr="00716867">
        <w:trPr>
          <w:gridAfter w:val="1"/>
          <w:wAfter w:w="360" w:type="dxa"/>
        </w:trPr>
        <w:tc>
          <w:tcPr>
            <w:tcW w:w="3539" w:type="dxa"/>
            <w:tcBorders>
              <w:top w:val="nil"/>
              <w:left w:val="nil"/>
              <w:bottom w:val="nil"/>
              <w:right w:val="nil"/>
            </w:tcBorders>
            <w:shd w:val="clear" w:color="auto" w:fill="EFF7CE"/>
          </w:tcPr>
          <w:p w14:paraId="7C50BA83"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nil"/>
            </w:tcBorders>
            <w:shd w:val="clear" w:color="auto" w:fill="EFF7CE"/>
          </w:tcPr>
          <w:p w14:paraId="40103DD5" w14:textId="77777777" w:rsidR="0072038D" w:rsidRDefault="0072038D" w:rsidP="00B4537B">
            <w:pPr>
              <w:spacing w:line="276" w:lineRule="auto"/>
            </w:pPr>
          </w:p>
        </w:tc>
        <w:tc>
          <w:tcPr>
            <w:tcW w:w="1689" w:type="dxa"/>
            <w:gridSpan w:val="2"/>
            <w:tcBorders>
              <w:top w:val="single" w:sz="4" w:space="0" w:color="auto"/>
              <w:left w:val="nil"/>
              <w:bottom w:val="nil"/>
              <w:right w:val="nil"/>
            </w:tcBorders>
            <w:shd w:val="clear" w:color="auto" w:fill="EFF7CE"/>
          </w:tcPr>
          <w:p w14:paraId="4A20F32A" w14:textId="77777777" w:rsidR="0072038D" w:rsidRDefault="0072038D" w:rsidP="00B4537B">
            <w:pPr>
              <w:spacing w:line="276" w:lineRule="auto"/>
              <w:jc w:val="center"/>
            </w:pPr>
            <w:r w:rsidRPr="1BC2F058">
              <w:rPr>
                <w:rFonts w:eastAsia="Arial" w:cs="Arial"/>
              </w:rPr>
              <w:t xml:space="preserve"> </w:t>
            </w:r>
          </w:p>
        </w:tc>
      </w:tr>
      <w:tr w:rsidR="0072038D" w14:paraId="677D4890" w14:textId="77777777" w:rsidTr="00716867">
        <w:trPr>
          <w:gridAfter w:val="1"/>
          <w:wAfter w:w="360" w:type="dxa"/>
        </w:trPr>
        <w:tc>
          <w:tcPr>
            <w:tcW w:w="3539" w:type="dxa"/>
            <w:tcBorders>
              <w:top w:val="nil"/>
              <w:left w:val="nil"/>
              <w:bottom w:val="nil"/>
              <w:right w:val="nil"/>
            </w:tcBorders>
            <w:shd w:val="clear" w:color="auto" w:fill="EFF7CE"/>
          </w:tcPr>
          <w:p w14:paraId="1B7E3BA1" w14:textId="77777777" w:rsidR="0072038D"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54C25027" w14:textId="77777777" w:rsidR="0072038D" w:rsidRDefault="0072038D" w:rsidP="00B4537B">
            <w:pPr>
              <w:spacing w:line="276" w:lineRule="auto"/>
              <w:rPr>
                <w:rFonts w:eastAsia="Arial" w:cs="Arial"/>
                <w:i/>
                <w:iCs/>
                <w:color w:val="000000" w:themeColor="text1"/>
              </w:rPr>
            </w:pPr>
            <w:r w:rsidRPr="1BC2F058">
              <w:rPr>
                <w:rFonts w:eastAsia="Arial" w:cs="Arial"/>
                <w:i/>
                <w:iCs/>
                <w:color w:val="000000" w:themeColor="text1"/>
              </w:rPr>
              <w:t>Other impacts</w:t>
            </w:r>
          </w:p>
        </w:tc>
        <w:tc>
          <w:tcPr>
            <w:tcW w:w="1689" w:type="dxa"/>
            <w:gridSpan w:val="2"/>
            <w:tcBorders>
              <w:top w:val="nil"/>
              <w:left w:val="nil"/>
              <w:bottom w:val="single" w:sz="4" w:space="0" w:color="auto"/>
              <w:right w:val="nil"/>
            </w:tcBorders>
            <w:shd w:val="clear" w:color="auto" w:fill="EFF7CE"/>
          </w:tcPr>
          <w:p w14:paraId="3D89B8A4" w14:textId="77777777" w:rsidR="0072038D" w:rsidRDefault="0072038D" w:rsidP="00B4537B">
            <w:pPr>
              <w:spacing w:line="276" w:lineRule="auto"/>
              <w:jc w:val="center"/>
              <w:rPr>
                <w:rFonts w:eastAsia="Arial" w:cs="Arial"/>
              </w:rPr>
            </w:pPr>
          </w:p>
        </w:tc>
      </w:tr>
      <w:tr w:rsidR="0072038D" w14:paraId="05CB5D8E" w14:textId="77777777" w:rsidTr="00716867">
        <w:trPr>
          <w:gridAfter w:val="1"/>
          <w:wAfter w:w="360" w:type="dxa"/>
        </w:trPr>
        <w:tc>
          <w:tcPr>
            <w:tcW w:w="3539" w:type="dxa"/>
            <w:tcBorders>
              <w:top w:val="nil"/>
              <w:left w:val="nil"/>
              <w:bottom w:val="nil"/>
              <w:right w:val="nil"/>
            </w:tcBorders>
            <w:shd w:val="clear" w:color="auto" w:fill="EFF7CE"/>
          </w:tcPr>
          <w:p w14:paraId="4C55A61C"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0CD26C4C" w14:textId="77777777" w:rsidR="0072038D" w:rsidRDefault="0072038D" w:rsidP="00B4537B">
            <w:pPr>
              <w:spacing w:line="276" w:lineRule="auto"/>
            </w:pPr>
            <w:r w:rsidRPr="1BC2F058">
              <w:rPr>
                <w:rFonts w:eastAsia="Arial" w:cs="Arial"/>
                <w:color w:val="000000" w:themeColor="text1"/>
              </w:rPr>
              <w:t>Reduced costs</w:t>
            </w:r>
          </w:p>
        </w:tc>
        <w:tc>
          <w:tcPr>
            <w:tcW w:w="1689" w:type="dxa"/>
            <w:gridSpan w:val="2"/>
            <w:tcBorders>
              <w:top w:val="single" w:sz="4" w:space="0" w:color="auto"/>
              <w:left w:val="single" w:sz="4" w:space="0" w:color="auto"/>
              <w:bottom w:val="single" w:sz="4" w:space="0" w:color="auto"/>
              <w:right w:val="single" w:sz="4" w:space="0" w:color="auto"/>
            </w:tcBorders>
          </w:tcPr>
          <w:p w14:paraId="7F915734" w14:textId="77777777" w:rsidR="0072038D" w:rsidRDefault="0072038D" w:rsidP="00B4537B">
            <w:pPr>
              <w:spacing w:line="276" w:lineRule="auto"/>
              <w:jc w:val="center"/>
            </w:pPr>
            <w:r>
              <w:t>+</w:t>
            </w:r>
          </w:p>
        </w:tc>
      </w:tr>
      <w:tr w:rsidR="0072038D" w14:paraId="5022B86E" w14:textId="77777777" w:rsidTr="00716867">
        <w:trPr>
          <w:gridAfter w:val="1"/>
          <w:wAfter w:w="360" w:type="dxa"/>
        </w:trPr>
        <w:tc>
          <w:tcPr>
            <w:tcW w:w="3539" w:type="dxa"/>
            <w:tcBorders>
              <w:top w:val="nil"/>
              <w:left w:val="nil"/>
              <w:bottom w:val="nil"/>
              <w:right w:val="nil"/>
            </w:tcBorders>
            <w:shd w:val="clear" w:color="auto" w:fill="EFF7CE"/>
          </w:tcPr>
          <w:p w14:paraId="65D0C735"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1577260E" w14:textId="77777777" w:rsidR="0072038D" w:rsidRDefault="0072038D" w:rsidP="00B4537B">
            <w:pPr>
              <w:spacing w:line="276" w:lineRule="auto"/>
            </w:pPr>
            <w:r w:rsidRPr="1BC2F058">
              <w:rPr>
                <w:rFonts w:eastAsia="Arial" w:cs="Arial"/>
                <w:color w:val="000000" w:themeColor="text1"/>
              </w:rPr>
              <w:t>Improved welfare</w:t>
            </w:r>
          </w:p>
        </w:tc>
        <w:tc>
          <w:tcPr>
            <w:tcW w:w="1689" w:type="dxa"/>
            <w:gridSpan w:val="2"/>
            <w:tcBorders>
              <w:top w:val="single" w:sz="4" w:space="0" w:color="auto"/>
              <w:left w:val="single" w:sz="4" w:space="0" w:color="auto"/>
              <w:bottom w:val="single" w:sz="4" w:space="0" w:color="auto"/>
              <w:right w:val="single" w:sz="4" w:space="0" w:color="auto"/>
            </w:tcBorders>
          </w:tcPr>
          <w:p w14:paraId="16FBACD9" w14:textId="77777777" w:rsidR="0072038D" w:rsidRDefault="0072038D" w:rsidP="00B4537B">
            <w:pPr>
              <w:spacing w:line="276" w:lineRule="auto"/>
              <w:jc w:val="center"/>
            </w:pPr>
            <w:r>
              <w:t>+</w:t>
            </w:r>
          </w:p>
        </w:tc>
      </w:tr>
      <w:tr w:rsidR="0072038D" w14:paraId="0923917E" w14:textId="77777777" w:rsidTr="00716867">
        <w:trPr>
          <w:gridAfter w:val="1"/>
          <w:wAfter w:w="360" w:type="dxa"/>
        </w:trPr>
        <w:tc>
          <w:tcPr>
            <w:tcW w:w="3539" w:type="dxa"/>
            <w:tcBorders>
              <w:top w:val="nil"/>
              <w:left w:val="nil"/>
              <w:bottom w:val="nil"/>
              <w:right w:val="nil"/>
            </w:tcBorders>
            <w:shd w:val="clear" w:color="auto" w:fill="EFF7CE"/>
          </w:tcPr>
          <w:p w14:paraId="5F0A2542"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nil"/>
            </w:tcBorders>
            <w:shd w:val="clear" w:color="auto" w:fill="EFF7CE"/>
          </w:tcPr>
          <w:p w14:paraId="234431E4"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0A3AB44D" w14:textId="77777777" w:rsidR="0072038D" w:rsidRDefault="0072038D" w:rsidP="00B4537B">
            <w:pPr>
              <w:spacing w:line="276" w:lineRule="auto"/>
              <w:jc w:val="center"/>
            </w:pPr>
            <w:r w:rsidRPr="1BC2F058">
              <w:rPr>
                <w:rFonts w:eastAsia="Arial" w:cs="Arial"/>
              </w:rPr>
              <w:t xml:space="preserve"> </w:t>
            </w:r>
          </w:p>
        </w:tc>
      </w:tr>
      <w:tr w:rsidR="0072038D" w14:paraId="186D30FE" w14:textId="77777777" w:rsidTr="00716867">
        <w:trPr>
          <w:gridAfter w:val="1"/>
          <w:wAfter w:w="360" w:type="dxa"/>
        </w:trPr>
        <w:tc>
          <w:tcPr>
            <w:tcW w:w="3539" w:type="dxa"/>
            <w:tcBorders>
              <w:top w:val="nil"/>
              <w:left w:val="nil"/>
              <w:bottom w:val="nil"/>
              <w:right w:val="nil"/>
            </w:tcBorders>
            <w:shd w:val="clear" w:color="auto" w:fill="D0E96C"/>
          </w:tcPr>
          <w:p w14:paraId="349145FF" w14:textId="77777777" w:rsidR="0072038D" w:rsidRDefault="0072038D" w:rsidP="00B4537B">
            <w:pPr>
              <w:spacing w:line="276" w:lineRule="auto"/>
            </w:pPr>
            <w:r w:rsidRPr="1BC2F058">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44371C75"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114B7FA9" w14:textId="77777777" w:rsidR="0072038D" w:rsidRDefault="0072038D" w:rsidP="00B4537B">
            <w:pPr>
              <w:spacing w:line="276" w:lineRule="auto"/>
              <w:jc w:val="center"/>
            </w:pPr>
            <w:r w:rsidRPr="1BC2F058">
              <w:rPr>
                <w:rFonts w:eastAsia="Arial" w:cs="Arial"/>
              </w:rPr>
              <w:t xml:space="preserve"> </w:t>
            </w:r>
          </w:p>
        </w:tc>
      </w:tr>
      <w:tr w:rsidR="0072038D" w14:paraId="065C22D1" w14:textId="77777777" w:rsidTr="00716867">
        <w:trPr>
          <w:gridAfter w:val="1"/>
          <w:wAfter w:w="360" w:type="dxa"/>
        </w:trPr>
        <w:tc>
          <w:tcPr>
            <w:tcW w:w="3539" w:type="dxa"/>
            <w:tcBorders>
              <w:top w:val="nil"/>
              <w:left w:val="nil"/>
              <w:bottom w:val="nil"/>
              <w:right w:val="nil"/>
            </w:tcBorders>
            <w:shd w:val="clear" w:color="auto" w:fill="EFF7CE"/>
          </w:tcPr>
          <w:p w14:paraId="2FFD3566"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1FF65B94"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49240838" w14:textId="77777777" w:rsidR="0072038D" w:rsidRDefault="0072038D" w:rsidP="00B4537B">
            <w:pPr>
              <w:spacing w:line="276" w:lineRule="auto"/>
              <w:jc w:val="center"/>
            </w:pPr>
            <w:r>
              <w:t>£-£££</w:t>
            </w:r>
          </w:p>
        </w:tc>
      </w:tr>
      <w:tr w:rsidR="0072038D" w14:paraId="00068878" w14:textId="77777777" w:rsidTr="00716867">
        <w:trPr>
          <w:gridAfter w:val="1"/>
          <w:wAfter w:w="360" w:type="dxa"/>
        </w:trPr>
        <w:tc>
          <w:tcPr>
            <w:tcW w:w="3539" w:type="dxa"/>
            <w:tcBorders>
              <w:top w:val="nil"/>
              <w:left w:val="nil"/>
              <w:bottom w:val="nil"/>
              <w:right w:val="nil"/>
            </w:tcBorders>
            <w:shd w:val="clear" w:color="auto" w:fill="EFF7CE"/>
          </w:tcPr>
          <w:p w14:paraId="17B05092"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nil"/>
            </w:tcBorders>
            <w:shd w:val="clear" w:color="auto" w:fill="EFF7CE"/>
          </w:tcPr>
          <w:p w14:paraId="620F9DB2"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0C219966" w14:textId="77777777" w:rsidR="0072038D" w:rsidRDefault="0072038D" w:rsidP="00B4537B">
            <w:pPr>
              <w:spacing w:line="276" w:lineRule="auto"/>
              <w:jc w:val="center"/>
            </w:pPr>
            <w:r w:rsidRPr="1BC2F058">
              <w:rPr>
                <w:rFonts w:eastAsia="Arial" w:cs="Arial"/>
              </w:rPr>
              <w:t xml:space="preserve"> </w:t>
            </w:r>
          </w:p>
        </w:tc>
      </w:tr>
      <w:tr w:rsidR="0072038D" w14:paraId="5F44EB7E" w14:textId="77777777" w:rsidTr="00716867">
        <w:trPr>
          <w:gridAfter w:val="1"/>
          <w:wAfter w:w="360" w:type="dxa"/>
        </w:trPr>
        <w:tc>
          <w:tcPr>
            <w:tcW w:w="3539" w:type="dxa"/>
            <w:tcBorders>
              <w:top w:val="nil"/>
              <w:left w:val="nil"/>
              <w:bottom w:val="nil"/>
              <w:right w:val="nil"/>
            </w:tcBorders>
            <w:shd w:val="clear" w:color="auto" w:fill="D0E96C"/>
          </w:tcPr>
          <w:p w14:paraId="15AE0FBB" w14:textId="77777777" w:rsidR="0072038D" w:rsidRDefault="0072038D" w:rsidP="00B4537B">
            <w:pPr>
              <w:spacing w:line="276" w:lineRule="auto"/>
            </w:pPr>
            <w:r w:rsidRPr="1BC2F058">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519E2BE3"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3C067861" w14:textId="77777777" w:rsidR="0072038D" w:rsidRDefault="0072038D" w:rsidP="00B4537B">
            <w:pPr>
              <w:spacing w:line="276" w:lineRule="auto"/>
              <w:jc w:val="center"/>
            </w:pPr>
            <w:r w:rsidRPr="1BC2F058">
              <w:rPr>
                <w:rFonts w:eastAsia="Arial" w:cs="Arial"/>
              </w:rPr>
              <w:t xml:space="preserve"> </w:t>
            </w:r>
          </w:p>
        </w:tc>
      </w:tr>
      <w:tr w:rsidR="0072038D" w14:paraId="127E3926" w14:textId="77777777" w:rsidTr="00716867">
        <w:trPr>
          <w:gridAfter w:val="1"/>
          <w:wAfter w:w="360" w:type="dxa"/>
        </w:trPr>
        <w:tc>
          <w:tcPr>
            <w:tcW w:w="3539" w:type="dxa"/>
            <w:tcBorders>
              <w:top w:val="nil"/>
              <w:left w:val="nil"/>
              <w:bottom w:val="nil"/>
              <w:right w:val="nil"/>
            </w:tcBorders>
            <w:shd w:val="clear" w:color="auto" w:fill="EFF7CE"/>
          </w:tcPr>
          <w:p w14:paraId="720B1AD6"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2F116A52"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4A2898E4" w14:textId="77777777" w:rsidR="0072038D" w:rsidRDefault="0072038D" w:rsidP="00B4537B">
            <w:pPr>
              <w:spacing w:line="276" w:lineRule="auto"/>
              <w:jc w:val="center"/>
            </w:pPr>
            <w:r>
              <w:t>Moderate</w:t>
            </w:r>
          </w:p>
        </w:tc>
      </w:tr>
      <w:tr w:rsidR="0072038D" w14:paraId="3F2518F6" w14:textId="77777777" w:rsidTr="00716867">
        <w:trPr>
          <w:gridAfter w:val="1"/>
          <w:wAfter w:w="360" w:type="dxa"/>
        </w:trPr>
        <w:tc>
          <w:tcPr>
            <w:tcW w:w="3539" w:type="dxa"/>
            <w:tcBorders>
              <w:top w:val="nil"/>
              <w:left w:val="nil"/>
              <w:bottom w:val="nil"/>
              <w:right w:val="nil"/>
            </w:tcBorders>
            <w:shd w:val="clear" w:color="auto" w:fill="EFF7CE"/>
          </w:tcPr>
          <w:p w14:paraId="0F6323E0"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nil"/>
            </w:tcBorders>
            <w:shd w:val="clear" w:color="auto" w:fill="EFF7CE"/>
          </w:tcPr>
          <w:p w14:paraId="6963FD46"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3BF84969" w14:textId="77777777" w:rsidR="0072038D" w:rsidRDefault="0072038D" w:rsidP="00B4537B">
            <w:pPr>
              <w:spacing w:line="276" w:lineRule="auto"/>
              <w:jc w:val="center"/>
            </w:pPr>
            <w:r w:rsidRPr="1BC2F058">
              <w:rPr>
                <w:rFonts w:eastAsia="Arial" w:cs="Arial"/>
              </w:rPr>
              <w:t xml:space="preserve"> </w:t>
            </w:r>
          </w:p>
        </w:tc>
      </w:tr>
      <w:tr w:rsidR="0072038D" w14:paraId="66040378" w14:textId="77777777" w:rsidTr="00716867">
        <w:trPr>
          <w:gridAfter w:val="1"/>
          <w:wAfter w:w="360" w:type="dxa"/>
        </w:trPr>
        <w:tc>
          <w:tcPr>
            <w:tcW w:w="3539" w:type="dxa"/>
            <w:tcBorders>
              <w:top w:val="nil"/>
              <w:left w:val="nil"/>
              <w:bottom w:val="nil"/>
              <w:right w:val="nil"/>
            </w:tcBorders>
            <w:shd w:val="clear" w:color="auto" w:fill="D0E96C"/>
          </w:tcPr>
          <w:p w14:paraId="0D3B6AB7" w14:textId="77777777" w:rsidR="0072038D" w:rsidRDefault="0072038D" w:rsidP="00B4537B">
            <w:pPr>
              <w:spacing w:line="276" w:lineRule="auto"/>
            </w:pPr>
            <w:r w:rsidRPr="1BC2F058">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3B799DB0"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43A32D0C" w14:textId="77777777" w:rsidR="0072038D" w:rsidRDefault="0072038D" w:rsidP="00B4537B">
            <w:pPr>
              <w:spacing w:line="276" w:lineRule="auto"/>
              <w:jc w:val="center"/>
            </w:pPr>
            <w:r w:rsidRPr="1BC2F058">
              <w:rPr>
                <w:rFonts w:eastAsia="Arial" w:cs="Arial"/>
              </w:rPr>
              <w:t xml:space="preserve"> </w:t>
            </w:r>
          </w:p>
        </w:tc>
      </w:tr>
      <w:tr w:rsidR="0072038D" w14:paraId="46F5205E" w14:textId="77777777" w:rsidTr="00716867">
        <w:trPr>
          <w:gridAfter w:val="1"/>
          <w:wAfter w:w="360" w:type="dxa"/>
        </w:trPr>
        <w:tc>
          <w:tcPr>
            <w:tcW w:w="3539" w:type="dxa"/>
            <w:tcBorders>
              <w:top w:val="nil"/>
              <w:left w:val="nil"/>
              <w:bottom w:val="nil"/>
              <w:right w:val="nil"/>
            </w:tcBorders>
            <w:shd w:val="clear" w:color="auto" w:fill="EFF7CE"/>
          </w:tcPr>
          <w:p w14:paraId="4305F1D4"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561B26AF" w14:textId="77777777" w:rsidR="0072038D" w:rsidRDefault="0072038D" w:rsidP="00B4537B">
            <w:pPr>
              <w:spacing w:line="276" w:lineRule="auto"/>
            </w:pPr>
            <w:r w:rsidRPr="1BC2F058">
              <w:rPr>
                <w:rFonts w:eastAsia="Arial" w:cs="Arial"/>
                <w:color w:val="000000" w:themeColor="text1"/>
              </w:rPr>
              <w:t>Quality</w:t>
            </w:r>
          </w:p>
        </w:tc>
        <w:tc>
          <w:tcPr>
            <w:tcW w:w="1689" w:type="dxa"/>
            <w:gridSpan w:val="2"/>
            <w:tcBorders>
              <w:top w:val="single" w:sz="4" w:space="0" w:color="auto"/>
              <w:left w:val="single" w:sz="4" w:space="0" w:color="auto"/>
              <w:bottom w:val="single" w:sz="4" w:space="0" w:color="auto"/>
              <w:right w:val="single" w:sz="4" w:space="0" w:color="auto"/>
            </w:tcBorders>
          </w:tcPr>
          <w:p w14:paraId="6AA7EB27" w14:textId="77777777" w:rsidR="0072038D" w:rsidRDefault="0072038D" w:rsidP="00B4537B">
            <w:pPr>
              <w:spacing w:line="276" w:lineRule="auto"/>
              <w:jc w:val="center"/>
            </w:pPr>
            <w:r>
              <w:t>High</w:t>
            </w:r>
          </w:p>
        </w:tc>
      </w:tr>
      <w:tr w:rsidR="0072038D" w14:paraId="484B75FA" w14:textId="77777777" w:rsidTr="00716867">
        <w:trPr>
          <w:gridAfter w:val="1"/>
          <w:wAfter w:w="360" w:type="dxa"/>
        </w:trPr>
        <w:tc>
          <w:tcPr>
            <w:tcW w:w="3539" w:type="dxa"/>
            <w:tcBorders>
              <w:top w:val="nil"/>
              <w:left w:val="nil"/>
              <w:bottom w:val="nil"/>
              <w:right w:val="nil"/>
            </w:tcBorders>
            <w:shd w:val="clear" w:color="auto" w:fill="EFF7CE"/>
          </w:tcPr>
          <w:p w14:paraId="44E790E3"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02AE2D09" w14:textId="77777777" w:rsidR="0072038D" w:rsidRDefault="0072038D" w:rsidP="00B4537B">
            <w:pPr>
              <w:spacing w:line="276" w:lineRule="auto"/>
            </w:pPr>
            <w:r w:rsidRPr="1BC2F058">
              <w:rPr>
                <w:rFonts w:eastAsia="Arial" w:cs="Arial"/>
                <w:color w:val="000000" w:themeColor="text1"/>
              </w:rPr>
              <w:t>Context</w:t>
            </w:r>
          </w:p>
        </w:tc>
        <w:tc>
          <w:tcPr>
            <w:tcW w:w="1689" w:type="dxa"/>
            <w:gridSpan w:val="2"/>
            <w:tcBorders>
              <w:top w:val="single" w:sz="4" w:space="0" w:color="auto"/>
              <w:left w:val="single" w:sz="8" w:space="0" w:color="auto"/>
              <w:bottom w:val="single" w:sz="8" w:space="0" w:color="auto"/>
              <w:right w:val="single" w:sz="8" w:space="0" w:color="auto"/>
            </w:tcBorders>
          </w:tcPr>
          <w:p w14:paraId="6F025A34" w14:textId="3623E81B" w:rsidR="0072038D" w:rsidRDefault="004C68DB" w:rsidP="00B4537B">
            <w:pPr>
              <w:spacing w:line="276" w:lineRule="auto"/>
              <w:jc w:val="center"/>
            </w:pPr>
            <w:r>
              <w:t>Moderate</w:t>
            </w:r>
          </w:p>
        </w:tc>
      </w:tr>
      <w:tr w:rsidR="0072038D" w14:paraId="766AA9B0" w14:textId="77777777" w:rsidTr="00716867">
        <w:trPr>
          <w:gridAfter w:val="1"/>
          <w:wAfter w:w="360" w:type="dxa"/>
        </w:trPr>
        <w:tc>
          <w:tcPr>
            <w:tcW w:w="3539" w:type="dxa"/>
            <w:tcBorders>
              <w:top w:val="nil"/>
              <w:left w:val="nil"/>
              <w:bottom w:val="nil"/>
              <w:right w:val="nil"/>
            </w:tcBorders>
            <w:shd w:val="clear" w:color="auto" w:fill="EFF7CE"/>
          </w:tcPr>
          <w:p w14:paraId="11F9D6C2"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38B08946" w14:textId="77777777" w:rsidR="0072038D" w:rsidRDefault="0072038D" w:rsidP="00B4537B">
            <w:pPr>
              <w:spacing w:line="276" w:lineRule="auto"/>
            </w:pPr>
            <w:r w:rsidRPr="1BC2F058">
              <w:rPr>
                <w:rFonts w:eastAsia="Arial" w:cs="Arial"/>
                <w:color w:val="000000" w:themeColor="text1"/>
              </w:rPr>
              <w:t>Overall</w:t>
            </w:r>
          </w:p>
        </w:tc>
        <w:tc>
          <w:tcPr>
            <w:tcW w:w="1689" w:type="dxa"/>
            <w:gridSpan w:val="2"/>
            <w:tcBorders>
              <w:top w:val="single" w:sz="8" w:space="0" w:color="auto"/>
              <w:left w:val="single" w:sz="8" w:space="0" w:color="auto"/>
              <w:bottom w:val="single" w:sz="8" w:space="0" w:color="auto"/>
              <w:right w:val="single" w:sz="8" w:space="0" w:color="auto"/>
            </w:tcBorders>
          </w:tcPr>
          <w:p w14:paraId="678F1021" w14:textId="5EB0D0E2" w:rsidR="0072038D" w:rsidRDefault="004C68DB" w:rsidP="00B4537B">
            <w:pPr>
              <w:spacing w:line="276" w:lineRule="auto"/>
              <w:jc w:val="center"/>
            </w:pPr>
            <w:r>
              <w:t>Moderate</w:t>
            </w:r>
          </w:p>
        </w:tc>
      </w:tr>
      <w:tr w:rsidR="0072038D" w14:paraId="4A0EFC0E" w14:textId="77777777" w:rsidTr="00716867">
        <w:tc>
          <w:tcPr>
            <w:tcW w:w="3539" w:type="dxa"/>
            <w:tcBorders>
              <w:top w:val="nil"/>
              <w:left w:val="nil"/>
              <w:bottom w:val="nil"/>
              <w:right w:val="nil"/>
            </w:tcBorders>
            <w:vAlign w:val="center"/>
          </w:tcPr>
          <w:p w14:paraId="74FCADC2" w14:textId="77777777" w:rsidR="0072038D" w:rsidRDefault="0072038D" w:rsidP="00B4537B">
            <w:pPr>
              <w:spacing w:line="276" w:lineRule="auto"/>
            </w:pPr>
          </w:p>
        </w:tc>
        <w:tc>
          <w:tcPr>
            <w:tcW w:w="236" w:type="dxa"/>
            <w:tcBorders>
              <w:top w:val="nil"/>
              <w:left w:val="nil"/>
              <w:bottom w:val="nil"/>
              <w:right w:val="nil"/>
            </w:tcBorders>
            <w:vAlign w:val="center"/>
          </w:tcPr>
          <w:p w14:paraId="1CA2F02D"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31E4BC33" w14:textId="77777777" w:rsidR="0072038D" w:rsidRDefault="0072038D" w:rsidP="00B4537B">
            <w:pPr>
              <w:spacing w:line="276" w:lineRule="auto"/>
            </w:pPr>
          </w:p>
        </w:tc>
        <w:tc>
          <w:tcPr>
            <w:tcW w:w="1624" w:type="dxa"/>
            <w:gridSpan w:val="2"/>
            <w:tcBorders>
              <w:top w:val="single" w:sz="8" w:space="0" w:color="auto"/>
              <w:left w:val="nil"/>
              <w:bottom w:val="nil"/>
              <w:right w:val="nil"/>
            </w:tcBorders>
            <w:vAlign w:val="center"/>
          </w:tcPr>
          <w:p w14:paraId="2F14BFCE" w14:textId="77777777" w:rsidR="0072038D" w:rsidRDefault="0072038D" w:rsidP="00B4537B">
            <w:pPr>
              <w:spacing w:line="276" w:lineRule="auto"/>
            </w:pPr>
          </w:p>
        </w:tc>
      </w:tr>
    </w:tbl>
    <w:p w14:paraId="3BE88418" w14:textId="272ED474" w:rsidR="00CC5EE8" w:rsidRDefault="0072038D" w:rsidP="00B4537B">
      <w:pPr>
        <w:spacing w:line="276" w:lineRule="auto"/>
        <w:rPr>
          <w:rFonts w:eastAsia="Arial" w:cs="Arial"/>
          <w:i/>
          <w:iCs/>
        </w:rPr>
      </w:pPr>
      <w:r w:rsidRPr="1BC2F058">
        <w:rPr>
          <w:rFonts w:eastAsia="Arial" w:cs="Arial"/>
          <w:i/>
          <w:iCs/>
        </w:rPr>
        <w:t xml:space="preserve"> </w:t>
      </w:r>
      <w:r w:rsidR="00CC5EE8">
        <w:rPr>
          <w:rFonts w:eastAsia="Arial" w:cs="Arial"/>
          <w:i/>
          <w:iCs/>
        </w:rPr>
        <w:br w:type="page"/>
      </w:r>
    </w:p>
    <w:p w14:paraId="11E2B86A" w14:textId="61009C9B" w:rsidR="0072038D" w:rsidRPr="00CC5EE8" w:rsidRDefault="0072038D" w:rsidP="00B4537B">
      <w:pPr>
        <w:spacing w:line="276" w:lineRule="auto"/>
        <w:rPr>
          <w:b/>
          <w:bCs/>
        </w:rPr>
      </w:pPr>
      <w:r w:rsidRPr="00CC5EE8">
        <w:rPr>
          <w:b/>
          <w:bCs/>
        </w:rPr>
        <w:t>Narrative Summary</w:t>
      </w:r>
    </w:p>
    <w:p w14:paraId="41C97C38" w14:textId="77777777" w:rsidR="0072038D" w:rsidRDefault="0072038D" w:rsidP="00B4537B">
      <w:pPr>
        <w:spacing w:line="276" w:lineRule="auto"/>
      </w:pPr>
      <w:r w:rsidRPr="082C0BE4">
        <w:rPr>
          <w:rFonts w:eastAsia="Arial" w:cs="Arial"/>
          <w:b/>
          <w:bCs/>
        </w:rPr>
        <w:t>1. What is the practice?</w:t>
      </w:r>
    </w:p>
    <w:p w14:paraId="69AF55A5" w14:textId="6B41CF4B" w:rsidR="0072038D" w:rsidRDefault="0072038D" w:rsidP="00B4537B">
      <w:pPr>
        <w:spacing w:line="276" w:lineRule="auto"/>
        <w:rPr>
          <w:rFonts w:eastAsia="Arial" w:cs="Arial"/>
          <w:i/>
          <w:iCs/>
        </w:rPr>
      </w:pPr>
      <w:r w:rsidRPr="082C0BE4">
        <w:rPr>
          <w:rFonts w:eastAsia="Arial" w:cs="Arial"/>
          <w:color w:val="000000" w:themeColor="text1"/>
        </w:rPr>
        <w:t xml:space="preserve">Hygiene and biosecurity measures work together to prevent infection. Effective hygiene management reduces the pressure of infection and exposure to bacteria, virus and parasites that may cause diarrhoea. Biosecurity management helps to prevent these pathogens from entering the farm or farm compartment, and from spreading between different buildings/barns, breaking the disease transmission cycle. In clean and disinfected accommodation, where neither the same air space nor environment is shared with older pigs, newly weaned pigs will be less challenged and have less outbreaks of </w:t>
      </w:r>
      <w:r w:rsidR="00FF3304">
        <w:rPr>
          <w:rFonts w:eastAsia="Arial" w:cs="Arial"/>
          <w:color w:val="000000" w:themeColor="text1"/>
        </w:rPr>
        <w:t>PWD</w:t>
      </w:r>
      <w:r w:rsidRPr="082C0BE4">
        <w:rPr>
          <w:rFonts w:eastAsia="Arial" w:cs="Arial"/>
          <w:color w:val="000000" w:themeColor="text1"/>
        </w:rPr>
        <w:t xml:space="preserve">. Mortality is reduced due to less diarrhoea and other diseases. An all-in-all-out approach to weaner accommodation is advised to allow thorough cleaning and disinfection between batches. This process should allow for: i) removal of organic matter; ii) soaking with a mix of cold water and detergent; iii) washing, preferably with hot water and under pressure; </w:t>
      </w:r>
      <w:r w:rsidR="00914043">
        <w:rPr>
          <w:rFonts w:eastAsia="Arial" w:cs="Arial"/>
          <w:color w:val="000000" w:themeColor="text1"/>
        </w:rPr>
        <w:t xml:space="preserve">iv) drying; </w:t>
      </w:r>
      <w:r w:rsidRPr="082C0BE4">
        <w:rPr>
          <w:rFonts w:eastAsia="Arial" w:cs="Arial"/>
          <w:color w:val="000000" w:themeColor="text1"/>
        </w:rPr>
        <w:t>v) disinfecting, with an approved product used at the recommended strength and applied at low pressure; and v</w:t>
      </w:r>
      <w:r w:rsidR="00914043">
        <w:rPr>
          <w:rFonts w:eastAsia="Arial" w:cs="Arial"/>
          <w:color w:val="000000" w:themeColor="text1"/>
        </w:rPr>
        <w:t>i</w:t>
      </w:r>
      <w:r w:rsidRPr="082C0BE4">
        <w:rPr>
          <w:rFonts w:eastAsia="Arial" w:cs="Arial"/>
          <w:color w:val="000000" w:themeColor="text1"/>
        </w:rPr>
        <w:t>) drying</w:t>
      </w:r>
      <w:r w:rsidR="006D4B6B">
        <w:rPr>
          <w:rFonts w:eastAsia="Arial" w:cs="Arial"/>
          <w:color w:val="000000" w:themeColor="text1"/>
        </w:rPr>
        <w:t>.</w:t>
      </w:r>
    </w:p>
    <w:p w14:paraId="6660C80C" w14:textId="1B6C7709" w:rsidR="0072038D" w:rsidRDefault="0072038D" w:rsidP="00B4537B">
      <w:pPr>
        <w:spacing w:line="276" w:lineRule="auto"/>
        <w:rPr>
          <w:rFonts w:eastAsia="Arial" w:cs="Arial"/>
          <w:b/>
          <w:bCs/>
        </w:rPr>
      </w:pPr>
      <w:r w:rsidRPr="1BC2F058">
        <w:rPr>
          <w:rFonts w:eastAsia="Arial" w:cs="Arial"/>
          <w:b/>
          <w:bCs/>
        </w:rPr>
        <w:t>2. How effective is it?</w:t>
      </w:r>
    </w:p>
    <w:p w14:paraId="2B1F6498" w14:textId="514A11F9" w:rsidR="00D62F16" w:rsidRDefault="00D62F16" w:rsidP="00B4537B">
      <w:pPr>
        <w:spacing w:line="276" w:lineRule="auto"/>
      </w:pPr>
      <w:r w:rsidRPr="00D62F16">
        <w:t xml:space="preserve">Considering different </w:t>
      </w:r>
      <w:r>
        <w:t>hygiene and biosecurity measures which can be implemented this can be considered</w:t>
      </w:r>
      <w:r w:rsidRPr="00D62F16">
        <w:t xml:space="preserve"> an effective practice to reduce PWD. </w:t>
      </w:r>
      <w:r>
        <w:t xml:space="preserve">If the problem causing PWD on farm is directly linked with pathogens, the elimination of these agents from the environment will directly decrease or prevent exposure to it, leading to a reduction of </w:t>
      </w:r>
      <w:r w:rsidR="00FF3304">
        <w:t>PWD</w:t>
      </w:r>
      <w:r>
        <w:t xml:space="preserve">. Hygiene measures between compartments (which can be considered as “internal biosecurity measures”) are likely to break the transmission cycle between older animals and younger animals. Using only clothing and footing specific to each barn is an effective way of preventing the spread of disease on farm. Other measures such as </w:t>
      </w:r>
      <w:r w:rsidR="019168DA">
        <w:t>control of</w:t>
      </w:r>
      <w:r>
        <w:t xml:space="preserve"> </w:t>
      </w:r>
      <w:r w:rsidR="00443B0B">
        <w:t>pests</w:t>
      </w:r>
      <w:r>
        <w:t xml:space="preserve"> will prevent the spread of disease. </w:t>
      </w:r>
      <w:r w:rsidRPr="00D62F16">
        <w:t>The scale of effectiveness will depend on the underlying issues behind the PWD.</w:t>
      </w:r>
    </w:p>
    <w:p w14:paraId="2AC97F87" w14:textId="158B1A95" w:rsidR="0072038D" w:rsidRDefault="0072038D" w:rsidP="00B4537B">
      <w:pPr>
        <w:spacing w:line="276" w:lineRule="auto"/>
        <w:rPr>
          <w:rFonts w:eastAsia="Arial" w:cs="Arial"/>
          <w:b/>
          <w:bCs/>
        </w:rPr>
      </w:pPr>
      <w:r w:rsidRPr="1BC2F058">
        <w:rPr>
          <w:rFonts w:eastAsia="Arial" w:cs="Arial"/>
          <w:b/>
          <w:bCs/>
        </w:rPr>
        <w:t>3. Where does it work?</w:t>
      </w:r>
    </w:p>
    <w:p w14:paraId="14877902" w14:textId="7316B634" w:rsidR="00D62F16" w:rsidRDefault="00D62F16" w:rsidP="00B4537B">
      <w:pPr>
        <w:spacing w:line="276" w:lineRule="auto"/>
      </w:pPr>
      <w:r>
        <w:t xml:space="preserve">This practice works in farm compartments where pigs are housed before and after weaning, mostly. However, any farm area where materials used for handling pigs around this age is stored may be included in hygiene and biosecurity practices. The objective of these practices is to clean and disinfect areas contaminated with pathogens causative of disease, particularly pathogenic </w:t>
      </w:r>
      <w:r w:rsidR="00520C77" w:rsidRPr="00520C77">
        <w:rPr>
          <w:i/>
          <w:iCs/>
        </w:rPr>
        <w:t>E. coli</w:t>
      </w:r>
      <w:r>
        <w:t xml:space="preserve"> so that pigs</w:t>
      </w:r>
      <w:r w:rsidR="049A308A">
        <w:t>’</w:t>
      </w:r>
      <w:r>
        <w:t xml:space="preserve"> exposure to it is minimized. External biosecurity measures in place will prevent the introduction of disease from external sources.</w:t>
      </w:r>
    </w:p>
    <w:p w14:paraId="78094E77" w14:textId="2B3135CD" w:rsidR="0072038D" w:rsidRDefault="0072038D" w:rsidP="00B4537B">
      <w:pPr>
        <w:spacing w:line="276" w:lineRule="auto"/>
        <w:rPr>
          <w:rFonts w:eastAsia="Arial" w:cs="Arial"/>
          <w:b/>
          <w:bCs/>
        </w:rPr>
      </w:pPr>
      <w:r w:rsidRPr="1BC2F058">
        <w:rPr>
          <w:rFonts w:eastAsia="Arial" w:cs="Arial"/>
          <w:b/>
          <w:bCs/>
        </w:rPr>
        <w:t>4. How much does it cost?</w:t>
      </w:r>
    </w:p>
    <w:p w14:paraId="37FDF106" w14:textId="3FF40A75" w:rsidR="006858C0" w:rsidRDefault="006858C0" w:rsidP="00B4537B">
      <w:pPr>
        <w:spacing w:line="276" w:lineRule="auto"/>
      </w:pPr>
      <w:r>
        <w:t xml:space="preserve">Introducing hygiene and biosecurity measures may increase production costs, depending on which biosecurity measures are in place in a pig unit. This practice may require additional equipment and training on how to operate under hygiene conditions and following biosecurity protocols. The farmer may need to invest in modifying his/her unit to introduce cleaning points for workers and implements. The farmer may also need to introduce a new expense to cover disinfectants and </w:t>
      </w:r>
      <w:r w:rsidR="002C055D">
        <w:t xml:space="preserve">new PPE for workers. These changes are expected to </w:t>
      </w:r>
      <w:r>
        <w:t>change the cost structure of the farm</w:t>
      </w:r>
      <w:r w:rsidR="002C055D">
        <w:t xml:space="preserve"> or</w:t>
      </w:r>
      <w:r>
        <w:t xml:space="preserve"> require a large investment </w:t>
      </w:r>
      <w:r w:rsidR="002C055D">
        <w:t>in</w:t>
      </w:r>
      <w:r>
        <w:t xml:space="preserve"> specialised training. This practice is expected to require additional capital costs for machinery or implements for the farm, or major investment in infrastructure or land. This practice </w:t>
      </w:r>
      <w:r w:rsidR="002C055D">
        <w:t xml:space="preserve">substantially </w:t>
      </w:r>
      <w:r>
        <w:t>increase</w:t>
      </w:r>
      <w:r w:rsidR="002C055D">
        <w:t>s</w:t>
      </w:r>
      <w:r>
        <w:t xml:space="preserve"> the complexity of production because the farmer needs to introduce a</w:t>
      </w:r>
      <w:r w:rsidR="002C055D">
        <w:t xml:space="preserve"> biosecurity protocol and cleaning procedures to be adhered by workers, which complicates production substantially</w:t>
      </w:r>
      <w:r w:rsidR="00665F37">
        <w:t>.</w:t>
      </w:r>
      <w:r>
        <w:t xml:space="preserve"> This practice may be affected by international </w:t>
      </w:r>
      <w:r w:rsidR="002C055D">
        <w:t xml:space="preserve">pathogens that may affect local biosecurity measures within the UK, </w:t>
      </w:r>
      <w:r>
        <w:t>which may have an impact on the</w:t>
      </w:r>
      <w:r w:rsidR="002C055D">
        <w:t xml:space="preserve"> production costs in the</w:t>
      </w:r>
      <w:r>
        <w:t xml:space="preserve"> UK price</w:t>
      </w:r>
      <w:r w:rsidR="008E2E9C">
        <w:t>.</w:t>
      </w:r>
    </w:p>
    <w:p w14:paraId="1041FA3B" w14:textId="4E296719" w:rsidR="008E2E9C" w:rsidRDefault="008E2E9C" w:rsidP="00B4537B">
      <w:pPr>
        <w:spacing w:line="276" w:lineRule="auto"/>
      </w:pPr>
      <w:r w:rsidRPr="00211A17">
        <w:rPr>
          <w:rStyle w:val="normaltextrun"/>
          <w:rFonts w:cs="Arial"/>
          <w:color w:val="000000"/>
          <w:shd w:val="clear" w:color="auto" w:fill="FFFFFF"/>
        </w:rPr>
        <w:t>We do not provide a computation of a ROI for this practice because this practice is composed of a series of structural changes that are farm specific.</w:t>
      </w:r>
      <w:r w:rsidRPr="00211A17">
        <w:rPr>
          <w:rStyle w:val="eop"/>
          <w:rFonts w:cs="Arial"/>
          <w:color w:val="000000"/>
          <w:shd w:val="clear" w:color="auto" w:fill="FFFFFF"/>
        </w:rPr>
        <w:t> The introduction of better cleaning and disinfection protocols, or biosecurity measures is likely to have a ROI especially if the farm has a poor health status.</w:t>
      </w:r>
    </w:p>
    <w:p w14:paraId="56BC6B20" w14:textId="3593735B" w:rsidR="0072038D" w:rsidRDefault="0072038D" w:rsidP="00B4537B">
      <w:pPr>
        <w:spacing w:line="276" w:lineRule="auto"/>
        <w:rPr>
          <w:rFonts w:eastAsia="Arial" w:cs="Arial"/>
          <w:b/>
          <w:bCs/>
        </w:rPr>
      </w:pPr>
      <w:r w:rsidRPr="1BC2F058">
        <w:rPr>
          <w:rFonts w:eastAsia="Arial" w:cs="Arial"/>
          <w:b/>
          <w:bCs/>
        </w:rPr>
        <w:t>5. How can I do it well?</w:t>
      </w:r>
    </w:p>
    <w:p w14:paraId="74BD41B9" w14:textId="52F5FB26" w:rsidR="008C1087" w:rsidRDefault="008C1087" w:rsidP="00B4537B">
      <w:pPr>
        <w:spacing w:line="276" w:lineRule="auto"/>
      </w:pPr>
      <w:r>
        <w:t>To ensure hygiene and biosecurity measures are done properly, it is necessary to create and implement a protocol detailing all steps to be done on a weekly basis. A checklist to be used weekly may be a useful tool to adopt. It is necessary to ensure staff know what to do and how to do it</w:t>
      </w:r>
      <w:r w:rsidR="00660A82">
        <w:t>, likewise, t</w:t>
      </w:r>
      <w:r>
        <w:t xml:space="preserve">raining is another step crucial </w:t>
      </w:r>
      <w:r w:rsidR="00660A82">
        <w:t xml:space="preserve">for the </w:t>
      </w:r>
      <w:r>
        <w:t>good implementation of these practices. Develop a biosecurity plan with your veterinarian</w:t>
      </w:r>
      <w:r w:rsidR="2573BAC8">
        <w:t>, tailored</w:t>
      </w:r>
      <w:r>
        <w:t xml:space="preserve"> to your farm. Set goals which are realistic and achievable. Review your biosecurity plan annually – you may use commercially available assessment protocols which will help you benchmark your farm practices against your peers. </w:t>
      </w:r>
    </w:p>
    <w:p w14:paraId="261542E4" w14:textId="30C51065" w:rsidR="0072038D" w:rsidRDefault="0072038D" w:rsidP="00B4537B">
      <w:pPr>
        <w:spacing w:line="276" w:lineRule="auto"/>
        <w:rPr>
          <w:rFonts w:eastAsia="Arial" w:cs="Arial"/>
          <w:b/>
          <w:bCs/>
        </w:rPr>
      </w:pPr>
      <w:r w:rsidRPr="1BC2F058">
        <w:rPr>
          <w:rFonts w:eastAsia="Arial" w:cs="Arial"/>
          <w:b/>
          <w:bCs/>
        </w:rPr>
        <w:t>6. How strong is the evidence?</w:t>
      </w:r>
    </w:p>
    <w:p w14:paraId="1312B4DB" w14:textId="1FB4CB1C" w:rsidR="008C1087" w:rsidRDefault="003E5153" w:rsidP="00B4537B">
      <w:pPr>
        <w:spacing w:line="276" w:lineRule="auto"/>
      </w:pPr>
      <w:r>
        <w:t xml:space="preserve">There is strong evidence </w:t>
      </w:r>
      <w:r w:rsidR="6D2FB9B3">
        <w:t>in</w:t>
      </w:r>
      <w:r>
        <w:t xml:space="preserve"> the literature on the effect of th</w:t>
      </w:r>
      <w:r w:rsidR="08B50D38">
        <w:t>ese</w:t>
      </w:r>
      <w:r>
        <w:t xml:space="preserve"> practices </w:t>
      </w:r>
      <w:r w:rsidR="478FEAA6">
        <w:t>on</w:t>
      </w:r>
      <w:r>
        <w:t xml:space="preserve"> control </w:t>
      </w:r>
      <w:r w:rsidR="62BBDEF8">
        <w:t xml:space="preserve">of </w:t>
      </w:r>
      <w:r w:rsidR="00FF3304">
        <w:t>PWD</w:t>
      </w:r>
      <w:r>
        <w:t xml:space="preserve">. There is scientific literature on trials testing different hygiene procedures and biosecurity measures and the onset and clinical features of </w:t>
      </w:r>
      <w:r w:rsidR="00FF3304">
        <w:t>PWD</w:t>
      </w:r>
      <w:r>
        <w:t>, and there are technical publications targeting farmers with explanations on how to implement these practices for the benefit of pig’s health before and after weaning. The strength of the evidence in context is moderate due to the variety of measures tested.</w:t>
      </w:r>
    </w:p>
    <w:p w14:paraId="18B3E98A" w14:textId="77777777" w:rsidR="0072038D" w:rsidRDefault="0072038D" w:rsidP="00B4537B">
      <w:pPr>
        <w:spacing w:line="276" w:lineRule="auto"/>
      </w:pPr>
      <w:r w:rsidRPr="1BC2F058">
        <w:rPr>
          <w:rFonts w:eastAsia="Arial" w:cs="Arial"/>
          <w:b/>
          <w:bCs/>
        </w:rPr>
        <w:t>7. Where can I find further information?</w:t>
      </w:r>
    </w:p>
    <w:p w14:paraId="61E68897" w14:textId="77777777" w:rsidR="00443B0B" w:rsidRDefault="6273A617" w:rsidP="00B4537B">
      <w:pPr>
        <w:spacing w:line="276" w:lineRule="auto"/>
      </w:pPr>
      <w:r>
        <w:t>The AHDB’s Knowledge Library (</w:t>
      </w:r>
      <w:hyperlink r:id="rId113">
        <w:r w:rsidRPr="63AB644D">
          <w:rPr>
            <w:rStyle w:val="Hyperlink"/>
            <w:rFonts w:eastAsia="Arial" w:cs="Arial"/>
          </w:rPr>
          <w:t>Biosecurity on pig farms | AHDB</w:t>
        </w:r>
      </w:hyperlink>
      <w:r>
        <w:t>) provides a range of information and onward links</w:t>
      </w:r>
      <w:r w:rsidR="05DE997A">
        <w:t xml:space="preserve"> about all aspects of hygiene and biosecurity.</w:t>
      </w:r>
    </w:p>
    <w:p w14:paraId="49131C43" w14:textId="03EACDD1" w:rsidR="0072038D" w:rsidRDefault="0072038D" w:rsidP="00B4537B">
      <w:pPr>
        <w:spacing w:line="276" w:lineRule="auto"/>
        <w:rPr>
          <w:rFonts w:eastAsia="Arial" w:cs="Arial"/>
        </w:rPr>
      </w:pPr>
      <w:r>
        <w:br/>
      </w:r>
    </w:p>
    <w:p w14:paraId="398773C3" w14:textId="09FC0EF5" w:rsidR="00DF0B41" w:rsidRDefault="00DF0B41" w:rsidP="00B4537B">
      <w:pPr>
        <w:spacing w:line="276" w:lineRule="auto"/>
      </w:pPr>
    </w:p>
    <w:p w14:paraId="590BE182" w14:textId="37D72C4B" w:rsidR="00E8538A" w:rsidRDefault="00E8538A" w:rsidP="00B4537B">
      <w:pPr>
        <w:spacing w:line="276" w:lineRule="auto"/>
      </w:pPr>
    </w:p>
    <w:p w14:paraId="54CAFA95" w14:textId="77777777" w:rsidR="00E8538A" w:rsidRDefault="00E8538A" w:rsidP="00B4537B">
      <w:pPr>
        <w:spacing w:line="276" w:lineRule="auto"/>
      </w:pPr>
    </w:p>
    <w:p w14:paraId="25D684E7" w14:textId="77777777" w:rsidR="00E8538A" w:rsidRDefault="00E8538A" w:rsidP="00B4537B">
      <w:pPr>
        <w:spacing w:line="276" w:lineRule="auto"/>
        <w:sectPr w:rsidR="00E8538A" w:rsidSect="00055422">
          <w:headerReference w:type="default" r:id="rId114"/>
          <w:pgSz w:w="12240" w:h="15840"/>
          <w:pgMar w:top="1440" w:right="1440" w:bottom="1440" w:left="1440" w:header="720" w:footer="720" w:gutter="0"/>
          <w:cols w:space="720"/>
          <w:titlePg/>
          <w:docGrid w:linePitch="360"/>
        </w:sectPr>
      </w:pPr>
    </w:p>
    <w:p w14:paraId="1C70C766" w14:textId="6959716A" w:rsidR="0072038D" w:rsidRDefault="0072038D" w:rsidP="00B4537B">
      <w:pPr>
        <w:pStyle w:val="Heading3"/>
        <w:spacing w:line="276" w:lineRule="auto"/>
      </w:pPr>
      <w:bookmarkStart w:id="309" w:name="_Toc124787542"/>
      <w:r w:rsidRPr="00A82FAA">
        <w:t>Delayed Weaning</w:t>
      </w:r>
      <w:bookmarkEnd w:id="309"/>
    </w:p>
    <w:p w14:paraId="2760D09E" w14:textId="77777777" w:rsidR="00823B19" w:rsidRPr="00823B19" w:rsidRDefault="00823B19" w:rsidP="00823B19"/>
    <w:p w14:paraId="2D9E5971" w14:textId="77777777" w:rsidR="0072038D" w:rsidRPr="00907CCB" w:rsidRDefault="0072038D" w:rsidP="00B4537B">
      <w:pPr>
        <w:spacing w:line="276" w:lineRule="auto"/>
        <w:rPr>
          <w:b/>
          <w:bCs/>
        </w:rPr>
      </w:pPr>
      <w:r w:rsidRPr="00907CCB">
        <w:rPr>
          <w:b/>
          <w:bCs/>
        </w:rPr>
        <w:t>Impact summary</w:t>
      </w:r>
    </w:p>
    <w:p w14:paraId="2ED9FF2C" w14:textId="77C317F9" w:rsidR="0072038D" w:rsidRDefault="0072038D" w:rsidP="00B4537B">
      <w:pPr>
        <w:spacing w:line="276" w:lineRule="auto"/>
        <w:rPr>
          <w:rFonts w:eastAsia="Arial" w:cs="Arial"/>
          <w:i/>
          <w:iCs/>
        </w:rPr>
      </w:pPr>
      <w:r w:rsidRPr="082C0BE4">
        <w:rPr>
          <w:rFonts w:eastAsia="Arial" w:cs="Arial"/>
        </w:rPr>
        <w:t xml:space="preserve">The management of many commercial units is predicated on a 4-week weaning system. Delaying the weaning age beyond 4-weeks impacts on the wider business model. Nevertheless, delayed weaning is associated with potential health benefits for newly weaned pigs since their guts are more fully developed and their feeding habits are better established at the time of weaning. Implications for the health and welfare of the sow arising from an extended lactation also have to be considered. </w:t>
      </w:r>
      <w:r w:rsidR="00914043">
        <w:rPr>
          <w:rFonts w:eastAsia="Arial" w:cs="Arial"/>
        </w:rPr>
        <w:t xml:space="preserve">For example, delayed weaning would </w:t>
      </w:r>
      <w:r w:rsidR="00914043" w:rsidRPr="00914043">
        <w:rPr>
          <w:rFonts w:eastAsia="Arial" w:cs="Arial"/>
        </w:rPr>
        <w:t>reduce</w:t>
      </w:r>
      <w:r w:rsidR="00914043">
        <w:rPr>
          <w:rFonts w:eastAsia="Arial" w:cs="Arial"/>
        </w:rPr>
        <w:t xml:space="preserve"> the</w:t>
      </w:r>
      <w:r w:rsidR="00914043" w:rsidRPr="00914043">
        <w:rPr>
          <w:rFonts w:eastAsia="Arial" w:cs="Arial"/>
        </w:rPr>
        <w:t xml:space="preserve"> farrowing index,</w:t>
      </w:r>
      <w:r w:rsidR="00914043">
        <w:rPr>
          <w:rFonts w:eastAsia="Arial" w:cs="Arial"/>
        </w:rPr>
        <w:t xml:space="preserve"> </w:t>
      </w:r>
      <w:r w:rsidR="00914043" w:rsidRPr="00914043">
        <w:rPr>
          <w:rFonts w:eastAsia="Arial" w:cs="Arial"/>
        </w:rPr>
        <w:t>increase damage to sows teats from increasingly robust piglets</w:t>
      </w:r>
      <w:r w:rsidR="00914043">
        <w:rPr>
          <w:rFonts w:eastAsia="Arial" w:cs="Arial"/>
        </w:rPr>
        <w:t>, and potentially reduce fertility rates due to low body condition of sows.</w:t>
      </w:r>
      <w:r w:rsidR="00914043" w:rsidRPr="00914043">
        <w:rPr>
          <w:rFonts w:eastAsia="Arial" w:cs="Arial"/>
        </w:rPr>
        <w:t xml:space="preserve"> </w:t>
      </w:r>
      <w:r w:rsidRPr="082C0BE4">
        <w:rPr>
          <w:rFonts w:eastAsia="Arial" w:cs="Arial"/>
        </w:rPr>
        <w:t xml:space="preserve">There are considerations too around the increased sow feeding </w:t>
      </w:r>
      <w:r w:rsidR="00F06DEB" w:rsidRPr="082C0BE4">
        <w:rPr>
          <w:rFonts w:eastAsia="Arial" w:cs="Arial"/>
        </w:rPr>
        <w:t>costs,</w:t>
      </w:r>
      <w:r w:rsidRPr="082C0BE4">
        <w:rPr>
          <w:rFonts w:eastAsia="Arial" w:cs="Arial"/>
        </w:rPr>
        <w:t xml:space="preserve"> but these must be balanced against a reduced cost for early-weaning diets. Also, labour costs may be reduced since later-weaned pigs require less support.</w:t>
      </w:r>
      <w:r w:rsidRPr="082C0BE4">
        <w:rPr>
          <w:rFonts w:eastAsia="Arial" w:cs="Arial"/>
          <w:i/>
          <w:iCs/>
        </w:rPr>
        <w:t xml:space="preserve"> </w:t>
      </w:r>
    </w:p>
    <w:p w14:paraId="70A1A5E2" w14:textId="77777777" w:rsidR="00E67E7B" w:rsidRDefault="00E67E7B" w:rsidP="00B4537B">
      <w:pPr>
        <w:spacing w:line="276" w:lineRule="auto"/>
        <w:rPr>
          <w:rFonts w:eastAsia="Arial" w:cs="Arial"/>
          <w:i/>
          <w:iCs/>
        </w:rPr>
      </w:pPr>
    </w:p>
    <w:tbl>
      <w:tblPr>
        <w:tblStyle w:val="TableGrid"/>
        <w:tblW w:w="0" w:type="auto"/>
        <w:tblLook w:val="04A0" w:firstRow="1" w:lastRow="0" w:firstColumn="1" w:lastColumn="0" w:noHBand="0" w:noVBand="1"/>
      </w:tblPr>
      <w:tblGrid>
        <w:gridCol w:w="3377"/>
        <w:gridCol w:w="236"/>
        <w:gridCol w:w="3774"/>
        <w:gridCol w:w="65"/>
        <w:gridCol w:w="1578"/>
        <w:gridCol w:w="330"/>
      </w:tblGrid>
      <w:tr w:rsidR="0072038D" w14:paraId="1357646D" w14:textId="77777777" w:rsidTr="00716867">
        <w:trPr>
          <w:gridAfter w:val="1"/>
          <w:wAfter w:w="360" w:type="dxa"/>
        </w:trPr>
        <w:tc>
          <w:tcPr>
            <w:tcW w:w="3539" w:type="dxa"/>
            <w:tcBorders>
              <w:top w:val="nil"/>
              <w:left w:val="nil"/>
              <w:bottom w:val="nil"/>
              <w:right w:val="nil"/>
            </w:tcBorders>
            <w:shd w:val="clear" w:color="auto" w:fill="D0E96C"/>
          </w:tcPr>
          <w:p w14:paraId="7C1EFA85" w14:textId="77777777" w:rsidR="0072038D" w:rsidRDefault="0072038D" w:rsidP="00B4537B">
            <w:pPr>
              <w:spacing w:line="276" w:lineRule="auto"/>
            </w:pPr>
            <w:r w:rsidRPr="1BC2F058">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4B7DC1B8" w14:textId="77777777" w:rsidR="0072038D" w:rsidRDefault="0072038D" w:rsidP="00B4537B">
            <w:pPr>
              <w:spacing w:line="276" w:lineRule="auto"/>
            </w:pPr>
            <w:r w:rsidRPr="1BC2F058">
              <w:rPr>
                <w:rFonts w:eastAsia="Arial" w:cs="Arial"/>
                <w:b/>
                <w:bCs/>
              </w:rPr>
              <w:t xml:space="preserve"> </w:t>
            </w:r>
          </w:p>
        </w:tc>
        <w:tc>
          <w:tcPr>
            <w:tcW w:w="1689" w:type="dxa"/>
            <w:gridSpan w:val="2"/>
            <w:tcBorders>
              <w:top w:val="nil"/>
              <w:left w:val="nil"/>
              <w:bottom w:val="single" w:sz="4" w:space="0" w:color="auto"/>
              <w:right w:val="nil"/>
            </w:tcBorders>
            <w:shd w:val="clear" w:color="auto" w:fill="D0E96C"/>
          </w:tcPr>
          <w:p w14:paraId="327D7DFF" w14:textId="77777777" w:rsidR="0072038D" w:rsidRDefault="0072038D" w:rsidP="00B4537B">
            <w:pPr>
              <w:spacing w:line="276" w:lineRule="auto"/>
              <w:jc w:val="center"/>
            </w:pPr>
            <w:r w:rsidRPr="1BC2F058">
              <w:rPr>
                <w:rFonts w:eastAsia="Arial" w:cs="Arial"/>
                <w:b/>
                <w:bCs/>
              </w:rPr>
              <w:t xml:space="preserve"> </w:t>
            </w:r>
          </w:p>
        </w:tc>
      </w:tr>
      <w:tr w:rsidR="0072038D" w14:paraId="32522A9D" w14:textId="77777777" w:rsidTr="00716867">
        <w:trPr>
          <w:gridAfter w:val="1"/>
          <w:wAfter w:w="360" w:type="dxa"/>
        </w:trPr>
        <w:tc>
          <w:tcPr>
            <w:tcW w:w="3539" w:type="dxa"/>
            <w:tcBorders>
              <w:top w:val="nil"/>
              <w:left w:val="nil"/>
              <w:bottom w:val="nil"/>
              <w:right w:val="nil"/>
            </w:tcBorders>
            <w:shd w:val="clear" w:color="auto" w:fill="EFF7CE"/>
          </w:tcPr>
          <w:p w14:paraId="1AB45356"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12EDC464" w14:textId="77777777" w:rsidR="0072038D" w:rsidRDefault="0072038D" w:rsidP="00B4537B">
            <w:pPr>
              <w:spacing w:line="276" w:lineRule="auto"/>
            </w:pPr>
            <w:r>
              <w:t>Reducing diarrhoea</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4693E201" w14:textId="77777777" w:rsidR="0072038D" w:rsidRDefault="0072038D" w:rsidP="00B4537B">
            <w:pPr>
              <w:spacing w:line="276" w:lineRule="auto"/>
              <w:jc w:val="center"/>
              <w:rPr>
                <w:rFonts w:eastAsia="Arial" w:cs="Arial"/>
              </w:rPr>
            </w:pPr>
            <w:r w:rsidRPr="082C0BE4">
              <w:rPr>
                <w:rFonts w:eastAsia="Arial" w:cs="Arial"/>
              </w:rPr>
              <w:t>+</w:t>
            </w:r>
          </w:p>
        </w:tc>
      </w:tr>
      <w:tr w:rsidR="0072038D" w14:paraId="29FEDCF6" w14:textId="77777777" w:rsidTr="00716867">
        <w:trPr>
          <w:gridAfter w:val="1"/>
          <w:wAfter w:w="360" w:type="dxa"/>
        </w:trPr>
        <w:tc>
          <w:tcPr>
            <w:tcW w:w="3539" w:type="dxa"/>
            <w:tcBorders>
              <w:top w:val="nil"/>
              <w:left w:val="nil"/>
              <w:bottom w:val="nil"/>
              <w:right w:val="nil"/>
            </w:tcBorders>
            <w:shd w:val="clear" w:color="auto" w:fill="EFF7CE"/>
          </w:tcPr>
          <w:p w14:paraId="1539923E"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5CAC19C1" w14:textId="77777777" w:rsidR="0072038D" w:rsidRDefault="0072038D" w:rsidP="00B4537B">
            <w:pPr>
              <w:spacing w:line="276" w:lineRule="auto"/>
            </w:pPr>
            <w:r w:rsidRPr="1BC2F058">
              <w:rPr>
                <w:rFonts w:eastAsia="Arial" w:cs="Arial"/>
              </w:rPr>
              <w:t>Reducing post-weaning mortality</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5164FB05" w14:textId="77777777" w:rsidR="0072038D" w:rsidRDefault="0072038D" w:rsidP="00B4537B">
            <w:pPr>
              <w:spacing w:line="276" w:lineRule="auto"/>
              <w:jc w:val="center"/>
              <w:rPr>
                <w:rFonts w:eastAsia="Arial" w:cs="Arial"/>
              </w:rPr>
            </w:pPr>
            <w:r w:rsidRPr="082C0BE4">
              <w:rPr>
                <w:rFonts w:eastAsia="Arial" w:cs="Arial"/>
              </w:rPr>
              <w:t>+</w:t>
            </w:r>
          </w:p>
        </w:tc>
      </w:tr>
      <w:tr w:rsidR="0072038D" w14:paraId="1955B4DB" w14:textId="77777777" w:rsidTr="00716867">
        <w:trPr>
          <w:gridAfter w:val="1"/>
          <w:wAfter w:w="360" w:type="dxa"/>
        </w:trPr>
        <w:tc>
          <w:tcPr>
            <w:tcW w:w="3539" w:type="dxa"/>
            <w:tcBorders>
              <w:top w:val="nil"/>
              <w:left w:val="nil"/>
              <w:bottom w:val="nil"/>
              <w:right w:val="nil"/>
            </w:tcBorders>
            <w:shd w:val="clear" w:color="auto" w:fill="EFF7CE"/>
          </w:tcPr>
          <w:p w14:paraId="316FA3A8" w14:textId="77777777" w:rsidR="0072038D"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22E63927" w14:textId="77777777" w:rsidR="0072038D" w:rsidRDefault="0072038D" w:rsidP="00B4537B">
            <w:pPr>
              <w:spacing w:line="276" w:lineRule="auto"/>
              <w:rPr>
                <w:rFonts w:eastAsia="Arial" w:cs="Arial"/>
              </w:rPr>
            </w:pPr>
            <w:r w:rsidRPr="1BC2F058">
              <w:rPr>
                <w:rFonts w:eastAsia="Arial" w:cs="Arial"/>
              </w:rPr>
              <w:t>Enhancing growth rate</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752B4DD4" w14:textId="77777777" w:rsidR="0072038D" w:rsidRDefault="0072038D" w:rsidP="00B4537B">
            <w:pPr>
              <w:spacing w:line="276" w:lineRule="auto"/>
              <w:jc w:val="center"/>
              <w:rPr>
                <w:rFonts w:eastAsia="Arial" w:cs="Arial"/>
              </w:rPr>
            </w:pPr>
            <w:r w:rsidRPr="01D952C2">
              <w:rPr>
                <w:rFonts w:eastAsia="Arial" w:cs="Arial"/>
              </w:rPr>
              <w:t>+</w:t>
            </w:r>
          </w:p>
        </w:tc>
      </w:tr>
      <w:tr w:rsidR="0072038D" w14:paraId="3BEC99B3" w14:textId="77777777" w:rsidTr="00716867">
        <w:trPr>
          <w:gridAfter w:val="1"/>
          <w:wAfter w:w="360" w:type="dxa"/>
        </w:trPr>
        <w:tc>
          <w:tcPr>
            <w:tcW w:w="3539" w:type="dxa"/>
            <w:tcBorders>
              <w:top w:val="nil"/>
              <w:left w:val="nil"/>
              <w:bottom w:val="nil"/>
              <w:right w:val="nil"/>
            </w:tcBorders>
            <w:shd w:val="clear" w:color="auto" w:fill="EFF7CE"/>
          </w:tcPr>
          <w:p w14:paraId="0807EC56"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nil"/>
            </w:tcBorders>
            <w:shd w:val="clear" w:color="auto" w:fill="EFF7CE"/>
          </w:tcPr>
          <w:p w14:paraId="33024A41" w14:textId="77777777" w:rsidR="0072038D" w:rsidRDefault="0072038D" w:rsidP="00B4537B">
            <w:pPr>
              <w:spacing w:line="276" w:lineRule="auto"/>
            </w:pPr>
          </w:p>
        </w:tc>
        <w:tc>
          <w:tcPr>
            <w:tcW w:w="1689" w:type="dxa"/>
            <w:gridSpan w:val="2"/>
            <w:tcBorders>
              <w:top w:val="single" w:sz="4" w:space="0" w:color="auto"/>
              <w:left w:val="nil"/>
              <w:bottom w:val="nil"/>
              <w:right w:val="nil"/>
            </w:tcBorders>
            <w:shd w:val="clear" w:color="auto" w:fill="EFF7CE"/>
          </w:tcPr>
          <w:p w14:paraId="79E75D20" w14:textId="77777777" w:rsidR="0072038D" w:rsidRDefault="0072038D" w:rsidP="00B4537B">
            <w:pPr>
              <w:spacing w:line="276" w:lineRule="auto"/>
              <w:jc w:val="center"/>
            </w:pPr>
            <w:r w:rsidRPr="1BC2F058">
              <w:rPr>
                <w:rFonts w:eastAsia="Arial" w:cs="Arial"/>
              </w:rPr>
              <w:t xml:space="preserve"> </w:t>
            </w:r>
          </w:p>
        </w:tc>
      </w:tr>
      <w:tr w:rsidR="0072038D" w14:paraId="4FB78A80" w14:textId="77777777" w:rsidTr="00716867">
        <w:trPr>
          <w:gridAfter w:val="1"/>
          <w:wAfter w:w="360" w:type="dxa"/>
        </w:trPr>
        <w:tc>
          <w:tcPr>
            <w:tcW w:w="3539" w:type="dxa"/>
            <w:tcBorders>
              <w:top w:val="nil"/>
              <w:left w:val="nil"/>
              <w:bottom w:val="nil"/>
              <w:right w:val="nil"/>
            </w:tcBorders>
            <w:shd w:val="clear" w:color="auto" w:fill="EFF7CE"/>
          </w:tcPr>
          <w:p w14:paraId="7ED13247" w14:textId="77777777" w:rsidR="0072038D"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3A82CE39" w14:textId="77777777" w:rsidR="0072038D" w:rsidRDefault="0072038D" w:rsidP="00B4537B">
            <w:pPr>
              <w:spacing w:line="276" w:lineRule="auto"/>
              <w:rPr>
                <w:rFonts w:eastAsia="Arial" w:cs="Arial"/>
                <w:i/>
                <w:iCs/>
                <w:color w:val="000000" w:themeColor="text1"/>
              </w:rPr>
            </w:pPr>
            <w:r w:rsidRPr="1BC2F058">
              <w:rPr>
                <w:rFonts w:eastAsia="Arial" w:cs="Arial"/>
                <w:i/>
                <w:iCs/>
                <w:color w:val="000000" w:themeColor="text1"/>
              </w:rPr>
              <w:t>Other impacts</w:t>
            </w:r>
          </w:p>
        </w:tc>
        <w:tc>
          <w:tcPr>
            <w:tcW w:w="1689" w:type="dxa"/>
            <w:gridSpan w:val="2"/>
            <w:tcBorders>
              <w:top w:val="nil"/>
              <w:left w:val="nil"/>
              <w:bottom w:val="single" w:sz="4" w:space="0" w:color="auto"/>
              <w:right w:val="nil"/>
            </w:tcBorders>
            <w:shd w:val="clear" w:color="auto" w:fill="EFF7CE"/>
          </w:tcPr>
          <w:p w14:paraId="472E2112" w14:textId="77777777" w:rsidR="0072038D" w:rsidRDefault="0072038D" w:rsidP="00B4537B">
            <w:pPr>
              <w:spacing w:line="276" w:lineRule="auto"/>
              <w:jc w:val="center"/>
              <w:rPr>
                <w:rFonts w:eastAsia="Arial" w:cs="Arial"/>
              </w:rPr>
            </w:pPr>
          </w:p>
        </w:tc>
      </w:tr>
      <w:tr w:rsidR="0072038D" w14:paraId="657E1C6C" w14:textId="77777777" w:rsidTr="00716867">
        <w:trPr>
          <w:gridAfter w:val="1"/>
          <w:wAfter w:w="360" w:type="dxa"/>
        </w:trPr>
        <w:tc>
          <w:tcPr>
            <w:tcW w:w="3539" w:type="dxa"/>
            <w:tcBorders>
              <w:top w:val="nil"/>
              <w:left w:val="nil"/>
              <w:bottom w:val="nil"/>
              <w:right w:val="nil"/>
            </w:tcBorders>
            <w:shd w:val="clear" w:color="auto" w:fill="EFF7CE"/>
          </w:tcPr>
          <w:p w14:paraId="4F493DF8"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47DB3B65" w14:textId="77777777" w:rsidR="0072038D" w:rsidRDefault="0072038D" w:rsidP="00B4537B">
            <w:pPr>
              <w:spacing w:line="276" w:lineRule="auto"/>
            </w:pPr>
            <w:r w:rsidRPr="1BC2F058">
              <w:rPr>
                <w:rFonts w:eastAsia="Arial" w:cs="Arial"/>
                <w:color w:val="000000" w:themeColor="text1"/>
              </w:rPr>
              <w:t>Reduced costs</w:t>
            </w:r>
          </w:p>
        </w:tc>
        <w:tc>
          <w:tcPr>
            <w:tcW w:w="1689" w:type="dxa"/>
            <w:gridSpan w:val="2"/>
            <w:tcBorders>
              <w:top w:val="single" w:sz="4" w:space="0" w:color="auto"/>
              <w:left w:val="single" w:sz="4" w:space="0" w:color="auto"/>
              <w:bottom w:val="single" w:sz="4" w:space="0" w:color="auto"/>
              <w:right w:val="single" w:sz="4" w:space="0" w:color="auto"/>
            </w:tcBorders>
          </w:tcPr>
          <w:p w14:paraId="40826589" w14:textId="732A4EB9" w:rsidR="0072038D" w:rsidRDefault="004C68DB" w:rsidP="00B4537B">
            <w:pPr>
              <w:spacing w:line="276" w:lineRule="auto"/>
              <w:jc w:val="center"/>
            </w:pPr>
            <w:r>
              <w:t>0</w:t>
            </w:r>
          </w:p>
        </w:tc>
      </w:tr>
      <w:tr w:rsidR="0072038D" w14:paraId="5B8C7978" w14:textId="77777777" w:rsidTr="00716867">
        <w:trPr>
          <w:gridAfter w:val="1"/>
          <w:wAfter w:w="360" w:type="dxa"/>
        </w:trPr>
        <w:tc>
          <w:tcPr>
            <w:tcW w:w="3539" w:type="dxa"/>
            <w:tcBorders>
              <w:top w:val="nil"/>
              <w:left w:val="nil"/>
              <w:bottom w:val="nil"/>
              <w:right w:val="nil"/>
            </w:tcBorders>
            <w:shd w:val="clear" w:color="auto" w:fill="EFF7CE"/>
          </w:tcPr>
          <w:p w14:paraId="32154B67"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75FA8508" w14:textId="77777777" w:rsidR="0072038D" w:rsidRDefault="0072038D" w:rsidP="00B4537B">
            <w:pPr>
              <w:spacing w:line="276" w:lineRule="auto"/>
            </w:pPr>
            <w:r w:rsidRPr="1BC2F058">
              <w:rPr>
                <w:rFonts w:eastAsia="Arial" w:cs="Arial"/>
                <w:color w:val="000000" w:themeColor="text1"/>
              </w:rPr>
              <w:t>Improved welfare</w:t>
            </w:r>
          </w:p>
        </w:tc>
        <w:tc>
          <w:tcPr>
            <w:tcW w:w="1689" w:type="dxa"/>
            <w:gridSpan w:val="2"/>
            <w:tcBorders>
              <w:top w:val="single" w:sz="4" w:space="0" w:color="auto"/>
              <w:left w:val="single" w:sz="4" w:space="0" w:color="auto"/>
              <w:bottom w:val="single" w:sz="4" w:space="0" w:color="auto"/>
              <w:right w:val="single" w:sz="4" w:space="0" w:color="auto"/>
            </w:tcBorders>
          </w:tcPr>
          <w:p w14:paraId="26CE8336" w14:textId="381EE2AD" w:rsidR="0072038D" w:rsidRDefault="00DA0A4D" w:rsidP="00B4537B">
            <w:pPr>
              <w:spacing w:line="276" w:lineRule="auto"/>
              <w:jc w:val="center"/>
            </w:pPr>
            <w:r>
              <w:t>+/</w:t>
            </w:r>
            <w:r w:rsidR="004C68DB">
              <w:t>++</w:t>
            </w:r>
            <w:r w:rsidR="00434B6C" w:rsidRPr="002F40BA">
              <w:rPr>
                <w:vertAlign w:val="superscript"/>
              </w:rPr>
              <w:t>a</w:t>
            </w:r>
          </w:p>
        </w:tc>
      </w:tr>
      <w:tr w:rsidR="0072038D" w14:paraId="7C6E876A" w14:textId="77777777" w:rsidTr="00716867">
        <w:trPr>
          <w:gridAfter w:val="1"/>
          <w:wAfter w:w="360" w:type="dxa"/>
        </w:trPr>
        <w:tc>
          <w:tcPr>
            <w:tcW w:w="3539" w:type="dxa"/>
            <w:tcBorders>
              <w:top w:val="nil"/>
              <w:left w:val="nil"/>
              <w:bottom w:val="nil"/>
              <w:right w:val="nil"/>
            </w:tcBorders>
            <w:shd w:val="clear" w:color="auto" w:fill="EFF7CE"/>
          </w:tcPr>
          <w:p w14:paraId="371CDC0B"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nil"/>
            </w:tcBorders>
            <w:shd w:val="clear" w:color="auto" w:fill="EFF7CE"/>
          </w:tcPr>
          <w:p w14:paraId="6932579A"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4B57A555" w14:textId="77777777" w:rsidR="0072038D" w:rsidRDefault="0072038D" w:rsidP="00B4537B">
            <w:pPr>
              <w:spacing w:line="276" w:lineRule="auto"/>
              <w:jc w:val="center"/>
            </w:pPr>
            <w:r w:rsidRPr="1BC2F058">
              <w:rPr>
                <w:rFonts w:eastAsia="Arial" w:cs="Arial"/>
              </w:rPr>
              <w:t xml:space="preserve"> </w:t>
            </w:r>
          </w:p>
        </w:tc>
      </w:tr>
      <w:tr w:rsidR="0072038D" w14:paraId="04359A3A" w14:textId="77777777" w:rsidTr="00716867">
        <w:trPr>
          <w:gridAfter w:val="1"/>
          <w:wAfter w:w="360" w:type="dxa"/>
        </w:trPr>
        <w:tc>
          <w:tcPr>
            <w:tcW w:w="3539" w:type="dxa"/>
            <w:tcBorders>
              <w:top w:val="nil"/>
              <w:left w:val="nil"/>
              <w:bottom w:val="nil"/>
              <w:right w:val="nil"/>
            </w:tcBorders>
            <w:shd w:val="clear" w:color="auto" w:fill="D0E96C"/>
          </w:tcPr>
          <w:p w14:paraId="374DF009" w14:textId="77777777" w:rsidR="0072038D" w:rsidRDefault="0072038D" w:rsidP="00B4537B">
            <w:pPr>
              <w:spacing w:line="276" w:lineRule="auto"/>
            </w:pPr>
            <w:r w:rsidRPr="1BC2F058">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43FE4CEE"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0DDA2121" w14:textId="77777777" w:rsidR="0072038D" w:rsidRDefault="0072038D" w:rsidP="00B4537B">
            <w:pPr>
              <w:spacing w:line="276" w:lineRule="auto"/>
              <w:jc w:val="center"/>
            </w:pPr>
            <w:r w:rsidRPr="1BC2F058">
              <w:rPr>
                <w:rFonts w:eastAsia="Arial" w:cs="Arial"/>
              </w:rPr>
              <w:t xml:space="preserve"> </w:t>
            </w:r>
          </w:p>
        </w:tc>
      </w:tr>
      <w:tr w:rsidR="0072038D" w14:paraId="7DBF4842" w14:textId="77777777" w:rsidTr="00716867">
        <w:trPr>
          <w:gridAfter w:val="1"/>
          <w:wAfter w:w="360" w:type="dxa"/>
        </w:trPr>
        <w:tc>
          <w:tcPr>
            <w:tcW w:w="3539" w:type="dxa"/>
            <w:tcBorders>
              <w:top w:val="nil"/>
              <w:left w:val="nil"/>
              <w:bottom w:val="nil"/>
              <w:right w:val="nil"/>
            </w:tcBorders>
            <w:shd w:val="clear" w:color="auto" w:fill="EFF7CE"/>
          </w:tcPr>
          <w:p w14:paraId="176A4F22"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646A7755"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6370E99E" w14:textId="77777777" w:rsidR="0072038D" w:rsidRDefault="0072038D" w:rsidP="00B4537B">
            <w:pPr>
              <w:spacing w:line="276" w:lineRule="auto"/>
              <w:jc w:val="center"/>
            </w:pPr>
            <w:r>
              <w:t>£-££</w:t>
            </w:r>
          </w:p>
        </w:tc>
      </w:tr>
      <w:tr w:rsidR="0072038D" w14:paraId="414E9B81" w14:textId="77777777" w:rsidTr="00716867">
        <w:trPr>
          <w:gridAfter w:val="1"/>
          <w:wAfter w:w="360" w:type="dxa"/>
        </w:trPr>
        <w:tc>
          <w:tcPr>
            <w:tcW w:w="3539" w:type="dxa"/>
            <w:tcBorders>
              <w:top w:val="nil"/>
              <w:left w:val="nil"/>
              <w:bottom w:val="nil"/>
              <w:right w:val="nil"/>
            </w:tcBorders>
            <w:shd w:val="clear" w:color="auto" w:fill="EFF7CE"/>
          </w:tcPr>
          <w:p w14:paraId="2E440177"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nil"/>
            </w:tcBorders>
            <w:shd w:val="clear" w:color="auto" w:fill="EFF7CE"/>
          </w:tcPr>
          <w:p w14:paraId="01F904E1"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493CECA0" w14:textId="77777777" w:rsidR="0072038D" w:rsidRDefault="0072038D" w:rsidP="00B4537B">
            <w:pPr>
              <w:spacing w:line="276" w:lineRule="auto"/>
              <w:jc w:val="center"/>
            </w:pPr>
            <w:r w:rsidRPr="1BC2F058">
              <w:rPr>
                <w:rFonts w:eastAsia="Arial" w:cs="Arial"/>
              </w:rPr>
              <w:t xml:space="preserve"> </w:t>
            </w:r>
          </w:p>
        </w:tc>
      </w:tr>
      <w:tr w:rsidR="0072038D" w14:paraId="210FB52B" w14:textId="77777777" w:rsidTr="00716867">
        <w:trPr>
          <w:gridAfter w:val="1"/>
          <w:wAfter w:w="360" w:type="dxa"/>
        </w:trPr>
        <w:tc>
          <w:tcPr>
            <w:tcW w:w="3539" w:type="dxa"/>
            <w:tcBorders>
              <w:top w:val="nil"/>
              <w:left w:val="nil"/>
              <w:bottom w:val="nil"/>
              <w:right w:val="nil"/>
            </w:tcBorders>
            <w:shd w:val="clear" w:color="auto" w:fill="D0E96C"/>
          </w:tcPr>
          <w:p w14:paraId="7FB08B7C" w14:textId="77777777" w:rsidR="0072038D" w:rsidRDefault="0072038D" w:rsidP="00B4537B">
            <w:pPr>
              <w:spacing w:line="276" w:lineRule="auto"/>
            </w:pPr>
            <w:r w:rsidRPr="1BC2F058">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32E41C45"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741D3F3B" w14:textId="77777777" w:rsidR="0072038D" w:rsidRDefault="0072038D" w:rsidP="00B4537B">
            <w:pPr>
              <w:spacing w:line="276" w:lineRule="auto"/>
              <w:jc w:val="center"/>
            </w:pPr>
            <w:r w:rsidRPr="1BC2F058">
              <w:rPr>
                <w:rFonts w:eastAsia="Arial" w:cs="Arial"/>
              </w:rPr>
              <w:t xml:space="preserve"> </w:t>
            </w:r>
          </w:p>
        </w:tc>
      </w:tr>
      <w:tr w:rsidR="0072038D" w14:paraId="02E438FC" w14:textId="77777777" w:rsidTr="00716867">
        <w:trPr>
          <w:gridAfter w:val="1"/>
          <w:wAfter w:w="360" w:type="dxa"/>
        </w:trPr>
        <w:tc>
          <w:tcPr>
            <w:tcW w:w="3539" w:type="dxa"/>
            <w:tcBorders>
              <w:top w:val="nil"/>
              <w:left w:val="nil"/>
              <w:bottom w:val="nil"/>
              <w:right w:val="nil"/>
            </w:tcBorders>
            <w:shd w:val="clear" w:color="auto" w:fill="EFF7CE"/>
          </w:tcPr>
          <w:p w14:paraId="72A5FA79"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6486FB93"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296E2DEA" w14:textId="425C8A16" w:rsidR="0072038D" w:rsidRDefault="004C68DB" w:rsidP="00B4537B">
            <w:pPr>
              <w:spacing w:line="276" w:lineRule="auto"/>
              <w:jc w:val="center"/>
            </w:pPr>
            <w:r>
              <w:t>Fast</w:t>
            </w:r>
          </w:p>
        </w:tc>
      </w:tr>
      <w:tr w:rsidR="0072038D" w14:paraId="55F421AA" w14:textId="77777777" w:rsidTr="00716867">
        <w:trPr>
          <w:gridAfter w:val="1"/>
          <w:wAfter w:w="360" w:type="dxa"/>
        </w:trPr>
        <w:tc>
          <w:tcPr>
            <w:tcW w:w="3539" w:type="dxa"/>
            <w:tcBorders>
              <w:top w:val="nil"/>
              <w:left w:val="nil"/>
              <w:bottom w:val="nil"/>
              <w:right w:val="nil"/>
            </w:tcBorders>
            <w:shd w:val="clear" w:color="auto" w:fill="EFF7CE"/>
          </w:tcPr>
          <w:p w14:paraId="086AE043"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nil"/>
            </w:tcBorders>
            <w:shd w:val="clear" w:color="auto" w:fill="EFF7CE"/>
          </w:tcPr>
          <w:p w14:paraId="072A0D1D"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7345C06E" w14:textId="77777777" w:rsidR="0072038D" w:rsidRDefault="0072038D" w:rsidP="00B4537B">
            <w:pPr>
              <w:spacing w:line="276" w:lineRule="auto"/>
              <w:jc w:val="center"/>
            </w:pPr>
            <w:r w:rsidRPr="1BC2F058">
              <w:rPr>
                <w:rFonts w:eastAsia="Arial" w:cs="Arial"/>
              </w:rPr>
              <w:t xml:space="preserve"> </w:t>
            </w:r>
          </w:p>
        </w:tc>
      </w:tr>
      <w:tr w:rsidR="0072038D" w14:paraId="63AA5D26" w14:textId="77777777" w:rsidTr="00716867">
        <w:trPr>
          <w:gridAfter w:val="1"/>
          <w:wAfter w:w="360" w:type="dxa"/>
        </w:trPr>
        <w:tc>
          <w:tcPr>
            <w:tcW w:w="3539" w:type="dxa"/>
            <w:tcBorders>
              <w:top w:val="nil"/>
              <w:left w:val="nil"/>
              <w:bottom w:val="nil"/>
              <w:right w:val="nil"/>
            </w:tcBorders>
            <w:shd w:val="clear" w:color="auto" w:fill="D0E96C"/>
          </w:tcPr>
          <w:p w14:paraId="11BC6AAD" w14:textId="77777777" w:rsidR="0072038D" w:rsidRDefault="0072038D" w:rsidP="00B4537B">
            <w:pPr>
              <w:spacing w:line="276" w:lineRule="auto"/>
            </w:pPr>
            <w:r w:rsidRPr="1BC2F058">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04552241"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510FBBF4" w14:textId="77777777" w:rsidR="0072038D" w:rsidRDefault="0072038D" w:rsidP="00B4537B">
            <w:pPr>
              <w:spacing w:line="276" w:lineRule="auto"/>
              <w:jc w:val="center"/>
            </w:pPr>
            <w:r w:rsidRPr="1BC2F058">
              <w:rPr>
                <w:rFonts w:eastAsia="Arial" w:cs="Arial"/>
              </w:rPr>
              <w:t xml:space="preserve"> </w:t>
            </w:r>
          </w:p>
        </w:tc>
      </w:tr>
      <w:tr w:rsidR="0072038D" w14:paraId="42111232" w14:textId="77777777" w:rsidTr="00716867">
        <w:trPr>
          <w:gridAfter w:val="1"/>
          <w:wAfter w:w="360" w:type="dxa"/>
        </w:trPr>
        <w:tc>
          <w:tcPr>
            <w:tcW w:w="3539" w:type="dxa"/>
            <w:tcBorders>
              <w:top w:val="nil"/>
              <w:left w:val="nil"/>
              <w:bottom w:val="nil"/>
              <w:right w:val="nil"/>
            </w:tcBorders>
            <w:shd w:val="clear" w:color="auto" w:fill="EFF7CE"/>
          </w:tcPr>
          <w:p w14:paraId="19C46F05"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1FE3E218" w14:textId="77777777" w:rsidR="0072038D" w:rsidRDefault="0072038D" w:rsidP="00B4537B">
            <w:pPr>
              <w:spacing w:line="276" w:lineRule="auto"/>
            </w:pPr>
            <w:r w:rsidRPr="1BC2F058">
              <w:rPr>
                <w:rFonts w:eastAsia="Arial" w:cs="Arial"/>
                <w:color w:val="000000" w:themeColor="text1"/>
              </w:rPr>
              <w:t>Quality</w:t>
            </w:r>
          </w:p>
        </w:tc>
        <w:tc>
          <w:tcPr>
            <w:tcW w:w="1689" w:type="dxa"/>
            <w:gridSpan w:val="2"/>
            <w:tcBorders>
              <w:top w:val="single" w:sz="4" w:space="0" w:color="auto"/>
              <w:left w:val="single" w:sz="4" w:space="0" w:color="auto"/>
              <w:bottom w:val="single" w:sz="4" w:space="0" w:color="auto"/>
              <w:right w:val="single" w:sz="4" w:space="0" w:color="auto"/>
            </w:tcBorders>
          </w:tcPr>
          <w:p w14:paraId="04656CF1" w14:textId="3435FB45" w:rsidR="0072038D" w:rsidRDefault="004C68DB" w:rsidP="00B4537B">
            <w:pPr>
              <w:spacing w:line="276" w:lineRule="auto"/>
              <w:jc w:val="center"/>
            </w:pPr>
            <w:r>
              <w:t>Moderate</w:t>
            </w:r>
          </w:p>
        </w:tc>
      </w:tr>
      <w:tr w:rsidR="0072038D" w14:paraId="0237CEE1" w14:textId="77777777" w:rsidTr="00716867">
        <w:trPr>
          <w:gridAfter w:val="1"/>
          <w:wAfter w:w="360" w:type="dxa"/>
        </w:trPr>
        <w:tc>
          <w:tcPr>
            <w:tcW w:w="3539" w:type="dxa"/>
            <w:tcBorders>
              <w:top w:val="nil"/>
              <w:left w:val="nil"/>
              <w:bottom w:val="nil"/>
              <w:right w:val="nil"/>
            </w:tcBorders>
            <w:shd w:val="clear" w:color="auto" w:fill="EFF7CE"/>
          </w:tcPr>
          <w:p w14:paraId="23F3EE4B"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60097CD3" w14:textId="77777777" w:rsidR="0072038D" w:rsidRDefault="0072038D" w:rsidP="00B4537B">
            <w:pPr>
              <w:spacing w:line="276" w:lineRule="auto"/>
            </w:pPr>
            <w:r w:rsidRPr="1BC2F058">
              <w:rPr>
                <w:rFonts w:eastAsia="Arial" w:cs="Arial"/>
                <w:color w:val="000000" w:themeColor="text1"/>
              </w:rPr>
              <w:t>Context</w:t>
            </w:r>
          </w:p>
        </w:tc>
        <w:tc>
          <w:tcPr>
            <w:tcW w:w="1689" w:type="dxa"/>
            <w:gridSpan w:val="2"/>
            <w:tcBorders>
              <w:top w:val="single" w:sz="4" w:space="0" w:color="auto"/>
              <w:left w:val="single" w:sz="8" w:space="0" w:color="auto"/>
              <w:bottom w:val="single" w:sz="8" w:space="0" w:color="auto"/>
              <w:right w:val="single" w:sz="8" w:space="0" w:color="auto"/>
            </w:tcBorders>
          </w:tcPr>
          <w:p w14:paraId="670692BA" w14:textId="6165E168" w:rsidR="0072038D" w:rsidRDefault="00A24219" w:rsidP="00B4537B">
            <w:pPr>
              <w:spacing w:line="276" w:lineRule="auto"/>
              <w:jc w:val="center"/>
            </w:pPr>
            <w:r>
              <w:t>Low</w:t>
            </w:r>
          </w:p>
        </w:tc>
      </w:tr>
      <w:tr w:rsidR="0072038D" w14:paraId="52AD462C" w14:textId="77777777" w:rsidTr="00716867">
        <w:trPr>
          <w:gridAfter w:val="1"/>
          <w:wAfter w:w="360" w:type="dxa"/>
        </w:trPr>
        <w:tc>
          <w:tcPr>
            <w:tcW w:w="3539" w:type="dxa"/>
            <w:tcBorders>
              <w:top w:val="nil"/>
              <w:left w:val="nil"/>
              <w:bottom w:val="nil"/>
              <w:right w:val="nil"/>
            </w:tcBorders>
            <w:shd w:val="clear" w:color="auto" w:fill="EFF7CE"/>
          </w:tcPr>
          <w:p w14:paraId="32083108"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7F4DC896" w14:textId="77777777" w:rsidR="0072038D" w:rsidRDefault="0072038D" w:rsidP="00B4537B">
            <w:pPr>
              <w:spacing w:line="276" w:lineRule="auto"/>
            </w:pPr>
            <w:r w:rsidRPr="1BC2F058">
              <w:rPr>
                <w:rFonts w:eastAsia="Arial" w:cs="Arial"/>
                <w:color w:val="000000" w:themeColor="text1"/>
              </w:rPr>
              <w:t>Overall</w:t>
            </w:r>
          </w:p>
        </w:tc>
        <w:tc>
          <w:tcPr>
            <w:tcW w:w="1689" w:type="dxa"/>
            <w:gridSpan w:val="2"/>
            <w:tcBorders>
              <w:top w:val="single" w:sz="8" w:space="0" w:color="auto"/>
              <w:left w:val="single" w:sz="8" w:space="0" w:color="auto"/>
              <w:bottom w:val="single" w:sz="8" w:space="0" w:color="auto"/>
              <w:right w:val="single" w:sz="8" w:space="0" w:color="auto"/>
            </w:tcBorders>
          </w:tcPr>
          <w:p w14:paraId="66151AAD" w14:textId="401B8A16" w:rsidR="0072038D" w:rsidRDefault="00A24219" w:rsidP="00B4537B">
            <w:pPr>
              <w:spacing w:line="276" w:lineRule="auto"/>
              <w:jc w:val="center"/>
            </w:pPr>
            <w:r>
              <w:t>Low</w:t>
            </w:r>
          </w:p>
        </w:tc>
      </w:tr>
      <w:tr w:rsidR="0072038D" w14:paraId="3CE1BB1A" w14:textId="77777777" w:rsidTr="00716867">
        <w:tc>
          <w:tcPr>
            <w:tcW w:w="3539" w:type="dxa"/>
            <w:tcBorders>
              <w:top w:val="nil"/>
              <w:left w:val="nil"/>
              <w:bottom w:val="nil"/>
              <w:right w:val="nil"/>
            </w:tcBorders>
            <w:vAlign w:val="center"/>
          </w:tcPr>
          <w:p w14:paraId="5C69F254" w14:textId="77777777" w:rsidR="0072038D" w:rsidRDefault="0072038D" w:rsidP="00B4537B">
            <w:pPr>
              <w:spacing w:line="276" w:lineRule="auto"/>
            </w:pPr>
          </w:p>
        </w:tc>
        <w:tc>
          <w:tcPr>
            <w:tcW w:w="236" w:type="dxa"/>
            <w:tcBorders>
              <w:top w:val="nil"/>
              <w:left w:val="nil"/>
              <w:bottom w:val="nil"/>
              <w:right w:val="nil"/>
            </w:tcBorders>
            <w:vAlign w:val="center"/>
          </w:tcPr>
          <w:p w14:paraId="67827361"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12913B8A" w14:textId="77777777" w:rsidR="0072038D" w:rsidRDefault="0072038D" w:rsidP="00B4537B">
            <w:pPr>
              <w:spacing w:line="276" w:lineRule="auto"/>
            </w:pPr>
          </w:p>
        </w:tc>
        <w:tc>
          <w:tcPr>
            <w:tcW w:w="1624" w:type="dxa"/>
            <w:gridSpan w:val="2"/>
            <w:tcBorders>
              <w:top w:val="single" w:sz="8" w:space="0" w:color="auto"/>
              <w:left w:val="nil"/>
              <w:bottom w:val="nil"/>
              <w:right w:val="nil"/>
            </w:tcBorders>
            <w:vAlign w:val="center"/>
          </w:tcPr>
          <w:p w14:paraId="68A5D4CD" w14:textId="77777777" w:rsidR="0072038D" w:rsidRDefault="0072038D" w:rsidP="00B4537B">
            <w:pPr>
              <w:spacing w:line="276" w:lineRule="auto"/>
            </w:pPr>
          </w:p>
        </w:tc>
      </w:tr>
    </w:tbl>
    <w:p w14:paraId="743AC78C" w14:textId="17055999" w:rsidR="00E8538A" w:rsidRPr="002F40BA" w:rsidRDefault="00434B6C" w:rsidP="00B4537B">
      <w:pPr>
        <w:spacing w:line="276" w:lineRule="auto"/>
        <w:rPr>
          <w:rFonts w:eastAsia="Arial" w:cs="Arial"/>
        </w:rPr>
      </w:pPr>
      <w:r w:rsidRPr="002F40BA">
        <w:rPr>
          <w:rFonts w:eastAsia="Arial" w:cs="Arial"/>
          <w:vertAlign w:val="superscript"/>
        </w:rPr>
        <w:t>a</w:t>
      </w:r>
      <w:r>
        <w:rPr>
          <w:rFonts w:eastAsia="Arial" w:cs="Arial"/>
        </w:rPr>
        <w:t xml:space="preserve"> </w:t>
      </w:r>
      <w:r w:rsidRPr="002F40BA">
        <w:rPr>
          <w:rFonts w:eastAsia="Arial" w:cs="Arial"/>
        </w:rPr>
        <w:t>Because this practice can range from weaning at five weeks or weaning much later (i.e., 8-10 weeks), the impact on welfare can shift.</w:t>
      </w:r>
      <w:r w:rsidR="0072038D" w:rsidRPr="002F40BA">
        <w:rPr>
          <w:rFonts w:eastAsia="Arial" w:cs="Arial"/>
        </w:rPr>
        <w:t xml:space="preserve"> </w:t>
      </w:r>
      <w:r w:rsidR="00E8538A" w:rsidRPr="002F40BA">
        <w:rPr>
          <w:rFonts w:eastAsia="Arial" w:cs="Arial"/>
        </w:rPr>
        <w:br w:type="page"/>
      </w:r>
    </w:p>
    <w:p w14:paraId="65A9BA00" w14:textId="77777777" w:rsidR="0072038D" w:rsidRPr="00265EAF" w:rsidRDefault="0072038D" w:rsidP="00B4537B">
      <w:pPr>
        <w:spacing w:line="276" w:lineRule="auto"/>
        <w:rPr>
          <w:b/>
          <w:bCs/>
        </w:rPr>
      </w:pPr>
      <w:r w:rsidRPr="00265EAF">
        <w:rPr>
          <w:b/>
          <w:bCs/>
        </w:rPr>
        <w:t>Narrative Summary</w:t>
      </w:r>
    </w:p>
    <w:p w14:paraId="40774830" w14:textId="77777777" w:rsidR="0072038D" w:rsidRDefault="0072038D" w:rsidP="00B4537B">
      <w:pPr>
        <w:spacing w:line="276" w:lineRule="auto"/>
      </w:pPr>
      <w:r w:rsidRPr="1BC2F058">
        <w:rPr>
          <w:rFonts w:eastAsia="Arial" w:cs="Arial"/>
          <w:b/>
          <w:bCs/>
        </w:rPr>
        <w:t>1. What is the practice?</w:t>
      </w:r>
    </w:p>
    <w:p w14:paraId="3B193021" w14:textId="4813F232" w:rsidR="0072038D" w:rsidRDefault="0072038D" w:rsidP="00B4537B">
      <w:pPr>
        <w:spacing w:line="276" w:lineRule="auto"/>
        <w:rPr>
          <w:rFonts w:eastAsia="Arial" w:cs="Arial"/>
        </w:rPr>
      </w:pPr>
      <w:r w:rsidRPr="082C0BE4">
        <w:rPr>
          <w:rFonts w:eastAsia="Arial" w:cs="Arial"/>
        </w:rPr>
        <w:t xml:space="preserve">In commercial herds, pigs are typically weaned at </w:t>
      </w:r>
      <w:r w:rsidR="00823B19">
        <w:rPr>
          <w:rFonts w:eastAsia="Arial" w:cs="Arial"/>
        </w:rPr>
        <w:t>four</w:t>
      </w:r>
      <w:r w:rsidRPr="082C0BE4">
        <w:rPr>
          <w:rFonts w:eastAsia="Arial" w:cs="Arial"/>
        </w:rPr>
        <w:t xml:space="preserve"> weeks of age</w:t>
      </w:r>
      <w:r w:rsidR="00E67E7B">
        <w:rPr>
          <w:rFonts w:eastAsia="Arial" w:cs="Arial"/>
        </w:rPr>
        <w:t xml:space="preserve"> (28 days)</w:t>
      </w:r>
      <w:r w:rsidRPr="082C0BE4">
        <w:rPr>
          <w:rFonts w:eastAsia="Arial" w:cs="Arial"/>
        </w:rPr>
        <w:t>. While this fits with the wider routine of the unit, the gut of the weaned pig is still developing and susceptible to infection. Delaying weaning allows the growing pig time to develop a more mature gastrointestinal function and to have better established feeding and foraging behaviours. Some have argued that delaying weaning to 35 days may increase the gross margin per sow with the increased sow feeding costs more than offset by reduced costs of early weaning rations and reduced labour costs as the pigs are more independent at the time of weaning. Split-suckling systems offer a middle-way. In this system, sows are removed from their piglets for certain periods of time. They will come into heat allowing them to be serviced while still nursing their litter before weaning at a time beyond the typical 28</w:t>
      </w:r>
      <w:r w:rsidR="006E3661">
        <w:rPr>
          <w:rFonts w:eastAsia="Arial" w:cs="Arial"/>
        </w:rPr>
        <w:t>-</w:t>
      </w:r>
      <w:r w:rsidRPr="082C0BE4">
        <w:rPr>
          <w:rFonts w:eastAsia="Arial" w:cs="Arial"/>
        </w:rPr>
        <w:t>day period</w:t>
      </w:r>
      <w:r w:rsidR="00E67E7B">
        <w:rPr>
          <w:rFonts w:eastAsia="Arial" w:cs="Arial"/>
        </w:rPr>
        <w:t>.</w:t>
      </w:r>
    </w:p>
    <w:p w14:paraId="64E4DB36" w14:textId="5D769CC3" w:rsidR="0072038D" w:rsidRDefault="0072038D" w:rsidP="00B4537B">
      <w:pPr>
        <w:spacing w:line="276" w:lineRule="auto"/>
        <w:rPr>
          <w:rFonts w:eastAsia="Arial" w:cs="Arial"/>
          <w:b/>
          <w:bCs/>
        </w:rPr>
      </w:pPr>
      <w:r w:rsidRPr="1BC2F058">
        <w:rPr>
          <w:rFonts w:eastAsia="Arial" w:cs="Arial"/>
          <w:b/>
          <w:bCs/>
        </w:rPr>
        <w:t>2. How effective is it?</w:t>
      </w:r>
    </w:p>
    <w:p w14:paraId="2A68C161" w14:textId="75E0BF2B" w:rsidR="00E67E7B" w:rsidRDefault="006E3661" w:rsidP="00B4537B">
      <w:pPr>
        <w:spacing w:line="276" w:lineRule="auto"/>
      </w:pPr>
      <w:r>
        <w:t xml:space="preserve">Delayed weaning is an effective practice to combat </w:t>
      </w:r>
      <w:r w:rsidR="00FF3304">
        <w:t>PWD</w:t>
      </w:r>
      <w:r>
        <w:t xml:space="preserve">, especially if this is caused by nutritional challenges. Delayed weaning has the advantage of extending the period of transition and adaptation of the pig to solid feed, allowing the gut to mature. Though split-suckling systems are rare, they can provide an opportunity for the pigs to learn feeding behaviour and habits, while developing their guts and socializing with other pigs for much longer periods of time (several weeks). </w:t>
      </w:r>
      <w:r w:rsidR="00DD0FFA">
        <w:t>Such a system would largely overlap with other practices described such as</w:t>
      </w:r>
      <w:r>
        <w:t xml:space="preserve"> stress reduction practice and feeding regime</w:t>
      </w:r>
      <w:r w:rsidR="00DD0FFA">
        <w:t xml:space="preserve"> practices</w:t>
      </w:r>
      <w:r>
        <w:t xml:space="preserve">.  </w:t>
      </w:r>
    </w:p>
    <w:p w14:paraId="2185672B" w14:textId="13A00AAC" w:rsidR="0072038D" w:rsidRDefault="0072038D" w:rsidP="00B4537B">
      <w:pPr>
        <w:spacing w:line="276" w:lineRule="auto"/>
        <w:rPr>
          <w:rFonts w:eastAsia="Arial" w:cs="Arial"/>
          <w:b/>
          <w:bCs/>
        </w:rPr>
      </w:pPr>
      <w:r w:rsidRPr="1BC2F058">
        <w:rPr>
          <w:rFonts w:eastAsia="Arial" w:cs="Arial"/>
          <w:b/>
          <w:bCs/>
        </w:rPr>
        <w:t>3. Where does it work?</w:t>
      </w:r>
    </w:p>
    <w:p w14:paraId="7DC61883" w14:textId="4A12D832" w:rsidR="00DD0FFA" w:rsidRDefault="00DD0FFA" w:rsidP="00B4537B">
      <w:pPr>
        <w:spacing w:line="276" w:lineRule="auto"/>
      </w:pPr>
      <w:r>
        <w:t xml:space="preserve">This practice works by allowing more time for the piglet’s gut to mature and learn how to process and digest feed before weaning. The adaptation of the gut to changes in feed would not be so abrupt and the risk of </w:t>
      </w:r>
      <w:r w:rsidR="00FF3304">
        <w:t>PWD</w:t>
      </w:r>
      <w:r>
        <w:t xml:space="preserve"> is greatly minimized. The farm’s farrowing house and nursery would need to accommodate sows and pre-weaning pigs for longer and adapted to house older/bigger weaned pigs. </w:t>
      </w:r>
    </w:p>
    <w:p w14:paraId="678A37F2" w14:textId="55C065F6" w:rsidR="00DD0FFA" w:rsidRDefault="00DD0FFA" w:rsidP="00B4537B">
      <w:pPr>
        <w:spacing w:line="276" w:lineRule="auto"/>
      </w:pPr>
      <w:r>
        <w:t>Outdoor systems may have an advantage compared to indoor systems where space is more restricted and pig flow dictates the feasibility of certain farm operations.</w:t>
      </w:r>
    </w:p>
    <w:p w14:paraId="716E33B0" w14:textId="723165D4" w:rsidR="0072038D" w:rsidRDefault="0072038D" w:rsidP="00B4537B">
      <w:pPr>
        <w:spacing w:line="276" w:lineRule="auto"/>
        <w:rPr>
          <w:rFonts w:eastAsia="Arial" w:cs="Arial"/>
          <w:b/>
          <w:bCs/>
        </w:rPr>
      </w:pPr>
      <w:r w:rsidRPr="1BC2F058">
        <w:rPr>
          <w:rFonts w:eastAsia="Arial" w:cs="Arial"/>
          <w:b/>
          <w:bCs/>
        </w:rPr>
        <w:t>4. How much does it cost?</w:t>
      </w:r>
    </w:p>
    <w:p w14:paraId="167DC74E" w14:textId="7B6FC53D" w:rsidR="00665F37" w:rsidRDefault="00665F37" w:rsidP="00B4537B">
      <w:pPr>
        <w:spacing w:line="276" w:lineRule="auto"/>
      </w:pPr>
      <w:r>
        <w:t xml:space="preserve">Delaying weaning may slightly increase production costs. This practice does not require additional equipment but may require additional training on the exact days to wean a piglet. In addition, delaying weaning is expected to slightly change the normal cost structure of the farm because it requires changing the feed offered to piglets during pre-weaning, which extends the use of creep feed.  This practice is not expected to require additional capital costs for machinery or implements for the farm, or any major investment in infrastructure or land, unless a farm does not count with the space to keep non-weaned piglets. In the latter case, the farmer needs to invest in infrastructure to modify the unit to accommodate a longer pre-weaning period. This practice may slightly increase the complexity of production because the farmer needs to know when to wean a litter and how to plan the next </w:t>
      </w:r>
      <w:r w:rsidR="004328F7">
        <w:t>cycle of production</w:t>
      </w:r>
      <w:r>
        <w:t xml:space="preserve">. </w:t>
      </w:r>
    </w:p>
    <w:p w14:paraId="09EEA661" w14:textId="45F193E5" w:rsidR="008E2E9C" w:rsidRPr="008E2E9C" w:rsidRDefault="008E2E9C" w:rsidP="00B4537B">
      <w:pPr>
        <w:spacing w:line="276" w:lineRule="auto"/>
        <w:rPr>
          <w:rFonts w:cs="Arial"/>
          <w:color w:val="000000"/>
          <w:shd w:val="clear" w:color="auto" w:fill="FFFFFF"/>
        </w:rPr>
      </w:pPr>
      <w:r w:rsidRPr="00211A17">
        <w:rPr>
          <w:rStyle w:val="normaltextrun"/>
          <w:rFonts w:cs="Arial"/>
          <w:color w:val="000000"/>
          <w:shd w:val="clear" w:color="auto" w:fill="FFFFFF"/>
        </w:rPr>
        <w:t>We do not provide a computation of a return of investment (ROI) for this practice because there is no available information on how much PWD is decreased, how much performance improves, and how much mortality reduces with delayed weaning. Additional costs are related to the effect on sow production performance (fewer pigs produced per sow per year).</w:t>
      </w:r>
      <w:r w:rsidRPr="00211A17">
        <w:rPr>
          <w:rStyle w:val="eop"/>
          <w:rFonts w:cs="Arial"/>
          <w:color w:val="000000"/>
          <w:shd w:val="clear" w:color="auto" w:fill="FFFFFF"/>
        </w:rPr>
        <w:t> </w:t>
      </w:r>
    </w:p>
    <w:p w14:paraId="499938B8" w14:textId="08BBBE9D" w:rsidR="0072038D" w:rsidRDefault="0072038D" w:rsidP="00B4537B">
      <w:pPr>
        <w:spacing w:line="276" w:lineRule="auto"/>
        <w:rPr>
          <w:rFonts w:eastAsia="Arial" w:cs="Arial"/>
          <w:b/>
          <w:bCs/>
        </w:rPr>
      </w:pPr>
      <w:r w:rsidRPr="1BC2F058">
        <w:rPr>
          <w:rFonts w:eastAsia="Arial" w:cs="Arial"/>
          <w:b/>
          <w:bCs/>
        </w:rPr>
        <w:t>5. How can I do it well?</w:t>
      </w:r>
    </w:p>
    <w:p w14:paraId="258C3E91" w14:textId="45ED87D3" w:rsidR="00DD0FFA" w:rsidRDefault="00DD0FFA" w:rsidP="00B4537B">
      <w:pPr>
        <w:spacing w:line="276" w:lineRule="auto"/>
      </w:pPr>
      <w:r w:rsidRPr="00DD0FFA">
        <w:t xml:space="preserve">Careful planning and execution </w:t>
      </w:r>
      <w:r w:rsidR="00F06DEB" w:rsidRPr="00DD0FFA">
        <w:t>are</w:t>
      </w:r>
      <w:r w:rsidRPr="00DD0FFA">
        <w:t xml:space="preserve"> key for the success of this intervention.</w:t>
      </w:r>
      <w:r>
        <w:t xml:space="preserve"> </w:t>
      </w:r>
      <w:r w:rsidRPr="00DD0FFA">
        <w:t xml:space="preserve">This practice can be best implemented by gathering the staff involved in the daily management of the farm, the manager, and the veterinarian to discuss </w:t>
      </w:r>
      <w:r>
        <w:t xml:space="preserve">how weaning </w:t>
      </w:r>
      <w:r w:rsidR="60044660">
        <w:t xml:space="preserve">can </w:t>
      </w:r>
      <w:r>
        <w:t xml:space="preserve">be delayed in their farm </w:t>
      </w:r>
      <w:r w:rsidRPr="00DD0FFA">
        <w:t xml:space="preserve">and their impacts on </w:t>
      </w:r>
      <w:r>
        <w:t xml:space="preserve">production performance, </w:t>
      </w:r>
      <w:r w:rsidRPr="00DD0FFA">
        <w:t xml:space="preserve">management and pig flow. </w:t>
      </w:r>
    </w:p>
    <w:p w14:paraId="1155DAB2" w14:textId="5114649C" w:rsidR="0072038D" w:rsidRDefault="0072038D" w:rsidP="00B4537B">
      <w:pPr>
        <w:spacing w:line="276" w:lineRule="auto"/>
        <w:rPr>
          <w:rFonts w:eastAsia="Arial" w:cs="Arial"/>
          <w:b/>
          <w:bCs/>
        </w:rPr>
      </w:pPr>
      <w:r w:rsidRPr="1BC2F058">
        <w:rPr>
          <w:rFonts w:eastAsia="Arial" w:cs="Arial"/>
          <w:b/>
          <w:bCs/>
        </w:rPr>
        <w:t>6. How strong is the evidence?</w:t>
      </w:r>
    </w:p>
    <w:p w14:paraId="16649123" w14:textId="41B0B52D" w:rsidR="00DD0FFA" w:rsidRDefault="00DD0FFA" w:rsidP="00B4537B">
      <w:pPr>
        <w:spacing w:line="276" w:lineRule="auto"/>
      </w:pPr>
      <w:r>
        <w:t xml:space="preserve">Empirical evidence is very strong regarding this practice. However, this practice is not very popular because of the impact it might have on reproductive performance indicators on farm and the additional resources necessary to keep pigs for five or more weeks with their mothers before weaning. In most countries outside Europe, weaning is legal at 3 weeks of age (21 days) with many studies focusing on early weaning </w:t>
      </w:r>
      <w:r w:rsidR="003F14F0">
        <w:t>with the purpose of weaning pigs free from disease (before exposure).</w:t>
      </w:r>
    </w:p>
    <w:p w14:paraId="76D1AB8A" w14:textId="05874871" w:rsidR="0072038D" w:rsidRPr="00DF0B41" w:rsidRDefault="0072038D" w:rsidP="00B4537B">
      <w:pPr>
        <w:spacing w:line="276" w:lineRule="auto"/>
      </w:pPr>
      <w:r w:rsidRPr="1BC2F058">
        <w:rPr>
          <w:rFonts w:eastAsia="Arial" w:cs="Arial"/>
          <w:b/>
          <w:bCs/>
        </w:rPr>
        <w:t>7. Where can I find further information?</w:t>
      </w:r>
    </w:p>
    <w:p w14:paraId="64AEB535" w14:textId="16D98083" w:rsidR="0072038D" w:rsidRDefault="08C7EAF9" w:rsidP="00B4537B">
      <w:pPr>
        <w:spacing w:line="276" w:lineRule="auto"/>
      </w:pPr>
      <w:r>
        <w:t>The AHDB’s Knowledge Library provides resources on managing the weaned pig (</w:t>
      </w:r>
      <w:hyperlink r:id="rId115">
        <w:r w:rsidRPr="0EC66567">
          <w:rPr>
            <w:rStyle w:val="Hyperlink"/>
            <w:rFonts w:eastAsia="Arial" w:cs="Arial"/>
          </w:rPr>
          <w:t>Weaning and small pig management | AHDB</w:t>
        </w:r>
      </w:hyperlink>
      <w:r>
        <w:t xml:space="preserve">). </w:t>
      </w:r>
      <w:r w:rsidR="4440A185">
        <w:t xml:space="preserve">Pig Progress </w:t>
      </w:r>
      <w:r w:rsidR="6469FCCA">
        <w:t>consider</w:t>
      </w:r>
      <w:r w:rsidR="4440A185">
        <w:t xml:space="preserve"> the pros and cons of moving from </w:t>
      </w:r>
      <w:r w:rsidR="45F5A33C">
        <w:t>we</w:t>
      </w:r>
      <w:r w:rsidR="4440A185">
        <w:t>a</w:t>
      </w:r>
      <w:r w:rsidR="291EE5D1">
        <w:t>ning at 4 weeks to 5 weeks (</w:t>
      </w:r>
      <w:hyperlink r:id="rId116">
        <w:r w:rsidR="1CC8991C" w:rsidRPr="0EC66567">
          <w:rPr>
            <w:rStyle w:val="Hyperlink"/>
            <w:rFonts w:eastAsia="Arial" w:cs="Arial"/>
          </w:rPr>
          <w:t>Delayed weaning better for piglet welfare - Pig Progress</w:t>
        </w:r>
      </w:hyperlink>
      <w:r w:rsidR="562FC10C">
        <w:t>).</w:t>
      </w:r>
    </w:p>
    <w:p w14:paraId="3123CCD3" w14:textId="1371106E" w:rsidR="003F14F0" w:rsidRDefault="003F14F0" w:rsidP="00B4537B">
      <w:pPr>
        <w:spacing w:line="276" w:lineRule="auto"/>
      </w:pPr>
      <w:r>
        <w:t>This article highlights key points to consider before transitioning to weaning at 5 weeks of age:</w:t>
      </w:r>
    </w:p>
    <w:p w14:paraId="73900979" w14:textId="74E14EFC" w:rsidR="003F14F0" w:rsidRDefault="001C6F1A" w:rsidP="00B4537B">
      <w:pPr>
        <w:spacing w:line="276" w:lineRule="auto"/>
      </w:pPr>
      <w:hyperlink r:id="rId117" w:history="1">
        <w:r w:rsidR="003F14F0">
          <w:rPr>
            <w:rStyle w:val="Hyperlink"/>
          </w:rPr>
          <w:t>What to consider before a switch to five-week pig weaning - Farmers Weekly (fwi.co.uk)</w:t>
        </w:r>
      </w:hyperlink>
      <w:r w:rsidR="003F14F0">
        <w:t>.</w:t>
      </w:r>
    </w:p>
    <w:p w14:paraId="1D6A97A2" w14:textId="02A013FC" w:rsidR="00DF0B41" w:rsidRDefault="00DF0B41" w:rsidP="00B4537B">
      <w:pPr>
        <w:spacing w:line="276" w:lineRule="auto"/>
      </w:pPr>
    </w:p>
    <w:p w14:paraId="522B5687" w14:textId="77777777" w:rsidR="003F14F0" w:rsidRDefault="003F14F0" w:rsidP="00B4537B">
      <w:pPr>
        <w:spacing w:line="276" w:lineRule="auto"/>
        <w:sectPr w:rsidR="003F14F0" w:rsidSect="00055422">
          <w:headerReference w:type="default" r:id="rId118"/>
          <w:pgSz w:w="12240" w:h="15840"/>
          <w:pgMar w:top="1440" w:right="1440" w:bottom="1440" w:left="1440" w:header="720" w:footer="720" w:gutter="0"/>
          <w:cols w:space="720"/>
          <w:titlePg/>
          <w:docGrid w:linePitch="360"/>
        </w:sectPr>
      </w:pPr>
    </w:p>
    <w:p w14:paraId="1D47F27A" w14:textId="2859645B" w:rsidR="0072038D" w:rsidRPr="00A82FAA" w:rsidRDefault="0072038D" w:rsidP="00B4537B">
      <w:pPr>
        <w:pStyle w:val="Heading3"/>
        <w:spacing w:line="276" w:lineRule="auto"/>
      </w:pPr>
      <w:bookmarkStart w:id="310" w:name="_Ref122045612"/>
      <w:bookmarkStart w:id="311" w:name="_Ref122045616"/>
      <w:bookmarkStart w:id="312" w:name="_Ref122094049"/>
      <w:bookmarkStart w:id="313" w:name="_Toc124787543"/>
      <w:r w:rsidRPr="00A82FAA">
        <w:t>Feeding Regimes</w:t>
      </w:r>
      <w:bookmarkEnd w:id="310"/>
      <w:bookmarkEnd w:id="311"/>
      <w:bookmarkEnd w:id="312"/>
      <w:bookmarkEnd w:id="313"/>
      <w:r w:rsidRPr="00A82FAA">
        <w:t xml:space="preserve"> </w:t>
      </w:r>
    </w:p>
    <w:p w14:paraId="6C2DF6E1" w14:textId="77777777" w:rsidR="0072038D" w:rsidRPr="006D32A4" w:rsidRDefault="0072038D" w:rsidP="00B4537B">
      <w:pPr>
        <w:spacing w:line="276" w:lineRule="auto"/>
        <w:rPr>
          <w:b/>
          <w:bCs/>
        </w:rPr>
      </w:pPr>
      <w:r w:rsidRPr="006D32A4">
        <w:rPr>
          <w:b/>
          <w:bCs/>
        </w:rPr>
        <w:t>Impact summary</w:t>
      </w:r>
    </w:p>
    <w:p w14:paraId="3A64F74C" w14:textId="77777777" w:rsidR="0072038D" w:rsidRDefault="0072038D" w:rsidP="00B4537B">
      <w:pPr>
        <w:spacing w:line="276" w:lineRule="auto"/>
        <w:rPr>
          <w:rFonts w:eastAsia="Arial" w:cs="Arial"/>
          <w:i/>
          <w:iCs/>
        </w:rPr>
      </w:pPr>
      <w:r w:rsidRPr="082C0BE4">
        <w:rPr>
          <w:rFonts w:eastAsia="Arial" w:cs="Arial"/>
          <w:color w:val="000000" w:themeColor="text1"/>
        </w:rPr>
        <w:t>Feeding management goes hand-in-hand with water management as any restrictions in water intake will result in a reduced feed intake. Both feed and water management require close attention to hygiene of troughs and care to ensure ease of access. Managing the feeding regime begins pre-weaning and establishing feeding habits at this stage will be of benefit to the growing pig at weaning.  For example, establishing creep feeds and continuing these for 24-48 hours post-weaning may help to encourage feeding. Good feeding management practices, including attention to stock rotation and storage, apply.   </w:t>
      </w:r>
      <w:r w:rsidRPr="082C0BE4">
        <w:rPr>
          <w:rFonts w:eastAsia="Arial" w:cs="Arial"/>
          <w:i/>
          <w:iCs/>
        </w:rPr>
        <w:t xml:space="preserve"> </w:t>
      </w:r>
    </w:p>
    <w:p w14:paraId="74082039" w14:textId="4B72013C" w:rsidR="0001668A" w:rsidRPr="0001668A" w:rsidRDefault="00020A74" w:rsidP="00B4537B">
      <w:pPr>
        <w:spacing w:line="276" w:lineRule="auto"/>
        <w:rPr>
          <w:rFonts w:eastAsia="Arial" w:cs="Arial"/>
          <w:color w:val="000000" w:themeColor="text1"/>
          <w:highlight w:val="yellow"/>
        </w:rPr>
      </w:pPr>
      <w:r w:rsidRPr="002F40BA">
        <w:rPr>
          <w:rFonts w:eastAsia="Arial" w:cs="Arial"/>
          <w:b/>
          <w:bCs/>
          <w:color w:val="000000" w:themeColor="text1"/>
        </w:rPr>
        <w:t>Disclaimer:</w:t>
      </w:r>
      <w:r>
        <w:rPr>
          <w:rFonts w:eastAsia="Arial" w:cs="Arial"/>
          <w:color w:val="000000" w:themeColor="text1"/>
        </w:rPr>
        <w:t xml:space="preserve"> </w:t>
      </w:r>
      <w:r w:rsidR="0001668A" w:rsidRPr="002F40BA">
        <w:rPr>
          <w:rFonts w:eastAsia="Arial" w:cs="Arial"/>
          <w:color w:val="000000" w:themeColor="text1"/>
        </w:rPr>
        <w:t xml:space="preserve">This practice should </w:t>
      </w:r>
      <w:r w:rsidRPr="002F40BA">
        <w:rPr>
          <w:rFonts w:eastAsia="Arial" w:cs="Arial"/>
          <w:color w:val="000000" w:themeColor="text1"/>
        </w:rPr>
        <w:t xml:space="preserve">always </w:t>
      </w:r>
      <w:r w:rsidR="0001668A" w:rsidRPr="002F40BA">
        <w:rPr>
          <w:rFonts w:eastAsia="Arial" w:cs="Arial"/>
          <w:color w:val="000000" w:themeColor="text1"/>
        </w:rPr>
        <w:t xml:space="preserve">be considered </w:t>
      </w:r>
      <w:r w:rsidRPr="002F40BA">
        <w:rPr>
          <w:rFonts w:eastAsia="Arial" w:cs="Arial"/>
          <w:color w:val="000000" w:themeColor="text1"/>
        </w:rPr>
        <w:t xml:space="preserve">in conjunction </w:t>
      </w:r>
      <w:r w:rsidR="0001668A" w:rsidRPr="002F40BA">
        <w:rPr>
          <w:rFonts w:eastAsia="Arial" w:cs="Arial"/>
          <w:color w:val="000000" w:themeColor="text1"/>
        </w:rPr>
        <w:t>with other nutritional changes</w:t>
      </w:r>
      <w:r w:rsidRPr="002F40BA">
        <w:rPr>
          <w:rFonts w:eastAsia="Arial" w:cs="Arial"/>
          <w:color w:val="000000" w:themeColor="text1"/>
        </w:rPr>
        <w:t>, especially those involving protein reduction and feed additives.</w:t>
      </w:r>
      <w:r>
        <w:rPr>
          <w:rFonts w:eastAsia="Arial" w:cs="Arial"/>
          <w:color w:val="000000" w:themeColor="text1"/>
        </w:rPr>
        <w:t xml:space="preserve"> Please refer to section </w:t>
      </w:r>
      <w:r>
        <w:rPr>
          <w:rFonts w:eastAsia="Arial" w:cs="Arial"/>
          <w:color w:val="000000" w:themeColor="text1"/>
        </w:rPr>
        <w:fldChar w:fldCharType="begin"/>
      </w:r>
      <w:r>
        <w:rPr>
          <w:rFonts w:eastAsia="Arial" w:cs="Arial"/>
          <w:color w:val="000000" w:themeColor="text1"/>
        </w:rPr>
        <w:instrText xml:space="preserve"> REF _Ref122046856 \r \h </w:instrText>
      </w:r>
      <w:r>
        <w:rPr>
          <w:rFonts w:eastAsia="Arial" w:cs="Arial"/>
          <w:color w:val="000000" w:themeColor="text1"/>
        </w:rPr>
      </w:r>
      <w:r>
        <w:rPr>
          <w:rFonts w:eastAsia="Arial" w:cs="Arial"/>
          <w:color w:val="000000" w:themeColor="text1"/>
        </w:rPr>
        <w:fldChar w:fldCharType="separate"/>
      </w:r>
      <w:r>
        <w:rPr>
          <w:rFonts w:eastAsia="Arial" w:cs="Arial"/>
          <w:color w:val="000000" w:themeColor="text1"/>
        </w:rPr>
        <w:t>15.2</w:t>
      </w:r>
      <w:r>
        <w:rPr>
          <w:rFonts w:eastAsia="Arial" w:cs="Arial"/>
          <w:color w:val="000000" w:themeColor="text1"/>
        </w:rPr>
        <w:fldChar w:fldCharType="end"/>
      </w:r>
      <w:r>
        <w:rPr>
          <w:rFonts w:eastAsia="Arial" w:cs="Arial"/>
          <w:color w:val="000000" w:themeColor="text1"/>
        </w:rPr>
        <w:t xml:space="preserve"> </w:t>
      </w:r>
      <w:r>
        <w:rPr>
          <w:rFonts w:eastAsia="Arial" w:cs="Arial"/>
          <w:color w:val="000000" w:themeColor="text1"/>
        </w:rPr>
        <w:fldChar w:fldCharType="begin"/>
      </w:r>
      <w:r>
        <w:rPr>
          <w:rFonts w:eastAsia="Arial" w:cs="Arial"/>
          <w:color w:val="000000" w:themeColor="text1"/>
        </w:rPr>
        <w:instrText xml:space="preserve"> REF _Ref122046864 \h </w:instrText>
      </w:r>
      <w:r>
        <w:rPr>
          <w:rFonts w:eastAsia="Arial" w:cs="Arial"/>
          <w:color w:val="000000" w:themeColor="text1"/>
        </w:rPr>
      </w:r>
      <w:r>
        <w:rPr>
          <w:rFonts w:eastAsia="Arial" w:cs="Arial"/>
          <w:color w:val="000000" w:themeColor="text1"/>
        </w:rPr>
        <w:fldChar w:fldCharType="separate"/>
      </w:r>
      <w:r>
        <w:t>Nutritional changes</w:t>
      </w:r>
      <w:r>
        <w:rPr>
          <w:rFonts w:eastAsia="Arial" w:cs="Arial"/>
          <w:color w:val="000000" w:themeColor="text1"/>
        </w:rPr>
        <w:fldChar w:fldCharType="end"/>
      </w:r>
      <w:r>
        <w:rPr>
          <w:rFonts w:eastAsia="Arial" w:cs="Arial"/>
          <w:color w:val="000000" w:themeColor="text1"/>
        </w:rPr>
        <w:t>.</w:t>
      </w:r>
    </w:p>
    <w:tbl>
      <w:tblPr>
        <w:tblStyle w:val="TableGrid"/>
        <w:tblW w:w="0" w:type="auto"/>
        <w:tblLook w:val="04A0" w:firstRow="1" w:lastRow="0" w:firstColumn="1" w:lastColumn="0" w:noHBand="0" w:noVBand="1"/>
      </w:tblPr>
      <w:tblGrid>
        <w:gridCol w:w="3390"/>
        <w:gridCol w:w="236"/>
        <w:gridCol w:w="3793"/>
        <w:gridCol w:w="64"/>
        <w:gridCol w:w="1545"/>
        <w:gridCol w:w="332"/>
      </w:tblGrid>
      <w:tr w:rsidR="0072038D" w14:paraId="36EFB9F0" w14:textId="77777777" w:rsidTr="00716867">
        <w:trPr>
          <w:gridAfter w:val="1"/>
          <w:wAfter w:w="360" w:type="dxa"/>
        </w:trPr>
        <w:tc>
          <w:tcPr>
            <w:tcW w:w="3539" w:type="dxa"/>
            <w:tcBorders>
              <w:top w:val="nil"/>
              <w:left w:val="nil"/>
              <w:bottom w:val="nil"/>
              <w:right w:val="nil"/>
            </w:tcBorders>
            <w:shd w:val="clear" w:color="auto" w:fill="D0E96C"/>
          </w:tcPr>
          <w:p w14:paraId="4E6FE544" w14:textId="77777777" w:rsidR="0072038D" w:rsidRDefault="0072038D" w:rsidP="00B4537B">
            <w:pPr>
              <w:spacing w:line="276" w:lineRule="auto"/>
            </w:pPr>
            <w:r w:rsidRPr="1BC2F058">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35BB468F" w14:textId="77777777" w:rsidR="0072038D" w:rsidRDefault="0072038D" w:rsidP="00B4537B">
            <w:pPr>
              <w:spacing w:line="276" w:lineRule="auto"/>
            </w:pPr>
            <w:r w:rsidRPr="1BC2F058">
              <w:rPr>
                <w:rFonts w:eastAsia="Arial" w:cs="Arial"/>
                <w:b/>
                <w:bCs/>
              </w:rPr>
              <w:t xml:space="preserve"> </w:t>
            </w:r>
          </w:p>
        </w:tc>
        <w:tc>
          <w:tcPr>
            <w:tcW w:w="1689" w:type="dxa"/>
            <w:gridSpan w:val="2"/>
            <w:tcBorders>
              <w:top w:val="nil"/>
              <w:left w:val="nil"/>
              <w:bottom w:val="single" w:sz="4" w:space="0" w:color="auto"/>
              <w:right w:val="nil"/>
            </w:tcBorders>
            <w:shd w:val="clear" w:color="auto" w:fill="D0E96C"/>
          </w:tcPr>
          <w:p w14:paraId="6C8EA228" w14:textId="77777777" w:rsidR="0072038D" w:rsidRDefault="0072038D" w:rsidP="00B4537B">
            <w:pPr>
              <w:spacing w:line="276" w:lineRule="auto"/>
              <w:jc w:val="center"/>
            </w:pPr>
            <w:r w:rsidRPr="1BC2F058">
              <w:rPr>
                <w:rFonts w:eastAsia="Arial" w:cs="Arial"/>
                <w:b/>
                <w:bCs/>
              </w:rPr>
              <w:t xml:space="preserve"> </w:t>
            </w:r>
          </w:p>
        </w:tc>
      </w:tr>
      <w:tr w:rsidR="0072038D" w14:paraId="6B9E1F86" w14:textId="77777777" w:rsidTr="00716867">
        <w:trPr>
          <w:gridAfter w:val="1"/>
          <w:wAfter w:w="360" w:type="dxa"/>
        </w:trPr>
        <w:tc>
          <w:tcPr>
            <w:tcW w:w="3539" w:type="dxa"/>
            <w:tcBorders>
              <w:top w:val="nil"/>
              <w:left w:val="nil"/>
              <w:bottom w:val="nil"/>
              <w:right w:val="nil"/>
            </w:tcBorders>
            <w:shd w:val="clear" w:color="auto" w:fill="EFF7CE"/>
          </w:tcPr>
          <w:p w14:paraId="25BD0B20"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6060836B" w14:textId="77777777" w:rsidR="0072038D" w:rsidRDefault="0072038D" w:rsidP="00B4537B">
            <w:pPr>
              <w:spacing w:line="276" w:lineRule="auto"/>
            </w:pPr>
            <w:r>
              <w:t>Reducing diarrhoea</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719E93EF" w14:textId="7B8D46A1" w:rsidR="0072038D" w:rsidRDefault="00A24219" w:rsidP="00B4537B">
            <w:pPr>
              <w:spacing w:line="276" w:lineRule="auto"/>
            </w:pPr>
            <w:r>
              <w:t>+</w:t>
            </w:r>
          </w:p>
        </w:tc>
      </w:tr>
      <w:tr w:rsidR="0072038D" w14:paraId="483E2DA4" w14:textId="77777777" w:rsidTr="00716867">
        <w:trPr>
          <w:gridAfter w:val="1"/>
          <w:wAfter w:w="360" w:type="dxa"/>
        </w:trPr>
        <w:tc>
          <w:tcPr>
            <w:tcW w:w="3539" w:type="dxa"/>
            <w:tcBorders>
              <w:top w:val="nil"/>
              <w:left w:val="nil"/>
              <w:bottom w:val="nil"/>
              <w:right w:val="nil"/>
            </w:tcBorders>
            <w:shd w:val="clear" w:color="auto" w:fill="EFF7CE"/>
          </w:tcPr>
          <w:p w14:paraId="2C2C4082"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38B37333" w14:textId="77777777" w:rsidR="0072038D" w:rsidRDefault="0072038D" w:rsidP="00B4537B">
            <w:pPr>
              <w:spacing w:line="276" w:lineRule="auto"/>
            </w:pPr>
            <w:r w:rsidRPr="1BC2F058">
              <w:rPr>
                <w:rFonts w:eastAsia="Arial" w:cs="Arial"/>
              </w:rPr>
              <w:t>Reducing post-weaning mortality</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5757394D" w14:textId="75DB8A1E" w:rsidR="0072038D" w:rsidRDefault="00A24219" w:rsidP="00B4537B">
            <w:pPr>
              <w:spacing w:line="276" w:lineRule="auto"/>
              <w:jc w:val="center"/>
            </w:pPr>
            <w:r>
              <w:rPr>
                <w:rFonts w:eastAsia="Arial" w:cs="Arial"/>
              </w:rPr>
              <w:t>+</w:t>
            </w:r>
            <w:r w:rsidR="0072038D" w:rsidRPr="1BC2F058">
              <w:rPr>
                <w:rFonts w:eastAsia="Arial" w:cs="Arial"/>
              </w:rPr>
              <w:t xml:space="preserve"> </w:t>
            </w:r>
          </w:p>
        </w:tc>
      </w:tr>
      <w:tr w:rsidR="0072038D" w14:paraId="4BAC2117" w14:textId="77777777" w:rsidTr="00716867">
        <w:trPr>
          <w:gridAfter w:val="1"/>
          <w:wAfter w:w="360" w:type="dxa"/>
        </w:trPr>
        <w:tc>
          <w:tcPr>
            <w:tcW w:w="3539" w:type="dxa"/>
            <w:tcBorders>
              <w:top w:val="nil"/>
              <w:left w:val="nil"/>
              <w:bottom w:val="nil"/>
              <w:right w:val="nil"/>
            </w:tcBorders>
            <w:shd w:val="clear" w:color="auto" w:fill="EFF7CE"/>
          </w:tcPr>
          <w:p w14:paraId="1469D149" w14:textId="77777777" w:rsidR="0072038D"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3A8E95CB" w14:textId="77777777" w:rsidR="0072038D" w:rsidRDefault="0072038D" w:rsidP="00B4537B">
            <w:pPr>
              <w:spacing w:line="276" w:lineRule="auto"/>
              <w:rPr>
                <w:rFonts w:eastAsia="Arial" w:cs="Arial"/>
              </w:rPr>
            </w:pPr>
            <w:r w:rsidRPr="1BC2F058">
              <w:rPr>
                <w:rFonts w:eastAsia="Arial" w:cs="Arial"/>
              </w:rPr>
              <w:t>Enhancing growth rate</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0B155009" w14:textId="47D33E3B" w:rsidR="0072038D" w:rsidRDefault="00A24219" w:rsidP="00B4537B">
            <w:pPr>
              <w:spacing w:line="276" w:lineRule="auto"/>
              <w:jc w:val="center"/>
              <w:rPr>
                <w:rFonts w:eastAsia="Arial" w:cs="Arial"/>
              </w:rPr>
            </w:pPr>
            <w:r>
              <w:rPr>
                <w:rFonts w:eastAsia="Arial" w:cs="Arial"/>
              </w:rPr>
              <w:t>+</w:t>
            </w:r>
          </w:p>
        </w:tc>
      </w:tr>
      <w:tr w:rsidR="0072038D" w14:paraId="07396B30" w14:textId="77777777" w:rsidTr="00716867">
        <w:trPr>
          <w:gridAfter w:val="1"/>
          <w:wAfter w:w="360" w:type="dxa"/>
        </w:trPr>
        <w:tc>
          <w:tcPr>
            <w:tcW w:w="3539" w:type="dxa"/>
            <w:tcBorders>
              <w:top w:val="nil"/>
              <w:left w:val="nil"/>
              <w:bottom w:val="nil"/>
              <w:right w:val="nil"/>
            </w:tcBorders>
            <w:shd w:val="clear" w:color="auto" w:fill="EFF7CE"/>
          </w:tcPr>
          <w:p w14:paraId="257E558F"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nil"/>
            </w:tcBorders>
            <w:shd w:val="clear" w:color="auto" w:fill="EFF7CE"/>
          </w:tcPr>
          <w:p w14:paraId="7AA51F7E" w14:textId="77777777" w:rsidR="0072038D" w:rsidRDefault="0072038D" w:rsidP="00B4537B">
            <w:pPr>
              <w:spacing w:line="276" w:lineRule="auto"/>
            </w:pPr>
          </w:p>
        </w:tc>
        <w:tc>
          <w:tcPr>
            <w:tcW w:w="1689" w:type="dxa"/>
            <w:gridSpan w:val="2"/>
            <w:tcBorders>
              <w:top w:val="single" w:sz="4" w:space="0" w:color="auto"/>
              <w:left w:val="nil"/>
              <w:bottom w:val="nil"/>
              <w:right w:val="nil"/>
            </w:tcBorders>
            <w:shd w:val="clear" w:color="auto" w:fill="EFF7CE"/>
          </w:tcPr>
          <w:p w14:paraId="2BB62F18" w14:textId="77777777" w:rsidR="0072038D" w:rsidRDefault="0072038D" w:rsidP="00B4537B">
            <w:pPr>
              <w:spacing w:line="276" w:lineRule="auto"/>
              <w:jc w:val="center"/>
            </w:pPr>
            <w:r w:rsidRPr="1BC2F058">
              <w:rPr>
                <w:rFonts w:eastAsia="Arial" w:cs="Arial"/>
              </w:rPr>
              <w:t xml:space="preserve"> </w:t>
            </w:r>
          </w:p>
        </w:tc>
      </w:tr>
      <w:tr w:rsidR="0072038D" w14:paraId="6F3EBF8E" w14:textId="77777777" w:rsidTr="00716867">
        <w:trPr>
          <w:gridAfter w:val="1"/>
          <w:wAfter w:w="360" w:type="dxa"/>
        </w:trPr>
        <w:tc>
          <w:tcPr>
            <w:tcW w:w="3539" w:type="dxa"/>
            <w:tcBorders>
              <w:top w:val="nil"/>
              <w:left w:val="nil"/>
              <w:bottom w:val="nil"/>
              <w:right w:val="nil"/>
            </w:tcBorders>
            <w:shd w:val="clear" w:color="auto" w:fill="EFF7CE"/>
          </w:tcPr>
          <w:p w14:paraId="40D1BE25" w14:textId="77777777" w:rsidR="0072038D"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497863A3" w14:textId="77777777" w:rsidR="0072038D" w:rsidRDefault="0072038D" w:rsidP="00B4537B">
            <w:pPr>
              <w:spacing w:line="276" w:lineRule="auto"/>
              <w:rPr>
                <w:rFonts w:eastAsia="Arial" w:cs="Arial"/>
                <w:i/>
                <w:iCs/>
                <w:color w:val="000000" w:themeColor="text1"/>
              </w:rPr>
            </w:pPr>
            <w:r w:rsidRPr="1BC2F058">
              <w:rPr>
                <w:rFonts w:eastAsia="Arial" w:cs="Arial"/>
                <w:i/>
                <w:iCs/>
                <w:color w:val="000000" w:themeColor="text1"/>
              </w:rPr>
              <w:t>Other impacts</w:t>
            </w:r>
          </w:p>
        </w:tc>
        <w:tc>
          <w:tcPr>
            <w:tcW w:w="1689" w:type="dxa"/>
            <w:gridSpan w:val="2"/>
            <w:tcBorders>
              <w:top w:val="nil"/>
              <w:left w:val="nil"/>
              <w:bottom w:val="single" w:sz="4" w:space="0" w:color="auto"/>
              <w:right w:val="nil"/>
            </w:tcBorders>
            <w:shd w:val="clear" w:color="auto" w:fill="EFF7CE"/>
          </w:tcPr>
          <w:p w14:paraId="2A934805" w14:textId="77777777" w:rsidR="0072038D" w:rsidRDefault="0072038D" w:rsidP="00B4537B">
            <w:pPr>
              <w:spacing w:line="276" w:lineRule="auto"/>
              <w:jc w:val="center"/>
              <w:rPr>
                <w:rFonts w:eastAsia="Arial" w:cs="Arial"/>
              </w:rPr>
            </w:pPr>
          </w:p>
        </w:tc>
      </w:tr>
      <w:tr w:rsidR="0072038D" w14:paraId="1E70464E" w14:textId="77777777" w:rsidTr="00716867">
        <w:trPr>
          <w:gridAfter w:val="1"/>
          <w:wAfter w:w="360" w:type="dxa"/>
        </w:trPr>
        <w:tc>
          <w:tcPr>
            <w:tcW w:w="3539" w:type="dxa"/>
            <w:tcBorders>
              <w:top w:val="nil"/>
              <w:left w:val="nil"/>
              <w:bottom w:val="nil"/>
              <w:right w:val="nil"/>
            </w:tcBorders>
            <w:shd w:val="clear" w:color="auto" w:fill="EFF7CE"/>
          </w:tcPr>
          <w:p w14:paraId="55479F53"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37B80CFE" w14:textId="77777777" w:rsidR="0072038D" w:rsidRDefault="0072038D" w:rsidP="00B4537B">
            <w:pPr>
              <w:spacing w:line="276" w:lineRule="auto"/>
            </w:pPr>
            <w:r w:rsidRPr="1BC2F058">
              <w:rPr>
                <w:rFonts w:eastAsia="Arial" w:cs="Arial"/>
                <w:color w:val="000000" w:themeColor="text1"/>
              </w:rPr>
              <w:t>Reduced costs</w:t>
            </w:r>
          </w:p>
        </w:tc>
        <w:tc>
          <w:tcPr>
            <w:tcW w:w="1689" w:type="dxa"/>
            <w:gridSpan w:val="2"/>
            <w:tcBorders>
              <w:top w:val="single" w:sz="4" w:space="0" w:color="auto"/>
              <w:left w:val="single" w:sz="4" w:space="0" w:color="auto"/>
              <w:bottom w:val="single" w:sz="4" w:space="0" w:color="auto"/>
              <w:right w:val="single" w:sz="4" w:space="0" w:color="auto"/>
            </w:tcBorders>
          </w:tcPr>
          <w:p w14:paraId="2AD73DF2" w14:textId="0E07381A" w:rsidR="0072038D" w:rsidRDefault="00A24219" w:rsidP="00B4537B">
            <w:pPr>
              <w:spacing w:line="276" w:lineRule="auto"/>
            </w:pPr>
            <w:r>
              <w:t>0</w:t>
            </w:r>
          </w:p>
        </w:tc>
      </w:tr>
      <w:tr w:rsidR="0072038D" w14:paraId="4F50AD0D" w14:textId="77777777" w:rsidTr="00716867">
        <w:trPr>
          <w:gridAfter w:val="1"/>
          <w:wAfter w:w="360" w:type="dxa"/>
        </w:trPr>
        <w:tc>
          <w:tcPr>
            <w:tcW w:w="3539" w:type="dxa"/>
            <w:tcBorders>
              <w:top w:val="nil"/>
              <w:left w:val="nil"/>
              <w:bottom w:val="nil"/>
              <w:right w:val="nil"/>
            </w:tcBorders>
            <w:shd w:val="clear" w:color="auto" w:fill="EFF7CE"/>
          </w:tcPr>
          <w:p w14:paraId="5445EC8F"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19911C11" w14:textId="77777777" w:rsidR="0072038D" w:rsidRDefault="0072038D" w:rsidP="00B4537B">
            <w:pPr>
              <w:spacing w:line="276" w:lineRule="auto"/>
            </w:pPr>
            <w:r w:rsidRPr="1BC2F058">
              <w:rPr>
                <w:rFonts w:eastAsia="Arial" w:cs="Arial"/>
                <w:color w:val="000000" w:themeColor="text1"/>
              </w:rPr>
              <w:t>Improved welfare</w:t>
            </w:r>
          </w:p>
        </w:tc>
        <w:tc>
          <w:tcPr>
            <w:tcW w:w="1689" w:type="dxa"/>
            <w:gridSpan w:val="2"/>
            <w:tcBorders>
              <w:top w:val="single" w:sz="4" w:space="0" w:color="auto"/>
              <w:left w:val="single" w:sz="4" w:space="0" w:color="auto"/>
              <w:bottom w:val="single" w:sz="4" w:space="0" w:color="auto"/>
              <w:right w:val="single" w:sz="4" w:space="0" w:color="auto"/>
            </w:tcBorders>
          </w:tcPr>
          <w:p w14:paraId="6EEE8427" w14:textId="3A797233" w:rsidR="0072038D" w:rsidRDefault="00A24219" w:rsidP="00B4537B">
            <w:pPr>
              <w:spacing w:line="276" w:lineRule="auto"/>
            </w:pPr>
            <w:r>
              <w:t>+</w:t>
            </w:r>
          </w:p>
        </w:tc>
      </w:tr>
      <w:tr w:rsidR="0072038D" w14:paraId="37920938" w14:textId="77777777" w:rsidTr="00716867">
        <w:trPr>
          <w:gridAfter w:val="1"/>
          <w:wAfter w:w="360" w:type="dxa"/>
        </w:trPr>
        <w:tc>
          <w:tcPr>
            <w:tcW w:w="3539" w:type="dxa"/>
            <w:tcBorders>
              <w:top w:val="nil"/>
              <w:left w:val="nil"/>
              <w:bottom w:val="nil"/>
              <w:right w:val="nil"/>
            </w:tcBorders>
            <w:shd w:val="clear" w:color="auto" w:fill="EFF7CE"/>
          </w:tcPr>
          <w:p w14:paraId="650BA051"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nil"/>
            </w:tcBorders>
            <w:shd w:val="clear" w:color="auto" w:fill="EFF7CE"/>
          </w:tcPr>
          <w:p w14:paraId="0A12200A"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7463E696" w14:textId="77777777" w:rsidR="0072038D" w:rsidRDefault="0072038D" w:rsidP="00B4537B">
            <w:pPr>
              <w:spacing w:line="276" w:lineRule="auto"/>
              <w:jc w:val="center"/>
            </w:pPr>
            <w:r w:rsidRPr="1BC2F058">
              <w:rPr>
                <w:rFonts w:eastAsia="Arial" w:cs="Arial"/>
              </w:rPr>
              <w:t xml:space="preserve"> </w:t>
            </w:r>
          </w:p>
        </w:tc>
      </w:tr>
      <w:tr w:rsidR="0072038D" w14:paraId="145149C0" w14:textId="77777777" w:rsidTr="00716867">
        <w:trPr>
          <w:gridAfter w:val="1"/>
          <w:wAfter w:w="360" w:type="dxa"/>
        </w:trPr>
        <w:tc>
          <w:tcPr>
            <w:tcW w:w="3539" w:type="dxa"/>
            <w:tcBorders>
              <w:top w:val="nil"/>
              <w:left w:val="nil"/>
              <w:bottom w:val="nil"/>
              <w:right w:val="nil"/>
            </w:tcBorders>
            <w:shd w:val="clear" w:color="auto" w:fill="D0E96C"/>
          </w:tcPr>
          <w:p w14:paraId="78788594" w14:textId="77777777" w:rsidR="0072038D" w:rsidRDefault="0072038D" w:rsidP="00B4537B">
            <w:pPr>
              <w:spacing w:line="276" w:lineRule="auto"/>
            </w:pPr>
            <w:r w:rsidRPr="1BC2F058">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42A96F9C"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792B7C6D" w14:textId="77777777" w:rsidR="0072038D" w:rsidRDefault="0072038D" w:rsidP="00B4537B">
            <w:pPr>
              <w:spacing w:line="276" w:lineRule="auto"/>
              <w:jc w:val="center"/>
            </w:pPr>
            <w:r w:rsidRPr="1BC2F058">
              <w:rPr>
                <w:rFonts w:eastAsia="Arial" w:cs="Arial"/>
              </w:rPr>
              <w:t xml:space="preserve"> </w:t>
            </w:r>
          </w:p>
        </w:tc>
      </w:tr>
      <w:tr w:rsidR="0072038D" w14:paraId="04293506" w14:textId="77777777" w:rsidTr="00716867">
        <w:trPr>
          <w:gridAfter w:val="1"/>
          <w:wAfter w:w="360" w:type="dxa"/>
        </w:trPr>
        <w:tc>
          <w:tcPr>
            <w:tcW w:w="3539" w:type="dxa"/>
            <w:tcBorders>
              <w:top w:val="nil"/>
              <w:left w:val="nil"/>
              <w:bottom w:val="nil"/>
              <w:right w:val="nil"/>
            </w:tcBorders>
            <w:shd w:val="clear" w:color="auto" w:fill="EFF7CE"/>
          </w:tcPr>
          <w:p w14:paraId="0D8710D0"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119CA8AC"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41FF8F4C" w14:textId="77777777" w:rsidR="0072038D" w:rsidRDefault="0072038D" w:rsidP="00B4537B">
            <w:pPr>
              <w:spacing w:line="276" w:lineRule="auto"/>
              <w:jc w:val="center"/>
            </w:pPr>
            <w:r>
              <w:t>£-££</w:t>
            </w:r>
          </w:p>
        </w:tc>
      </w:tr>
      <w:tr w:rsidR="0072038D" w14:paraId="3CA67318" w14:textId="77777777" w:rsidTr="00716867">
        <w:trPr>
          <w:gridAfter w:val="1"/>
          <w:wAfter w:w="360" w:type="dxa"/>
        </w:trPr>
        <w:tc>
          <w:tcPr>
            <w:tcW w:w="3539" w:type="dxa"/>
            <w:tcBorders>
              <w:top w:val="nil"/>
              <w:left w:val="nil"/>
              <w:bottom w:val="nil"/>
              <w:right w:val="nil"/>
            </w:tcBorders>
            <w:shd w:val="clear" w:color="auto" w:fill="EFF7CE"/>
          </w:tcPr>
          <w:p w14:paraId="3BE3D590"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nil"/>
            </w:tcBorders>
            <w:shd w:val="clear" w:color="auto" w:fill="EFF7CE"/>
          </w:tcPr>
          <w:p w14:paraId="2E84B980"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34CD2237" w14:textId="77777777" w:rsidR="0072038D" w:rsidRDefault="0072038D" w:rsidP="00B4537B">
            <w:pPr>
              <w:spacing w:line="276" w:lineRule="auto"/>
              <w:jc w:val="center"/>
            </w:pPr>
            <w:r w:rsidRPr="1BC2F058">
              <w:rPr>
                <w:rFonts w:eastAsia="Arial" w:cs="Arial"/>
              </w:rPr>
              <w:t xml:space="preserve"> </w:t>
            </w:r>
          </w:p>
        </w:tc>
      </w:tr>
      <w:tr w:rsidR="0072038D" w14:paraId="5FF1066A" w14:textId="77777777" w:rsidTr="00716867">
        <w:trPr>
          <w:gridAfter w:val="1"/>
          <w:wAfter w:w="360" w:type="dxa"/>
        </w:trPr>
        <w:tc>
          <w:tcPr>
            <w:tcW w:w="3539" w:type="dxa"/>
            <w:tcBorders>
              <w:top w:val="nil"/>
              <w:left w:val="nil"/>
              <w:bottom w:val="nil"/>
              <w:right w:val="nil"/>
            </w:tcBorders>
            <w:shd w:val="clear" w:color="auto" w:fill="D0E96C"/>
          </w:tcPr>
          <w:p w14:paraId="589A34C3" w14:textId="77777777" w:rsidR="0072038D" w:rsidRDefault="0072038D" w:rsidP="00B4537B">
            <w:pPr>
              <w:spacing w:line="276" w:lineRule="auto"/>
            </w:pPr>
            <w:r w:rsidRPr="1BC2F058">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2EE6FCE6"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6E80D825" w14:textId="77777777" w:rsidR="0072038D" w:rsidRDefault="0072038D" w:rsidP="00B4537B">
            <w:pPr>
              <w:spacing w:line="276" w:lineRule="auto"/>
              <w:jc w:val="center"/>
            </w:pPr>
            <w:r w:rsidRPr="1BC2F058">
              <w:rPr>
                <w:rFonts w:eastAsia="Arial" w:cs="Arial"/>
              </w:rPr>
              <w:t xml:space="preserve"> </w:t>
            </w:r>
          </w:p>
        </w:tc>
      </w:tr>
      <w:tr w:rsidR="0072038D" w14:paraId="20EECC23" w14:textId="77777777" w:rsidTr="00716867">
        <w:trPr>
          <w:gridAfter w:val="1"/>
          <w:wAfter w:w="360" w:type="dxa"/>
        </w:trPr>
        <w:tc>
          <w:tcPr>
            <w:tcW w:w="3539" w:type="dxa"/>
            <w:tcBorders>
              <w:top w:val="nil"/>
              <w:left w:val="nil"/>
              <w:bottom w:val="nil"/>
              <w:right w:val="nil"/>
            </w:tcBorders>
            <w:shd w:val="clear" w:color="auto" w:fill="EFF7CE"/>
          </w:tcPr>
          <w:p w14:paraId="3C8FFDD4"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7B098860"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37C1CD53" w14:textId="4D42BE4D" w:rsidR="0072038D" w:rsidRDefault="00A24219" w:rsidP="00B4537B">
            <w:pPr>
              <w:spacing w:line="276" w:lineRule="auto"/>
              <w:jc w:val="center"/>
            </w:pPr>
            <w:r>
              <w:t>Fast</w:t>
            </w:r>
          </w:p>
        </w:tc>
      </w:tr>
      <w:tr w:rsidR="0072038D" w14:paraId="6B1C553B" w14:textId="77777777" w:rsidTr="00716867">
        <w:trPr>
          <w:gridAfter w:val="1"/>
          <w:wAfter w:w="360" w:type="dxa"/>
        </w:trPr>
        <w:tc>
          <w:tcPr>
            <w:tcW w:w="3539" w:type="dxa"/>
            <w:tcBorders>
              <w:top w:val="nil"/>
              <w:left w:val="nil"/>
              <w:bottom w:val="nil"/>
              <w:right w:val="nil"/>
            </w:tcBorders>
            <w:shd w:val="clear" w:color="auto" w:fill="EFF7CE"/>
          </w:tcPr>
          <w:p w14:paraId="041A0C2C"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nil"/>
            </w:tcBorders>
            <w:shd w:val="clear" w:color="auto" w:fill="EFF7CE"/>
          </w:tcPr>
          <w:p w14:paraId="7651A2F6" w14:textId="77777777" w:rsidR="0072038D" w:rsidRDefault="0072038D" w:rsidP="00B4537B">
            <w:pPr>
              <w:spacing w:line="276" w:lineRule="auto"/>
            </w:pPr>
            <w:r w:rsidRPr="1BC2F058">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34E5B34D" w14:textId="77777777" w:rsidR="0072038D" w:rsidRDefault="0072038D" w:rsidP="00B4537B">
            <w:pPr>
              <w:spacing w:line="276" w:lineRule="auto"/>
              <w:jc w:val="center"/>
            </w:pPr>
            <w:r w:rsidRPr="1BC2F058">
              <w:rPr>
                <w:rFonts w:eastAsia="Arial" w:cs="Arial"/>
              </w:rPr>
              <w:t xml:space="preserve"> </w:t>
            </w:r>
          </w:p>
        </w:tc>
      </w:tr>
      <w:tr w:rsidR="0072038D" w14:paraId="2B1BBC06" w14:textId="77777777" w:rsidTr="00716867">
        <w:trPr>
          <w:gridAfter w:val="1"/>
          <w:wAfter w:w="360" w:type="dxa"/>
        </w:trPr>
        <w:tc>
          <w:tcPr>
            <w:tcW w:w="3539" w:type="dxa"/>
            <w:tcBorders>
              <w:top w:val="nil"/>
              <w:left w:val="nil"/>
              <w:bottom w:val="nil"/>
              <w:right w:val="nil"/>
            </w:tcBorders>
            <w:shd w:val="clear" w:color="auto" w:fill="D0E96C"/>
          </w:tcPr>
          <w:p w14:paraId="38FEA47B" w14:textId="77777777" w:rsidR="0072038D" w:rsidRDefault="0072038D" w:rsidP="00B4537B">
            <w:pPr>
              <w:spacing w:line="276" w:lineRule="auto"/>
            </w:pPr>
            <w:r w:rsidRPr="1BC2F058">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1BF8D9D4" w14:textId="77777777" w:rsidR="0072038D" w:rsidRDefault="0072038D" w:rsidP="00B4537B">
            <w:pPr>
              <w:spacing w:line="276" w:lineRule="auto"/>
            </w:pPr>
            <w:r w:rsidRPr="1BC2F058">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34C95702" w14:textId="77777777" w:rsidR="0072038D" w:rsidRDefault="0072038D" w:rsidP="00B4537B">
            <w:pPr>
              <w:spacing w:line="276" w:lineRule="auto"/>
              <w:jc w:val="center"/>
            </w:pPr>
            <w:r w:rsidRPr="1BC2F058">
              <w:rPr>
                <w:rFonts w:eastAsia="Arial" w:cs="Arial"/>
              </w:rPr>
              <w:t xml:space="preserve"> </w:t>
            </w:r>
          </w:p>
        </w:tc>
      </w:tr>
      <w:tr w:rsidR="0072038D" w14:paraId="25006BC6" w14:textId="77777777" w:rsidTr="00716867">
        <w:trPr>
          <w:gridAfter w:val="1"/>
          <w:wAfter w:w="360" w:type="dxa"/>
        </w:trPr>
        <w:tc>
          <w:tcPr>
            <w:tcW w:w="3539" w:type="dxa"/>
            <w:tcBorders>
              <w:top w:val="nil"/>
              <w:left w:val="nil"/>
              <w:bottom w:val="nil"/>
              <w:right w:val="nil"/>
            </w:tcBorders>
            <w:shd w:val="clear" w:color="auto" w:fill="EFF7CE"/>
          </w:tcPr>
          <w:p w14:paraId="6208F2EA"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0C5BF8D1" w14:textId="77777777" w:rsidR="0072038D" w:rsidRDefault="0072038D" w:rsidP="00B4537B">
            <w:pPr>
              <w:spacing w:line="276" w:lineRule="auto"/>
            </w:pPr>
            <w:r w:rsidRPr="1BC2F058">
              <w:rPr>
                <w:rFonts w:eastAsia="Arial" w:cs="Arial"/>
                <w:color w:val="000000" w:themeColor="text1"/>
              </w:rPr>
              <w:t>Quality</w:t>
            </w:r>
          </w:p>
        </w:tc>
        <w:tc>
          <w:tcPr>
            <w:tcW w:w="1689" w:type="dxa"/>
            <w:gridSpan w:val="2"/>
            <w:tcBorders>
              <w:top w:val="single" w:sz="4" w:space="0" w:color="auto"/>
              <w:left w:val="single" w:sz="4" w:space="0" w:color="auto"/>
              <w:bottom w:val="single" w:sz="4" w:space="0" w:color="auto"/>
              <w:right w:val="single" w:sz="4" w:space="0" w:color="auto"/>
            </w:tcBorders>
          </w:tcPr>
          <w:p w14:paraId="3F651C6E" w14:textId="6C5CE0F5" w:rsidR="0072038D" w:rsidRDefault="00A24219" w:rsidP="00B4537B">
            <w:pPr>
              <w:spacing w:line="276" w:lineRule="auto"/>
              <w:jc w:val="center"/>
            </w:pPr>
            <w:r>
              <w:t>High</w:t>
            </w:r>
          </w:p>
        </w:tc>
      </w:tr>
      <w:tr w:rsidR="0072038D" w14:paraId="45606BBA" w14:textId="77777777" w:rsidTr="00716867">
        <w:trPr>
          <w:gridAfter w:val="1"/>
          <w:wAfter w:w="360" w:type="dxa"/>
        </w:trPr>
        <w:tc>
          <w:tcPr>
            <w:tcW w:w="3539" w:type="dxa"/>
            <w:tcBorders>
              <w:top w:val="nil"/>
              <w:left w:val="nil"/>
              <w:bottom w:val="nil"/>
              <w:right w:val="nil"/>
            </w:tcBorders>
            <w:shd w:val="clear" w:color="auto" w:fill="EFF7CE"/>
          </w:tcPr>
          <w:p w14:paraId="1C334D2B" w14:textId="77777777" w:rsidR="0072038D" w:rsidRDefault="0072038D" w:rsidP="00B4537B">
            <w:pPr>
              <w:spacing w:line="276" w:lineRule="auto"/>
            </w:pPr>
            <w:r w:rsidRPr="1BC2F058">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772433F9" w14:textId="77777777" w:rsidR="0072038D" w:rsidRDefault="0072038D" w:rsidP="00B4537B">
            <w:pPr>
              <w:spacing w:line="276" w:lineRule="auto"/>
            </w:pPr>
            <w:r w:rsidRPr="1BC2F058">
              <w:rPr>
                <w:rFonts w:eastAsia="Arial" w:cs="Arial"/>
                <w:color w:val="000000" w:themeColor="text1"/>
              </w:rPr>
              <w:t>Context</w:t>
            </w:r>
          </w:p>
        </w:tc>
        <w:tc>
          <w:tcPr>
            <w:tcW w:w="1689" w:type="dxa"/>
            <w:gridSpan w:val="2"/>
            <w:tcBorders>
              <w:top w:val="single" w:sz="4" w:space="0" w:color="auto"/>
              <w:left w:val="single" w:sz="8" w:space="0" w:color="auto"/>
              <w:bottom w:val="single" w:sz="8" w:space="0" w:color="auto"/>
              <w:right w:val="single" w:sz="8" w:space="0" w:color="auto"/>
            </w:tcBorders>
          </w:tcPr>
          <w:p w14:paraId="42EAD0FE" w14:textId="6FB45B07" w:rsidR="0072038D" w:rsidRDefault="00A24219" w:rsidP="00B4537B">
            <w:pPr>
              <w:spacing w:line="276" w:lineRule="auto"/>
              <w:jc w:val="center"/>
            </w:pPr>
            <w:r>
              <w:t>High</w:t>
            </w:r>
          </w:p>
        </w:tc>
      </w:tr>
      <w:tr w:rsidR="0072038D" w14:paraId="26B82488" w14:textId="77777777" w:rsidTr="00716867">
        <w:trPr>
          <w:gridAfter w:val="1"/>
          <w:wAfter w:w="360" w:type="dxa"/>
        </w:trPr>
        <w:tc>
          <w:tcPr>
            <w:tcW w:w="3539" w:type="dxa"/>
            <w:tcBorders>
              <w:top w:val="nil"/>
              <w:left w:val="nil"/>
              <w:bottom w:val="nil"/>
              <w:right w:val="nil"/>
            </w:tcBorders>
            <w:shd w:val="clear" w:color="auto" w:fill="EFF7CE"/>
          </w:tcPr>
          <w:p w14:paraId="1F11950A" w14:textId="77777777" w:rsidR="0072038D" w:rsidRDefault="0072038D" w:rsidP="00B4537B">
            <w:pPr>
              <w:spacing w:line="276" w:lineRule="auto"/>
            </w:pPr>
            <w:r w:rsidRPr="1BC2F058">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008F6BA4" w14:textId="77777777" w:rsidR="0072038D" w:rsidRDefault="0072038D" w:rsidP="00B4537B">
            <w:pPr>
              <w:spacing w:line="276" w:lineRule="auto"/>
            </w:pPr>
            <w:r w:rsidRPr="1BC2F058">
              <w:rPr>
                <w:rFonts w:eastAsia="Arial" w:cs="Arial"/>
                <w:color w:val="000000" w:themeColor="text1"/>
              </w:rPr>
              <w:t>Overall</w:t>
            </w:r>
          </w:p>
        </w:tc>
        <w:tc>
          <w:tcPr>
            <w:tcW w:w="1689" w:type="dxa"/>
            <w:gridSpan w:val="2"/>
            <w:tcBorders>
              <w:top w:val="single" w:sz="8" w:space="0" w:color="auto"/>
              <w:left w:val="single" w:sz="8" w:space="0" w:color="auto"/>
              <w:bottom w:val="single" w:sz="8" w:space="0" w:color="auto"/>
              <w:right w:val="single" w:sz="8" w:space="0" w:color="auto"/>
            </w:tcBorders>
          </w:tcPr>
          <w:p w14:paraId="19211F3D" w14:textId="6CF20D6D" w:rsidR="0072038D" w:rsidRDefault="00A24219" w:rsidP="00B4537B">
            <w:pPr>
              <w:spacing w:line="276" w:lineRule="auto"/>
              <w:jc w:val="center"/>
            </w:pPr>
            <w:r>
              <w:t>High</w:t>
            </w:r>
          </w:p>
        </w:tc>
      </w:tr>
      <w:tr w:rsidR="0072038D" w14:paraId="370B30D9" w14:textId="77777777" w:rsidTr="00716867">
        <w:tc>
          <w:tcPr>
            <w:tcW w:w="3539" w:type="dxa"/>
            <w:tcBorders>
              <w:top w:val="nil"/>
              <w:left w:val="nil"/>
              <w:bottom w:val="nil"/>
              <w:right w:val="nil"/>
            </w:tcBorders>
            <w:vAlign w:val="center"/>
          </w:tcPr>
          <w:p w14:paraId="015E2B52" w14:textId="77777777" w:rsidR="0072038D" w:rsidRDefault="0072038D" w:rsidP="00B4537B">
            <w:pPr>
              <w:spacing w:line="276" w:lineRule="auto"/>
            </w:pPr>
          </w:p>
        </w:tc>
        <w:tc>
          <w:tcPr>
            <w:tcW w:w="236" w:type="dxa"/>
            <w:tcBorders>
              <w:top w:val="nil"/>
              <w:left w:val="nil"/>
              <w:bottom w:val="nil"/>
              <w:right w:val="nil"/>
            </w:tcBorders>
            <w:vAlign w:val="center"/>
          </w:tcPr>
          <w:p w14:paraId="14B0A393"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577FF1C4" w14:textId="77777777" w:rsidR="0072038D" w:rsidRDefault="0072038D" w:rsidP="00B4537B">
            <w:pPr>
              <w:spacing w:line="276" w:lineRule="auto"/>
            </w:pPr>
          </w:p>
        </w:tc>
        <w:tc>
          <w:tcPr>
            <w:tcW w:w="1624" w:type="dxa"/>
            <w:gridSpan w:val="2"/>
            <w:tcBorders>
              <w:top w:val="single" w:sz="8" w:space="0" w:color="auto"/>
              <w:left w:val="nil"/>
              <w:bottom w:val="nil"/>
              <w:right w:val="nil"/>
            </w:tcBorders>
            <w:vAlign w:val="center"/>
          </w:tcPr>
          <w:p w14:paraId="626AD21B" w14:textId="77777777" w:rsidR="0072038D" w:rsidRDefault="0072038D" w:rsidP="00B4537B">
            <w:pPr>
              <w:spacing w:line="276" w:lineRule="auto"/>
            </w:pPr>
          </w:p>
        </w:tc>
      </w:tr>
    </w:tbl>
    <w:p w14:paraId="435DC2E8" w14:textId="77777777" w:rsidR="0072038D" w:rsidRDefault="0072038D" w:rsidP="00B4537B">
      <w:pPr>
        <w:spacing w:line="276" w:lineRule="auto"/>
      </w:pPr>
      <w:r w:rsidRPr="1BC2F058">
        <w:rPr>
          <w:rFonts w:eastAsia="Arial" w:cs="Arial"/>
          <w:i/>
          <w:iCs/>
        </w:rPr>
        <w:t xml:space="preserve"> </w:t>
      </w:r>
    </w:p>
    <w:p w14:paraId="44E297AF" w14:textId="77777777" w:rsidR="006D32A4" w:rsidRDefault="006D32A4" w:rsidP="00B4537B">
      <w:pPr>
        <w:spacing w:line="276" w:lineRule="auto"/>
        <w:rPr>
          <w:b/>
          <w:bCs/>
        </w:rPr>
      </w:pPr>
      <w:r>
        <w:rPr>
          <w:b/>
          <w:bCs/>
        </w:rPr>
        <w:br w:type="page"/>
      </w:r>
    </w:p>
    <w:p w14:paraId="7F0B2275" w14:textId="6CC461A3" w:rsidR="0072038D" w:rsidRPr="006D32A4" w:rsidRDefault="0072038D" w:rsidP="00B4537B">
      <w:pPr>
        <w:spacing w:line="276" w:lineRule="auto"/>
        <w:rPr>
          <w:b/>
          <w:bCs/>
        </w:rPr>
      </w:pPr>
      <w:r w:rsidRPr="006D32A4">
        <w:rPr>
          <w:b/>
          <w:bCs/>
        </w:rPr>
        <w:t>Narrative Summary</w:t>
      </w:r>
    </w:p>
    <w:p w14:paraId="526F7520" w14:textId="77777777" w:rsidR="0072038D" w:rsidRDefault="0072038D" w:rsidP="00B4537B">
      <w:pPr>
        <w:spacing w:line="276" w:lineRule="auto"/>
      </w:pPr>
      <w:r w:rsidRPr="082C0BE4">
        <w:rPr>
          <w:rFonts w:eastAsia="Arial" w:cs="Arial"/>
          <w:b/>
          <w:bCs/>
        </w:rPr>
        <w:t>1. What is the practice?</w:t>
      </w:r>
    </w:p>
    <w:p w14:paraId="18ED2831" w14:textId="38A64A6F" w:rsidR="0072038D" w:rsidRDefault="0072038D" w:rsidP="00B4537B">
      <w:pPr>
        <w:spacing w:line="276" w:lineRule="auto"/>
        <w:rPr>
          <w:rFonts w:eastAsia="Arial" w:cs="Arial"/>
          <w:i/>
          <w:iCs/>
        </w:rPr>
      </w:pPr>
      <w:r w:rsidRPr="082C0BE4">
        <w:rPr>
          <w:rFonts w:eastAsia="Arial" w:cs="Arial"/>
          <w:color w:val="000000" w:themeColor="text1"/>
        </w:rPr>
        <w:t xml:space="preserve">Feed and water management are closely integrated with any reduction in water intake resulting in a reduction in feed consumption. Both require close attention to hygiene. In addition, feeding regimes for newly weaned pigs should avoid indigestible ingredients (for example, raw cereals) that may precipitate scours; ensure that feed is fresh and free from contamination by cleaning feeders and paying attention to stock rotation and storage; and seek to avoid gorging in the early stages by offering feed little and often rather than on an ad lib basis. Managing the feeding regime over the weaning period begins by training the suckling pig to start learning how to feed. Creep feeds are typically highly palatable and by continuing to offer these familiar rations </w:t>
      </w:r>
      <w:r w:rsidR="003B1D97">
        <w:rPr>
          <w:rFonts w:eastAsia="Arial" w:cs="Arial"/>
          <w:color w:val="000000" w:themeColor="text1"/>
        </w:rPr>
        <w:t>for a minimum of</w:t>
      </w:r>
      <w:r w:rsidRPr="082C0BE4">
        <w:rPr>
          <w:rFonts w:eastAsia="Arial" w:cs="Arial"/>
          <w:color w:val="000000" w:themeColor="text1"/>
        </w:rPr>
        <w:t xml:space="preserve"> 24</w:t>
      </w:r>
      <w:r w:rsidR="00CF7D7E">
        <w:rPr>
          <w:rFonts w:eastAsia="Arial" w:cs="Arial"/>
          <w:color w:val="000000" w:themeColor="text1"/>
        </w:rPr>
        <w:t xml:space="preserve"> </w:t>
      </w:r>
      <w:r w:rsidRPr="082C0BE4">
        <w:rPr>
          <w:rFonts w:eastAsia="Arial" w:cs="Arial"/>
          <w:color w:val="000000" w:themeColor="text1"/>
        </w:rPr>
        <w:t>-</w:t>
      </w:r>
      <w:r w:rsidR="00CF7D7E">
        <w:rPr>
          <w:rFonts w:eastAsia="Arial" w:cs="Arial"/>
          <w:color w:val="000000" w:themeColor="text1"/>
        </w:rPr>
        <w:t xml:space="preserve"> </w:t>
      </w:r>
      <w:r w:rsidRPr="082C0BE4">
        <w:rPr>
          <w:rFonts w:eastAsia="Arial" w:cs="Arial"/>
          <w:color w:val="000000" w:themeColor="text1"/>
        </w:rPr>
        <w:t xml:space="preserve">48 hours after weaning, post-weaning fasting may be minimised. </w:t>
      </w:r>
      <w:r w:rsidR="00C129AA" w:rsidRPr="00C129AA">
        <w:rPr>
          <w:rFonts w:eastAsia="Arial" w:cs="Arial"/>
          <w:color w:val="000000" w:themeColor="text1"/>
        </w:rPr>
        <w:t xml:space="preserve">Pigs should be encouraged to eat pre-weaning as this increase early post-wean feed intake and minimises stress and may help with PWD. </w:t>
      </w:r>
      <w:r w:rsidRPr="082C0BE4">
        <w:rPr>
          <w:rFonts w:eastAsia="Arial" w:cs="Arial"/>
          <w:color w:val="000000" w:themeColor="text1"/>
        </w:rPr>
        <w:t>Feeding regimes can promote the development of the gut and the earlier adaptation of enzymes to the digestion of weaner diets and help to reduce diarrhoea outbreaks. Mortality can be reduced indirectly, by preventing diarrhoea outbreaks. Creep and link feeds are known to promote growth, also by preventing lack of appetite and for proportionating a smoother transition from milk to solids</w:t>
      </w:r>
    </w:p>
    <w:p w14:paraId="6B8A1ECA" w14:textId="1114EA3C" w:rsidR="0072038D" w:rsidRDefault="0072038D" w:rsidP="00B4537B">
      <w:pPr>
        <w:spacing w:line="276" w:lineRule="auto"/>
        <w:rPr>
          <w:rFonts w:eastAsia="Arial" w:cs="Arial"/>
          <w:b/>
          <w:bCs/>
        </w:rPr>
      </w:pPr>
      <w:r w:rsidRPr="1BC2F058">
        <w:rPr>
          <w:rFonts w:eastAsia="Arial" w:cs="Arial"/>
          <w:b/>
          <w:bCs/>
        </w:rPr>
        <w:t>2. How effective is it?</w:t>
      </w:r>
    </w:p>
    <w:p w14:paraId="6A6ACB79" w14:textId="4FFCCE81" w:rsidR="005321CB" w:rsidRDefault="00291030" w:rsidP="00B4537B">
      <w:pPr>
        <w:spacing w:line="276" w:lineRule="auto"/>
      </w:pPr>
      <w:r>
        <w:t>This practice can be considered as training of the piglet’s digestive system to digest solid feed (weaner pigs’ diets). It is an effective way of promoting feed intake and feed acceptability, preventing fasting and growth check at weaning</w:t>
      </w:r>
      <w:r w:rsidR="00E66B05">
        <w:t xml:space="preserve">. Feeding regimes should be considered as a routine practice in the transition to weaning and as such are known to be effective in the prevention or minimization of </w:t>
      </w:r>
      <w:r w:rsidR="00FF3304">
        <w:t>PWD</w:t>
      </w:r>
      <w:r w:rsidR="00E66B05">
        <w:t xml:space="preserve"> or scours </w:t>
      </w:r>
      <w:r w:rsidR="7DBFE799">
        <w:t>cause</w:t>
      </w:r>
      <w:r w:rsidR="62132804">
        <w:t>d</w:t>
      </w:r>
      <w:r w:rsidR="00E66B05">
        <w:t xml:space="preserve"> by nutritional factors.</w:t>
      </w:r>
    </w:p>
    <w:p w14:paraId="2F3DF06A" w14:textId="789013AD" w:rsidR="0072038D" w:rsidRDefault="0072038D" w:rsidP="00B4537B">
      <w:pPr>
        <w:spacing w:line="276" w:lineRule="auto"/>
        <w:rPr>
          <w:rFonts w:eastAsia="Arial" w:cs="Arial"/>
          <w:b/>
          <w:bCs/>
        </w:rPr>
      </w:pPr>
      <w:r w:rsidRPr="1BC2F058">
        <w:rPr>
          <w:rFonts w:eastAsia="Arial" w:cs="Arial"/>
          <w:b/>
          <w:bCs/>
        </w:rPr>
        <w:t>3. Where does it work?</w:t>
      </w:r>
    </w:p>
    <w:p w14:paraId="4A4FBD59" w14:textId="2364D766" w:rsidR="00291030" w:rsidRDefault="00291030" w:rsidP="00B4537B">
      <w:pPr>
        <w:spacing w:line="276" w:lineRule="auto"/>
      </w:pPr>
      <w:r>
        <w:t xml:space="preserve">This practice works in the farrowing house and in the nursery with piglets before and after weaning being exposed to different diets and feed forms to stimulate intake. </w:t>
      </w:r>
      <w:r w:rsidR="00E66B05">
        <w:t>It works by promoting gut maturation and adaptation to solid feed before weaning.</w:t>
      </w:r>
    </w:p>
    <w:p w14:paraId="763CD7E3" w14:textId="77777777" w:rsidR="0072038D" w:rsidRDefault="0072038D" w:rsidP="00B4537B">
      <w:pPr>
        <w:spacing w:line="276" w:lineRule="auto"/>
      </w:pPr>
      <w:r w:rsidRPr="1BC2F058">
        <w:rPr>
          <w:rFonts w:eastAsia="Arial" w:cs="Arial"/>
          <w:b/>
          <w:bCs/>
        </w:rPr>
        <w:t>4. How much does it cost?</w:t>
      </w:r>
    </w:p>
    <w:p w14:paraId="32FFB9DB" w14:textId="4E891D76" w:rsidR="0072038D" w:rsidRDefault="4F0E6653" w:rsidP="00B4537B">
      <w:pPr>
        <w:spacing w:line="276" w:lineRule="auto"/>
      </w:pPr>
      <w:r>
        <w:t xml:space="preserve">While implementing a targeted </w:t>
      </w:r>
      <w:r w:rsidR="0072038D">
        <w:t>feeding regime</w:t>
      </w:r>
      <w:r w:rsidR="048F4F26">
        <w:t xml:space="preserve"> may require </w:t>
      </w:r>
      <w:r w:rsidR="5D93E33D">
        <w:t xml:space="preserve">investment </w:t>
      </w:r>
      <w:r w:rsidR="5329BA77">
        <w:t>in</w:t>
      </w:r>
      <w:r w:rsidR="0072038D">
        <w:t xml:space="preserve"> equipment</w:t>
      </w:r>
      <w:r w:rsidR="6144CBCB">
        <w:t>, for example troughs</w:t>
      </w:r>
      <w:r w:rsidR="76B784C5">
        <w:t xml:space="preserve"> and feeding infrastructure</w:t>
      </w:r>
      <w:r w:rsidR="6144CBCB">
        <w:t>,</w:t>
      </w:r>
      <w:r w:rsidR="0072038D">
        <w:t xml:space="preserve"> </w:t>
      </w:r>
      <w:r w:rsidR="7BEF84E8">
        <w:t>it is more likely t</w:t>
      </w:r>
      <w:r w:rsidR="3B3ECE39">
        <w:t>hat</w:t>
      </w:r>
      <w:r w:rsidR="0072038D">
        <w:t xml:space="preserve"> </w:t>
      </w:r>
      <w:r w:rsidR="4075A89A">
        <w:t>investment in training to implement and monitor the approach</w:t>
      </w:r>
      <w:r w:rsidR="4CA41988">
        <w:t xml:space="preserve"> is required</w:t>
      </w:r>
      <w:r w:rsidR="0072038D">
        <w:t xml:space="preserve">. </w:t>
      </w:r>
      <w:r w:rsidR="00E66B05">
        <w:t xml:space="preserve">Creep and link diets which are an essential component of feed training are the most expensive and </w:t>
      </w:r>
      <w:r w:rsidR="39D16433">
        <w:t xml:space="preserve">the </w:t>
      </w:r>
      <w:r w:rsidR="00E66B05">
        <w:t>high</w:t>
      </w:r>
      <w:r w:rsidR="2B3E5930">
        <w:t>est</w:t>
      </w:r>
      <w:r w:rsidR="00E66B05">
        <w:t xml:space="preserve"> quality diets </w:t>
      </w:r>
      <w:r w:rsidR="6C7B91BF">
        <w:t xml:space="preserve">that </w:t>
      </w:r>
      <w:r w:rsidR="00E66B05">
        <w:t xml:space="preserve">pigs eat throughout the course of their life. Changing diets or providing a third diet can increase the costs of production. </w:t>
      </w:r>
    </w:p>
    <w:p w14:paraId="3B8F54CD" w14:textId="49E6523E" w:rsidR="006858C0" w:rsidRDefault="006858C0" w:rsidP="00B4537B">
      <w:pPr>
        <w:spacing w:line="276" w:lineRule="auto"/>
      </w:pPr>
      <w:r>
        <w:t>Some units may need to adopt change their feeding regimes entirely whereas others may only need to slightly modify these regimes.</w:t>
      </w:r>
    </w:p>
    <w:p w14:paraId="7B344810" w14:textId="77777777" w:rsidR="008E09F9" w:rsidRDefault="008E09F9" w:rsidP="00B4537B">
      <w:pPr>
        <w:spacing w:after="0" w:line="276" w:lineRule="auto"/>
      </w:pPr>
      <w:r w:rsidRPr="00211A17">
        <w:rPr>
          <w:rStyle w:val="normaltextrun"/>
          <w:rFonts w:cs="Arial"/>
          <w:color w:val="000000"/>
          <w:shd w:val="clear" w:color="auto" w:fill="FFFFFF"/>
        </w:rPr>
        <w:t>We do not provide a computation of a return of investment (ROI) for this practice because we did not find relevant information on the literature consulted. Because pigs in intensive commercial settings are weaned at much earlier ages compared to what would happen in nature, feed training and the provision of highly palatable- high quality feeds should be considered good practice and a requirement before weaning, and not as a facultative intervention. Thus, ROI could be tested by comparing a normal farm providing around 3.5kg of creep feed per pig and 8kg of link per pig to the administration of a higher amount of creep and link feed per pig, or different types of creep/link feed and its effects on the gut adaptation of piglets.</w:t>
      </w:r>
    </w:p>
    <w:p w14:paraId="23EDF748" w14:textId="77777777" w:rsidR="008E09F9" w:rsidRDefault="008E09F9" w:rsidP="00B4537B">
      <w:pPr>
        <w:spacing w:line="276" w:lineRule="auto"/>
      </w:pPr>
    </w:p>
    <w:p w14:paraId="1D111625" w14:textId="7C3CC15C" w:rsidR="0072038D" w:rsidRDefault="0072038D" w:rsidP="00B4537B">
      <w:pPr>
        <w:spacing w:line="276" w:lineRule="auto"/>
        <w:rPr>
          <w:rFonts w:eastAsia="Arial" w:cs="Arial"/>
          <w:b/>
          <w:bCs/>
        </w:rPr>
      </w:pPr>
      <w:r w:rsidRPr="1BC2F058">
        <w:rPr>
          <w:rFonts w:eastAsia="Arial" w:cs="Arial"/>
          <w:b/>
          <w:bCs/>
        </w:rPr>
        <w:t>5. How can I do it well?</w:t>
      </w:r>
    </w:p>
    <w:p w14:paraId="41D2E98C" w14:textId="3323470E" w:rsidR="00E66B05" w:rsidRDefault="00E66B05" w:rsidP="00B4537B">
      <w:pPr>
        <w:spacing w:after="0" w:line="276" w:lineRule="auto"/>
      </w:pPr>
      <w:r>
        <w:t>This practice can be</w:t>
      </w:r>
      <w:r w:rsidR="7DBFE799">
        <w:t xml:space="preserve"> </w:t>
      </w:r>
      <w:r w:rsidR="30DA3A38">
        <w:t>done</w:t>
      </w:r>
      <w:r>
        <w:t xml:space="preserve"> well by discussing the feeding regime with </w:t>
      </w:r>
      <w:r w:rsidR="009D5AD7">
        <w:t>your</w:t>
      </w:r>
      <w:r>
        <w:t xml:space="preserve"> veterinarian, the pig nutritionist, and a feed specialist. The most adequate feed regime to your farm needs to take into account farm management in the farrowing house and the feed form to be supplied to pigs. Typically, a specified quantity (kg) of creep and link feed per pig is defined, with timing of administration (the week before weaning, or perhaps earlier) and number of diets to be defined. </w:t>
      </w:r>
      <w:r w:rsidR="00FB6CE0">
        <w:t>Presentation of the feed with sprinkled milk powder or other techniques to increase palatability can be another strategy to employ.</w:t>
      </w:r>
    </w:p>
    <w:p w14:paraId="591AFE1F" w14:textId="77777777" w:rsidR="008E2E9C" w:rsidRDefault="008E2E9C" w:rsidP="00B4537B">
      <w:pPr>
        <w:spacing w:after="0" w:line="276" w:lineRule="auto"/>
      </w:pPr>
    </w:p>
    <w:p w14:paraId="23BB31BF" w14:textId="7FC11248" w:rsidR="0072038D" w:rsidRDefault="0072038D" w:rsidP="00B4537B">
      <w:pPr>
        <w:spacing w:line="276" w:lineRule="auto"/>
        <w:rPr>
          <w:rFonts w:eastAsia="Arial" w:cs="Arial"/>
          <w:b/>
          <w:bCs/>
        </w:rPr>
      </w:pPr>
      <w:r w:rsidRPr="1BC2F058">
        <w:rPr>
          <w:rFonts w:eastAsia="Arial" w:cs="Arial"/>
          <w:b/>
          <w:bCs/>
        </w:rPr>
        <w:t>6. How strong is the evidence?</w:t>
      </w:r>
    </w:p>
    <w:p w14:paraId="2CE75B2E" w14:textId="48C9B3BC" w:rsidR="00FB6CE0" w:rsidRDefault="00FB6CE0" w:rsidP="00B4537B">
      <w:pPr>
        <w:spacing w:line="276" w:lineRule="auto"/>
      </w:pPr>
      <w:r>
        <w:t>There is wide evidence in the literature about the effect of creep feeding and link diets on the development of the piglet’s gut and its maturation. Empirical evidence confirms scientific findings.</w:t>
      </w:r>
    </w:p>
    <w:p w14:paraId="5F703344" w14:textId="77777777" w:rsidR="0072038D" w:rsidRDefault="0072038D" w:rsidP="00B4537B">
      <w:pPr>
        <w:spacing w:line="276" w:lineRule="auto"/>
      </w:pPr>
      <w:r w:rsidRPr="1BC2F058">
        <w:rPr>
          <w:rFonts w:eastAsia="Arial" w:cs="Arial"/>
          <w:b/>
          <w:bCs/>
        </w:rPr>
        <w:t>7. Where can I find further information?</w:t>
      </w:r>
    </w:p>
    <w:p w14:paraId="73A6A4B6" w14:textId="77777777" w:rsidR="00BF599D" w:rsidRDefault="1915E358" w:rsidP="00B4537B">
      <w:pPr>
        <w:spacing w:line="276" w:lineRule="auto"/>
      </w:pPr>
      <w:r>
        <w:t>The AHDB’s Knowledge Library (</w:t>
      </w:r>
      <w:hyperlink r:id="rId119">
        <w:r w:rsidRPr="0EC66567">
          <w:rPr>
            <w:rStyle w:val="Hyperlink"/>
            <w:rFonts w:eastAsia="Arial" w:cs="Arial"/>
          </w:rPr>
          <w:t>Feeding the weaned pig | AHDB</w:t>
        </w:r>
      </w:hyperlink>
      <w:r>
        <w:t xml:space="preserve">) contains information specific to managing the </w:t>
      </w:r>
      <w:r w:rsidR="07EBB856">
        <w:t>diet at and around weaning. In addition,</w:t>
      </w:r>
      <w:r>
        <w:t xml:space="preserve"> </w:t>
      </w:r>
      <w:r w:rsidR="44D77D26">
        <w:t>t</w:t>
      </w:r>
      <w:r w:rsidR="50EC62BB">
        <w:t>he Animal Feed companies that supply pig feeds</w:t>
      </w:r>
      <w:r w:rsidR="6A03175E">
        <w:t xml:space="preserve"> and piglet diets</w:t>
      </w:r>
      <w:r w:rsidR="50EC62BB">
        <w:t xml:space="preserve"> of</w:t>
      </w:r>
      <w:r w:rsidR="675B8918">
        <w:t>fer</w:t>
      </w:r>
      <w:r w:rsidR="50EC62BB">
        <w:t xml:space="preserve"> information about diets and feeding (</w:t>
      </w:r>
      <w:r w:rsidR="7D65E904">
        <w:t>including, for example:</w:t>
      </w:r>
      <w:r w:rsidR="50EC62BB">
        <w:t xml:space="preserve"> </w:t>
      </w:r>
    </w:p>
    <w:p w14:paraId="3140DE38" w14:textId="77777777" w:rsidR="00BF599D" w:rsidRDefault="001C6F1A" w:rsidP="00B4537B">
      <w:pPr>
        <w:pStyle w:val="ListParagraph"/>
        <w:numPr>
          <w:ilvl w:val="0"/>
          <w:numId w:val="35"/>
        </w:numPr>
        <w:spacing w:line="276" w:lineRule="auto"/>
      </w:pPr>
      <w:hyperlink r:id="rId120">
        <w:r w:rsidR="2A5C7112" w:rsidRPr="0EC66567">
          <w:rPr>
            <w:rStyle w:val="Hyperlink"/>
            <w:rFonts w:eastAsia="Arial" w:cs="Arial"/>
          </w:rPr>
          <w:t>Gut health in piglets – Antibiotics and ZnO reduction | Lallemand Animal Nutrition</w:t>
        </w:r>
      </w:hyperlink>
      <w:r w:rsidR="2A5C7112">
        <w:t>;</w:t>
      </w:r>
    </w:p>
    <w:p w14:paraId="66F4B883" w14:textId="6B69B767" w:rsidR="00BF599D" w:rsidRDefault="001C6F1A" w:rsidP="00B4537B">
      <w:pPr>
        <w:pStyle w:val="ListParagraph"/>
        <w:numPr>
          <w:ilvl w:val="0"/>
          <w:numId w:val="35"/>
        </w:numPr>
        <w:spacing w:line="276" w:lineRule="auto"/>
      </w:pPr>
      <w:hyperlink r:id="rId121">
        <w:r w:rsidR="2A5C7112" w:rsidRPr="0EC66567">
          <w:rPr>
            <w:rStyle w:val="Hyperlink"/>
            <w:rFonts w:eastAsia="Arial" w:cs="Arial"/>
          </w:rPr>
          <w:t>Diarrhea in Pigs | Alltech</w:t>
        </w:r>
      </w:hyperlink>
      <w:r w:rsidR="136F634B">
        <w:t>;</w:t>
      </w:r>
      <w:r w:rsidR="2A5C7112">
        <w:t xml:space="preserve"> </w:t>
      </w:r>
      <w:hyperlink r:id="rId122">
        <w:r w:rsidR="2A5C7112" w:rsidRPr="0EC66567">
          <w:rPr>
            <w:rStyle w:val="Hyperlink"/>
            <w:rFonts w:eastAsia="Arial" w:cs="Arial"/>
          </w:rPr>
          <w:t>Zinc-free feeding - weaning piglets without zinc | AB Neo (ab-neo.com)</w:t>
        </w:r>
      </w:hyperlink>
      <w:r w:rsidR="2A5C7112">
        <w:t>;</w:t>
      </w:r>
    </w:p>
    <w:p w14:paraId="6E6BB176" w14:textId="51ADEA05" w:rsidR="0072038D" w:rsidRDefault="001C6F1A" w:rsidP="00B4537B">
      <w:pPr>
        <w:pStyle w:val="ListParagraph"/>
        <w:numPr>
          <w:ilvl w:val="0"/>
          <w:numId w:val="35"/>
        </w:numPr>
        <w:spacing w:line="276" w:lineRule="auto"/>
      </w:pPr>
      <w:hyperlink r:id="rId123">
        <w:r w:rsidR="1823DA94" w:rsidRPr="0EC66567">
          <w:rPr>
            <w:rStyle w:val="Hyperlink"/>
            <w:rFonts w:eastAsia="Arial" w:cs="Arial"/>
          </w:rPr>
          <w:t>Harbro Pig Feeds | Harbro Quality Livestock Nutrition | Harbro</w:t>
        </w:r>
      </w:hyperlink>
      <w:r w:rsidR="1823DA94">
        <w:t>)</w:t>
      </w:r>
      <w:r w:rsidR="2AEFD7C0">
        <w:t xml:space="preserve">. </w:t>
      </w:r>
    </w:p>
    <w:p w14:paraId="419EA76F" w14:textId="7CAF2646" w:rsidR="00DF0B41" w:rsidRDefault="00DF0B41" w:rsidP="00B4537B">
      <w:pPr>
        <w:spacing w:line="276" w:lineRule="auto"/>
      </w:pPr>
    </w:p>
    <w:p w14:paraId="665C4530" w14:textId="77777777" w:rsidR="00A51332" w:rsidRDefault="00A51332" w:rsidP="00B4537B">
      <w:pPr>
        <w:spacing w:line="276" w:lineRule="auto"/>
        <w:sectPr w:rsidR="00A51332" w:rsidSect="00055422">
          <w:headerReference w:type="default" r:id="rId124"/>
          <w:pgSz w:w="12240" w:h="15840"/>
          <w:pgMar w:top="1440" w:right="1440" w:bottom="1440" w:left="1440" w:header="720" w:footer="720" w:gutter="0"/>
          <w:cols w:space="720"/>
          <w:titlePg/>
          <w:docGrid w:linePitch="360"/>
        </w:sectPr>
      </w:pPr>
    </w:p>
    <w:p w14:paraId="7E8A21B1" w14:textId="77777777" w:rsidR="0072038D" w:rsidRPr="00A82FAA" w:rsidRDefault="0072038D" w:rsidP="00280D6B">
      <w:pPr>
        <w:pStyle w:val="Heading2"/>
      </w:pPr>
      <w:bookmarkStart w:id="314" w:name="_Toc113219429"/>
      <w:bookmarkStart w:id="315" w:name="_Ref119062835"/>
      <w:bookmarkStart w:id="316" w:name="_Toc124787544"/>
      <w:r w:rsidRPr="00A82FAA">
        <w:t>Immune status</w:t>
      </w:r>
      <w:bookmarkEnd w:id="314"/>
      <w:bookmarkEnd w:id="315"/>
      <w:bookmarkEnd w:id="316"/>
    </w:p>
    <w:p w14:paraId="47791CE8" w14:textId="77777777" w:rsidR="0072038D" w:rsidRPr="00A82FAA" w:rsidRDefault="0072038D" w:rsidP="00B4537B">
      <w:pPr>
        <w:pStyle w:val="Heading3"/>
        <w:spacing w:line="276" w:lineRule="auto"/>
      </w:pPr>
      <w:bookmarkStart w:id="317" w:name="_Toc124787545"/>
      <w:r w:rsidRPr="00A82FAA">
        <w:t>Colostrum management</w:t>
      </w:r>
      <w:bookmarkEnd w:id="317"/>
    </w:p>
    <w:p w14:paraId="469A8E83" w14:textId="77777777" w:rsidR="00594AFB" w:rsidRDefault="00594AFB" w:rsidP="00B4537B">
      <w:pPr>
        <w:spacing w:line="276" w:lineRule="auto"/>
        <w:rPr>
          <w:b/>
          <w:bCs/>
        </w:rPr>
      </w:pPr>
    </w:p>
    <w:p w14:paraId="085B65ED" w14:textId="5E8244E9" w:rsidR="00A51332" w:rsidRDefault="0072038D" w:rsidP="00B4537B">
      <w:pPr>
        <w:spacing w:line="276" w:lineRule="auto"/>
        <w:rPr>
          <w:b/>
          <w:bCs/>
        </w:rPr>
      </w:pPr>
      <w:r w:rsidRPr="00A51332">
        <w:rPr>
          <w:b/>
          <w:bCs/>
        </w:rPr>
        <w:t>Impact summary</w:t>
      </w:r>
    </w:p>
    <w:p w14:paraId="09BC8C7C" w14:textId="308B0A9F" w:rsidR="007717D8" w:rsidRDefault="00BB3A25" w:rsidP="00B4537B">
      <w:pPr>
        <w:spacing w:line="276" w:lineRule="auto"/>
        <w:rPr>
          <w:rFonts w:eastAsia="Arial" w:cs="Arial"/>
        </w:rPr>
      </w:pPr>
      <w:r w:rsidRPr="00BB3A25">
        <w:rPr>
          <w:rFonts w:eastAsia="Arial" w:cs="Arial"/>
        </w:rPr>
        <w:t xml:space="preserve">Colostrum management reduces diarrhoea by </w:t>
      </w:r>
      <w:r w:rsidR="00BB45C8">
        <w:rPr>
          <w:rFonts w:eastAsia="Arial" w:cs="Arial"/>
        </w:rPr>
        <w:t xml:space="preserve">conferring (passive) immunity to the piglets and </w:t>
      </w:r>
      <w:r w:rsidRPr="00BB3A25">
        <w:rPr>
          <w:rFonts w:eastAsia="Arial" w:cs="Arial"/>
        </w:rPr>
        <w:t xml:space="preserve">reducing susceptibility to infectious agents causative of </w:t>
      </w:r>
      <w:r w:rsidR="00FF3304">
        <w:rPr>
          <w:rFonts w:eastAsia="Arial" w:cs="Arial"/>
        </w:rPr>
        <w:t>PWD</w:t>
      </w:r>
      <w:r w:rsidRPr="00BB3A25">
        <w:rPr>
          <w:rFonts w:eastAsia="Arial" w:cs="Arial"/>
        </w:rPr>
        <w:t xml:space="preserve">. </w:t>
      </w:r>
      <w:r w:rsidR="00BB45C8">
        <w:rPr>
          <w:rFonts w:eastAsia="Arial" w:cs="Arial"/>
        </w:rPr>
        <w:t>P</w:t>
      </w:r>
      <w:r w:rsidRPr="00BB3A25">
        <w:rPr>
          <w:rFonts w:eastAsia="Arial" w:cs="Arial"/>
        </w:rPr>
        <w:t xml:space="preserve">igs which had sufficient and timely access to colostrum are often healthier and present better growth rates compared to those which did not. </w:t>
      </w:r>
      <w:r w:rsidR="00BB45C8">
        <w:rPr>
          <w:rFonts w:eastAsia="Arial" w:cs="Arial"/>
        </w:rPr>
        <w:t xml:space="preserve">To </w:t>
      </w:r>
      <w:r w:rsidR="0FCD91C7" w:rsidRPr="714A5FE6">
        <w:rPr>
          <w:rFonts w:eastAsia="Arial" w:cs="Arial"/>
        </w:rPr>
        <w:t>m</w:t>
      </w:r>
      <w:r w:rsidR="20629FDD" w:rsidRPr="714A5FE6">
        <w:rPr>
          <w:rFonts w:eastAsia="Arial" w:cs="Arial"/>
        </w:rPr>
        <w:t>ake</w:t>
      </w:r>
      <w:r w:rsidR="00BB45C8">
        <w:rPr>
          <w:rFonts w:eastAsia="Arial" w:cs="Arial"/>
        </w:rPr>
        <w:t xml:space="preserve"> the most of this practice, it is advisable to vaccinate pregnant sows a few weeks before farrowing. Costs associated with this practice are related to the logistics and labour required at farrowing. </w:t>
      </w:r>
    </w:p>
    <w:p w14:paraId="079A2749" w14:textId="77777777" w:rsidR="00A51332" w:rsidRPr="00A51332" w:rsidRDefault="00A51332" w:rsidP="00B4537B">
      <w:pPr>
        <w:spacing w:line="276" w:lineRule="auto"/>
        <w:rPr>
          <w:b/>
          <w:bCs/>
        </w:rPr>
      </w:pPr>
    </w:p>
    <w:tbl>
      <w:tblPr>
        <w:tblStyle w:val="TableGrid"/>
        <w:tblW w:w="10037" w:type="dxa"/>
        <w:tblLayout w:type="fixed"/>
        <w:tblLook w:val="04A0" w:firstRow="1" w:lastRow="0" w:firstColumn="1" w:lastColumn="0" w:noHBand="0" w:noVBand="1"/>
      </w:tblPr>
      <w:tblGrid>
        <w:gridCol w:w="3539"/>
        <w:gridCol w:w="236"/>
        <w:gridCol w:w="4029"/>
        <w:gridCol w:w="65"/>
        <w:gridCol w:w="1624"/>
        <w:gridCol w:w="72"/>
        <w:gridCol w:w="236"/>
        <w:gridCol w:w="236"/>
      </w:tblGrid>
      <w:tr w:rsidR="0072038D" w14:paraId="2CB6E289" w14:textId="77777777" w:rsidTr="00716867">
        <w:trPr>
          <w:gridAfter w:val="3"/>
          <w:wAfter w:w="544" w:type="dxa"/>
        </w:trPr>
        <w:tc>
          <w:tcPr>
            <w:tcW w:w="3539" w:type="dxa"/>
            <w:tcBorders>
              <w:top w:val="nil"/>
              <w:left w:val="nil"/>
              <w:bottom w:val="nil"/>
              <w:right w:val="nil"/>
            </w:tcBorders>
            <w:shd w:val="clear" w:color="auto" w:fill="D0E96C"/>
          </w:tcPr>
          <w:p w14:paraId="1EB44AEC" w14:textId="77777777" w:rsidR="0072038D" w:rsidRDefault="0072038D" w:rsidP="00B4537B">
            <w:pPr>
              <w:spacing w:line="276" w:lineRule="auto"/>
            </w:pPr>
            <w:r w:rsidRPr="3036A6D3">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05AB0798" w14:textId="77777777" w:rsidR="0072038D" w:rsidRDefault="0072038D" w:rsidP="00B4537B">
            <w:pPr>
              <w:spacing w:line="276" w:lineRule="auto"/>
            </w:pPr>
            <w:r w:rsidRPr="3036A6D3">
              <w:rPr>
                <w:rFonts w:eastAsia="Arial" w:cs="Arial"/>
                <w:b/>
                <w:bCs/>
              </w:rPr>
              <w:t xml:space="preserve"> </w:t>
            </w:r>
          </w:p>
        </w:tc>
        <w:tc>
          <w:tcPr>
            <w:tcW w:w="1689" w:type="dxa"/>
            <w:gridSpan w:val="2"/>
            <w:tcBorders>
              <w:top w:val="nil"/>
              <w:left w:val="nil"/>
              <w:bottom w:val="single" w:sz="4" w:space="0" w:color="auto"/>
              <w:right w:val="nil"/>
            </w:tcBorders>
            <w:shd w:val="clear" w:color="auto" w:fill="D0E96C"/>
          </w:tcPr>
          <w:p w14:paraId="0D4F0D1E" w14:textId="77777777" w:rsidR="0072038D" w:rsidRDefault="0072038D" w:rsidP="00B4537B">
            <w:pPr>
              <w:spacing w:line="276" w:lineRule="auto"/>
              <w:jc w:val="center"/>
            </w:pPr>
            <w:r w:rsidRPr="3036A6D3">
              <w:rPr>
                <w:rFonts w:eastAsia="Arial" w:cs="Arial"/>
                <w:b/>
                <w:bCs/>
              </w:rPr>
              <w:t xml:space="preserve"> </w:t>
            </w:r>
          </w:p>
        </w:tc>
      </w:tr>
      <w:tr w:rsidR="0072038D" w14:paraId="483DB267" w14:textId="77777777" w:rsidTr="00716867">
        <w:trPr>
          <w:gridAfter w:val="3"/>
          <w:wAfter w:w="544" w:type="dxa"/>
        </w:trPr>
        <w:tc>
          <w:tcPr>
            <w:tcW w:w="3539" w:type="dxa"/>
            <w:tcBorders>
              <w:top w:val="nil"/>
              <w:left w:val="nil"/>
              <w:bottom w:val="nil"/>
              <w:right w:val="nil"/>
            </w:tcBorders>
            <w:shd w:val="clear" w:color="auto" w:fill="EFF7CE"/>
          </w:tcPr>
          <w:p w14:paraId="7F1D62CE"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25646C27" w14:textId="77777777" w:rsidR="0072038D" w:rsidRDefault="0072038D" w:rsidP="00B4537B">
            <w:pPr>
              <w:spacing w:line="276" w:lineRule="auto"/>
            </w:pPr>
            <w:r>
              <w:t>Reducing diarrhoea</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1895DCA0" w14:textId="77777777" w:rsidR="0072038D" w:rsidRDefault="0072038D" w:rsidP="00B4537B">
            <w:pPr>
              <w:spacing w:line="276" w:lineRule="auto"/>
              <w:jc w:val="center"/>
            </w:pPr>
            <w:r>
              <w:t>++</w:t>
            </w:r>
          </w:p>
        </w:tc>
      </w:tr>
      <w:tr w:rsidR="0072038D" w14:paraId="65A23990" w14:textId="77777777" w:rsidTr="00716867">
        <w:trPr>
          <w:gridAfter w:val="3"/>
          <w:wAfter w:w="544" w:type="dxa"/>
        </w:trPr>
        <w:tc>
          <w:tcPr>
            <w:tcW w:w="3539" w:type="dxa"/>
            <w:tcBorders>
              <w:top w:val="nil"/>
              <w:left w:val="nil"/>
              <w:bottom w:val="nil"/>
              <w:right w:val="nil"/>
            </w:tcBorders>
            <w:shd w:val="clear" w:color="auto" w:fill="EFF7CE"/>
          </w:tcPr>
          <w:p w14:paraId="01F1EFD0"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3989C299" w14:textId="77777777" w:rsidR="0072038D" w:rsidRDefault="0072038D" w:rsidP="00B4537B">
            <w:pPr>
              <w:spacing w:line="276" w:lineRule="auto"/>
            </w:pPr>
            <w:r>
              <w:rPr>
                <w:rFonts w:eastAsia="Arial" w:cs="Arial"/>
              </w:rPr>
              <w:t>Reducing post-weaning mortality</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74FB3EB9" w14:textId="77777777" w:rsidR="0072038D" w:rsidRDefault="0072038D" w:rsidP="00B4537B">
            <w:pPr>
              <w:spacing w:line="276" w:lineRule="auto"/>
              <w:jc w:val="center"/>
            </w:pPr>
            <w:r w:rsidRPr="3036A6D3">
              <w:rPr>
                <w:rFonts w:eastAsia="Arial" w:cs="Arial"/>
              </w:rPr>
              <w:t xml:space="preserve"> </w:t>
            </w:r>
            <w:r>
              <w:rPr>
                <w:rFonts w:eastAsia="Arial" w:cs="Arial"/>
              </w:rPr>
              <w:t>+</w:t>
            </w:r>
          </w:p>
        </w:tc>
      </w:tr>
      <w:tr w:rsidR="0072038D" w14:paraId="593803D7" w14:textId="77777777" w:rsidTr="00716867">
        <w:trPr>
          <w:gridAfter w:val="3"/>
          <w:wAfter w:w="544" w:type="dxa"/>
        </w:trPr>
        <w:tc>
          <w:tcPr>
            <w:tcW w:w="3539" w:type="dxa"/>
            <w:tcBorders>
              <w:top w:val="nil"/>
              <w:left w:val="nil"/>
              <w:bottom w:val="nil"/>
              <w:right w:val="nil"/>
            </w:tcBorders>
            <w:shd w:val="clear" w:color="auto" w:fill="EFF7CE"/>
          </w:tcPr>
          <w:p w14:paraId="1B873AFB"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2DEE77B7" w14:textId="77777777" w:rsidR="0072038D" w:rsidRPr="3036A6D3" w:rsidRDefault="0072038D" w:rsidP="00B4537B">
            <w:pPr>
              <w:spacing w:line="276" w:lineRule="auto"/>
              <w:rPr>
                <w:rFonts w:eastAsia="Arial" w:cs="Arial"/>
              </w:rPr>
            </w:pPr>
            <w:r>
              <w:rPr>
                <w:rFonts w:eastAsia="Arial" w:cs="Arial"/>
              </w:rPr>
              <w:t>Enhancing growth rate</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30737ABA" w14:textId="77777777" w:rsidR="0072038D" w:rsidRPr="3036A6D3" w:rsidRDefault="0072038D" w:rsidP="00B4537B">
            <w:pPr>
              <w:spacing w:line="276" w:lineRule="auto"/>
              <w:jc w:val="center"/>
              <w:rPr>
                <w:rFonts w:eastAsia="Arial" w:cs="Arial"/>
              </w:rPr>
            </w:pPr>
            <w:r>
              <w:rPr>
                <w:rFonts w:eastAsia="Arial" w:cs="Arial"/>
              </w:rPr>
              <w:t>+</w:t>
            </w:r>
          </w:p>
        </w:tc>
      </w:tr>
      <w:tr w:rsidR="0072038D" w14:paraId="5FD7E626" w14:textId="77777777" w:rsidTr="00716867">
        <w:trPr>
          <w:gridAfter w:val="3"/>
          <w:wAfter w:w="544" w:type="dxa"/>
        </w:trPr>
        <w:tc>
          <w:tcPr>
            <w:tcW w:w="3539" w:type="dxa"/>
            <w:tcBorders>
              <w:top w:val="nil"/>
              <w:left w:val="nil"/>
              <w:bottom w:val="nil"/>
              <w:right w:val="nil"/>
            </w:tcBorders>
            <w:shd w:val="clear" w:color="auto" w:fill="EFF7CE"/>
          </w:tcPr>
          <w:p w14:paraId="54F839E1"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51D1405C" w14:textId="77777777" w:rsidR="0072038D" w:rsidRDefault="0072038D" w:rsidP="00B4537B">
            <w:pPr>
              <w:spacing w:line="276" w:lineRule="auto"/>
            </w:pPr>
          </w:p>
        </w:tc>
        <w:tc>
          <w:tcPr>
            <w:tcW w:w="1689" w:type="dxa"/>
            <w:gridSpan w:val="2"/>
            <w:tcBorders>
              <w:top w:val="single" w:sz="4" w:space="0" w:color="auto"/>
              <w:left w:val="nil"/>
              <w:bottom w:val="nil"/>
              <w:right w:val="nil"/>
            </w:tcBorders>
            <w:shd w:val="clear" w:color="auto" w:fill="EFF7CE"/>
          </w:tcPr>
          <w:p w14:paraId="639ED82B" w14:textId="77777777" w:rsidR="0072038D" w:rsidRDefault="0072038D" w:rsidP="00B4537B">
            <w:pPr>
              <w:spacing w:line="276" w:lineRule="auto"/>
              <w:jc w:val="center"/>
            </w:pPr>
            <w:r w:rsidRPr="3036A6D3">
              <w:rPr>
                <w:rFonts w:eastAsia="Arial" w:cs="Arial"/>
              </w:rPr>
              <w:t xml:space="preserve"> </w:t>
            </w:r>
          </w:p>
        </w:tc>
      </w:tr>
      <w:tr w:rsidR="0072038D" w14:paraId="65C4DFF4" w14:textId="77777777" w:rsidTr="00716867">
        <w:trPr>
          <w:gridAfter w:val="3"/>
          <w:wAfter w:w="544" w:type="dxa"/>
        </w:trPr>
        <w:tc>
          <w:tcPr>
            <w:tcW w:w="3539" w:type="dxa"/>
            <w:tcBorders>
              <w:top w:val="nil"/>
              <w:left w:val="nil"/>
              <w:bottom w:val="nil"/>
              <w:right w:val="nil"/>
            </w:tcBorders>
            <w:shd w:val="clear" w:color="auto" w:fill="EFF7CE"/>
          </w:tcPr>
          <w:p w14:paraId="78A53BA8"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75EEA5E5" w14:textId="77777777" w:rsidR="0072038D" w:rsidRPr="3036A6D3" w:rsidRDefault="0072038D" w:rsidP="00B4537B">
            <w:pPr>
              <w:spacing w:line="276" w:lineRule="auto"/>
              <w:rPr>
                <w:rFonts w:eastAsia="Arial" w:cs="Arial"/>
                <w:i/>
                <w:iCs/>
                <w:color w:val="000000" w:themeColor="text1"/>
              </w:rPr>
            </w:pPr>
            <w:r w:rsidRPr="3036A6D3">
              <w:rPr>
                <w:rFonts w:eastAsia="Arial" w:cs="Arial"/>
                <w:i/>
                <w:iCs/>
                <w:color w:val="000000" w:themeColor="text1"/>
              </w:rPr>
              <w:t>Other impacts</w:t>
            </w:r>
          </w:p>
        </w:tc>
        <w:tc>
          <w:tcPr>
            <w:tcW w:w="1689" w:type="dxa"/>
            <w:gridSpan w:val="2"/>
            <w:tcBorders>
              <w:top w:val="nil"/>
              <w:left w:val="nil"/>
              <w:bottom w:val="single" w:sz="4" w:space="0" w:color="auto"/>
              <w:right w:val="nil"/>
            </w:tcBorders>
            <w:shd w:val="clear" w:color="auto" w:fill="EFF7CE"/>
          </w:tcPr>
          <w:p w14:paraId="5F5F4AC9" w14:textId="77777777" w:rsidR="0072038D" w:rsidRPr="3036A6D3" w:rsidRDefault="0072038D" w:rsidP="00B4537B">
            <w:pPr>
              <w:spacing w:line="276" w:lineRule="auto"/>
              <w:jc w:val="center"/>
              <w:rPr>
                <w:rFonts w:eastAsia="Arial" w:cs="Arial"/>
              </w:rPr>
            </w:pPr>
          </w:p>
        </w:tc>
      </w:tr>
      <w:tr w:rsidR="0072038D" w14:paraId="1652B567" w14:textId="77777777" w:rsidTr="00716867">
        <w:trPr>
          <w:gridAfter w:val="3"/>
          <w:wAfter w:w="544" w:type="dxa"/>
        </w:trPr>
        <w:tc>
          <w:tcPr>
            <w:tcW w:w="3539" w:type="dxa"/>
            <w:tcBorders>
              <w:top w:val="nil"/>
              <w:left w:val="nil"/>
              <w:bottom w:val="nil"/>
              <w:right w:val="nil"/>
            </w:tcBorders>
            <w:shd w:val="clear" w:color="auto" w:fill="EFF7CE"/>
          </w:tcPr>
          <w:p w14:paraId="4CD072CD"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73D0F02C" w14:textId="77777777" w:rsidR="0072038D" w:rsidRDefault="0072038D" w:rsidP="00B4537B">
            <w:pPr>
              <w:spacing w:line="276" w:lineRule="auto"/>
            </w:pPr>
            <w:r w:rsidRPr="3036A6D3">
              <w:rPr>
                <w:rFonts w:eastAsia="Arial" w:cs="Arial"/>
                <w:color w:val="000000" w:themeColor="text1"/>
              </w:rPr>
              <w:t>Reduced costs</w:t>
            </w:r>
          </w:p>
        </w:tc>
        <w:tc>
          <w:tcPr>
            <w:tcW w:w="1689" w:type="dxa"/>
            <w:gridSpan w:val="2"/>
            <w:tcBorders>
              <w:top w:val="single" w:sz="4" w:space="0" w:color="auto"/>
              <w:left w:val="single" w:sz="4" w:space="0" w:color="auto"/>
              <w:bottom w:val="single" w:sz="4" w:space="0" w:color="auto"/>
              <w:right w:val="single" w:sz="4" w:space="0" w:color="auto"/>
            </w:tcBorders>
          </w:tcPr>
          <w:p w14:paraId="319AAFB0" w14:textId="77777777" w:rsidR="0072038D" w:rsidRDefault="0072038D" w:rsidP="00B4537B">
            <w:pPr>
              <w:spacing w:line="276" w:lineRule="auto"/>
              <w:jc w:val="center"/>
            </w:pPr>
            <w:r>
              <w:t>+</w:t>
            </w:r>
          </w:p>
        </w:tc>
      </w:tr>
      <w:tr w:rsidR="0072038D" w14:paraId="3AADF2E8" w14:textId="77777777" w:rsidTr="00716867">
        <w:trPr>
          <w:gridAfter w:val="3"/>
          <w:wAfter w:w="544" w:type="dxa"/>
        </w:trPr>
        <w:tc>
          <w:tcPr>
            <w:tcW w:w="3539" w:type="dxa"/>
            <w:tcBorders>
              <w:top w:val="nil"/>
              <w:left w:val="nil"/>
              <w:bottom w:val="nil"/>
              <w:right w:val="nil"/>
            </w:tcBorders>
            <w:shd w:val="clear" w:color="auto" w:fill="EFF7CE"/>
          </w:tcPr>
          <w:p w14:paraId="7E05E850"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43AE323C" w14:textId="77777777" w:rsidR="0072038D" w:rsidRDefault="0072038D" w:rsidP="00B4537B">
            <w:pPr>
              <w:spacing w:line="276" w:lineRule="auto"/>
            </w:pPr>
            <w:r w:rsidRPr="3036A6D3">
              <w:rPr>
                <w:rFonts w:eastAsia="Arial" w:cs="Arial"/>
                <w:color w:val="000000" w:themeColor="text1"/>
              </w:rPr>
              <w:t>Improved welfare</w:t>
            </w:r>
          </w:p>
        </w:tc>
        <w:tc>
          <w:tcPr>
            <w:tcW w:w="1689" w:type="dxa"/>
            <w:gridSpan w:val="2"/>
            <w:tcBorders>
              <w:top w:val="single" w:sz="4" w:space="0" w:color="auto"/>
              <w:left w:val="single" w:sz="4" w:space="0" w:color="auto"/>
              <w:bottom w:val="single" w:sz="4" w:space="0" w:color="auto"/>
              <w:right w:val="single" w:sz="4" w:space="0" w:color="auto"/>
            </w:tcBorders>
          </w:tcPr>
          <w:p w14:paraId="0CC9F44D" w14:textId="77777777" w:rsidR="0072038D" w:rsidRDefault="0072038D" w:rsidP="00B4537B">
            <w:pPr>
              <w:spacing w:line="276" w:lineRule="auto"/>
              <w:jc w:val="center"/>
            </w:pPr>
            <w:r>
              <w:t>++</w:t>
            </w:r>
          </w:p>
        </w:tc>
      </w:tr>
      <w:tr w:rsidR="0072038D" w14:paraId="3642A790" w14:textId="77777777" w:rsidTr="00716867">
        <w:trPr>
          <w:gridAfter w:val="3"/>
          <w:wAfter w:w="544" w:type="dxa"/>
        </w:trPr>
        <w:tc>
          <w:tcPr>
            <w:tcW w:w="3539" w:type="dxa"/>
            <w:tcBorders>
              <w:top w:val="nil"/>
              <w:left w:val="nil"/>
              <w:bottom w:val="nil"/>
              <w:right w:val="nil"/>
            </w:tcBorders>
            <w:shd w:val="clear" w:color="auto" w:fill="EFF7CE"/>
          </w:tcPr>
          <w:p w14:paraId="3E4C8C51"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19AFD7B2"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09F27A18" w14:textId="77777777" w:rsidR="0072038D" w:rsidRDefault="0072038D" w:rsidP="00B4537B">
            <w:pPr>
              <w:spacing w:line="276" w:lineRule="auto"/>
              <w:jc w:val="center"/>
            </w:pPr>
            <w:r w:rsidRPr="3036A6D3">
              <w:rPr>
                <w:rFonts w:eastAsia="Arial" w:cs="Arial"/>
              </w:rPr>
              <w:t xml:space="preserve"> </w:t>
            </w:r>
          </w:p>
        </w:tc>
      </w:tr>
      <w:tr w:rsidR="0072038D" w14:paraId="0626BCB9" w14:textId="77777777" w:rsidTr="00716867">
        <w:trPr>
          <w:gridAfter w:val="3"/>
          <w:wAfter w:w="544" w:type="dxa"/>
        </w:trPr>
        <w:tc>
          <w:tcPr>
            <w:tcW w:w="3539" w:type="dxa"/>
            <w:tcBorders>
              <w:top w:val="nil"/>
              <w:left w:val="nil"/>
              <w:bottom w:val="nil"/>
              <w:right w:val="nil"/>
            </w:tcBorders>
            <w:shd w:val="clear" w:color="auto" w:fill="D0E96C"/>
          </w:tcPr>
          <w:p w14:paraId="362305AC" w14:textId="77777777" w:rsidR="0072038D" w:rsidRDefault="0072038D" w:rsidP="00B4537B">
            <w:pPr>
              <w:spacing w:line="276" w:lineRule="auto"/>
            </w:pPr>
            <w:r w:rsidRPr="3036A6D3">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789D6076"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488A8BEC" w14:textId="77777777" w:rsidR="0072038D" w:rsidRDefault="0072038D" w:rsidP="00B4537B">
            <w:pPr>
              <w:spacing w:line="276" w:lineRule="auto"/>
              <w:jc w:val="center"/>
            </w:pPr>
            <w:r w:rsidRPr="3036A6D3">
              <w:rPr>
                <w:rFonts w:eastAsia="Arial" w:cs="Arial"/>
              </w:rPr>
              <w:t xml:space="preserve"> </w:t>
            </w:r>
          </w:p>
        </w:tc>
      </w:tr>
      <w:tr w:rsidR="0072038D" w14:paraId="3CC97DF8" w14:textId="77777777" w:rsidTr="00716867">
        <w:trPr>
          <w:gridAfter w:val="3"/>
          <w:wAfter w:w="544" w:type="dxa"/>
        </w:trPr>
        <w:tc>
          <w:tcPr>
            <w:tcW w:w="3539" w:type="dxa"/>
            <w:tcBorders>
              <w:top w:val="nil"/>
              <w:left w:val="nil"/>
              <w:bottom w:val="nil"/>
              <w:right w:val="nil"/>
            </w:tcBorders>
            <w:shd w:val="clear" w:color="auto" w:fill="EFF7CE"/>
          </w:tcPr>
          <w:p w14:paraId="1722AC79"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283F5854"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212C551A" w14:textId="77777777" w:rsidR="0072038D" w:rsidRDefault="0072038D" w:rsidP="00B4537B">
            <w:pPr>
              <w:spacing w:line="276" w:lineRule="auto"/>
              <w:jc w:val="center"/>
            </w:pPr>
            <w:r>
              <w:t>£</w:t>
            </w:r>
          </w:p>
        </w:tc>
      </w:tr>
      <w:tr w:rsidR="0072038D" w14:paraId="0A4C3A4D" w14:textId="77777777" w:rsidTr="00716867">
        <w:trPr>
          <w:gridAfter w:val="3"/>
          <w:wAfter w:w="544" w:type="dxa"/>
        </w:trPr>
        <w:tc>
          <w:tcPr>
            <w:tcW w:w="3539" w:type="dxa"/>
            <w:tcBorders>
              <w:top w:val="nil"/>
              <w:left w:val="nil"/>
              <w:bottom w:val="nil"/>
              <w:right w:val="nil"/>
            </w:tcBorders>
            <w:shd w:val="clear" w:color="auto" w:fill="EFF7CE"/>
          </w:tcPr>
          <w:p w14:paraId="18F25D6D"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nil"/>
            </w:tcBorders>
            <w:shd w:val="clear" w:color="auto" w:fill="EFF7CE"/>
          </w:tcPr>
          <w:p w14:paraId="24F6D945"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2CF9E829" w14:textId="77777777" w:rsidR="0072038D" w:rsidRDefault="0072038D" w:rsidP="00B4537B">
            <w:pPr>
              <w:spacing w:line="276" w:lineRule="auto"/>
              <w:jc w:val="center"/>
            </w:pPr>
            <w:r w:rsidRPr="3036A6D3">
              <w:rPr>
                <w:rFonts w:eastAsia="Arial" w:cs="Arial"/>
              </w:rPr>
              <w:t xml:space="preserve"> </w:t>
            </w:r>
          </w:p>
        </w:tc>
      </w:tr>
      <w:tr w:rsidR="0072038D" w14:paraId="42440AEE" w14:textId="77777777" w:rsidTr="00716867">
        <w:trPr>
          <w:gridAfter w:val="3"/>
          <w:wAfter w:w="544" w:type="dxa"/>
        </w:trPr>
        <w:tc>
          <w:tcPr>
            <w:tcW w:w="3539" w:type="dxa"/>
            <w:tcBorders>
              <w:top w:val="nil"/>
              <w:left w:val="nil"/>
              <w:bottom w:val="nil"/>
              <w:right w:val="nil"/>
            </w:tcBorders>
            <w:shd w:val="clear" w:color="auto" w:fill="D0E96C"/>
          </w:tcPr>
          <w:p w14:paraId="29654170" w14:textId="77777777" w:rsidR="0072038D" w:rsidRDefault="0072038D" w:rsidP="00B4537B">
            <w:pPr>
              <w:spacing w:line="276" w:lineRule="auto"/>
            </w:pPr>
            <w:r w:rsidRPr="3036A6D3">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2C8C38A2"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1A657B9E" w14:textId="77777777" w:rsidR="0072038D" w:rsidRDefault="0072038D" w:rsidP="00B4537B">
            <w:pPr>
              <w:spacing w:line="276" w:lineRule="auto"/>
              <w:jc w:val="center"/>
            </w:pPr>
            <w:r w:rsidRPr="3036A6D3">
              <w:rPr>
                <w:rFonts w:eastAsia="Arial" w:cs="Arial"/>
              </w:rPr>
              <w:t xml:space="preserve"> </w:t>
            </w:r>
          </w:p>
        </w:tc>
      </w:tr>
      <w:tr w:rsidR="0072038D" w14:paraId="52D0DE38" w14:textId="77777777" w:rsidTr="00716867">
        <w:trPr>
          <w:gridAfter w:val="3"/>
          <w:wAfter w:w="544" w:type="dxa"/>
        </w:trPr>
        <w:tc>
          <w:tcPr>
            <w:tcW w:w="3539" w:type="dxa"/>
            <w:tcBorders>
              <w:top w:val="nil"/>
              <w:left w:val="nil"/>
              <w:bottom w:val="nil"/>
              <w:right w:val="nil"/>
            </w:tcBorders>
            <w:shd w:val="clear" w:color="auto" w:fill="EFF7CE"/>
          </w:tcPr>
          <w:p w14:paraId="47641E95"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66F616F7"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09DBDD99" w14:textId="77777777" w:rsidR="0072038D" w:rsidRDefault="0072038D" w:rsidP="00B4537B">
            <w:pPr>
              <w:spacing w:line="276" w:lineRule="auto"/>
              <w:jc w:val="center"/>
            </w:pPr>
            <w:r>
              <w:t>Fast</w:t>
            </w:r>
          </w:p>
        </w:tc>
      </w:tr>
      <w:tr w:rsidR="0072038D" w14:paraId="652A81CA" w14:textId="77777777" w:rsidTr="00716867">
        <w:trPr>
          <w:gridAfter w:val="3"/>
          <w:wAfter w:w="544" w:type="dxa"/>
        </w:trPr>
        <w:tc>
          <w:tcPr>
            <w:tcW w:w="3539" w:type="dxa"/>
            <w:tcBorders>
              <w:top w:val="nil"/>
              <w:left w:val="nil"/>
              <w:bottom w:val="nil"/>
              <w:right w:val="nil"/>
            </w:tcBorders>
            <w:shd w:val="clear" w:color="auto" w:fill="EFF7CE"/>
          </w:tcPr>
          <w:p w14:paraId="31E9E78E"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nil"/>
            </w:tcBorders>
            <w:shd w:val="clear" w:color="auto" w:fill="EFF7CE"/>
          </w:tcPr>
          <w:p w14:paraId="75650AEC"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406105DB" w14:textId="77777777" w:rsidR="0072038D" w:rsidRDefault="0072038D" w:rsidP="00B4537B">
            <w:pPr>
              <w:spacing w:line="276" w:lineRule="auto"/>
              <w:jc w:val="center"/>
            </w:pPr>
            <w:r w:rsidRPr="3036A6D3">
              <w:rPr>
                <w:rFonts w:eastAsia="Arial" w:cs="Arial"/>
              </w:rPr>
              <w:t xml:space="preserve"> </w:t>
            </w:r>
          </w:p>
        </w:tc>
      </w:tr>
      <w:tr w:rsidR="0072038D" w14:paraId="7D0D7A89" w14:textId="77777777" w:rsidTr="00716867">
        <w:trPr>
          <w:gridAfter w:val="3"/>
          <w:wAfter w:w="544" w:type="dxa"/>
        </w:trPr>
        <w:tc>
          <w:tcPr>
            <w:tcW w:w="3539" w:type="dxa"/>
            <w:tcBorders>
              <w:top w:val="nil"/>
              <w:left w:val="nil"/>
              <w:bottom w:val="nil"/>
              <w:right w:val="nil"/>
            </w:tcBorders>
            <w:shd w:val="clear" w:color="auto" w:fill="D0E96C"/>
          </w:tcPr>
          <w:p w14:paraId="2AC21D6B" w14:textId="77777777" w:rsidR="0072038D" w:rsidRDefault="0072038D" w:rsidP="00B4537B">
            <w:pPr>
              <w:spacing w:line="276" w:lineRule="auto"/>
            </w:pPr>
            <w:r w:rsidRPr="3036A6D3">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73EF4F16"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3EB9E831" w14:textId="77777777" w:rsidR="0072038D" w:rsidRDefault="0072038D" w:rsidP="00B4537B">
            <w:pPr>
              <w:spacing w:line="276" w:lineRule="auto"/>
              <w:jc w:val="center"/>
            </w:pPr>
            <w:r w:rsidRPr="3036A6D3">
              <w:rPr>
                <w:rFonts w:eastAsia="Arial" w:cs="Arial"/>
              </w:rPr>
              <w:t xml:space="preserve"> </w:t>
            </w:r>
          </w:p>
        </w:tc>
      </w:tr>
      <w:tr w:rsidR="0072038D" w14:paraId="36DC85CC" w14:textId="77777777" w:rsidTr="00716867">
        <w:trPr>
          <w:gridAfter w:val="3"/>
          <w:wAfter w:w="544" w:type="dxa"/>
        </w:trPr>
        <w:tc>
          <w:tcPr>
            <w:tcW w:w="3539" w:type="dxa"/>
            <w:tcBorders>
              <w:top w:val="nil"/>
              <w:left w:val="nil"/>
              <w:bottom w:val="nil"/>
              <w:right w:val="nil"/>
            </w:tcBorders>
            <w:shd w:val="clear" w:color="auto" w:fill="EFF7CE"/>
          </w:tcPr>
          <w:p w14:paraId="0922D8B4"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18E0197B" w14:textId="77777777" w:rsidR="0072038D" w:rsidRDefault="0072038D" w:rsidP="00B4537B">
            <w:pPr>
              <w:spacing w:line="276" w:lineRule="auto"/>
            </w:pPr>
            <w:r w:rsidRPr="3036A6D3">
              <w:rPr>
                <w:rFonts w:eastAsia="Arial" w:cs="Arial"/>
                <w:color w:val="000000" w:themeColor="text1"/>
              </w:rPr>
              <w:t>Quality</w:t>
            </w:r>
          </w:p>
        </w:tc>
        <w:tc>
          <w:tcPr>
            <w:tcW w:w="1689" w:type="dxa"/>
            <w:gridSpan w:val="2"/>
            <w:tcBorders>
              <w:top w:val="single" w:sz="4" w:space="0" w:color="auto"/>
              <w:left w:val="single" w:sz="4" w:space="0" w:color="auto"/>
              <w:bottom w:val="single" w:sz="4" w:space="0" w:color="auto"/>
              <w:right w:val="single" w:sz="4" w:space="0" w:color="auto"/>
            </w:tcBorders>
          </w:tcPr>
          <w:p w14:paraId="683E3DFA" w14:textId="57377B9A" w:rsidR="0072038D" w:rsidRDefault="00A24219" w:rsidP="00B4537B">
            <w:pPr>
              <w:spacing w:line="276" w:lineRule="auto"/>
              <w:jc w:val="center"/>
            </w:pPr>
            <w:r>
              <w:t>Moderate</w:t>
            </w:r>
          </w:p>
        </w:tc>
      </w:tr>
      <w:tr w:rsidR="0072038D" w14:paraId="32AEEA73" w14:textId="77777777" w:rsidTr="00716867">
        <w:trPr>
          <w:gridAfter w:val="3"/>
          <w:wAfter w:w="544" w:type="dxa"/>
        </w:trPr>
        <w:tc>
          <w:tcPr>
            <w:tcW w:w="3539" w:type="dxa"/>
            <w:tcBorders>
              <w:top w:val="nil"/>
              <w:left w:val="nil"/>
              <w:bottom w:val="nil"/>
              <w:right w:val="nil"/>
            </w:tcBorders>
            <w:shd w:val="clear" w:color="auto" w:fill="EFF7CE"/>
          </w:tcPr>
          <w:p w14:paraId="4505C51E"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0967D9DB" w14:textId="77777777" w:rsidR="0072038D" w:rsidRDefault="0072038D" w:rsidP="00B4537B">
            <w:pPr>
              <w:spacing w:line="276" w:lineRule="auto"/>
            </w:pPr>
            <w:r w:rsidRPr="3036A6D3">
              <w:rPr>
                <w:rFonts w:eastAsia="Arial" w:cs="Arial"/>
                <w:color w:val="000000" w:themeColor="text1"/>
              </w:rPr>
              <w:t>Context</w:t>
            </w:r>
          </w:p>
        </w:tc>
        <w:tc>
          <w:tcPr>
            <w:tcW w:w="1689" w:type="dxa"/>
            <w:gridSpan w:val="2"/>
            <w:tcBorders>
              <w:top w:val="single" w:sz="4" w:space="0" w:color="auto"/>
              <w:left w:val="single" w:sz="8" w:space="0" w:color="auto"/>
              <w:bottom w:val="single" w:sz="8" w:space="0" w:color="auto"/>
              <w:right w:val="single" w:sz="8" w:space="0" w:color="auto"/>
            </w:tcBorders>
          </w:tcPr>
          <w:p w14:paraId="701D64BF" w14:textId="1F605740" w:rsidR="0072038D" w:rsidRDefault="00A24219" w:rsidP="00B4537B">
            <w:pPr>
              <w:spacing w:line="276" w:lineRule="auto"/>
              <w:jc w:val="center"/>
            </w:pPr>
            <w:r>
              <w:t>Low</w:t>
            </w:r>
          </w:p>
        </w:tc>
      </w:tr>
      <w:tr w:rsidR="0072038D" w14:paraId="26309B3D" w14:textId="77777777" w:rsidTr="00716867">
        <w:trPr>
          <w:gridAfter w:val="3"/>
          <w:wAfter w:w="544" w:type="dxa"/>
        </w:trPr>
        <w:tc>
          <w:tcPr>
            <w:tcW w:w="3539" w:type="dxa"/>
            <w:tcBorders>
              <w:top w:val="nil"/>
              <w:left w:val="nil"/>
              <w:bottom w:val="nil"/>
              <w:right w:val="nil"/>
            </w:tcBorders>
            <w:shd w:val="clear" w:color="auto" w:fill="EFF7CE"/>
          </w:tcPr>
          <w:p w14:paraId="7B650960"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6E25B2A4" w14:textId="77777777" w:rsidR="0072038D" w:rsidRDefault="0072038D" w:rsidP="00B4537B">
            <w:pPr>
              <w:spacing w:line="276" w:lineRule="auto"/>
            </w:pPr>
            <w:r w:rsidRPr="3036A6D3">
              <w:rPr>
                <w:rFonts w:eastAsia="Arial" w:cs="Arial"/>
                <w:color w:val="000000" w:themeColor="text1"/>
              </w:rPr>
              <w:t>Overall</w:t>
            </w:r>
          </w:p>
        </w:tc>
        <w:tc>
          <w:tcPr>
            <w:tcW w:w="1689" w:type="dxa"/>
            <w:gridSpan w:val="2"/>
            <w:tcBorders>
              <w:top w:val="single" w:sz="8" w:space="0" w:color="auto"/>
              <w:left w:val="single" w:sz="8" w:space="0" w:color="auto"/>
              <w:bottom w:val="single" w:sz="8" w:space="0" w:color="auto"/>
              <w:right w:val="single" w:sz="8" w:space="0" w:color="auto"/>
            </w:tcBorders>
          </w:tcPr>
          <w:p w14:paraId="374326B4" w14:textId="01B2C096" w:rsidR="0072038D" w:rsidRDefault="00A24219" w:rsidP="00B4537B">
            <w:pPr>
              <w:spacing w:line="276" w:lineRule="auto"/>
              <w:jc w:val="center"/>
            </w:pPr>
            <w:r>
              <w:t>Moderate</w:t>
            </w:r>
          </w:p>
        </w:tc>
      </w:tr>
      <w:tr w:rsidR="0072038D" w14:paraId="19489266" w14:textId="77777777" w:rsidTr="00716867">
        <w:tc>
          <w:tcPr>
            <w:tcW w:w="3539" w:type="dxa"/>
            <w:tcBorders>
              <w:top w:val="nil"/>
              <w:left w:val="nil"/>
              <w:bottom w:val="nil"/>
              <w:right w:val="nil"/>
            </w:tcBorders>
            <w:vAlign w:val="center"/>
          </w:tcPr>
          <w:p w14:paraId="31C03074" w14:textId="77777777" w:rsidR="0072038D" w:rsidRDefault="0072038D" w:rsidP="00B4537B">
            <w:pPr>
              <w:spacing w:line="276" w:lineRule="auto"/>
            </w:pPr>
          </w:p>
        </w:tc>
        <w:tc>
          <w:tcPr>
            <w:tcW w:w="236" w:type="dxa"/>
            <w:tcBorders>
              <w:top w:val="nil"/>
              <w:left w:val="nil"/>
              <w:bottom w:val="nil"/>
              <w:right w:val="nil"/>
            </w:tcBorders>
            <w:vAlign w:val="center"/>
          </w:tcPr>
          <w:p w14:paraId="350F9BF2"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32DE6988" w14:textId="77777777" w:rsidR="0072038D" w:rsidRDefault="0072038D" w:rsidP="00B4537B">
            <w:pPr>
              <w:spacing w:line="276" w:lineRule="auto"/>
            </w:pPr>
          </w:p>
        </w:tc>
        <w:tc>
          <w:tcPr>
            <w:tcW w:w="1696" w:type="dxa"/>
            <w:gridSpan w:val="2"/>
            <w:tcBorders>
              <w:top w:val="single" w:sz="8" w:space="0" w:color="auto"/>
              <w:left w:val="nil"/>
              <w:bottom w:val="nil"/>
              <w:right w:val="nil"/>
            </w:tcBorders>
            <w:vAlign w:val="center"/>
          </w:tcPr>
          <w:p w14:paraId="19835F59" w14:textId="77777777" w:rsidR="0072038D" w:rsidRDefault="0072038D" w:rsidP="00B4537B">
            <w:pPr>
              <w:spacing w:line="276" w:lineRule="auto"/>
            </w:pPr>
          </w:p>
        </w:tc>
        <w:tc>
          <w:tcPr>
            <w:tcW w:w="236" w:type="dxa"/>
            <w:tcBorders>
              <w:top w:val="nil"/>
              <w:left w:val="nil"/>
              <w:bottom w:val="nil"/>
              <w:right w:val="nil"/>
            </w:tcBorders>
            <w:vAlign w:val="center"/>
          </w:tcPr>
          <w:p w14:paraId="5FEDA41C" w14:textId="77777777" w:rsidR="0072038D" w:rsidRDefault="0072038D" w:rsidP="00B4537B">
            <w:pPr>
              <w:spacing w:line="276" w:lineRule="auto"/>
            </w:pPr>
          </w:p>
        </w:tc>
        <w:tc>
          <w:tcPr>
            <w:tcW w:w="236" w:type="dxa"/>
            <w:tcBorders>
              <w:top w:val="nil"/>
              <w:left w:val="nil"/>
              <w:bottom w:val="nil"/>
              <w:right w:val="nil"/>
            </w:tcBorders>
            <w:vAlign w:val="center"/>
          </w:tcPr>
          <w:p w14:paraId="3ABDAAA7" w14:textId="77777777" w:rsidR="0072038D" w:rsidRDefault="0072038D" w:rsidP="00B4537B">
            <w:pPr>
              <w:spacing w:line="276" w:lineRule="auto"/>
            </w:pPr>
          </w:p>
        </w:tc>
      </w:tr>
    </w:tbl>
    <w:p w14:paraId="102522B5" w14:textId="7DB21BF7" w:rsidR="00A51332" w:rsidRDefault="0072038D" w:rsidP="00B4537B">
      <w:pPr>
        <w:spacing w:line="276" w:lineRule="auto"/>
        <w:rPr>
          <w:rFonts w:eastAsia="Arial" w:cs="Arial"/>
          <w:i/>
          <w:iCs/>
        </w:rPr>
      </w:pPr>
      <w:r w:rsidRPr="3036A6D3">
        <w:rPr>
          <w:rFonts w:eastAsia="Arial" w:cs="Arial"/>
          <w:i/>
          <w:iCs/>
        </w:rPr>
        <w:t xml:space="preserve"> </w:t>
      </w:r>
    </w:p>
    <w:p w14:paraId="34E7C752" w14:textId="77777777" w:rsidR="00A51332" w:rsidRDefault="00A51332" w:rsidP="00B4537B">
      <w:pPr>
        <w:spacing w:line="276" w:lineRule="auto"/>
        <w:jc w:val="left"/>
        <w:rPr>
          <w:rFonts w:eastAsia="Arial" w:cs="Arial"/>
          <w:i/>
          <w:iCs/>
        </w:rPr>
      </w:pPr>
      <w:r>
        <w:rPr>
          <w:rFonts w:eastAsia="Arial" w:cs="Arial"/>
          <w:i/>
          <w:iCs/>
        </w:rPr>
        <w:br w:type="page"/>
      </w:r>
    </w:p>
    <w:p w14:paraId="7BB13073" w14:textId="77777777" w:rsidR="0072038D" w:rsidRPr="00A51332" w:rsidRDefault="0072038D" w:rsidP="00B4537B">
      <w:pPr>
        <w:spacing w:line="276" w:lineRule="auto"/>
        <w:rPr>
          <w:b/>
          <w:bCs/>
        </w:rPr>
      </w:pPr>
      <w:r w:rsidRPr="00A51332">
        <w:rPr>
          <w:b/>
          <w:bCs/>
        </w:rPr>
        <w:t>Narrative Summary</w:t>
      </w:r>
    </w:p>
    <w:p w14:paraId="2E2E6893" w14:textId="46CC6655" w:rsidR="0072038D" w:rsidRDefault="0072038D" w:rsidP="00B4537B">
      <w:pPr>
        <w:spacing w:line="276" w:lineRule="auto"/>
        <w:rPr>
          <w:rFonts w:eastAsia="Arial" w:cs="Arial"/>
          <w:b/>
          <w:bCs/>
        </w:rPr>
      </w:pPr>
      <w:r w:rsidRPr="3036A6D3">
        <w:rPr>
          <w:rFonts w:eastAsia="Arial" w:cs="Arial"/>
          <w:b/>
          <w:bCs/>
        </w:rPr>
        <w:t>1. What is the practice?</w:t>
      </w:r>
    </w:p>
    <w:p w14:paraId="625325FA" w14:textId="76CFF0F9" w:rsidR="00BA6248" w:rsidRDefault="00BA6248" w:rsidP="00B4537B">
      <w:pPr>
        <w:spacing w:line="276" w:lineRule="auto"/>
        <w:rPr>
          <w:rFonts w:eastAsia="Arial" w:cs="Arial"/>
        </w:rPr>
      </w:pPr>
      <w:r w:rsidRPr="00BA6248">
        <w:rPr>
          <w:rFonts w:eastAsia="Arial" w:cs="Arial"/>
        </w:rPr>
        <w:t xml:space="preserve">This practice consists </w:t>
      </w:r>
      <w:r w:rsidR="71D3BA6A" w:rsidRPr="714A5FE6">
        <w:rPr>
          <w:rFonts w:eastAsia="Arial" w:cs="Arial"/>
        </w:rPr>
        <w:t>of</w:t>
      </w:r>
      <w:r w:rsidRPr="00BA6248">
        <w:rPr>
          <w:rFonts w:eastAsia="Arial" w:cs="Arial"/>
        </w:rPr>
        <w:t xml:space="preserve"> providing access to colostrum to all new-born piglets.</w:t>
      </w:r>
      <w:r>
        <w:rPr>
          <w:rFonts w:eastAsia="Arial" w:cs="Arial"/>
        </w:rPr>
        <w:t xml:space="preserve"> </w:t>
      </w:r>
      <w:r w:rsidR="000E4EA6" w:rsidRPr="000E4EA6">
        <w:rPr>
          <w:rFonts w:eastAsia="Arial" w:cs="Arial"/>
        </w:rPr>
        <w:t xml:space="preserve">Colostrum is an essential source of energy, nutrients and immunity for the </w:t>
      </w:r>
      <w:r w:rsidR="000E4EA6">
        <w:rPr>
          <w:rFonts w:eastAsia="Arial" w:cs="Arial"/>
        </w:rPr>
        <w:t>new-born piglet</w:t>
      </w:r>
      <w:r w:rsidR="000E4EA6" w:rsidRPr="000E4EA6">
        <w:rPr>
          <w:rFonts w:eastAsia="Arial" w:cs="Arial"/>
        </w:rPr>
        <w:t xml:space="preserve">. It is secreted immediately after farrowing and </w:t>
      </w:r>
      <w:r w:rsidR="000E4EA6">
        <w:rPr>
          <w:rFonts w:eastAsia="Arial" w:cs="Arial"/>
        </w:rPr>
        <w:t>after a few hours</w:t>
      </w:r>
      <w:r w:rsidR="000E4EA6" w:rsidRPr="000E4EA6">
        <w:rPr>
          <w:rFonts w:eastAsia="Arial" w:cs="Arial"/>
        </w:rPr>
        <w:t xml:space="preserve"> its composition changes to that </w:t>
      </w:r>
      <w:r w:rsidR="000E4EA6">
        <w:rPr>
          <w:rFonts w:eastAsia="Arial" w:cs="Arial"/>
        </w:rPr>
        <w:t>of</w:t>
      </w:r>
      <w:r w:rsidR="000E4EA6" w:rsidRPr="000E4EA6">
        <w:rPr>
          <w:rFonts w:eastAsia="Arial" w:cs="Arial"/>
        </w:rPr>
        <w:t xml:space="preserve"> sow milk.</w:t>
      </w:r>
    </w:p>
    <w:p w14:paraId="2A7EB85A" w14:textId="7CCB6371" w:rsidR="00BA6248" w:rsidRPr="00BA6248" w:rsidRDefault="00BA6248" w:rsidP="00B4537B">
      <w:pPr>
        <w:spacing w:line="276" w:lineRule="auto"/>
      </w:pPr>
      <w:r w:rsidRPr="00BB45C8">
        <w:t xml:space="preserve">Managing access to colostrum using different techniques like split suckling, assisted suckling, cross fostering to homogenize litter size and ensure access to udder, and ensuring those are done in the first few hours after birth can boost the immune status of the piglets and enhance their </w:t>
      </w:r>
      <w:r w:rsidR="06EA5B01">
        <w:t>chan</w:t>
      </w:r>
      <w:r w:rsidR="5B771A21">
        <w:t>c</w:t>
      </w:r>
      <w:r w:rsidR="06EA5B01">
        <w:t xml:space="preserve">es </w:t>
      </w:r>
      <w:r w:rsidR="1F20EFDE">
        <w:t>of</w:t>
      </w:r>
      <w:r w:rsidR="06EA5B01">
        <w:t xml:space="preserve"> fight</w:t>
      </w:r>
      <w:r w:rsidR="610BFDD4">
        <w:t>ing</w:t>
      </w:r>
      <w:r w:rsidR="030B6AA8">
        <w:t>-</w:t>
      </w:r>
      <w:r w:rsidRPr="00BB45C8">
        <w:t>off pathogenic bacteria and viruses which may cause diarrhoea before and after weaning.</w:t>
      </w:r>
    </w:p>
    <w:p w14:paraId="632DB5CE" w14:textId="29D7092A" w:rsidR="0072038D" w:rsidRDefault="0072038D" w:rsidP="00B4537B">
      <w:pPr>
        <w:spacing w:line="276" w:lineRule="auto"/>
        <w:rPr>
          <w:rFonts w:eastAsia="Arial" w:cs="Arial"/>
          <w:b/>
          <w:bCs/>
        </w:rPr>
      </w:pPr>
      <w:r w:rsidRPr="3036A6D3">
        <w:rPr>
          <w:rFonts w:eastAsia="Arial" w:cs="Arial"/>
          <w:b/>
          <w:bCs/>
        </w:rPr>
        <w:t xml:space="preserve"> 2. How effective is it?</w:t>
      </w:r>
    </w:p>
    <w:p w14:paraId="39875F75" w14:textId="612354D8" w:rsidR="00BA6248" w:rsidRDefault="00BA6248" w:rsidP="00B4537B">
      <w:pPr>
        <w:spacing w:line="276" w:lineRule="auto"/>
      </w:pPr>
      <w:r>
        <w:t xml:space="preserve">This practice is effective in preventing PWD caused by pathogenic agents, especially </w:t>
      </w:r>
      <w:r w:rsidR="00520C77" w:rsidRPr="00520C77">
        <w:rPr>
          <w:i/>
          <w:iCs/>
        </w:rPr>
        <w:t>E. coli</w:t>
      </w:r>
      <w:r w:rsidR="00A51332">
        <w:t xml:space="preserve"> in the first few weeks of life, </w:t>
      </w:r>
      <w:r>
        <w:t xml:space="preserve">provided that 1) the sows had circulating antibodies against the disease, 2) the piglets had access to colostrum in the first few hours after birth, and 3) the piglets ingested a sufficient amount. </w:t>
      </w:r>
      <w:r w:rsidR="003B6245">
        <w:t xml:space="preserve">However, the effect of colostrum management in controlling </w:t>
      </w:r>
      <w:r w:rsidR="00FF3304">
        <w:t>PWD</w:t>
      </w:r>
      <w:r w:rsidR="003B6245">
        <w:t xml:space="preserve"> </w:t>
      </w:r>
      <w:r w:rsidR="52A0821A">
        <w:t xml:space="preserve">is </w:t>
      </w:r>
      <w:r w:rsidR="003B6245">
        <w:t>debatable to the extent that the profile of</w:t>
      </w:r>
      <w:r w:rsidR="003B6245" w:rsidRPr="003B6245">
        <w:t xml:space="preserve"> maternally derived antibodies depends on the amount of colostrum ingested and its timing after birth</w:t>
      </w:r>
      <w:r w:rsidR="003B6245">
        <w:t>,</w:t>
      </w:r>
      <w:r w:rsidR="003B6245" w:rsidRPr="003B6245">
        <w:t xml:space="preserve"> and it declines with age and exposure to pathogens.</w:t>
      </w:r>
    </w:p>
    <w:p w14:paraId="20F666D9" w14:textId="07FF33FA" w:rsidR="0072038D" w:rsidRDefault="0072038D" w:rsidP="00B4537B">
      <w:pPr>
        <w:spacing w:line="276" w:lineRule="auto"/>
        <w:rPr>
          <w:rFonts w:eastAsia="Arial" w:cs="Arial"/>
          <w:b/>
          <w:bCs/>
        </w:rPr>
      </w:pPr>
      <w:r w:rsidRPr="3036A6D3">
        <w:rPr>
          <w:rFonts w:eastAsia="Arial" w:cs="Arial"/>
          <w:b/>
          <w:bCs/>
        </w:rPr>
        <w:t>3. Where does it work?</w:t>
      </w:r>
    </w:p>
    <w:p w14:paraId="64799F9C" w14:textId="6C064E8B" w:rsidR="00154ECD" w:rsidRPr="00154ECD" w:rsidRDefault="00154ECD" w:rsidP="00B4537B">
      <w:pPr>
        <w:spacing w:line="276" w:lineRule="auto"/>
      </w:pPr>
      <w:r w:rsidRPr="00154ECD">
        <w:rPr>
          <w:rFonts w:eastAsia="Arial" w:cs="Arial"/>
        </w:rPr>
        <w:t xml:space="preserve">This practice works in the farrowing house, at birth. </w:t>
      </w:r>
      <w:r>
        <w:rPr>
          <w:rFonts w:eastAsia="Arial" w:cs="Arial"/>
        </w:rPr>
        <w:t xml:space="preserve">New-born piglets must have access to colostrum and ingest in sufficient quantity. </w:t>
      </w:r>
    </w:p>
    <w:p w14:paraId="27D457FE" w14:textId="77777777" w:rsidR="0072038D" w:rsidRDefault="0072038D" w:rsidP="00B4537B">
      <w:pPr>
        <w:spacing w:line="276" w:lineRule="auto"/>
      </w:pPr>
      <w:r w:rsidRPr="3036A6D3">
        <w:rPr>
          <w:rFonts w:eastAsia="Arial" w:cs="Arial"/>
          <w:b/>
          <w:bCs/>
        </w:rPr>
        <w:t>4. How much does it cost?</w:t>
      </w:r>
    </w:p>
    <w:p w14:paraId="71473004" w14:textId="502CD356" w:rsidR="006858C0" w:rsidRDefault="0072038D" w:rsidP="00B4537B">
      <w:pPr>
        <w:spacing w:line="276" w:lineRule="auto"/>
      </w:pPr>
      <w:r>
        <w:t xml:space="preserve">Managing colostrum is expected to increase marginally feeding costs or not at all. This practice does not require additional equipment but may require additional training on how to supply colostrum </w:t>
      </w:r>
      <w:r w:rsidR="00154ECD">
        <w:t>t</w:t>
      </w:r>
      <w:r>
        <w:t>o piglets</w:t>
      </w:r>
      <w:r w:rsidR="00A51332">
        <w:t>, and labour to provide assistance around farrowing</w:t>
      </w:r>
      <w:r>
        <w:t xml:space="preserve">. In addition, this practice is not expected to change the normal cost structure of the farm or require a large investment since there is no need for a specialised training. This practice is not expected to require additional capital costs for machinery or implements for the farm, or any major investment in infrastructure or land. </w:t>
      </w:r>
    </w:p>
    <w:p w14:paraId="62B46EA5" w14:textId="237ACF91" w:rsidR="008E09F9" w:rsidRDefault="008E09F9" w:rsidP="00B4537B">
      <w:pPr>
        <w:spacing w:line="276" w:lineRule="auto"/>
      </w:pPr>
      <w:r w:rsidRPr="008E09F9">
        <w:t xml:space="preserve">We do not provide a computation of a return of investment (ROI) for this practice because we did not find relevant information on the literature consulted. Colostrum management is primarily implemented for the benefit of new-born pigs and to prevent pre-weaning mortality. Though its effects are likely positive, we did not find scientific studies quantifying the effect of colostrum management on </w:t>
      </w:r>
      <w:r w:rsidR="009D22C8">
        <w:t>PWD</w:t>
      </w:r>
      <w:r w:rsidRPr="008E09F9">
        <w:t>, post-weaning mortality, and pig performance.</w:t>
      </w:r>
    </w:p>
    <w:p w14:paraId="02920948" w14:textId="7034646F" w:rsidR="0072038D" w:rsidRDefault="0072038D" w:rsidP="00B4537B">
      <w:pPr>
        <w:spacing w:line="276" w:lineRule="auto"/>
        <w:rPr>
          <w:rFonts w:eastAsia="Arial" w:cs="Arial"/>
          <w:b/>
          <w:bCs/>
        </w:rPr>
      </w:pPr>
      <w:r w:rsidRPr="3036A6D3">
        <w:rPr>
          <w:rFonts w:eastAsia="Arial" w:cs="Arial"/>
          <w:b/>
          <w:bCs/>
        </w:rPr>
        <w:t>5. How can I do it well?</w:t>
      </w:r>
    </w:p>
    <w:p w14:paraId="0CDBF818" w14:textId="614F17CA" w:rsidR="000E4EA6" w:rsidRDefault="00A51332" w:rsidP="00B4537B">
      <w:pPr>
        <w:spacing w:line="276" w:lineRule="auto"/>
      </w:pPr>
      <w:r>
        <w:t>Manage sows in order to optimise colostrum production.</w:t>
      </w:r>
      <w:r w:rsidR="000E4EA6">
        <w:t xml:space="preserve"> Though not much is known on the factors affecting colostrum production, it has been noted that relaxed sows produce more colostrum. Likewise, reduce stress before, during and after farrowing and feed diets appropriate for pregnancy and lactation.</w:t>
      </w:r>
      <w:r>
        <w:t xml:space="preserve"> </w:t>
      </w:r>
      <w:r w:rsidR="000E4EA6">
        <w:t xml:space="preserve">Many other factors can influence both colostrum production and consumption, </w:t>
      </w:r>
      <w:r w:rsidR="00F06DEB">
        <w:t>e.g.,</w:t>
      </w:r>
      <w:r w:rsidR="000E4EA6">
        <w:t xml:space="preserve"> sow parity, litter size and piglet vigour at birth.</w:t>
      </w:r>
      <w:r w:rsidR="000E4EA6" w:rsidRPr="000E4EA6">
        <w:t xml:space="preserve"> </w:t>
      </w:r>
      <w:r w:rsidR="00154ECD">
        <w:t xml:space="preserve">Make sure all piglets had access to colostrum </w:t>
      </w:r>
      <w:r w:rsidR="000E4EA6">
        <w:t xml:space="preserve">(consider split suckling and assisted suckling) </w:t>
      </w:r>
      <w:r w:rsidR="00154ECD">
        <w:t>and ingested a sufficient amount</w:t>
      </w:r>
      <w:r w:rsidR="000E4EA6">
        <w:t xml:space="preserve"> (200-350g)</w:t>
      </w:r>
      <w:r w:rsidR="00BA6248">
        <w:t xml:space="preserve"> within the first few hours after birth</w:t>
      </w:r>
      <w:r w:rsidR="000E4EA6">
        <w:t xml:space="preserve"> (ideally within 12h-24h after birth)</w:t>
      </w:r>
      <w:r w:rsidR="00154ECD">
        <w:t>.</w:t>
      </w:r>
      <w:r w:rsidR="000E4EA6">
        <w:t xml:space="preserve"> Supervise farrowing and, for a better allocation of resources and a defined window of action, consider synchronising sow’s reproductive cycles. Cross-fostering may be an effective practice to ensure all piglets have access to colostrum.</w:t>
      </w:r>
    </w:p>
    <w:p w14:paraId="5BFB016C" w14:textId="781A0A44" w:rsidR="000E4EA6" w:rsidRDefault="00154ECD" w:rsidP="00B4537B">
      <w:pPr>
        <w:spacing w:line="276" w:lineRule="auto"/>
      </w:pPr>
      <w:r>
        <w:t>Keep records with sow farrowing information, including farrowing time, visible to all staff. Design a split suckling protocol and train staff in how to do it.</w:t>
      </w:r>
    </w:p>
    <w:p w14:paraId="20FFD3BE" w14:textId="27692C19" w:rsidR="0072038D" w:rsidRDefault="0072038D" w:rsidP="00B4537B">
      <w:pPr>
        <w:spacing w:line="276" w:lineRule="auto"/>
        <w:rPr>
          <w:rFonts w:eastAsia="Arial" w:cs="Arial"/>
          <w:b/>
          <w:bCs/>
        </w:rPr>
      </w:pPr>
      <w:r w:rsidRPr="3036A6D3">
        <w:rPr>
          <w:rFonts w:eastAsia="Arial" w:cs="Arial"/>
          <w:b/>
          <w:bCs/>
        </w:rPr>
        <w:t>6. How strong is the evidence?</w:t>
      </w:r>
    </w:p>
    <w:p w14:paraId="08CD923A" w14:textId="55354865" w:rsidR="00A51332" w:rsidRDefault="00D814F7" w:rsidP="00B4537B">
      <w:pPr>
        <w:spacing w:line="276" w:lineRule="auto"/>
      </w:pPr>
      <w:r>
        <w:t xml:space="preserve">The literature and the evidence available </w:t>
      </w:r>
      <w:r w:rsidR="00F06DEB">
        <w:t>are</w:t>
      </w:r>
      <w:r>
        <w:t xml:space="preserve"> adamant i</w:t>
      </w:r>
      <w:r w:rsidR="1031DEAA">
        <w:t>n</w:t>
      </w:r>
      <w:r>
        <w:t xml:space="preserve"> stating that access to colostrum is the single most important requirement to predict the viability of piglets and the preparation of </w:t>
      </w:r>
      <w:r w:rsidR="003B6245">
        <w:t>their</w:t>
      </w:r>
      <w:r>
        <w:t xml:space="preserve"> immune system for the challenges to come in the first few weeks of like. </w:t>
      </w:r>
      <w:r w:rsidR="003B6245">
        <w:t xml:space="preserve">However, most literature discusses the protective effect of colostrum in preventing infectious diseases </w:t>
      </w:r>
      <w:r w:rsidR="23185709">
        <w:t>pre-</w:t>
      </w:r>
      <w:r w:rsidR="003B6245">
        <w:t xml:space="preserve">weaning, and their effects </w:t>
      </w:r>
      <w:r w:rsidR="4970319B">
        <w:t>post-</w:t>
      </w:r>
      <w:r w:rsidR="003B6245">
        <w:t xml:space="preserve">weaning are not clear. </w:t>
      </w:r>
    </w:p>
    <w:p w14:paraId="116AF4C5" w14:textId="49C4C5CA" w:rsidR="0072038D" w:rsidRDefault="0072038D" w:rsidP="00B4537B">
      <w:pPr>
        <w:spacing w:line="276" w:lineRule="auto"/>
        <w:rPr>
          <w:rFonts w:eastAsia="Arial" w:cs="Arial"/>
          <w:b/>
          <w:bCs/>
        </w:rPr>
      </w:pPr>
      <w:r w:rsidRPr="3036A6D3">
        <w:rPr>
          <w:rFonts w:eastAsia="Arial" w:cs="Arial"/>
          <w:b/>
          <w:bCs/>
        </w:rPr>
        <w:t>7. Where can I find further information?</w:t>
      </w:r>
    </w:p>
    <w:p w14:paraId="1CE4B10C" w14:textId="3D23FCC7" w:rsidR="003B6245" w:rsidRDefault="009D2985" w:rsidP="00B4537B">
      <w:pPr>
        <w:spacing w:line="276" w:lineRule="auto"/>
      </w:pPr>
      <w:r>
        <w:t>You can find more information on how to manage colostrum in the websites below. They contain practical tips for how to do this practice well, especially the AHDB reference (</w:t>
      </w:r>
      <w:hyperlink r:id="rId125" w:history="1">
        <w:r>
          <w:rPr>
            <w:rStyle w:val="Hyperlink"/>
          </w:rPr>
          <w:t>Colostrum management for pigs | AHDB</w:t>
        </w:r>
      </w:hyperlink>
      <w:r>
        <w:t xml:space="preserve">). </w:t>
      </w:r>
    </w:p>
    <w:p w14:paraId="6AEAE84B" w14:textId="3DB72B03" w:rsidR="000E4EA6" w:rsidRDefault="001C6F1A" w:rsidP="00B4537B">
      <w:pPr>
        <w:spacing w:line="276" w:lineRule="auto"/>
        <w:rPr>
          <w:rStyle w:val="Hyperlink"/>
        </w:rPr>
      </w:pPr>
      <w:hyperlink r:id="rId126" w:history="1">
        <w:r w:rsidR="000E4EA6">
          <w:rPr>
            <w:rStyle w:val="Hyperlink"/>
          </w:rPr>
          <w:t>How to increase the amount of colostrum available to newborn piglets - Articles - pig333, pig to pork community</w:t>
        </w:r>
      </w:hyperlink>
    </w:p>
    <w:p w14:paraId="36F9D959" w14:textId="0AD826B2" w:rsidR="00C422C7" w:rsidRPr="00594AFB" w:rsidRDefault="00C422C7" w:rsidP="00B4537B">
      <w:pPr>
        <w:spacing w:line="276" w:lineRule="auto"/>
        <w:rPr>
          <w:rStyle w:val="Hyperlink"/>
          <w:b/>
          <w:bCs/>
          <w:color w:val="auto"/>
          <w:u w:val="none"/>
          <w:lang w:val="pt-PT"/>
        </w:rPr>
      </w:pPr>
      <w:r w:rsidRPr="00594AFB">
        <w:rPr>
          <w:rStyle w:val="Hyperlink"/>
          <w:b/>
          <w:bCs/>
          <w:color w:val="auto"/>
          <w:u w:val="none"/>
          <w:lang w:val="pt-PT"/>
        </w:rPr>
        <w:t>References</w:t>
      </w:r>
    </w:p>
    <w:p w14:paraId="21513CD4" w14:textId="70DA8730" w:rsidR="00C422C7" w:rsidRDefault="00C422C7" w:rsidP="00C422C7">
      <w:pPr>
        <w:spacing w:line="276" w:lineRule="auto"/>
        <w:ind w:left="720"/>
      </w:pPr>
      <w:r w:rsidRPr="00C422C7">
        <w:rPr>
          <w:lang w:val="pt-PT"/>
        </w:rPr>
        <w:t xml:space="preserve">1. Muns, R., Manteca, X., &amp; Gasa, J. (2015). </w:t>
      </w:r>
      <w:r w:rsidRPr="00C422C7">
        <w:t>Effect of different management techniques to enhance colostrum intake on piglets’ growth and mortality. Anim. Welf, 24, 185-192.</w:t>
      </w:r>
    </w:p>
    <w:p w14:paraId="0A813D78" w14:textId="5903C17A" w:rsidR="00C422C7" w:rsidRDefault="00C422C7" w:rsidP="00C422C7">
      <w:pPr>
        <w:spacing w:line="276" w:lineRule="auto"/>
        <w:ind w:left="720"/>
      </w:pPr>
      <w:r>
        <w:t xml:space="preserve">2. </w:t>
      </w:r>
      <w:r w:rsidRPr="00C422C7">
        <w:t>Farmer, C., Devillers, N., Rooke, J. A., &amp; Dividich, J. L. (2006). Colostrum production in swine: from the mammary glands to the piglets. Pig News and Information, 27(1).</w:t>
      </w:r>
    </w:p>
    <w:p w14:paraId="00223EA4" w14:textId="5E89B2CD" w:rsidR="00C422C7" w:rsidRPr="00C422C7" w:rsidRDefault="00C422C7" w:rsidP="00C422C7">
      <w:pPr>
        <w:spacing w:line="276" w:lineRule="auto"/>
        <w:ind w:left="720"/>
      </w:pPr>
      <w:r>
        <w:t xml:space="preserve">3. </w:t>
      </w:r>
      <w:r w:rsidRPr="00C422C7">
        <w:t xml:space="preserve">Farmer, C. (2021). A simple tool to increase the amount of colostrum available to newborn piglets. Retrieved from </w:t>
      </w:r>
      <w:hyperlink r:id="rId127" w:history="1">
        <w:r w:rsidR="008E3132" w:rsidRPr="00333242">
          <w:rPr>
            <w:rStyle w:val="Hyperlink"/>
          </w:rPr>
          <w:t>https://www.pig333.com/articles/how-to-increase-the-amount-of-colostrum-available-to-newborn-piglets_16649/</w:t>
        </w:r>
      </w:hyperlink>
      <w:r w:rsidR="008E3132">
        <w:t xml:space="preserve"> </w:t>
      </w:r>
    </w:p>
    <w:p w14:paraId="02990209" w14:textId="58A1E3E9" w:rsidR="00DF0B41" w:rsidRDefault="00DF0B41" w:rsidP="00B4537B">
      <w:pPr>
        <w:spacing w:line="276" w:lineRule="auto"/>
      </w:pPr>
    </w:p>
    <w:p w14:paraId="55B14932" w14:textId="77777777" w:rsidR="009D2985" w:rsidRDefault="009D2985" w:rsidP="00B4537B">
      <w:pPr>
        <w:spacing w:line="276" w:lineRule="auto"/>
        <w:sectPr w:rsidR="009D2985" w:rsidSect="00055422">
          <w:headerReference w:type="default" r:id="rId128"/>
          <w:pgSz w:w="12240" w:h="15840"/>
          <w:pgMar w:top="1440" w:right="1440" w:bottom="1440" w:left="1440" w:header="720" w:footer="720" w:gutter="0"/>
          <w:cols w:space="720"/>
          <w:titlePg/>
          <w:docGrid w:linePitch="360"/>
        </w:sectPr>
      </w:pPr>
    </w:p>
    <w:p w14:paraId="42EFCCF7" w14:textId="0D4EB098" w:rsidR="0072038D" w:rsidRDefault="0072038D" w:rsidP="00B4537B">
      <w:pPr>
        <w:pStyle w:val="Heading3"/>
        <w:spacing w:line="276" w:lineRule="auto"/>
      </w:pPr>
      <w:bookmarkStart w:id="318" w:name="_Toc124787546"/>
      <w:r w:rsidRPr="462B6057">
        <w:t xml:space="preserve">Vaccination for </w:t>
      </w:r>
      <w:r w:rsidR="00520C77" w:rsidRPr="00520C77">
        <w:rPr>
          <w:i/>
          <w:iCs/>
        </w:rPr>
        <w:t>E. coli</w:t>
      </w:r>
      <w:bookmarkEnd w:id="318"/>
    </w:p>
    <w:p w14:paraId="1E5F896E" w14:textId="77777777" w:rsidR="00594AFB" w:rsidRDefault="00594AFB" w:rsidP="00B4537B">
      <w:pPr>
        <w:spacing w:line="276" w:lineRule="auto"/>
        <w:rPr>
          <w:b/>
          <w:bCs/>
        </w:rPr>
      </w:pPr>
    </w:p>
    <w:p w14:paraId="0496F455" w14:textId="522809CA" w:rsidR="0072038D" w:rsidRPr="009D2985" w:rsidRDefault="0072038D" w:rsidP="00B4537B">
      <w:pPr>
        <w:spacing w:line="276" w:lineRule="auto"/>
        <w:rPr>
          <w:b/>
          <w:bCs/>
        </w:rPr>
      </w:pPr>
      <w:r w:rsidRPr="009D2985">
        <w:rPr>
          <w:b/>
          <w:bCs/>
        </w:rPr>
        <w:t>Impact summary</w:t>
      </w:r>
    </w:p>
    <w:p w14:paraId="67FD51C4" w14:textId="136EDB01" w:rsidR="009665B9" w:rsidRDefault="00F321E5" w:rsidP="00B4537B">
      <w:pPr>
        <w:spacing w:line="276" w:lineRule="auto"/>
      </w:pPr>
      <w:r>
        <w:t>There are v</w:t>
      </w:r>
      <w:r w:rsidR="00523288">
        <w:t>accination</w:t>
      </w:r>
      <w:r>
        <w:t xml:space="preserve"> schemes designed to</w:t>
      </w:r>
      <w:r w:rsidR="00523288">
        <w:t xml:space="preserve"> prevent PWD and prevent severe clinical signs in pigs</w:t>
      </w:r>
      <w:r>
        <w:t xml:space="preserve"> by vaccinating gilts and sows before farrowing</w:t>
      </w:r>
      <w:r w:rsidR="00523288">
        <w:t>.</w:t>
      </w:r>
      <w:r>
        <w:t xml:space="preserve"> The objective is to maximise antibodies against pathogenic E. coli strains, especially those producing F4 and F18 factors</w:t>
      </w:r>
      <w:r w:rsidR="00BB3A25">
        <w:t>. The choice of the vaccine to use and the vaccination programme to follow need to be decided following veterinary advice</w:t>
      </w:r>
      <w:r>
        <w:t xml:space="preserve">. Sow vaccines against </w:t>
      </w:r>
      <w:r w:rsidRPr="00520C77">
        <w:rPr>
          <w:i/>
          <w:iCs/>
        </w:rPr>
        <w:t>E. coli</w:t>
      </w:r>
      <w:r>
        <w:t xml:space="preserve"> confer good protective levels to new-born piglets via colostrum, but antibodies decline and are unlikely to confer protection at weaning. At the time of writing</w:t>
      </w:r>
      <w:r w:rsidR="009A1D2C">
        <w:t xml:space="preserve"> only </w:t>
      </w:r>
      <w:r>
        <w:t xml:space="preserve">one </w:t>
      </w:r>
      <w:r w:rsidR="009A1D2C">
        <w:t>piglet vaccine</w:t>
      </w:r>
      <w:r>
        <w:t xml:space="preserve"> is currently </w:t>
      </w:r>
      <w:r w:rsidR="009A1D2C">
        <w:t xml:space="preserve">licenced to control </w:t>
      </w:r>
      <w:r w:rsidR="009D22C8">
        <w:t>PWD</w:t>
      </w:r>
      <w:r>
        <w:t xml:space="preserve"> -</w:t>
      </w:r>
      <w:r w:rsidR="009A1D2C">
        <w:t xml:space="preserve"> </w:t>
      </w:r>
      <w:r w:rsidRPr="00F321E5">
        <w:t>Coliprotect® F4/F18 by Elanco.</w:t>
      </w:r>
      <w:r>
        <w:t xml:space="preserve"> </w:t>
      </w:r>
      <w:r w:rsidRPr="00F321E5">
        <w:t xml:space="preserve">This oral vaccine contains live non-pathogenic </w:t>
      </w:r>
      <w:r w:rsidRPr="002F40BA">
        <w:rPr>
          <w:i/>
          <w:iCs/>
        </w:rPr>
        <w:t>E. coli</w:t>
      </w:r>
      <w:r w:rsidRPr="00F321E5">
        <w:t xml:space="preserve"> strains expressing F4 and F18 factors. According to the manufacturer, it was designed for active immunisation of pigs from 3 weeks of age against ETEC expressing F4 and F18 in order to reduce the incidence of moderate to severe PWD caused by E. coli, and to reduce the faecal shedding of pathogenic ETEC bacteria from infected pigs. Immunity starts at 7 days after vaccination and lasts for 3 weeks, covering the critical post-weaning period.</w:t>
      </w:r>
      <w:r>
        <w:t xml:space="preserve"> Vaccine costs, labour and logistics are factors to consider when deciding which vaccination strategy to follow, including whether to vaccinate sows, piglets, or both. </w:t>
      </w:r>
    </w:p>
    <w:p w14:paraId="63DA0ED8" w14:textId="77777777" w:rsidR="009D2985" w:rsidRPr="00EC4765" w:rsidRDefault="009D2985" w:rsidP="00B4537B">
      <w:pPr>
        <w:spacing w:line="276" w:lineRule="auto"/>
      </w:pPr>
    </w:p>
    <w:tbl>
      <w:tblPr>
        <w:tblStyle w:val="TableGrid"/>
        <w:tblW w:w="10037" w:type="dxa"/>
        <w:tblLayout w:type="fixed"/>
        <w:tblLook w:val="04A0" w:firstRow="1" w:lastRow="0" w:firstColumn="1" w:lastColumn="0" w:noHBand="0" w:noVBand="1"/>
      </w:tblPr>
      <w:tblGrid>
        <w:gridCol w:w="3539"/>
        <w:gridCol w:w="236"/>
        <w:gridCol w:w="4029"/>
        <w:gridCol w:w="65"/>
        <w:gridCol w:w="1624"/>
        <w:gridCol w:w="72"/>
        <w:gridCol w:w="236"/>
        <w:gridCol w:w="236"/>
      </w:tblGrid>
      <w:tr w:rsidR="0072038D" w14:paraId="56903400" w14:textId="77777777" w:rsidTr="00716867">
        <w:trPr>
          <w:gridAfter w:val="3"/>
          <w:wAfter w:w="544" w:type="dxa"/>
        </w:trPr>
        <w:tc>
          <w:tcPr>
            <w:tcW w:w="3539" w:type="dxa"/>
            <w:tcBorders>
              <w:top w:val="nil"/>
              <w:left w:val="nil"/>
              <w:bottom w:val="nil"/>
              <w:right w:val="nil"/>
            </w:tcBorders>
            <w:shd w:val="clear" w:color="auto" w:fill="D0E96C"/>
          </w:tcPr>
          <w:p w14:paraId="50BECE75" w14:textId="77777777" w:rsidR="0072038D" w:rsidRDefault="0072038D" w:rsidP="00B4537B">
            <w:pPr>
              <w:spacing w:line="276" w:lineRule="auto"/>
            </w:pPr>
            <w:r w:rsidRPr="3036A6D3">
              <w:rPr>
                <w:rFonts w:eastAsia="Arial" w:cs="Arial"/>
                <w:b/>
                <w:bCs/>
                <w:color w:val="000000" w:themeColor="text1"/>
              </w:rPr>
              <w:t>Effectiveness</w:t>
            </w:r>
          </w:p>
        </w:tc>
        <w:tc>
          <w:tcPr>
            <w:tcW w:w="4265" w:type="dxa"/>
            <w:gridSpan w:val="2"/>
            <w:tcBorders>
              <w:top w:val="nil"/>
              <w:left w:val="nil"/>
              <w:bottom w:val="nil"/>
              <w:right w:val="nil"/>
            </w:tcBorders>
            <w:shd w:val="clear" w:color="auto" w:fill="D0E96C"/>
          </w:tcPr>
          <w:p w14:paraId="430339B1" w14:textId="77777777" w:rsidR="0072038D" w:rsidRDefault="0072038D" w:rsidP="00B4537B">
            <w:pPr>
              <w:spacing w:line="276" w:lineRule="auto"/>
            </w:pPr>
            <w:r w:rsidRPr="3036A6D3">
              <w:rPr>
                <w:rFonts w:eastAsia="Arial" w:cs="Arial"/>
                <w:b/>
                <w:bCs/>
              </w:rPr>
              <w:t xml:space="preserve"> </w:t>
            </w:r>
          </w:p>
        </w:tc>
        <w:tc>
          <w:tcPr>
            <w:tcW w:w="1689" w:type="dxa"/>
            <w:gridSpan w:val="2"/>
            <w:tcBorders>
              <w:top w:val="nil"/>
              <w:left w:val="nil"/>
              <w:bottom w:val="single" w:sz="4" w:space="0" w:color="auto"/>
              <w:right w:val="nil"/>
            </w:tcBorders>
            <w:shd w:val="clear" w:color="auto" w:fill="D0E96C"/>
          </w:tcPr>
          <w:p w14:paraId="6DC9174F" w14:textId="77777777" w:rsidR="0072038D" w:rsidRDefault="0072038D" w:rsidP="00B4537B">
            <w:pPr>
              <w:spacing w:line="276" w:lineRule="auto"/>
              <w:jc w:val="center"/>
            </w:pPr>
            <w:r w:rsidRPr="3036A6D3">
              <w:rPr>
                <w:rFonts w:eastAsia="Arial" w:cs="Arial"/>
                <w:b/>
                <w:bCs/>
              </w:rPr>
              <w:t xml:space="preserve"> </w:t>
            </w:r>
          </w:p>
        </w:tc>
      </w:tr>
      <w:tr w:rsidR="0072038D" w14:paraId="656A9B90" w14:textId="77777777" w:rsidTr="00716867">
        <w:trPr>
          <w:gridAfter w:val="3"/>
          <w:wAfter w:w="544" w:type="dxa"/>
        </w:trPr>
        <w:tc>
          <w:tcPr>
            <w:tcW w:w="3539" w:type="dxa"/>
            <w:tcBorders>
              <w:top w:val="nil"/>
              <w:left w:val="nil"/>
              <w:bottom w:val="nil"/>
              <w:right w:val="nil"/>
            </w:tcBorders>
            <w:shd w:val="clear" w:color="auto" w:fill="EFF7CE"/>
          </w:tcPr>
          <w:p w14:paraId="7527B90A"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0FF2BB0F" w14:textId="77777777" w:rsidR="0072038D" w:rsidRDefault="0072038D" w:rsidP="00B4537B">
            <w:pPr>
              <w:spacing w:line="276" w:lineRule="auto"/>
            </w:pPr>
            <w:r>
              <w:t>Reducing diarrhoea</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6DFEDCD4" w14:textId="77777777" w:rsidR="0072038D" w:rsidRDefault="0072038D" w:rsidP="00B4537B">
            <w:pPr>
              <w:spacing w:line="276" w:lineRule="auto"/>
              <w:jc w:val="center"/>
            </w:pPr>
            <w:r>
              <w:t>++</w:t>
            </w:r>
          </w:p>
        </w:tc>
      </w:tr>
      <w:tr w:rsidR="0072038D" w14:paraId="67C2042E" w14:textId="77777777" w:rsidTr="00716867">
        <w:trPr>
          <w:gridAfter w:val="3"/>
          <w:wAfter w:w="544" w:type="dxa"/>
        </w:trPr>
        <w:tc>
          <w:tcPr>
            <w:tcW w:w="3539" w:type="dxa"/>
            <w:tcBorders>
              <w:top w:val="nil"/>
              <w:left w:val="nil"/>
              <w:bottom w:val="nil"/>
              <w:right w:val="nil"/>
            </w:tcBorders>
            <w:shd w:val="clear" w:color="auto" w:fill="EFF7CE"/>
          </w:tcPr>
          <w:p w14:paraId="45DEC88A"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0EC03F30" w14:textId="77777777" w:rsidR="0072038D" w:rsidRDefault="0072038D" w:rsidP="00B4537B">
            <w:pPr>
              <w:spacing w:line="276" w:lineRule="auto"/>
            </w:pPr>
            <w:r>
              <w:rPr>
                <w:rFonts w:eastAsia="Arial" w:cs="Arial"/>
              </w:rPr>
              <w:t>Reducing post-weaning mortality</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0044BAE1" w14:textId="77777777" w:rsidR="0072038D" w:rsidRDefault="0072038D" w:rsidP="00B4537B">
            <w:pPr>
              <w:spacing w:line="276" w:lineRule="auto"/>
              <w:jc w:val="center"/>
            </w:pPr>
            <w:r w:rsidRPr="3036A6D3">
              <w:rPr>
                <w:rFonts w:eastAsia="Arial" w:cs="Arial"/>
              </w:rPr>
              <w:t xml:space="preserve"> </w:t>
            </w:r>
            <w:r>
              <w:rPr>
                <w:rFonts w:eastAsia="Arial" w:cs="Arial"/>
              </w:rPr>
              <w:t>++</w:t>
            </w:r>
          </w:p>
        </w:tc>
      </w:tr>
      <w:tr w:rsidR="0072038D" w14:paraId="6A32D1EC" w14:textId="77777777" w:rsidTr="00716867">
        <w:trPr>
          <w:gridAfter w:val="3"/>
          <w:wAfter w:w="544" w:type="dxa"/>
        </w:trPr>
        <w:tc>
          <w:tcPr>
            <w:tcW w:w="3539" w:type="dxa"/>
            <w:tcBorders>
              <w:top w:val="nil"/>
              <w:left w:val="nil"/>
              <w:bottom w:val="nil"/>
              <w:right w:val="nil"/>
            </w:tcBorders>
            <w:shd w:val="clear" w:color="auto" w:fill="EFF7CE"/>
          </w:tcPr>
          <w:p w14:paraId="19274CA1"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single" w:sz="4" w:space="0" w:color="auto"/>
            </w:tcBorders>
            <w:shd w:val="clear" w:color="auto" w:fill="EFF7CE"/>
          </w:tcPr>
          <w:p w14:paraId="13B37E47" w14:textId="77777777" w:rsidR="0072038D" w:rsidRPr="3036A6D3" w:rsidRDefault="0072038D" w:rsidP="00B4537B">
            <w:pPr>
              <w:spacing w:line="276" w:lineRule="auto"/>
              <w:rPr>
                <w:rFonts w:eastAsia="Arial" w:cs="Arial"/>
              </w:rPr>
            </w:pPr>
            <w:r>
              <w:rPr>
                <w:rFonts w:eastAsia="Arial" w:cs="Arial"/>
              </w:rPr>
              <w:t>Enhancing growth rate</w:t>
            </w:r>
          </w:p>
        </w:tc>
        <w:tc>
          <w:tcPr>
            <w:tcW w:w="1689" w:type="dxa"/>
            <w:gridSpan w:val="2"/>
            <w:tcBorders>
              <w:top w:val="single" w:sz="4" w:space="0" w:color="auto"/>
              <w:left w:val="single" w:sz="4" w:space="0" w:color="auto"/>
              <w:bottom w:val="single" w:sz="4" w:space="0" w:color="auto"/>
              <w:right w:val="single" w:sz="4" w:space="0" w:color="auto"/>
            </w:tcBorders>
            <w:shd w:val="clear" w:color="auto" w:fill="auto"/>
          </w:tcPr>
          <w:p w14:paraId="68002FB3" w14:textId="77777777" w:rsidR="0072038D" w:rsidRPr="3036A6D3" w:rsidRDefault="0072038D" w:rsidP="00B4537B">
            <w:pPr>
              <w:spacing w:line="276" w:lineRule="auto"/>
              <w:jc w:val="center"/>
              <w:rPr>
                <w:rFonts w:eastAsia="Arial" w:cs="Arial"/>
              </w:rPr>
            </w:pPr>
            <w:r>
              <w:rPr>
                <w:rFonts w:eastAsia="Arial" w:cs="Arial"/>
              </w:rPr>
              <w:t>++</w:t>
            </w:r>
          </w:p>
        </w:tc>
      </w:tr>
      <w:tr w:rsidR="0072038D" w14:paraId="372004F2" w14:textId="77777777" w:rsidTr="00716867">
        <w:trPr>
          <w:gridAfter w:val="3"/>
          <w:wAfter w:w="544" w:type="dxa"/>
        </w:trPr>
        <w:tc>
          <w:tcPr>
            <w:tcW w:w="3539" w:type="dxa"/>
            <w:tcBorders>
              <w:top w:val="nil"/>
              <w:left w:val="nil"/>
              <w:bottom w:val="nil"/>
              <w:right w:val="nil"/>
            </w:tcBorders>
            <w:shd w:val="clear" w:color="auto" w:fill="EFF7CE"/>
          </w:tcPr>
          <w:p w14:paraId="3AAC3A27"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7C3FC7D3" w14:textId="77777777" w:rsidR="0072038D" w:rsidRDefault="0072038D" w:rsidP="00B4537B">
            <w:pPr>
              <w:spacing w:line="276" w:lineRule="auto"/>
            </w:pPr>
          </w:p>
        </w:tc>
        <w:tc>
          <w:tcPr>
            <w:tcW w:w="1689" w:type="dxa"/>
            <w:gridSpan w:val="2"/>
            <w:tcBorders>
              <w:top w:val="single" w:sz="4" w:space="0" w:color="auto"/>
              <w:left w:val="nil"/>
              <w:bottom w:val="nil"/>
              <w:right w:val="nil"/>
            </w:tcBorders>
            <w:shd w:val="clear" w:color="auto" w:fill="EFF7CE"/>
          </w:tcPr>
          <w:p w14:paraId="35E1EBCE" w14:textId="77777777" w:rsidR="0072038D" w:rsidRDefault="0072038D" w:rsidP="00B4537B">
            <w:pPr>
              <w:spacing w:line="276" w:lineRule="auto"/>
              <w:jc w:val="center"/>
            </w:pPr>
            <w:r w:rsidRPr="3036A6D3">
              <w:rPr>
                <w:rFonts w:eastAsia="Arial" w:cs="Arial"/>
              </w:rPr>
              <w:t xml:space="preserve"> </w:t>
            </w:r>
          </w:p>
        </w:tc>
      </w:tr>
      <w:tr w:rsidR="0072038D" w14:paraId="161BEBB1" w14:textId="77777777" w:rsidTr="00716867">
        <w:trPr>
          <w:gridAfter w:val="3"/>
          <w:wAfter w:w="544" w:type="dxa"/>
        </w:trPr>
        <w:tc>
          <w:tcPr>
            <w:tcW w:w="3539" w:type="dxa"/>
            <w:tcBorders>
              <w:top w:val="nil"/>
              <w:left w:val="nil"/>
              <w:bottom w:val="nil"/>
              <w:right w:val="nil"/>
            </w:tcBorders>
            <w:shd w:val="clear" w:color="auto" w:fill="EFF7CE"/>
          </w:tcPr>
          <w:p w14:paraId="626A79D9" w14:textId="77777777" w:rsidR="0072038D" w:rsidRPr="3036A6D3" w:rsidRDefault="0072038D" w:rsidP="00B4537B">
            <w:pPr>
              <w:spacing w:line="276" w:lineRule="auto"/>
              <w:rPr>
                <w:rFonts w:eastAsia="Arial" w:cs="Arial"/>
              </w:rPr>
            </w:pPr>
          </w:p>
        </w:tc>
        <w:tc>
          <w:tcPr>
            <w:tcW w:w="4265" w:type="dxa"/>
            <w:gridSpan w:val="2"/>
            <w:tcBorders>
              <w:top w:val="nil"/>
              <w:left w:val="nil"/>
              <w:bottom w:val="nil"/>
              <w:right w:val="nil"/>
            </w:tcBorders>
            <w:shd w:val="clear" w:color="auto" w:fill="EFF7CE"/>
          </w:tcPr>
          <w:p w14:paraId="29D1740B" w14:textId="77777777" w:rsidR="0072038D" w:rsidRPr="3036A6D3" w:rsidRDefault="0072038D" w:rsidP="00B4537B">
            <w:pPr>
              <w:spacing w:line="276" w:lineRule="auto"/>
              <w:rPr>
                <w:rFonts w:eastAsia="Arial" w:cs="Arial"/>
                <w:i/>
                <w:iCs/>
                <w:color w:val="000000" w:themeColor="text1"/>
              </w:rPr>
            </w:pPr>
            <w:r w:rsidRPr="3036A6D3">
              <w:rPr>
                <w:rFonts w:eastAsia="Arial" w:cs="Arial"/>
                <w:i/>
                <w:iCs/>
                <w:color w:val="000000" w:themeColor="text1"/>
              </w:rPr>
              <w:t>Other impacts</w:t>
            </w:r>
          </w:p>
        </w:tc>
        <w:tc>
          <w:tcPr>
            <w:tcW w:w="1689" w:type="dxa"/>
            <w:gridSpan w:val="2"/>
            <w:tcBorders>
              <w:top w:val="nil"/>
              <w:left w:val="nil"/>
              <w:bottom w:val="single" w:sz="4" w:space="0" w:color="auto"/>
              <w:right w:val="nil"/>
            </w:tcBorders>
            <w:shd w:val="clear" w:color="auto" w:fill="EFF7CE"/>
          </w:tcPr>
          <w:p w14:paraId="635D8749" w14:textId="77777777" w:rsidR="0072038D" w:rsidRPr="3036A6D3" w:rsidRDefault="0072038D" w:rsidP="00B4537B">
            <w:pPr>
              <w:spacing w:line="276" w:lineRule="auto"/>
              <w:jc w:val="center"/>
              <w:rPr>
                <w:rFonts w:eastAsia="Arial" w:cs="Arial"/>
              </w:rPr>
            </w:pPr>
          </w:p>
        </w:tc>
      </w:tr>
      <w:tr w:rsidR="0072038D" w14:paraId="10A036C5" w14:textId="77777777" w:rsidTr="00716867">
        <w:trPr>
          <w:gridAfter w:val="3"/>
          <w:wAfter w:w="544" w:type="dxa"/>
        </w:trPr>
        <w:tc>
          <w:tcPr>
            <w:tcW w:w="3539" w:type="dxa"/>
            <w:tcBorders>
              <w:top w:val="nil"/>
              <w:left w:val="nil"/>
              <w:bottom w:val="nil"/>
              <w:right w:val="nil"/>
            </w:tcBorders>
            <w:shd w:val="clear" w:color="auto" w:fill="EFF7CE"/>
          </w:tcPr>
          <w:p w14:paraId="482D958E"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17CF4187" w14:textId="77777777" w:rsidR="0072038D" w:rsidRDefault="0072038D" w:rsidP="00B4537B">
            <w:pPr>
              <w:spacing w:line="276" w:lineRule="auto"/>
            </w:pPr>
            <w:r w:rsidRPr="3036A6D3">
              <w:rPr>
                <w:rFonts w:eastAsia="Arial" w:cs="Arial"/>
                <w:color w:val="000000" w:themeColor="text1"/>
              </w:rPr>
              <w:t>Reduced costs</w:t>
            </w:r>
          </w:p>
        </w:tc>
        <w:tc>
          <w:tcPr>
            <w:tcW w:w="1689" w:type="dxa"/>
            <w:gridSpan w:val="2"/>
            <w:tcBorders>
              <w:top w:val="single" w:sz="4" w:space="0" w:color="auto"/>
              <w:left w:val="single" w:sz="4" w:space="0" w:color="auto"/>
              <w:bottom w:val="single" w:sz="4" w:space="0" w:color="auto"/>
              <w:right w:val="single" w:sz="4" w:space="0" w:color="auto"/>
            </w:tcBorders>
          </w:tcPr>
          <w:p w14:paraId="0511A2D3" w14:textId="77777777" w:rsidR="0072038D" w:rsidRDefault="0072038D" w:rsidP="00B4537B">
            <w:pPr>
              <w:spacing w:line="276" w:lineRule="auto"/>
              <w:jc w:val="center"/>
            </w:pPr>
            <w:r>
              <w:t>+</w:t>
            </w:r>
          </w:p>
        </w:tc>
      </w:tr>
      <w:tr w:rsidR="0072038D" w14:paraId="7EB3F2E7" w14:textId="77777777" w:rsidTr="00716867">
        <w:trPr>
          <w:gridAfter w:val="3"/>
          <w:wAfter w:w="544" w:type="dxa"/>
        </w:trPr>
        <w:tc>
          <w:tcPr>
            <w:tcW w:w="3539" w:type="dxa"/>
            <w:tcBorders>
              <w:top w:val="nil"/>
              <w:left w:val="nil"/>
              <w:bottom w:val="nil"/>
              <w:right w:val="nil"/>
            </w:tcBorders>
            <w:shd w:val="clear" w:color="auto" w:fill="EFF7CE"/>
          </w:tcPr>
          <w:p w14:paraId="6D61ED4B"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60D94C42" w14:textId="77777777" w:rsidR="0072038D" w:rsidRDefault="0072038D" w:rsidP="00B4537B">
            <w:pPr>
              <w:spacing w:line="276" w:lineRule="auto"/>
            </w:pPr>
            <w:r w:rsidRPr="3036A6D3">
              <w:rPr>
                <w:rFonts w:eastAsia="Arial" w:cs="Arial"/>
                <w:color w:val="000000" w:themeColor="text1"/>
              </w:rPr>
              <w:t>Improved welfare</w:t>
            </w:r>
          </w:p>
        </w:tc>
        <w:tc>
          <w:tcPr>
            <w:tcW w:w="1689" w:type="dxa"/>
            <w:gridSpan w:val="2"/>
            <w:tcBorders>
              <w:top w:val="single" w:sz="4" w:space="0" w:color="auto"/>
              <w:left w:val="single" w:sz="4" w:space="0" w:color="auto"/>
              <w:bottom w:val="single" w:sz="4" w:space="0" w:color="auto"/>
              <w:right w:val="single" w:sz="4" w:space="0" w:color="auto"/>
            </w:tcBorders>
          </w:tcPr>
          <w:p w14:paraId="0B4F5D1E" w14:textId="77777777" w:rsidR="0072038D" w:rsidRDefault="0072038D" w:rsidP="00B4537B">
            <w:pPr>
              <w:spacing w:line="276" w:lineRule="auto"/>
              <w:jc w:val="center"/>
            </w:pPr>
            <w:r>
              <w:t>++</w:t>
            </w:r>
          </w:p>
        </w:tc>
      </w:tr>
      <w:tr w:rsidR="0072038D" w14:paraId="18AF8145" w14:textId="77777777" w:rsidTr="00716867">
        <w:trPr>
          <w:gridAfter w:val="3"/>
          <w:wAfter w:w="544" w:type="dxa"/>
        </w:trPr>
        <w:tc>
          <w:tcPr>
            <w:tcW w:w="3539" w:type="dxa"/>
            <w:tcBorders>
              <w:top w:val="nil"/>
              <w:left w:val="nil"/>
              <w:bottom w:val="nil"/>
              <w:right w:val="nil"/>
            </w:tcBorders>
            <w:shd w:val="clear" w:color="auto" w:fill="EFF7CE"/>
          </w:tcPr>
          <w:p w14:paraId="587A9229"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nil"/>
            </w:tcBorders>
            <w:shd w:val="clear" w:color="auto" w:fill="EFF7CE"/>
          </w:tcPr>
          <w:p w14:paraId="71460DAD"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27879D6F" w14:textId="77777777" w:rsidR="0072038D" w:rsidRDefault="0072038D" w:rsidP="00B4537B">
            <w:pPr>
              <w:spacing w:line="276" w:lineRule="auto"/>
              <w:jc w:val="center"/>
            </w:pPr>
            <w:r w:rsidRPr="3036A6D3">
              <w:rPr>
                <w:rFonts w:eastAsia="Arial" w:cs="Arial"/>
              </w:rPr>
              <w:t xml:space="preserve"> </w:t>
            </w:r>
          </w:p>
        </w:tc>
      </w:tr>
      <w:tr w:rsidR="0072038D" w14:paraId="37C82CCD" w14:textId="77777777" w:rsidTr="00716867">
        <w:trPr>
          <w:gridAfter w:val="3"/>
          <w:wAfter w:w="544" w:type="dxa"/>
        </w:trPr>
        <w:tc>
          <w:tcPr>
            <w:tcW w:w="3539" w:type="dxa"/>
            <w:tcBorders>
              <w:top w:val="nil"/>
              <w:left w:val="nil"/>
              <w:bottom w:val="nil"/>
              <w:right w:val="nil"/>
            </w:tcBorders>
            <w:shd w:val="clear" w:color="auto" w:fill="D0E96C"/>
          </w:tcPr>
          <w:p w14:paraId="1FFEF4A8" w14:textId="77777777" w:rsidR="0072038D" w:rsidRDefault="0072038D" w:rsidP="00B4537B">
            <w:pPr>
              <w:spacing w:line="276" w:lineRule="auto"/>
            </w:pPr>
            <w:r w:rsidRPr="3036A6D3">
              <w:rPr>
                <w:rFonts w:eastAsia="Arial" w:cs="Arial"/>
                <w:b/>
                <w:bCs/>
                <w:color w:val="000000" w:themeColor="text1"/>
              </w:rPr>
              <w:t>Cost</w:t>
            </w:r>
          </w:p>
        </w:tc>
        <w:tc>
          <w:tcPr>
            <w:tcW w:w="4265" w:type="dxa"/>
            <w:gridSpan w:val="2"/>
            <w:tcBorders>
              <w:top w:val="nil"/>
              <w:left w:val="nil"/>
              <w:bottom w:val="nil"/>
              <w:right w:val="nil"/>
            </w:tcBorders>
            <w:shd w:val="clear" w:color="auto" w:fill="D0E96C"/>
          </w:tcPr>
          <w:p w14:paraId="12FC9A8A"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7FC15ADF" w14:textId="77777777" w:rsidR="0072038D" w:rsidRDefault="0072038D" w:rsidP="00B4537B">
            <w:pPr>
              <w:spacing w:line="276" w:lineRule="auto"/>
              <w:jc w:val="center"/>
            </w:pPr>
            <w:r w:rsidRPr="3036A6D3">
              <w:rPr>
                <w:rFonts w:eastAsia="Arial" w:cs="Arial"/>
              </w:rPr>
              <w:t xml:space="preserve"> </w:t>
            </w:r>
          </w:p>
        </w:tc>
      </w:tr>
      <w:tr w:rsidR="0072038D" w14:paraId="7ED0968D" w14:textId="77777777" w:rsidTr="00716867">
        <w:trPr>
          <w:gridAfter w:val="3"/>
          <w:wAfter w:w="544" w:type="dxa"/>
        </w:trPr>
        <w:tc>
          <w:tcPr>
            <w:tcW w:w="3539" w:type="dxa"/>
            <w:tcBorders>
              <w:top w:val="nil"/>
              <w:left w:val="nil"/>
              <w:bottom w:val="nil"/>
              <w:right w:val="nil"/>
            </w:tcBorders>
            <w:shd w:val="clear" w:color="auto" w:fill="EFF7CE"/>
          </w:tcPr>
          <w:p w14:paraId="156B7DD5"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4" w:space="0" w:color="auto"/>
            </w:tcBorders>
            <w:shd w:val="clear" w:color="auto" w:fill="EFF7CE"/>
          </w:tcPr>
          <w:p w14:paraId="57C7012F"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088559BF" w14:textId="78C96CE1" w:rsidR="0072038D" w:rsidRDefault="007E1FDD" w:rsidP="00B4537B">
            <w:pPr>
              <w:spacing w:line="276" w:lineRule="auto"/>
              <w:jc w:val="center"/>
            </w:pPr>
            <w:r>
              <w:t>£-</w:t>
            </w:r>
            <w:r w:rsidR="0072038D">
              <w:t>££</w:t>
            </w:r>
          </w:p>
        </w:tc>
      </w:tr>
      <w:tr w:rsidR="0072038D" w14:paraId="317B58C7" w14:textId="77777777" w:rsidTr="00716867">
        <w:trPr>
          <w:gridAfter w:val="3"/>
          <w:wAfter w:w="544" w:type="dxa"/>
        </w:trPr>
        <w:tc>
          <w:tcPr>
            <w:tcW w:w="3539" w:type="dxa"/>
            <w:tcBorders>
              <w:top w:val="nil"/>
              <w:left w:val="nil"/>
              <w:bottom w:val="nil"/>
              <w:right w:val="nil"/>
            </w:tcBorders>
            <w:shd w:val="clear" w:color="auto" w:fill="EFF7CE"/>
          </w:tcPr>
          <w:p w14:paraId="232C98D5"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nil"/>
            </w:tcBorders>
            <w:shd w:val="clear" w:color="auto" w:fill="EFF7CE"/>
          </w:tcPr>
          <w:p w14:paraId="00EFF5BB"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10B2ABF4" w14:textId="77777777" w:rsidR="0072038D" w:rsidRDefault="0072038D" w:rsidP="00B4537B">
            <w:pPr>
              <w:spacing w:line="276" w:lineRule="auto"/>
              <w:jc w:val="center"/>
            </w:pPr>
            <w:r w:rsidRPr="3036A6D3">
              <w:rPr>
                <w:rFonts w:eastAsia="Arial" w:cs="Arial"/>
              </w:rPr>
              <w:t xml:space="preserve"> </w:t>
            </w:r>
          </w:p>
        </w:tc>
      </w:tr>
      <w:tr w:rsidR="0072038D" w14:paraId="1540BA55" w14:textId="77777777" w:rsidTr="00716867">
        <w:trPr>
          <w:gridAfter w:val="3"/>
          <w:wAfter w:w="544" w:type="dxa"/>
        </w:trPr>
        <w:tc>
          <w:tcPr>
            <w:tcW w:w="3539" w:type="dxa"/>
            <w:tcBorders>
              <w:top w:val="nil"/>
              <w:left w:val="nil"/>
              <w:bottom w:val="nil"/>
              <w:right w:val="nil"/>
            </w:tcBorders>
            <w:shd w:val="clear" w:color="auto" w:fill="D0E96C"/>
          </w:tcPr>
          <w:p w14:paraId="6409A4EB" w14:textId="77777777" w:rsidR="0072038D" w:rsidRDefault="0072038D" w:rsidP="00B4537B">
            <w:pPr>
              <w:spacing w:line="276" w:lineRule="auto"/>
            </w:pPr>
            <w:r w:rsidRPr="3036A6D3">
              <w:rPr>
                <w:rFonts w:eastAsia="Arial" w:cs="Arial"/>
                <w:b/>
                <w:bCs/>
                <w:color w:val="000000" w:themeColor="text1"/>
              </w:rPr>
              <w:t>Speed of change</w:t>
            </w:r>
          </w:p>
        </w:tc>
        <w:tc>
          <w:tcPr>
            <w:tcW w:w="4265" w:type="dxa"/>
            <w:gridSpan w:val="2"/>
            <w:tcBorders>
              <w:top w:val="nil"/>
              <w:left w:val="nil"/>
              <w:bottom w:val="nil"/>
              <w:right w:val="nil"/>
            </w:tcBorders>
            <w:shd w:val="clear" w:color="auto" w:fill="D0E96C"/>
          </w:tcPr>
          <w:p w14:paraId="6108ACAA"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24D4DD76" w14:textId="77777777" w:rsidR="0072038D" w:rsidRDefault="0072038D" w:rsidP="00B4537B">
            <w:pPr>
              <w:spacing w:line="276" w:lineRule="auto"/>
              <w:jc w:val="center"/>
            </w:pPr>
            <w:r w:rsidRPr="3036A6D3">
              <w:rPr>
                <w:rFonts w:eastAsia="Arial" w:cs="Arial"/>
              </w:rPr>
              <w:t xml:space="preserve"> </w:t>
            </w:r>
          </w:p>
        </w:tc>
      </w:tr>
      <w:tr w:rsidR="0072038D" w14:paraId="03BBBB4A" w14:textId="77777777" w:rsidTr="00716867">
        <w:trPr>
          <w:gridAfter w:val="3"/>
          <w:wAfter w:w="544" w:type="dxa"/>
        </w:trPr>
        <w:tc>
          <w:tcPr>
            <w:tcW w:w="3539" w:type="dxa"/>
            <w:tcBorders>
              <w:top w:val="nil"/>
              <w:left w:val="nil"/>
              <w:bottom w:val="nil"/>
              <w:right w:val="nil"/>
            </w:tcBorders>
            <w:shd w:val="clear" w:color="auto" w:fill="EFF7CE"/>
          </w:tcPr>
          <w:p w14:paraId="6F3906C6"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79C5C719"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single" w:sz="4" w:space="0" w:color="auto"/>
              <w:bottom w:val="single" w:sz="4" w:space="0" w:color="auto"/>
              <w:right w:val="single" w:sz="4" w:space="0" w:color="auto"/>
            </w:tcBorders>
          </w:tcPr>
          <w:p w14:paraId="3373FCF3" w14:textId="77777777" w:rsidR="0072038D" w:rsidRDefault="0072038D" w:rsidP="00B4537B">
            <w:pPr>
              <w:spacing w:line="276" w:lineRule="auto"/>
              <w:jc w:val="center"/>
            </w:pPr>
            <w:r>
              <w:t>Fast</w:t>
            </w:r>
          </w:p>
        </w:tc>
      </w:tr>
      <w:tr w:rsidR="0072038D" w14:paraId="6D7B689B" w14:textId="77777777" w:rsidTr="00716867">
        <w:trPr>
          <w:gridAfter w:val="3"/>
          <w:wAfter w:w="544" w:type="dxa"/>
        </w:trPr>
        <w:tc>
          <w:tcPr>
            <w:tcW w:w="3539" w:type="dxa"/>
            <w:tcBorders>
              <w:top w:val="nil"/>
              <w:left w:val="nil"/>
              <w:bottom w:val="nil"/>
              <w:right w:val="nil"/>
            </w:tcBorders>
            <w:shd w:val="clear" w:color="auto" w:fill="EFF7CE"/>
          </w:tcPr>
          <w:p w14:paraId="540CC486"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nil"/>
            </w:tcBorders>
            <w:shd w:val="clear" w:color="auto" w:fill="EFF7CE"/>
          </w:tcPr>
          <w:p w14:paraId="08DC1CD4" w14:textId="77777777" w:rsidR="0072038D" w:rsidRDefault="0072038D" w:rsidP="00B4537B">
            <w:pPr>
              <w:spacing w:line="276" w:lineRule="auto"/>
            </w:pPr>
            <w:r w:rsidRPr="3036A6D3">
              <w:rPr>
                <w:rFonts w:eastAsia="Arial" w:cs="Arial"/>
              </w:rPr>
              <w:t xml:space="preserve"> </w:t>
            </w:r>
          </w:p>
        </w:tc>
        <w:tc>
          <w:tcPr>
            <w:tcW w:w="1689" w:type="dxa"/>
            <w:gridSpan w:val="2"/>
            <w:tcBorders>
              <w:top w:val="single" w:sz="4" w:space="0" w:color="auto"/>
              <w:left w:val="nil"/>
              <w:bottom w:val="nil"/>
              <w:right w:val="nil"/>
            </w:tcBorders>
            <w:shd w:val="clear" w:color="auto" w:fill="EFF7CE"/>
          </w:tcPr>
          <w:p w14:paraId="7F4AA3D0" w14:textId="77777777" w:rsidR="0072038D" w:rsidRDefault="0072038D" w:rsidP="00B4537B">
            <w:pPr>
              <w:spacing w:line="276" w:lineRule="auto"/>
              <w:jc w:val="center"/>
            </w:pPr>
            <w:r w:rsidRPr="3036A6D3">
              <w:rPr>
                <w:rFonts w:eastAsia="Arial" w:cs="Arial"/>
              </w:rPr>
              <w:t xml:space="preserve"> </w:t>
            </w:r>
          </w:p>
        </w:tc>
      </w:tr>
      <w:tr w:rsidR="0072038D" w14:paraId="37E12597" w14:textId="77777777" w:rsidTr="00716867">
        <w:trPr>
          <w:gridAfter w:val="3"/>
          <w:wAfter w:w="544" w:type="dxa"/>
        </w:trPr>
        <w:tc>
          <w:tcPr>
            <w:tcW w:w="3539" w:type="dxa"/>
            <w:tcBorders>
              <w:top w:val="nil"/>
              <w:left w:val="nil"/>
              <w:bottom w:val="nil"/>
              <w:right w:val="nil"/>
            </w:tcBorders>
            <w:shd w:val="clear" w:color="auto" w:fill="D0E96C"/>
          </w:tcPr>
          <w:p w14:paraId="326900DD" w14:textId="77777777" w:rsidR="0072038D" w:rsidRDefault="0072038D" w:rsidP="00B4537B">
            <w:pPr>
              <w:spacing w:line="276" w:lineRule="auto"/>
            </w:pPr>
            <w:r w:rsidRPr="3036A6D3">
              <w:rPr>
                <w:rFonts w:eastAsia="Arial" w:cs="Arial"/>
                <w:b/>
                <w:bCs/>
                <w:color w:val="000000" w:themeColor="text1"/>
              </w:rPr>
              <w:t>Strength of evidence</w:t>
            </w:r>
          </w:p>
        </w:tc>
        <w:tc>
          <w:tcPr>
            <w:tcW w:w="4265" w:type="dxa"/>
            <w:gridSpan w:val="2"/>
            <w:tcBorders>
              <w:top w:val="nil"/>
              <w:left w:val="nil"/>
              <w:bottom w:val="nil"/>
              <w:right w:val="nil"/>
            </w:tcBorders>
            <w:shd w:val="clear" w:color="auto" w:fill="D0E96C"/>
          </w:tcPr>
          <w:p w14:paraId="0152F030" w14:textId="77777777" w:rsidR="0072038D" w:rsidRDefault="0072038D" w:rsidP="00B4537B">
            <w:pPr>
              <w:spacing w:line="276" w:lineRule="auto"/>
            </w:pPr>
            <w:r w:rsidRPr="3036A6D3">
              <w:rPr>
                <w:rFonts w:eastAsia="Arial" w:cs="Arial"/>
              </w:rPr>
              <w:t xml:space="preserve"> </w:t>
            </w:r>
          </w:p>
        </w:tc>
        <w:tc>
          <w:tcPr>
            <w:tcW w:w="1689" w:type="dxa"/>
            <w:gridSpan w:val="2"/>
            <w:tcBorders>
              <w:top w:val="nil"/>
              <w:left w:val="nil"/>
              <w:bottom w:val="single" w:sz="4" w:space="0" w:color="auto"/>
              <w:right w:val="nil"/>
            </w:tcBorders>
            <w:shd w:val="clear" w:color="auto" w:fill="D0E96C"/>
          </w:tcPr>
          <w:p w14:paraId="65D50301" w14:textId="77777777" w:rsidR="0072038D" w:rsidRDefault="0072038D" w:rsidP="00B4537B">
            <w:pPr>
              <w:spacing w:line="276" w:lineRule="auto"/>
              <w:jc w:val="center"/>
            </w:pPr>
            <w:r w:rsidRPr="3036A6D3">
              <w:rPr>
                <w:rFonts w:eastAsia="Arial" w:cs="Arial"/>
              </w:rPr>
              <w:t xml:space="preserve"> </w:t>
            </w:r>
          </w:p>
        </w:tc>
      </w:tr>
      <w:tr w:rsidR="0072038D" w14:paraId="212BA219" w14:textId="77777777" w:rsidTr="00716867">
        <w:trPr>
          <w:gridAfter w:val="3"/>
          <w:wAfter w:w="544" w:type="dxa"/>
        </w:trPr>
        <w:tc>
          <w:tcPr>
            <w:tcW w:w="3539" w:type="dxa"/>
            <w:tcBorders>
              <w:top w:val="nil"/>
              <w:left w:val="nil"/>
              <w:bottom w:val="nil"/>
              <w:right w:val="nil"/>
            </w:tcBorders>
            <w:shd w:val="clear" w:color="auto" w:fill="EFF7CE"/>
          </w:tcPr>
          <w:p w14:paraId="536BEA32"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4" w:space="0" w:color="auto"/>
            </w:tcBorders>
            <w:shd w:val="clear" w:color="auto" w:fill="EFF7CE"/>
          </w:tcPr>
          <w:p w14:paraId="6E045FEC" w14:textId="77777777" w:rsidR="0072038D" w:rsidRDefault="0072038D" w:rsidP="00B4537B">
            <w:pPr>
              <w:spacing w:line="276" w:lineRule="auto"/>
            </w:pPr>
            <w:r w:rsidRPr="3036A6D3">
              <w:rPr>
                <w:rFonts w:eastAsia="Arial" w:cs="Arial"/>
                <w:color w:val="000000" w:themeColor="text1"/>
              </w:rPr>
              <w:t>Quality</w:t>
            </w:r>
          </w:p>
        </w:tc>
        <w:tc>
          <w:tcPr>
            <w:tcW w:w="1689" w:type="dxa"/>
            <w:gridSpan w:val="2"/>
            <w:tcBorders>
              <w:top w:val="single" w:sz="4" w:space="0" w:color="auto"/>
              <w:left w:val="single" w:sz="4" w:space="0" w:color="auto"/>
              <w:bottom w:val="single" w:sz="4" w:space="0" w:color="auto"/>
              <w:right w:val="single" w:sz="4" w:space="0" w:color="auto"/>
            </w:tcBorders>
          </w:tcPr>
          <w:p w14:paraId="38E0BFD2" w14:textId="7451CC63" w:rsidR="0072038D" w:rsidRDefault="006E019B" w:rsidP="00B4537B">
            <w:pPr>
              <w:spacing w:line="276" w:lineRule="auto"/>
              <w:jc w:val="center"/>
            </w:pPr>
            <w:r>
              <w:t>High</w:t>
            </w:r>
          </w:p>
        </w:tc>
      </w:tr>
      <w:tr w:rsidR="0072038D" w14:paraId="03EDC5EB" w14:textId="77777777" w:rsidTr="00716867">
        <w:trPr>
          <w:gridAfter w:val="3"/>
          <w:wAfter w:w="544" w:type="dxa"/>
        </w:trPr>
        <w:tc>
          <w:tcPr>
            <w:tcW w:w="3539" w:type="dxa"/>
            <w:tcBorders>
              <w:top w:val="nil"/>
              <w:left w:val="nil"/>
              <w:bottom w:val="nil"/>
              <w:right w:val="nil"/>
            </w:tcBorders>
            <w:shd w:val="clear" w:color="auto" w:fill="EFF7CE"/>
          </w:tcPr>
          <w:p w14:paraId="21F66583" w14:textId="77777777" w:rsidR="0072038D" w:rsidRDefault="0072038D" w:rsidP="00B4537B">
            <w:pPr>
              <w:spacing w:line="276" w:lineRule="auto"/>
            </w:pPr>
            <w:r w:rsidRPr="3036A6D3">
              <w:rPr>
                <w:rFonts w:eastAsia="Arial" w:cs="Arial"/>
                <w:b/>
                <w:bCs/>
              </w:rPr>
              <w:t xml:space="preserve"> </w:t>
            </w:r>
          </w:p>
        </w:tc>
        <w:tc>
          <w:tcPr>
            <w:tcW w:w="4265" w:type="dxa"/>
            <w:gridSpan w:val="2"/>
            <w:tcBorders>
              <w:top w:val="nil"/>
              <w:left w:val="nil"/>
              <w:bottom w:val="nil"/>
              <w:right w:val="single" w:sz="8" w:space="0" w:color="auto"/>
            </w:tcBorders>
            <w:shd w:val="clear" w:color="auto" w:fill="EFF7CE"/>
          </w:tcPr>
          <w:p w14:paraId="04A1108F" w14:textId="77777777" w:rsidR="0072038D" w:rsidRDefault="0072038D" w:rsidP="00B4537B">
            <w:pPr>
              <w:spacing w:line="276" w:lineRule="auto"/>
            </w:pPr>
            <w:r w:rsidRPr="3036A6D3">
              <w:rPr>
                <w:rFonts w:eastAsia="Arial" w:cs="Arial"/>
                <w:color w:val="000000" w:themeColor="text1"/>
              </w:rPr>
              <w:t>Context</w:t>
            </w:r>
          </w:p>
        </w:tc>
        <w:tc>
          <w:tcPr>
            <w:tcW w:w="1689" w:type="dxa"/>
            <w:gridSpan w:val="2"/>
            <w:tcBorders>
              <w:top w:val="single" w:sz="4" w:space="0" w:color="auto"/>
              <w:left w:val="single" w:sz="8" w:space="0" w:color="auto"/>
              <w:bottom w:val="single" w:sz="8" w:space="0" w:color="auto"/>
              <w:right w:val="single" w:sz="8" w:space="0" w:color="auto"/>
            </w:tcBorders>
          </w:tcPr>
          <w:p w14:paraId="3204F9BE" w14:textId="519469BA" w:rsidR="0072038D" w:rsidRDefault="006E019B" w:rsidP="00B4537B">
            <w:pPr>
              <w:spacing w:line="276" w:lineRule="auto"/>
              <w:jc w:val="center"/>
            </w:pPr>
            <w:r>
              <w:t>Very high</w:t>
            </w:r>
          </w:p>
        </w:tc>
      </w:tr>
      <w:tr w:rsidR="0072038D" w14:paraId="76A88587" w14:textId="77777777" w:rsidTr="00716867">
        <w:trPr>
          <w:gridAfter w:val="3"/>
          <w:wAfter w:w="544" w:type="dxa"/>
        </w:trPr>
        <w:tc>
          <w:tcPr>
            <w:tcW w:w="3539" w:type="dxa"/>
            <w:tcBorders>
              <w:top w:val="nil"/>
              <w:left w:val="nil"/>
              <w:bottom w:val="nil"/>
              <w:right w:val="nil"/>
            </w:tcBorders>
            <w:shd w:val="clear" w:color="auto" w:fill="EFF7CE"/>
          </w:tcPr>
          <w:p w14:paraId="53CE7E52" w14:textId="77777777" w:rsidR="0072038D" w:rsidRDefault="0072038D" w:rsidP="00B4537B">
            <w:pPr>
              <w:spacing w:line="276" w:lineRule="auto"/>
            </w:pPr>
            <w:r w:rsidRPr="3036A6D3">
              <w:rPr>
                <w:rFonts w:eastAsia="Arial" w:cs="Arial"/>
              </w:rPr>
              <w:t xml:space="preserve"> </w:t>
            </w:r>
          </w:p>
        </w:tc>
        <w:tc>
          <w:tcPr>
            <w:tcW w:w="4265" w:type="dxa"/>
            <w:gridSpan w:val="2"/>
            <w:tcBorders>
              <w:top w:val="nil"/>
              <w:left w:val="nil"/>
              <w:bottom w:val="nil"/>
              <w:right w:val="single" w:sz="8" w:space="0" w:color="auto"/>
            </w:tcBorders>
            <w:shd w:val="clear" w:color="auto" w:fill="EFF7CE"/>
          </w:tcPr>
          <w:p w14:paraId="33D0E13D" w14:textId="77777777" w:rsidR="0072038D" w:rsidRDefault="0072038D" w:rsidP="00B4537B">
            <w:pPr>
              <w:spacing w:line="276" w:lineRule="auto"/>
            </w:pPr>
            <w:r w:rsidRPr="3036A6D3">
              <w:rPr>
                <w:rFonts w:eastAsia="Arial" w:cs="Arial"/>
                <w:color w:val="000000" w:themeColor="text1"/>
              </w:rPr>
              <w:t>Overall</w:t>
            </w:r>
          </w:p>
        </w:tc>
        <w:tc>
          <w:tcPr>
            <w:tcW w:w="1689" w:type="dxa"/>
            <w:gridSpan w:val="2"/>
            <w:tcBorders>
              <w:top w:val="single" w:sz="8" w:space="0" w:color="auto"/>
              <w:left w:val="single" w:sz="8" w:space="0" w:color="auto"/>
              <w:bottom w:val="single" w:sz="8" w:space="0" w:color="auto"/>
              <w:right w:val="single" w:sz="8" w:space="0" w:color="auto"/>
            </w:tcBorders>
          </w:tcPr>
          <w:p w14:paraId="6F5DA5A4" w14:textId="24BFFD47" w:rsidR="0072038D" w:rsidRDefault="006E019B" w:rsidP="00B4537B">
            <w:pPr>
              <w:spacing w:line="276" w:lineRule="auto"/>
              <w:jc w:val="center"/>
            </w:pPr>
            <w:r>
              <w:t>High</w:t>
            </w:r>
          </w:p>
        </w:tc>
      </w:tr>
      <w:tr w:rsidR="0072038D" w14:paraId="34D48E1B" w14:textId="77777777" w:rsidTr="00716867">
        <w:tc>
          <w:tcPr>
            <w:tcW w:w="3539" w:type="dxa"/>
            <w:tcBorders>
              <w:top w:val="nil"/>
              <w:left w:val="nil"/>
              <w:bottom w:val="nil"/>
              <w:right w:val="nil"/>
            </w:tcBorders>
            <w:vAlign w:val="center"/>
          </w:tcPr>
          <w:p w14:paraId="3A177D1C" w14:textId="77777777" w:rsidR="0072038D" w:rsidRDefault="0072038D" w:rsidP="00B4537B">
            <w:pPr>
              <w:spacing w:line="276" w:lineRule="auto"/>
            </w:pPr>
          </w:p>
        </w:tc>
        <w:tc>
          <w:tcPr>
            <w:tcW w:w="236" w:type="dxa"/>
            <w:tcBorders>
              <w:top w:val="nil"/>
              <w:left w:val="nil"/>
              <w:bottom w:val="nil"/>
              <w:right w:val="nil"/>
            </w:tcBorders>
            <w:vAlign w:val="center"/>
          </w:tcPr>
          <w:p w14:paraId="322778C2" w14:textId="77777777" w:rsidR="0072038D" w:rsidRDefault="0072038D" w:rsidP="00B4537B">
            <w:pPr>
              <w:spacing w:line="276" w:lineRule="auto"/>
            </w:pPr>
          </w:p>
        </w:tc>
        <w:tc>
          <w:tcPr>
            <w:tcW w:w="4094" w:type="dxa"/>
            <w:gridSpan w:val="2"/>
            <w:tcBorders>
              <w:top w:val="nil"/>
              <w:left w:val="nil"/>
              <w:bottom w:val="nil"/>
              <w:right w:val="nil"/>
            </w:tcBorders>
            <w:vAlign w:val="center"/>
          </w:tcPr>
          <w:p w14:paraId="2F507F4C" w14:textId="77777777" w:rsidR="0072038D" w:rsidRDefault="0072038D" w:rsidP="00B4537B">
            <w:pPr>
              <w:spacing w:line="276" w:lineRule="auto"/>
            </w:pPr>
          </w:p>
        </w:tc>
        <w:tc>
          <w:tcPr>
            <w:tcW w:w="1696" w:type="dxa"/>
            <w:gridSpan w:val="2"/>
            <w:tcBorders>
              <w:top w:val="single" w:sz="8" w:space="0" w:color="auto"/>
              <w:left w:val="nil"/>
              <w:bottom w:val="nil"/>
              <w:right w:val="nil"/>
            </w:tcBorders>
            <w:vAlign w:val="center"/>
          </w:tcPr>
          <w:p w14:paraId="3E3051C3" w14:textId="77777777" w:rsidR="0072038D" w:rsidRDefault="0072038D" w:rsidP="00B4537B">
            <w:pPr>
              <w:spacing w:line="276" w:lineRule="auto"/>
            </w:pPr>
          </w:p>
        </w:tc>
        <w:tc>
          <w:tcPr>
            <w:tcW w:w="236" w:type="dxa"/>
            <w:tcBorders>
              <w:top w:val="nil"/>
              <w:left w:val="nil"/>
              <w:bottom w:val="nil"/>
              <w:right w:val="nil"/>
            </w:tcBorders>
            <w:vAlign w:val="center"/>
          </w:tcPr>
          <w:p w14:paraId="5EBD86CC" w14:textId="77777777" w:rsidR="0072038D" w:rsidRDefault="0072038D" w:rsidP="00B4537B">
            <w:pPr>
              <w:spacing w:line="276" w:lineRule="auto"/>
            </w:pPr>
          </w:p>
        </w:tc>
        <w:tc>
          <w:tcPr>
            <w:tcW w:w="236" w:type="dxa"/>
            <w:tcBorders>
              <w:top w:val="nil"/>
              <w:left w:val="nil"/>
              <w:bottom w:val="nil"/>
              <w:right w:val="nil"/>
            </w:tcBorders>
            <w:vAlign w:val="center"/>
          </w:tcPr>
          <w:p w14:paraId="27E91B99" w14:textId="77777777" w:rsidR="0072038D" w:rsidRDefault="0072038D" w:rsidP="00B4537B">
            <w:pPr>
              <w:spacing w:line="276" w:lineRule="auto"/>
            </w:pPr>
          </w:p>
        </w:tc>
      </w:tr>
    </w:tbl>
    <w:p w14:paraId="49D879CF" w14:textId="52873777" w:rsidR="0072038D" w:rsidRDefault="0072038D" w:rsidP="00B4537B">
      <w:pPr>
        <w:spacing w:line="276" w:lineRule="auto"/>
      </w:pPr>
    </w:p>
    <w:p w14:paraId="1A8146F5" w14:textId="77777777" w:rsidR="000D23CF" w:rsidRDefault="000D23CF" w:rsidP="00B4537B">
      <w:pPr>
        <w:spacing w:line="276" w:lineRule="auto"/>
        <w:jc w:val="left"/>
        <w:rPr>
          <w:rFonts w:eastAsia="Arial" w:cs="Arial"/>
          <w:i/>
          <w:iCs/>
          <w:color w:val="2F5496" w:themeColor="accent1" w:themeShade="BF"/>
        </w:rPr>
      </w:pPr>
      <w:r>
        <w:rPr>
          <w:rFonts w:eastAsia="Arial" w:cs="Arial"/>
        </w:rPr>
        <w:br w:type="page"/>
      </w:r>
    </w:p>
    <w:p w14:paraId="10C5C535" w14:textId="43F49EEA" w:rsidR="0072038D" w:rsidRPr="000D23CF" w:rsidRDefault="0072038D" w:rsidP="00B4537B">
      <w:pPr>
        <w:spacing w:line="276" w:lineRule="auto"/>
        <w:rPr>
          <w:b/>
          <w:bCs/>
        </w:rPr>
      </w:pPr>
      <w:r w:rsidRPr="000D23CF">
        <w:rPr>
          <w:b/>
          <w:bCs/>
        </w:rPr>
        <w:t>Narrative Summary</w:t>
      </w:r>
    </w:p>
    <w:p w14:paraId="66EA27A5" w14:textId="3AB5ED95" w:rsidR="0072038D" w:rsidRPr="005F42A0" w:rsidRDefault="0072038D" w:rsidP="00B4537B">
      <w:pPr>
        <w:pStyle w:val="ListParagraph"/>
        <w:numPr>
          <w:ilvl w:val="0"/>
          <w:numId w:val="22"/>
        </w:numPr>
        <w:spacing w:line="276" w:lineRule="auto"/>
        <w:rPr>
          <w:rFonts w:eastAsia="Arial" w:cs="Arial"/>
          <w:b/>
          <w:bCs/>
        </w:rPr>
      </w:pPr>
      <w:r w:rsidRPr="005F42A0">
        <w:rPr>
          <w:rFonts w:eastAsia="Arial" w:cs="Arial"/>
          <w:b/>
          <w:bCs/>
        </w:rPr>
        <w:t>What is the practice?</w:t>
      </w:r>
    </w:p>
    <w:p w14:paraId="6B519BA5" w14:textId="6C9ED347" w:rsidR="00547DD7" w:rsidRDefault="005F42A0" w:rsidP="00B4537B">
      <w:pPr>
        <w:spacing w:line="276" w:lineRule="auto"/>
      </w:pPr>
      <w:r>
        <w:t xml:space="preserve">This practice consists in vaccinating pigs against </w:t>
      </w:r>
      <w:r w:rsidR="00520C77" w:rsidRPr="00520C77">
        <w:rPr>
          <w:i/>
          <w:iCs/>
        </w:rPr>
        <w:t>E. coli</w:t>
      </w:r>
      <w:r>
        <w:t>. This will boost the pigs</w:t>
      </w:r>
      <w:r w:rsidR="00594AFB">
        <w:t>’</w:t>
      </w:r>
      <w:r>
        <w:t xml:space="preserve"> immune system and </w:t>
      </w:r>
      <w:r w:rsidR="009D2985">
        <w:t>“</w:t>
      </w:r>
      <w:r>
        <w:t>teach</w:t>
      </w:r>
      <w:r w:rsidR="009D2985">
        <w:t>”</w:t>
      </w:r>
      <w:r>
        <w:t xml:space="preserve"> it how to combat </w:t>
      </w:r>
      <w:r w:rsidR="00520C77" w:rsidRPr="00520C77">
        <w:rPr>
          <w:i/>
          <w:iCs/>
        </w:rPr>
        <w:t>E. coli</w:t>
      </w:r>
      <w:r>
        <w:t xml:space="preserve"> infections.</w:t>
      </w:r>
      <w:r w:rsidR="009A1D2C" w:rsidRPr="009A1D2C">
        <w:t xml:space="preserve"> </w:t>
      </w:r>
    </w:p>
    <w:p w14:paraId="7446291C" w14:textId="5C2AA6E6" w:rsidR="00547DD7" w:rsidRDefault="00547DD7" w:rsidP="00B4537B">
      <w:pPr>
        <w:spacing w:line="276" w:lineRule="auto"/>
      </w:pPr>
      <w:r>
        <w:t>The only available commercial vaccine against pathogenic E. coli causing diarrhoea in piglets is an</w:t>
      </w:r>
      <w:r w:rsidRPr="00F321E5">
        <w:t xml:space="preserve"> oral vaccine </w:t>
      </w:r>
      <w:r>
        <w:t xml:space="preserve">and </w:t>
      </w:r>
      <w:r w:rsidRPr="00F321E5">
        <w:t xml:space="preserve">contains live non-pathogenic </w:t>
      </w:r>
      <w:r w:rsidRPr="00E9062D">
        <w:rPr>
          <w:i/>
          <w:iCs/>
        </w:rPr>
        <w:t>E. coli</w:t>
      </w:r>
      <w:r w:rsidRPr="00F321E5">
        <w:t xml:space="preserve"> strains expressing F4 and F18 factors. According to the manufacturer, it was designed for active immunisation of pigs from 3 weeks of age against ETEC expressing F4 and F18 in order to reduce the incidence of moderate to severe PWD caused by E. coli, and to reduce the faecal shedding of pathogenic ETEC bacteria from infected pigs. Immunity starts at 7 days after vaccination and lasts for 3 weeks, covering the critical post-weaning period</w:t>
      </w:r>
      <w:r>
        <w:t>.</w:t>
      </w:r>
    </w:p>
    <w:p w14:paraId="2E9F9222" w14:textId="00811D1A" w:rsidR="005F42A0" w:rsidRDefault="009A1D2C" w:rsidP="00B4537B">
      <w:pPr>
        <w:spacing w:line="276" w:lineRule="auto"/>
      </w:pPr>
      <w:r w:rsidRPr="009A1D2C">
        <w:t xml:space="preserve">Vaccinating sows and/or piglets against </w:t>
      </w:r>
      <w:r w:rsidR="00520C77" w:rsidRPr="00520C77">
        <w:rPr>
          <w:i/>
          <w:iCs/>
        </w:rPr>
        <w:t>E. coli</w:t>
      </w:r>
      <w:r w:rsidRPr="009A1D2C">
        <w:t xml:space="preserve"> strains prevent the development of disease, and therefore reduces the incidence of </w:t>
      </w:r>
      <w:r w:rsidR="0085634F">
        <w:t>PWD</w:t>
      </w:r>
      <w:r w:rsidRPr="009A1D2C">
        <w:t>, and the severe outcomes of disease (reduces mortality).</w:t>
      </w:r>
    </w:p>
    <w:p w14:paraId="3FFFDDCD" w14:textId="77777777" w:rsidR="0072038D" w:rsidRDefault="0072038D" w:rsidP="00B4537B">
      <w:pPr>
        <w:spacing w:line="276" w:lineRule="auto"/>
      </w:pPr>
      <w:r w:rsidRPr="0DC6835F">
        <w:rPr>
          <w:rFonts w:eastAsia="Arial" w:cs="Arial"/>
          <w:b/>
          <w:bCs/>
        </w:rPr>
        <w:t>2. How effective is it?</w:t>
      </w:r>
    </w:p>
    <w:p w14:paraId="55ECDAC9" w14:textId="236A2542" w:rsidR="0072038D" w:rsidRDefault="00301ADD" w:rsidP="00B4537B">
      <w:pPr>
        <w:spacing w:line="276" w:lineRule="auto"/>
      </w:pPr>
      <w:r>
        <w:t>This practice is very effective provided that vaccination has been correctly done in pigs</w:t>
      </w:r>
      <w:r w:rsidR="009D2985">
        <w:t xml:space="preserve"> and that the </w:t>
      </w:r>
      <w:r w:rsidR="0085634F">
        <w:t>PWD</w:t>
      </w:r>
      <w:r w:rsidR="009D2985">
        <w:t xml:space="preserve"> on farm is caused by </w:t>
      </w:r>
      <w:r w:rsidR="00520C77" w:rsidRPr="00520C77">
        <w:rPr>
          <w:i/>
          <w:iCs/>
        </w:rPr>
        <w:t>E. coli</w:t>
      </w:r>
      <w:r w:rsidR="009D2985">
        <w:t xml:space="preserve">. Though piglet vaccination is the only </w:t>
      </w:r>
      <w:r w:rsidR="74A3F561">
        <w:t xml:space="preserve">one </w:t>
      </w:r>
      <w:r w:rsidR="009D2985">
        <w:t xml:space="preserve">licenced to </w:t>
      </w:r>
      <w:r w:rsidR="00970291">
        <w:t>prevent PWD, s</w:t>
      </w:r>
      <w:r w:rsidR="009C61CF">
        <w:t xml:space="preserve">ow vaccination </w:t>
      </w:r>
      <w:r w:rsidR="00970291">
        <w:t xml:space="preserve">may also have positive effects by increasing the amount of maternally derived antibodies against </w:t>
      </w:r>
      <w:r w:rsidR="00520C77" w:rsidRPr="00520C77">
        <w:rPr>
          <w:i/>
          <w:iCs/>
        </w:rPr>
        <w:t>E. coli</w:t>
      </w:r>
      <w:r w:rsidR="00970291">
        <w:t xml:space="preserve"> in weaned pigs.</w:t>
      </w:r>
    </w:p>
    <w:p w14:paraId="5779E973" w14:textId="52D92081" w:rsidR="0072038D" w:rsidRDefault="0072038D" w:rsidP="00B4537B">
      <w:pPr>
        <w:spacing w:line="276" w:lineRule="auto"/>
        <w:rPr>
          <w:rFonts w:eastAsia="Arial" w:cs="Arial"/>
          <w:b/>
          <w:bCs/>
        </w:rPr>
      </w:pPr>
      <w:r w:rsidRPr="0DC6835F">
        <w:rPr>
          <w:rFonts w:eastAsia="Arial" w:cs="Arial"/>
          <w:b/>
          <w:bCs/>
        </w:rPr>
        <w:t>3. Where does it work?</w:t>
      </w:r>
    </w:p>
    <w:p w14:paraId="6EC0DB36" w14:textId="1C17026C" w:rsidR="00970291" w:rsidRDefault="00970291" w:rsidP="00B4537B">
      <w:pPr>
        <w:spacing w:line="276" w:lineRule="auto"/>
      </w:pPr>
      <w:r>
        <w:t xml:space="preserve">This practice is to be implemented in the farrowing house, when the piglets are to be vaccinated, or in the dry sow house, should gestating sows be vaccinated against </w:t>
      </w:r>
      <w:r w:rsidR="00520C77" w:rsidRPr="00520C77">
        <w:rPr>
          <w:i/>
          <w:iCs/>
        </w:rPr>
        <w:t>E. coli</w:t>
      </w:r>
      <w:r>
        <w:t xml:space="preserve"> infections too.</w:t>
      </w:r>
    </w:p>
    <w:p w14:paraId="7690672A" w14:textId="3C386DB1" w:rsidR="0072038D" w:rsidRDefault="0072038D" w:rsidP="00B4537B">
      <w:pPr>
        <w:spacing w:line="276" w:lineRule="auto"/>
        <w:rPr>
          <w:rFonts w:eastAsia="Arial" w:cs="Arial"/>
          <w:b/>
          <w:bCs/>
        </w:rPr>
      </w:pPr>
      <w:r w:rsidRPr="450196DA">
        <w:rPr>
          <w:rFonts w:eastAsia="Arial" w:cs="Arial"/>
          <w:b/>
          <w:bCs/>
        </w:rPr>
        <w:t>4. How much does it cost?</w:t>
      </w:r>
    </w:p>
    <w:p w14:paraId="6C1E5408" w14:textId="2F4EE206" w:rsidR="00937C35" w:rsidRPr="00276D09" w:rsidRDefault="008E09F9" w:rsidP="00B4537B">
      <w:pPr>
        <w:spacing w:after="0" w:line="276" w:lineRule="auto"/>
        <w:textAlignment w:val="baseline"/>
        <w:rPr>
          <w:rFonts w:eastAsia="Times New Roman" w:cs="Arial"/>
          <w:lang w:eastAsia="en-GB"/>
        </w:rPr>
      </w:pPr>
      <w:r w:rsidRPr="00276D09">
        <w:rPr>
          <w:rFonts w:eastAsia="Times New Roman" w:cs="Arial"/>
          <w:lang w:eastAsia="en-GB"/>
        </w:rPr>
        <w:t xml:space="preserve">Vaccinating piglets against </w:t>
      </w:r>
      <w:r w:rsidRPr="00276D09">
        <w:rPr>
          <w:rFonts w:eastAsia="Times New Roman" w:cs="Arial"/>
          <w:i/>
          <w:lang w:eastAsia="en-GB"/>
        </w:rPr>
        <w:t xml:space="preserve">E. </w:t>
      </w:r>
      <w:r w:rsidR="00850A13" w:rsidRPr="00276D09">
        <w:rPr>
          <w:rFonts w:eastAsia="Times New Roman" w:cs="Arial"/>
          <w:i/>
          <w:lang w:eastAsia="en-GB"/>
        </w:rPr>
        <w:t>c</w:t>
      </w:r>
      <w:r w:rsidRPr="00276D09">
        <w:rPr>
          <w:rFonts w:eastAsia="Times New Roman" w:cs="Arial"/>
          <w:i/>
          <w:lang w:eastAsia="en-GB"/>
        </w:rPr>
        <w:t>oli</w:t>
      </w:r>
      <w:r w:rsidRPr="00276D09">
        <w:rPr>
          <w:rFonts w:eastAsia="Times New Roman" w:cs="Arial"/>
          <w:lang w:eastAsia="en-GB"/>
        </w:rPr>
        <w:t xml:space="preserve"> does not affect feeding costs but increases production costs per piglet. This practice may require additional training or capital for infrastructure or new implements. This practice does not change the cost structure of the farm or makes production more complicated. Considering a price of £1/vaccine and one dose per piglet, a ROI can be </w:t>
      </w:r>
      <w:r w:rsidR="00937C35" w:rsidRPr="00276D09">
        <w:rPr>
          <w:rFonts w:eastAsia="Times New Roman" w:cs="Arial"/>
          <w:lang w:eastAsia="en-GB"/>
        </w:rPr>
        <w:t>estimated</w:t>
      </w:r>
      <w:r w:rsidRPr="00276D09">
        <w:rPr>
          <w:rFonts w:eastAsia="Times New Roman" w:cs="Arial"/>
          <w:lang w:eastAsia="en-GB"/>
        </w:rPr>
        <w:t xml:space="preserve"> for this practice. To </w:t>
      </w:r>
      <w:r w:rsidR="00937C35" w:rsidRPr="00276D09">
        <w:rPr>
          <w:rFonts w:eastAsia="Times New Roman" w:cs="Arial"/>
          <w:lang w:eastAsia="en-GB"/>
        </w:rPr>
        <w:t>estimat</w:t>
      </w:r>
      <w:r w:rsidRPr="00276D09">
        <w:rPr>
          <w:rFonts w:eastAsia="Times New Roman" w:cs="Arial"/>
          <w:lang w:eastAsia="en-GB"/>
        </w:rPr>
        <w:t>e this measure, we make the following assumptions.</w:t>
      </w:r>
    </w:p>
    <w:p w14:paraId="3089100E" w14:textId="77777777" w:rsidR="00937C35" w:rsidRPr="00276D09" w:rsidRDefault="008E09F9" w:rsidP="00B4537B">
      <w:pPr>
        <w:pStyle w:val="ListParagraph"/>
        <w:numPr>
          <w:ilvl w:val="0"/>
          <w:numId w:val="41"/>
        </w:numPr>
        <w:spacing w:after="0" w:line="276" w:lineRule="auto"/>
        <w:textAlignment w:val="baseline"/>
        <w:rPr>
          <w:rFonts w:eastAsia="Times New Roman" w:cs="Arial"/>
          <w:lang w:eastAsia="en-GB"/>
        </w:rPr>
      </w:pPr>
      <w:r w:rsidRPr="00276D09">
        <w:rPr>
          <w:rFonts w:eastAsia="Times New Roman" w:cs="Arial"/>
          <w:lang w:eastAsia="en-GB"/>
        </w:rPr>
        <w:t xml:space="preserve">First, we consider the vaccine “Coliprotect®”. </w:t>
      </w:r>
    </w:p>
    <w:p w14:paraId="6093B6D3" w14:textId="77777777" w:rsidR="00937C35" w:rsidRPr="00276D09" w:rsidRDefault="008E09F9" w:rsidP="00B4537B">
      <w:pPr>
        <w:pStyle w:val="ListParagraph"/>
        <w:numPr>
          <w:ilvl w:val="0"/>
          <w:numId w:val="41"/>
        </w:numPr>
        <w:spacing w:after="0" w:line="276" w:lineRule="auto"/>
        <w:textAlignment w:val="baseline"/>
        <w:rPr>
          <w:rFonts w:eastAsia="Times New Roman" w:cs="Arial"/>
          <w:lang w:eastAsia="en-GB"/>
        </w:rPr>
      </w:pPr>
      <w:r w:rsidRPr="00276D09">
        <w:rPr>
          <w:rFonts w:eastAsia="Times New Roman" w:cs="Arial"/>
          <w:lang w:eastAsia="en-GB"/>
        </w:rPr>
        <w:t xml:space="preserve">Second, </w:t>
      </w:r>
      <w:r w:rsidR="008D421D" w:rsidRPr="00276D09">
        <w:rPr>
          <w:rFonts w:eastAsia="Arial" w:cs="Arial"/>
        </w:rPr>
        <w:t>ZnO</w:t>
      </w:r>
      <w:r w:rsidR="008D421D" w:rsidRPr="00276D09" w:rsidDel="008D421D">
        <w:rPr>
          <w:rFonts w:eastAsia="Times New Roman" w:cs="Arial"/>
          <w:lang w:eastAsia="en-GB"/>
        </w:rPr>
        <w:t xml:space="preserve"> </w:t>
      </w:r>
      <w:r w:rsidRPr="00276D09">
        <w:rPr>
          <w:rFonts w:eastAsia="Times New Roman" w:cs="Arial"/>
          <w:lang w:eastAsia="en-GB"/>
        </w:rPr>
        <w:t xml:space="preserve">is mainly used in the feed at a dosage of 100 mg per kg body weight per day for 14 consecutive days, which equates to 2500 ppm zinc in feed. This amounts to (roughly) using 0.0105 kg of </w:t>
      </w:r>
      <w:r w:rsidR="008D421D" w:rsidRPr="00276D09">
        <w:rPr>
          <w:rFonts w:eastAsia="Arial" w:cs="Arial"/>
        </w:rPr>
        <w:t>ZnO</w:t>
      </w:r>
      <w:r w:rsidR="008D421D" w:rsidRPr="00276D09" w:rsidDel="008D421D">
        <w:rPr>
          <w:rFonts w:eastAsia="Times New Roman" w:cs="Arial"/>
          <w:lang w:eastAsia="en-GB"/>
        </w:rPr>
        <w:t xml:space="preserve"> </w:t>
      </w:r>
      <w:r w:rsidRPr="00276D09">
        <w:rPr>
          <w:rFonts w:eastAsia="Times New Roman" w:cs="Arial"/>
          <w:lang w:eastAsia="en-GB"/>
        </w:rPr>
        <w:t xml:space="preserve">per piglet per production cycle. </w:t>
      </w:r>
    </w:p>
    <w:p w14:paraId="41E794FE" w14:textId="77777777" w:rsidR="00937C35" w:rsidRPr="00276D09" w:rsidRDefault="008E09F9" w:rsidP="00B4537B">
      <w:pPr>
        <w:pStyle w:val="ListParagraph"/>
        <w:numPr>
          <w:ilvl w:val="0"/>
          <w:numId w:val="41"/>
        </w:numPr>
        <w:spacing w:after="0" w:line="276" w:lineRule="auto"/>
        <w:textAlignment w:val="baseline"/>
        <w:rPr>
          <w:rFonts w:eastAsia="Times New Roman" w:cs="Arial"/>
          <w:lang w:eastAsia="en-GB"/>
        </w:rPr>
      </w:pPr>
      <w:r w:rsidRPr="00276D09">
        <w:rPr>
          <w:rFonts w:eastAsia="Times New Roman" w:cs="Arial"/>
          <w:lang w:eastAsia="en-GB"/>
        </w:rPr>
        <w:t xml:space="preserve">Third, we assume that all other production practices and feed proportions are maintained as usual. </w:t>
      </w:r>
    </w:p>
    <w:p w14:paraId="02ADFE3D" w14:textId="77777777" w:rsidR="00033AB5" w:rsidRDefault="008E09F9" w:rsidP="00B4537B">
      <w:pPr>
        <w:pStyle w:val="ListParagraph"/>
        <w:numPr>
          <w:ilvl w:val="0"/>
          <w:numId w:val="41"/>
        </w:numPr>
        <w:spacing w:after="0" w:line="276" w:lineRule="auto"/>
        <w:textAlignment w:val="baseline"/>
        <w:rPr>
          <w:rFonts w:eastAsia="Times New Roman" w:cs="Arial"/>
          <w:lang w:eastAsia="en-GB"/>
        </w:rPr>
      </w:pPr>
      <w:r w:rsidRPr="00276D09">
        <w:rPr>
          <w:rFonts w:eastAsia="Times New Roman" w:cs="Arial"/>
          <w:lang w:eastAsia="en-GB"/>
        </w:rPr>
        <w:t xml:space="preserve">Fourth, we assumed that Coliprotect® does not affect pig performance as per the results obtained by a trial by Nadeau et al. (2017). </w:t>
      </w:r>
    </w:p>
    <w:p w14:paraId="255F2321" w14:textId="4BD34294" w:rsidR="008E09F9" w:rsidRPr="00276D09" w:rsidRDefault="008E09F9" w:rsidP="00B4537B">
      <w:pPr>
        <w:pStyle w:val="ListParagraph"/>
        <w:numPr>
          <w:ilvl w:val="0"/>
          <w:numId w:val="41"/>
        </w:numPr>
        <w:spacing w:after="0" w:line="276" w:lineRule="auto"/>
        <w:textAlignment w:val="baseline"/>
        <w:rPr>
          <w:rFonts w:eastAsia="Times New Roman" w:cs="Arial"/>
          <w:lang w:eastAsia="en-GB"/>
        </w:rPr>
      </w:pPr>
      <w:r w:rsidRPr="00276D09">
        <w:rPr>
          <w:rFonts w:eastAsia="Times New Roman" w:cs="Arial"/>
          <w:lang w:eastAsia="en-GB"/>
        </w:rPr>
        <w:t xml:space="preserve">Finally, using a vaccine does not affect feeding rations or other production costs. </w:t>
      </w:r>
    </w:p>
    <w:p w14:paraId="356DCC4E" w14:textId="3CCC7C9B" w:rsidR="008E09F9" w:rsidRPr="00276D09" w:rsidRDefault="008E09F9" w:rsidP="00B4537B">
      <w:pPr>
        <w:spacing w:after="0" w:line="276" w:lineRule="auto"/>
        <w:textAlignment w:val="baseline"/>
        <w:rPr>
          <w:rFonts w:eastAsia="Arial" w:cs="Arial"/>
          <w:color w:val="000000" w:themeColor="text1"/>
        </w:rPr>
      </w:pPr>
    </w:p>
    <w:p w14:paraId="4C11478D" w14:textId="4DC0DDDD" w:rsidR="008E09F9" w:rsidRDefault="3920A984" w:rsidP="00B4537B">
      <w:pPr>
        <w:spacing w:line="276" w:lineRule="auto"/>
        <w:textAlignment w:val="baseline"/>
        <w:rPr>
          <w:rFonts w:eastAsia="Arial" w:cs="Arial"/>
          <w:color w:val="000000" w:themeColor="text1"/>
        </w:rPr>
      </w:pPr>
      <w:r w:rsidRPr="00276D09">
        <w:rPr>
          <w:rFonts w:eastAsia="Arial" w:cs="Arial"/>
          <w:color w:val="000000" w:themeColor="text1"/>
        </w:rPr>
        <w:t>With all these assumptions in place, we introduce</w:t>
      </w:r>
      <w:r w:rsidR="00CC39CF" w:rsidRPr="00276D09">
        <w:rPr>
          <w:rFonts w:eastAsia="Arial" w:cs="Arial"/>
          <w:color w:val="000000" w:themeColor="text1"/>
        </w:rPr>
        <w:t>d</w:t>
      </w:r>
      <w:r w:rsidRPr="00276D09">
        <w:rPr>
          <w:rFonts w:eastAsia="Arial" w:cs="Arial"/>
          <w:color w:val="000000" w:themeColor="text1"/>
        </w:rPr>
        <w:t xml:space="preserve"> these values </w:t>
      </w:r>
      <w:r w:rsidR="00CC39CF" w:rsidRPr="00276D09">
        <w:rPr>
          <w:rFonts w:eastAsia="Arial" w:cs="Arial"/>
          <w:color w:val="000000" w:themeColor="text1"/>
        </w:rPr>
        <w:t>to the calculator</w:t>
      </w:r>
      <w:r w:rsidRPr="00276D09">
        <w:rPr>
          <w:rFonts w:eastAsia="Arial" w:cs="Arial"/>
          <w:color w:val="000000" w:themeColor="text1"/>
        </w:rPr>
        <w:t xml:space="preserve"> to </w:t>
      </w:r>
      <w:r w:rsidR="00937C35" w:rsidRPr="00276D09">
        <w:rPr>
          <w:rFonts w:eastAsia="Arial" w:cs="Arial"/>
          <w:color w:val="000000" w:themeColor="text1"/>
        </w:rPr>
        <w:t>estimate</w:t>
      </w:r>
      <w:r w:rsidRPr="00276D09">
        <w:rPr>
          <w:rFonts w:eastAsia="Arial" w:cs="Arial"/>
          <w:color w:val="000000" w:themeColor="text1"/>
        </w:rPr>
        <w:t xml:space="preserve"> a ROI for this practice.</w:t>
      </w:r>
      <w:r w:rsidR="00276D09">
        <w:rPr>
          <w:rFonts w:eastAsia="Arial" w:cs="Arial"/>
          <w:color w:val="000000" w:themeColor="text1"/>
        </w:rPr>
        <w:t xml:space="preserve"> This estimation is shown in</w:t>
      </w:r>
      <w:r w:rsidR="00033AB5">
        <w:rPr>
          <w:rFonts w:eastAsia="Arial" w:cs="Arial"/>
          <w:color w:val="000000" w:themeColor="text1"/>
        </w:rPr>
        <w:t xml:space="preserve"> </w:t>
      </w:r>
      <w:r w:rsidR="00033AB5">
        <w:rPr>
          <w:rFonts w:eastAsia="Arial" w:cs="Arial"/>
          <w:color w:val="000000" w:themeColor="text1"/>
        </w:rPr>
        <w:fldChar w:fldCharType="begin"/>
      </w:r>
      <w:r w:rsidR="00033AB5">
        <w:rPr>
          <w:rFonts w:eastAsia="Arial" w:cs="Arial"/>
          <w:color w:val="000000" w:themeColor="text1"/>
        </w:rPr>
        <w:instrText xml:space="preserve"> REF _Ref119012765 \h </w:instrText>
      </w:r>
      <w:r w:rsidR="00B4537B">
        <w:rPr>
          <w:rFonts w:eastAsia="Arial" w:cs="Arial"/>
          <w:color w:val="000000" w:themeColor="text1"/>
        </w:rPr>
        <w:instrText xml:space="preserve"> \* MERGEFORMAT </w:instrText>
      </w:r>
      <w:r w:rsidR="00033AB5">
        <w:rPr>
          <w:rFonts w:eastAsia="Arial" w:cs="Arial"/>
          <w:color w:val="000000" w:themeColor="text1"/>
        </w:rPr>
      </w:r>
      <w:r w:rsidR="00033AB5">
        <w:rPr>
          <w:rFonts w:eastAsia="Arial" w:cs="Arial"/>
          <w:color w:val="000000" w:themeColor="text1"/>
        </w:rPr>
        <w:fldChar w:fldCharType="separate"/>
      </w:r>
      <w:r w:rsidR="00033AB5" w:rsidRPr="00EB77AE">
        <w:rPr>
          <w:b/>
          <w:bCs/>
        </w:rPr>
        <w:t xml:space="preserve">Table </w:t>
      </w:r>
      <w:r w:rsidR="00033AB5">
        <w:rPr>
          <w:b/>
          <w:bCs/>
          <w:noProof/>
        </w:rPr>
        <w:t>8</w:t>
      </w:r>
      <w:r w:rsidR="00033AB5">
        <w:rPr>
          <w:rFonts w:eastAsia="Arial" w:cs="Arial"/>
          <w:color w:val="000000" w:themeColor="text1"/>
        </w:rPr>
        <w:fldChar w:fldCharType="end"/>
      </w:r>
      <w:r w:rsidR="00276D09">
        <w:rPr>
          <w:rFonts w:eastAsia="Arial" w:cs="Arial"/>
          <w:color w:val="000000" w:themeColor="text1"/>
        </w:rPr>
        <w:t>.</w:t>
      </w:r>
      <w:r w:rsidRPr="00276D09">
        <w:rPr>
          <w:rFonts w:eastAsia="Arial" w:cs="Arial"/>
          <w:color w:val="000000" w:themeColor="text1"/>
        </w:rPr>
        <w:t xml:space="preserve"> Thus, vaccinating a piglet against </w:t>
      </w:r>
      <w:r w:rsidRPr="00276D09">
        <w:rPr>
          <w:rFonts w:eastAsia="Arial" w:cs="Arial"/>
          <w:i/>
          <w:iCs/>
          <w:color w:val="000000" w:themeColor="text1"/>
        </w:rPr>
        <w:t>E. coli</w:t>
      </w:r>
      <w:r w:rsidR="00937C35" w:rsidRPr="00276D09">
        <w:rPr>
          <w:rFonts w:eastAsia="Arial" w:cs="Arial"/>
          <w:i/>
          <w:iCs/>
          <w:color w:val="000000" w:themeColor="text1"/>
        </w:rPr>
        <w:t xml:space="preserve">, </w:t>
      </w:r>
      <w:r w:rsidR="00937C35" w:rsidRPr="00276D09">
        <w:rPr>
          <w:rFonts w:eastAsia="Arial" w:cs="Arial"/>
          <w:b/>
          <w:bCs/>
          <w:color w:val="000000" w:themeColor="text1"/>
        </w:rPr>
        <w:t>under the parameter</w:t>
      </w:r>
      <w:r w:rsidR="00CF2296" w:rsidRPr="00276D09">
        <w:rPr>
          <w:rFonts w:eastAsia="Arial" w:cs="Arial"/>
          <w:b/>
          <w:bCs/>
          <w:color w:val="000000" w:themeColor="text1"/>
        </w:rPr>
        <w:t>s</w:t>
      </w:r>
      <w:r w:rsidR="00937C35" w:rsidRPr="00276D09">
        <w:rPr>
          <w:rFonts w:eastAsia="Arial" w:cs="Arial"/>
          <w:b/>
          <w:bCs/>
          <w:color w:val="000000" w:themeColor="text1"/>
        </w:rPr>
        <w:t xml:space="preserve"> of this exercise</w:t>
      </w:r>
      <w:r w:rsidR="00937C35" w:rsidRPr="00276D09">
        <w:rPr>
          <w:rFonts w:eastAsia="Arial" w:cs="Arial"/>
          <w:i/>
          <w:iCs/>
          <w:color w:val="000000" w:themeColor="text1"/>
        </w:rPr>
        <w:t>,</w:t>
      </w:r>
      <w:r w:rsidRPr="00276D09">
        <w:rPr>
          <w:rFonts w:eastAsia="Arial" w:cs="Arial"/>
          <w:color w:val="000000" w:themeColor="text1"/>
        </w:rPr>
        <w:t xml:space="preserve"> is expected </w:t>
      </w:r>
      <w:r w:rsidRPr="00276D09">
        <w:rPr>
          <w:rFonts w:eastAsia="Arial" w:cs="Arial"/>
          <w:b/>
          <w:bCs/>
          <w:color w:val="000000" w:themeColor="text1"/>
        </w:rPr>
        <w:t>to reduce</w:t>
      </w:r>
      <w:r w:rsidRPr="00276D09">
        <w:rPr>
          <w:rFonts w:eastAsia="Arial" w:cs="Arial"/>
          <w:color w:val="000000" w:themeColor="text1"/>
        </w:rPr>
        <w:t xml:space="preserve"> net profits </w:t>
      </w:r>
      <w:r w:rsidR="00CC39CF" w:rsidRPr="00276D09">
        <w:rPr>
          <w:rFonts w:eastAsia="Arial" w:cs="Arial"/>
          <w:color w:val="000000" w:themeColor="text1"/>
        </w:rPr>
        <w:t>by</w:t>
      </w:r>
      <w:r w:rsidRPr="00276D09">
        <w:rPr>
          <w:rFonts w:eastAsia="Arial" w:cs="Arial"/>
          <w:color w:val="000000" w:themeColor="text1"/>
        </w:rPr>
        <w:t xml:space="preserve"> 4.55% per pig. </w:t>
      </w:r>
    </w:p>
    <w:p w14:paraId="74EE641A" w14:textId="3C34FB1D" w:rsidR="00EB77AE" w:rsidRPr="00EB77AE" w:rsidRDefault="00EB77AE" w:rsidP="00B4537B">
      <w:pPr>
        <w:pStyle w:val="Caption"/>
        <w:keepNext/>
        <w:spacing w:line="276" w:lineRule="auto"/>
        <w:rPr>
          <w:b/>
          <w:bCs/>
        </w:rPr>
      </w:pPr>
      <w:bookmarkStart w:id="319" w:name="_Ref119012765"/>
      <w:r w:rsidRPr="00EB77AE">
        <w:rPr>
          <w:b/>
          <w:bCs/>
        </w:rPr>
        <w:t xml:space="preserve">Table </w:t>
      </w:r>
      <w:r w:rsidRPr="00EB77AE">
        <w:rPr>
          <w:b/>
          <w:bCs/>
        </w:rPr>
        <w:fldChar w:fldCharType="begin"/>
      </w:r>
      <w:r w:rsidRPr="00EB77AE">
        <w:rPr>
          <w:b/>
          <w:bCs/>
        </w:rPr>
        <w:instrText xml:space="preserve"> SEQ Table \* ARABIC </w:instrText>
      </w:r>
      <w:r w:rsidRPr="00EB77AE">
        <w:rPr>
          <w:b/>
          <w:bCs/>
        </w:rPr>
        <w:fldChar w:fldCharType="separate"/>
      </w:r>
      <w:r w:rsidR="00D77D70">
        <w:rPr>
          <w:b/>
          <w:bCs/>
          <w:noProof/>
        </w:rPr>
        <w:t>8</w:t>
      </w:r>
      <w:r w:rsidRPr="00EB77AE">
        <w:rPr>
          <w:b/>
          <w:bCs/>
        </w:rPr>
        <w:fldChar w:fldCharType="end"/>
      </w:r>
      <w:bookmarkEnd w:id="319"/>
      <w:r>
        <w:rPr>
          <w:b/>
          <w:bCs/>
        </w:rPr>
        <w:t xml:space="preserve">. </w:t>
      </w:r>
      <w:r w:rsidR="0072784B" w:rsidRPr="0072784B">
        <w:t>Return of investment (ROI) estimation for the use of a commercially available vaccine in piglets to control post-weaning diarrhoea. This table corresponds to an extract of a calculator build in this project.</w:t>
      </w:r>
    </w:p>
    <w:tbl>
      <w:tblPr>
        <w:tblW w:w="8021" w:type="dxa"/>
        <w:jc w:val="center"/>
        <w:tblCellMar>
          <w:top w:w="15" w:type="dxa"/>
          <w:bottom w:w="15" w:type="dxa"/>
        </w:tblCellMar>
        <w:tblLook w:val="04A0" w:firstRow="1" w:lastRow="0" w:firstColumn="1" w:lastColumn="0" w:noHBand="0" w:noVBand="1"/>
      </w:tblPr>
      <w:tblGrid>
        <w:gridCol w:w="6941"/>
        <w:gridCol w:w="1080"/>
      </w:tblGrid>
      <w:tr w:rsidR="00EB77AE" w:rsidRPr="00EB77AE" w14:paraId="5DB8A8D5" w14:textId="77777777" w:rsidTr="00823B19">
        <w:trPr>
          <w:trHeight w:val="300"/>
          <w:jc w:val="center"/>
        </w:trPr>
        <w:tc>
          <w:tcPr>
            <w:tcW w:w="6941" w:type="dxa"/>
            <w:tcBorders>
              <w:top w:val="single" w:sz="8" w:space="0" w:color="auto"/>
              <w:left w:val="single" w:sz="8" w:space="0" w:color="auto"/>
              <w:bottom w:val="single" w:sz="8" w:space="0" w:color="auto"/>
              <w:right w:val="single" w:sz="8" w:space="0" w:color="auto"/>
            </w:tcBorders>
            <w:shd w:val="clear" w:color="auto" w:fill="D9E2F3" w:themeFill="accent1" w:themeFillTint="33"/>
            <w:vAlign w:val="center"/>
            <w:hideMark/>
          </w:tcPr>
          <w:p w14:paraId="3385F954" w14:textId="77777777" w:rsidR="00EB77AE" w:rsidRPr="00EB77AE" w:rsidRDefault="00EB77AE" w:rsidP="00B4537B">
            <w:pPr>
              <w:spacing w:after="0" w:line="276" w:lineRule="auto"/>
              <w:jc w:val="center"/>
              <w:rPr>
                <w:rFonts w:eastAsia="Times New Roman" w:cs="Arial"/>
                <w:b/>
                <w:bCs/>
                <w:color w:val="000000"/>
                <w:lang w:val="en-IE" w:eastAsia="en-IE"/>
              </w:rPr>
            </w:pPr>
            <w:r w:rsidRPr="00EB77AE">
              <w:rPr>
                <w:rFonts w:eastAsia="Times New Roman" w:cs="Arial"/>
                <w:b/>
                <w:bCs/>
                <w:color w:val="000000"/>
                <w:lang w:val="en-IE" w:eastAsia="en-IE"/>
              </w:rPr>
              <w:t>Concepts</w:t>
            </w:r>
          </w:p>
        </w:tc>
        <w:tc>
          <w:tcPr>
            <w:tcW w:w="1080" w:type="dxa"/>
            <w:tcBorders>
              <w:top w:val="single" w:sz="8" w:space="0" w:color="auto"/>
              <w:left w:val="nil"/>
              <w:bottom w:val="single" w:sz="8" w:space="0" w:color="auto"/>
              <w:right w:val="single" w:sz="8" w:space="0" w:color="auto"/>
            </w:tcBorders>
            <w:shd w:val="clear" w:color="auto" w:fill="D9E2F3" w:themeFill="accent1" w:themeFillTint="33"/>
            <w:vAlign w:val="center"/>
            <w:hideMark/>
          </w:tcPr>
          <w:p w14:paraId="35BAE38F" w14:textId="77777777" w:rsidR="00EB77AE" w:rsidRPr="00EB77AE" w:rsidRDefault="00EB77AE" w:rsidP="00B4537B">
            <w:pPr>
              <w:spacing w:after="0" w:line="276" w:lineRule="auto"/>
              <w:jc w:val="center"/>
              <w:rPr>
                <w:rFonts w:eastAsia="Times New Roman" w:cs="Arial"/>
                <w:b/>
                <w:bCs/>
                <w:color w:val="000000"/>
                <w:lang w:val="en-IE" w:eastAsia="en-IE"/>
              </w:rPr>
            </w:pPr>
            <w:r w:rsidRPr="00EB77AE">
              <w:rPr>
                <w:rFonts w:eastAsia="Times New Roman" w:cs="Arial"/>
                <w:b/>
                <w:bCs/>
                <w:color w:val="000000"/>
                <w:lang w:val="en-IE" w:eastAsia="en-IE"/>
              </w:rPr>
              <w:t>Vaccine</w:t>
            </w:r>
          </w:p>
        </w:tc>
      </w:tr>
      <w:tr w:rsidR="00EB77AE" w:rsidRPr="00EB77AE" w14:paraId="71FCFA22" w14:textId="77777777" w:rsidTr="00EB77AE">
        <w:trPr>
          <w:trHeight w:val="375"/>
          <w:jc w:val="center"/>
        </w:trPr>
        <w:tc>
          <w:tcPr>
            <w:tcW w:w="6941" w:type="dxa"/>
            <w:tcBorders>
              <w:top w:val="nil"/>
              <w:left w:val="single" w:sz="8" w:space="0" w:color="auto"/>
              <w:bottom w:val="single" w:sz="8" w:space="0" w:color="auto"/>
              <w:right w:val="nil"/>
            </w:tcBorders>
            <w:vAlign w:val="center"/>
            <w:hideMark/>
          </w:tcPr>
          <w:p w14:paraId="1031E2F3" w14:textId="77777777" w:rsidR="00EB77AE" w:rsidRPr="00EB77AE" w:rsidRDefault="00EB77AE" w:rsidP="00B4537B">
            <w:pPr>
              <w:spacing w:after="0" w:line="276" w:lineRule="auto"/>
              <w:jc w:val="left"/>
              <w:rPr>
                <w:rFonts w:eastAsia="Times New Roman" w:cs="Arial"/>
                <w:color w:val="000000"/>
                <w:lang w:val="en-IE" w:eastAsia="en-IE"/>
              </w:rPr>
            </w:pPr>
            <w:r w:rsidRPr="00EB77AE">
              <w:rPr>
                <w:rFonts w:eastAsia="Times New Roman" w:cs="Arial"/>
                <w:color w:val="000000"/>
                <w:lang w:val="en-IE" w:eastAsia="en-IE"/>
              </w:rPr>
              <w:t>Percentage change in piglet weight with new practice vs old practice</w:t>
            </w:r>
          </w:p>
        </w:tc>
        <w:tc>
          <w:tcPr>
            <w:tcW w:w="1080" w:type="dxa"/>
            <w:tcBorders>
              <w:top w:val="nil"/>
              <w:left w:val="single" w:sz="8" w:space="0" w:color="auto"/>
              <w:bottom w:val="single" w:sz="8" w:space="0" w:color="auto"/>
              <w:right w:val="single" w:sz="8" w:space="0" w:color="auto"/>
            </w:tcBorders>
            <w:vAlign w:val="center"/>
            <w:hideMark/>
          </w:tcPr>
          <w:p w14:paraId="64DC4982"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0%</w:t>
            </w:r>
          </w:p>
        </w:tc>
      </w:tr>
      <w:tr w:rsidR="00EB77AE" w:rsidRPr="00EB77AE" w14:paraId="26199C76" w14:textId="77777777" w:rsidTr="00EB77AE">
        <w:trPr>
          <w:trHeight w:val="360"/>
          <w:jc w:val="center"/>
        </w:trPr>
        <w:tc>
          <w:tcPr>
            <w:tcW w:w="6941" w:type="dxa"/>
            <w:tcBorders>
              <w:top w:val="nil"/>
              <w:left w:val="single" w:sz="8" w:space="0" w:color="auto"/>
              <w:bottom w:val="dotted" w:sz="4" w:space="0" w:color="auto"/>
              <w:right w:val="nil"/>
            </w:tcBorders>
            <w:shd w:val="clear" w:color="000000" w:fill="FFFFFF"/>
            <w:vAlign w:val="center"/>
            <w:hideMark/>
          </w:tcPr>
          <w:p w14:paraId="1114D880" w14:textId="77777777" w:rsidR="00EB77AE" w:rsidRPr="00EB77AE" w:rsidRDefault="00EB77AE" w:rsidP="00B4537B">
            <w:pPr>
              <w:spacing w:after="0" w:line="276" w:lineRule="auto"/>
              <w:rPr>
                <w:rFonts w:eastAsia="Times New Roman" w:cs="Arial"/>
                <w:color w:val="000000"/>
                <w:lang w:val="en-IE" w:eastAsia="en-IE"/>
              </w:rPr>
            </w:pPr>
            <w:r w:rsidRPr="00EB77AE">
              <w:rPr>
                <w:rFonts w:eastAsia="Times New Roman" w:cs="Arial"/>
                <w:color w:val="000000"/>
                <w:lang w:val="en-IE" w:eastAsia="en-IE"/>
              </w:rPr>
              <w:t>Liveweight (LW) of the piglet with old practice (kg)</w:t>
            </w:r>
          </w:p>
        </w:tc>
        <w:tc>
          <w:tcPr>
            <w:tcW w:w="1080" w:type="dxa"/>
            <w:tcBorders>
              <w:top w:val="nil"/>
              <w:left w:val="single" w:sz="8" w:space="0" w:color="auto"/>
              <w:bottom w:val="dotted" w:sz="4" w:space="0" w:color="auto"/>
              <w:right w:val="single" w:sz="8" w:space="0" w:color="auto"/>
            </w:tcBorders>
            <w:shd w:val="clear" w:color="000000" w:fill="FFFFFF"/>
            <w:vAlign w:val="center"/>
            <w:hideMark/>
          </w:tcPr>
          <w:p w14:paraId="67C25A93"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40</w:t>
            </w:r>
          </w:p>
        </w:tc>
      </w:tr>
      <w:tr w:rsidR="00EB77AE" w:rsidRPr="00EB77AE" w14:paraId="697A14C0" w14:textId="77777777" w:rsidTr="00EB77AE">
        <w:trPr>
          <w:trHeight w:val="375"/>
          <w:jc w:val="center"/>
        </w:trPr>
        <w:tc>
          <w:tcPr>
            <w:tcW w:w="6941" w:type="dxa"/>
            <w:tcBorders>
              <w:top w:val="nil"/>
              <w:left w:val="single" w:sz="8" w:space="0" w:color="auto"/>
              <w:bottom w:val="single" w:sz="8" w:space="0" w:color="auto"/>
              <w:right w:val="nil"/>
            </w:tcBorders>
            <w:shd w:val="clear" w:color="000000" w:fill="FFFFFF"/>
            <w:vAlign w:val="center"/>
            <w:hideMark/>
          </w:tcPr>
          <w:p w14:paraId="3F94134A" w14:textId="77777777" w:rsidR="00EB77AE" w:rsidRPr="00EB77AE" w:rsidRDefault="00EB77AE" w:rsidP="00B4537B">
            <w:pPr>
              <w:spacing w:after="0" w:line="276" w:lineRule="auto"/>
              <w:rPr>
                <w:rFonts w:eastAsia="Times New Roman" w:cs="Arial"/>
                <w:color w:val="000000"/>
                <w:lang w:val="en-IE" w:eastAsia="en-IE"/>
              </w:rPr>
            </w:pPr>
            <w:r w:rsidRPr="00EB77AE">
              <w:rPr>
                <w:rFonts w:eastAsia="Times New Roman" w:cs="Arial"/>
                <w:color w:val="000000"/>
                <w:lang w:val="en-IE" w:eastAsia="en-IE"/>
              </w:rPr>
              <w:t>Liveweight (LW) of the piglet with new practice (kg)</w:t>
            </w:r>
          </w:p>
        </w:tc>
        <w:tc>
          <w:tcPr>
            <w:tcW w:w="1080" w:type="dxa"/>
            <w:tcBorders>
              <w:top w:val="nil"/>
              <w:left w:val="single" w:sz="8" w:space="0" w:color="auto"/>
              <w:bottom w:val="single" w:sz="8" w:space="0" w:color="auto"/>
              <w:right w:val="single" w:sz="8" w:space="0" w:color="auto"/>
            </w:tcBorders>
            <w:shd w:val="clear" w:color="000000" w:fill="FFFFFF"/>
            <w:vAlign w:val="center"/>
            <w:hideMark/>
          </w:tcPr>
          <w:p w14:paraId="2EB4CF1B"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40</w:t>
            </w:r>
          </w:p>
        </w:tc>
      </w:tr>
      <w:tr w:rsidR="00EB77AE" w:rsidRPr="00EB77AE" w14:paraId="36231C4D" w14:textId="77777777" w:rsidTr="00EB77AE">
        <w:trPr>
          <w:trHeight w:val="360"/>
          <w:jc w:val="center"/>
        </w:trPr>
        <w:tc>
          <w:tcPr>
            <w:tcW w:w="6941" w:type="dxa"/>
            <w:tcBorders>
              <w:top w:val="nil"/>
              <w:left w:val="single" w:sz="8" w:space="0" w:color="auto"/>
              <w:bottom w:val="dotted" w:sz="4" w:space="0" w:color="auto"/>
              <w:right w:val="nil"/>
            </w:tcBorders>
            <w:shd w:val="clear" w:color="000000" w:fill="FFFFFF"/>
            <w:vAlign w:val="center"/>
            <w:hideMark/>
          </w:tcPr>
          <w:p w14:paraId="0B7AF0B4" w14:textId="77777777" w:rsidR="00EB77AE" w:rsidRPr="00EB77AE" w:rsidRDefault="00EB77AE" w:rsidP="00B4537B">
            <w:pPr>
              <w:spacing w:after="0" w:line="276" w:lineRule="auto"/>
              <w:rPr>
                <w:rFonts w:eastAsia="Times New Roman" w:cs="Arial"/>
                <w:color w:val="000000"/>
                <w:lang w:val="en-IE" w:eastAsia="en-IE"/>
              </w:rPr>
            </w:pPr>
            <w:r w:rsidRPr="00EB77AE">
              <w:rPr>
                <w:rFonts w:eastAsia="Times New Roman" w:cs="Arial"/>
                <w:color w:val="000000"/>
                <w:lang w:val="en-IE" w:eastAsia="en-IE"/>
              </w:rPr>
              <w:t>Price of ZnO (£/kg)</w:t>
            </w:r>
          </w:p>
        </w:tc>
        <w:tc>
          <w:tcPr>
            <w:tcW w:w="1080" w:type="dxa"/>
            <w:tcBorders>
              <w:top w:val="nil"/>
              <w:left w:val="single" w:sz="8" w:space="0" w:color="auto"/>
              <w:bottom w:val="dotted" w:sz="4" w:space="0" w:color="auto"/>
              <w:right w:val="single" w:sz="8" w:space="0" w:color="auto"/>
            </w:tcBorders>
            <w:shd w:val="clear" w:color="000000" w:fill="FFFFFF"/>
            <w:vAlign w:val="center"/>
            <w:hideMark/>
          </w:tcPr>
          <w:p w14:paraId="0670F2E6"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12</w:t>
            </w:r>
          </w:p>
        </w:tc>
      </w:tr>
      <w:tr w:rsidR="00EB77AE" w:rsidRPr="00EB77AE" w14:paraId="42CD4893" w14:textId="77777777" w:rsidTr="00EB77AE">
        <w:trPr>
          <w:trHeight w:val="375"/>
          <w:jc w:val="center"/>
        </w:trPr>
        <w:tc>
          <w:tcPr>
            <w:tcW w:w="6941" w:type="dxa"/>
            <w:tcBorders>
              <w:top w:val="nil"/>
              <w:left w:val="single" w:sz="8" w:space="0" w:color="auto"/>
              <w:bottom w:val="single" w:sz="8" w:space="0" w:color="auto"/>
              <w:right w:val="nil"/>
            </w:tcBorders>
            <w:shd w:val="clear" w:color="000000" w:fill="FFFFFF"/>
            <w:vAlign w:val="center"/>
            <w:hideMark/>
          </w:tcPr>
          <w:p w14:paraId="7C017908" w14:textId="77777777" w:rsidR="00EB77AE" w:rsidRPr="00EB77AE" w:rsidRDefault="00EB77AE" w:rsidP="00B4537B">
            <w:pPr>
              <w:spacing w:after="0" w:line="276" w:lineRule="auto"/>
              <w:rPr>
                <w:rFonts w:eastAsia="Times New Roman" w:cs="Arial"/>
                <w:color w:val="000000"/>
                <w:lang w:val="en-IE" w:eastAsia="en-IE"/>
              </w:rPr>
            </w:pPr>
            <w:r w:rsidRPr="00EB77AE">
              <w:rPr>
                <w:rFonts w:eastAsia="Times New Roman" w:cs="Arial"/>
                <w:color w:val="000000"/>
                <w:lang w:val="en-IE" w:eastAsia="en-IE"/>
              </w:rPr>
              <w:t>Recommended use of ZnO for the whole treatment period (kg/treatment)</w:t>
            </w:r>
          </w:p>
        </w:tc>
        <w:tc>
          <w:tcPr>
            <w:tcW w:w="1080" w:type="dxa"/>
            <w:tcBorders>
              <w:top w:val="nil"/>
              <w:left w:val="single" w:sz="8" w:space="0" w:color="auto"/>
              <w:bottom w:val="single" w:sz="8" w:space="0" w:color="auto"/>
              <w:right w:val="single" w:sz="8" w:space="0" w:color="auto"/>
            </w:tcBorders>
            <w:shd w:val="clear" w:color="000000" w:fill="FFFFFF"/>
            <w:vAlign w:val="center"/>
            <w:hideMark/>
          </w:tcPr>
          <w:p w14:paraId="5F8D178C"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0.0105</w:t>
            </w:r>
          </w:p>
        </w:tc>
      </w:tr>
      <w:tr w:rsidR="00EB77AE" w:rsidRPr="00EB77AE" w14:paraId="6CF4056A" w14:textId="77777777" w:rsidTr="00EB77AE">
        <w:trPr>
          <w:trHeight w:val="360"/>
          <w:jc w:val="center"/>
        </w:trPr>
        <w:tc>
          <w:tcPr>
            <w:tcW w:w="6941" w:type="dxa"/>
            <w:tcBorders>
              <w:top w:val="nil"/>
              <w:left w:val="single" w:sz="8" w:space="0" w:color="auto"/>
              <w:bottom w:val="dotted" w:sz="4" w:space="0" w:color="auto"/>
              <w:right w:val="nil"/>
            </w:tcBorders>
            <w:shd w:val="clear" w:color="000000" w:fill="FFFFFF"/>
            <w:vAlign w:val="center"/>
            <w:hideMark/>
          </w:tcPr>
          <w:p w14:paraId="58660CC3" w14:textId="77777777" w:rsidR="00EB77AE" w:rsidRPr="00EB77AE" w:rsidRDefault="00EB77AE" w:rsidP="00B4537B">
            <w:pPr>
              <w:spacing w:after="0" w:line="276" w:lineRule="auto"/>
              <w:rPr>
                <w:rFonts w:eastAsia="Times New Roman" w:cs="Arial"/>
                <w:color w:val="000000"/>
                <w:lang w:val="en-IE" w:eastAsia="en-IE"/>
              </w:rPr>
            </w:pPr>
            <w:r w:rsidRPr="00EB77AE">
              <w:rPr>
                <w:rFonts w:eastAsia="Times New Roman" w:cs="Arial"/>
                <w:color w:val="000000"/>
                <w:lang w:val="en-IE" w:eastAsia="en-IE"/>
              </w:rPr>
              <w:t>Price of creep with ZnO (£/kg)</w:t>
            </w:r>
          </w:p>
        </w:tc>
        <w:tc>
          <w:tcPr>
            <w:tcW w:w="1080" w:type="dxa"/>
            <w:tcBorders>
              <w:top w:val="nil"/>
              <w:left w:val="single" w:sz="8" w:space="0" w:color="auto"/>
              <w:bottom w:val="dotted" w:sz="4" w:space="0" w:color="auto"/>
              <w:right w:val="single" w:sz="8" w:space="0" w:color="auto"/>
            </w:tcBorders>
            <w:shd w:val="clear" w:color="000000" w:fill="FFFFFF"/>
            <w:vAlign w:val="center"/>
            <w:hideMark/>
          </w:tcPr>
          <w:p w14:paraId="5E047B1E"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0.4</w:t>
            </w:r>
          </w:p>
        </w:tc>
      </w:tr>
      <w:tr w:rsidR="00EB77AE" w:rsidRPr="00EB77AE" w14:paraId="738933E0" w14:textId="77777777" w:rsidTr="00EB77AE">
        <w:trPr>
          <w:trHeight w:val="360"/>
          <w:jc w:val="center"/>
        </w:trPr>
        <w:tc>
          <w:tcPr>
            <w:tcW w:w="6941" w:type="dxa"/>
            <w:tcBorders>
              <w:top w:val="nil"/>
              <w:left w:val="single" w:sz="8" w:space="0" w:color="auto"/>
              <w:bottom w:val="dotted" w:sz="4" w:space="0" w:color="auto"/>
              <w:right w:val="nil"/>
            </w:tcBorders>
            <w:shd w:val="clear" w:color="000000" w:fill="FFFFFF"/>
            <w:vAlign w:val="center"/>
            <w:hideMark/>
          </w:tcPr>
          <w:p w14:paraId="68809357" w14:textId="77777777" w:rsidR="00EB77AE" w:rsidRPr="00EB77AE" w:rsidRDefault="00EB77AE" w:rsidP="00B4537B">
            <w:pPr>
              <w:spacing w:after="0" w:line="276" w:lineRule="auto"/>
              <w:rPr>
                <w:rFonts w:eastAsia="Times New Roman" w:cs="Arial"/>
                <w:color w:val="000000"/>
                <w:lang w:val="en-IE" w:eastAsia="en-IE"/>
              </w:rPr>
            </w:pPr>
            <w:r w:rsidRPr="00EB77AE">
              <w:rPr>
                <w:rFonts w:eastAsia="Times New Roman" w:cs="Arial"/>
                <w:color w:val="000000"/>
                <w:lang w:val="en-IE" w:eastAsia="en-IE"/>
              </w:rPr>
              <w:t>Price of link with ZnO (£/kg)</w:t>
            </w:r>
          </w:p>
        </w:tc>
        <w:tc>
          <w:tcPr>
            <w:tcW w:w="1080" w:type="dxa"/>
            <w:tcBorders>
              <w:top w:val="nil"/>
              <w:left w:val="single" w:sz="8" w:space="0" w:color="auto"/>
              <w:bottom w:val="dotted" w:sz="4" w:space="0" w:color="auto"/>
              <w:right w:val="single" w:sz="8" w:space="0" w:color="auto"/>
            </w:tcBorders>
            <w:shd w:val="clear" w:color="000000" w:fill="FFFFFF"/>
            <w:vAlign w:val="center"/>
            <w:hideMark/>
          </w:tcPr>
          <w:p w14:paraId="27A156BC"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0.36</w:t>
            </w:r>
          </w:p>
        </w:tc>
      </w:tr>
      <w:tr w:rsidR="00EB77AE" w:rsidRPr="00EB77AE" w14:paraId="5642CC3A" w14:textId="77777777" w:rsidTr="00EB77AE">
        <w:trPr>
          <w:trHeight w:val="285"/>
          <w:jc w:val="center"/>
        </w:trPr>
        <w:tc>
          <w:tcPr>
            <w:tcW w:w="6941" w:type="dxa"/>
            <w:tcBorders>
              <w:top w:val="nil"/>
              <w:left w:val="single" w:sz="8" w:space="0" w:color="auto"/>
              <w:bottom w:val="dotted" w:sz="4" w:space="0" w:color="auto"/>
              <w:right w:val="nil"/>
            </w:tcBorders>
            <w:shd w:val="clear" w:color="000000" w:fill="FFFFFF"/>
            <w:vAlign w:val="center"/>
            <w:hideMark/>
          </w:tcPr>
          <w:p w14:paraId="71980073" w14:textId="77777777" w:rsidR="00EB77AE" w:rsidRPr="00EB77AE" w:rsidRDefault="00EB77AE" w:rsidP="00B4537B">
            <w:pPr>
              <w:spacing w:after="0" w:line="276" w:lineRule="auto"/>
              <w:rPr>
                <w:rFonts w:eastAsia="Times New Roman" w:cs="Arial"/>
                <w:color w:val="000000"/>
                <w:lang w:val="en-IE" w:eastAsia="en-IE"/>
              </w:rPr>
            </w:pPr>
            <w:r w:rsidRPr="00EB77AE">
              <w:rPr>
                <w:rFonts w:eastAsia="Times New Roman" w:cs="Arial"/>
                <w:color w:val="000000"/>
                <w:lang w:val="en-IE" w:eastAsia="en-IE"/>
              </w:rPr>
              <w:t>Price of creep without ZnO (£/kg)</w:t>
            </w:r>
          </w:p>
        </w:tc>
        <w:tc>
          <w:tcPr>
            <w:tcW w:w="1080" w:type="dxa"/>
            <w:tcBorders>
              <w:top w:val="nil"/>
              <w:left w:val="single" w:sz="8" w:space="0" w:color="auto"/>
              <w:bottom w:val="dotted" w:sz="4" w:space="0" w:color="auto"/>
              <w:right w:val="single" w:sz="8" w:space="0" w:color="auto"/>
            </w:tcBorders>
            <w:shd w:val="clear" w:color="000000" w:fill="FFFFFF"/>
            <w:vAlign w:val="center"/>
            <w:hideMark/>
          </w:tcPr>
          <w:p w14:paraId="6F562127"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0.39</w:t>
            </w:r>
          </w:p>
        </w:tc>
      </w:tr>
      <w:tr w:rsidR="00EB77AE" w:rsidRPr="00EB77AE" w14:paraId="6962CF9B" w14:textId="77777777" w:rsidTr="00EB77AE">
        <w:trPr>
          <w:trHeight w:val="285"/>
          <w:jc w:val="center"/>
        </w:trPr>
        <w:tc>
          <w:tcPr>
            <w:tcW w:w="6941" w:type="dxa"/>
            <w:tcBorders>
              <w:top w:val="nil"/>
              <w:left w:val="single" w:sz="8" w:space="0" w:color="auto"/>
              <w:bottom w:val="dotted" w:sz="4" w:space="0" w:color="auto"/>
              <w:right w:val="nil"/>
            </w:tcBorders>
            <w:shd w:val="clear" w:color="000000" w:fill="FFFFFF"/>
            <w:vAlign w:val="center"/>
            <w:hideMark/>
          </w:tcPr>
          <w:p w14:paraId="5BA1BF09" w14:textId="77777777" w:rsidR="00EB77AE" w:rsidRPr="00EB77AE" w:rsidRDefault="00EB77AE" w:rsidP="00B4537B">
            <w:pPr>
              <w:spacing w:after="0" w:line="276" w:lineRule="auto"/>
              <w:rPr>
                <w:rFonts w:eastAsia="Times New Roman" w:cs="Arial"/>
                <w:color w:val="000000"/>
                <w:lang w:val="en-IE" w:eastAsia="en-IE"/>
              </w:rPr>
            </w:pPr>
            <w:r w:rsidRPr="00EB77AE">
              <w:rPr>
                <w:rFonts w:eastAsia="Times New Roman" w:cs="Arial"/>
                <w:color w:val="000000"/>
                <w:lang w:val="en-IE" w:eastAsia="en-IE"/>
              </w:rPr>
              <w:t>Price of link without ZnO(£/kg)</w:t>
            </w:r>
          </w:p>
        </w:tc>
        <w:tc>
          <w:tcPr>
            <w:tcW w:w="1080" w:type="dxa"/>
            <w:tcBorders>
              <w:top w:val="nil"/>
              <w:left w:val="single" w:sz="8" w:space="0" w:color="auto"/>
              <w:bottom w:val="dotted" w:sz="4" w:space="0" w:color="auto"/>
              <w:right w:val="single" w:sz="8" w:space="0" w:color="auto"/>
            </w:tcBorders>
            <w:shd w:val="clear" w:color="000000" w:fill="FFFFFF"/>
            <w:vAlign w:val="center"/>
            <w:hideMark/>
          </w:tcPr>
          <w:p w14:paraId="672AA0AC"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0.35</w:t>
            </w:r>
          </w:p>
        </w:tc>
      </w:tr>
      <w:tr w:rsidR="00EB77AE" w:rsidRPr="00EB77AE" w14:paraId="1494BE97" w14:textId="77777777" w:rsidTr="00EB77AE">
        <w:trPr>
          <w:trHeight w:val="285"/>
          <w:jc w:val="center"/>
        </w:trPr>
        <w:tc>
          <w:tcPr>
            <w:tcW w:w="6941" w:type="dxa"/>
            <w:tcBorders>
              <w:top w:val="nil"/>
              <w:left w:val="single" w:sz="8" w:space="0" w:color="auto"/>
              <w:bottom w:val="dotted" w:sz="4" w:space="0" w:color="auto"/>
              <w:right w:val="nil"/>
            </w:tcBorders>
            <w:shd w:val="clear" w:color="000000" w:fill="FFFFFF"/>
            <w:vAlign w:val="center"/>
            <w:hideMark/>
          </w:tcPr>
          <w:p w14:paraId="0EC36772" w14:textId="77777777" w:rsidR="00EB77AE" w:rsidRPr="00EB77AE" w:rsidRDefault="00EB77AE" w:rsidP="00B4537B">
            <w:pPr>
              <w:spacing w:after="0" w:line="276" w:lineRule="auto"/>
              <w:rPr>
                <w:rFonts w:eastAsia="Times New Roman" w:cs="Arial"/>
                <w:color w:val="000000"/>
                <w:lang w:val="en-IE" w:eastAsia="en-IE"/>
              </w:rPr>
            </w:pPr>
            <w:r w:rsidRPr="00EB77AE">
              <w:rPr>
                <w:rFonts w:eastAsia="Times New Roman" w:cs="Arial"/>
                <w:color w:val="000000"/>
                <w:lang w:val="en-IE" w:eastAsia="en-IE"/>
              </w:rPr>
              <w:t>Quantity of creep (kg/treatment period)</w:t>
            </w:r>
          </w:p>
        </w:tc>
        <w:tc>
          <w:tcPr>
            <w:tcW w:w="1080" w:type="dxa"/>
            <w:tcBorders>
              <w:top w:val="nil"/>
              <w:left w:val="single" w:sz="8" w:space="0" w:color="auto"/>
              <w:bottom w:val="dotted" w:sz="4" w:space="0" w:color="auto"/>
              <w:right w:val="single" w:sz="8" w:space="0" w:color="auto"/>
            </w:tcBorders>
            <w:shd w:val="clear" w:color="000000" w:fill="FFFFFF"/>
            <w:vAlign w:val="center"/>
            <w:hideMark/>
          </w:tcPr>
          <w:p w14:paraId="796436BC"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3</w:t>
            </w:r>
          </w:p>
        </w:tc>
      </w:tr>
      <w:tr w:rsidR="00EB77AE" w:rsidRPr="00EB77AE" w14:paraId="56635FDC" w14:textId="77777777" w:rsidTr="00EB77AE">
        <w:trPr>
          <w:trHeight w:val="300"/>
          <w:jc w:val="center"/>
        </w:trPr>
        <w:tc>
          <w:tcPr>
            <w:tcW w:w="6941" w:type="dxa"/>
            <w:tcBorders>
              <w:top w:val="nil"/>
              <w:left w:val="single" w:sz="8" w:space="0" w:color="auto"/>
              <w:bottom w:val="single" w:sz="8" w:space="0" w:color="auto"/>
              <w:right w:val="nil"/>
            </w:tcBorders>
            <w:shd w:val="clear" w:color="000000" w:fill="FFFFFF"/>
            <w:vAlign w:val="center"/>
            <w:hideMark/>
          </w:tcPr>
          <w:p w14:paraId="296056BD" w14:textId="77777777" w:rsidR="00EB77AE" w:rsidRPr="00EB77AE" w:rsidRDefault="00EB77AE" w:rsidP="00B4537B">
            <w:pPr>
              <w:spacing w:after="0" w:line="276" w:lineRule="auto"/>
              <w:rPr>
                <w:rFonts w:eastAsia="Times New Roman" w:cs="Arial"/>
                <w:color w:val="000000"/>
                <w:lang w:val="en-IE" w:eastAsia="en-IE"/>
              </w:rPr>
            </w:pPr>
            <w:r w:rsidRPr="00EB77AE">
              <w:rPr>
                <w:rFonts w:eastAsia="Times New Roman" w:cs="Arial"/>
                <w:color w:val="000000"/>
                <w:lang w:val="en-IE" w:eastAsia="en-IE"/>
              </w:rPr>
              <w:t>Quantity of link (kg/treatment period)</w:t>
            </w:r>
          </w:p>
        </w:tc>
        <w:tc>
          <w:tcPr>
            <w:tcW w:w="1080" w:type="dxa"/>
            <w:tcBorders>
              <w:top w:val="nil"/>
              <w:left w:val="single" w:sz="8" w:space="0" w:color="auto"/>
              <w:bottom w:val="single" w:sz="8" w:space="0" w:color="auto"/>
              <w:right w:val="single" w:sz="8" w:space="0" w:color="auto"/>
            </w:tcBorders>
            <w:shd w:val="clear" w:color="000000" w:fill="FFFFFF"/>
            <w:vAlign w:val="center"/>
            <w:hideMark/>
          </w:tcPr>
          <w:p w14:paraId="6FEC46C1"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6</w:t>
            </w:r>
          </w:p>
        </w:tc>
      </w:tr>
      <w:tr w:rsidR="00EB77AE" w:rsidRPr="00EB77AE" w14:paraId="43C5E014" w14:textId="77777777" w:rsidTr="00EB77AE">
        <w:trPr>
          <w:trHeight w:val="285"/>
          <w:jc w:val="center"/>
        </w:trPr>
        <w:tc>
          <w:tcPr>
            <w:tcW w:w="6941" w:type="dxa"/>
            <w:tcBorders>
              <w:top w:val="nil"/>
              <w:left w:val="single" w:sz="8" w:space="0" w:color="auto"/>
              <w:bottom w:val="dotted" w:sz="4" w:space="0" w:color="auto"/>
              <w:right w:val="nil"/>
            </w:tcBorders>
            <w:shd w:val="clear" w:color="000000" w:fill="FFFFFF"/>
            <w:vAlign w:val="center"/>
            <w:hideMark/>
          </w:tcPr>
          <w:p w14:paraId="3D615D9A" w14:textId="77777777" w:rsidR="00EB77AE" w:rsidRPr="00EB77AE" w:rsidRDefault="00EB77AE" w:rsidP="00B4537B">
            <w:pPr>
              <w:spacing w:after="0" w:line="276" w:lineRule="auto"/>
              <w:rPr>
                <w:rFonts w:eastAsia="Times New Roman" w:cs="Arial"/>
                <w:color w:val="000000"/>
                <w:lang w:val="en-IE" w:eastAsia="en-IE"/>
              </w:rPr>
            </w:pPr>
            <w:r w:rsidRPr="00EB77AE">
              <w:rPr>
                <w:rFonts w:eastAsia="Times New Roman" w:cs="Arial"/>
                <w:color w:val="000000"/>
                <w:lang w:val="en-IE" w:eastAsia="en-IE"/>
              </w:rPr>
              <w:t>Price of vaccine (£/dose)</w:t>
            </w:r>
          </w:p>
        </w:tc>
        <w:tc>
          <w:tcPr>
            <w:tcW w:w="1080" w:type="dxa"/>
            <w:tcBorders>
              <w:top w:val="nil"/>
              <w:left w:val="single" w:sz="8" w:space="0" w:color="auto"/>
              <w:bottom w:val="dotted" w:sz="4" w:space="0" w:color="auto"/>
              <w:right w:val="single" w:sz="8" w:space="0" w:color="auto"/>
            </w:tcBorders>
            <w:shd w:val="clear" w:color="000000" w:fill="FFF2CC"/>
            <w:vAlign w:val="center"/>
            <w:hideMark/>
          </w:tcPr>
          <w:p w14:paraId="5B50BF40"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1</w:t>
            </w:r>
          </w:p>
        </w:tc>
      </w:tr>
      <w:tr w:rsidR="00EB77AE" w:rsidRPr="00EB77AE" w14:paraId="2963787E" w14:textId="77777777" w:rsidTr="00EB77AE">
        <w:trPr>
          <w:trHeight w:val="300"/>
          <w:jc w:val="center"/>
        </w:trPr>
        <w:tc>
          <w:tcPr>
            <w:tcW w:w="6941" w:type="dxa"/>
            <w:tcBorders>
              <w:top w:val="nil"/>
              <w:left w:val="single" w:sz="8" w:space="0" w:color="auto"/>
              <w:bottom w:val="single" w:sz="8" w:space="0" w:color="auto"/>
              <w:right w:val="nil"/>
            </w:tcBorders>
            <w:shd w:val="clear" w:color="000000" w:fill="FFFFFF"/>
            <w:vAlign w:val="center"/>
            <w:hideMark/>
          </w:tcPr>
          <w:p w14:paraId="19323356" w14:textId="77777777" w:rsidR="00EB77AE" w:rsidRPr="00EB77AE" w:rsidRDefault="00EB77AE" w:rsidP="00B4537B">
            <w:pPr>
              <w:spacing w:after="0" w:line="276" w:lineRule="auto"/>
              <w:rPr>
                <w:rFonts w:eastAsia="Times New Roman" w:cs="Arial"/>
                <w:color w:val="000000"/>
                <w:lang w:val="en-IE" w:eastAsia="en-IE"/>
              </w:rPr>
            </w:pPr>
            <w:r w:rsidRPr="00EB77AE">
              <w:rPr>
                <w:rFonts w:eastAsia="Times New Roman" w:cs="Arial"/>
                <w:color w:val="000000"/>
                <w:lang w:val="en-IE" w:eastAsia="en-IE"/>
              </w:rPr>
              <w:t xml:space="preserve">Quantity of vaccine (per dose) provided to a piglet during treatment period </w:t>
            </w:r>
          </w:p>
        </w:tc>
        <w:tc>
          <w:tcPr>
            <w:tcW w:w="1080" w:type="dxa"/>
            <w:tcBorders>
              <w:top w:val="nil"/>
              <w:left w:val="single" w:sz="8" w:space="0" w:color="auto"/>
              <w:bottom w:val="single" w:sz="8" w:space="0" w:color="auto"/>
              <w:right w:val="single" w:sz="8" w:space="0" w:color="auto"/>
            </w:tcBorders>
            <w:shd w:val="clear" w:color="000000" w:fill="FFF2CC"/>
            <w:vAlign w:val="center"/>
            <w:hideMark/>
          </w:tcPr>
          <w:p w14:paraId="35E83C71"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1</w:t>
            </w:r>
          </w:p>
        </w:tc>
      </w:tr>
      <w:tr w:rsidR="00EB77AE" w:rsidRPr="00EB77AE" w14:paraId="77628734" w14:textId="77777777" w:rsidTr="00EB77AE">
        <w:trPr>
          <w:trHeight w:val="300"/>
          <w:jc w:val="center"/>
        </w:trPr>
        <w:tc>
          <w:tcPr>
            <w:tcW w:w="6941" w:type="dxa"/>
            <w:tcBorders>
              <w:top w:val="nil"/>
              <w:left w:val="single" w:sz="8" w:space="0" w:color="auto"/>
              <w:bottom w:val="single" w:sz="8" w:space="0" w:color="auto"/>
              <w:right w:val="nil"/>
            </w:tcBorders>
            <w:shd w:val="clear" w:color="000000" w:fill="FFFFFF"/>
            <w:vAlign w:val="center"/>
            <w:hideMark/>
          </w:tcPr>
          <w:p w14:paraId="68125183" w14:textId="77777777" w:rsidR="00EB77AE" w:rsidRPr="00EB77AE" w:rsidRDefault="00EB77AE" w:rsidP="00B4537B">
            <w:pPr>
              <w:spacing w:after="0" w:line="276" w:lineRule="auto"/>
              <w:rPr>
                <w:rFonts w:eastAsia="Times New Roman" w:cs="Arial"/>
                <w:color w:val="000000"/>
                <w:lang w:val="en-IE" w:eastAsia="en-IE"/>
              </w:rPr>
            </w:pPr>
            <w:r w:rsidRPr="00EB77AE">
              <w:rPr>
                <w:rFonts w:eastAsia="Times New Roman" w:cs="Arial"/>
                <w:color w:val="000000"/>
                <w:lang w:val="en-IE" w:eastAsia="en-IE"/>
              </w:rPr>
              <w:t>Total costs per kg (£/kg) (including feeding costs associated with treatment period)</w:t>
            </w:r>
          </w:p>
        </w:tc>
        <w:tc>
          <w:tcPr>
            <w:tcW w:w="1080" w:type="dxa"/>
            <w:tcBorders>
              <w:top w:val="nil"/>
              <w:left w:val="single" w:sz="8" w:space="0" w:color="auto"/>
              <w:bottom w:val="nil"/>
              <w:right w:val="single" w:sz="8" w:space="0" w:color="auto"/>
            </w:tcBorders>
            <w:shd w:val="clear" w:color="000000" w:fill="FFFFFF"/>
            <w:vAlign w:val="center"/>
            <w:hideMark/>
          </w:tcPr>
          <w:p w14:paraId="21CE0355"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7.5</w:t>
            </w:r>
          </w:p>
        </w:tc>
      </w:tr>
      <w:tr w:rsidR="00EB77AE" w:rsidRPr="00EB77AE" w14:paraId="724157F8" w14:textId="77777777" w:rsidTr="00EB77AE">
        <w:trPr>
          <w:trHeight w:val="285"/>
          <w:jc w:val="center"/>
        </w:trPr>
        <w:tc>
          <w:tcPr>
            <w:tcW w:w="6941" w:type="dxa"/>
            <w:tcBorders>
              <w:top w:val="nil"/>
              <w:left w:val="single" w:sz="8" w:space="0" w:color="auto"/>
              <w:bottom w:val="dotted" w:sz="4" w:space="0" w:color="auto"/>
              <w:right w:val="nil"/>
            </w:tcBorders>
            <w:shd w:val="clear" w:color="000000" w:fill="FFFFFF"/>
            <w:vAlign w:val="center"/>
            <w:hideMark/>
          </w:tcPr>
          <w:p w14:paraId="19E9BFFE" w14:textId="77777777" w:rsidR="00EB77AE" w:rsidRPr="00EB77AE" w:rsidRDefault="00EB77AE" w:rsidP="00B4537B">
            <w:pPr>
              <w:spacing w:after="0" w:line="276" w:lineRule="auto"/>
              <w:jc w:val="left"/>
              <w:rPr>
                <w:rFonts w:eastAsia="Times New Roman" w:cs="Arial"/>
                <w:color w:val="000000"/>
                <w:lang w:val="en-IE" w:eastAsia="en-IE"/>
              </w:rPr>
            </w:pPr>
            <w:r w:rsidRPr="00EB77AE">
              <w:rPr>
                <w:rFonts w:eastAsia="Times New Roman" w:cs="Arial"/>
                <w:color w:val="000000"/>
                <w:lang w:val="en-IE" w:eastAsia="en-IE"/>
              </w:rPr>
              <w:t>Gross margin per piglet with old practice (£/piglet)</w:t>
            </w:r>
          </w:p>
        </w:tc>
        <w:tc>
          <w:tcPr>
            <w:tcW w:w="1080" w:type="dxa"/>
            <w:tcBorders>
              <w:top w:val="single" w:sz="8" w:space="0" w:color="auto"/>
              <w:left w:val="single" w:sz="8" w:space="0" w:color="auto"/>
              <w:bottom w:val="dotted" w:sz="4" w:space="0" w:color="auto"/>
              <w:right w:val="single" w:sz="8" w:space="0" w:color="auto"/>
            </w:tcBorders>
            <w:vAlign w:val="center"/>
            <w:hideMark/>
          </w:tcPr>
          <w:p w14:paraId="37772E8B"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20</w:t>
            </w:r>
          </w:p>
        </w:tc>
      </w:tr>
      <w:tr w:rsidR="00EB77AE" w:rsidRPr="00EB77AE" w14:paraId="428C8FB2" w14:textId="77777777" w:rsidTr="00EB77AE">
        <w:trPr>
          <w:trHeight w:val="300"/>
          <w:jc w:val="center"/>
        </w:trPr>
        <w:tc>
          <w:tcPr>
            <w:tcW w:w="6941" w:type="dxa"/>
            <w:tcBorders>
              <w:top w:val="nil"/>
              <w:left w:val="single" w:sz="8" w:space="0" w:color="auto"/>
              <w:bottom w:val="single" w:sz="8" w:space="0" w:color="auto"/>
              <w:right w:val="nil"/>
            </w:tcBorders>
            <w:shd w:val="clear" w:color="000000" w:fill="FFFFFF"/>
            <w:vAlign w:val="center"/>
            <w:hideMark/>
          </w:tcPr>
          <w:p w14:paraId="4FD8BE41" w14:textId="77777777" w:rsidR="00EB77AE" w:rsidRPr="00EB77AE" w:rsidRDefault="00EB77AE" w:rsidP="00B4537B">
            <w:pPr>
              <w:spacing w:after="0" w:line="276" w:lineRule="auto"/>
              <w:jc w:val="left"/>
              <w:rPr>
                <w:rFonts w:eastAsia="Times New Roman" w:cs="Arial"/>
                <w:color w:val="000000"/>
                <w:lang w:val="en-IE" w:eastAsia="en-IE"/>
              </w:rPr>
            </w:pPr>
            <w:r w:rsidRPr="00EB77AE">
              <w:rPr>
                <w:rFonts w:eastAsia="Times New Roman" w:cs="Arial"/>
                <w:color w:val="000000"/>
                <w:lang w:val="en-IE" w:eastAsia="en-IE"/>
              </w:rPr>
              <w:t>Gross margin per pig with new practice (£/piglet)</w:t>
            </w:r>
          </w:p>
        </w:tc>
        <w:tc>
          <w:tcPr>
            <w:tcW w:w="1080" w:type="dxa"/>
            <w:tcBorders>
              <w:top w:val="nil"/>
              <w:left w:val="single" w:sz="8" w:space="0" w:color="auto"/>
              <w:bottom w:val="single" w:sz="8" w:space="0" w:color="auto"/>
              <w:right w:val="single" w:sz="8" w:space="0" w:color="auto"/>
            </w:tcBorders>
            <w:vAlign w:val="center"/>
            <w:hideMark/>
          </w:tcPr>
          <w:p w14:paraId="49079283"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20.91</w:t>
            </w:r>
          </w:p>
        </w:tc>
      </w:tr>
      <w:tr w:rsidR="00EB77AE" w:rsidRPr="00EB77AE" w14:paraId="50AAB287" w14:textId="77777777" w:rsidTr="00EB77AE">
        <w:trPr>
          <w:trHeight w:val="300"/>
          <w:jc w:val="center"/>
        </w:trPr>
        <w:tc>
          <w:tcPr>
            <w:tcW w:w="6941" w:type="dxa"/>
            <w:tcBorders>
              <w:top w:val="nil"/>
              <w:left w:val="single" w:sz="8" w:space="0" w:color="auto"/>
              <w:bottom w:val="single" w:sz="8" w:space="0" w:color="auto"/>
              <w:right w:val="nil"/>
            </w:tcBorders>
            <w:shd w:val="clear" w:color="000000" w:fill="FFFFFF"/>
            <w:vAlign w:val="center"/>
            <w:hideMark/>
          </w:tcPr>
          <w:p w14:paraId="25716CEB" w14:textId="77777777" w:rsidR="00EB77AE" w:rsidRPr="00EB77AE" w:rsidRDefault="00EB77AE" w:rsidP="00B4537B">
            <w:pPr>
              <w:spacing w:after="0" w:line="276" w:lineRule="auto"/>
              <w:jc w:val="left"/>
              <w:rPr>
                <w:rFonts w:eastAsia="Times New Roman" w:cs="Arial"/>
                <w:color w:val="000000"/>
                <w:lang w:val="en-IE" w:eastAsia="en-IE"/>
              </w:rPr>
            </w:pPr>
            <w:r w:rsidRPr="00EB77AE">
              <w:rPr>
                <w:rFonts w:eastAsia="Times New Roman" w:cs="Arial"/>
                <w:color w:val="000000"/>
                <w:lang w:val="en-IE" w:eastAsia="en-IE"/>
              </w:rPr>
              <w:t>ROI (%)</w:t>
            </w:r>
          </w:p>
        </w:tc>
        <w:tc>
          <w:tcPr>
            <w:tcW w:w="1080" w:type="dxa"/>
            <w:tcBorders>
              <w:top w:val="nil"/>
              <w:left w:val="single" w:sz="8" w:space="0" w:color="auto"/>
              <w:bottom w:val="single" w:sz="8" w:space="0" w:color="auto"/>
              <w:right w:val="single" w:sz="8" w:space="0" w:color="auto"/>
            </w:tcBorders>
            <w:vAlign w:val="center"/>
            <w:hideMark/>
          </w:tcPr>
          <w:p w14:paraId="0B6C3144" w14:textId="77777777" w:rsidR="00EB77AE" w:rsidRPr="00EB77AE" w:rsidRDefault="00EB77AE" w:rsidP="00B4537B">
            <w:pPr>
              <w:spacing w:after="0" w:line="276" w:lineRule="auto"/>
              <w:jc w:val="center"/>
              <w:rPr>
                <w:rFonts w:eastAsia="Times New Roman" w:cs="Arial"/>
                <w:color w:val="000000"/>
                <w:lang w:val="en-IE" w:eastAsia="en-IE"/>
              </w:rPr>
            </w:pPr>
            <w:r w:rsidRPr="00EB77AE">
              <w:rPr>
                <w:rFonts w:eastAsia="Times New Roman" w:cs="Arial"/>
                <w:color w:val="000000"/>
                <w:lang w:val="en-IE" w:eastAsia="en-IE"/>
              </w:rPr>
              <w:t>-4.55</w:t>
            </w:r>
          </w:p>
        </w:tc>
      </w:tr>
    </w:tbl>
    <w:p w14:paraId="592B1BA3" w14:textId="77777777" w:rsidR="00CF2296" w:rsidRDefault="00CF2296" w:rsidP="00594AFB">
      <w:pPr>
        <w:spacing w:after="0" w:line="276" w:lineRule="auto"/>
        <w:textAlignment w:val="baseline"/>
        <w:rPr>
          <w:rFonts w:eastAsia="Arial" w:cs="Arial"/>
          <w:color w:val="000000" w:themeColor="text1"/>
        </w:rPr>
      </w:pPr>
    </w:p>
    <w:p w14:paraId="5331A88F" w14:textId="7B0C3608" w:rsidR="00276D09" w:rsidRDefault="0072784B" w:rsidP="00B4537B">
      <w:pPr>
        <w:spacing w:line="276" w:lineRule="auto"/>
      </w:pPr>
      <w:r>
        <w:t xml:space="preserve">The figures displayed in </w:t>
      </w:r>
      <w:r w:rsidR="00033AB5">
        <w:fldChar w:fldCharType="begin"/>
      </w:r>
      <w:r w:rsidR="00033AB5">
        <w:instrText xml:space="preserve"> REF _Ref119012765 \h </w:instrText>
      </w:r>
      <w:r w:rsidR="00B4537B">
        <w:instrText xml:space="preserve"> \* MERGEFORMAT </w:instrText>
      </w:r>
      <w:r w:rsidR="00033AB5">
        <w:fldChar w:fldCharType="separate"/>
      </w:r>
      <w:r w:rsidR="00033AB5" w:rsidRPr="00EB77AE">
        <w:rPr>
          <w:b/>
          <w:bCs/>
        </w:rPr>
        <w:t xml:space="preserve">Table </w:t>
      </w:r>
      <w:r w:rsidR="00033AB5">
        <w:rPr>
          <w:b/>
          <w:bCs/>
          <w:noProof/>
        </w:rPr>
        <w:t>8</w:t>
      </w:r>
      <w:r w:rsidR="00033AB5">
        <w:fldChar w:fldCharType="end"/>
      </w:r>
      <w:r w:rsidR="00033AB5">
        <w:t xml:space="preserve"> </w:t>
      </w:r>
      <w:r>
        <w:t>are a product of a</w:t>
      </w:r>
      <w:r w:rsidR="00276D09">
        <w:t xml:space="preserve"> ROI estimation</w:t>
      </w:r>
      <w:r>
        <w:t xml:space="preserve"> exercise made with the assumptions made above.</w:t>
      </w:r>
    </w:p>
    <w:p w14:paraId="71F5F8CA" w14:textId="372FAD7D" w:rsidR="00937C35" w:rsidRDefault="00937C35" w:rsidP="00B4537B">
      <w:pPr>
        <w:spacing w:line="276" w:lineRule="auto"/>
      </w:pPr>
      <w:r w:rsidRPr="00EB77AE">
        <w:rPr>
          <w:rFonts w:eastAsia="Arial" w:cs="Arial"/>
          <w:color w:val="000000" w:themeColor="text1"/>
        </w:rPr>
        <w:t>To better appreciate these figures and to simulate other scenarios (price changes, different growth rates, etc) please refer to the calculator prepared during this project.</w:t>
      </w:r>
    </w:p>
    <w:p w14:paraId="5BC29233" w14:textId="7FB591F1" w:rsidR="0072038D" w:rsidRDefault="0072038D" w:rsidP="00B4537B">
      <w:pPr>
        <w:spacing w:line="276" w:lineRule="auto"/>
        <w:rPr>
          <w:rFonts w:eastAsia="Arial" w:cs="Arial"/>
          <w:b/>
          <w:bCs/>
        </w:rPr>
      </w:pPr>
      <w:r w:rsidRPr="0DC6835F">
        <w:rPr>
          <w:rFonts w:eastAsia="Arial" w:cs="Arial"/>
          <w:b/>
          <w:bCs/>
        </w:rPr>
        <w:t>5. How can I do it well?</w:t>
      </w:r>
    </w:p>
    <w:p w14:paraId="10D46F02" w14:textId="085A527A" w:rsidR="00762091" w:rsidRDefault="00762091" w:rsidP="00B4537B">
      <w:pPr>
        <w:spacing w:line="276" w:lineRule="auto"/>
        <w:rPr>
          <w:rFonts w:eastAsia="Arial" w:cs="Arial"/>
        </w:rPr>
      </w:pPr>
      <w:r>
        <w:rPr>
          <w:rFonts w:eastAsia="Arial" w:cs="Arial"/>
        </w:rPr>
        <w:t xml:space="preserve">Choose the vaccines after a careful diagnostic approach </w:t>
      </w:r>
      <w:r w:rsidR="0364D37C" w:rsidRPr="714A5FE6">
        <w:rPr>
          <w:rFonts w:eastAsia="Arial" w:cs="Arial"/>
        </w:rPr>
        <w:t>has been</w:t>
      </w:r>
      <w:r>
        <w:rPr>
          <w:rFonts w:eastAsia="Arial" w:cs="Arial"/>
        </w:rPr>
        <w:t xml:space="preserve"> performed and a positive diagnosis achieved. </w:t>
      </w:r>
      <w:r w:rsidR="006E019B">
        <w:rPr>
          <w:rFonts w:eastAsia="Arial" w:cs="Arial"/>
        </w:rPr>
        <w:t xml:space="preserve">Make sure the vaccination programme is </w:t>
      </w:r>
      <w:r w:rsidR="6707CDA5" w:rsidRPr="714A5FE6">
        <w:rPr>
          <w:rFonts w:eastAsia="Arial" w:cs="Arial"/>
        </w:rPr>
        <w:t>practicable</w:t>
      </w:r>
      <w:r w:rsidR="006E019B">
        <w:rPr>
          <w:rFonts w:eastAsia="Arial" w:cs="Arial"/>
        </w:rPr>
        <w:t xml:space="preserve"> on your farm and brief the staff involved.</w:t>
      </w:r>
    </w:p>
    <w:p w14:paraId="476833B8" w14:textId="6C1ED766" w:rsidR="00762091" w:rsidRDefault="00762091" w:rsidP="00B4537B">
      <w:pPr>
        <w:spacing w:line="276" w:lineRule="auto"/>
        <w:rPr>
          <w:rFonts w:eastAsia="Arial" w:cs="Arial"/>
        </w:rPr>
      </w:pPr>
      <w:r>
        <w:rPr>
          <w:rFonts w:eastAsia="Arial" w:cs="Arial"/>
        </w:rPr>
        <w:t xml:space="preserve">Vaccination success depends on many factors. Vaccination storage and correct administration (technique) are essential. </w:t>
      </w:r>
      <w:r w:rsidR="006E019B">
        <w:rPr>
          <w:rFonts w:eastAsia="Arial" w:cs="Arial"/>
        </w:rPr>
        <w:t>Only vaccinate healthy sows and pigs.</w:t>
      </w:r>
      <w:r w:rsidR="00607B2D">
        <w:rPr>
          <w:rFonts w:eastAsia="Arial" w:cs="Arial"/>
        </w:rPr>
        <w:t xml:space="preserve"> </w:t>
      </w:r>
      <w:r w:rsidR="00120935">
        <w:rPr>
          <w:rFonts w:eastAsia="Arial" w:cs="Arial"/>
        </w:rPr>
        <w:t xml:space="preserve">Make sure staff knowledge </w:t>
      </w:r>
      <w:r w:rsidR="0B697B23" w:rsidRPr="714A5FE6">
        <w:rPr>
          <w:rFonts w:eastAsia="Arial" w:cs="Arial"/>
        </w:rPr>
        <w:t>about</w:t>
      </w:r>
      <w:r w:rsidR="00607B2D">
        <w:rPr>
          <w:rFonts w:eastAsia="Arial" w:cs="Arial"/>
        </w:rPr>
        <w:t xml:space="preserve"> vaccination best practices </w:t>
      </w:r>
      <w:r w:rsidR="00120935">
        <w:rPr>
          <w:rFonts w:eastAsia="Arial" w:cs="Arial"/>
        </w:rPr>
        <w:t>is refreshed regularly.</w:t>
      </w:r>
    </w:p>
    <w:p w14:paraId="763A6348" w14:textId="22F446D6" w:rsidR="00C73E0F" w:rsidRDefault="00C73E0F" w:rsidP="00B4537B">
      <w:pPr>
        <w:spacing w:line="276" w:lineRule="auto"/>
        <w:rPr>
          <w:rFonts w:eastAsia="Arial" w:cs="Arial"/>
        </w:rPr>
      </w:pPr>
      <w:r>
        <w:rPr>
          <w:rFonts w:eastAsia="Arial" w:cs="Arial"/>
        </w:rPr>
        <w:t xml:space="preserve">Make sure to follow the vaccine manufacturer’s directions and beware that vaccination timing may limit its effectiveness. Specifically, you need to allow sufficient time between vaccination and weaning so that pigs can develop an adequate immune response and be prepared to fight-off infections post-weaning. </w:t>
      </w:r>
    </w:p>
    <w:p w14:paraId="73ACD5FD" w14:textId="7C399CB9" w:rsidR="00762091" w:rsidRPr="00762091" w:rsidRDefault="00762091" w:rsidP="00B4537B">
      <w:pPr>
        <w:spacing w:line="276" w:lineRule="auto"/>
      </w:pPr>
      <w:r w:rsidRPr="00762091">
        <w:rPr>
          <w:rFonts w:eastAsia="Arial" w:cs="Arial"/>
        </w:rPr>
        <w:t xml:space="preserve">If you are administering live vaccines to piglets, make sure antibiotics are not administered to the pigs in the days before and after the live vaccine was </w:t>
      </w:r>
      <w:r w:rsidR="50C7A3F1" w:rsidRPr="714A5FE6">
        <w:rPr>
          <w:rFonts w:eastAsia="Arial" w:cs="Arial"/>
        </w:rPr>
        <w:t>given</w:t>
      </w:r>
      <w:r w:rsidRPr="00762091">
        <w:rPr>
          <w:rFonts w:eastAsia="Arial" w:cs="Arial"/>
        </w:rPr>
        <w:t xml:space="preserve">. </w:t>
      </w:r>
    </w:p>
    <w:p w14:paraId="0921D2AA" w14:textId="7CA9F0C8" w:rsidR="0072038D" w:rsidRDefault="0072038D" w:rsidP="00B4537B">
      <w:pPr>
        <w:spacing w:line="276" w:lineRule="auto"/>
        <w:rPr>
          <w:rFonts w:eastAsia="Arial" w:cs="Arial"/>
          <w:b/>
          <w:bCs/>
        </w:rPr>
      </w:pPr>
      <w:r w:rsidRPr="0DC6835F">
        <w:rPr>
          <w:rFonts w:eastAsia="Arial" w:cs="Arial"/>
          <w:b/>
          <w:bCs/>
        </w:rPr>
        <w:t>6. How strong is the evidence?</w:t>
      </w:r>
    </w:p>
    <w:p w14:paraId="1E87160E" w14:textId="13A1791A" w:rsidR="004B2793" w:rsidRDefault="004B2793" w:rsidP="00B4537B">
      <w:pPr>
        <w:spacing w:line="276" w:lineRule="auto"/>
      </w:pPr>
      <w:r>
        <w:t xml:space="preserve">The evidence available is high or very high. There are many studies testing the efficacy of piglet vaccines targeting pathogenic </w:t>
      </w:r>
      <w:r w:rsidR="00520C77" w:rsidRPr="00520C77">
        <w:rPr>
          <w:i/>
          <w:iCs/>
        </w:rPr>
        <w:t>E. coli</w:t>
      </w:r>
      <w:r>
        <w:t xml:space="preserve"> under commercial and research settings. Empirically,</w:t>
      </w:r>
      <w:r w:rsidR="059E7EBC">
        <w:t xml:space="preserve"> </w:t>
      </w:r>
      <w:r w:rsidR="60A22D43">
        <w:t>it</w:t>
      </w:r>
      <w:r>
        <w:t xml:space="preserve"> is well known that </w:t>
      </w:r>
      <w:r w:rsidR="00B47E4C">
        <w:t xml:space="preserve">vaccination to control </w:t>
      </w:r>
      <w:r w:rsidR="0085634F">
        <w:t>PWD</w:t>
      </w:r>
      <w:r w:rsidR="00B47E4C">
        <w:t xml:space="preserve"> caused by pathogenic </w:t>
      </w:r>
      <w:r w:rsidR="00520C77" w:rsidRPr="00520C77">
        <w:rPr>
          <w:i/>
          <w:iCs/>
        </w:rPr>
        <w:t>E. coli</w:t>
      </w:r>
      <w:r w:rsidR="00B47E4C">
        <w:t xml:space="preserve"> is effective. </w:t>
      </w:r>
    </w:p>
    <w:p w14:paraId="719B76A2" w14:textId="77777777" w:rsidR="0072038D" w:rsidRDefault="0072038D" w:rsidP="00B4537B">
      <w:pPr>
        <w:spacing w:line="276" w:lineRule="auto"/>
      </w:pPr>
      <w:r w:rsidRPr="0DC6835F">
        <w:rPr>
          <w:rFonts w:eastAsia="Arial" w:cs="Arial"/>
          <w:b/>
          <w:bCs/>
        </w:rPr>
        <w:t>7. Where can I find further information?</w:t>
      </w:r>
    </w:p>
    <w:p w14:paraId="4C9EAF00" w14:textId="79D0BE5F" w:rsidR="00970291" w:rsidRDefault="00970291" w:rsidP="00B4537B">
      <w:pPr>
        <w:spacing w:line="276" w:lineRule="auto"/>
      </w:pPr>
      <w:r w:rsidRPr="00970291">
        <w:t xml:space="preserve">The best source of information regarding </w:t>
      </w:r>
      <w:r>
        <w:t>vaccination</w:t>
      </w:r>
      <w:r w:rsidRPr="00970291">
        <w:t xml:space="preserve"> to </w:t>
      </w:r>
      <w:r>
        <w:t>prevent</w:t>
      </w:r>
      <w:r w:rsidRPr="00970291">
        <w:t xml:space="preserve"> PWD is your veterinarian. Please consult your </w:t>
      </w:r>
      <w:r w:rsidR="00443B0B">
        <w:t xml:space="preserve">veterinarian </w:t>
      </w:r>
      <w:r w:rsidRPr="00970291">
        <w:t xml:space="preserve">to discuss </w:t>
      </w:r>
      <w:r>
        <w:t>vaccination protocols</w:t>
      </w:r>
      <w:r w:rsidRPr="00970291">
        <w:t xml:space="preserve"> on farm. Further information may be found in the labels of the </w:t>
      </w:r>
      <w:r>
        <w:t xml:space="preserve">vaccine </w:t>
      </w:r>
      <w:r w:rsidRPr="00970291">
        <w:t xml:space="preserve">products purchased. </w:t>
      </w:r>
    </w:p>
    <w:p w14:paraId="39863B0D" w14:textId="34AF83A8" w:rsidR="00970291" w:rsidRPr="00970291" w:rsidRDefault="00970291" w:rsidP="00B4537B">
      <w:pPr>
        <w:spacing w:line="276" w:lineRule="auto"/>
      </w:pPr>
      <w:r>
        <w:t xml:space="preserve">Some pharmaceutical companies offer diagnostic testing to identify the different pathogens and strains involved in </w:t>
      </w:r>
      <w:r w:rsidR="0085634F">
        <w:t>PWD</w:t>
      </w:r>
      <w:r>
        <w:t xml:space="preserve"> on farm. This article discusses the need to diagnose disease to better create a prevention programme.</w:t>
      </w:r>
    </w:p>
    <w:p w14:paraId="5FA13437" w14:textId="4017157E" w:rsidR="00970291" w:rsidRDefault="001C6F1A" w:rsidP="00B4537B">
      <w:pPr>
        <w:pStyle w:val="ListParagraph"/>
        <w:numPr>
          <w:ilvl w:val="0"/>
          <w:numId w:val="38"/>
        </w:numPr>
        <w:spacing w:line="276" w:lineRule="auto"/>
      </w:pPr>
      <w:hyperlink r:id="rId129" w:history="1">
        <w:r w:rsidR="00970291">
          <w:rPr>
            <w:rStyle w:val="Hyperlink"/>
          </w:rPr>
          <w:t>Vaccination can help pig producers manage post-weaning diarrhoea (PWD) without zinc oxide | The Scottish Farmer</w:t>
        </w:r>
      </w:hyperlink>
    </w:p>
    <w:p w14:paraId="50A062FB" w14:textId="6B7E3CC5" w:rsidR="00970291" w:rsidRDefault="00970291" w:rsidP="00B4537B">
      <w:pPr>
        <w:spacing w:after="0" w:line="276" w:lineRule="auto"/>
      </w:pPr>
      <w:r>
        <w:t xml:space="preserve">Here is another interesting article mentioning vaccination against </w:t>
      </w:r>
      <w:r w:rsidR="00520C77" w:rsidRPr="00520C77">
        <w:rPr>
          <w:i/>
          <w:iCs/>
        </w:rPr>
        <w:t>E. coli</w:t>
      </w:r>
      <w:r>
        <w:t>:</w:t>
      </w:r>
    </w:p>
    <w:p w14:paraId="74230B80" w14:textId="24C6CFB2" w:rsidR="0072038D" w:rsidRPr="00532B67" w:rsidRDefault="001C6F1A" w:rsidP="00B4537B">
      <w:pPr>
        <w:pStyle w:val="ListParagraph"/>
        <w:numPr>
          <w:ilvl w:val="0"/>
          <w:numId w:val="38"/>
        </w:numPr>
        <w:spacing w:after="0" w:line="276" w:lineRule="auto"/>
        <w:rPr>
          <w:rFonts w:eastAsia="Arial" w:cs="Arial"/>
        </w:rPr>
      </w:pPr>
      <w:hyperlink r:id="rId130" w:history="1">
        <w:r w:rsidR="00970291">
          <w:rPr>
            <w:rStyle w:val="Hyperlink"/>
          </w:rPr>
          <w:t xml:space="preserve">Tackle post-weaning </w:t>
        </w:r>
        <w:r w:rsidR="00520C77" w:rsidRPr="00532B67">
          <w:rPr>
            <w:rStyle w:val="Hyperlink"/>
            <w:i/>
            <w:iCs/>
          </w:rPr>
          <w:t>E. coli</w:t>
        </w:r>
        <w:r w:rsidR="00970291">
          <w:rPr>
            <w:rStyle w:val="Hyperlink"/>
          </w:rPr>
          <w:t xml:space="preserve"> issues with aggressive cleaning, vaccination | The Pig Site</w:t>
        </w:r>
      </w:hyperlink>
      <w:r w:rsidR="0072038D">
        <w:br/>
      </w:r>
    </w:p>
    <w:p w14:paraId="7F7D2801" w14:textId="74644EE0" w:rsidR="0072038D" w:rsidRPr="000D23CF" w:rsidRDefault="0072038D" w:rsidP="00B4537B">
      <w:pPr>
        <w:spacing w:line="276" w:lineRule="auto"/>
        <w:rPr>
          <w:b/>
          <w:bCs/>
        </w:rPr>
      </w:pPr>
      <w:r w:rsidRPr="000D23CF">
        <w:rPr>
          <w:b/>
          <w:bCs/>
        </w:rPr>
        <w:t>References</w:t>
      </w:r>
    </w:p>
    <w:p w14:paraId="4732EF85" w14:textId="4B8966B5" w:rsidR="006E019B" w:rsidRDefault="006E019B" w:rsidP="00B4537B">
      <w:pPr>
        <w:pStyle w:val="ListParagraph"/>
        <w:numPr>
          <w:ilvl w:val="0"/>
          <w:numId w:val="15"/>
        </w:numPr>
        <w:spacing w:line="276" w:lineRule="auto"/>
      </w:pPr>
      <w:r w:rsidRPr="006E019B">
        <w:t>Melkebeek, V., Goddeeris, B. M., &amp; Cox, E. (2013). ETEC vaccination in pigs. Vet Immunol Immunopathol, 152(1-2), 37-42. doi:10.1016/j.vetimm.2012.09.024</w:t>
      </w:r>
    </w:p>
    <w:p w14:paraId="67AF4785" w14:textId="77777777" w:rsidR="00E62E89" w:rsidRDefault="006E019B" w:rsidP="00B4537B">
      <w:pPr>
        <w:pStyle w:val="ListParagraph"/>
        <w:numPr>
          <w:ilvl w:val="0"/>
          <w:numId w:val="15"/>
        </w:numPr>
        <w:spacing w:line="276" w:lineRule="auto"/>
      </w:pPr>
      <w:r w:rsidRPr="006E019B">
        <w:t>Fairbrother, J. M., &amp; Nadeau, É. (2019). Colibacillosis. In Diseases of Swine (pp. 807-834).</w:t>
      </w:r>
    </w:p>
    <w:p w14:paraId="5859CB80" w14:textId="7614DD5E" w:rsidR="00E62E89" w:rsidRPr="00E62E89" w:rsidRDefault="00E62E89" w:rsidP="00B4537B">
      <w:pPr>
        <w:pStyle w:val="ListParagraph"/>
        <w:numPr>
          <w:ilvl w:val="0"/>
          <w:numId w:val="15"/>
        </w:numPr>
        <w:spacing w:line="276" w:lineRule="auto"/>
        <w:rPr>
          <w:rFonts w:cs="Arial"/>
        </w:rPr>
      </w:pPr>
      <w:r w:rsidRPr="00E62E89">
        <w:rPr>
          <w:lang w:val="pt-PT"/>
        </w:rPr>
        <w:t xml:space="preserve">Correa, F., Luise, D., Amatucci, L., Palumbo, F., Virdis, S., Negrini, C., . . . </w:t>
      </w:r>
      <w:r w:rsidRPr="004916C7">
        <w:t xml:space="preserve">Trevisi, P. (2022). Effect of an </w:t>
      </w:r>
      <w:r w:rsidR="00520C77" w:rsidRPr="00520C77">
        <w:rPr>
          <w:i/>
          <w:iCs/>
        </w:rPr>
        <w:t>Escherichia coli</w:t>
      </w:r>
      <w:r w:rsidRPr="004916C7">
        <w:t xml:space="preserve"> F4/F18 bivalent oral live vaccine on gut health and </w:t>
      </w:r>
      <w:r w:rsidRPr="00E62E89">
        <w:rPr>
          <w:rFonts w:cs="Arial"/>
        </w:rPr>
        <w:t>performance of healthy weaned pigs. Animal, 16(11), 100654. doi:https://doi.org/10.1016/j.animal.2022.100654</w:t>
      </w:r>
    </w:p>
    <w:p w14:paraId="6268722A" w14:textId="0E6D0BEF" w:rsidR="00E62E89" w:rsidRPr="00E62E89" w:rsidRDefault="00E62E89" w:rsidP="00B4537B">
      <w:pPr>
        <w:pStyle w:val="ListParagraph"/>
        <w:numPr>
          <w:ilvl w:val="0"/>
          <w:numId w:val="15"/>
        </w:numPr>
        <w:spacing w:line="276" w:lineRule="auto"/>
        <w:rPr>
          <w:rFonts w:cs="Arial"/>
        </w:rPr>
      </w:pPr>
      <w:r w:rsidRPr="00E62E89">
        <w:rPr>
          <w:rFonts w:cs="Arial"/>
          <w:lang w:val="en-IE"/>
        </w:rPr>
        <w:t xml:space="preserve">Nadeau, É., Fairbrother, J. M., Zentek, J., Bélanger, L., Tremblay, D., Tremblay, C. L., . . . Hidalgo, Á. (2017). Efficacy of a single oral dose of a live bivalent </w:t>
      </w:r>
      <w:r w:rsidR="00520C77" w:rsidRPr="00520C77">
        <w:rPr>
          <w:rFonts w:cs="Arial"/>
          <w:i/>
          <w:iCs/>
          <w:lang w:val="en-IE"/>
        </w:rPr>
        <w:t>E. coli</w:t>
      </w:r>
      <w:r w:rsidRPr="00E62E89">
        <w:rPr>
          <w:rFonts w:cs="Arial"/>
          <w:lang w:val="en-IE"/>
        </w:rPr>
        <w:t xml:space="preserve"> vaccine against post-weaning diarrhea due to F4 and F18-positive enterotoxigenic </w:t>
      </w:r>
      <w:r w:rsidR="00520C77" w:rsidRPr="00520C77">
        <w:rPr>
          <w:rFonts w:cs="Arial"/>
          <w:i/>
          <w:iCs/>
          <w:lang w:val="en-IE"/>
        </w:rPr>
        <w:t>E. coli</w:t>
      </w:r>
      <w:r w:rsidRPr="00E62E89">
        <w:rPr>
          <w:rFonts w:cs="Arial"/>
          <w:lang w:val="en-IE"/>
        </w:rPr>
        <w:t xml:space="preserve">. </w:t>
      </w:r>
      <w:r w:rsidRPr="00E62E89">
        <w:rPr>
          <w:rFonts w:cs="Arial"/>
          <w:i/>
          <w:iCs/>
          <w:lang w:val="en-IE"/>
        </w:rPr>
        <w:t>The Veterinary Journal, 226</w:t>
      </w:r>
      <w:r w:rsidRPr="00E62E89">
        <w:rPr>
          <w:rFonts w:cs="Arial"/>
          <w:lang w:val="en-IE"/>
        </w:rPr>
        <w:t>, 32-39. doi:</w:t>
      </w:r>
      <w:hyperlink r:id="rId131" w:history="1">
        <w:r w:rsidRPr="00E62E89">
          <w:rPr>
            <w:rFonts w:cs="Arial"/>
            <w:lang w:val="en-IE"/>
          </w:rPr>
          <w:t>https://doi.org/10.1016/j.tvjl.2017.07.004</w:t>
        </w:r>
      </w:hyperlink>
    </w:p>
    <w:p w14:paraId="21C80A0C" w14:textId="4A57B339" w:rsidR="00E62E89" w:rsidRDefault="00E62E89" w:rsidP="00B4537B">
      <w:pPr>
        <w:spacing w:line="276" w:lineRule="auto"/>
        <w:sectPr w:rsidR="00E62E89" w:rsidSect="00055422">
          <w:headerReference w:type="default" r:id="rId132"/>
          <w:pgSz w:w="12240" w:h="15840"/>
          <w:pgMar w:top="1440" w:right="1440" w:bottom="1440" w:left="1440" w:header="720" w:footer="720" w:gutter="0"/>
          <w:cols w:space="720"/>
          <w:titlePg/>
          <w:docGrid w:linePitch="360"/>
        </w:sectPr>
      </w:pPr>
    </w:p>
    <w:p w14:paraId="4ADD1DA3" w14:textId="30CF16A9" w:rsidR="0072038D" w:rsidRDefault="0072038D" w:rsidP="00B4537B">
      <w:pPr>
        <w:pStyle w:val="Heading3"/>
        <w:spacing w:line="276" w:lineRule="auto"/>
        <w:rPr>
          <w:i/>
          <w:iCs/>
        </w:rPr>
      </w:pPr>
      <w:bookmarkStart w:id="320" w:name="_Toc124787547"/>
      <w:r>
        <w:t xml:space="preserve">Antibiotic usage for </w:t>
      </w:r>
      <w:r w:rsidR="00520C77" w:rsidRPr="00520C77">
        <w:rPr>
          <w:i/>
          <w:iCs/>
        </w:rPr>
        <w:t>E. coli</w:t>
      </w:r>
      <w:bookmarkEnd w:id="320"/>
    </w:p>
    <w:p w14:paraId="13A5119C" w14:textId="77777777" w:rsidR="0090392E" w:rsidRPr="0090392E" w:rsidRDefault="0090392E" w:rsidP="0090392E"/>
    <w:p w14:paraId="1FC6DD52" w14:textId="77777777" w:rsidR="0072038D" w:rsidRPr="000D23CF" w:rsidRDefault="0072038D" w:rsidP="00B4537B">
      <w:pPr>
        <w:spacing w:line="276" w:lineRule="auto"/>
        <w:rPr>
          <w:b/>
          <w:bCs/>
        </w:rPr>
      </w:pPr>
      <w:r w:rsidRPr="000D23CF">
        <w:rPr>
          <w:b/>
          <w:bCs/>
        </w:rPr>
        <w:t>Impact summary</w:t>
      </w:r>
    </w:p>
    <w:p w14:paraId="08D2F1A4" w14:textId="09340F4B" w:rsidR="00A658F3" w:rsidRDefault="7DA75D02" w:rsidP="00B4537B">
      <w:pPr>
        <w:spacing w:line="276" w:lineRule="auto"/>
      </w:pPr>
      <w:r>
        <w:t>In the</w:t>
      </w:r>
      <w:r w:rsidR="77BC62DE">
        <w:t xml:space="preserve"> </w:t>
      </w:r>
      <w:r>
        <w:t xml:space="preserve">past, </w:t>
      </w:r>
      <w:r w:rsidR="139E43DC">
        <w:t>a</w:t>
      </w:r>
      <w:r w:rsidR="30219CFF">
        <w:t>ntibiotic</w:t>
      </w:r>
      <w:r w:rsidR="00A658F3">
        <w:t xml:space="preserve"> usage </w:t>
      </w:r>
      <w:r w:rsidR="2A840A6B">
        <w:t>wa</w:t>
      </w:r>
      <w:r w:rsidR="30219CFF">
        <w:t>s</w:t>
      </w:r>
      <w:r w:rsidR="00A658F3">
        <w:t xml:space="preserve"> the </w:t>
      </w:r>
      <w:r w:rsidR="1868E0D9">
        <w:t>standard</w:t>
      </w:r>
      <w:r w:rsidR="00A658F3">
        <w:t xml:space="preserve"> approach to treat </w:t>
      </w:r>
      <w:r w:rsidR="0085634F">
        <w:t>PWD</w:t>
      </w:r>
      <w:r w:rsidR="00A658F3">
        <w:t>. However, with the threat of antibiotic resistance and the restrictions to their use, alternatives to antibiotic usage have been pursued. Antibiotics are typically administered in-feed or in water to affected batches. Historically, anti</w:t>
      </w:r>
      <w:r w:rsidR="005F42A0">
        <w:t>biotics</w:t>
      </w:r>
      <w:r w:rsidR="00A658F3">
        <w:t xml:space="preserve"> that reach therapeutic concentrations in the small intestine such as amoxicillin and clavulanic acid, fluoroquinolones, cephalosporins, apramycin, ceftiofur, neomycin, or trimethoprim have been used.</w:t>
      </w:r>
      <w:r w:rsidR="00E60FB6">
        <w:t xml:space="preserve"> Antibiotics critically important to human medicine such as f</w:t>
      </w:r>
      <w:r w:rsidR="00A658F3">
        <w:t>luoroquinolones and cephalosporins of 3</w:t>
      </w:r>
      <w:r w:rsidR="00A658F3" w:rsidRPr="00CD04FF">
        <w:rPr>
          <w:vertAlign w:val="superscript"/>
        </w:rPr>
        <w:t>rd</w:t>
      </w:r>
      <w:r w:rsidR="00A658F3">
        <w:t xml:space="preserve"> and 4</w:t>
      </w:r>
      <w:r w:rsidR="00A658F3" w:rsidRPr="003A20D9">
        <w:rPr>
          <w:vertAlign w:val="superscript"/>
        </w:rPr>
        <w:t>th</w:t>
      </w:r>
      <w:r w:rsidR="00A658F3">
        <w:t xml:space="preserve"> generation must be used as last resort</w:t>
      </w:r>
      <w:r w:rsidR="003437F2">
        <w:t xml:space="preserve"> and are under a </w:t>
      </w:r>
      <w:r w:rsidR="00607B2D">
        <w:t>moratorium</w:t>
      </w:r>
      <w:r w:rsidR="003437F2">
        <w:t xml:space="preserve"> in the UK, just like </w:t>
      </w:r>
      <w:r w:rsidR="005925B1">
        <w:t xml:space="preserve">the use of colistin. </w:t>
      </w:r>
      <w:r w:rsidR="00E60FB6">
        <w:t xml:space="preserve">Due to the diagnostic approach necessary before its prescription and the costs associated with its purchase and inclusion in feed, this practice can be costly. </w:t>
      </w:r>
      <w:r w:rsidR="003E7A7A">
        <w:t>As a</w:t>
      </w:r>
      <w:r w:rsidR="00E60FB6">
        <w:t xml:space="preserve">ntibiotic usage is </w:t>
      </w:r>
      <w:r w:rsidR="003E7A7A">
        <w:t>increasingly controlled</w:t>
      </w:r>
      <w:r w:rsidR="00E60FB6">
        <w:t>, this practice is only applicable as control measure.</w:t>
      </w:r>
    </w:p>
    <w:p w14:paraId="5B145152" w14:textId="0A1D38D1" w:rsidR="00A658F3" w:rsidRPr="00E60FB6" w:rsidRDefault="00A658F3" w:rsidP="00B4537B">
      <w:pPr>
        <w:spacing w:line="276" w:lineRule="auto"/>
        <w:rPr>
          <w:b/>
          <w:bCs/>
        </w:rPr>
      </w:pPr>
      <w:r w:rsidRPr="00E60FB6">
        <w:rPr>
          <w:b/>
          <w:bCs/>
        </w:rPr>
        <w:t>Disclaimer</w:t>
      </w:r>
    </w:p>
    <w:p w14:paraId="6B904B61" w14:textId="415D82E3" w:rsidR="00A658F3" w:rsidRPr="00A658F3" w:rsidRDefault="00A658F3" w:rsidP="00B4537B">
      <w:pPr>
        <w:spacing w:line="276" w:lineRule="auto"/>
      </w:pPr>
      <w:r>
        <w:t>T</w:t>
      </w:r>
      <w:r w:rsidRPr="00A658F3">
        <w:t xml:space="preserve">he use of </w:t>
      </w:r>
      <w:r w:rsidR="000332A9" w:rsidRPr="00A658F3">
        <w:t>anti</w:t>
      </w:r>
      <w:r w:rsidR="000332A9">
        <w:t>biotics</w:t>
      </w:r>
      <w:r w:rsidRPr="00A658F3">
        <w:t>, especially under the new veterinary prescription rules</w:t>
      </w:r>
      <w:r w:rsidR="00CF4C01">
        <w:t>,</w:t>
      </w:r>
      <w:r w:rsidRPr="00A658F3">
        <w:t xml:space="preserve"> </w:t>
      </w:r>
      <w:r w:rsidR="00CF4C01">
        <w:t xml:space="preserve">which </w:t>
      </w:r>
      <w:r w:rsidR="005925B1">
        <w:t xml:space="preserve">are </w:t>
      </w:r>
      <w:r w:rsidR="00CF4C01">
        <w:t>under consultation by the VMD in the UK,</w:t>
      </w:r>
      <w:r w:rsidRPr="00A658F3">
        <w:t xml:space="preserve"> is only to be applied after a thorough diagnostic approach, including antibiotic sensitivity testing (AST) and only in batches with the identified problem. </w:t>
      </w:r>
    </w:p>
    <w:tbl>
      <w:tblPr>
        <w:tblStyle w:val="TableGrid"/>
        <w:tblW w:w="9493" w:type="dxa"/>
        <w:tblLayout w:type="fixed"/>
        <w:tblLook w:val="04A0" w:firstRow="1" w:lastRow="0" w:firstColumn="1" w:lastColumn="0" w:noHBand="0" w:noVBand="1"/>
      </w:tblPr>
      <w:tblGrid>
        <w:gridCol w:w="3539"/>
        <w:gridCol w:w="4265"/>
        <w:gridCol w:w="1689"/>
      </w:tblGrid>
      <w:tr w:rsidR="0072038D" w14:paraId="4F6D1C68" w14:textId="77777777" w:rsidTr="00970291">
        <w:tc>
          <w:tcPr>
            <w:tcW w:w="3539" w:type="dxa"/>
            <w:tcBorders>
              <w:top w:val="nil"/>
              <w:left w:val="nil"/>
              <w:bottom w:val="nil"/>
              <w:right w:val="nil"/>
            </w:tcBorders>
            <w:shd w:val="clear" w:color="auto" w:fill="D0E96C"/>
          </w:tcPr>
          <w:p w14:paraId="4FA97483" w14:textId="77777777" w:rsidR="0072038D" w:rsidRDefault="0072038D" w:rsidP="00B4537B">
            <w:pPr>
              <w:spacing w:line="276" w:lineRule="auto"/>
            </w:pPr>
            <w:r w:rsidRPr="3036A6D3">
              <w:rPr>
                <w:rFonts w:eastAsia="Arial" w:cs="Arial"/>
                <w:b/>
                <w:bCs/>
                <w:color w:val="000000" w:themeColor="text1"/>
              </w:rPr>
              <w:t>Effectiveness</w:t>
            </w:r>
          </w:p>
        </w:tc>
        <w:tc>
          <w:tcPr>
            <w:tcW w:w="4265" w:type="dxa"/>
            <w:tcBorders>
              <w:top w:val="nil"/>
              <w:left w:val="nil"/>
              <w:bottom w:val="nil"/>
              <w:right w:val="nil"/>
            </w:tcBorders>
            <w:shd w:val="clear" w:color="auto" w:fill="D0E96C"/>
          </w:tcPr>
          <w:p w14:paraId="32E7AFC4" w14:textId="77777777" w:rsidR="0072038D" w:rsidRDefault="0072038D" w:rsidP="00B4537B">
            <w:pPr>
              <w:spacing w:line="276" w:lineRule="auto"/>
            </w:pPr>
            <w:r w:rsidRPr="3036A6D3">
              <w:rPr>
                <w:rFonts w:eastAsia="Arial" w:cs="Arial"/>
                <w:b/>
                <w:bCs/>
              </w:rPr>
              <w:t xml:space="preserve"> </w:t>
            </w:r>
          </w:p>
        </w:tc>
        <w:tc>
          <w:tcPr>
            <w:tcW w:w="1689" w:type="dxa"/>
            <w:tcBorders>
              <w:top w:val="nil"/>
              <w:left w:val="nil"/>
              <w:bottom w:val="single" w:sz="4" w:space="0" w:color="auto"/>
              <w:right w:val="nil"/>
            </w:tcBorders>
            <w:shd w:val="clear" w:color="auto" w:fill="D0E96C"/>
          </w:tcPr>
          <w:p w14:paraId="7D4EB470" w14:textId="77777777" w:rsidR="0072038D" w:rsidRDefault="0072038D" w:rsidP="00B4537B">
            <w:pPr>
              <w:spacing w:line="276" w:lineRule="auto"/>
              <w:jc w:val="center"/>
            </w:pPr>
            <w:r w:rsidRPr="3036A6D3">
              <w:rPr>
                <w:rFonts w:eastAsia="Arial" w:cs="Arial"/>
                <w:b/>
                <w:bCs/>
              </w:rPr>
              <w:t xml:space="preserve"> </w:t>
            </w:r>
          </w:p>
        </w:tc>
      </w:tr>
      <w:tr w:rsidR="0072038D" w14:paraId="2518EBF0" w14:textId="77777777" w:rsidTr="00970291">
        <w:tc>
          <w:tcPr>
            <w:tcW w:w="3539" w:type="dxa"/>
            <w:tcBorders>
              <w:top w:val="nil"/>
              <w:left w:val="nil"/>
              <w:bottom w:val="nil"/>
              <w:right w:val="nil"/>
            </w:tcBorders>
            <w:shd w:val="clear" w:color="auto" w:fill="EFF7CE"/>
          </w:tcPr>
          <w:p w14:paraId="27E79507" w14:textId="77777777" w:rsidR="0072038D" w:rsidRDefault="0072038D" w:rsidP="00B4537B">
            <w:pPr>
              <w:spacing w:line="276" w:lineRule="auto"/>
            </w:pPr>
            <w:r w:rsidRPr="3036A6D3">
              <w:rPr>
                <w:rFonts w:eastAsia="Arial" w:cs="Arial"/>
              </w:rPr>
              <w:t xml:space="preserve"> </w:t>
            </w:r>
          </w:p>
        </w:tc>
        <w:tc>
          <w:tcPr>
            <w:tcW w:w="4265" w:type="dxa"/>
            <w:tcBorders>
              <w:top w:val="nil"/>
              <w:left w:val="nil"/>
              <w:bottom w:val="nil"/>
              <w:right w:val="single" w:sz="4" w:space="0" w:color="auto"/>
            </w:tcBorders>
            <w:shd w:val="clear" w:color="auto" w:fill="EFF7CE"/>
          </w:tcPr>
          <w:p w14:paraId="7A4CFFD0" w14:textId="77777777" w:rsidR="0072038D" w:rsidRDefault="0072038D" w:rsidP="00B4537B">
            <w:pPr>
              <w:spacing w:line="276" w:lineRule="auto"/>
            </w:pPr>
            <w:r>
              <w:t>Reducing diarrhoea</w:t>
            </w:r>
          </w:p>
        </w:tc>
        <w:tc>
          <w:tcPr>
            <w:tcW w:w="1689" w:type="dxa"/>
            <w:tcBorders>
              <w:top w:val="single" w:sz="4" w:space="0" w:color="auto"/>
              <w:left w:val="single" w:sz="4" w:space="0" w:color="auto"/>
              <w:bottom w:val="single" w:sz="4" w:space="0" w:color="auto"/>
              <w:right w:val="single" w:sz="4" w:space="0" w:color="auto"/>
            </w:tcBorders>
            <w:shd w:val="clear" w:color="auto" w:fill="auto"/>
          </w:tcPr>
          <w:p w14:paraId="76FEB955" w14:textId="77777777" w:rsidR="0072038D" w:rsidRDefault="0072038D" w:rsidP="00B4537B">
            <w:pPr>
              <w:spacing w:line="276" w:lineRule="auto"/>
              <w:jc w:val="center"/>
            </w:pPr>
            <w:r>
              <w:t>++</w:t>
            </w:r>
          </w:p>
        </w:tc>
      </w:tr>
      <w:tr w:rsidR="0072038D" w14:paraId="1BFFB8CA" w14:textId="77777777" w:rsidTr="00970291">
        <w:tc>
          <w:tcPr>
            <w:tcW w:w="3539" w:type="dxa"/>
            <w:tcBorders>
              <w:top w:val="nil"/>
              <w:left w:val="nil"/>
              <w:bottom w:val="nil"/>
              <w:right w:val="nil"/>
            </w:tcBorders>
            <w:shd w:val="clear" w:color="auto" w:fill="EFF7CE"/>
          </w:tcPr>
          <w:p w14:paraId="48202BFB" w14:textId="77777777" w:rsidR="0072038D" w:rsidRDefault="0072038D" w:rsidP="00B4537B">
            <w:pPr>
              <w:spacing w:line="276" w:lineRule="auto"/>
            </w:pPr>
            <w:r w:rsidRPr="3036A6D3">
              <w:rPr>
                <w:rFonts w:eastAsia="Arial" w:cs="Arial"/>
              </w:rPr>
              <w:t xml:space="preserve"> </w:t>
            </w:r>
          </w:p>
        </w:tc>
        <w:tc>
          <w:tcPr>
            <w:tcW w:w="4265" w:type="dxa"/>
            <w:tcBorders>
              <w:top w:val="nil"/>
              <w:left w:val="nil"/>
              <w:bottom w:val="nil"/>
              <w:right w:val="single" w:sz="4" w:space="0" w:color="auto"/>
            </w:tcBorders>
            <w:shd w:val="clear" w:color="auto" w:fill="EFF7CE"/>
          </w:tcPr>
          <w:p w14:paraId="15441534" w14:textId="77777777" w:rsidR="0072038D" w:rsidRDefault="0072038D" w:rsidP="00B4537B">
            <w:pPr>
              <w:spacing w:line="276" w:lineRule="auto"/>
            </w:pPr>
            <w:r>
              <w:rPr>
                <w:rFonts w:eastAsia="Arial" w:cs="Arial"/>
              </w:rPr>
              <w:t>Reducing post-weaning mortality</w:t>
            </w:r>
          </w:p>
        </w:tc>
        <w:tc>
          <w:tcPr>
            <w:tcW w:w="1689" w:type="dxa"/>
            <w:tcBorders>
              <w:top w:val="single" w:sz="4" w:space="0" w:color="auto"/>
              <w:left w:val="single" w:sz="4" w:space="0" w:color="auto"/>
              <w:bottom w:val="single" w:sz="4" w:space="0" w:color="auto"/>
              <w:right w:val="single" w:sz="4" w:space="0" w:color="auto"/>
            </w:tcBorders>
            <w:shd w:val="clear" w:color="auto" w:fill="auto"/>
          </w:tcPr>
          <w:p w14:paraId="6FEE1746" w14:textId="77777777" w:rsidR="0072038D" w:rsidRDefault="0072038D" w:rsidP="00B4537B">
            <w:pPr>
              <w:spacing w:line="276" w:lineRule="auto"/>
              <w:jc w:val="center"/>
            </w:pPr>
            <w:r w:rsidRPr="3036A6D3">
              <w:rPr>
                <w:rFonts w:eastAsia="Arial" w:cs="Arial"/>
              </w:rPr>
              <w:t xml:space="preserve"> </w:t>
            </w:r>
            <w:r>
              <w:rPr>
                <w:rFonts w:eastAsia="Arial" w:cs="Arial"/>
              </w:rPr>
              <w:t>++</w:t>
            </w:r>
          </w:p>
        </w:tc>
      </w:tr>
      <w:tr w:rsidR="0072038D" w14:paraId="07306D9E" w14:textId="77777777" w:rsidTr="00970291">
        <w:tc>
          <w:tcPr>
            <w:tcW w:w="3539" w:type="dxa"/>
            <w:tcBorders>
              <w:top w:val="nil"/>
              <w:left w:val="nil"/>
              <w:bottom w:val="nil"/>
              <w:right w:val="nil"/>
            </w:tcBorders>
            <w:shd w:val="clear" w:color="auto" w:fill="EFF7CE"/>
          </w:tcPr>
          <w:p w14:paraId="3C60E7A3" w14:textId="77777777" w:rsidR="0072038D" w:rsidRPr="3036A6D3" w:rsidRDefault="0072038D" w:rsidP="00B4537B">
            <w:pPr>
              <w:spacing w:line="276" w:lineRule="auto"/>
              <w:rPr>
                <w:rFonts w:eastAsia="Arial" w:cs="Arial"/>
              </w:rPr>
            </w:pPr>
          </w:p>
        </w:tc>
        <w:tc>
          <w:tcPr>
            <w:tcW w:w="4265" w:type="dxa"/>
            <w:tcBorders>
              <w:top w:val="nil"/>
              <w:left w:val="nil"/>
              <w:bottom w:val="nil"/>
              <w:right w:val="single" w:sz="4" w:space="0" w:color="auto"/>
            </w:tcBorders>
            <w:shd w:val="clear" w:color="auto" w:fill="EFF7CE"/>
          </w:tcPr>
          <w:p w14:paraId="6CA33247" w14:textId="77777777" w:rsidR="0072038D" w:rsidRPr="3036A6D3" w:rsidRDefault="0072038D" w:rsidP="00B4537B">
            <w:pPr>
              <w:spacing w:line="276" w:lineRule="auto"/>
              <w:rPr>
                <w:rFonts w:eastAsia="Arial" w:cs="Arial"/>
              </w:rPr>
            </w:pPr>
            <w:r>
              <w:rPr>
                <w:rFonts w:eastAsia="Arial" w:cs="Arial"/>
              </w:rPr>
              <w:t>Enhancing growth rate</w:t>
            </w:r>
          </w:p>
        </w:tc>
        <w:tc>
          <w:tcPr>
            <w:tcW w:w="1689" w:type="dxa"/>
            <w:tcBorders>
              <w:top w:val="single" w:sz="4" w:space="0" w:color="auto"/>
              <w:left w:val="single" w:sz="4" w:space="0" w:color="auto"/>
              <w:bottom w:val="single" w:sz="4" w:space="0" w:color="auto"/>
              <w:right w:val="single" w:sz="4" w:space="0" w:color="auto"/>
            </w:tcBorders>
            <w:shd w:val="clear" w:color="auto" w:fill="auto"/>
          </w:tcPr>
          <w:p w14:paraId="4BCCB45F" w14:textId="77777777" w:rsidR="0072038D" w:rsidRPr="3036A6D3" w:rsidRDefault="0072038D" w:rsidP="00B4537B">
            <w:pPr>
              <w:spacing w:line="276" w:lineRule="auto"/>
              <w:jc w:val="center"/>
              <w:rPr>
                <w:rFonts w:eastAsia="Arial" w:cs="Arial"/>
              </w:rPr>
            </w:pPr>
            <w:r>
              <w:rPr>
                <w:rFonts w:eastAsia="Arial" w:cs="Arial"/>
              </w:rPr>
              <w:t>+</w:t>
            </w:r>
          </w:p>
        </w:tc>
      </w:tr>
      <w:tr w:rsidR="0072038D" w:rsidRPr="004E1601" w14:paraId="01936373" w14:textId="77777777" w:rsidTr="00970291">
        <w:tc>
          <w:tcPr>
            <w:tcW w:w="3539" w:type="dxa"/>
            <w:tcBorders>
              <w:top w:val="nil"/>
              <w:left w:val="nil"/>
              <w:bottom w:val="nil"/>
              <w:right w:val="nil"/>
            </w:tcBorders>
            <w:shd w:val="clear" w:color="auto" w:fill="EFF7CE"/>
          </w:tcPr>
          <w:p w14:paraId="67E9F65A" w14:textId="77777777" w:rsidR="0072038D" w:rsidRPr="004E1601" w:rsidRDefault="0072038D" w:rsidP="00B4537B">
            <w:pPr>
              <w:spacing w:line="276" w:lineRule="auto"/>
              <w:rPr>
                <w:sz w:val="14"/>
                <w:szCs w:val="14"/>
              </w:rPr>
            </w:pPr>
            <w:r w:rsidRPr="004E1601">
              <w:rPr>
                <w:rFonts w:eastAsia="Arial" w:cs="Arial"/>
                <w:sz w:val="14"/>
                <w:szCs w:val="14"/>
              </w:rPr>
              <w:t xml:space="preserve"> </w:t>
            </w:r>
          </w:p>
        </w:tc>
        <w:tc>
          <w:tcPr>
            <w:tcW w:w="4265" w:type="dxa"/>
            <w:tcBorders>
              <w:top w:val="nil"/>
              <w:left w:val="nil"/>
              <w:bottom w:val="nil"/>
              <w:right w:val="nil"/>
            </w:tcBorders>
            <w:shd w:val="clear" w:color="auto" w:fill="EFF7CE"/>
          </w:tcPr>
          <w:p w14:paraId="159CBE21" w14:textId="77777777" w:rsidR="0072038D" w:rsidRPr="004E1601" w:rsidRDefault="0072038D" w:rsidP="00B4537B">
            <w:pPr>
              <w:spacing w:line="276" w:lineRule="auto"/>
              <w:rPr>
                <w:sz w:val="14"/>
                <w:szCs w:val="14"/>
              </w:rPr>
            </w:pPr>
          </w:p>
        </w:tc>
        <w:tc>
          <w:tcPr>
            <w:tcW w:w="1689" w:type="dxa"/>
            <w:tcBorders>
              <w:top w:val="single" w:sz="4" w:space="0" w:color="auto"/>
              <w:left w:val="nil"/>
              <w:bottom w:val="nil"/>
              <w:right w:val="nil"/>
            </w:tcBorders>
            <w:shd w:val="clear" w:color="auto" w:fill="EFF7CE"/>
          </w:tcPr>
          <w:p w14:paraId="3936ACE3" w14:textId="77777777" w:rsidR="0072038D" w:rsidRPr="004E1601" w:rsidRDefault="0072038D" w:rsidP="00B4537B">
            <w:pPr>
              <w:spacing w:line="276" w:lineRule="auto"/>
              <w:jc w:val="center"/>
              <w:rPr>
                <w:sz w:val="14"/>
                <w:szCs w:val="14"/>
              </w:rPr>
            </w:pPr>
            <w:r w:rsidRPr="004E1601">
              <w:rPr>
                <w:rFonts w:eastAsia="Arial" w:cs="Arial"/>
                <w:sz w:val="14"/>
                <w:szCs w:val="14"/>
              </w:rPr>
              <w:t xml:space="preserve"> </w:t>
            </w:r>
          </w:p>
        </w:tc>
      </w:tr>
      <w:tr w:rsidR="0072038D" w14:paraId="1E164982" w14:textId="77777777" w:rsidTr="00970291">
        <w:tc>
          <w:tcPr>
            <w:tcW w:w="3539" w:type="dxa"/>
            <w:tcBorders>
              <w:top w:val="nil"/>
              <w:left w:val="nil"/>
              <w:bottom w:val="nil"/>
              <w:right w:val="nil"/>
            </w:tcBorders>
            <w:shd w:val="clear" w:color="auto" w:fill="EFF7CE"/>
          </w:tcPr>
          <w:p w14:paraId="0E5AE43C" w14:textId="77777777" w:rsidR="0072038D" w:rsidRPr="3036A6D3" w:rsidRDefault="0072038D" w:rsidP="00B4537B">
            <w:pPr>
              <w:spacing w:line="276" w:lineRule="auto"/>
              <w:rPr>
                <w:rFonts w:eastAsia="Arial" w:cs="Arial"/>
              </w:rPr>
            </w:pPr>
          </w:p>
        </w:tc>
        <w:tc>
          <w:tcPr>
            <w:tcW w:w="4265" w:type="dxa"/>
            <w:tcBorders>
              <w:top w:val="nil"/>
              <w:left w:val="nil"/>
              <w:bottom w:val="nil"/>
              <w:right w:val="nil"/>
            </w:tcBorders>
            <w:shd w:val="clear" w:color="auto" w:fill="EFF7CE"/>
          </w:tcPr>
          <w:p w14:paraId="4FF280C7" w14:textId="77777777" w:rsidR="0072038D" w:rsidRPr="3036A6D3" w:rsidRDefault="0072038D" w:rsidP="00B4537B">
            <w:pPr>
              <w:spacing w:line="276" w:lineRule="auto"/>
              <w:rPr>
                <w:rFonts w:eastAsia="Arial" w:cs="Arial"/>
                <w:i/>
                <w:iCs/>
                <w:color w:val="000000" w:themeColor="text1"/>
              </w:rPr>
            </w:pPr>
            <w:r w:rsidRPr="3036A6D3">
              <w:rPr>
                <w:rFonts w:eastAsia="Arial" w:cs="Arial"/>
                <w:i/>
                <w:iCs/>
                <w:color w:val="000000" w:themeColor="text1"/>
              </w:rPr>
              <w:t>Other impacts</w:t>
            </w:r>
          </w:p>
        </w:tc>
        <w:tc>
          <w:tcPr>
            <w:tcW w:w="1689" w:type="dxa"/>
            <w:tcBorders>
              <w:top w:val="nil"/>
              <w:left w:val="nil"/>
              <w:bottom w:val="single" w:sz="4" w:space="0" w:color="auto"/>
              <w:right w:val="nil"/>
            </w:tcBorders>
            <w:shd w:val="clear" w:color="auto" w:fill="EFF7CE"/>
          </w:tcPr>
          <w:p w14:paraId="2543335D" w14:textId="77777777" w:rsidR="0072038D" w:rsidRPr="3036A6D3" w:rsidRDefault="0072038D" w:rsidP="00B4537B">
            <w:pPr>
              <w:spacing w:line="276" w:lineRule="auto"/>
              <w:jc w:val="center"/>
              <w:rPr>
                <w:rFonts w:eastAsia="Arial" w:cs="Arial"/>
              </w:rPr>
            </w:pPr>
          </w:p>
        </w:tc>
      </w:tr>
      <w:tr w:rsidR="0072038D" w14:paraId="194C9545" w14:textId="77777777" w:rsidTr="00970291">
        <w:tc>
          <w:tcPr>
            <w:tcW w:w="3539" w:type="dxa"/>
            <w:tcBorders>
              <w:top w:val="nil"/>
              <w:left w:val="nil"/>
              <w:bottom w:val="nil"/>
              <w:right w:val="nil"/>
            </w:tcBorders>
            <w:shd w:val="clear" w:color="auto" w:fill="EFF7CE"/>
          </w:tcPr>
          <w:p w14:paraId="580EC815" w14:textId="77777777" w:rsidR="0072038D" w:rsidRDefault="0072038D" w:rsidP="00B4537B">
            <w:pPr>
              <w:spacing w:line="276" w:lineRule="auto"/>
            </w:pPr>
            <w:r w:rsidRPr="3036A6D3">
              <w:rPr>
                <w:rFonts w:eastAsia="Arial" w:cs="Arial"/>
              </w:rPr>
              <w:t xml:space="preserve"> </w:t>
            </w:r>
          </w:p>
        </w:tc>
        <w:tc>
          <w:tcPr>
            <w:tcW w:w="4265" w:type="dxa"/>
            <w:tcBorders>
              <w:top w:val="nil"/>
              <w:left w:val="nil"/>
              <w:bottom w:val="nil"/>
              <w:right w:val="single" w:sz="4" w:space="0" w:color="auto"/>
            </w:tcBorders>
            <w:shd w:val="clear" w:color="auto" w:fill="EFF7CE"/>
          </w:tcPr>
          <w:p w14:paraId="4A1EAEE3" w14:textId="77777777" w:rsidR="0072038D" w:rsidRDefault="0072038D" w:rsidP="00B4537B">
            <w:pPr>
              <w:spacing w:line="276" w:lineRule="auto"/>
            </w:pPr>
            <w:r w:rsidRPr="3036A6D3">
              <w:rPr>
                <w:rFonts w:eastAsia="Arial" w:cs="Arial"/>
                <w:color w:val="000000" w:themeColor="text1"/>
              </w:rPr>
              <w:t>Reduced costs</w:t>
            </w:r>
          </w:p>
        </w:tc>
        <w:tc>
          <w:tcPr>
            <w:tcW w:w="1689" w:type="dxa"/>
            <w:tcBorders>
              <w:top w:val="single" w:sz="4" w:space="0" w:color="auto"/>
              <w:left w:val="single" w:sz="4" w:space="0" w:color="auto"/>
              <w:bottom w:val="single" w:sz="4" w:space="0" w:color="auto"/>
              <w:right w:val="single" w:sz="4" w:space="0" w:color="auto"/>
            </w:tcBorders>
          </w:tcPr>
          <w:p w14:paraId="16280B77" w14:textId="77777777" w:rsidR="0072038D" w:rsidRDefault="0072038D" w:rsidP="00B4537B">
            <w:pPr>
              <w:spacing w:line="276" w:lineRule="auto"/>
              <w:jc w:val="center"/>
            </w:pPr>
            <w:r>
              <w:t>+</w:t>
            </w:r>
          </w:p>
        </w:tc>
      </w:tr>
      <w:tr w:rsidR="0072038D" w14:paraId="0B413256" w14:textId="77777777" w:rsidTr="00970291">
        <w:tc>
          <w:tcPr>
            <w:tcW w:w="3539" w:type="dxa"/>
            <w:tcBorders>
              <w:top w:val="nil"/>
              <w:left w:val="nil"/>
              <w:bottom w:val="nil"/>
              <w:right w:val="nil"/>
            </w:tcBorders>
            <w:shd w:val="clear" w:color="auto" w:fill="EFF7CE"/>
          </w:tcPr>
          <w:p w14:paraId="2A074505" w14:textId="77777777" w:rsidR="0072038D" w:rsidRDefault="0072038D" w:rsidP="00B4537B">
            <w:pPr>
              <w:spacing w:line="276" w:lineRule="auto"/>
            </w:pPr>
            <w:r w:rsidRPr="3036A6D3">
              <w:rPr>
                <w:rFonts w:eastAsia="Arial" w:cs="Arial"/>
              </w:rPr>
              <w:t xml:space="preserve"> </w:t>
            </w:r>
          </w:p>
        </w:tc>
        <w:tc>
          <w:tcPr>
            <w:tcW w:w="4265" w:type="dxa"/>
            <w:tcBorders>
              <w:top w:val="nil"/>
              <w:left w:val="nil"/>
              <w:bottom w:val="nil"/>
              <w:right w:val="single" w:sz="4" w:space="0" w:color="auto"/>
            </w:tcBorders>
            <w:shd w:val="clear" w:color="auto" w:fill="EFF7CE"/>
          </w:tcPr>
          <w:p w14:paraId="73EF9932" w14:textId="77777777" w:rsidR="0072038D" w:rsidRDefault="0072038D" w:rsidP="00B4537B">
            <w:pPr>
              <w:spacing w:line="276" w:lineRule="auto"/>
            </w:pPr>
            <w:r w:rsidRPr="3036A6D3">
              <w:rPr>
                <w:rFonts w:eastAsia="Arial" w:cs="Arial"/>
                <w:color w:val="000000" w:themeColor="text1"/>
              </w:rPr>
              <w:t>Improved welfare</w:t>
            </w:r>
          </w:p>
        </w:tc>
        <w:tc>
          <w:tcPr>
            <w:tcW w:w="1689" w:type="dxa"/>
            <w:tcBorders>
              <w:top w:val="single" w:sz="4" w:space="0" w:color="auto"/>
              <w:left w:val="single" w:sz="4" w:space="0" w:color="auto"/>
              <w:bottom w:val="single" w:sz="4" w:space="0" w:color="auto"/>
              <w:right w:val="single" w:sz="4" w:space="0" w:color="auto"/>
            </w:tcBorders>
          </w:tcPr>
          <w:p w14:paraId="49D4FED6" w14:textId="77777777" w:rsidR="0072038D" w:rsidRDefault="0072038D" w:rsidP="00B4537B">
            <w:pPr>
              <w:spacing w:line="276" w:lineRule="auto"/>
              <w:jc w:val="center"/>
            </w:pPr>
            <w:r>
              <w:t>+</w:t>
            </w:r>
          </w:p>
        </w:tc>
      </w:tr>
      <w:tr w:rsidR="0072038D" w:rsidRPr="004E1601" w14:paraId="42E92608" w14:textId="77777777" w:rsidTr="00970291">
        <w:tc>
          <w:tcPr>
            <w:tcW w:w="3539" w:type="dxa"/>
            <w:tcBorders>
              <w:top w:val="nil"/>
              <w:left w:val="nil"/>
              <w:bottom w:val="nil"/>
              <w:right w:val="nil"/>
            </w:tcBorders>
            <w:shd w:val="clear" w:color="auto" w:fill="EFF7CE"/>
          </w:tcPr>
          <w:p w14:paraId="5F34B182" w14:textId="77777777" w:rsidR="0072038D" w:rsidRPr="004E1601" w:rsidRDefault="0072038D" w:rsidP="00B4537B">
            <w:pPr>
              <w:spacing w:line="276" w:lineRule="auto"/>
              <w:rPr>
                <w:sz w:val="14"/>
                <w:szCs w:val="14"/>
              </w:rPr>
            </w:pPr>
            <w:r w:rsidRPr="004E1601">
              <w:rPr>
                <w:rFonts w:eastAsia="Arial" w:cs="Arial"/>
                <w:sz w:val="14"/>
                <w:szCs w:val="14"/>
              </w:rPr>
              <w:t xml:space="preserve"> </w:t>
            </w:r>
          </w:p>
        </w:tc>
        <w:tc>
          <w:tcPr>
            <w:tcW w:w="4265" w:type="dxa"/>
            <w:tcBorders>
              <w:top w:val="nil"/>
              <w:left w:val="nil"/>
              <w:bottom w:val="nil"/>
              <w:right w:val="nil"/>
            </w:tcBorders>
            <w:shd w:val="clear" w:color="auto" w:fill="EFF7CE"/>
          </w:tcPr>
          <w:p w14:paraId="038A9EC6" w14:textId="77777777" w:rsidR="0072038D" w:rsidRPr="004E1601" w:rsidRDefault="0072038D" w:rsidP="00B4537B">
            <w:pPr>
              <w:spacing w:line="276" w:lineRule="auto"/>
              <w:rPr>
                <w:sz w:val="14"/>
                <w:szCs w:val="14"/>
              </w:rPr>
            </w:pPr>
            <w:r w:rsidRPr="004E1601">
              <w:rPr>
                <w:rFonts w:eastAsia="Arial" w:cs="Arial"/>
                <w:sz w:val="14"/>
                <w:szCs w:val="14"/>
              </w:rPr>
              <w:t xml:space="preserve"> </w:t>
            </w:r>
          </w:p>
        </w:tc>
        <w:tc>
          <w:tcPr>
            <w:tcW w:w="1689" w:type="dxa"/>
            <w:tcBorders>
              <w:top w:val="single" w:sz="4" w:space="0" w:color="auto"/>
              <w:left w:val="nil"/>
              <w:bottom w:val="nil"/>
              <w:right w:val="nil"/>
            </w:tcBorders>
            <w:shd w:val="clear" w:color="auto" w:fill="EFF7CE"/>
          </w:tcPr>
          <w:p w14:paraId="77F9BD89" w14:textId="77777777" w:rsidR="0072038D" w:rsidRPr="004E1601" w:rsidRDefault="0072038D" w:rsidP="00B4537B">
            <w:pPr>
              <w:spacing w:line="276" w:lineRule="auto"/>
              <w:jc w:val="center"/>
              <w:rPr>
                <w:sz w:val="14"/>
                <w:szCs w:val="14"/>
              </w:rPr>
            </w:pPr>
            <w:r w:rsidRPr="004E1601">
              <w:rPr>
                <w:rFonts w:eastAsia="Arial" w:cs="Arial"/>
                <w:sz w:val="14"/>
                <w:szCs w:val="14"/>
              </w:rPr>
              <w:t xml:space="preserve"> </w:t>
            </w:r>
          </w:p>
        </w:tc>
      </w:tr>
      <w:tr w:rsidR="0072038D" w14:paraId="429AF550" w14:textId="77777777" w:rsidTr="00970291">
        <w:tc>
          <w:tcPr>
            <w:tcW w:w="3539" w:type="dxa"/>
            <w:tcBorders>
              <w:top w:val="nil"/>
              <w:left w:val="nil"/>
              <w:bottom w:val="nil"/>
              <w:right w:val="nil"/>
            </w:tcBorders>
            <w:shd w:val="clear" w:color="auto" w:fill="D0E96C"/>
          </w:tcPr>
          <w:p w14:paraId="0564E517" w14:textId="77777777" w:rsidR="0072038D" w:rsidRDefault="0072038D" w:rsidP="00B4537B">
            <w:pPr>
              <w:spacing w:line="276" w:lineRule="auto"/>
            </w:pPr>
            <w:r w:rsidRPr="3036A6D3">
              <w:rPr>
                <w:rFonts w:eastAsia="Arial" w:cs="Arial"/>
                <w:b/>
                <w:bCs/>
                <w:color w:val="000000" w:themeColor="text1"/>
              </w:rPr>
              <w:t>Cost</w:t>
            </w:r>
          </w:p>
        </w:tc>
        <w:tc>
          <w:tcPr>
            <w:tcW w:w="4265" w:type="dxa"/>
            <w:tcBorders>
              <w:top w:val="nil"/>
              <w:left w:val="nil"/>
              <w:bottom w:val="nil"/>
              <w:right w:val="nil"/>
            </w:tcBorders>
            <w:shd w:val="clear" w:color="auto" w:fill="D0E96C"/>
          </w:tcPr>
          <w:p w14:paraId="0AB55137" w14:textId="77777777" w:rsidR="0072038D" w:rsidRDefault="0072038D" w:rsidP="00B4537B">
            <w:pPr>
              <w:spacing w:line="276" w:lineRule="auto"/>
            </w:pPr>
            <w:r w:rsidRPr="3036A6D3">
              <w:rPr>
                <w:rFonts w:eastAsia="Arial" w:cs="Arial"/>
              </w:rPr>
              <w:t xml:space="preserve"> </w:t>
            </w:r>
          </w:p>
        </w:tc>
        <w:tc>
          <w:tcPr>
            <w:tcW w:w="1689" w:type="dxa"/>
            <w:tcBorders>
              <w:top w:val="nil"/>
              <w:left w:val="nil"/>
              <w:bottom w:val="single" w:sz="4" w:space="0" w:color="auto"/>
              <w:right w:val="nil"/>
            </w:tcBorders>
            <w:shd w:val="clear" w:color="auto" w:fill="D0E96C"/>
          </w:tcPr>
          <w:p w14:paraId="68F964BF" w14:textId="77777777" w:rsidR="0072038D" w:rsidRDefault="0072038D" w:rsidP="00B4537B">
            <w:pPr>
              <w:spacing w:line="276" w:lineRule="auto"/>
              <w:jc w:val="center"/>
            </w:pPr>
            <w:r w:rsidRPr="3036A6D3">
              <w:rPr>
                <w:rFonts w:eastAsia="Arial" w:cs="Arial"/>
              </w:rPr>
              <w:t xml:space="preserve"> </w:t>
            </w:r>
          </w:p>
        </w:tc>
      </w:tr>
      <w:tr w:rsidR="0072038D" w14:paraId="57AA4776" w14:textId="77777777" w:rsidTr="00970291">
        <w:tc>
          <w:tcPr>
            <w:tcW w:w="3539" w:type="dxa"/>
            <w:tcBorders>
              <w:top w:val="nil"/>
              <w:left w:val="nil"/>
              <w:bottom w:val="nil"/>
              <w:right w:val="nil"/>
            </w:tcBorders>
            <w:shd w:val="clear" w:color="auto" w:fill="EFF7CE"/>
          </w:tcPr>
          <w:p w14:paraId="4DC1D68D" w14:textId="77777777" w:rsidR="0072038D" w:rsidRDefault="0072038D" w:rsidP="00B4537B">
            <w:pPr>
              <w:spacing w:line="276" w:lineRule="auto"/>
            </w:pPr>
            <w:r w:rsidRPr="3036A6D3">
              <w:rPr>
                <w:rFonts w:eastAsia="Arial" w:cs="Arial"/>
              </w:rPr>
              <w:t xml:space="preserve"> </w:t>
            </w:r>
          </w:p>
        </w:tc>
        <w:tc>
          <w:tcPr>
            <w:tcW w:w="4265" w:type="dxa"/>
            <w:tcBorders>
              <w:top w:val="nil"/>
              <w:left w:val="nil"/>
              <w:bottom w:val="nil"/>
              <w:right w:val="single" w:sz="4" w:space="0" w:color="auto"/>
            </w:tcBorders>
            <w:shd w:val="clear" w:color="auto" w:fill="EFF7CE"/>
          </w:tcPr>
          <w:p w14:paraId="2050CCEC" w14:textId="77777777" w:rsidR="0072038D" w:rsidRDefault="0072038D" w:rsidP="00B4537B">
            <w:pPr>
              <w:spacing w:line="276" w:lineRule="auto"/>
            </w:pPr>
            <w:r w:rsidRPr="3036A6D3">
              <w:rPr>
                <w:rFonts w:eastAsia="Arial" w:cs="Arial"/>
              </w:rPr>
              <w:t xml:space="preserve"> </w:t>
            </w:r>
          </w:p>
        </w:tc>
        <w:tc>
          <w:tcPr>
            <w:tcW w:w="1689" w:type="dxa"/>
            <w:tcBorders>
              <w:top w:val="single" w:sz="4" w:space="0" w:color="auto"/>
              <w:left w:val="single" w:sz="4" w:space="0" w:color="auto"/>
              <w:bottom w:val="single" w:sz="4" w:space="0" w:color="auto"/>
              <w:right w:val="single" w:sz="4" w:space="0" w:color="auto"/>
            </w:tcBorders>
          </w:tcPr>
          <w:p w14:paraId="56D22A36" w14:textId="77777777" w:rsidR="0072038D" w:rsidRDefault="0072038D" w:rsidP="00B4537B">
            <w:pPr>
              <w:spacing w:line="276" w:lineRule="auto"/>
              <w:jc w:val="center"/>
            </w:pPr>
            <w:r>
              <w:t>££-£££</w:t>
            </w:r>
          </w:p>
        </w:tc>
      </w:tr>
      <w:tr w:rsidR="0072038D" w:rsidRPr="004E1601" w14:paraId="37DD03BE" w14:textId="77777777" w:rsidTr="00970291">
        <w:tc>
          <w:tcPr>
            <w:tcW w:w="3539" w:type="dxa"/>
            <w:tcBorders>
              <w:top w:val="nil"/>
              <w:left w:val="nil"/>
              <w:bottom w:val="nil"/>
              <w:right w:val="nil"/>
            </w:tcBorders>
            <w:shd w:val="clear" w:color="auto" w:fill="EFF7CE"/>
          </w:tcPr>
          <w:p w14:paraId="3A845EA5" w14:textId="77777777" w:rsidR="0072038D" w:rsidRPr="004E1601" w:rsidRDefault="0072038D" w:rsidP="00B4537B">
            <w:pPr>
              <w:spacing w:line="276" w:lineRule="auto"/>
              <w:rPr>
                <w:sz w:val="14"/>
                <w:szCs w:val="14"/>
              </w:rPr>
            </w:pPr>
            <w:r w:rsidRPr="004E1601">
              <w:rPr>
                <w:rFonts w:eastAsia="Arial" w:cs="Arial"/>
                <w:b/>
                <w:bCs/>
                <w:sz w:val="14"/>
                <w:szCs w:val="14"/>
              </w:rPr>
              <w:t xml:space="preserve"> </w:t>
            </w:r>
          </w:p>
        </w:tc>
        <w:tc>
          <w:tcPr>
            <w:tcW w:w="4265" w:type="dxa"/>
            <w:tcBorders>
              <w:top w:val="nil"/>
              <w:left w:val="nil"/>
              <w:bottom w:val="nil"/>
              <w:right w:val="nil"/>
            </w:tcBorders>
            <w:shd w:val="clear" w:color="auto" w:fill="EFF7CE"/>
          </w:tcPr>
          <w:p w14:paraId="032FC58C" w14:textId="77777777" w:rsidR="0072038D" w:rsidRPr="004E1601" w:rsidRDefault="0072038D" w:rsidP="00B4537B">
            <w:pPr>
              <w:spacing w:line="276" w:lineRule="auto"/>
              <w:rPr>
                <w:sz w:val="14"/>
                <w:szCs w:val="14"/>
              </w:rPr>
            </w:pPr>
            <w:r w:rsidRPr="004E1601">
              <w:rPr>
                <w:rFonts w:eastAsia="Arial" w:cs="Arial"/>
                <w:sz w:val="14"/>
                <w:szCs w:val="14"/>
              </w:rPr>
              <w:t xml:space="preserve"> </w:t>
            </w:r>
          </w:p>
        </w:tc>
        <w:tc>
          <w:tcPr>
            <w:tcW w:w="1689" w:type="dxa"/>
            <w:tcBorders>
              <w:top w:val="single" w:sz="4" w:space="0" w:color="auto"/>
              <w:left w:val="nil"/>
              <w:bottom w:val="nil"/>
              <w:right w:val="nil"/>
            </w:tcBorders>
            <w:shd w:val="clear" w:color="auto" w:fill="EFF7CE"/>
          </w:tcPr>
          <w:p w14:paraId="5ABA4B06" w14:textId="77777777" w:rsidR="0072038D" w:rsidRPr="004E1601" w:rsidRDefault="0072038D" w:rsidP="00B4537B">
            <w:pPr>
              <w:spacing w:line="276" w:lineRule="auto"/>
              <w:jc w:val="center"/>
              <w:rPr>
                <w:sz w:val="14"/>
                <w:szCs w:val="14"/>
              </w:rPr>
            </w:pPr>
            <w:r w:rsidRPr="004E1601">
              <w:rPr>
                <w:rFonts w:eastAsia="Arial" w:cs="Arial"/>
                <w:sz w:val="14"/>
                <w:szCs w:val="14"/>
              </w:rPr>
              <w:t xml:space="preserve"> </w:t>
            </w:r>
          </w:p>
        </w:tc>
      </w:tr>
      <w:tr w:rsidR="0072038D" w14:paraId="1794B347" w14:textId="77777777" w:rsidTr="00970291">
        <w:tc>
          <w:tcPr>
            <w:tcW w:w="3539" w:type="dxa"/>
            <w:tcBorders>
              <w:top w:val="nil"/>
              <w:left w:val="nil"/>
              <w:bottom w:val="nil"/>
              <w:right w:val="nil"/>
            </w:tcBorders>
            <w:shd w:val="clear" w:color="auto" w:fill="D0E96C"/>
          </w:tcPr>
          <w:p w14:paraId="34E56358" w14:textId="77777777" w:rsidR="0072038D" w:rsidRDefault="0072038D" w:rsidP="00B4537B">
            <w:pPr>
              <w:spacing w:line="276" w:lineRule="auto"/>
            </w:pPr>
            <w:r w:rsidRPr="3036A6D3">
              <w:rPr>
                <w:rFonts w:eastAsia="Arial" w:cs="Arial"/>
                <w:b/>
                <w:bCs/>
                <w:color w:val="000000" w:themeColor="text1"/>
              </w:rPr>
              <w:t>Speed of change</w:t>
            </w:r>
          </w:p>
        </w:tc>
        <w:tc>
          <w:tcPr>
            <w:tcW w:w="4265" w:type="dxa"/>
            <w:tcBorders>
              <w:top w:val="nil"/>
              <w:left w:val="nil"/>
              <w:bottom w:val="nil"/>
              <w:right w:val="nil"/>
            </w:tcBorders>
            <w:shd w:val="clear" w:color="auto" w:fill="D0E96C"/>
          </w:tcPr>
          <w:p w14:paraId="5F210035" w14:textId="77777777" w:rsidR="0072038D" w:rsidRDefault="0072038D" w:rsidP="00B4537B">
            <w:pPr>
              <w:spacing w:line="276" w:lineRule="auto"/>
            </w:pPr>
            <w:r w:rsidRPr="3036A6D3">
              <w:rPr>
                <w:rFonts w:eastAsia="Arial" w:cs="Arial"/>
              </w:rPr>
              <w:t xml:space="preserve"> </w:t>
            </w:r>
          </w:p>
        </w:tc>
        <w:tc>
          <w:tcPr>
            <w:tcW w:w="1689" w:type="dxa"/>
            <w:tcBorders>
              <w:top w:val="nil"/>
              <w:left w:val="nil"/>
              <w:bottom w:val="single" w:sz="4" w:space="0" w:color="auto"/>
              <w:right w:val="nil"/>
            </w:tcBorders>
            <w:shd w:val="clear" w:color="auto" w:fill="D0E96C"/>
          </w:tcPr>
          <w:p w14:paraId="1011D7E9" w14:textId="77777777" w:rsidR="0072038D" w:rsidRDefault="0072038D" w:rsidP="00B4537B">
            <w:pPr>
              <w:spacing w:line="276" w:lineRule="auto"/>
              <w:jc w:val="center"/>
            </w:pPr>
            <w:r w:rsidRPr="3036A6D3">
              <w:rPr>
                <w:rFonts w:eastAsia="Arial" w:cs="Arial"/>
              </w:rPr>
              <w:t xml:space="preserve"> </w:t>
            </w:r>
          </w:p>
        </w:tc>
      </w:tr>
      <w:tr w:rsidR="0072038D" w14:paraId="4D994B39" w14:textId="77777777" w:rsidTr="00970291">
        <w:tc>
          <w:tcPr>
            <w:tcW w:w="3539" w:type="dxa"/>
            <w:tcBorders>
              <w:top w:val="nil"/>
              <w:left w:val="nil"/>
              <w:bottom w:val="nil"/>
              <w:right w:val="nil"/>
            </w:tcBorders>
            <w:shd w:val="clear" w:color="auto" w:fill="EFF7CE"/>
          </w:tcPr>
          <w:p w14:paraId="3EAE7605" w14:textId="77777777" w:rsidR="0072038D" w:rsidRDefault="0072038D" w:rsidP="00B4537B">
            <w:pPr>
              <w:spacing w:line="276" w:lineRule="auto"/>
            </w:pPr>
            <w:r w:rsidRPr="3036A6D3">
              <w:rPr>
                <w:rFonts w:eastAsia="Arial" w:cs="Arial"/>
                <w:b/>
                <w:bCs/>
              </w:rPr>
              <w:t xml:space="preserve"> </w:t>
            </w:r>
          </w:p>
        </w:tc>
        <w:tc>
          <w:tcPr>
            <w:tcW w:w="4265" w:type="dxa"/>
            <w:tcBorders>
              <w:top w:val="nil"/>
              <w:left w:val="nil"/>
              <w:bottom w:val="nil"/>
              <w:right w:val="single" w:sz="4" w:space="0" w:color="auto"/>
            </w:tcBorders>
            <w:shd w:val="clear" w:color="auto" w:fill="EFF7CE"/>
          </w:tcPr>
          <w:p w14:paraId="45F285BE" w14:textId="77777777" w:rsidR="0072038D" w:rsidRDefault="0072038D" w:rsidP="00B4537B">
            <w:pPr>
              <w:spacing w:line="276" w:lineRule="auto"/>
            </w:pPr>
            <w:r w:rsidRPr="3036A6D3">
              <w:rPr>
                <w:rFonts w:eastAsia="Arial" w:cs="Arial"/>
              </w:rPr>
              <w:t xml:space="preserve"> </w:t>
            </w:r>
          </w:p>
        </w:tc>
        <w:tc>
          <w:tcPr>
            <w:tcW w:w="1689" w:type="dxa"/>
            <w:tcBorders>
              <w:top w:val="single" w:sz="4" w:space="0" w:color="auto"/>
              <w:left w:val="single" w:sz="4" w:space="0" w:color="auto"/>
              <w:bottom w:val="single" w:sz="4" w:space="0" w:color="auto"/>
              <w:right w:val="single" w:sz="4" w:space="0" w:color="auto"/>
            </w:tcBorders>
          </w:tcPr>
          <w:p w14:paraId="0401A165" w14:textId="77777777" w:rsidR="0072038D" w:rsidRDefault="0072038D" w:rsidP="00B4537B">
            <w:pPr>
              <w:spacing w:line="276" w:lineRule="auto"/>
              <w:jc w:val="center"/>
            </w:pPr>
            <w:r>
              <w:t>Fast</w:t>
            </w:r>
          </w:p>
        </w:tc>
      </w:tr>
      <w:tr w:rsidR="0072038D" w:rsidRPr="004E1601" w14:paraId="6F3E54B0" w14:textId="77777777" w:rsidTr="00970291">
        <w:tc>
          <w:tcPr>
            <w:tcW w:w="3539" w:type="dxa"/>
            <w:tcBorders>
              <w:top w:val="nil"/>
              <w:left w:val="nil"/>
              <w:bottom w:val="nil"/>
              <w:right w:val="nil"/>
            </w:tcBorders>
            <w:shd w:val="clear" w:color="auto" w:fill="EFF7CE"/>
          </w:tcPr>
          <w:p w14:paraId="0CE7B801" w14:textId="77777777" w:rsidR="0072038D" w:rsidRPr="004E1601" w:rsidRDefault="0072038D" w:rsidP="00B4537B">
            <w:pPr>
              <w:spacing w:line="276" w:lineRule="auto"/>
              <w:rPr>
                <w:sz w:val="12"/>
                <w:szCs w:val="12"/>
              </w:rPr>
            </w:pPr>
            <w:r w:rsidRPr="004E1601">
              <w:rPr>
                <w:rFonts w:eastAsia="Arial" w:cs="Arial"/>
                <w:b/>
                <w:bCs/>
                <w:sz w:val="12"/>
                <w:szCs w:val="12"/>
              </w:rPr>
              <w:t xml:space="preserve"> </w:t>
            </w:r>
          </w:p>
        </w:tc>
        <w:tc>
          <w:tcPr>
            <w:tcW w:w="4265" w:type="dxa"/>
            <w:tcBorders>
              <w:top w:val="nil"/>
              <w:left w:val="nil"/>
              <w:bottom w:val="nil"/>
              <w:right w:val="nil"/>
            </w:tcBorders>
            <w:shd w:val="clear" w:color="auto" w:fill="EFF7CE"/>
          </w:tcPr>
          <w:p w14:paraId="308AC03A" w14:textId="77777777" w:rsidR="0072038D" w:rsidRPr="004E1601" w:rsidRDefault="0072038D" w:rsidP="00B4537B">
            <w:pPr>
              <w:spacing w:line="276" w:lineRule="auto"/>
              <w:rPr>
                <w:sz w:val="12"/>
                <w:szCs w:val="12"/>
              </w:rPr>
            </w:pPr>
            <w:r w:rsidRPr="004E1601">
              <w:rPr>
                <w:rFonts w:eastAsia="Arial" w:cs="Arial"/>
                <w:sz w:val="12"/>
                <w:szCs w:val="12"/>
              </w:rPr>
              <w:t xml:space="preserve"> </w:t>
            </w:r>
          </w:p>
        </w:tc>
        <w:tc>
          <w:tcPr>
            <w:tcW w:w="1689" w:type="dxa"/>
            <w:tcBorders>
              <w:top w:val="single" w:sz="4" w:space="0" w:color="auto"/>
              <w:left w:val="nil"/>
              <w:bottom w:val="nil"/>
              <w:right w:val="nil"/>
            </w:tcBorders>
            <w:shd w:val="clear" w:color="auto" w:fill="EFF7CE"/>
          </w:tcPr>
          <w:p w14:paraId="55FD3DF2" w14:textId="77777777" w:rsidR="0072038D" w:rsidRPr="004E1601" w:rsidRDefault="0072038D" w:rsidP="00B4537B">
            <w:pPr>
              <w:spacing w:line="276" w:lineRule="auto"/>
              <w:jc w:val="center"/>
              <w:rPr>
                <w:sz w:val="12"/>
                <w:szCs w:val="12"/>
              </w:rPr>
            </w:pPr>
            <w:r w:rsidRPr="004E1601">
              <w:rPr>
                <w:rFonts w:eastAsia="Arial" w:cs="Arial"/>
                <w:sz w:val="12"/>
                <w:szCs w:val="12"/>
              </w:rPr>
              <w:t xml:space="preserve"> </w:t>
            </w:r>
          </w:p>
        </w:tc>
      </w:tr>
      <w:tr w:rsidR="0072038D" w14:paraId="222033E6" w14:textId="77777777" w:rsidTr="00970291">
        <w:tc>
          <w:tcPr>
            <w:tcW w:w="3539" w:type="dxa"/>
            <w:tcBorders>
              <w:top w:val="nil"/>
              <w:left w:val="nil"/>
              <w:bottom w:val="nil"/>
              <w:right w:val="nil"/>
            </w:tcBorders>
            <w:shd w:val="clear" w:color="auto" w:fill="D0E96C"/>
          </w:tcPr>
          <w:p w14:paraId="4543D3BB" w14:textId="77777777" w:rsidR="0072038D" w:rsidRDefault="0072038D" w:rsidP="00B4537B">
            <w:pPr>
              <w:spacing w:line="276" w:lineRule="auto"/>
            </w:pPr>
            <w:r w:rsidRPr="3036A6D3">
              <w:rPr>
                <w:rFonts w:eastAsia="Arial" w:cs="Arial"/>
                <w:b/>
                <w:bCs/>
                <w:color w:val="000000" w:themeColor="text1"/>
              </w:rPr>
              <w:t>Strength of evidence</w:t>
            </w:r>
          </w:p>
        </w:tc>
        <w:tc>
          <w:tcPr>
            <w:tcW w:w="4265" w:type="dxa"/>
            <w:tcBorders>
              <w:top w:val="nil"/>
              <w:left w:val="nil"/>
              <w:bottom w:val="nil"/>
              <w:right w:val="nil"/>
            </w:tcBorders>
            <w:shd w:val="clear" w:color="auto" w:fill="D0E96C"/>
          </w:tcPr>
          <w:p w14:paraId="561E8712" w14:textId="77777777" w:rsidR="0072038D" w:rsidRDefault="0072038D" w:rsidP="00B4537B">
            <w:pPr>
              <w:spacing w:line="276" w:lineRule="auto"/>
            </w:pPr>
            <w:r w:rsidRPr="3036A6D3">
              <w:rPr>
                <w:rFonts w:eastAsia="Arial" w:cs="Arial"/>
              </w:rPr>
              <w:t xml:space="preserve"> </w:t>
            </w:r>
          </w:p>
        </w:tc>
        <w:tc>
          <w:tcPr>
            <w:tcW w:w="1689" w:type="dxa"/>
            <w:tcBorders>
              <w:top w:val="nil"/>
              <w:left w:val="nil"/>
              <w:bottom w:val="single" w:sz="4" w:space="0" w:color="auto"/>
              <w:right w:val="nil"/>
            </w:tcBorders>
            <w:shd w:val="clear" w:color="auto" w:fill="D0E96C"/>
          </w:tcPr>
          <w:p w14:paraId="6C30AB15" w14:textId="77777777" w:rsidR="0072038D" w:rsidRDefault="0072038D" w:rsidP="00B4537B">
            <w:pPr>
              <w:spacing w:line="276" w:lineRule="auto"/>
              <w:jc w:val="center"/>
            </w:pPr>
            <w:r w:rsidRPr="3036A6D3">
              <w:rPr>
                <w:rFonts w:eastAsia="Arial" w:cs="Arial"/>
              </w:rPr>
              <w:t xml:space="preserve"> </w:t>
            </w:r>
          </w:p>
        </w:tc>
      </w:tr>
      <w:tr w:rsidR="0072038D" w14:paraId="1ECC6268" w14:textId="77777777" w:rsidTr="00970291">
        <w:tc>
          <w:tcPr>
            <w:tcW w:w="3539" w:type="dxa"/>
            <w:tcBorders>
              <w:top w:val="nil"/>
              <w:left w:val="nil"/>
              <w:bottom w:val="nil"/>
              <w:right w:val="nil"/>
            </w:tcBorders>
            <w:shd w:val="clear" w:color="auto" w:fill="EFF7CE"/>
          </w:tcPr>
          <w:p w14:paraId="4873CE5A" w14:textId="77777777" w:rsidR="0072038D" w:rsidRDefault="0072038D" w:rsidP="00B4537B">
            <w:pPr>
              <w:spacing w:line="276" w:lineRule="auto"/>
            </w:pPr>
            <w:r w:rsidRPr="3036A6D3">
              <w:rPr>
                <w:rFonts w:eastAsia="Arial" w:cs="Arial"/>
                <w:b/>
                <w:bCs/>
              </w:rPr>
              <w:t xml:space="preserve"> </w:t>
            </w:r>
          </w:p>
        </w:tc>
        <w:tc>
          <w:tcPr>
            <w:tcW w:w="4265" w:type="dxa"/>
            <w:tcBorders>
              <w:top w:val="nil"/>
              <w:left w:val="nil"/>
              <w:bottom w:val="nil"/>
              <w:right w:val="single" w:sz="4" w:space="0" w:color="auto"/>
            </w:tcBorders>
            <w:shd w:val="clear" w:color="auto" w:fill="EFF7CE"/>
          </w:tcPr>
          <w:p w14:paraId="1DC03DB2" w14:textId="77777777" w:rsidR="0072038D" w:rsidRDefault="0072038D" w:rsidP="00B4537B">
            <w:pPr>
              <w:spacing w:line="276" w:lineRule="auto"/>
            </w:pPr>
            <w:r w:rsidRPr="3036A6D3">
              <w:rPr>
                <w:rFonts w:eastAsia="Arial" w:cs="Arial"/>
                <w:color w:val="000000" w:themeColor="text1"/>
              </w:rPr>
              <w:t>Quality</w:t>
            </w:r>
          </w:p>
        </w:tc>
        <w:tc>
          <w:tcPr>
            <w:tcW w:w="1689" w:type="dxa"/>
            <w:tcBorders>
              <w:top w:val="single" w:sz="4" w:space="0" w:color="auto"/>
              <w:left w:val="single" w:sz="4" w:space="0" w:color="auto"/>
              <w:bottom w:val="single" w:sz="4" w:space="0" w:color="auto"/>
              <w:right w:val="single" w:sz="4" w:space="0" w:color="auto"/>
            </w:tcBorders>
          </w:tcPr>
          <w:p w14:paraId="730B97D3" w14:textId="5C4E5F70" w:rsidR="0072038D" w:rsidRDefault="005A13FB" w:rsidP="00B4537B">
            <w:pPr>
              <w:spacing w:line="276" w:lineRule="auto"/>
              <w:jc w:val="center"/>
            </w:pPr>
            <w:r>
              <w:t>High</w:t>
            </w:r>
          </w:p>
        </w:tc>
      </w:tr>
      <w:tr w:rsidR="0072038D" w14:paraId="271C3567" w14:textId="77777777" w:rsidTr="00970291">
        <w:tc>
          <w:tcPr>
            <w:tcW w:w="3539" w:type="dxa"/>
            <w:tcBorders>
              <w:top w:val="nil"/>
              <w:left w:val="nil"/>
              <w:bottom w:val="nil"/>
              <w:right w:val="nil"/>
            </w:tcBorders>
            <w:shd w:val="clear" w:color="auto" w:fill="EFF7CE"/>
          </w:tcPr>
          <w:p w14:paraId="21E7E0DD" w14:textId="77777777" w:rsidR="0072038D" w:rsidRDefault="0072038D" w:rsidP="00B4537B">
            <w:pPr>
              <w:spacing w:line="276" w:lineRule="auto"/>
            </w:pPr>
            <w:r w:rsidRPr="3036A6D3">
              <w:rPr>
                <w:rFonts w:eastAsia="Arial" w:cs="Arial"/>
                <w:b/>
                <w:bCs/>
              </w:rPr>
              <w:t xml:space="preserve"> </w:t>
            </w:r>
          </w:p>
        </w:tc>
        <w:tc>
          <w:tcPr>
            <w:tcW w:w="4265" w:type="dxa"/>
            <w:tcBorders>
              <w:top w:val="nil"/>
              <w:left w:val="nil"/>
              <w:bottom w:val="nil"/>
              <w:right w:val="single" w:sz="8" w:space="0" w:color="auto"/>
            </w:tcBorders>
            <w:shd w:val="clear" w:color="auto" w:fill="EFF7CE"/>
          </w:tcPr>
          <w:p w14:paraId="57AA30C9" w14:textId="77777777" w:rsidR="0072038D" w:rsidRDefault="0072038D" w:rsidP="00B4537B">
            <w:pPr>
              <w:spacing w:line="276" w:lineRule="auto"/>
            </w:pPr>
            <w:r w:rsidRPr="3036A6D3">
              <w:rPr>
                <w:rFonts w:eastAsia="Arial" w:cs="Arial"/>
                <w:color w:val="000000" w:themeColor="text1"/>
              </w:rPr>
              <w:t>Context</w:t>
            </w:r>
          </w:p>
        </w:tc>
        <w:tc>
          <w:tcPr>
            <w:tcW w:w="1689" w:type="dxa"/>
            <w:tcBorders>
              <w:top w:val="single" w:sz="4" w:space="0" w:color="auto"/>
              <w:left w:val="single" w:sz="8" w:space="0" w:color="auto"/>
              <w:bottom w:val="single" w:sz="8" w:space="0" w:color="auto"/>
              <w:right w:val="single" w:sz="8" w:space="0" w:color="auto"/>
            </w:tcBorders>
          </w:tcPr>
          <w:p w14:paraId="371E7932" w14:textId="15EE5654" w:rsidR="0072038D" w:rsidRDefault="00956D94" w:rsidP="00B4537B">
            <w:pPr>
              <w:spacing w:line="276" w:lineRule="auto"/>
              <w:jc w:val="center"/>
            </w:pPr>
            <w:r>
              <w:t>Very High</w:t>
            </w:r>
          </w:p>
        </w:tc>
      </w:tr>
      <w:tr w:rsidR="0072038D" w14:paraId="0221A0AC" w14:textId="77777777" w:rsidTr="00970291">
        <w:tc>
          <w:tcPr>
            <w:tcW w:w="3539" w:type="dxa"/>
            <w:tcBorders>
              <w:top w:val="nil"/>
              <w:left w:val="nil"/>
              <w:bottom w:val="nil"/>
              <w:right w:val="nil"/>
            </w:tcBorders>
            <w:shd w:val="clear" w:color="auto" w:fill="EFF7CE"/>
          </w:tcPr>
          <w:p w14:paraId="003979C7" w14:textId="77777777" w:rsidR="0072038D" w:rsidRDefault="0072038D" w:rsidP="00B4537B">
            <w:pPr>
              <w:spacing w:line="276" w:lineRule="auto"/>
            </w:pPr>
            <w:r w:rsidRPr="3036A6D3">
              <w:rPr>
                <w:rFonts w:eastAsia="Arial" w:cs="Arial"/>
              </w:rPr>
              <w:t xml:space="preserve"> </w:t>
            </w:r>
          </w:p>
        </w:tc>
        <w:tc>
          <w:tcPr>
            <w:tcW w:w="4265" w:type="dxa"/>
            <w:tcBorders>
              <w:top w:val="nil"/>
              <w:left w:val="nil"/>
              <w:bottom w:val="nil"/>
              <w:right w:val="single" w:sz="8" w:space="0" w:color="auto"/>
            </w:tcBorders>
            <w:shd w:val="clear" w:color="auto" w:fill="EFF7CE"/>
          </w:tcPr>
          <w:p w14:paraId="3801741A" w14:textId="77777777" w:rsidR="0072038D" w:rsidRDefault="0072038D" w:rsidP="00B4537B">
            <w:pPr>
              <w:spacing w:line="276" w:lineRule="auto"/>
            </w:pPr>
            <w:r w:rsidRPr="3036A6D3">
              <w:rPr>
                <w:rFonts w:eastAsia="Arial" w:cs="Arial"/>
                <w:color w:val="000000" w:themeColor="text1"/>
              </w:rPr>
              <w:t>Overall</w:t>
            </w:r>
          </w:p>
        </w:tc>
        <w:tc>
          <w:tcPr>
            <w:tcW w:w="1689" w:type="dxa"/>
            <w:tcBorders>
              <w:top w:val="single" w:sz="8" w:space="0" w:color="auto"/>
              <w:left w:val="single" w:sz="8" w:space="0" w:color="auto"/>
              <w:bottom w:val="single" w:sz="8" w:space="0" w:color="auto"/>
              <w:right w:val="single" w:sz="8" w:space="0" w:color="auto"/>
            </w:tcBorders>
          </w:tcPr>
          <w:p w14:paraId="2ACFD4C0" w14:textId="60000005" w:rsidR="0072038D" w:rsidRDefault="005A13FB" w:rsidP="00B4537B">
            <w:pPr>
              <w:spacing w:line="276" w:lineRule="auto"/>
              <w:jc w:val="center"/>
            </w:pPr>
            <w:r>
              <w:t>High</w:t>
            </w:r>
          </w:p>
        </w:tc>
      </w:tr>
    </w:tbl>
    <w:p w14:paraId="6C34488C" w14:textId="77777777" w:rsidR="0072038D" w:rsidRDefault="0072038D" w:rsidP="00B4537B">
      <w:pPr>
        <w:spacing w:line="276" w:lineRule="auto"/>
      </w:pPr>
    </w:p>
    <w:p w14:paraId="4F215460" w14:textId="77777777" w:rsidR="0090392E" w:rsidRDefault="0090392E">
      <w:pPr>
        <w:jc w:val="left"/>
        <w:rPr>
          <w:b/>
          <w:bCs/>
        </w:rPr>
      </w:pPr>
      <w:r>
        <w:rPr>
          <w:b/>
          <w:bCs/>
        </w:rPr>
        <w:br w:type="page"/>
      </w:r>
    </w:p>
    <w:p w14:paraId="2CD02649" w14:textId="3EA15AB3" w:rsidR="0072038D" w:rsidRPr="00970291" w:rsidRDefault="0072038D" w:rsidP="00B4537B">
      <w:pPr>
        <w:spacing w:line="276" w:lineRule="auto"/>
        <w:rPr>
          <w:b/>
          <w:bCs/>
        </w:rPr>
      </w:pPr>
      <w:r w:rsidRPr="00970291">
        <w:rPr>
          <w:b/>
          <w:bCs/>
        </w:rPr>
        <w:t>Narrative Summary</w:t>
      </w:r>
    </w:p>
    <w:p w14:paraId="6230B769" w14:textId="6AA8D46E" w:rsidR="0072038D" w:rsidRPr="00E60FB6" w:rsidRDefault="0072038D" w:rsidP="00B4537B">
      <w:pPr>
        <w:pStyle w:val="ListParagraph"/>
        <w:numPr>
          <w:ilvl w:val="0"/>
          <w:numId w:val="21"/>
        </w:numPr>
        <w:spacing w:line="276" w:lineRule="auto"/>
        <w:jc w:val="left"/>
        <w:rPr>
          <w:rFonts w:eastAsia="Arial" w:cs="Arial"/>
          <w:b/>
          <w:bCs/>
        </w:rPr>
      </w:pPr>
      <w:r w:rsidRPr="00E60FB6">
        <w:rPr>
          <w:rFonts w:eastAsia="Arial" w:cs="Arial"/>
          <w:b/>
          <w:bCs/>
        </w:rPr>
        <w:t>What is the practice?</w:t>
      </w:r>
    </w:p>
    <w:p w14:paraId="2BEC3B34" w14:textId="4AD78C26" w:rsidR="003437F2" w:rsidRDefault="00E60FB6" w:rsidP="00B4537B">
      <w:pPr>
        <w:spacing w:line="276" w:lineRule="auto"/>
      </w:pPr>
      <w:r>
        <w:t xml:space="preserve">This practice consists in the administration of antibiotics in feed or water to </w:t>
      </w:r>
      <w:r w:rsidR="00715E47">
        <w:t xml:space="preserve">treat </w:t>
      </w:r>
      <w:r>
        <w:t>batches of affected pigs</w:t>
      </w:r>
      <w:r w:rsidR="00715E47">
        <w:t xml:space="preserve"> with scours, or </w:t>
      </w:r>
      <w:r w:rsidR="00D62230">
        <w:t>PWD</w:t>
      </w:r>
      <w:r>
        <w:t>. Individual sick pigs may also be treated parenterally</w:t>
      </w:r>
      <w:r w:rsidR="00715E47">
        <w:t xml:space="preserve"> (by injecting antibiotics)</w:t>
      </w:r>
      <w:r>
        <w:t>.</w:t>
      </w:r>
      <w:r w:rsidR="00715E47">
        <w:t xml:space="preserve"> </w:t>
      </w:r>
    </w:p>
    <w:p w14:paraId="01F92C09" w14:textId="6D5E0E2C" w:rsidR="0072038D" w:rsidRDefault="0072038D" w:rsidP="00B4537B">
      <w:pPr>
        <w:pStyle w:val="ListParagraph"/>
        <w:numPr>
          <w:ilvl w:val="0"/>
          <w:numId w:val="21"/>
        </w:numPr>
        <w:spacing w:line="276" w:lineRule="auto"/>
      </w:pPr>
      <w:r w:rsidRPr="003437F2">
        <w:rPr>
          <w:rFonts w:eastAsia="Arial" w:cs="Arial"/>
          <w:b/>
          <w:bCs/>
        </w:rPr>
        <w:t>How effective is it?</w:t>
      </w:r>
    </w:p>
    <w:p w14:paraId="4F1B1688" w14:textId="108447DC" w:rsidR="0072038D" w:rsidRDefault="00E60FB6" w:rsidP="00B4537B">
      <w:pPr>
        <w:spacing w:line="276" w:lineRule="auto"/>
      </w:pPr>
      <w:r>
        <w:t xml:space="preserve">This practice is highly effective in treating the disease provided that its </w:t>
      </w:r>
      <w:r w:rsidR="009665B9">
        <w:t xml:space="preserve">root cause has been identified as </w:t>
      </w:r>
      <w:r w:rsidR="00520C77" w:rsidRPr="00520C77">
        <w:rPr>
          <w:i/>
          <w:iCs/>
        </w:rPr>
        <w:t>E. coli</w:t>
      </w:r>
      <w:r w:rsidR="00C129AA">
        <w:rPr>
          <w:i/>
          <w:iCs/>
        </w:rPr>
        <w:t xml:space="preserve"> </w:t>
      </w:r>
      <w:r w:rsidR="00C129AA" w:rsidRPr="002F40BA">
        <w:t>or other bacterial</w:t>
      </w:r>
      <w:r w:rsidR="009665B9">
        <w:t xml:space="preserve"> infections and the antibiotic chosen has prove</w:t>
      </w:r>
      <w:r w:rsidR="785A3AAC">
        <w:t>n</w:t>
      </w:r>
      <w:r w:rsidR="009665B9">
        <w:t xml:space="preserve"> efficacy against the field strain.</w:t>
      </w:r>
      <w:r w:rsidR="00BB0EB0">
        <w:t xml:space="preserve"> Given the rise of antibiotic resistance (which is when bacteria acquire defence mechanisms against antibiotics), the efficacy of some antibiotics may be reduced. It is advisable to conduct an antibiotic susceptibility test (AST) to </w:t>
      </w:r>
      <w:r w:rsidR="00BB0EB0" w:rsidRPr="00BB0EB0">
        <w:t xml:space="preserve">identify which </w:t>
      </w:r>
      <w:r w:rsidR="00BB0EB0">
        <w:t>antibiotic</w:t>
      </w:r>
      <w:r w:rsidR="00BB0EB0" w:rsidRPr="00BB0EB0">
        <w:t xml:space="preserve"> is </w:t>
      </w:r>
      <w:r w:rsidR="00BB0EB0">
        <w:t xml:space="preserve">most effective for each treatment. Your </w:t>
      </w:r>
      <w:r w:rsidR="00443B0B">
        <w:t xml:space="preserve">veterinarian </w:t>
      </w:r>
      <w:r w:rsidR="00BB0EB0">
        <w:t>will be able to advise you on this matter.</w:t>
      </w:r>
    </w:p>
    <w:p w14:paraId="6C24B9A4" w14:textId="25E1899F" w:rsidR="009665B9" w:rsidRDefault="0072038D" w:rsidP="00B4537B">
      <w:pPr>
        <w:pStyle w:val="ListParagraph"/>
        <w:numPr>
          <w:ilvl w:val="0"/>
          <w:numId w:val="21"/>
        </w:numPr>
        <w:spacing w:line="276" w:lineRule="auto"/>
        <w:rPr>
          <w:rFonts w:eastAsia="Arial" w:cs="Arial"/>
          <w:b/>
          <w:bCs/>
        </w:rPr>
      </w:pPr>
      <w:r w:rsidRPr="009665B9">
        <w:rPr>
          <w:rFonts w:eastAsia="Arial" w:cs="Arial"/>
          <w:b/>
          <w:bCs/>
        </w:rPr>
        <w:t>Where does it work?</w:t>
      </w:r>
    </w:p>
    <w:p w14:paraId="586952FB" w14:textId="2A287D9D" w:rsidR="00226250" w:rsidRPr="00226250" w:rsidRDefault="00226250" w:rsidP="00B4537B">
      <w:pPr>
        <w:spacing w:line="276" w:lineRule="auto"/>
        <w:rPr>
          <w:rFonts w:eastAsia="Arial" w:cs="Arial"/>
        </w:rPr>
      </w:pPr>
      <w:r>
        <w:rPr>
          <w:rFonts w:eastAsia="Arial" w:cs="Arial"/>
        </w:rPr>
        <w:t xml:space="preserve">For group treatments, this practice works in-feed or in water, where the antibiotic drug is </w:t>
      </w:r>
      <w:r w:rsidR="00BB0EB0">
        <w:rPr>
          <w:rFonts w:eastAsia="Arial" w:cs="Arial"/>
        </w:rPr>
        <w:t>administered,</w:t>
      </w:r>
      <w:r>
        <w:rPr>
          <w:rFonts w:eastAsia="Arial" w:cs="Arial"/>
        </w:rPr>
        <w:t xml:space="preserve"> and the pigs ingest it. It acts in the gut by</w:t>
      </w:r>
      <w:r w:rsidRPr="00226250">
        <w:rPr>
          <w:rFonts w:eastAsia="Arial" w:cs="Arial"/>
        </w:rPr>
        <w:t xml:space="preserve"> </w:t>
      </w:r>
      <w:r>
        <w:rPr>
          <w:rFonts w:eastAsia="Arial" w:cs="Arial"/>
        </w:rPr>
        <w:t>killing bacteria. For individual treatments, antibiotics are injected, being processed by the animal</w:t>
      </w:r>
      <w:r w:rsidR="00BB0EB0">
        <w:rPr>
          <w:rFonts w:eastAsia="Arial" w:cs="Arial"/>
        </w:rPr>
        <w:t>,</w:t>
      </w:r>
      <w:r>
        <w:rPr>
          <w:rFonts w:eastAsia="Arial" w:cs="Arial"/>
        </w:rPr>
        <w:t xml:space="preserve"> and acting in the gut to kill bacteria.</w:t>
      </w:r>
      <w:r w:rsidR="003437F2" w:rsidRPr="003437F2">
        <w:t xml:space="preserve"> </w:t>
      </w:r>
      <w:r w:rsidR="003437F2" w:rsidRPr="003437F2">
        <w:rPr>
          <w:rFonts w:eastAsia="Arial" w:cs="Arial"/>
        </w:rPr>
        <w:t>Historically, in-feed antibiotics were the go</w:t>
      </w:r>
      <w:r w:rsidR="304B15DF" w:rsidRPr="3D3BEB66">
        <w:rPr>
          <w:rFonts w:eastAsia="Arial" w:cs="Arial"/>
        </w:rPr>
        <w:t>-</w:t>
      </w:r>
      <w:r w:rsidR="003437F2" w:rsidRPr="003437F2">
        <w:rPr>
          <w:rFonts w:eastAsia="Arial" w:cs="Arial"/>
        </w:rPr>
        <w:t xml:space="preserve">to treatment when </w:t>
      </w:r>
      <w:r w:rsidR="00D62230">
        <w:rPr>
          <w:rFonts w:eastAsia="Arial" w:cs="Arial"/>
        </w:rPr>
        <w:t>PWD</w:t>
      </w:r>
      <w:r w:rsidR="003437F2" w:rsidRPr="003437F2">
        <w:rPr>
          <w:rFonts w:eastAsia="Arial" w:cs="Arial"/>
        </w:rPr>
        <w:t xml:space="preserve"> caused by bacteria was diagnosed. However, the restrictions </w:t>
      </w:r>
      <w:r w:rsidR="003437F2">
        <w:rPr>
          <w:rFonts w:eastAsia="Arial" w:cs="Arial"/>
        </w:rPr>
        <w:t>and the more prudent u</w:t>
      </w:r>
      <w:r w:rsidR="003437F2" w:rsidRPr="003437F2">
        <w:rPr>
          <w:rFonts w:eastAsia="Arial" w:cs="Arial"/>
        </w:rPr>
        <w:t>se of antibiotics</w:t>
      </w:r>
      <w:r w:rsidR="003437F2">
        <w:rPr>
          <w:rFonts w:eastAsia="Arial" w:cs="Arial"/>
        </w:rPr>
        <w:t xml:space="preserve"> mean that in-feed medication is not advisable.</w:t>
      </w:r>
      <w:r w:rsidR="003437F2" w:rsidRPr="003437F2">
        <w:rPr>
          <w:rFonts w:eastAsia="Arial" w:cs="Arial"/>
        </w:rPr>
        <w:t xml:space="preserve"> </w:t>
      </w:r>
      <w:r w:rsidR="00C73E0F">
        <w:rPr>
          <w:rFonts w:eastAsia="Arial" w:cs="Arial"/>
        </w:rPr>
        <w:t>In addition, and perhaps more importantly,</w:t>
      </w:r>
      <w:r w:rsidR="00C73E0F" w:rsidRPr="00C73E0F">
        <w:t xml:space="preserve"> </w:t>
      </w:r>
      <w:r w:rsidR="00C73E0F">
        <w:rPr>
          <w:rFonts w:eastAsia="Arial" w:cs="Arial"/>
        </w:rPr>
        <w:t xml:space="preserve">sick </w:t>
      </w:r>
      <w:r w:rsidR="00C73E0F" w:rsidRPr="00C73E0F">
        <w:rPr>
          <w:rFonts w:eastAsia="Arial" w:cs="Arial"/>
        </w:rPr>
        <w:t>pig</w:t>
      </w:r>
      <w:r w:rsidR="00C73E0F">
        <w:rPr>
          <w:rFonts w:eastAsia="Arial" w:cs="Arial"/>
        </w:rPr>
        <w:t>s</w:t>
      </w:r>
      <w:r w:rsidR="00C73E0F" w:rsidRPr="00C73E0F">
        <w:rPr>
          <w:rFonts w:eastAsia="Arial" w:cs="Arial"/>
        </w:rPr>
        <w:t xml:space="preserve"> </w:t>
      </w:r>
      <w:r w:rsidR="00C73E0F">
        <w:rPr>
          <w:rFonts w:eastAsia="Arial" w:cs="Arial"/>
        </w:rPr>
        <w:t xml:space="preserve">typically go off-feed meaning that they will not </w:t>
      </w:r>
      <w:r w:rsidR="00C73E0F" w:rsidRPr="00C73E0F">
        <w:rPr>
          <w:rFonts w:eastAsia="Arial" w:cs="Arial"/>
        </w:rPr>
        <w:t>be adequately medicated</w:t>
      </w:r>
      <w:r w:rsidR="00C73E0F">
        <w:rPr>
          <w:rFonts w:eastAsia="Arial" w:cs="Arial"/>
        </w:rPr>
        <w:t xml:space="preserve">. </w:t>
      </w:r>
      <w:r w:rsidR="003437F2">
        <w:rPr>
          <w:rFonts w:eastAsia="Arial" w:cs="Arial"/>
        </w:rPr>
        <w:t>I</w:t>
      </w:r>
      <w:r w:rsidR="003437F2" w:rsidRPr="003437F2">
        <w:rPr>
          <w:rFonts w:eastAsia="Arial" w:cs="Arial"/>
        </w:rPr>
        <w:t>n-water medication provides a more targeted treatment by allowing medication to single pens of piglets in a given building or barn. These systems, though more expensive, are now preferred.</w:t>
      </w:r>
    </w:p>
    <w:p w14:paraId="77571408" w14:textId="39C4A2DE" w:rsidR="0072038D" w:rsidRDefault="0072038D" w:rsidP="00B4537B">
      <w:pPr>
        <w:spacing w:line="276" w:lineRule="auto"/>
        <w:rPr>
          <w:rFonts w:eastAsia="Arial" w:cs="Arial"/>
          <w:b/>
          <w:bCs/>
        </w:rPr>
      </w:pPr>
      <w:r w:rsidRPr="0DC6835F">
        <w:rPr>
          <w:rFonts w:eastAsia="Arial" w:cs="Arial"/>
          <w:b/>
          <w:bCs/>
        </w:rPr>
        <w:t>4. How much does it cost?</w:t>
      </w:r>
    </w:p>
    <w:p w14:paraId="47A8F7D0" w14:textId="1C77B294" w:rsidR="009665B9" w:rsidRDefault="009665B9" w:rsidP="00B4537B">
      <w:pPr>
        <w:spacing w:line="276" w:lineRule="auto"/>
      </w:pPr>
      <w:r>
        <w:t>Costs associated with the implementation of this practice can be high due to the diagnostic approach necessary to identify the problem, veterinary consultation, and the costs of the drugs.</w:t>
      </w:r>
      <w:r w:rsidR="00226250">
        <w:t xml:space="preserve"> Other costs related to the administration of medication in water may need to be considered, like the installation of a system capable of delivering such treatments.</w:t>
      </w:r>
      <w:r w:rsidR="00BB0EB0">
        <w:t xml:space="preserve"> Other </w:t>
      </w:r>
      <w:r w:rsidR="005F42A0">
        <w:t xml:space="preserve">indirect </w:t>
      </w:r>
      <w:r w:rsidR="00BB0EB0">
        <w:t xml:space="preserve">costs </w:t>
      </w:r>
      <w:r w:rsidR="005F42A0">
        <w:t>can be the labour</w:t>
      </w:r>
      <w:r w:rsidR="00BB0EB0">
        <w:t xml:space="preserve"> required to administ</w:t>
      </w:r>
      <w:r w:rsidR="59C31BD5">
        <w:t>er</w:t>
      </w:r>
      <w:r w:rsidR="00BB0EB0">
        <w:t xml:space="preserve"> these treatments and </w:t>
      </w:r>
      <w:r w:rsidR="005F42A0">
        <w:t xml:space="preserve">to </w:t>
      </w:r>
      <w:r w:rsidR="00BB0EB0">
        <w:t>keep records of antibiotic usage</w:t>
      </w:r>
      <w:r w:rsidR="005F42A0">
        <w:t>. Reporting antibiotic usage is required in most quality assurance schemes (</w:t>
      </w:r>
      <w:r w:rsidR="00F06DEB">
        <w:t>i.e.,</w:t>
      </w:r>
      <w:r w:rsidR="005F42A0">
        <w:t xml:space="preserve"> Red Tractor) on a quarterly basis</w:t>
      </w:r>
      <w:r w:rsidR="00987526">
        <w:t xml:space="preserve"> (electronic Medicines Book – eMB)</w:t>
      </w:r>
      <w:r w:rsidR="005F42A0">
        <w:t>.</w:t>
      </w:r>
    </w:p>
    <w:p w14:paraId="316B9F88" w14:textId="00C777D2" w:rsidR="009D5AD7" w:rsidRDefault="00987526" w:rsidP="00B4537B">
      <w:pPr>
        <w:spacing w:line="276" w:lineRule="auto"/>
      </w:pPr>
      <w:r w:rsidRPr="00987526">
        <w:t xml:space="preserve">In addition, the </w:t>
      </w:r>
      <w:r w:rsidR="009D5AD7" w:rsidRPr="00987526">
        <w:t>eMB</w:t>
      </w:r>
      <w:r w:rsidRPr="00987526">
        <w:t xml:space="preserve"> has a benchmarking tool which identifies “Persi</w:t>
      </w:r>
      <w:r>
        <w:t>stently High Users” (PHUs) -</w:t>
      </w:r>
      <w:r>
        <w:rPr>
          <w:highlight w:val="yellow"/>
        </w:rPr>
        <w:t xml:space="preserve"> </w:t>
      </w:r>
      <w:r>
        <w:t xml:space="preserve">producers who </w:t>
      </w:r>
      <w:r w:rsidR="4CA9DEE6">
        <w:t>f</w:t>
      </w:r>
      <w:r w:rsidR="078E19A3">
        <w:t>a</w:t>
      </w:r>
      <w:r w:rsidR="4CA9DEE6">
        <w:t>ll</w:t>
      </w:r>
      <w:r>
        <w:t xml:space="preserve"> into the top 5% or 10% of antibiotic users for </w:t>
      </w:r>
      <w:r w:rsidR="449814DA">
        <w:t>different</w:t>
      </w:r>
      <w:r>
        <w:t xml:space="preserve"> holding </w:t>
      </w:r>
      <w:r w:rsidR="4CA9DEE6">
        <w:t>type</w:t>
      </w:r>
      <w:r w:rsidR="5675F333">
        <w:t>s</w:t>
      </w:r>
      <w:r>
        <w:t xml:space="preserve"> over a rolling 12-month period. PHUs are either warned about the high usage (10% cohort) or are required to insta</w:t>
      </w:r>
      <w:r w:rsidR="69775CFA">
        <w:t>ll</w:t>
      </w:r>
      <w:r>
        <w:t xml:space="preserve"> an antibiotic reduction plan in conjunction with their vet (5%</w:t>
      </w:r>
      <w:r w:rsidR="00F671EF">
        <w:t xml:space="preserve"> cohort</w:t>
      </w:r>
      <w:r>
        <w:t>)</w:t>
      </w:r>
      <w:r w:rsidR="00A224CF">
        <w:t xml:space="preserve"> </w:t>
      </w:r>
      <w:r w:rsidR="000E43BB">
        <w:fldChar w:fldCharType="begin"/>
      </w:r>
      <w:r w:rsidR="000E43BB">
        <w:instrText xml:space="preserve"> ADDIN EN.CITE &lt;EndNote&gt;&lt;Cite&gt;&lt;Author&gt;AHDB&lt;/Author&gt;&lt;Year&gt;2022&lt;/Year&gt;&lt;RecNum&gt;932&lt;/RecNum&gt;&lt;DisplayText&gt;(AHDB, 2022)&lt;/DisplayText&gt;&lt;record&gt;&lt;rec-number&gt;932&lt;/rec-number&gt;&lt;foreign-keys&gt;&lt;key app="EN" db-id="99spxtxajxsasbefr95pf00rfrs00ep9ve2a" timestamp="1667825837"&gt;932&lt;/key&gt;&lt;/foreign-keys&gt;&lt;ref-type name="Web Page"&gt;12&lt;/ref-type&gt;&lt;contributors&gt;&lt;authors&gt;&lt;author&gt;AHDB,&lt;/author&gt;&lt;/authors&gt;&lt;/contributors&gt;&lt;titles&gt;&lt;title&gt;PHWC Antimicrobial Usage&lt;/title&gt;&lt;/titles&gt;&lt;volume&gt;2022&lt;/volume&gt;&lt;number&gt;November 4th&lt;/number&gt;&lt;dates&gt;&lt;year&gt;2022&lt;/year&gt;&lt;/dates&gt;&lt;urls&gt;&lt;related-urls&gt;&lt;url&gt;https://ahdb.org.uk/knowledge-library/phwc-antimicrobial-usage&lt;/url&gt;&lt;/related-urls&gt;&lt;/urls&gt;&lt;/record&gt;&lt;/Cite&gt;&lt;/EndNote&gt;</w:instrText>
      </w:r>
      <w:r w:rsidR="000E43BB">
        <w:fldChar w:fldCharType="separate"/>
      </w:r>
      <w:r w:rsidR="000E43BB">
        <w:rPr>
          <w:noProof/>
        </w:rPr>
        <w:t>(</w:t>
      </w:r>
      <w:hyperlink w:anchor="_ENREF_6" w:tooltip="AHDB, 2022 #932" w:history="1">
        <w:r w:rsidR="005F0597">
          <w:rPr>
            <w:noProof/>
          </w:rPr>
          <w:t>AHDB, 2022</w:t>
        </w:r>
      </w:hyperlink>
      <w:r w:rsidR="000E43BB">
        <w:rPr>
          <w:noProof/>
        </w:rPr>
        <w:t>)</w:t>
      </w:r>
      <w:r w:rsidR="000E43BB">
        <w:fldChar w:fldCharType="end"/>
      </w:r>
      <w:r>
        <w:t xml:space="preserve">. If you use antibiotics to treat PWD, you need to consider the risk of becoming a PHU and the costs associated with it. </w:t>
      </w:r>
    </w:p>
    <w:p w14:paraId="7C403469" w14:textId="7DFEB968" w:rsidR="00F671EF" w:rsidRDefault="00F671EF" w:rsidP="00B4537B">
      <w:pPr>
        <w:spacing w:line="276" w:lineRule="auto"/>
      </w:pPr>
      <w:r w:rsidRPr="714A5FE6">
        <w:rPr>
          <w:rStyle w:val="eop"/>
          <w:rFonts w:cs="Arial"/>
          <w:color w:val="000000" w:themeColor="text1"/>
        </w:rPr>
        <w:t xml:space="preserve">We do not provide a computation of a return of investment (ROI) for this practice because antibiotic treatment costs will largely vary according to the type of antibiotic administered, the route of administration (in-feed, in water, parenteral), and the number of animals to treat. As explained above, diagnostic procedures should also be counted as costs for antibiotic treatment </w:t>
      </w:r>
      <w:r w:rsidR="6F1F8B4B" w:rsidRPr="714A5FE6">
        <w:rPr>
          <w:rStyle w:val="eop"/>
          <w:rFonts w:cs="Arial"/>
          <w:color w:val="000000" w:themeColor="text1"/>
        </w:rPr>
        <w:t>as</w:t>
      </w:r>
      <w:r w:rsidRPr="714A5FE6">
        <w:rPr>
          <w:rStyle w:val="eop"/>
          <w:rFonts w:cs="Arial"/>
          <w:color w:val="000000" w:themeColor="text1"/>
        </w:rPr>
        <w:t xml:space="preserve"> correct diagnostics is not </w:t>
      </w:r>
      <w:r w:rsidR="63FA1C13" w:rsidRPr="714A5FE6">
        <w:rPr>
          <w:rStyle w:val="eop"/>
          <w:rFonts w:cs="Arial"/>
          <w:color w:val="000000" w:themeColor="text1"/>
        </w:rPr>
        <w:t xml:space="preserve">only </w:t>
      </w:r>
      <w:r w:rsidRPr="714A5FE6">
        <w:rPr>
          <w:rStyle w:val="eop"/>
          <w:rFonts w:cs="Arial"/>
          <w:color w:val="000000" w:themeColor="text1"/>
        </w:rPr>
        <w:t>good practice, but also a legal requirement. ROI for this practice will depend on all of th</w:t>
      </w:r>
      <w:r w:rsidR="6756DB5A" w:rsidRPr="714A5FE6">
        <w:rPr>
          <w:rStyle w:val="eop"/>
          <w:rFonts w:cs="Arial"/>
          <w:color w:val="000000" w:themeColor="text1"/>
        </w:rPr>
        <w:t>ese</w:t>
      </w:r>
      <w:r w:rsidRPr="714A5FE6">
        <w:rPr>
          <w:rStyle w:val="eop"/>
          <w:rFonts w:cs="Arial"/>
          <w:color w:val="000000" w:themeColor="text1"/>
        </w:rPr>
        <w:t xml:space="preserve"> factors and on </w:t>
      </w:r>
      <w:r w:rsidR="202004CD" w:rsidRPr="714A5FE6">
        <w:rPr>
          <w:rStyle w:val="eop"/>
          <w:rFonts w:cs="Arial"/>
          <w:color w:val="000000" w:themeColor="text1"/>
        </w:rPr>
        <w:t>the</w:t>
      </w:r>
      <w:r w:rsidR="6D178E55" w:rsidRPr="714A5FE6">
        <w:rPr>
          <w:rStyle w:val="eop"/>
          <w:rFonts w:cs="Arial"/>
          <w:color w:val="000000" w:themeColor="text1"/>
        </w:rPr>
        <w:t xml:space="preserve"> sever</w:t>
      </w:r>
      <w:r w:rsidR="57BDF503" w:rsidRPr="714A5FE6">
        <w:rPr>
          <w:rStyle w:val="eop"/>
          <w:rFonts w:cs="Arial"/>
          <w:color w:val="000000" w:themeColor="text1"/>
        </w:rPr>
        <w:t>ity</w:t>
      </w:r>
      <w:r w:rsidR="6D178E55" w:rsidRPr="714A5FE6">
        <w:rPr>
          <w:rStyle w:val="eop"/>
          <w:rFonts w:cs="Arial"/>
          <w:color w:val="000000" w:themeColor="text1"/>
        </w:rPr>
        <w:t xml:space="preserve"> </w:t>
      </w:r>
      <w:r w:rsidR="0F941457" w:rsidRPr="714A5FE6">
        <w:rPr>
          <w:rStyle w:val="eop"/>
          <w:rFonts w:cs="Arial"/>
          <w:color w:val="000000" w:themeColor="text1"/>
        </w:rPr>
        <w:t>of</w:t>
      </w:r>
      <w:r w:rsidRPr="714A5FE6">
        <w:rPr>
          <w:rStyle w:val="eop"/>
          <w:rFonts w:cs="Arial"/>
          <w:color w:val="000000" w:themeColor="text1"/>
        </w:rPr>
        <w:t xml:space="preserve"> the outbreak. Because antibiotics cannot be used for preventing PWD – only for treating it – there would be losses in terms of performance and mortality before treatment can be started. Thus, the ROI for this practice is likely to be negative.</w:t>
      </w:r>
    </w:p>
    <w:p w14:paraId="73DFDFA3" w14:textId="4E62F345" w:rsidR="0072038D" w:rsidRDefault="0072038D" w:rsidP="00B4537B">
      <w:pPr>
        <w:spacing w:line="276" w:lineRule="auto"/>
        <w:rPr>
          <w:rFonts w:eastAsia="Arial" w:cs="Arial"/>
          <w:b/>
          <w:bCs/>
        </w:rPr>
      </w:pPr>
      <w:r w:rsidRPr="0DC6835F">
        <w:rPr>
          <w:rFonts w:eastAsia="Arial" w:cs="Arial"/>
          <w:b/>
          <w:bCs/>
        </w:rPr>
        <w:t>5. How can I do it well?</w:t>
      </w:r>
    </w:p>
    <w:p w14:paraId="451B85EB" w14:textId="40249642" w:rsidR="007717D8" w:rsidRDefault="007717D8" w:rsidP="00B4537B">
      <w:pPr>
        <w:spacing w:line="276" w:lineRule="auto"/>
      </w:pPr>
      <w:r>
        <w:t xml:space="preserve">Ensure correct administration, dosage, and technique (if injecting animals). </w:t>
      </w:r>
      <w:r w:rsidR="00D5065B">
        <w:t xml:space="preserve">Ensure medicated feed is stored properly and inclusion rates are appropriate (if mixing on farm). Carefully read label and preparation guidelines for any water medication. Ensure delivery system is well installed and that drugs are delivered to the diseased group of animals. </w:t>
      </w:r>
    </w:p>
    <w:p w14:paraId="6AC3FBEF" w14:textId="7C36C61C" w:rsidR="0072038D" w:rsidRDefault="0072038D" w:rsidP="00B4537B">
      <w:pPr>
        <w:spacing w:line="276" w:lineRule="auto"/>
        <w:rPr>
          <w:rFonts w:eastAsia="Arial" w:cs="Arial"/>
          <w:b/>
          <w:bCs/>
        </w:rPr>
      </w:pPr>
      <w:r w:rsidRPr="0DC6835F">
        <w:rPr>
          <w:rFonts w:eastAsia="Arial" w:cs="Arial"/>
          <w:b/>
          <w:bCs/>
        </w:rPr>
        <w:t>6. How strong is the evidence?</w:t>
      </w:r>
    </w:p>
    <w:p w14:paraId="5C5B0E51" w14:textId="2CA1F66C" w:rsidR="009665B9" w:rsidRPr="009665B9" w:rsidRDefault="009665B9" w:rsidP="00B4537B">
      <w:pPr>
        <w:spacing w:line="276" w:lineRule="auto"/>
      </w:pPr>
      <w:r w:rsidRPr="009665B9">
        <w:rPr>
          <w:rFonts w:eastAsia="Arial" w:cs="Arial"/>
        </w:rPr>
        <w:t>Given th</w:t>
      </w:r>
      <w:r>
        <w:rPr>
          <w:rFonts w:eastAsia="Arial" w:cs="Arial"/>
        </w:rPr>
        <w:t>at historically antibiotics were used routinely when treating PWD, there is wide evidence of its effectiveness.</w:t>
      </w:r>
      <w:r w:rsidR="007717D8">
        <w:rPr>
          <w:rFonts w:eastAsia="Arial" w:cs="Arial"/>
        </w:rPr>
        <w:t xml:space="preserve"> </w:t>
      </w:r>
      <w:r w:rsidR="00D5065B">
        <w:rPr>
          <w:rFonts w:eastAsia="Arial" w:cs="Arial"/>
        </w:rPr>
        <w:t>There is broad literature on the efficacy of antibiotic treatments to control PWD, provided that a positive diagnostic has been reached.</w:t>
      </w:r>
    </w:p>
    <w:p w14:paraId="7BA4DDC8" w14:textId="77777777" w:rsidR="0072038D" w:rsidRDefault="0072038D" w:rsidP="00B4537B">
      <w:pPr>
        <w:spacing w:line="276" w:lineRule="auto"/>
      </w:pPr>
      <w:r w:rsidRPr="0DC6835F">
        <w:rPr>
          <w:rFonts w:eastAsia="Arial" w:cs="Arial"/>
          <w:b/>
          <w:bCs/>
        </w:rPr>
        <w:t>7. Where can I find further information?</w:t>
      </w:r>
    </w:p>
    <w:p w14:paraId="57961317" w14:textId="6A71EF88" w:rsidR="00715E47" w:rsidRDefault="00D66998" w:rsidP="0090392E">
      <w:pPr>
        <w:spacing w:line="276" w:lineRule="auto"/>
      </w:pPr>
      <w:r>
        <w:t xml:space="preserve">The best source of information regarding antibiotic usage to treat PWD is your veterinarian. Please consult your </w:t>
      </w:r>
      <w:r w:rsidR="00443B0B">
        <w:t>veterinarian</w:t>
      </w:r>
      <w:r>
        <w:t xml:space="preserve"> to discuss antibiotic treatments employed on farm.</w:t>
      </w:r>
      <w:r w:rsidR="00D5065B">
        <w:t xml:space="preserve"> </w:t>
      </w:r>
      <w:r w:rsidR="00BB0EB0">
        <w:t xml:space="preserve">Further information may be found in the labels of the products purchased. </w:t>
      </w:r>
    </w:p>
    <w:p w14:paraId="07ECB56A" w14:textId="68CE90CE" w:rsidR="0072038D" w:rsidRPr="000D23CF" w:rsidRDefault="0072038D" w:rsidP="00B4537B">
      <w:pPr>
        <w:spacing w:line="276" w:lineRule="auto"/>
        <w:jc w:val="left"/>
        <w:rPr>
          <w:b/>
          <w:bCs/>
        </w:rPr>
      </w:pPr>
      <w:r>
        <w:br/>
      </w:r>
      <w:r w:rsidRPr="000D23CF">
        <w:rPr>
          <w:b/>
          <w:bCs/>
        </w:rPr>
        <w:t>References</w:t>
      </w:r>
    </w:p>
    <w:p w14:paraId="1EF86705" w14:textId="18C99B9D" w:rsidR="0072038D" w:rsidRDefault="00B22499" w:rsidP="00B4537B">
      <w:pPr>
        <w:pStyle w:val="ListParagraph"/>
        <w:numPr>
          <w:ilvl w:val="0"/>
          <w:numId w:val="14"/>
        </w:numPr>
        <w:spacing w:line="276" w:lineRule="auto"/>
      </w:pPr>
      <w:r w:rsidRPr="00B22499">
        <w:t>Fairbrother, J. M., &amp; Nadeau, É. (2019). Colibacillosis. In Diseases of Swine (pp. 807-834)</w:t>
      </w:r>
    </w:p>
    <w:p w14:paraId="14E69B8B" w14:textId="4A482CB0" w:rsidR="00D66998" w:rsidRDefault="00D66998" w:rsidP="00B4537B">
      <w:pPr>
        <w:pStyle w:val="ListParagraph"/>
        <w:numPr>
          <w:ilvl w:val="0"/>
          <w:numId w:val="14"/>
        </w:numPr>
        <w:spacing w:line="276" w:lineRule="auto"/>
      </w:pPr>
      <w:r w:rsidRPr="00D66998">
        <w:t>Luppi, A. (2017). Swine enteric colibacillosis: Diagnosis, therapy and antimicrobial resistance. Porcine Health Management, 3. doi:10.1186/s40813-017-0063-4</w:t>
      </w:r>
    </w:p>
    <w:p w14:paraId="72EC322F" w14:textId="4A482CB0" w:rsidR="00302B87" w:rsidRDefault="00302B87" w:rsidP="00B4537B">
      <w:pPr>
        <w:pStyle w:val="ListParagraph"/>
        <w:numPr>
          <w:ilvl w:val="0"/>
          <w:numId w:val="14"/>
        </w:numPr>
        <w:spacing w:line="276" w:lineRule="auto"/>
        <w:jc w:val="left"/>
      </w:pPr>
      <w:r w:rsidRPr="00302B87">
        <w:t xml:space="preserve">AHDB. (2022). PHWC Antimicrobial Usage. Retrieved from </w:t>
      </w:r>
      <w:hyperlink r:id="rId133" w:history="1">
        <w:r w:rsidRPr="0098671B">
          <w:rPr>
            <w:rStyle w:val="Hyperlink"/>
          </w:rPr>
          <w:t>https://ahdb.org.uk/knowledge-library/phwc-antimicrobial-usage</w:t>
        </w:r>
      </w:hyperlink>
      <w:r>
        <w:t xml:space="preserve"> </w:t>
      </w:r>
    </w:p>
    <w:p w14:paraId="096396B4" w14:textId="16267D26" w:rsidR="00B22499" w:rsidRDefault="00D66998" w:rsidP="00B4537B">
      <w:pPr>
        <w:pStyle w:val="ListParagraph"/>
        <w:spacing w:line="276" w:lineRule="auto"/>
      </w:pPr>
      <w:r>
        <w:fldChar w:fldCharType="begin"/>
      </w:r>
      <w:r w:rsidR="0026586A">
        <w:instrText xml:space="preserve"> ADDIN EN.CITE &lt;EndNote&gt;&lt;Cite ExcludeAuth="1" ExcludeYear="1" Hidden="1"&gt;&lt;Author&gt;Luppi&lt;/Author&gt;&lt;Year&gt;2017&lt;/Year&gt;&lt;RecNum&gt;625&lt;/RecNum&gt;&lt;record&gt;&lt;rec-number&gt;625&lt;/rec-number&gt;&lt;foreign-keys&gt;&lt;key app="EN" db-id="99spxtxajxsasbefr95pf00rfrs00ep9ve2a" timestamp="1664736582"&gt;625&lt;/key&gt;&lt;/foreign-keys&gt;&lt;ref-type name="Journal Article"&gt;17&lt;/ref-type&gt;&lt;contributors&gt;&lt;authors&gt;&lt;author&gt;Luppi, A.&lt;/author&gt;&lt;/authors&gt;&lt;/contributors&gt;&lt;titles&gt;&lt;title&gt;Swine enteric colibacillosis: Diagnosis, therapy and antimicrobial resistance&lt;/title&gt;&lt;secondary-title&gt;Porcine Health Management&lt;/secondary-title&gt;&lt;short-title&gt;Swine enteric colibacillosis: Diagnosis, therapy and antimicrobial resistance&lt;/short-title&gt;&lt;/titles&gt;&lt;periodical&gt;&lt;full-title&gt;Porcine Health Management&lt;/full-title&gt;&lt;/periodical&gt;&lt;volume&gt;3&lt;/volume&gt;&lt;keywords&gt;&lt;keyword&gt;Colibacillosis&lt;/keyword&gt;&lt;keyword&gt;Control&lt;/keyword&gt;&lt;keyword&gt;Diagnosis&lt;/keyword&gt;&lt;keyword&gt;Diarrhoea&lt;/keyword&gt;&lt;keyword&gt;ETEC&lt;/keyword&gt;&lt;keyword&gt;Pig&lt;/keyword&gt;&lt;/keywords&gt;&lt;dates&gt;&lt;year&gt;2017&lt;/year&gt;&lt;/dates&gt;&lt;work-type&gt;Review&lt;/work-type&gt;&lt;urls&gt;&lt;related-urls&gt;&lt;url&gt;https://www.scopus.com/inward/record.uri?eid=2-s2.0-85037649509&amp;amp;doi=10.1186%2fs40813-017-0063-4&amp;amp;partnerID=40&amp;amp;md5=d9bfc8034772af894cdeedbed7be3f55https://porcinehealthmanagement.biomedcentral.com/track/pdf/10.1186/s40813-017-0063-4.pdf&lt;/url&gt;&lt;/related-urls&gt;&lt;/urls&gt;&lt;custom7&gt;16&lt;/custom7&gt;&lt;electronic-resource-num&gt;10.1186/s40813-017-0063-4&lt;/electronic-resource-num&gt;&lt;remote-database-name&gt;Scopus&lt;/remote-database-name&gt;&lt;language&gt;English&lt;/language&gt;&lt;/record&gt;&lt;/Cite&gt;&lt;/EndNote&gt;</w:instrText>
      </w:r>
      <w:r w:rsidR="001C6F1A">
        <w:fldChar w:fldCharType="separate"/>
      </w:r>
      <w:r>
        <w:fldChar w:fldCharType="end"/>
      </w:r>
    </w:p>
    <w:p w14:paraId="7FE96955" w14:textId="611366BE" w:rsidR="00B67852" w:rsidRDefault="00B67852" w:rsidP="00B4537B">
      <w:pPr>
        <w:spacing w:line="276" w:lineRule="auto"/>
      </w:pPr>
    </w:p>
    <w:sectPr w:rsidR="00B67852" w:rsidSect="00055422">
      <w:headerReference w:type="default" r:id="rId134"/>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Emily Braggins" w:date="2023-02-27T14:20:00Z" w:initials="EB">
    <w:p w14:paraId="430AA372" w14:textId="0A91C358" w:rsidR="0004099F" w:rsidRDefault="0004099F" w:rsidP="00514E5C">
      <w:pPr>
        <w:pStyle w:val="CommentText"/>
        <w:jc w:val="left"/>
      </w:pPr>
      <w:r>
        <w:rPr>
          <w:rStyle w:val="CommentReference"/>
        </w:rPr>
        <w:annotationRef/>
      </w:r>
      <w:r>
        <w:t>I haven't marked up the diagrams as I assume Design are not redrawing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0AA3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73A98" w16cex:dateUtc="2023-02-27T14: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0AA372" w16cid:durableId="27A73A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0849A1" w14:textId="77777777" w:rsidR="001B41C4" w:rsidRDefault="001B41C4">
      <w:pPr>
        <w:spacing w:after="0" w:line="240" w:lineRule="auto"/>
      </w:pPr>
      <w:r>
        <w:separator/>
      </w:r>
    </w:p>
  </w:endnote>
  <w:endnote w:type="continuationSeparator" w:id="0">
    <w:p w14:paraId="081E27C2" w14:textId="77777777" w:rsidR="001B41C4" w:rsidRDefault="001B41C4">
      <w:pPr>
        <w:spacing w:after="0" w:line="240" w:lineRule="auto"/>
      </w:pPr>
      <w:r>
        <w:continuationSeparator/>
      </w:r>
    </w:p>
  </w:endnote>
  <w:endnote w:type="continuationNotice" w:id="1">
    <w:p w14:paraId="65842FCC" w14:textId="77777777" w:rsidR="001B41C4" w:rsidRDefault="001B41C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9D2AA" w14:textId="59B9F836" w:rsidR="009E1D78" w:rsidRDefault="009E1D78">
    <w:pPr>
      <w:pStyle w:val="Footer"/>
      <w:jc w:val="right"/>
    </w:pPr>
  </w:p>
  <w:p w14:paraId="460855FE" w14:textId="77777777" w:rsidR="00716867" w:rsidRDefault="007168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5162015"/>
      <w:docPartObj>
        <w:docPartGallery w:val="Page Numbers (Bottom of Page)"/>
        <w:docPartUnique/>
      </w:docPartObj>
    </w:sdtPr>
    <w:sdtEndPr/>
    <w:sdtContent>
      <w:sdt>
        <w:sdtPr>
          <w:id w:val="1756319886"/>
          <w:docPartObj>
            <w:docPartGallery w:val="Page Numbers (Top of Page)"/>
            <w:docPartUnique/>
          </w:docPartObj>
        </w:sdtPr>
        <w:sdtEndPr/>
        <w:sdtContent>
          <w:p w14:paraId="4F9120D4" w14:textId="77777777" w:rsidR="009E1D78" w:rsidRDefault="009E1D78">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sidR="00586974" w:rsidRPr="002F40BA">
              <w:rPr>
                <w:b/>
                <w:bCs/>
              </w:rPr>
              <w:t>11</w:t>
            </w:r>
            <w:r w:rsidR="00612C72">
              <w:rPr>
                <w:b/>
                <w:bCs/>
              </w:rPr>
              <w:t>6</w:t>
            </w:r>
          </w:p>
        </w:sdtContent>
      </w:sdt>
    </w:sdtContent>
  </w:sdt>
  <w:p w14:paraId="0DA53E7C" w14:textId="77777777" w:rsidR="009E1D78" w:rsidRDefault="009E1D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74DD3" w14:textId="77777777" w:rsidR="001B41C4" w:rsidRDefault="001B41C4">
      <w:pPr>
        <w:spacing w:after="0" w:line="240" w:lineRule="auto"/>
      </w:pPr>
      <w:r>
        <w:separator/>
      </w:r>
    </w:p>
  </w:footnote>
  <w:footnote w:type="continuationSeparator" w:id="0">
    <w:p w14:paraId="3943B3EB" w14:textId="77777777" w:rsidR="001B41C4" w:rsidRDefault="001B41C4">
      <w:pPr>
        <w:spacing w:after="0" w:line="240" w:lineRule="auto"/>
      </w:pPr>
      <w:r>
        <w:continuationSeparator/>
      </w:r>
    </w:p>
  </w:footnote>
  <w:footnote w:type="continuationNotice" w:id="1">
    <w:p w14:paraId="1AE4325D" w14:textId="77777777" w:rsidR="001B41C4" w:rsidRDefault="001B41C4">
      <w:pPr>
        <w:spacing w:after="0" w:line="240" w:lineRule="auto"/>
      </w:pPr>
    </w:p>
  </w:footnote>
  <w:footnote w:id="2">
    <w:p w14:paraId="485992E4" w14:textId="076DC0EA" w:rsidR="00250D49" w:rsidRDefault="00250D49">
      <w:pPr>
        <w:pStyle w:val="FootnoteText"/>
      </w:pPr>
      <w:r>
        <w:rPr>
          <w:rStyle w:val="FootnoteReference"/>
        </w:rPr>
        <w:footnoteRef/>
      </w:r>
      <w:r>
        <w:t xml:space="preserve"> </w:t>
      </w:r>
      <w:r w:rsidRPr="00314F9B">
        <w:rPr>
          <w:rStyle w:val="cf01"/>
          <w:rFonts w:ascii="Arial" w:hAnsi="Arial" w:cs="Arial"/>
          <w:sz w:val="20"/>
          <w:szCs w:val="20"/>
        </w:rPr>
        <w:t>Routine weaning at</w:t>
      </w:r>
      <w:r w:rsidR="00845368">
        <w:rPr>
          <w:rStyle w:val="cf01"/>
          <w:rFonts w:ascii="Arial" w:hAnsi="Arial" w:cs="Arial"/>
          <w:sz w:val="20"/>
          <w:szCs w:val="20"/>
        </w:rPr>
        <w:t xml:space="preserve"> three</w:t>
      </w:r>
      <w:r w:rsidRPr="00314F9B">
        <w:rPr>
          <w:rStyle w:val="cf01"/>
          <w:rFonts w:ascii="Arial" w:hAnsi="Arial" w:cs="Arial"/>
          <w:sz w:val="20"/>
          <w:szCs w:val="20"/>
        </w:rPr>
        <w:t xml:space="preserve"> weeks of age is not permitted in the UK.</w:t>
      </w:r>
      <w:r w:rsidRPr="00250D49">
        <w:rPr>
          <w:rFonts w:cs="Arial"/>
        </w:rPr>
        <w:t xml:space="preserve"> Weaning at </w:t>
      </w:r>
      <w:r w:rsidR="00845368">
        <w:rPr>
          <w:rFonts w:cs="Arial"/>
        </w:rPr>
        <w:t>three weeks</w:t>
      </w:r>
      <w:r w:rsidRPr="00250D49">
        <w:rPr>
          <w:rFonts w:cs="Arial"/>
        </w:rPr>
        <w:t xml:space="preserve"> of age </w:t>
      </w:r>
      <w:r w:rsidRPr="00314F9B">
        <w:rPr>
          <w:rStyle w:val="cf01"/>
          <w:rFonts w:ascii="Arial" w:hAnsi="Arial" w:cs="Arial"/>
          <w:sz w:val="20"/>
          <w:szCs w:val="20"/>
        </w:rPr>
        <w:t xml:space="preserve">is only permitted </w:t>
      </w:r>
      <w:r>
        <w:rPr>
          <w:rStyle w:val="cf01"/>
          <w:rFonts w:ascii="Arial" w:hAnsi="Arial" w:cs="Arial"/>
          <w:sz w:val="20"/>
          <w:szCs w:val="20"/>
        </w:rPr>
        <w:t xml:space="preserve">as an exception </w:t>
      </w:r>
      <w:r w:rsidRPr="00314F9B">
        <w:rPr>
          <w:rStyle w:val="cf01"/>
          <w:rFonts w:ascii="Arial" w:hAnsi="Arial" w:cs="Arial"/>
          <w:sz w:val="20"/>
          <w:szCs w:val="20"/>
        </w:rPr>
        <w:t>if the welfare of the piglets or the sow is compromised</w:t>
      </w:r>
      <w:r w:rsidR="00E459C8">
        <w:rPr>
          <w:rStyle w:val="cf01"/>
          <w:rFonts w:ascii="Arial" w:hAnsi="Arial" w:cs="Arial"/>
          <w:sz w:val="20"/>
          <w:szCs w:val="20"/>
        </w:rPr>
        <w:t>,</w:t>
      </w:r>
      <w:r w:rsidRPr="00314F9B">
        <w:rPr>
          <w:rStyle w:val="cf01"/>
          <w:rFonts w:ascii="Arial" w:hAnsi="Arial" w:cs="Arial"/>
          <w:sz w:val="20"/>
          <w:szCs w:val="20"/>
        </w:rPr>
        <w:t xml:space="preserve"> and it requires the use of specialised housing for piglets. Such housing needs to be emptied, cleaned and disinfected before introducing a new batch of pigs, and it needs to be separate from housing where other sows are kept. Due to this provision, there are still units that wean piglets at around 23-24 days of age in the UK (</w:t>
      </w:r>
      <w:hyperlink r:id="rId1" w:history="1">
        <w:r>
          <w:rPr>
            <w:rStyle w:val="Hyperlink"/>
          </w:rPr>
          <w:t>Caring for pigs - GOV.UK (www.gov.uk)</w:t>
        </w:r>
      </w:hyperlink>
      <w:r w:rsidRPr="00314F9B">
        <w:rPr>
          <w:rStyle w:val="cf01"/>
          <w:rFonts w:ascii="Arial" w:hAnsi="Arial" w:cs="Arial"/>
          <w:sz w:val="20"/>
          <w:szCs w:val="20"/>
        </w:rPr>
        <w:t>).</w:t>
      </w:r>
    </w:p>
  </w:footnote>
  <w:footnote w:id="3">
    <w:p w14:paraId="3A2FCF6D" w14:textId="1076B8B0" w:rsidR="00397DE6" w:rsidRDefault="00397DE6" w:rsidP="00397DE6">
      <w:pPr>
        <w:pStyle w:val="FootnoteText"/>
      </w:pPr>
      <w:r>
        <w:rPr>
          <w:rStyle w:val="FootnoteReference"/>
        </w:rPr>
        <w:footnoteRef/>
      </w:r>
      <w:r>
        <w:t xml:space="preserve"> Legally, both in the EU and in the UK, it is still</w:t>
      </w:r>
      <w:r w:rsidRPr="00397DE6">
        <w:t xml:space="preserve"> allow</w:t>
      </w:r>
      <w:r>
        <w:t>ed to wean pigs at</w:t>
      </w:r>
      <w:r w:rsidRPr="00397DE6">
        <w:t xml:space="preserve"> 21</w:t>
      </w:r>
      <w:r>
        <w:t xml:space="preserve"> </w:t>
      </w:r>
      <w:r w:rsidRPr="00397DE6">
        <w:t>days</w:t>
      </w:r>
      <w:r>
        <w:t xml:space="preserve"> of age. However, this is only permitted if the welfare of the piglets or of the sow is compromised; and it requires the use of </w:t>
      </w:r>
      <w:r w:rsidRPr="00397DE6">
        <w:t>special</w:t>
      </w:r>
      <w:r>
        <w:t xml:space="preserve">ised housing for piglets. Such housing needs to be emptied, cleaned and disinfected before introducing a new batch of pigs, and it needs to be separate from housing where other sows are kept. Due to this provision, there are </w:t>
      </w:r>
      <w:r w:rsidRPr="00397DE6">
        <w:t xml:space="preserve">still units that wean </w:t>
      </w:r>
      <w:r>
        <w:t xml:space="preserve">piglets at </w:t>
      </w:r>
      <w:r w:rsidRPr="00397DE6">
        <w:t>around 23-24 days of age in the UK</w:t>
      </w:r>
      <w:r>
        <w:t xml:space="preserve"> (</w:t>
      </w:r>
      <w:hyperlink r:id="rId2" w:history="1">
        <w:r>
          <w:rPr>
            <w:rStyle w:val="Hyperlink"/>
          </w:rPr>
          <w:t>Caring for pigs - GOV.UK (www.gov.uk)</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73EAB" w14:textId="06F6949C" w:rsidR="1ED07D4A" w:rsidRDefault="1ED07D4A" w:rsidP="00314F9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30B0C0" w14:textId="58038A7D" w:rsidR="00194723" w:rsidRDefault="00194723" w:rsidP="00055422">
    <w:pPr>
      <w:pStyle w:val="Header"/>
      <w:pBdr>
        <w:bottom w:val="single" w:sz="4" w:space="1" w:color="auto"/>
      </w:pBdr>
      <w:jc w:val="right"/>
    </w:pPr>
    <w:r>
      <w:t>Nutritional changes –</w:t>
    </w:r>
    <w:r w:rsidRPr="00194723">
      <w:rPr>
        <w:b/>
        <w:bCs/>
      </w:rPr>
      <w:t>Feed additives</w:t>
    </w:r>
    <w:r>
      <w:rPr>
        <w:b/>
        <w:bCs/>
      </w:rPr>
      <w:t xml:space="preserve"> - </w:t>
    </w:r>
    <w:r w:rsidRPr="00194723">
      <w:rPr>
        <w:b/>
        <w:bCs/>
        <w:i/>
        <w:iCs/>
      </w:rPr>
      <w:t>Probiotic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D0789" w14:textId="3437D0CB" w:rsidR="0022301F" w:rsidRDefault="0022301F" w:rsidP="00055422">
    <w:pPr>
      <w:pStyle w:val="Header"/>
      <w:pBdr>
        <w:bottom w:val="single" w:sz="4" w:space="1" w:color="auto"/>
      </w:pBdr>
      <w:jc w:val="right"/>
    </w:pPr>
    <w:r>
      <w:t>Nutritional changes –</w:t>
    </w:r>
    <w:r w:rsidRPr="00194723">
      <w:rPr>
        <w:b/>
        <w:bCs/>
      </w:rPr>
      <w:t>Feed additives</w:t>
    </w:r>
    <w:r>
      <w:rPr>
        <w:b/>
        <w:bCs/>
      </w:rPr>
      <w:t xml:space="preserve"> - </w:t>
    </w:r>
    <w:r w:rsidRPr="0022301F">
      <w:rPr>
        <w:b/>
        <w:bCs/>
        <w:i/>
        <w:iCs/>
      </w:rPr>
      <w:t>Prebiotics, including seaweed</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9917F" w14:textId="5B25C892" w:rsidR="00177735" w:rsidRDefault="00177735" w:rsidP="00055422">
    <w:pPr>
      <w:pStyle w:val="Header"/>
      <w:pBdr>
        <w:bottom w:val="single" w:sz="4" w:space="1" w:color="auto"/>
      </w:pBdr>
      <w:jc w:val="right"/>
      <w:rPr>
        <w:b/>
        <w:bCs/>
        <w:i/>
        <w:iCs/>
      </w:rPr>
    </w:pPr>
    <w:r>
      <w:t>Nutritional changes –</w:t>
    </w:r>
    <w:r w:rsidRPr="00194723">
      <w:rPr>
        <w:b/>
        <w:bCs/>
      </w:rPr>
      <w:t>Feed additives</w:t>
    </w:r>
    <w:r>
      <w:rPr>
        <w:b/>
        <w:bCs/>
      </w:rPr>
      <w:t xml:space="preserve"> – </w:t>
    </w:r>
    <w:r w:rsidRPr="00177735">
      <w:rPr>
        <w:b/>
        <w:bCs/>
        <w:i/>
        <w:iCs/>
      </w:rPr>
      <w:t>Synbiotic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4E8458" w14:textId="2CC9DC39" w:rsidR="006243F0" w:rsidRDefault="006243F0" w:rsidP="00055422">
    <w:pPr>
      <w:pStyle w:val="Header"/>
      <w:pBdr>
        <w:bottom w:val="single" w:sz="4" w:space="1" w:color="auto"/>
      </w:pBdr>
      <w:jc w:val="right"/>
      <w:rPr>
        <w:b/>
        <w:bCs/>
        <w:i/>
        <w:iCs/>
      </w:rPr>
    </w:pPr>
    <w:r>
      <w:t>Nutritional changes –</w:t>
    </w:r>
    <w:r w:rsidRPr="00194723">
      <w:rPr>
        <w:b/>
        <w:bCs/>
      </w:rPr>
      <w:t>Feed additives</w:t>
    </w:r>
    <w:r>
      <w:rPr>
        <w:b/>
        <w:bCs/>
      </w:rPr>
      <w:t xml:space="preserve"> – </w:t>
    </w:r>
    <w:r w:rsidRPr="006243F0">
      <w:rPr>
        <w:b/>
        <w:bCs/>
        <w:i/>
        <w:iCs/>
      </w:rPr>
      <w:t>Amino</w:t>
    </w:r>
    <w:r>
      <w:rPr>
        <w:b/>
        <w:bCs/>
        <w:i/>
        <w:iCs/>
      </w:rPr>
      <w:t xml:space="preserve"> </w:t>
    </w:r>
    <w:r w:rsidRPr="006243F0">
      <w:rPr>
        <w:b/>
        <w:bCs/>
        <w:i/>
        <w:iCs/>
      </w:rPr>
      <w:t>acids</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6CA72" w14:textId="433E8A7C" w:rsidR="00F039CC" w:rsidRDefault="00F039CC" w:rsidP="00055422">
    <w:pPr>
      <w:pStyle w:val="Header"/>
      <w:pBdr>
        <w:bottom w:val="single" w:sz="4" w:space="1" w:color="auto"/>
      </w:pBdr>
      <w:jc w:val="right"/>
      <w:rPr>
        <w:b/>
        <w:bCs/>
        <w:i/>
        <w:iCs/>
      </w:rPr>
    </w:pPr>
    <w:r>
      <w:t>Nutritional changes –</w:t>
    </w:r>
    <w:r w:rsidRPr="00194723">
      <w:rPr>
        <w:b/>
        <w:bCs/>
      </w:rPr>
      <w:t>Feed additives</w:t>
    </w:r>
    <w:r>
      <w:rPr>
        <w:b/>
        <w:bCs/>
      </w:rPr>
      <w:t xml:space="preserve"> – </w:t>
    </w:r>
    <w:r>
      <w:rPr>
        <w:b/>
        <w:bCs/>
        <w:i/>
        <w:iCs/>
      </w:rPr>
      <w:t>Enzymes</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A15E99" w14:textId="3F66DBBC" w:rsidR="00627926" w:rsidRPr="00627926" w:rsidRDefault="00627926" w:rsidP="00055422">
    <w:pPr>
      <w:pStyle w:val="Header"/>
      <w:pBdr>
        <w:bottom w:val="single" w:sz="4" w:space="1" w:color="auto"/>
      </w:pBdr>
      <w:jc w:val="right"/>
      <w:rPr>
        <w:rFonts w:cs="Arial"/>
        <w:b/>
        <w:bCs/>
        <w:i/>
        <w:iCs/>
      </w:rPr>
    </w:pPr>
    <w:r w:rsidRPr="00627926">
      <w:rPr>
        <w:rFonts w:cs="Arial"/>
      </w:rPr>
      <w:t>Nutritional changes –</w:t>
    </w:r>
    <w:r w:rsidRPr="00627926">
      <w:rPr>
        <w:rStyle w:val="Heading1Char"/>
        <w:rFonts w:ascii="Arial" w:hAnsi="Arial" w:cs="Arial"/>
        <w:b/>
        <w:bCs/>
        <w:color w:val="000000"/>
        <w:sz w:val="22"/>
        <w:szCs w:val="22"/>
        <w:bdr w:val="none" w:sz="0" w:space="0" w:color="auto" w:frame="1"/>
      </w:rPr>
      <w:t xml:space="preserve"> Feed additives -</w:t>
    </w:r>
    <w:r w:rsidRPr="00627926">
      <w:rPr>
        <w:rStyle w:val="Heading1Char"/>
        <w:rFonts w:ascii="Arial" w:hAnsi="Arial" w:cs="Arial"/>
        <w:b/>
        <w:bCs/>
        <w:i/>
        <w:iCs/>
        <w:color w:val="000000"/>
        <w:sz w:val="22"/>
        <w:szCs w:val="22"/>
        <w:bdr w:val="none" w:sz="0" w:space="0" w:color="auto" w:frame="1"/>
      </w:rPr>
      <w:t>Spray dried plasma</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7B385" w14:textId="3C893F01" w:rsidR="006E19A2" w:rsidRPr="00627926" w:rsidRDefault="006E19A2" w:rsidP="00055422">
    <w:pPr>
      <w:pStyle w:val="Header"/>
      <w:pBdr>
        <w:bottom w:val="single" w:sz="4" w:space="1" w:color="auto"/>
      </w:pBdr>
      <w:jc w:val="right"/>
      <w:rPr>
        <w:rFonts w:cs="Arial"/>
        <w:b/>
        <w:bCs/>
        <w:i/>
        <w:iCs/>
      </w:rPr>
    </w:pPr>
    <w:r>
      <w:rPr>
        <w:rFonts w:cs="Arial"/>
      </w:rPr>
      <w:t>Management practices</w:t>
    </w:r>
    <w:r w:rsidRPr="00627926">
      <w:rPr>
        <w:rFonts w:cs="Arial"/>
      </w:rPr>
      <w:t xml:space="preserve"> –</w:t>
    </w:r>
    <w:r w:rsidRPr="00627926">
      <w:rPr>
        <w:rStyle w:val="Heading1Char"/>
        <w:rFonts w:ascii="Arial" w:hAnsi="Arial" w:cs="Arial"/>
        <w:b/>
        <w:bCs/>
        <w:color w:val="000000"/>
        <w:sz w:val="22"/>
        <w:szCs w:val="22"/>
        <w:bdr w:val="none" w:sz="0" w:space="0" w:color="auto" w:frame="1"/>
      </w:rPr>
      <w:t xml:space="preserve"> </w:t>
    </w:r>
    <w:r>
      <w:rPr>
        <w:rStyle w:val="Heading1Char"/>
        <w:rFonts w:ascii="Arial" w:hAnsi="Arial" w:cs="Arial"/>
        <w:b/>
        <w:bCs/>
        <w:color w:val="000000"/>
        <w:sz w:val="22"/>
        <w:szCs w:val="22"/>
        <w:bdr w:val="none" w:sz="0" w:space="0" w:color="auto" w:frame="1"/>
      </w:rPr>
      <w:t>Stress reduction</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78830" w14:textId="0D68EDE9" w:rsidR="003818B3" w:rsidRPr="00627926" w:rsidRDefault="003818B3" w:rsidP="00055422">
    <w:pPr>
      <w:pStyle w:val="Header"/>
      <w:pBdr>
        <w:bottom w:val="single" w:sz="4" w:space="1" w:color="auto"/>
      </w:pBdr>
      <w:jc w:val="right"/>
      <w:rPr>
        <w:rFonts w:cs="Arial"/>
        <w:b/>
        <w:bCs/>
        <w:i/>
        <w:iCs/>
      </w:rPr>
    </w:pPr>
    <w:r>
      <w:rPr>
        <w:rFonts w:cs="Arial"/>
      </w:rPr>
      <w:t>Management practices</w:t>
    </w:r>
    <w:r w:rsidRPr="00627926">
      <w:rPr>
        <w:rFonts w:cs="Arial"/>
      </w:rPr>
      <w:t xml:space="preserve"> –</w:t>
    </w:r>
    <w:r w:rsidRPr="00627926">
      <w:rPr>
        <w:rStyle w:val="Heading1Char"/>
        <w:rFonts w:ascii="Arial" w:hAnsi="Arial" w:cs="Arial"/>
        <w:b/>
        <w:bCs/>
        <w:color w:val="000000"/>
        <w:sz w:val="22"/>
        <w:szCs w:val="22"/>
        <w:bdr w:val="none" w:sz="0" w:space="0" w:color="auto" w:frame="1"/>
      </w:rPr>
      <w:t xml:space="preserve"> </w:t>
    </w:r>
    <w:r>
      <w:rPr>
        <w:rStyle w:val="Heading1Char"/>
        <w:rFonts w:ascii="Arial" w:hAnsi="Arial" w:cs="Arial"/>
        <w:b/>
        <w:bCs/>
        <w:color w:val="000000"/>
        <w:sz w:val="22"/>
        <w:szCs w:val="22"/>
        <w:bdr w:val="none" w:sz="0" w:space="0" w:color="auto" w:frame="1"/>
      </w:rPr>
      <w:t>Housing</w:t>
    </w:r>
    <w:r w:rsidR="00CF12D8">
      <w:rPr>
        <w:rStyle w:val="Heading1Char"/>
        <w:rFonts w:ascii="Arial" w:hAnsi="Arial" w:cs="Arial"/>
        <w:b/>
        <w:bCs/>
        <w:color w:val="000000"/>
        <w:sz w:val="22"/>
        <w:szCs w:val="22"/>
        <w:bdr w:val="none" w:sz="0" w:space="0" w:color="auto" w:frame="1"/>
      </w:rPr>
      <w:t xml:space="preserve"> and </w:t>
    </w:r>
    <w:r>
      <w:rPr>
        <w:rStyle w:val="Heading1Char"/>
        <w:rFonts w:ascii="Arial" w:hAnsi="Arial" w:cs="Arial"/>
        <w:b/>
        <w:bCs/>
        <w:color w:val="000000"/>
        <w:sz w:val="22"/>
        <w:szCs w:val="22"/>
        <w:bdr w:val="none" w:sz="0" w:space="0" w:color="auto" w:frame="1"/>
      </w:rPr>
      <w:t>pen layout</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B7F96" w14:textId="77777777" w:rsidR="003818B3" w:rsidRDefault="003818B3">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C69A7" w14:textId="3C25EE4F" w:rsidR="003E121C" w:rsidRPr="00627926" w:rsidRDefault="003E121C" w:rsidP="00055422">
    <w:pPr>
      <w:pStyle w:val="Header"/>
      <w:pBdr>
        <w:bottom w:val="single" w:sz="4" w:space="1" w:color="auto"/>
      </w:pBdr>
      <w:jc w:val="right"/>
      <w:rPr>
        <w:rFonts w:cs="Arial"/>
        <w:b/>
        <w:bCs/>
        <w:i/>
        <w:iCs/>
      </w:rPr>
    </w:pPr>
    <w:r>
      <w:rPr>
        <w:rFonts w:cs="Arial"/>
      </w:rPr>
      <w:t>Management practices</w:t>
    </w:r>
    <w:r w:rsidRPr="00627926">
      <w:rPr>
        <w:rFonts w:cs="Arial"/>
      </w:rPr>
      <w:t xml:space="preserve"> –</w:t>
    </w:r>
    <w:r>
      <w:rPr>
        <w:rFonts w:cs="Arial"/>
      </w:rPr>
      <w:t xml:space="preserve"> </w:t>
    </w:r>
    <w:r w:rsidRPr="003E121C">
      <w:rPr>
        <w:rFonts w:cs="Arial"/>
        <w:b/>
        <w:bCs/>
      </w:rPr>
      <w:t>Water qualit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830"/>
      <w:gridCol w:w="2830"/>
      <w:gridCol w:w="2830"/>
    </w:tblGrid>
    <w:tr w:rsidR="1ED07D4A" w14:paraId="52D64739" w14:textId="77777777" w:rsidTr="00314F9B">
      <w:trPr>
        <w:trHeight w:val="300"/>
      </w:trPr>
      <w:tc>
        <w:tcPr>
          <w:tcW w:w="2830" w:type="dxa"/>
        </w:tcPr>
        <w:p w14:paraId="17D67A1C" w14:textId="0B473D9D" w:rsidR="1ED07D4A" w:rsidRDefault="1ED07D4A" w:rsidP="00314F9B">
          <w:pPr>
            <w:pStyle w:val="Header"/>
            <w:ind w:left="-115"/>
            <w:jc w:val="left"/>
          </w:pPr>
        </w:p>
      </w:tc>
      <w:tc>
        <w:tcPr>
          <w:tcW w:w="2830" w:type="dxa"/>
        </w:tcPr>
        <w:p w14:paraId="774A9F9A" w14:textId="63AF814B" w:rsidR="1ED07D4A" w:rsidRDefault="1ED07D4A" w:rsidP="00314F9B">
          <w:pPr>
            <w:pStyle w:val="Header"/>
            <w:jc w:val="center"/>
          </w:pPr>
        </w:p>
      </w:tc>
      <w:tc>
        <w:tcPr>
          <w:tcW w:w="2830" w:type="dxa"/>
        </w:tcPr>
        <w:p w14:paraId="4ACB38C5" w14:textId="38419872" w:rsidR="1ED07D4A" w:rsidRDefault="1ED07D4A" w:rsidP="00314F9B">
          <w:pPr>
            <w:pStyle w:val="Header"/>
            <w:ind w:right="-115"/>
            <w:jc w:val="right"/>
          </w:pPr>
        </w:p>
      </w:tc>
    </w:tr>
  </w:tbl>
  <w:p w14:paraId="25784387" w14:textId="6691043B" w:rsidR="1ED07D4A" w:rsidRDefault="1ED07D4A" w:rsidP="00314F9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6FD6F" w14:textId="0AD7E841" w:rsidR="00CC5EE8" w:rsidRPr="00627926" w:rsidRDefault="00CC5EE8" w:rsidP="00055422">
    <w:pPr>
      <w:pStyle w:val="Header"/>
      <w:pBdr>
        <w:bottom w:val="single" w:sz="4" w:space="1" w:color="auto"/>
      </w:pBdr>
      <w:jc w:val="right"/>
      <w:rPr>
        <w:rFonts w:cs="Arial"/>
        <w:b/>
        <w:bCs/>
        <w:i/>
        <w:iCs/>
      </w:rPr>
    </w:pPr>
    <w:r>
      <w:rPr>
        <w:rFonts w:cs="Arial"/>
      </w:rPr>
      <w:t>Management practices</w:t>
    </w:r>
    <w:r w:rsidRPr="00627926">
      <w:rPr>
        <w:rFonts w:cs="Arial"/>
      </w:rPr>
      <w:t xml:space="preserve"> –</w:t>
    </w:r>
    <w:r>
      <w:rPr>
        <w:rFonts w:cs="Arial"/>
      </w:rPr>
      <w:t xml:space="preserve"> </w:t>
    </w:r>
    <w:r w:rsidRPr="00CC5EE8">
      <w:rPr>
        <w:rFonts w:cs="Arial"/>
        <w:b/>
        <w:bCs/>
      </w:rPr>
      <w:t>Hygiene and biosecurity</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905D4" w14:textId="3E9EFC34" w:rsidR="00E8538A" w:rsidRPr="00627926" w:rsidRDefault="00E8538A" w:rsidP="00055422">
    <w:pPr>
      <w:pStyle w:val="Header"/>
      <w:pBdr>
        <w:bottom w:val="single" w:sz="4" w:space="1" w:color="auto"/>
      </w:pBdr>
      <w:jc w:val="right"/>
      <w:rPr>
        <w:rFonts w:cs="Arial"/>
        <w:b/>
        <w:bCs/>
        <w:i/>
        <w:iCs/>
      </w:rPr>
    </w:pPr>
    <w:r>
      <w:rPr>
        <w:rFonts w:cs="Arial"/>
      </w:rPr>
      <w:t>Management practices</w:t>
    </w:r>
    <w:r w:rsidRPr="00627926">
      <w:rPr>
        <w:rFonts w:cs="Arial"/>
      </w:rPr>
      <w:t xml:space="preserve"> –</w:t>
    </w:r>
    <w:r>
      <w:rPr>
        <w:rFonts w:cs="Arial"/>
      </w:rPr>
      <w:t xml:space="preserve"> </w:t>
    </w:r>
    <w:r>
      <w:rPr>
        <w:rFonts w:cs="Arial"/>
        <w:b/>
        <w:bCs/>
      </w:rPr>
      <w:t>Delayed weaning</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205D3" w14:textId="05C9CB0C" w:rsidR="003F14F0" w:rsidRPr="00627926" w:rsidRDefault="003F14F0" w:rsidP="00055422">
    <w:pPr>
      <w:pStyle w:val="Header"/>
      <w:pBdr>
        <w:bottom w:val="single" w:sz="4" w:space="1" w:color="auto"/>
      </w:pBdr>
      <w:jc w:val="right"/>
      <w:rPr>
        <w:rFonts w:cs="Arial"/>
        <w:b/>
        <w:bCs/>
        <w:i/>
        <w:iCs/>
      </w:rPr>
    </w:pPr>
    <w:r>
      <w:rPr>
        <w:rFonts w:cs="Arial"/>
      </w:rPr>
      <w:t>Management practices</w:t>
    </w:r>
    <w:r w:rsidRPr="00627926">
      <w:rPr>
        <w:rFonts w:cs="Arial"/>
      </w:rPr>
      <w:t xml:space="preserve"> –</w:t>
    </w:r>
    <w:r>
      <w:rPr>
        <w:rFonts w:cs="Arial"/>
      </w:rPr>
      <w:t xml:space="preserve"> </w:t>
    </w:r>
    <w:r w:rsidRPr="003F14F0">
      <w:rPr>
        <w:rFonts w:cs="Arial"/>
        <w:b/>
        <w:bCs/>
      </w:rPr>
      <w:t>Feeding regimes</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9A072" w14:textId="764CA490" w:rsidR="00A51332" w:rsidRPr="00627926" w:rsidRDefault="00A51332" w:rsidP="00055422">
    <w:pPr>
      <w:pStyle w:val="Header"/>
      <w:pBdr>
        <w:bottom w:val="single" w:sz="4" w:space="1" w:color="auto"/>
      </w:pBdr>
      <w:jc w:val="right"/>
      <w:rPr>
        <w:rFonts w:cs="Arial"/>
        <w:b/>
        <w:bCs/>
        <w:i/>
        <w:iCs/>
      </w:rPr>
    </w:pPr>
    <w:r>
      <w:rPr>
        <w:rFonts w:cs="Arial"/>
      </w:rPr>
      <w:t>Immune status</w:t>
    </w:r>
    <w:r w:rsidRPr="00627926">
      <w:rPr>
        <w:rFonts w:cs="Arial"/>
      </w:rPr>
      <w:t xml:space="preserve"> –</w:t>
    </w:r>
    <w:r>
      <w:rPr>
        <w:rFonts w:cs="Arial"/>
      </w:rPr>
      <w:t xml:space="preserve"> </w:t>
    </w:r>
    <w:r w:rsidRPr="00A51332">
      <w:rPr>
        <w:rFonts w:cs="Arial"/>
        <w:b/>
        <w:bCs/>
      </w:rPr>
      <w:t>Colostrum management</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83DEE" w14:textId="1A6145F2" w:rsidR="009D2985" w:rsidRPr="00627926" w:rsidRDefault="009D2985" w:rsidP="00055422">
    <w:pPr>
      <w:pStyle w:val="Header"/>
      <w:pBdr>
        <w:bottom w:val="single" w:sz="4" w:space="1" w:color="auto"/>
      </w:pBdr>
      <w:jc w:val="right"/>
      <w:rPr>
        <w:rFonts w:cs="Arial"/>
        <w:b/>
        <w:bCs/>
        <w:i/>
        <w:iCs/>
      </w:rPr>
    </w:pPr>
    <w:r>
      <w:rPr>
        <w:rFonts w:cs="Arial"/>
      </w:rPr>
      <w:t>Immune status</w:t>
    </w:r>
    <w:r w:rsidRPr="00627926">
      <w:rPr>
        <w:rFonts w:cs="Arial"/>
      </w:rPr>
      <w:t xml:space="preserve"> –</w:t>
    </w:r>
    <w:r>
      <w:rPr>
        <w:rFonts w:cs="Arial"/>
      </w:rPr>
      <w:t xml:space="preserve"> </w:t>
    </w:r>
    <w:r>
      <w:rPr>
        <w:rFonts w:cs="Arial"/>
        <w:b/>
        <w:bCs/>
      </w:rPr>
      <w:t>Vaccination for E. coli</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772D76" w14:textId="0670F792" w:rsidR="00970291" w:rsidRPr="00627926" w:rsidRDefault="00970291" w:rsidP="00055422">
    <w:pPr>
      <w:pStyle w:val="Header"/>
      <w:pBdr>
        <w:bottom w:val="single" w:sz="4" w:space="1" w:color="auto"/>
      </w:pBdr>
      <w:jc w:val="right"/>
      <w:rPr>
        <w:rFonts w:cs="Arial"/>
        <w:b/>
        <w:bCs/>
        <w:i/>
        <w:iCs/>
      </w:rPr>
    </w:pPr>
    <w:r>
      <w:rPr>
        <w:rFonts w:cs="Arial"/>
      </w:rPr>
      <w:t>Immune status</w:t>
    </w:r>
    <w:r w:rsidRPr="00627926">
      <w:rPr>
        <w:rFonts w:cs="Arial"/>
      </w:rPr>
      <w:t xml:space="preserve"> –</w:t>
    </w:r>
    <w:r>
      <w:rPr>
        <w:rFonts w:cs="Arial"/>
      </w:rPr>
      <w:t xml:space="preserve"> </w:t>
    </w:r>
    <w:r>
      <w:rPr>
        <w:rFonts w:cs="Arial"/>
        <w:b/>
        <w:bCs/>
      </w:rPr>
      <w:t>Antibiotic usage for E. col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65"/>
      <w:gridCol w:w="4665"/>
      <w:gridCol w:w="4665"/>
    </w:tblGrid>
    <w:tr w:rsidR="1ED07D4A" w14:paraId="33BC841C" w14:textId="77777777" w:rsidTr="00314F9B">
      <w:trPr>
        <w:trHeight w:val="300"/>
      </w:trPr>
      <w:tc>
        <w:tcPr>
          <w:tcW w:w="4665" w:type="dxa"/>
        </w:tcPr>
        <w:p w14:paraId="538EE476" w14:textId="0A987FD6" w:rsidR="1ED07D4A" w:rsidRDefault="1ED07D4A" w:rsidP="00314F9B">
          <w:pPr>
            <w:pStyle w:val="Header"/>
            <w:ind w:left="-115"/>
            <w:jc w:val="left"/>
          </w:pPr>
        </w:p>
      </w:tc>
      <w:tc>
        <w:tcPr>
          <w:tcW w:w="4665" w:type="dxa"/>
        </w:tcPr>
        <w:p w14:paraId="18509850" w14:textId="4E9A5BC7" w:rsidR="1ED07D4A" w:rsidRDefault="1ED07D4A" w:rsidP="00314F9B">
          <w:pPr>
            <w:pStyle w:val="Header"/>
            <w:jc w:val="center"/>
          </w:pPr>
        </w:p>
      </w:tc>
      <w:tc>
        <w:tcPr>
          <w:tcW w:w="4665" w:type="dxa"/>
        </w:tcPr>
        <w:p w14:paraId="0BD9B16A" w14:textId="2FBE75AC" w:rsidR="1ED07D4A" w:rsidRDefault="1ED07D4A" w:rsidP="00314F9B">
          <w:pPr>
            <w:pStyle w:val="Header"/>
            <w:ind w:right="-115"/>
            <w:jc w:val="right"/>
          </w:pPr>
        </w:p>
      </w:tc>
    </w:tr>
  </w:tbl>
  <w:p w14:paraId="2FE98A56" w14:textId="4F4EEEB1" w:rsidR="1ED07D4A" w:rsidRDefault="1ED07D4A" w:rsidP="00314F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830"/>
      <w:gridCol w:w="2830"/>
      <w:gridCol w:w="2830"/>
    </w:tblGrid>
    <w:tr w:rsidR="1ED07D4A" w14:paraId="7A0FBF63" w14:textId="77777777" w:rsidTr="00314F9B">
      <w:trPr>
        <w:trHeight w:val="300"/>
      </w:trPr>
      <w:tc>
        <w:tcPr>
          <w:tcW w:w="2830" w:type="dxa"/>
        </w:tcPr>
        <w:p w14:paraId="13C2BFDB" w14:textId="3D4D3EA9" w:rsidR="1ED07D4A" w:rsidRDefault="1ED07D4A" w:rsidP="00314F9B">
          <w:pPr>
            <w:pStyle w:val="Header"/>
            <w:ind w:left="-115"/>
            <w:jc w:val="left"/>
          </w:pPr>
        </w:p>
      </w:tc>
      <w:tc>
        <w:tcPr>
          <w:tcW w:w="2830" w:type="dxa"/>
        </w:tcPr>
        <w:p w14:paraId="5C66BE6B" w14:textId="504BACB1" w:rsidR="1ED07D4A" w:rsidRDefault="1ED07D4A" w:rsidP="00314F9B">
          <w:pPr>
            <w:pStyle w:val="Header"/>
            <w:jc w:val="center"/>
          </w:pPr>
        </w:p>
      </w:tc>
      <w:tc>
        <w:tcPr>
          <w:tcW w:w="2830" w:type="dxa"/>
        </w:tcPr>
        <w:p w14:paraId="4F99EBC3" w14:textId="7ED02E9E" w:rsidR="1ED07D4A" w:rsidRDefault="1ED07D4A" w:rsidP="00314F9B">
          <w:pPr>
            <w:pStyle w:val="Header"/>
            <w:ind w:right="-115"/>
            <w:jc w:val="right"/>
          </w:pPr>
        </w:p>
      </w:tc>
    </w:tr>
  </w:tbl>
  <w:p w14:paraId="1CC283C3" w14:textId="34348157" w:rsidR="1ED07D4A" w:rsidRDefault="1ED07D4A" w:rsidP="00314F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320"/>
      <w:gridCol w:w="4320"/>
      <w:gridCol w:w="4320"/>
    </w:tblGrid>
    <w:tr w:rsidR="1ED07D4A" w14:paraId="79D4F637" w14:textId="77777777" w:rsidTr="00314F9B">
      <w:trPr>
        <w:trHeight w:val="300"/>
      </w:trPr>
      <w:tc>
        <w:tcPr>
          <w:tcW w:w="4320" w:type="dxa"/>
        </w:tcPr>
        <w:p w14:paraId="2AFA8C0B" w14:textId="11C3C186" w:rsidR="1ED07D4A" w:rsidRDefault="1ED07D4A" w:rsidP="00314F9B">
          <w:pPr>
            <w:pStyle w:val="Header"/>
            <w:ind w:left="-115"/>
            <w:jc w:val="left"/>
          </w:pPr>
        </w:p>
      </w:tc>
      <w:tc>
        <w:tcPr>
          <w:tcW w:w="4320" w:type="dxa"/>
        </w:tcPr>
        <w:p w14:paraId="5174D216" w14:textId="1A7BD002" w:rsidR="1ED07D4A" w:rsidRDefault="1ED07D4A" w:rsidP="00314F9B">
          <w:pPr>
            <w:pStyle w:val="Header"/>
            <w:jc w:val="center"/>
          </w:pPr>
        </w:p>
      </w:tc>
      <w:tc>
        <w:tcPr>
          <w:tcW w:w="4320" w:type="dxa"/>
        </w:tcPr>
        <w:p w14:paraId="5F0F8ACD" w14:textId="1EED8EC6" w:rsidR="1ED07D4A" w:rsidRDefault="1ED07D4A" w:rsidP="00314F9B">
          <w:pPr>
            <w:pStyle w:val="Header"/>
            <w:ind w:right="-115"/>
            <w:jc w:val="right"/>
          </w:pPr>
        </w:p>
      </w:tc>
    </w:tr>
  </w:tbl>
  <w:p w14:paraId="31E5287B" w14:textId="57AC2FE8" w:rsidR="1ED07D4A" w:rsidRDefault="1ED07D4A" w:rsidP="00314F9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01D93" w14:textId="078A4CA7" w:rsidR="00055422" w:rsidRDefault="00055422" w:rsidP="00055422">
    <w:pPr>
      <w:pStyle w:val="Header"/>
      <w:pBdr>
        <w:bottom w:val="single" w:sz="4" w:space="1" w:color="auto"/>
      </w:pBdr>
      <w:jc w:val="right"/>
    </w:pPr>
    <w:r>
      <w:t xml:space="preserve">Nutritional changes – </w:t>
    </w:r>
    <w:r w:rsidRPr="00055422">
      <w:rPr>
        <w:b/>
        <w:bCs/>
      </w:rPr>
      <w:t>Reduced crude protein intake</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BFCC0" w14:textId="297A6405" w:rsidR="00055422" w:rsidRDefault="00055422" w:rsidP="00055422">
    <w:pPr>
      <w:pStyle w:val="Header"/>
      <w:pBdr>
        <w:bottom w:val="single" w:sz="4" w:space="1" w:color="auto"/>
      </w:pBdr>
      <w:jc w:val="right"/>
    </w:pPr>
    <w:r>
      <w:t xml:space="preserve">Nutritional changes – </w:t>
    </w:r>
    <w:r w:rsidRPr="00055422">
      <w:rPr>
        <w:b/>
        <w:bCs/>
      </w:rPr>
      <w:t>Alternative protein source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ED6D9" w14:textId="2A2EFF78" w:rsidR="00055422" w:rsidRDefault="00055422" w:rsidP="00055422">
    <w:pPr>
      <w:pStyle w:val="Header"/>
      <w:pBdr>
        <w:bottom w:val="single" w:sz="4" w:space="1" w:color="auto"/>
      </w:pBdr>
      <w:jc w:val="right"/>
    </w:pPr>
    <w:r>
      <w:t xml:space="preserve">Nutritional changes – </w:t>
    </w:r>
    <w:r>
      <w:rPr>
        <w:b/>
        <w:bCs/>
      </w:rPr>
      <w:t>Dietary Fibre</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CD527" w14:textId="59330523" w:rsidR="006C2878" w:rsidRDefault="006C2878" w:rsidP="00055422">
    <w:pPr>
      <w:pStyle w:val="Header"/>
      <w:pBdr>
        <w:bottom w:val="single" w:sz="4" w:space="1" w:color="auto"/>
      </w:pBdr>
      <w:jc w:val="right"/>
    </w:pPr>
    <w:r>
      <w:t xml:space="preserve">Nutritional changes – </w:t>
    </w:r>
    <w:r w:rsidRPr="006C2878">
      <w:rPr>
        <w:b/>
        <w:bCs/>
      </w:rPr>
      <w:t>A</w:t>
    </w:r>
    <w:r w:rsidRPr="00576F0E">
      <w:rPr>
        <w:rStyle w:val="normaltextrun"/>
        <w:rFonts w:ascii="Calibri" w:hAnsi="Calibri" w:cs="Calibri"/>
        <w:b/>
        <w:bCs/>
        <w:color w:val="000000"/>
        <w:bdr w:val="none" w:sz="0" w:space="0" w:color="auto" w:frame="1"/>
      </w:rPr>
      <w:t>cidification o</w:t>
    </w:r>
    <w:r>
      <w:rPr>
        <w:rStyle w:val="normaltextrun"/>
        <w:rFonts w:ascii="Calibri" w:hAnsi="Calibri" w:cs="Calibri"/>
        <w:b/>
        <w:bCs/>
        <w:color w:val="000000"/>
        <w:bdr w:val="none" w:sz="0" w:space="0" w:color="auto" w:frame="1"/>
      </w:rPr>
      <w:t>f</w:t>
    </w:r>
    <w:r w:rsidRPr="00576F0E">
      <w:rPr>
        <w:rStyle w:val="normaltextrun"/>
        <w:rFonts w:ascii="Calibri" w:hAnsi="Calibri" w:cs="Calibri"/>
        <w:b/>
        <w:bCs/>
        <w:color w:val="000000"/>
        <w:bdr w:val="none" w:sz="0" w:space="0" w:color="auto" w:frame="1"/>
      </w:rPr>
      <w:t xml:space="preserve"> feed and water, including organic aci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E7CE7"/>
    <w:multiLevelType w:val="hybridMultilevel"/>
    <w:tmpl w:val="70FA8B4A"/>
    <w:lvl w:ilvl="0" w:tplc="0A6C44CA">
      <w:start w:val="1"/>
      <w:numFmt w:val="decimal"/>
      <w:lvlText w:val="%1."/>
      <w:lvlJc w:val="left"/>
      <w:pPr>
        <w:ind w:left="720" w:hanging="360"/>
      </w:pPr>
      <w:rPr>
        <w:rFonts w:hint="default"/>
        <w:b/>
        <w:bCs/>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5AD7125"/>
    <w:multiLevelType w:val="hybridMultilevel"/>
    <w:tmpl w:val="CE484C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3E5AA5"/>
    <w:multiLevelType w:val="hybridMultilevel"/>
    <w:tmpl w:val="5574D546"/>
    <w:lvl w:ilvl="0" w:tplc="39FE41EA">
      <w:start w:val="1"/>
      <w:numFmt w:val="decimal"/>
      <w:lvlText w:val="%1."/>
      <w:lvlJc w:val="left"/>
      <w:pPr>
        <w:ind w:left="288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7D66AB"/>
    <w:multiLevelType w:val="hybridMultilevel"/>
    <w:tmpl w:val="6EE0F2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088B64B8"/>
    <w:multiLevelType w:val="hybridMultilevel"/>
    <w:tmpl w:val="2D06CA8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0BFD04B9"/>
    <w:multiLevelType w:val="hybridMultilevel"/>
    <w:tmpl w:val="FFFFFFFF"/>
    <w:lvl w:ilvl="0" w:tplc="B732B070">
      <w:start w:val="1"/>
      <w:numFmt w:val="bullet"/>
      <w:lvlText w:val=""/>
      <w:lvlJc w:val="left"/>
      <w:pPr>
        <w:ind w:left="360" w:hanging="360"/>
      </w:pPr>
      <w:rPr>
        <w:rFonts w:ascii="Symbol" w:hAnsi="Symbol" w:hint="default"/>
      </w:rPr>
    </w:lvl>
    <w:lvl w:ilvl="1" w:tplc="4986F376">
      <w:start w:val="1"/>
      <w:numFmt w:val="bullet"/>
      <w:lvlText w:val="o"/>
      <w:lvlJc w:val="left"/>
      <w:pPr>
        <w:ind w:left="1080" w:hanging="360"/>
      </w:pPr>
      <w:rPr>
        <w:rFonts w:ascii="Courier New" w:hAnsi="Courier New" w:hint="default"/>
      </w:rPr>
    </w:lvl>
    <w:lvl w:ilvl="2" w:tplc="89FC1520">
      <w:start w:val="1"/>
      <w:numFmt w:val="bullet"/>
      <w:lvlText w:val=""/>
      <w:lvlJc w:val="left"/>
      <w:pPr>
        <w:ind w:left="1800" w:hanging="360"/>
      </w:pPr>
      <w:rPr>
        <w:rFonts w:ascii="Wingdings" w:hAnsi="Wingdings" w:hint="default"/>
      </w:rPr>
    </w:lvl>
    <w:lvl w:ilvl="3" w:tplc="E8E88E7A">
      <w:start w:val="1"/>
      <w:numFmt w:val="bullet"/>
      <w:lvlText w:val=""/>
      <w:lvlJc w:val="left"/>
      <w:pPr>
        <w:ind w:left="2520" w:hanging="360"/>
      </w:pPr>
      <w:rPr>
        <w:rFonts w:ascii="Symbol" w:hAnsi="Symbol" w:hint="default"/>
      </w:rPr>
    </w:lvl>
    <w:lvl w:ilvl="4" w:tplc="5A3E6082">
      <w:start w:val="1"/>
      <w:numFmt w:val="bullet"/>
      <w:lvlText w:val="o"/>
      <w:lvlJc w:val="left"/>
      <w:pPr>
        <w:ind w:left="3240" w:hanging="360"/>
      </w:pPr>
      <w:rPr>
        <w:rFonts w:ascii="Courier New" w:hAnsi="Courier New" w:hint="default"/>
      </w:rPr>
    </w:lvl>
    <w:lvl w:ilvl="5" w:tplc="C0287446">
      <w:start w:val="1"/>
      <w:numFmt w:val="bullet"/>
      <w:lvlText w:val=""/>
      <w:lvlJc w:val="left"/>
      <w:pPr>
        <w:ind w:left="3960" w:hanging="360"/>
      </w:pPr>
      <w:rPr>
        <w:rFonts w:ascii="Wingdings" w:hAnsi="Wingdings" w:hint="default"/>
      </w:rPr>
    </w:lvl>
    <w:lvl w:ilvl="6" w:tplc="2DE06BF6">
      <w:start w:val="1"/>
      <w:numFmt w:val="bullet"/>
      <w:lvlText w:val=""/>
      <w:lvlJc w:val="left"/>
      <w:pPr>
        <w:ind w:left="4680" w:hanging="360"/>
      </w:pPr>
      <w:rPr>
        <w:rFonts w:ascii="Symbol" w:hAnsi="Symbol" w:hint="default"/>
      </w:rPr>
    </w:lvl>
    <w:lvl w:ilvl="7" w:tplc="3C76EB00">
      <w:start w:val="1"/>
      <w:numFmt w:val="bullet"/>
      <w:lvlText w:val="o"/>
      <w:lvlJc w:val="left"/>
      <w:pPr>
        <w:ind w:left="5400" w:hanging="360"/>
      </w:pPr>
      <w:rPr>
        <w:rFonts w:ascii="Courier New" w:hAnsi="Courier New" w:hint="default"/>
      </w:rPr>
    </w:lvl>
    <w:lvl w:ilvl="8" w:tplc="274CFEB2">
      <w:start w:val="1"/>
      <w:numFmt w:val="bullet"/>
      <w:lvlText w:val=""/>
      <w:lvlJc w:val="left"/>
      <w:pPr>
        <w:ind w:left="6120" w:hanging="360"/>
      </w:pPr>
      <w:rPr>
        <w:rFonts w:ascii="Wingdings" w:hAnsi="Wingdings" w:hint="default"/>
      </w:rPr>
    </w:lvl>
  </w:abstractNum>
  <w:abstractNum w:abstractNumId="6" w15:restartNumberingAfterBreak="0">
    <w:nsid w:val="110B7734"/>
    <w:multiLevelType w:val="hybridMultilevel"/>
    <w:tmpl w:val="0FFC8130"/>
    <w:lvl w:ilvl="0" w:tplc="DF5A10C2">
      <w:start w:val="1"/>
      <w:numFmt w:val="bullet"/>
      <w:lvlText w:val="-"/>
      <w:lvlJc w:val="left"/>
      <w:pPr>
        <w:ind w:left="928"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BC6E78"/>
    <w:multiLevelType w:val="hybridMultilevel"/>
    <w:tmpl w:val="B5481998"/>
    <w:lvl w:ilvl="0" w:tplc="723E14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2FB55CF"/>
    <w:multiLevelType w:val="hybridMultilevel"/>
    <w:tmpl w:val="3E883E1A"/>
    <w:lvl w:ilvl="0" w:tplc="08090001">
      <w:start w:val="1"/>
      <w:numFmt w:val="bullet"/>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abstractNum w:abstractNumId="9" w15:restartNumberingAfterBreak="0">
    <w:nsid w:val="146E667B"/>
    <w:multiLevelType w:val="hybridMultilevel"/>
    <w:tmpl w:val="DFB24004"/>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0" w15:restartNumberingAfterBreak="0">
    <w:nsid w:val="161DADBD"/>
    <w:multiLevelType w:val="hybridMultilevel"/>
    <w:tmpl w:val="B8D8AD98"/>
    <w:lvl w:ilvl="0" w:tplc="49966A34">
      <w:start w:val="1"/>
      <w:numFmt w:val="bullet"/>
      <w:lvlText w:val="·"/>
      <w:lvlJc w:val="left"/>
      <w:pPr>
        <w:ind w:left="720" w:hanging="360"/>
      </w:pPr>
      <w:rPr>
        <w:rFonts w:ascii="Symbol" w:hAnsi="Symbol" w:hint="default"/>
      </w:rPr>
    </w:lvl>
    <w:lvl w:ilvl="1" w:tplc="EA2068A2">
      <w:start w:val="1"/>
      <w:numFmt w:val="bullet"/>
      <w:lvlText w:val="o"/>
      <w:lvlJc w:val="left"/>
      <w:pPr>
        <w:ind w:left="1440" w:hanging="360"/>
      </w:pPr>
      <w:rPr>
        <w:rFonts w:ascii="Courier New" w:hAnsi="Courier New" w:hint="default"/>
      </w:rPr>
    </w:lvl>
    <w:lvl w:ilvl="2" w:tplc="69AE9158">
      <w:start w:val="1"/>
      <w:numFmt w:val="bullet"/>
      <w:lvlText w:val=""/>
      <w:lvlJc w:val="left"/>
      <w:pPr>
        <w:ind w:left="2160" w:hanging="360"/>
      </w:pPr>
      <w:rPr>
        <w:rFonts w:ascii="Wingdings" w:hAnsi="Wingdings" w:hint="default"/>
      </w:rPr>
    </w:lvl>
    <w:lvl w:ilvl="3" w:tplc="801062B8">
      <w:start w:val="1"/>
      <w:numFmt w:val="bullet"/>
      <w:lvlText w:val=""/>
      <w:lvlJc w:val="left"/>
      <w:pPr>
        <w:ind w:left="2880" w:hanging="360"/>
      </w:pPr>
      <w:rPr>
        <w:rFonts w:ascii="Symbol" w:hAnsi="Symbol" w:hint="default"/>
      </w:rPr>
    </w:lvl>
    <w:lvl w:ilvl="4" w:tplc="A8B49550">
      <w:start w:val="1"/>
      <w:numFmt w:val="bullet"/>
      <w:lvlText w:val="o"/>
      <w:lvlJc w:val="left"/>
      <w:pPr>
        <w:ind w:left="3600" w:hanging="360"/>
      </w:pPr>
      <w:rPr>
        <w:rFonts w:ascii="Courier New" w:hAnsi="Courier New" w:hint="default"/>
      </w:rPr>
    </w:lvl>
    <w:lvl w:ilvl="5" w:tplc="A7CA69E8">
      <w:start w:val="1"/>
      <w:numFmt w:val="bullet"/>
      <w:lvlText w:val=""/>
      <w:lvlJc w:val="left"/>
      <w:pPr>
        <w:ind w:left="4320" w:hanging="360"/>
      </w:pPr>
      <w:rPr>
        <w:rFonts w:ascii="Wingdings" w:hAnsi="Wingdings" w:hint="default"/>
      </w:rPr>
    </w:lvl>
    <w:lvl w:ilvl="6" w:tplc="5C2802EA">
      <w:start w:val="1"/>
      <w:numFmt w:val="bullet"/>
      <w:lvlText w:val=""/>
      <w:lvlJc w:val="left"/>
      <w:pPr>
        <w:ind w:left="5040" w:hanging="360"/>
      </w:pPr>
      <w:rPr>
        <w:rFonts w:ascii="Symbol" w:hAnsi="Symbol" w:hint="default"/>
      </w:rPr>
    </w:lvl>
    <w:lvl w:ilvl="7" w:tplc="1E983422">
      <w:start w:val="1"/>
      <w:numFmt w:val="bullet"/>
      <w:lvlText w:val="o"/>
      <w:lvlJc w:val="left"/>
      <w:pPr>
        <w:ind w:left="5760" w:hanging="360"/>
      </w:pPr>
      <w:rPr>
        <w:rFonts w:ascii="Courier New" w:hAnsi="Courier New" w:hint="default"/>
      </w:rPr>
    </w:lvl>
    <w:lvl w:ilvl="8" w:tplc="89CCD020">
      <w:start w:val="1"/>
      <w:numFmt w:val="bullet"/>
      <w:lvlText w:val=""/>
      <w:lvlJc w:val="left"/>
      <w:pPr>
        <w:ind w:left="6480" w:hanging="360"/>
      </w:pPr>
      <w:rPr>
        <w:rFonts w:ascii="Wingdings" w:hAnsi="Wingdings" w:hint="default"/>
      </w:rPr>
    </w:lvl>
  </w:abstractNum>
  <w:abstractNum w:abstractNumId="11" w15:restartNumberingAfterBreak="0">
    <w:nsid w:val="181E7ECF"/>
    <w:multiLevelType w:val="hybridMultilevel"/>
    <w:tmpl w:val="B548199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E0021BA"/>
    <w:multiLevelType w:val="hybridMultilevel"/>
    <w:tmpl w:val="02C0C1D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0B04124"/>
    <w:multiLevelType w:val="hybridMultilevel"/>
    <w:tmpl w:val="42A66DF0"/>
    <w:lvl w:ilvl="0" w:tplc="7F22BE9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A4F4A3E"/>
    <w:multiLevelType w:val="hybridMultilevel"/>
    <w:tmpl w:val="9530EEC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1251D08"/>
    <w:multiLevelType w:val="multilevel"/>
    <w:tmpl w:val="DAE06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4B36F52"/>
    <w:multiLevelType w:val="hybridMultilevel"/>
    <w:tmpl w:val="D91A7C2E"/>
    <w:lvl w:ilvl="0" w:tplc="22649704">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0D42C1"/>
    <w:multiLevelType w:val="hybridMultilevel"/>
    <w:tmpl w:val="4F586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E7726D"/>
    <w:multiLevelType w:val="hybridMultilevel"/>
    <w:tmpl w:val="32765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E03F46"/>
    <w:multiLevelType w:val="hybridMultilevel"/>
    <w:tmpl w:val="235269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305ADD"/>
    <w:multiLevelType w:val="hybridMultilevel"/>
    <w:tmpl w:val="58BC87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387057A7"/>
    <w:multiLevelType w:val="hybridMultilevel"/>
    <w:tmpl w:val="5F0267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8E57939"/>
    <w:multiLevelType w:val="hybridMultilevel"/>
    <w:tmpl w:val="F142FBB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42336DA9"/>
    <w:multiLevelType w:val="hybridMultilevel"/>
    <w:tmpl w:val="875A29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6363839"/>
    <w:multiLevelType w:val="multilevel"/>
    <w:tmpl w:val="5FB0474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iCs w:val="0"/>
        <w:sz w:val="28"/>
        <w:szCs w:val="28"/>
      </w:rPr>
    </w:lvl>
    <w:lvl w:ilvl="2">
      <w:start w:val="1"/>
      <w:numFmt w:val="decimal"/>
      <w:pStyle w:val="Heading3"/>
      <w:lvlText w:val="%1.%2.%3"/>
      <w:lvlJc w:val="left"/>
      <w:pPr>
        <w:ind w:left="720" w:hanging="720"/>
      </w:pPr>
      <w:rPr>
        <w:b w:val="0"/>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1CB23FF"/>
    <w:multiLevelType w:val="hybridMultilevel"/>
    <w:tmpl w:val="5A609120"/>
    <w:lvl w:ilvl="0" w:tplc="DF5A10C2">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48DA374"/>
    <w:multiLevelType w:val="hybridMultilevel"/>
    <w:tmpl w:val="399A2418"/>
    <w:lvl w:ilvl="0" w:tplc="146E3708">
      <w:start w:val="1"/>
      <w:numFmt w:val="lowerLetter"/>
      <w:lvlText w:val="%1."/>
      <w:lvlJc w:val="left"/>
      <w:pPr>
        <w:ind w:left="720" w:hanging="360"/>
      </w:pPr>
    </w:lvl>
    <w:lvl w:ilvl="1" w:tplc="A64C3402">
      <w:start w:val="1"/>
      <w:numFmt w:val="lowerLetter"/>
      <w:lvlText w:val="%2."/>
      <w:lvlJc w:val="left"/>
      <w:pPr>
        <w:ind w:left="1440" w:hanging="360"/>
      </w:pPr>
    </w:lvl>
    <w:lvl w:ilvl="2" w:tplc="9C9EF5B8">
      <w:start w:val="1"/>
      <w:numFmt w:val="lowerRoman"/>
      <w:lvlText w:val="%3."/>
      <w:lvlJc w:val="right"/>
      <w:pPr>
        <w:ind w:left="2160" w:hanging="180"/>
      </w:pPr>
    </w:lvl>
    <w:lvl w:ilvl="3" w:tplc="39FE41EA">
      <w:start w:val="1"/>
      <w:numFmt w:val="decimal"/>
      <w:lvlText w:val="%4."/>
      <w:lvlJc w:val="left"/>
      <w:pPr>
        <w:ind w:left="2880" w:hanging="360"/>
      </w:pPr>
    </w:lvl>
    <w:lvl w:ilvl="4" w:tplc="3E56F188">
      <w:start w:val="1"/>
      <w:numFmt w:val="lowerLetter"/>
      <w:lvlText w:val="%5."/>
      <w:lvlJc w:val="left"/>
      <w:pPr>
        <w:ind w:left="3600" w:hanging="360"/>
      </w:pPr>
    </w:lvl>
    <w:lvl w:ilvl="5" w:tplc="8D881F7E">
      <w:start w:val="1"/>
      <w:numFmt w:val="lowerRoman"/>
      <w:lvlText w:val="%6."/>
      <w:lvlJc w:val="right"/>
      <w:pPr>
        <w:ind w:left="4320" w:hanging="180"/>
      </w:pPr>
    </w:lvl>
    <w:lvl w:ilvl="6" w:tplc="66D8CB4C">
      <w:start w:val="1"/>
      <w:numFmt w:val="decimal"/>
      <w:lvlText w:val="%7."/>
      <w:lvlJc w:val="left"/>
      <w:pPr>
        <w:ind w:left="5040" w:hanging="360"/>
      </w:pPr>
    </w:lvl>
    <w:lvl w:ilvl="7" w:tplc="ACDA9EFE">
      <w:start w:val="1"/>
      <w:numFmt w:val="lowerLetter"/>
      <w:lvlText w:val="%8."/>
      <w:lvlJc w:val="left"/>
      <w:pPr>
        <w:ind w:left="5760" w:hanging="360"/>
      </w:pPr>
    </w:lvl>
    <w:lvl w:ilvl="8" w:tplc="228CB5E8">
      <w:start w:val="1"/>
      <w:numFmt w:val="lowerRoman"/>
      <w:lvlText w:val="%9."/>
      <w:lvlJc w:val="right"/>
      <w:pPr>
        <w:ind w:left="6480" w:hanging="180"/>
      </w:pPr>
    </w:lvl>
  </w:abstractNum>
  <w:abstractNum w:abstractNumId="27" w15:restartNumberingAfterBreak="0">
    <w:nsid w:val="55167047"/>
    <w:multiLevelType w:val="hybridMultilevel"/>
    <w:tmpl w:val="28E2BB46"/>
    <w:lvl w:ilvl="0" w:tplc="E840694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7A05747"/>
    <w:multiLevelType w:val="hybridMultilevel"/>
    <w:tmpl w:val="1988C8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89EAB1F"/>
    <w:multiLevelType w:val="hybridMultilevel"/>
    <w:tmpl w:val="5CE64966"/>
    <w:lvl w:ilvl="0" w:tplc="2838352E">
      <w:start w:val="1"/>
      <w:numFmt w:val="bullet"/>
      <w:lvlText w:val="·"/>
      <w:lvlJc w:val="left"/>
      <w:pPr>
        <w:ind w:left="720" w:hanging="360"/>
      </w:pPr>
      <w:rPr>
        <w:rFonts w:ascii="Symbol" w:hAnsi="Symbol" w:hint="default"/>
      </w:rPr>
    </w:lvl>
    <w:lvl w:ilvl="1" w:tplc="8B86318E">
      <w:start w:val="1"/>
      <w:numFmt w:val="bullet"/>
      <w:lvlText w:val="o"/>
      <w:lvlJc w:val="left"/>
      <w:pPr>
        <w:ind w:left="1440" w:hanging="360"/>
      </w:pPr>
      <w:rPr>
        <w:rFonts w:ascii="Courier New" w:hAnsi="Courier New" w:hint="default"/>
      </w:rPr>
    </w:lvl>
    <w:lvl w:ilvl="2" w:tplc="9766A634">
      <w:start w:val="1"/>
      <w:numFmt w:val="bullet"/>
      <w:lvlText w:val=""/>
      <w:lvlJc w:val="left"/>
      <w:pPr>
        <w:ind w:left="2160" w:hanging="360"/>
      </w:pPr>
      <w:rPr>
        <w:rFonts w:ascii="Wingdings" w:hAnsi="Wingdings" w:hint="default"/>
      </w:rPr>
    </w:lvl>
    <w:lvl w:ilvl="3" w:tplc="C074C92A">
      <w:start w:val="1"/>
      <w:numFmt w:val="bullet"/>
      <w:lvlText w:val=""/>
      <w:lvlJc w:val="left"/>
      <w:pPr>
        <w:ind w:left="2880" w:hanging="360"/>
      </w:pPr>
      <w:rPr>
        <w:rFonts w:ascii="Symbol" w:hAnsi="Symbol" w:hint="default"/>
      </w:rPr>
    </w:lvl>
    <w:lvl w:ilvl="4" w:tplc="EB6E9B5E">
      <w:start w:val="1"/>
      <w:numFmt w:val="bullet"/>
      <w:lvlText w:val="o"/>
      <w:lvlJc w:val="left"/>
      <w:pPr>
        <w:ind w:left="3600" w:hanging="360"/>
      </w:pPr>
      <w:rPr>
        <w:rFonts w:ascii="Courier New" w:hAnsi="Courier New" w:hint="default"/>
      </w:rPr>
    </w:lvl>
    <w:lvl w:ilvl="5" w:tplc="E2382556">
      <w:start w:val="1"/>
      <w:numFmt w:val="bullet"/>
      <w:lvlText w:val=""/>
      <w:lvlJc w:val="left"/>
      <w:pPr>
        <w:ind w:left="4320" w:hanging="360"/>
      </w:pPr>
      <w:rPr>
        <w:rFonts w:ascii="Wingdings" w:hAnsi="Wingdings" w:hint="default"/>
      </w:rPr>
    </w:lvl>
    <w:lvl w:ilvl="6" w:tplc="A7A283C0">
      <w:start w:val="1"/>
      <w:numFmt w:val="bullet"/>
      <w:lvlText w:val=""/>
      <w:lvlJc w:val="left"/>
      <w:pPr>
        <w:ind w:left="5040" w:hanging="360"/>
      </w:pPr>
      <w:rPr>
        <w:rFonts w:ascii="Symbol" w:hAnsi="Symbol" w:hint="default"/>
      </w:rPr>
    </w:lvl>
    <w:lvl w:ilvl="7" w:tplc="CF8E1E2E">
      <w:start w:val="1"/>
      <w:numFmt w:val="bullet"/>
      <w:lvlText w:val="o"/>
      <w:lvlJc w:val="left"/>
      <w:pPr>
        <w:ind w:left="5760" w:hanging="360"/>
      </w:pPr>
      <w:rPr>
        <w:rFonts w:ascii="Courier New" w:hAnsi="Courier New" w:hint="default"/>
      </w:rPr>
    </w:lvl>
    <w:lvl w:ilvl="8" w:tplc="4718C680">
      <w:start w:val="1"/>
      <w:numFmt w:val="bullet"/>
      <w:lvlText w:val=""/>
      <w:lvlJc w:val="left"/>
      <w:pPr>
        <w:ind w:left="6480" w:hanging="360"/>
      </w:pPr>
      <w:rPr>
        <w:rFonts w:ascii="Wingdings" w:hAnsi="Wingdings" w:hint="default"/>
      </w:rPr>
    </w:lvl>
  </w:abstractNum>
  <w:abstractNum w:abstractNumId="30" w15:restartNumberingAfterBreak="0">
    <w:nsid w:val="596C5994"/>
    <w:multiLevelType w:val="hybridMultilevel"/>
    <w:tmpl w:val="92A40D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5A2B67F2"/>
    <w:multiLevelType w:val="hybridMultilevel"/>
    <w:tmpl w:val="DC949A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22D34B6"/>
    <w:multiLevelType w:val="hybridMultilevel"/>
    <w:tmpl w:val="FFFFFFFF"/>
    <w:lvl w:ilvl="0" w:tplc="62B2D1BE">
      <w:start w:val="1"/>
      <w:numFmt w:val="bullet"/>
      <w:lvlText w:val=""/>
      <w:lvlJc w:val="left"/>
      <w:pPr>
        <w:ind w:left="720" w:hanging="360"/>
      </w:pPr>
      <w:rPr>
        <w:rFonts w:ascii="Symbol" w:hAnsi="Symbol" w:hint="default"/>
      </w:rPr>
    </w:lvl>
    <w:lvl w:ilvl="1" w:tplc="E85471A0">
      <w:start w:val="1"/>
      <w:numFmt w:val="bullet"/>
      <w:lvlText w:val="o"/>
      <w:lvlJc w:val="left"/>
      <w:pPr>
        <w:ind w:left="1440" w:hanging="360"/>
      </w:pPr>
      <w:rPr>
        <w:rFonts w:ascii="Courier New" w:hAnsi="Courier New" w:hint="default"/>
      </w:rPr>
    </w:lvl>
    <w:lvl w:ilvl="2" w:tplc="799E278A">
      <w:start w:val="1"/>
      <w:numFmt w:val="bullet"/>
      <w:lvlText w:val=""/>
      <w:lvlJc w:val="left"/>
      <w:pPr>
        <w:ind w:left="2160" w:hanging="360"/>
      </w:pPr>
      <w:rPr>
        <w:rFonts w:ascii="Wingdings" w:hAnsi="Wingdings" w:hint="default"/>
      </w:rPr>
    </w:lvl>
    <w:lvl w:ilvl="3" w:tplc="66C4D32E">
      <w:start w:val="1"/>
      <w:numFmt w:val="bullet"/>
      <w:lvlText w:val=""/>
      <w:lvlJc w:val="left"/>
      <w:pPr>
        <w:ind w:left="2880" w:hanging="360"/>
      </w:pPr>
      <w:rPr>
        <w:rFonts w:ascii="Symbol" w:hAnsi="Symbol" w:hint="default"/>
      </w:rPr>
    </w:lvl>
    <w:lvl w:ilvl="4" w:tplc="33AE0BEC">
      <w:start w:val="1"/>
      <w:numFmt w:val="bullet"/>
      <w:lvlText w:val="o"/>
      <w:lvlJc w:val="left"/>
      <w:pPr>
        <w:ind w:left="3600" w:hanging="360"/>
      </w:pPr>
      <w:rPr>
        <w:rFonts w:ascii="Courier New" w:hAnsi="Courier New" w:hint="default"/>
      </w:rPr>
    </w:lvl>
    <w:lvl w:ilvl="5" w:tplc="C3F07A5A">
      <w:start w:val="1"/>
      <w:numFmt w:val="bullet"/>
      <w:lvlText w:val=""/>
      <w:lvlJc w:val="left"/>
      <w:pPr>
        <w:ind w:left="4320" w:hanging="360"/>
      </w:pPr>
      <w:rPr>
        <w:rFonts w:ascii="Wingdings" w:hAnsi="Wingdings" w:hint="default"/>
      </w:rPr>
    </w:lvl>
    <w:lvl w:ilvl="6" w:tplc="3104C30E">
      <w:start w:val="1"/>
      <w:numFmt w:val="bullet"/>
      <w:lvlText w:val=""/>
      <w:lvlJc w:val="left"/>
      <w:pPr>
        <w:ind w:left="5040" w:hanging="360"/>
      </w:pPr>
      <w:rPr>
        <w:rFonts w:ascii="Symbol" w:hAnsi="Symbol" w:hint="default"/>
      </w:rPr>
    </w:lvl>
    <w:lvl w:ilvl="7" w:tplc="6868F716">
      <w:start w:val="1"/>
      <w:numFmt w:val="bullet"/>
      <w:lvlText w:val="o"/>
      <w:lvlJc w:val="left"/>
      <w:pPr>
        <w:ind w:left="5760" w:hanging="360"/>
      </w:pPr>
      <w:rPr>
        <w:rFonts w:ascii="Courier New" w:hAnsi="Courier New" w:hint="default"/>
      </w:rPr>
    </w:lvl>
    <w:lvl w:ilvl="8" w:tplc="CA9EAE42">
      <w:start w:val="1"/>
      <w:numFmt w:val="bullet"/>
      <w:lvlText w:val=""/>
      <w:lvlJc w:val="left"/>
      <w:pPr>
        <w:ind w:left="6480" w:hanging="360"/>
      </w:pPr>
      <w:rPr>
        <w:rFonts w:ascii="Wingdings" w:hAnsi="Wingdings" w:hint="default"/>
      </w:rPr>
    </w:lvl>
  </w:abstractNum>
  <w:abstractNum w:abstractNumId="33" w15:restartNumberingAfterBreak="0">
    <w:nsid w:val="636D0766"/>
    <w:multiLevelType w:val="hybridMultilevel"/>
    <w:tmpl w:val="9E8041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9F1809"/>
    <w:multiLevelType w:val="hybridMultilevel"/>
    <w:tmpl w:val="B548199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B58669B"/>
    <w:multiLevelType w:val="hybridMultilevel"/>
    <w:tmpl w:val="05B0AA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C2D4B0F"/>
    <w:multiLevelType w:val="hybridMultilevel"/>
    <w:tmpl w:val="5F560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9E46B1"/>
    <w:multiLevelType w:val="hybridMultilevel"/>
    <w:tmpl w:val="65BA1070"/>
    <w:lvl w:ilvl="0" w:tplc="39FE41EA">
      <w:start w:val="1"/>
      <w:numFmt w:val="decimal"/>
      <w:lvlText w:val="%1."/>
      <w:lvlJc w:val="left"/>
      <w:pPr>
        <w:ind w:left="288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0E97897"/>
    <w:multiLevelType w:val="hybridMultilevel"/>
    <w:tmpl w:val="01FEB0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64A3BFF"/>
    <w:multiLevelType w:val="hybridMultilevel"/>
    <w:tmpl w:val="08F64AC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0" w15:restartNumberingAfterBreak="0">
    <w:nsid w:val="7C604727"/>
    <w:multiLevelType w:val="hybridMultilevel"/>
    <w:tmpl w:val="D9DA34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D9B645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F192B6A"/>
    <w:multiLevelType w:val="hybridMultilevel"/>
    <w:tmpl w:val="A2AAE96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1692492850">
    <w:abstractNumId w:val="26"/>
  </w:num>
  <w:num w:numId="2" w16cid:durableId="791434337">
    <w:abstractNumId w:val="10"/>
  </w:num>
  <w:num w:numId="3" w16cid:durableId="1342972258">
    <w:abstractNumId w:val="29"/>
  </w:num>
  <w:num w:numId="4" w16cid:durableId="1685277330">
    <w:abstractNumId w:val="24"/>
  </w:num>
  <w:num w:numId="5" w16cid:durableId="7340206">
    <w:abstractNumId w:val="16"/>
  </w:num>
  <w:num w:numId="6" w16cid:durableId="1344937751">
    <w:abstractNumId w:val="32"/>
  </w:num>
  <w:num w:numId="7" w16cid:durableId="1934317780">
    <w:abstractNumId w:val="5"/>
  </w:num>
  <w:num w:numId="8" w16cid:durableId="1982807947">
    <w:abstractNumId w:val="7"/>
  </w:num>
  <w:num w:numId="9" w16cid:durableId="1389300332">
    <w:abstractNumId w:val="37"/>
  </w:num>
  <w:num w:numId="10" w16cid:durableId="129129129">
    <w:abstractNumId w:val="27"/>
  </w:num>
  <w:num w:numId="11" w16cid:durableId="1314137164">
    <w:abstractNumId w:val="11"/>
  </w:num>
  <w:num w:numId="12" w16cid:durableId="814494681">
    <w:abstractNumId w:val="34"/>
  </w:num>
  <w:num w:numId="13" w16cid:durableId="1106581478">
    <w:abstractNumId w:val="2"/>
  </w:num>
  <w:num w:numId="14" w16cid:durableId="1197498544">
    <w:abstractNumId w:val="12"/>
  </w:num>
  <w:num w:numId="15" w16cid:durableId="723479693">
    <w:abstractNumId w:val="3"/>
  </w:num>
  <w:num w:numId="16" w16cid:durableId="1197692706">
    <w:abstractNumId w:val="22"/>
  </w:num>
  <w:num w:numId="17" w16cid:durableId="619798933">
    <w:abstractNumId w:val="42"/>
  </w:num>
  <w:num w:numId="18" w16cid:durableId="1776823471">
    <w:abstractNumId w:val="9"/>
  </w:num>
  <w:num w:numId="19" w16cid:durableId="951940318">
    <w:abstractNumId w:val="14"/>
  </w:num>
  <w:num w:numId="20" w16cid:durableId="1705866575">
    <w:abstractNumId w:val="4"/>
  </w:num>
  <w:num w:numId="21" w16cid:durableId="1024088576">
    <w:abstractNumId w:val="0"/>
  </w:num>
  <w:num w:numId="22" w16cid:durableId="1568177862">
    <w:abstractNumId w:val="13"/>
  </w:num>
  <w:num w:numId="23" w16cid:durableId="219053984">
    <w:abstractNumId w:val="15"/>
  </w:num>
  <w:num w:numId="24" w16cid:durableId="1243105996">
    <w:abstractNumId w:val="21"/>
  </w:num>
  <w:num w:numId="25" w16cid:durableId="2023315082">
    <w:abstractNumId w:val="23"/>
  </w:num>
  <w:num w:numId="26" w16cid:durableId="700327621">
    <w:abstractNumId w:val="1"/>
  </w:num>
  <w:num w:numId="27" w16cid:durableId="195117549">
    <w:abstractNumId w:val="28"/>
  </w:num>
  <w:num w:numId="28" w16cid:durableId="64188292">
    <w:abstractNumId w:val="41"/>
  </w:num>
  <w:num w:numId="29" w16cid:durableId="734621345">
    <w:abstractNumId w:val="40"/>
  </w:num>
  <w:num w:numId="30" w16cid:durableId="454104013">
    <w:abstractNumId w:val="33"/>
  </w:num>
  <w:num w:numId="31" w16cid:durableId="2122020566">
    <w:abstractNumId w:val="19"/>
  </w:num>
  <w:num w:numId="32" w16cid:durableId="2050104564">
    <w:abstractNumId w:val="6"/>
  </w:num>
  <w:num w:numId="33" w16cid:durableId="1763066539">
    <w:abstractNumId w:val="25"/>
  </w:num>
  <w:num w:numId="34" w16cid:durableId="619997513">
    <w:abstractNumId w:val="39"/>
  </w:num>
  <w:num w:numId="35" w16cid:durableId="1364400994">
    <w:abstractNumId w:val="30"/>
  </w:num>
  <w:num w:numId="36" w16cid:durableId="1111703520">
    <w:abstractNumId w:val="20"/>
  </w:num>
  <w:num w:numId="37" w16cid:durableId="1916471477">
    <w:abstractNumId w:val="18"/>
  </w:num>
  <w:num w:numId="38" w16cid:durableId="1910772095">
    <w:abstractNumId w:val="36"/>
  </w:num>
  <w:num w:numId="39" w16cid:durableId="1315837365">
    <w:abstractNumId w:val="38"/>
  </w:num>
  <w:num w:numId="40" w16cid:durableId="1926259893">
    <w:abstractNumId w:val="17"/>
  </w:num>
  <w:num w:numId="41" w16cid:durableId="987785236">
    <w:abstractNumId w:val="8"/>
  </w:num>
  <w:num w:numId="42" w16cid:durableId="365758610">
    <w:abstractNumId w:val="31"/>
  </w:num>
  <w:num w:numId="43" w16cid:durableId="2010212955">
    <w:abstractNumId w:val="35"/>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ily Braggins">
    <w15:presenceInfo w15:providerId="AD" w15:userId="S::Emily.Braggins@ahdb.org.uk::94d2682f-6910-4ab9-8269-4554c97d9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99spxtxajxsasbefr95pf00rfrs00ep9ve2a&quot;&gt;REAs for full text evaluation 20220707&lt;record-ids&gt;&lt;item&gt;11&lt;/item&gt;&lt;item&gt;19&lt;/item&gt;&lt;item&gt;22&lt;/item&gt;&lt;item&gt;23&lt;/item&gt;&lt;item&gt;39&lt;/item&gt;&lt;item&gt;47&lt;/item&gt;&lt;item&gt;51&lt;/item&gt;&lt;item&gt;53&lt;/item&gt;&lt;item&gt;58&lt;/item&gt;&lt;item&gt;72&lt;/item&gt;&lt;item&gt;73&lt;/item&gt;&lt;item&gt;77&lt;/item&gt;&lt;item&gt;78&lt;/item&gt;&lt;item&gt;84&lt;/item&gt;&lt;item&gt;97&lt;/item&gt;&lt;item&gt;103&lt;/item&gt;&lt;item&gt;593&lt;/item&gt;&lt;item&gt;594&lt;/item&gt;&lt;item&gt;596&lt;/item&gt;&lt;item&gt;597&lt;/item&gt;&lt;item&gt;599&lt;/item&gt;&lt;item&gt;601&lt;/item&gt;&lt;item&gt;602&lt;/item&gt;&lt;item&gt;603&lt;/item&gt;&lt;item&gt;604&lt;/item&gt;&lt;item&gt;606&lt;/item&gt;&lt;item&gt;607&lt;/item&gt;&lt;item&gt;608&lt;/item&gt;&lt;item&gt;609&lt;/item&gt;&lt;item&gt;610&lt;/item&gt;&lt;item&gt;612&lt;/item&gt;&lt;item&gt;613&lt;/item&gt;&lt;item&gt;617&lt;/item&gt;&lt;item&gt;618&lt;/item&gt;&lt;item&gt;620&lt;/item&gt;&lt;item&gt;621&lt;/item&gt;&lt;item&gt;622&lt;/item&gt;&lt;item&gt;623&lt;/item&gt;&lt;item&gt;624&lt;/item&gt;&lt;item&gt;625&lt;/item&gt;&lt;item&gt;626&lt;/item&gt;&lt;item&gt;627&lt;/item&gt;&lt;item&gt;629&lt;/item&gt;&lt;item&gt;630&lt;/item&gt;&lt;item&gt;631&lt;/item&gt;&lt;item&gt;633&lt;/item&gt;&lt;item&gt;634&lt;/item&gt;&lt;item&gt;635&lt;/item&gt;&lt;item&gt;636&lt;/item&gt;&lt;item&gt;637&lt;/item&gt;&lt;item&gt;642&lt;/item&gt;&lt;item&gt;643&lt;/item&gt;&lt;item&gt;644&lt;/item&gt;&lt;item&gt;645&lt;/item&gt;&lt;item&gt;646&lt;/item&gt;&lt;item&gt;647&lt;/item&gt;&lt;item&gt;648&lt;/item&gt;&lt;item&gt;649&lt;/item&gt;&lt;item&gt;650&lt;/item&gt;&lt;item&gt;651&lt;/item&gt;&lt;item&gt;653&lt;/item&gt;&lt;item&gt;654&lt;/item&gt;&lt;item&gt;655&lt;/item&gt;&lt;item&gt;656&lt;/item&gt;&lt;item&gt;658&lt;/item&gt;&lt;item&gt;660&lt;/item&gt;&lt;item&gt;662&lt;/item&gt;&lt;item&gt;663&lt;/item&gt;&lt;item&gt;665&lt;/item&gt;&lt;item&gt;673&lt;/item&gt;&lt;item&gt;674&lt;/item&gt;&lt;item&gt;676&lt;/item&gt;&lt;item&gt;677&lt;/item&gt;&lt;item&gt;678&lt;/item&gt;&lt;item&gt;679&lt;/item&gt;&lt;item&gt;680&lt;/item&gt;&lt;item&gt;681&lt;/item&gt;&lt;item&gt;682&lt;/item&gt;&lt;item&gt;683&lt;/item&gt;&lt;item&gt;684&lt;/item&gt;&lt;item&gt;686&lt;/item&gt;&lt;item&gt;687&lt;/item&gt;&lt;item&gt;688&lt;/item&gt;&lt;item&gt;690&lt;/item&gt;&lt;item&gt;692&lt;/item&gt;&lt;item&gt;693&lt;/item&gt;&lt;item&gt;694&lt;/item&gt;&lt;item&gt;695&lt;/item&gt;&lt;item&gt;696&lt;/item&gt;&lt;item&gt;697&lt;/item&gt;&lt;item&gt;701&lt;/item&gt;&lt;item&gt;703&lt;/item&gt;&lt;item&gt;704&lt;/item&gt;&lt;item&gt;705&lt;/item&gt;&lt;item&gt;706&lt;/item&gt;&lt;item&gt;707&lt;/item&gt;&lt;item&gt;711&lt;/item&gt;&lt;item&gt;712&lt;/item&gt;&lt;item&gt;713&lt;/item&gt;&lt;item&gt;714&lt;/item&gt;&lt;item&gt;715&lt;/item&gt;&lt;item&gt;716&lt;/item&gt;&lt;item&gt;718&lt;/item&gt;&lt;item&gt;719&lt;/item&gt;&lt;item&gt;720&lt;/item&gt;&lt;item&gt;721&lt;/item&gt;&lt;item&gt;722&lt;/item&gt;&lt;item&gt;723&lt;/item&gt;&lt;item&gt;724&lt;/item&gt;&lt;item&gt;725&lt;/item&gt;&lt;item&gt;726&lt;/item&gt;&lt;item&gt;728&lt;/item&gt;&lt;item&gt;729&lt;/item&gt;&lt;item&gt;730&lt;/item&gt;&lt;item&gt;732&lt;/item&gt;&lt;item&gt;874&lt;/item&gt;&lt;item&gt;875&lt;/item&gt;&lt;item&gt;876&lt;/item&gt;&lt;item&gt;877&lt;/item&gt;&lt;item&gt;883&lt;/item&gt;&lt;item&gt;884&lt;/item&gt;&lt;item&gt;885&lt;/item&gt;&lt;item&gt;886&lt;/item&gt;&lt;item&gt;888&lt;/item&gt;&lt;item&gt;889&lt;/item&gt;&lt;item&gt;892&lt;/item&gt;&lt;item&gt;893&lt;/item&gt;&lt;item&gt;894&lt;/item&gt;&lt;item&gt;895&lt;/item&gt;&lt;item&gt;896&lt;/item&gt;&lt;item&gt;897&lt;/item&gt;&lt;item&gt;898&lt;/item&gt;&lt;item&gt;900&lt;/item&gt;&lt;item&gt;901&lt;/item&gt;&lt;item&gt;902&lt;/item&gt;&lt;item&gt;903&lt;/item&gt;&lt;item&gt;904&lt;/item&gt;&lt;item&gt;922&lt;/item&gt;&lt;item&gt;923&lt;/item&gt;&lt;item&gt;924&lt;/item&gt;&lt;item&gt;926&lt;/item&gt;&lt;item&gt;927&lt;/item&gt;&lt;item&gt;928&lt;/item&gt;&lt;item&gt;929&lt;/item&gt;&lt;item&gt;930&lt;/item&gt;&lt;item&gt;931&lt;/item&gt;&lt;item&gt;932&lt;/item&gt;&lt;item&gt;933&lt;/item&gt;&lt;item&gt;934&lt;/item&gt;&lt;item&gt;936&lt;/item&gt;&lt;item&gt;940&lt;/item&gt;&lt;item&gt;941&lt;/item&gt;&lt;item&gt;942&lt;/item&gt;&lt;item&gt;950&lt;/item&gt;&lt;item&gt;951&lt;/item&gt;&lt;item&gt;952&lt;/item&gt;&lt;item&gt;955&lt;/item&gt;&lt;item&gt;956&lt;/item&gt;&lt;item&gt;957&lt;/item&gt;&lt;/record-ids&gt;&lt;/item&gt;&lt;/Libraries&gt;"/>
    <w:docVar w:name="EN.ReferenceGroups" w:val="&lt;reference-groups&gt;&lt;reference-group&gt;&lt;kind&gt;1&lt;/kind&gt;&lt;heading&gt;Systematic searches&lt;/heading&gt;&lt;alignment&gt;-1&lt;/alignment&gt;&lt;records&gt;&lt;record&gt;&lt;key app=&quot;EN&quot; db-id=&quot;99spxtxajxsasbefr95pf00rfrs00ep9ve2a&quot;&gt;599&lt;/key&gt;&lt;/record&gt;&lt;record&gt;&lt;key app=&quot;EN&quot; db-id=&quot;99spxtxajxsasbefr95pf00rfrs00ep9ve2a&quot;&gt;597&lt;/key&gt;&lt;/record&gt;&lt;record&gt;&lt;key app=&quot;EN&quot; db-id=&quot;99spxtxajxsasbefr95pf00rfrs00ep9ve2a&quot;&gt;593&lt;/key&gt;&lt;/record&gt;&lt;record&gt;&lt;key app=&quot;EN&quot; db-id=&quot;99spxtxajxsasbefr95pf00rfrs00ep9ve2a&quot;&gt;84&lt;/key&gt;&lt;/record&gt;&lt;record&gt;&lt;key app=&quot;EN&quot; db-id=&quot;99spxtxajxsasbefr95pf00rfrs00ep9ve2a&quot;&gt;596&lt;/key&gt;&lt;/record&gt;&lt;record&gt;&lt;key app=&quot;EN&quot; db-id=&quot;99spxtxajxsasbefr95pf00rfrs00ep9ve2a&quot;&gt;594&lt;/key&gt;&lt;/record&gt;&lt;record&gt;&lt;key app=&quot;EN&quot; db-id=&quot;99spxtxajxsasbefr95pf00rfrs00ep9ve2a&quot;&gt;77&lt;/key&gt;&lt;/record&gt;&lt;record&gt;&lt;key app=&quot;EN&quot; db-id=&quot;99spxtxajxsasbefr95pf00rfrs00ep9ve2a&quot;&gt;601&lt;/key&gt;&lt;/record&gt;&lt;record&gt;&lt;key app=&quot;EN&quot; db-id=&quot;99spxtxajxsasbefr95pf00rfrs00ep9ve2a&quot;&gt;603&lt;/key&gt;&lt;/record&gt;&lt;record&gt;&lt;key app=&quot;EN&quot; db-id=&quot;99spxtxajxsasbefr95pf00rfrs00ep9ve2a&quot;&gt;604&lt;/key&gt;&lt;/record&gt;&lt;record&gt;&lt;key app=&quot;EN&quot; db-id=&quot;99spxtxajxsasbefr95pf00rfrs00ep9ve2a&quot;&gt;602&lt;/key&gt;&lt;/record&gt;&lt;record&gt;&lt;key app=&quot;EN&quot; db-id=&quot;99spxtxajxsasbefr95pf00rfrs00ep9ve2a&quot;&gt;609&lt;/key&gt;&lt;/record&gt;&lt;record&gt;&lt;key app=&quot;EN&quot; db-id=&quot;99spxtxajxsasbefr95pf00rfrs00ep9ve2a&quot;&gt;610&lt;/key&gt;&lt;/record&gt;&lt;record&gt;&lt;key app=&quot;EN&quot; db-id=&quot;99spxtxajxsasbefr95pf00rfrs00ep9ve2a&quot;&gt;606&lt;/key&gt;&lt;/record&gt;&lt;record&gt;&lt;key app=&quot;EN&quot; db-id=&quot;99spxtxajxsasbefr95pf00rfrs00ep9ve2a&quot;&gt;607&lt;/key&gt;&lt;/record&gt;&lt;record&gt;&lt;key app=&quot;EN&quot; db-id=&quot;99spxtxajxsasbefr95pf00rfrs00ep9ve2a&quot;&gt;39&lt;/key&gt;&lt;/record&gt;&lt;record&gt;&lt;key app=&quot;EN&quot; db-id=&quot;99spxtxajxsasbefr95pf00rfrs00ep9ve2a&quot;&gt;608&lt;/key&gt;&lt;/record&gt;&lt;record&gt;&lt;key app=&quot;EN&quot; db-id=&quot;99spxtxajxsasbefr95pf00rfrs00ep9ve2a&quot;&gt;613&lt;/key&gt;&lt;/record&gt;&lt;record&gt;&lt;key app=&quot;EN&quot; db-id=&quot;99spxtxajxsasbefr95pf00rfrs00ep9ve2a&quot;&gt;617&lt;/key&gt;&lt;/record&gt;&lt;record&gt;&lt;key app=&quot;EN&quot; db-id=&quot;99spxtxajxsasbefr95pf00rfrs00ep9ve2a&quot;&gt;618&lt;/key&gt;&lt;/record&gt;&lt;record&gt;&lt;key app=&quot;EN&quot; db-id=&quot;99spxtxajxsasbefr95pf00rfrs00ep9ve2a&quot;&gt;51&lt;/key&gt;&lt;/record&gt;&lt;record&gt;&lt;key app=&quot;EN&quot; db-id=&quot;99spxtxajxsasbefr95pf00rfrs00ep9ve2a&quot;&gt;612&lt;/key&gt;&lt;/record&gt;&lt;record&gt;&lt;key app=&quot;EN&quot; db-id=&quot;99spxtxajxsasbefr95pf00rfrs00ep9ve2a&quot;&gt;620&lt;/key&gt;&lt;/record&gt;&lt;record&gt;&lt;key app=&quot;EN&quot; db-id=&quot;99spxtxajxsasbefr95pf00rfrs00ep9ve2a&quot;&gt;621&lt;/key&gt;&lt;/record&gt;&lt;record&gt;&lt;key app=&quot;EN&quot; db-id=&quot;99spxtxajxsasbefr95pf00rfrs00ep9ve2a&quot;&gt;622&lt;/key&gt;&lt;/record&gt;&lt;record&gt;&lt;key app=&quot;EN&quot; db-id=&quot;99spxtxajxsasbefr95pf00rfrs00ep9ve2a&quot;&gt;629&lt;/key&gt;&lt;/record&gt;&lt;record&gt;&lt;key app=&quot;EN&quot; db-id=&quot;99spxtxajxsasbefr95pf00rfrs00ep9ve2a&quot;&gt;626&lt;/key&gt;&lt;/record&gt;&lt;record&gt;&lt;key app=&quot;EN&quot; db-id=&quot;99spxtxajxsasbefr95pf00rfrs00ep9ve2a&quot;&gt;630&lt;/key&gt;&lt;/record&gt;&lt;record&gt;&lt;key app=&quot;EN&quot; db-id=&quot;99spxtxajxsasbefr95pf00rfrs00ep9ve2a&quot;&gt;627&lt;/key&gt;&lt;/record&gt;&lt;record&gt;&lt;key app=&quot;EN&quot; db-id=&quot;99spxtxajxsasbefr95pf00rfrs00ep9ve2a&quot;&gt;624&lt;/key&gt;&lt;/record&gt;&lt;record&gt;&lt;key app=&quot;EN&quot; db-id=&quot;99spxtxajxsasbefr95pf00rfrs00ep9ve2a&quot;&gt;623&lt;/key&gt;&lt;/record&gt;&lt;record&gt;&lt;key app=&quot;EN&quot; db-id=&quot;99spxtxajxsasbefr95pf00rfrs00ep9ve2a&quot;&gt;634&lt;/key&gt;&lt;/record&gt;&lt;record&gt;&lt;key app=&quot;EN&quot; db-id=&quot;99spxtxajxsasbefr95pf00rfrs00ep9ve2a&quot;&gt;637&lt;/key&gt;&lt;/record&gt;&lt;record&gt;&lt;key app=&quot;EN&quot; db-id=&quot;99spxtxajxsasbefr95pf00rfrs00ep9ve2a&quot;&gt;633&lt;/key&gt;&lt;/record&gt;&lt;record&gt;&lt;key app=&quot;EN&quot; db-id=&quot;99spxtxajxsasbefr95pf00rfrs00ep9ve2a&quot;&gt;636&lt;/key&gt;&lt;/record&gt;&lt;record&gt;&lt;key app=&quot;EN&quot; db-id=&quot;99spxtxajxsasbefr95pf00rfrs00ep9ve2a&quot;&gt;635&lt;/key&gt;&lt;/record&gt;&lt;record&gt;&lt;key app=&quot;EN&quot; db-id=&quot;99spxtxajxsasbefr95pf00rfrs00ep9ve2a&quot;&gt;631&lt;/key&gt;&lt;/record&gt;&lt;record&gt;&lt;key app=&quot;EN&quot; db-id=&quot;99spxtxajxsasbefr95pf00rfrs00ep9ve2a&quot;&gt;646&lt;/key&gt;&lt;/record&gt;&lt;record&gt;&lt;key app=&quot;EN&quot; db-id=&quot;99spxtxajxsasbefr95pf00rfrs00ep9ve2a&quot;&gt;648&lt;/key&gt;&lt;/record&gt;&lt;record&gt;&lt;key app=&quot;EN&quot; db-id=&quot;99spxtxajxsasbefr95pf00rfrs00ep9ve2a&quot;&gt;647&lt;/key&gt;&lt;/record&gt;&lt;record&gt;&lt;key app=&quot;EN&quot; db-id=&quot;99spxtxajxsasbefr95pf00rfrs00ep9ve2a&quot;&gt;651&lt;/key&gt;&lt;/record&gt;&lt;record&gt;&lt;key app=&quot;EN&quot; db-id=&quot;99spxtxajxsasbefr95pf00rfrs00ep9ve2a&quot;&gt;72&lt;/key&gt;&lt;/record&gt;&lt;record&gt;&lt;key app=&quot;EN&quot; db-id=&quot;99spxtxajxsasbefr95pf00rfrs00ep9ve2a&quot;&gt;78&lt;/key&gt;&lt;/record&gt;&lt;record&gt;&lt;key app=&quot;EN&quot; db-id=&quot;99spxtxajxsasbefr95pf00rfrs00ep9ve2a&quot;&gt;644&lt;/key&gt;&lt;/record&gt;&lt;record&gt;&lt;key app=&quot;EN&quot; db-id=&quot;99spxtxajxsasbefr95pf00rfrs00ep9ve2a&quot;&gt;97&lt;/key&gt;&lt;/record&gt;&lt;record&gt;&lt;key app=&quot;EN&quot; db-id=&quot;99spxtxajxsasbefr95pf00rfrs00ep9ve2a&quot;&gt;649&lt;/key&gt;&lt;/record&gt;&lt;record&gt;&lt;key app=&quot;EN&quot; db-id=&quot;99spxtxajxsasbefr95pf00rfrs00ep9ve2a&quot;&gt;643&lt;/key&gt;&lt;/record&gt;&lt;record&gt;&lt;key app=&quot;EN&quot; db-id=&quot;99spxtxajxsasbefr95pf00rfrs00ep9ve2a&quot;&gt;642&lt;/key&gt;&lt;/record&gt;&lt;record&gt;&lt;key app=&quot;EN&quot; db-id=&quot;99spxtxajxsasbefr95pf00rfrs00ep9ve2a&quot;&gt;653&lt;/key&gt;&lt;/record&gt;&lt;record&gt;&lt;key app=&quot;EN&quot; db-id=&quot;99spxtxajxsasbefr95pf00rfrs00ep9ve2a&quot;&gt;658&lt;/key&gt;&lt;/record&gt;&lt;record&gt;&lt;key app=&quot;EN&quot; db-id=&quot;99spxtxajxsasbefr95pf00rfrs00ep9ve2a&quot;&gt;23&lt;/key&gt;&lt;/record&gt;&lt;record&gt;&lt;key app=&quot;EN&quot; db-id=&quot;99spxtxajxsasbefr95pf00rfrs00ep9ve2a&quot;&gt;663&lt;/key&gt;&lt;/record&gt;&lt;record&gt;&lt;key app=&quot;EN&quot; db-id=&quot;99spxtxajxsasbefr95pf00rfrs00ep9ve2a&quot;&gt;665&lt;/key&gt;&lt;/record&gt;&lt;record&gt;&lt;key app=&quot;EN&quot; db-id=&quot;99spxtxajxsasbefr95pf00rfrs00ep9ve2a&quot;&gt;656&lt;/key&gt;&lt;/record&gt;&lt;record&gt;&lt;key app=&quot;EN&quot; db-id=&quot;99spxtxajxsasbefr95pf00rfrs00ep9ve2a&quot;&gt;660&lt;/key&gt;&lt;/record&gt;&lt;record&gt;&lt;key app=&quot;EN&quot; db-id=&quot;99spxtxajxsasbefr95pf00rfrs00ep9ve2a&quot;&gt;654&lt;/key&gt;&lt;/record&gt;&lt;record&gt;&lt;key app=&quot;EN&quot; db-id=&quot;99spxtxajxsasbefr95pf00rfrs00ep9ve2a&quot;&gt;662&lt;/key&gt;&lt;/record&gt;&lt;record&gt;&lt;key app=&quot;EN&quot; db-id=&quot;99spxtxajxsasbefr95pf00rfrs00ep9ve2a&quot;&gt;655&lt;/key&gt;&lt;/record&gt;&lt;record&gt;&lt;key app=&quot;EN&quot; db-id=&quot;99spxtxajxsasbefr95pf00rfrs00ep9ve2a&quot;&gt;686&lt;/key&gt;&lt;/record&gt;&lt;record&gt;&lt;key app=&quot;EN&quot; db-id=&quot;99spxtxajxsasbefr95pf00rfrs00ep9ve2a&quot;&gt;11&lt;/key&gt;&lt;/record&gt;&lt;record&gt;&lt;key app=&quot;EN&quot; db-id=&quot;99spxtxajxsasbefr95pf00rfrs00ep9ve2a&quot;&gt;682&lt;/key&gt;&lt;/record&gt;&lt;record&gt;&lt;key app=&quot;EN&quot; db-id=&quot;99spxtxajxsasbefr95pf00rfrs00ep9ve2a&quot;&gt;674&lt;/key&gt;&lt;/record&gt;&lt;record&gt;&lt;key app=&quot;EN&quot; db-id=&quot;99spxtxajxsasbefr95pf00rfrs00ep9ve2a&quot;&gt;687&lt;/key&gt;&lt;/record&gt;&lt;record&gt;&lt;key app=&quot;EN&quot; db-id=&quot;99spxtxajxsasbefr95pf00rfrs00ep9ve2a&quot;&gt;22&lt;/key&gt;&lt;/record&gt;&lt;record&gt;&lt;key app=&quot;EN&quot; db-id=&quot;99spxtxajxsasbefr95pf00rfrs00ep9ve2a&quot;&gt;688&lt;/key&gt;&lt;/record&gt;&lt;record&gt;&lt;key app=&quot;EN&quot; db-id=&quot;99spxtxajxsasbefr95pf00rfrs00ep9ve2a&quot;&gt;697&lt;/key&gt;&lt;/record&gt;&lt;record&gt;&lt;key app=&quot;EN&quot; db-id=&quot;99spxtxajxsasbefr95pf00rfrs00ep9ve2a&quot;&gt;47&lt;/key&gt;&lt;/record&gt;&lt;record&gt;&lt;key app=&quot;EN&quot; db-id=&quot;99spxtxajxsasbefr95pf00rfrs00ep9ve2a&quot;&gt;53&lt;/key&gt;&lt;/record&gt;&lt;record&gt;&lt;key app=&quot;EN&quot; db-id=&quot;99spxtxajxsasbefr95pf00rfrs00ep9ve2a&quot;&gt;58&lt;/key&gt;&lt;/record&gt;&lt;record&gt;&lt;key app=&quot;EN&quot; db-id=&quot;99spxtxajxsasbefr95pf00rfrs00ep9ve2a&quot;&gt;684&lt;/key&gt;&lt;/record&gt;&lt;record&gt;&lt;key app=&quot;EN&quot; db-id=&quot;99spxtxajxsasbefr95pf00rfrs00ep9ve2a&quot;&gt;673&lt;/key&gt;&lt;/record&gt;&lt;record&gt;&lt;key app=&quot;EN&quot; db-id=&quot;99spxtxajxsasbefr95pf00rfrs00ep9ve2a&quot;&gt;680&lt;/key&gt;&lt;/record&gt;&lt;record&gt;&lt;key app=&quot;EN&quot; db-id=&quot;99spxtxajxsasbefr95pf00rfrs00ep9ve2a&quot;&gt;681&lt;/key&gt;&lt;/record&gt;&lt;record&gt;&lt;key app=&quot;EN&quot; db-id=&quot;99spxtxajxsasbefr95pf00rfrs00ep9ve2a&quot;&gt;678&lt;/key&gt;&lt;/record&gt;&lt;record&gt;&lt;key app=&quot;EN&quot; db-id=&quot;99spxtxajxsasbefr95pf00rfrs00ep9ve2a&quot;&gt;73&lt;/key&gt;&lt;/record&gt;&lt;record&gt;&lt;key app=&quot;EN&quot; db-id=&quot;99spxtxajxsasbefr95pf00rfrs00ep9ve2a&quot;&gt;695&lt;/key&gt;&lt;/record&gt;&lt;record&gt;&lt;key app=&quot;EN&quot; db-id=&quot;99spxtxajxsasbefr95pf00rfrs00ep9ve2a&quot;&gt;694&lt;/key&gt;&lt;/record&gt;&lt;record&gt;&lt;key app=&quot;EN&quot; db-id=&quot;99spxtxajxsasbefr95pf00rfrs00ep9ve2a&quot;&gt;690&lt;/key&gt;&lt;/record&gt;&lt;record&gt;&lt;key app=&quot;EN&quot; db-id=&quot;99spxtxajxsasbefr95pf00rfrs00ep9ve2a&quot;&gt;676&lt;/key&gt;&lt;/record&gt;&lt;record&gt;&lt;key app=&quot;EN&quot; db-id=&quot;99spxtxajxsasbefr95pf00rfrs00ep9ve2a&quot;&gt;696&lt;/key&gt;&lt;/record&gt;&lt;record&gt;&lt;key app=&quot;EN&quot; db-id=&quot;99spxtxajxsasbefr95pf00rfrs00ep9ve2a&quot;&gt;683&lt;/key&gt;&lt;/record&gt;&lt;record&gt;&lt;key app=&quot;EN&quot; db-id=&quot;99spxtxajxsasbefr95pf00rfrs00ep9ve2a&quot;&gt;103&lt;/key&gt;&lt;/record&gt;&lt;record&gt;&lt;key app=&quot;EN&quot; db-id=&quot;99spxtxajxsasbefr95pf00rfrs00ep9ve2a&quot;&gt;677&lt;/key&gt;&lt;/record&gt;&lt;record&gt;&lt;key app=&quot;EN&quot; db-id=&quot;99spxtxajxsasbefr95pf00rfrs00ep9ve2a&quot;&gt;692&lt;/key&gt;&lt;/record&gt;&lt;record&gt;&lt;key app=&quot;EN&quot; db-id=&quot;99spxtxajxsasbefr95pf00rfrs00ep9ve2a&quot;&gt;701&lt;/key&gt;&lt;/record&gt;&lt;record&gt;&lt;key app=&quot;EN&quot; db-id=&quot;99spxtxajxsasbefr95pf00rfrs00ep9ve2a&quot;&gt;19&lt;/key&gt;&lt;/record&gt;&lt;record&gt;&lt;key app=&quot;EN&quot; db-id=&quot;99spxtxajxsasbefr95pf00rfrs00ep9ve2a&quot;&gt;703&lt;/key&gt;&lt;/record&gt;&lt;record&gt;&lt;key app=&quot;EN&quot; db-id=&quot;99spxtxajxsasbefr95pf00rfrs00ep9ve2a&quot;&gt;693&lt;/key&gt;&lt;/record&gt;&lt;/records&gt;&lt;/reference-group&gt;&lt;reference-group&gt;&lt;kind&gt;1&lt;/kind&gt;&lt;heading&gt;Manual searches&lt;/heading&gt;&lt;alignment&gt;-1&lt;/alignment&gt;&lt;records&gt;&lt;record&gt;&lt;key app=&quot;EN&quot; db-id=&quot;99spxtxajxsasbefr95pf00rfrs00ep9ve2a&quot;&gt;877&lt;/key&gt;&lt;/record&gt;&lt;record&gt;&lt;key app=&quot;EN&quot; db-id=&quot;99spxtxajxsasbefr95pf00rfrs00ep9ve2a&quot;&gt;933&lt;/key&gt;&lt;/record&gt;&lt;record&gt;&lt;key app=&quot;EN&quot; db-id=&quot;99spxtxajxsasbefr95pf00rfrs00ep9ve2a&quot;&gt;718&lt;/key&gt;&lt;/record&gt;&lt;record&gt;&lt;key app=&quot;EN&quot; db-id=&quot;99spxtxajxsasbefr95pf00rfrs00ep9ve2a&quot;&gt;721&lt;/key&gt;&lt;/record&gt;&lt;record&gt;&lt;key app=&quot;EN&quot; db-id=&quot;99spxtxajxsasbefr95pf00rfrs00ep9ve2a&quot;&gt;726&lt;/key&gt;&lt;/record&gt;&lt;record&gt;&lt;key app=&quot;EN&quot; db-id=&quot;99spxtxajxsasbefr95pf00rfrs00ep9ve2a&quot;&gt;716&lt;/key&gt;&lt;/record&gt;&lt;record&gt;&lt;key app=&quot;EN&quot; db-id=&quot;99spxtxajxsasbefr95pf00rfrs00ep9ve2a&quot;&gt;711&lt;/key&gt;&lt;/record&gt;&lt;record&gt;&lt;key app=&quot;EN&quot; db-id=&quot;99spxtxajxsasbefr95pf00rfrs00ep9ve2a&quot;&gt;704&lt;/key&gt;&lt;/record&gt;&lt;record&gt;&lt;key app=&quot;EN&quot; db-id=&quot;99spxtxajxsasbefr95pf00rfrs00ep9ve2a&quot;&gt;729&lt;/key&gt;&lt;/record&gt;&lt;record&gt;&lt;key app=&quot;EN&quot; db-id=&quot;99spxtxajxsasbefr95pf00rfrs00ep9ve2a&quot;&gt;876&lt;/key&gt;&lt;/record&gt;&lt;record&gt;&lt;key app=&quot;EN&quot; db-id=&quot;99spxtxajxsasbefr95pf00rfrs00ep9ve2a&quot;&gt;926&lt;/key&gt;&lt;/record&gt;&lt;record&gt;&lt;key app=&quot;EN&quot; db-id=&quot;99spxtxajxsasbefr95pf00rfrs00ep9ve2a&quot;&gt;728&lt;/key&gt;&lt;/record&gt;&lt;record&gt;&lt;key app=&quot;EN&quot; db-id=&quot;99spxtxajxsasbefr95pf00rfrs00ep9ve2a&quot;&gt;722&lt;/key&gt;&lt;/record&gt;&lt;record&gt;&lt;key app=&quot;EN&quot; db-id=&quot;99spxtxajxsasbefr95pf00rfrs00ep9ve2a&quot;&gt;715&lt;/key&gt;&lt;/record&gt;&lt;record&gt;&lt;key app=&quot;EN&quot; db-id=&quot;99spxtxajxsasbefr95pf00rfrs00ep9ve2a&quot;&gt;720&lt;/key&gt;&lt;/record&gt;&lt;record&gt;&lt;key app=&quot;EN&quot; db-id=&quot;99spxtxajxsasbefr95pf00rfrs00ep9ve2a&quot;&gt;929&lt;/key&gt;&lt;/record&gt;&lt;record&gt;&lt;key app=&quot;EN&quot; db-id=&quot;99spxtxajxsasbefr95pf00rfrs00ep9ve2a&quot;&gt;897&lt;/key&gt;&lt;/record&gt;&lt;record&gt;&lt;key app=&quot;EN&quot; db-id=&quot;99spxtxajxsasbefr95pf00rfrs00ep9ve2a&quot;&gt;904&lt;/key&gt;&lt;/record&gt;&lt;record&gt;&lt;key app=&quot;EN&quot; db-id=&quot;99spxtxajxsasbefr95pf00rfrs00ep9ve2a&quot;&gt;714&lt;/key&gt;&lt;/record&gt;&lt;record&gt;&lt;key app=&quot;EN&quot; db-id=&quot;99spxtxajxsasbefr95pf00rfrs00ep9ve2a&quot;&gt;888&lt;/key&gt;&lt;/record&gt;&lt;record&gt;&lt;key app=&quot;EN&quot; db-id=&quot;99spxtxajxsasbefr95pf00rfrs00ep9ve2a&quot;&gt;902&lt;/key&gt;&lt;/record&gt;&lt;record&gt;&lt;key app=&quot;EN&quot; db-id=&quot;99spxtxajxsasbefr95pf00rfrs00ep9ve2a&quot;&gt;903&lt;/key&gt;&lt;/record&gt;&lt;record&gt;&lt;key app=&quot;EN&quot; db-id=&quot;99spxtxajxsasbefr95pf00rfrs00ep9ve2a&quot;&gt;889&lt;/key&gt;&lt;/record&gt;&lt;record&gt;&lt;key app=&quot;EN&quot; db-id=&quot;99spxtxajxsasbefr95pf00rfrs00ep9ve2a&quot;&gt;885&lt;/key&gt;&lt;/record&gt;&lt;record&gt;&lt;key app=&quot;EN&quot; db-id=&quot;99spxtxajxsasbefr95pf00rfrs00ep9ve2a&quot;&gt;719&lt;/key&gt;&lt;/record&gt;&lt;record&gt;&lt;key app=&quot;EN&quot; db-id=&quot;99spxtxajxsasbefr95pf00rfrs00ep9ve2a&quot;&gt;923&lt;/key&gt;&lt;/record&gt;&lt;record&gt;&lt;key app=&quot;EN&quot; db-id=&quot;99spxtxajxsasbefr95pf00rfrs00ep9ve2a&quot;&gt;713&lt;/key&gt;&lt;/record&gt;&lt;record&gt;&lt;key app=&quot;EN&quot; db-id=&quot;99spxtxajxsasbefr95pf00rfrs00ep9ve2a&quot;&gt;706&lt;/key&gt;&lt;/record&gt;&lt;record&gt;&lt;key app=&quot;EN&quot; db-id=&quot;99spxtxajxsasbefr95pf00rfrs00ep9ve2a&quot;&gt;732&lt;/key&gt;&lt;/record&gt;&lt;record&gt;&lt;key app=&quot;EN&quot; db-id=&quot;99spxtxajxsasbefr95pf00rfrs00ep9ve2a&quot;&gt;893&lt;/key&gt;&lt;/record&gt;&lt;record&gt;&lt;key app=&quot;EN&quot; db-id=&quot;99spxtxajxsasbefr95pf00rfrs00ep9ve2a&quot;&gt;927&lt;/key&gt;&lt;/record&gt;&lt;record&gt;&lt;key app=&quot;EN&quot; db-id=&quot;99spxtxajxsasbefr95pf00rfrs00ep9ve2a&quot;&gt;931&lt;/key&gt;&lt;/record&gt;&lt;record&gt;&lt;key app=&quot;EN&quot; db-id=&quot;99spxtxajxsasbefr95pf00rfrs00ep9ve2a&quot;&gt;625&lt;/key&gt;&lt;/record&gt;&lt;record&gt;&lt;key app=&quot;EN&quot; db-id=&quot;99spxtxajxsasbefr95pf00rfrs00ep9ve2a&quot;&gt;724&lt;/key&gt;&lt;/record&gt;&lt;record&gt;&lt;key app=&quot;EN&quot; db-id=&quot;99spxtxajxsasbefr95pf00rfrs00ep9ve2a&quot;&gt;874&lt;/key&gt;&lt;/record&gt;&lt;record&gt;&lt;key app=&quot;EN&quot; db-id=&quot;99spxtxajxsasbefr95pf00rfrs00ep9ve2a&quot;&gt;895&lt;/key&gt;&lt;/record&gt;&lt;record&gt;&lt;key app=&quot;EN&quot; db-id=&quot;99spxtxajxsasbefr95pf00rfrs00ep9ve2a&quot;&gt;886&lt;/key&gt;&lt;/record&gt;&lt;record&gt;&lt;key app=&quot;EN&quot; db-id=&quot;99spxtxajxsasbefr95pf00rfrs00ep9ve2a&quot;&gt;707&lt;/key&gt;&lt;/record&gt;&lt;record&gt;&lt;key app=&quot;EN&quot; db-id=&quot;99spxtxajxsasbefr95pf00rfrs00ep9ve2a&quot;&gt;730&lt;/key&gt;&lt;/record&gt;&lt;record&gt;&lt;key app=&quot;EN&quot; db-id=&quot;99spxtxajxsasbefr95pf00rfrs00ep9ve2a&quot;&gt;900&lt;/key&gt;&lt;/record&gt;&lt;record&gt;&lt;key app=&quot;EN&quot; db-id=&quot;99spxtxajxsasbefr95pf00rfrs00ep9ve2a&quot;&gt;645&lt;/key&gt;&lt;/record&gt;&lt;record&gt;&lt;key app=&quot;EN&quot; db-id=&quot;99spxtxajxsasbefr95pf00rfrs00ep9ve2a&quot;&gt;650&lt;/key&gt;&lt;/record&gt;&lt;record&gt;&lt;key app=&quot;EN&quot; db-id=&quot;99spxtxajxsasbefr95pf00rfrs00ep9ve2a&quot;&gt;901&lt;/key&gt;&lt;/record&gt;&lt;record&gt;&lt;key app=&quot;EN&quot; db-id=&quot;99spxtxajxsasbefr95pf00rfrs00ep9ve2a&quot;&gt;725&lt;/key&gt;&lt;/record&gt;&lt;record&gt;&lt;key app=&quot;EN&quot; db-id=&quot;99spxtxajxsasbefr95pf00rfrs00ep9ve2a&quot;&gt;712&lt;/key&gt;&lt;/record&gt;&lt;record&gt;&lt;key app=&quot;EN&quot; db-id=&quot;99spxtxajxsasbefr95pf00rfrs00ep9ve2a&quot;&gt;875&lt;/key&gt;&lt;/record&gt;&lt;record&gt;&lt;key app=&quot;EN&quot; db-id=&quot;99spxtxajxsasbefr95pf00rfrs00ep9ve2a&quot;&gt;924&lt;/key&gt;&lt;/record&gt;&lt;record&gt;&lt;key app=&quot;EN&quot; db-id=&quot;99spxtxajxsasbefr95pf00rfrs00ep9ve2a&quot;&gt;894&lt;/key&gt;&lt;/record&gt;&lt;record&gt;&lt;key app=&quot;EN&quot; db-id=&quot;99spxtxajxsasbefr95pf00rfrs00ep9ve2a&quot;&gt;884&lt;/key&gt;&lt;/record&gt;&lt;record&gt;&lt;key app=&quot;EN&quot; db-id=&quot;99spxtxajxsasbefr95pf00rfrs00ep9ve2a&quot;&gt;922&lt;/key&gt;&lt;/record&gt;&lt;record&gt;&lt;key app=&quot;EN&quot; db-id=&quot;99spxtxajxsasbefr95pf00rfrs00ep9ve2a&quot;&gt;930&lt;/key&gt;&lt;/record&gt;&lt;record&gt;&lt;key app=&quot;EN&quot; db-id=&quot;99spxtxajxsasbefr95pf00rfrs00ep9ve2a&quot;&gt;679&lt;/key&gt;&lt;/record&gt;&lt;record&gt;&lt;key app=&quot;EN&quot; db-id=&quot;99spxtxajxsasbefr95pf00rfrs00ep9ve2a&quot;&gt;883&lt;/key&gt;&lt;/record&gt;&lt;record&gt;&lt;key app=&quot;EN&quot; db-id=&quot;99spxtxajxsasbefr95pf00rfrs00ep9ve2a&quot;&gt;892&lt;/key&gt;&lt;/record&gt;&lt;record&gt;&lt;key app=&quot;EN&quot; db-id=&quot;99spxtxajxsasbefr95pf00rfrs00ep9ve2a&quot;&gt;928&lt;/key&gt;&lt;/record&gt;&lt;record&gt;&lt;key app=&quot;EN&quot; db-id=&quot;99spxtxajxsasbefr95pf00rfrs00ep9ve2a&quot;&gt;932&lt;/key&gt;&lt;/record&gt;&lt;record&gt;&lt;key app=&quot;EN&quot; db-id=&quot;99spxtxajxsasbefr95pf00rfrs00ep9ve2a&quot;&gt;896&lt;/key&gt;&lt;/record&gt;&lt;record&gt;&lt;key app=&quot;EN&quot; db-id=&quot;99spxtxajxsasbefr95pf00rfrs00ep9ve2a&quot;&gt;898&lt;/key&gt;&lt;/record&gt;&lt;record&gt;&lt;key app=&quot;EN&quot; db-id=&quot;99spxtxajxsasbefr95pf00rfrs00ep9ve2a&quot;&gt;723&lt;/key&gt;&lt;/record&gt;&lt;record&gt;&lt;key app=&quot;EN&quot; db-id=&quot;99spxtxajxsasbefr95pf00rfrs00ep9ve2a&quot;&gt;934&lt;/key&gt;&lt;/record&gt;&lt;record&gt;&lt;key app=&quot;EN&quot; db-id=&quot;99spxtxajxsasbefr95pf00rfrs00ep9ve2a&quot;&gt;940&lt;/key&gt;&lt;/record&gt;&lt;record&gt;&lt;key app=&quot;EN&quot; db-id=&quot;99spxtxajxsasbefr95pf00rfrs00ep9ve2a&quot;&gt;942&lt;/key&gt;&lt;/record&gt;&lt;record&gt;&lt;key app=&quot;EN&quot; db-id=&quot;99spxtxajxsasbefr95pf00rfrs00ep9ve2a&quot;&gt;936&lt;/key&gt;&lt;/record&gt;&lt;record&gt;&lt;key app=&quot;EN&quot; db-id=&quot;99spxtxajxsasbefr95pf00rfrs00ep9ve2a&quot;&gt;941&lt;/key&gt;&lt;/record&gt;&lt;record&gt;&lt;key app=&quot;EN&quot; db-id=&quot;99spxtxajxsasbefr95pf00rfrs00ep9ve2a&quot;&gt;705&lt;/key&gt;&lt;/record&gt;&lt;record&gt;&lt;key app=&quot;EN&quot; db-id=&quot;99spxtxajxsasbefr95pf00rfrs00ep9ve2a&quot;&gt;950&lt;/key&gt;&lt;/record&gt;&lt;record&gt;&lt;key app=&quot;EN&quot; db-id=&quot;99spxtxajxsasbefr95pf00rfrs00ep9ve2a&quot;&gt;955&lt;/key&gt;&lt;/record&gt;&lt;record&gt;&lt;key app=&quot;EN&quot; db-id=&quot;99spxtxajxsasbefr95pf00rfrs00ep9ve2a&quot;&gt;952&lt;/key&gt;&lt;/record&gt;&lt;record&gt;&lt;key app=&quot;EN&quot; db-id=&quot;99spxtxajxsasbefr95pf00rfrs00ep9ve2a&quot;&gt;951&lt;/key&gt;&lt;/record&gt;&lt;record&gt;&lt;key app=&quot;EN&quot; db-id=&quot;99spxtxajxsasbefr95pf00rfrs00ep9ve2a&quot;&gt;956&lt;/key&gt;&lt;/record&gt;&lt;record&gt;&lt;key app=&quot;EN&quot; db-id=&quot;99spxtxajxsasbefr95pf00rfrs00ep9ve2a&quot;&gt;957&lt;/key&gt;&lt;/record&gt;&lt;/records&gt;&lt;/reference-group&gt;&lt;/reference-groups&gt;"/>
  </w:docVars>
  <w:rsids>
    <w:rsidRoot w:val="0072038D"/>
    <w:rsid w:val="00000AC3"/>
    <w:rsid w:val="00000DC5"/>
    <w:rsid w:val="0000145E"/>
    <w:rsid w:val="00001A0F"/>
    <w:rsid w:val="0000239C"/>
    <w:rsid w:val="000028CF"/>
    <w:rsid w:val="00003B69"/>
    <w:rsid w:val="000057BE"/>
    <w:rsid w:val="00006447"/>
    <w:rsid w:val="0001021E"/>
    <w:rsid w:val="00010550"/>
    <w:rsid w:val="00010A83"/>
    <w:rsid w:val="00011DDE"/>
    <w:rsid w:val="00012134"/>
    <w:rsid w:val="000125BC"/>
    <w:rsid w:val="00013D7B"/>
    <w:rsid w:val="00014A7D"/>
    <w:rsid w:val="00014B62"/>
    <w:rsid w:val="0001646C"/>
    <w:rsid w:val="0001668A"/>
    <w:rsid w:val="00020A74"/>
    <w:rsid w:val="000224D6"/>
    <w:rsid w:val="0002357B"/>
    <w:rsid w:val="000239DC"/>
    <w:rsid w:val="00024128"/>
    <w:rsid w:val="000251FF"/>
    <w:rsid w:val="00026F98"/>
    <w:rsid w:val="0002715E"/>
    <w:rsid w:val="0002736C"/>
    <w:rsid w:val="00031A70"/>
    <w:rsid w:val="00031F9C"/>
    <w:rsid w:val="00031FE5"/>
    <w:rsid w:val="000332A9"/>
    <w:rsid w:val="00033666"/>
    <w:rsid w:val="00033AB5"/>
    <w:rsid w:val="00033DC9"/>
    <w:rsid w:val="00034729"/>
    <w:rsid w:val="00035499"/>
    <w:rsid w:val="00035C9E"/>
    <w:rsid w:val="00035DEA"/>
    <w:rsid w:val="00036ABC"/>
    <w:rsid w:val="0004099F"/>
    <w:rsid w:val="00043A31"/>
    <w:rsid w:val="000440F7"/>
    <w:rsid w:val="00044F02"/>
    <w:rsid w:val="00045C91"/>
    <w:rsid w:val="0004617A"/>
    <w:rsid w:val="00046284"/>
    <w:rsid w:val="00047EE8"/>
    <w:rsid w:val="000505C2"/>
    <w:rsid w:val="000515F5"/>
    <w:rsid w:val="00051E4A"/>
    <w:rsid w:val="00053858"/>
    <w:rsid w:val="0005390A"/>
    <w:rsid w:val="0005399E"/>
    <w:rsid w:val="00053E2E"/>
    <w:rsid w:val="0005475B"/>
    <w:rsid w:val="00055422"/>
    <w:rsid w:val="00055859"/>
    <w:rsid w:val="00057610"/>
    <w:rsid w:val="00060740"/>
    <w:rsid w:val="000634B5"/>
    <w:rsid w:val="000643EC"/>
    <w:rsid w:val="000654E1"/>
    <w:rsid w:val="00065690"/>
    <w:rsid w:val="00066200"/>
    <w:rsid w:val="0006793F"/>
    <w:rsid w:val="00067D41"/>
    <w:rsid w:val="00074B9B"/>
    <w:rsid w:val="00075104"/>
    <w:rsid w:val="00076102"/>
    <w:rsid w:val="00076451"/>
    <w:rsid w:val="000765C1"/>
    <w:rsid w:val="00076A9D"/>
    <w:rsid w:val="00076FD1"/>
    <w:rsid w:val="000770EB"/>
    <w:rsid w:val="00077659"/>
    <w:rsid w:val="00080EC9"/>
    <w:rsid w:val="00082123"/>
    <w:rsid w:val="000828CB"/>
    <w:rsid w:val="00082FF6"/>
    <w:rsid w:val="0008353F"/>
    <w:rsid w:val="000857B2"/>
    <w:rsid w:val="00085894"/>
    <w:rsid w:val="0008670D"/>
    <w:rsid w:val="00086FC8"/>
    <w:rsid w:val="00090E29"/>
    <w:rsid w:val="00091890"/>
    <w:rsid w:val="00091ABC"/>
    <w:rsid w:val="00091C5B"/>
    <w:rsid w:val="000928C5"/>
    <w:rsid w:val="000929A4"/>
    <w:rsid w:val="00094644"/>
    <w:rsid w:val="00095057"/>
    <w:rsid w:val="00096467"/>
    <w:rsid w:val="00096843"/>
    <w:rsid w:val="00097F44"/>
    <w:rsid w:val="000A15CD"/>
    <w:rsid w:val="000A1A00"/>
    <w:rsid w:val="000A1C06"/>
    <w:rsid w:val="000A300B"/>
    <w:rsid w:val="000A4017"/>
    <w:rsid w:val="000A4C75"/>
    <w:rsid w:val="000A5B62"/>
    <w:rsid w:val="000A6D67"/>
    <w:rsid w:val="000B0906"/>
    <w:rsid w:val="000B337E"/>
    <w:rsid w:val="000B4221"/>
    <w:rsid w:val="000B4C86"/>
    <w:rsid w:val="000B560E"/>
    <w:rsid w:val="000B6282"/>
    <w:rsid w:val="000C0BE9"/>
    <w:rsid w:val="000C0D83"/>
    <w:rsid w:val="000C0E3D"/>
    <w:rsid w:val="000C1616"/>
    <w:rsid w:val="000C3D9D"/>
    <w:rsid w:val="000C3E81"/>
    <w:rsid w:val="000C69C1"/>
    <w:rsid w:val="000C6AD1"/>
    <w:rsid w:val="000C777A"/>
    <w:rsid w:val="000C7FB5"/>
    <w:rsid w:val="000D02E1"/>
    <w:rsid w:val="000D0D74"/>
    <w:rsid w:val="000D1B69"/>
    <w:rsid w:val="000D1FA4"/>
    <w:rsid w:val="000D23CF"/>
    <w:rsid w:val="000D453A"/>
    <w:rsid w:val="000D45FC"/>
    <w:rsid w:val="000D5815"/>
    <w:rsid w:val="000D5935"/>
    <w:rsid w:val="000D6766"/>
    <w:rsid w:val="000D8641"/>
    <w:rsid w:val="000E0061"/>
    <w:rsid w:val="000E2BE1"/>
    <w:rsid w:val="000E3880"/>
    <w:rsid w:val="000E43BB"/>
    <w:rsid w:val="000E4EA6"/>
    <w:rsid w:val="000E5CAC"/>
    <w:rsid w:val="000E6213"/>
    <w:rsid w:val="000E6E1D"/>
    <w:rsid w:val="000E767B"/>
    <w:rsid w:val="000E7997"/>
    <w:rsid w:val="000E7AFA"/>
    <w:rsid w:val="000E7C75"/>
    <w:rsid w:val="000F0DE4"/>
    <w:rsid w:val="000F1AFB"/>
    <w:rsid w:val="000F2A9B"/>
    <w:rsid w:val="000F2D4F"/>
    <w:rsid w:val="000F49B0"/>
    <w:rsid w:val="000F4EFE"/>
    <w:rsid w:val="000F555A"/>
    <w:rsid w:val="000F6017"/>
    <w:rsid w:val="000F68CD"/>
    <w:rsid w:val="000F7437"/>
    <w:rsid w:val="00100518"/>
    <w:rsid w:val="00101975"/>
    <w:rsid w:val="00101BC2"/>
    <w:rsid w:val="00101EDD"/>
    <w:rsid w:val="00103DB5"/>
    <w:rsid w:val="00104198"/>
    <w:rsid w:val="00104B06"/>
    <w:rsid w:val="00105F7F"/>
    <w:rsid w:val="001069D3"/>
    <w:rsid w:val="00111BDF"/>
    <w:rsid w:val="00111D5B"/>
    <w:rsid w:val="00113D7D"/>
    <w:rsid w:val="001161A1"/>
    <w:rsid w:val="001169F4"/>
    <w:rsid w:val="00120935"/>
    <w:rsid w:val="00120972"/>
    <w:rsid w:val="00120B0A"/>
    <w:rsid w:val="00122AA3"/>
    <w:rsid w:val="00122C8D"/>
    <w:rsid w:val="001241BF"/>
    <w:rsid w:val="00126372"/>
    <w:rsid w:val="00126909"/>
    <w:rsid w:val="00126F30"/>
    <w:rsid w:val="0012765F"/>
    <w:rsid w:val="00127D2D"/>
    <w:rsid w:val="00130516"/>
    <w:rsid w:val="00132071"/>
    <w:rsid w:val="00132C83"/>
    <w:rsid w:val="001332F1"/>
    <w:rsid w:val="001341FF"/>
    <w:rsid w:val="00134D04"/>
    <w:rsid w:val="00135739"/>
    <w:rsid w:val="0013590F"/>
    <w:rsid w:val="00136135"/>
    <w:rsid w:val="00136C91"/>
    <w:rsid w:val="00136FB1"/>
    <w:rsid w:val="00140126"/>
    <w:rsid w:val="00140F0C"/>
    <w:rsid w:val="00140F9C"/>
    <w:rsid w:val="00140FB9"/>
    <w:rsid w:val="0014155A"/>
    <w:rsid w:val="001424CC"/>
    <w:rsid w:val="00142DDC"/>
    <w:rsid w:val="001436A6"/>
    <w:rsid w:val="00146E49"/>
    <w:rsid w:val="001474F1"/>
    <w:rsid w:val="00150A5C"/>
    <w:rsid w:val="00152B80"/>
    <w:rsid w:val="00152FFF"/>
    <w:rsid w:val="00154ECD"/>
    <w:rsid w:val="00156240"/>
    <w:rsid w:val="00156BBC"/>
    <w:rsid w:val="00156CFA"/>
    <w:rsid w:val="00157D66"/>
    <w:rsid w:val="00161272"/>
    <w:rsid w:val="00161948"/>
    <w:rsid w:val="00163527"/>
    <w:rsid w:val="001655C9"/>
    <w:rsid w:val="00167588"/>
    <w:rsid w:val="00167663"/>
    <w:rsid w:val="001676C6"/>
    <w:rsid w:val="00170F95"/>
    <w:rsid w:val="00171F86"/>
    <w:rsid w:val="001730E2"/>
    <w:rsid w:val="00173483"/>
    <w:rsid w:val="001752E2"/>
    <w:rsid w:val="00175AC4"/>
    <w:rsid w:val="00175B8D"/>
    <w:rsid w:val="00175F8A"/>
    <w:rsid w:val="0017602B"/>
    <w:rsid w:val="001775A8"/>
    <w:rsid w:val="00177735"/>
    <w:rsid w:val="00177B32"/>
    <w:rsid w:val="0017F9D5"/>
    <w:rsid w:val="00181333"/>
    <w:rsid w:val="001837BA"/>
    <w:rsid w:val="00184345"/>
    <w:rsid w:val="0018619E"/>
    <w:rsid w:val="001864AF"/>
    <w:rsid w:val="00186931"/>
    <w:rsid w:val="0019234D"/>
    <w:rsid w:val="00193313"/>
    <w:rsid w:val="00194010"/>
    <w:rsid w:val="00194723"/>
    <w:rsid w:val="001948F8"/>
    <w:rsid w:val="001953CF"/>
    <w:rsid w:val="001A049B"/>
    <w:rsid w:val="001A0559"/>
    <w:rsid w:val="001A08E4"/>
    <w:rsid w:val="001A093B"/>
    <w:rsid w:val="001A0A6A"/>
    <w:rsid w:val="001A582C"/>
    <w:rsid w:val="001B3172"/>
    <w:rsid w:val="001B3410"/>
    <w:rsid w:val="001B36C9"/>
    <w:rsid w:val="001B41C4"/>
    <w:rsid w:val="001B626D"/>
    <w:rsid w:val="001B6B98"/>
    <w:rsid w:val="001C2F67"/>
    <w:rsid w:val="001C3DD6"/>
    <w:rsid w:val="001C50BE"/>
    <w:rsid w:val="001C5BD6"/>
    <w:rsid w:val="001C5D39"/>
    <w:rsid w:val="001C6587"/>
    <w:rsid w:val="001C6F1A"/>
    <w:rsid w:val="001C717F"/>
    <w:rsid w:val="001C73AF"/>
    <w:rsid w:val="001D27E6"/>
    <w:rsid w:val="001D2A1C"/>
    <w:rsid w:val="001D61BC"/>
    <w:rsid w:val="001D644F"/>
    <w:rsid w:val="001D6EEB"/>
    <w:rsid w:val="001E029C"/>
    <w:rsid w:val="001E27BB"/>
    <w:rsid w:val="001E39C9"/>
    <w:rsid w:val="001E3B47"/>
    <w:rsid w:val="001E44AA"/>
    <w:rsid w:val="001E54F0"/>
    <w:rsid w:val="001E5C84"/>
    <w:rsid w:val="001F0219"/>
    <w:rsid w:val="001F2274"/>
    <w:rsid w:val="001F2BC8"/>
    <w:rsid w:val="001F3145"/>
    <w:rsid w:val="001F3513"/>
    <w:rsid w:val="001F42D3"/>
    <w:rsid w:val="001F47B8"/>
    <w:rsid w:val="001F48BA"/>
    <w:rsid w:val="001F54BD"/>
    <w:rsid w:val="001F5B17"/>
    <w:rsid w:val="001F6B6D"/>
    <w:rsid w:val="001F712E"/>
    <w:rsid w:val="001F713F"/>
    <w:rsid w:val="001F793B"/>
    <w:rsid w:val="00201962"/>
    <w:rsid w:val="00201CFA"/>
    <w:rsid w:val="002021AB"/>
    <w:rsid w:val="002021CF"/>
    <w:rsid w:val="00202877"/>
    <w:rsid w:val="00206A2B"/>
    <w:rsid w:val="00206B5A"/>
    <w:rsid w:val="0020789A"/>
    <w:rsid w:val="002120CF"/>
    <w:rsid w:val="00215820"/>
    <w:rsid w:val="0021777E"/>
    <w:rsid w:val="002178C5"/>
    <w:rsid w:val="002204CF"/>
    <w:rsid w:val="0022077E"/>
    <w:rsid w:val="00220903"/>
    <w:rsid w:val="00220E8F"/>
    <w:rsid w:val="002216AD"/>
    <w:rsid w:val="00221D80"/>
    <w:rsid w:val="00221E56"/>
    <w:rsid w:val="0022301F"/>
    <w:rsid w:val="002239BF"/>
    <w:rsid w:val="00225DA8"/>
    <w:rsid w:val="00226250"/>
    <w:rsid w:val="00227542"/>
    <w:rsid w:val="0023166B"/>
    <w:rsid w:val="002331B4"/>
    <w:rsid w:val="002335C2"/>
    <w:rsid w:val="002346F5"/>
    <w:rsid w:val="002350B6"/>
    <w:rsid w:val="002351B6"/>
    <w:rsid w:val="0023561A"/>
    <w:rsid w:val="0023582A"/>
    <w:rsid w:val="0023715C"/>
    <w:rsid w:val="0023781C"/>
    <w:rsid w:val="002404C4"/>
    <w:rsid w:val="00240C4D"/>
    <w:rsid w:val="00241C0A"/>
    <w:rsid w:val="00241FAC"/>
    <w:rsid w:val="00243813"/>
    <w:rsid w:val="00243CEC"/>
    <w:rsid w:val="002444E1"/>
    <w:rsid w:val="002476E5"/>
    <w:rsid w:val="0024791A"/>
    <w:rsid w:val="002505E8"/>
    <w:rsid w:val="00250D49"/>
    <w:rsid w:val="00250EE1"/>
    <w:rsid w:val="00251936"/>
    <w:rsid w:val="00252337"/>
    <w:rsid w:val="00252880"/>
    <w:rsid w:val="0025358C"/>
    <w:rsid w:val="00253EC6"/>
    <w:rsid w:val="00256C61"/>
    <w:rsid w:val="00261B1A"/>
    <w:rsid w:val="00262869"/>
    <w:rsid w:val="002632FA"/>
    <w:rsid w:val="0026586A"/>
    <w:rsid w:val="00265EAF"/>
    <w:rsid w:val="002662E1"/>
    <w:rsid w:val="0026717E"/>
    <w:rsid w:val="00267222"/>
    <w:rsid w:val="002678FE"/>
    <w:rsid w:val="00271C57"/>
    <w:rsid w:val="00272C8E"/>
    <w:rsid w:val="00273656"/>
    <w:rsid w:val="002747B8"/>
    <w:rsid w:val="00274945"/>
    <w:rsid w:val="00275245"/>
    <w:rsid w:val="002753FA"/>
    <w:rsid w:val="00275F7E"/>
    <w:rsid w:val="00276D09"/>
    <w:rsid w:val="0027772D"/>
    <w:rsid w:val="00280414"/>
    <w:rsid w:val="00280D6B"/>
    <w:rsid w:val="002811CD"/>
    <w:rsid w:val="00281B8D"/>
    <w:rsid w:val="002822E9"/>
    <w:rsid w:val="0028395E"/>
    <w:rsid w:val="002839A4"/>
    <w:rsid w:val="00283FB2"/>
    <w:rsid w:val="002840C5"/>
    <w:rsid w:val="00284C9C"/>
    <w:rsid w:val="0028516F"/>
    <w:rsid w:val="00286007"/>
    <w:rsid w:val="002862A3"/>
    <w:rsid w:val="002902DF"/>
    <w:rsid w:val="00291030"/>
    <w:rsid w:val="0029296D"/>
    <w:rsid w:val="00293227"/>
    <w:rsid w:val="00293ED9"/>
    <w:rsid w:val="00296DE1"/>
    <w:rsid w:val="00297126"/>
    <w:rsid w:val="002972FF"/>
    <w:rsid w:val="002A078C"/>
    <w:rsid w:val="002A141E"/>
    <w:rsid w:val="002A2996"/>
    <w:rsid w:val="002A3A29"/>
    <w:rsid w:val="002A3E32"/>
    <w:rsid w:val="002A4273"/>
    <w:rsid w:val="002A477F"/>
    <w:rsid w:val="002A5222"/>
    <w:rsid w:val="002A60F1"/>
    <w:rsid w:val="002B048D"/>
    <w:rsid w:val="002B0B6F"/>
    <w:rsid w:val="002B0D37"/>
    <w:rsid w:val="002B2546"/>
    <w:rsid w:val="002B52FB"/>
    <w:rsid w:val="002B5C3D"/>
    <w:rsid w:val="002B60AC"/>
    <w:rsid w:val="002B6C13"/>
    <w:rsid w:val="002B7777"/>
    <w:rsid w:val="002C0112"/>
    <w:rsid w:val="002C055D"/>
    <w:rsid w:val="002C0E9D"/>
    <w:rsid w:val="002C153B"/>
    <w:rsid w:val="002C1889"/>
    <w:rsid w:val="002C28B6"/>
    <w:rsid w:val="002C32FA"/>
    <w:rsid w:val="002C38EF"/>
    <w:rsid w:val="002C4D64"/>
    <w:rsid w:val="002C4F00"/>
    <w:rsid w:val="002C510A"/>
    <w:rsid w:val="002C6CA8"/>
    <w:rsid w:val="002C78F0"/>
    <w:rsid w:val="002D06C1"/>
    <w:rsid w:val="002D0FC4"/>
    <w:rsid w:val="002D1BC4"/>
    <w:rsid w:val="002D1E13"/>
    <w:rsid w:val="002D29DD"/>
    <w:rsid w:val="002D2D87"/>
    <w:rsid w:val="002D337B"/>
    <w:rsid w:val="002D462D"/>
    <w:rsid w:val="002D503A"/>
    <w:rsid w:val="002D689E"/>
    <w:rsid w:val="002D6DA8"/>
    <w:rsid w:val="002D7A14"/>
    <w:rsid w:val="002D7E11"/>
    <w:rsid w:val="002D7FC5"/>
    <w:rsid w:val="002E0875"/>
    <w:rsid w:val="002E0B7B"/>
    <w:rsid w:val="002E2538"/>
    <w:rsid w:val="002E33C9"/>
    <w:rsid w:val="002E4872"/>
    <w:rsid w:val="002E64FB"/>
    <w:rsid w:val="002E6852"/>
    <w:rsid w:val="002E7280"/>
    <w:rsid w:val="002E7FA1"/>
    <w:rsid w:val="002F0E72"/>
    <w:rsid w:val="002F1889"/>
    <w:rsid w:val="002F2288"/>
    <w:rsid w:val="002F40BA"/>
    <w:rsid w:val="002F52E3"/>
    <w:rsid w:val="002F5757"/>
    <w:rsid w:val="002F57B1"/>
    <w:rsid w:val="002F60A6"/>
    <w:rsid w:val="002F6D71"/>
    <w:rsid w:val="00301ADD"/>
    <w:rsid w:val="003020FD"/>
    <w:rsid w:val="00302632"/>
    <w:rsid w:val="0030295B"/>
    <w:rsid w:val="00302B87"/>
    <w:rsid w:val="00302D02"/>
    <w:rsid w:val="00303082"/>
    <w:rsid w:val="003040B0"/>
    <w:rsid w:val="00304E9F"/>
    <w:rsid w:val="00305FD7"/>
    <w:rsid w:val="003065B1"/>
    <w:rsid w:val="00307283"/>
    <w:rsid w:val="00307A40"/>
    <w:rsid w:val="003108F6"/>
    <w:rsid w:val="00312F9E"/>
    <w:rsid w:val="00314F25"/>
    <w:rsid w:val="00314F9B"/>
    <w:rsid w:val="00315087"/>
    <w:rsid w:val="0031590C"/>
    <w:rsid w:val="003160D4"/>
    <w:rsid w:val="0031610B"/>
    <w:rsid w:val="00316641"/>
    <w:rsid w:val="00316728"/>
    <w:rsid w:val="003224EB"/>
    <w:rsid w:val="003229B5"/>
    <w:rsid w:val="003246C5"/>
    <w:rsid w:val="00326C4B"/>
    <w:rsid w:val="00327156"/>
    <w:rsid w:val="00327C66"/>
    <w:rsid w:val="003304EB"/>
    <w:rsid w:val="00331ACE"/>
    <w:rsid w:val="00332AFC"/>
    <w:rsid w:val="003332EE"/>
    <w:rsid w:val="003333D1"/>
    <w:rsid w:val="0033374F"/>
    <w:rsid w:val="00333E3D"/>
    <w:rsid w:val="00335B2E"/>
    <w:rsid w:val="00336B86"/>
    <w:rsid w:val="003373B0"/>
    <w:rsid w:val="003375BA"/>
    <w:rsid w:val="003379FE"/>
    <w:rsid w:val="00341BEC"/>
    <w:rsid w:val="003425E6"/>
    <w:rsid w:val="00342C0F"/>
    <w:rsid w:val="003437F2"/>
    <w:rsid w:val="0034622C"/>
    <w:rsid w:val="00347720"/>
    <w:rsid w:val="00350B13"/>
    <w:rsid w:val="00350FF0"/>
    <w:rsid w:val="00352413"/>
    <w:rsid w:val="00354F77"/>
    <w:rsid w:val="00357BD9"/>
    <w:rsid w:val="0035A190"/>
    <w:rsid w:val="0036083A"/>
    <w:rsid w:val="0036127F"/>
    <w:rsid w:val="0036142B"/>
    <w:rsid w:val="003619B7"/>
    <w:rsid w:val="00361AD6"/>
    <w:rsid w:val="00362DBE"/>
    <w:rsid w:val="0036348D"/>
    <w:rsid w:val="00363969"/>
    <w:rsid w:val="00363FC0"/>
    <w:rsid w:val="003643F6"/>
    <w:rsid w:val="00365461"/>
    <w:rsid w:val="00365626"/>
    <w:rsid w:val="00366D9F"/>
    <w:rsid w:val="003718E2"/>
    <w:rsid w:val="003722C5"/>
    <w:rsid w:val="00372AFB"/>
    <w:rsid w:val="00372D74"/>
    <w:rsid w:val="00374597"/>
    <w:rsid w:val="00376073"/>
    <w:rsid w:val="003818B3"/>
    <w:rsid w:val="003819F0"/>
    <w:rsid w:val="00381CE9"/>
    <w:rsid w:val="0038229E"/>
    <w:rsid w:val="00383ECA"/>
    <w:rsid w:val="0038478C"/>
    <w:rsid w:val="003855DC"/>
    <w:rsid w:val="00385805"/>
    <w:rsid w:val="00390D00"/>
    <w:rsid w:val="003960F8"/>
    <w:rsid w:val="003974A4"/>
    <w:rsid w:val="00397635"/>
    <w:rsid w:val="00397A87"/>
    <w:rsid w:val="00397DE6"/>
    <w:rsid w:val="003A0588"/>
    <w:rsid w:val="003A095A"/>
    <w:rsid w:val="003A2BFB"/>
    <w:rsid w:val="003A51A6"/>
    <w:rsid w:val="003A69FC"/>
    <w:rsid w:val="003B0070"/>
    <w:rsid w:val="003B1D97"/>
    <w:rsid w:val="003B437C"/>
    <w:rsid w:val="003B50A3"/>
    <w:rsid w:val="003B50E5"/>
    <w:rsid w:val="003B5E8D"/>
    <w:rsid w:val="003B6245"/>
    <w:rsid w:val="003C00BD"/>
    <w:rsid w:val="003C1096"/>
    <w:rsid w:val="003C1310"/>
    <w:rsid w:val="003C1F6A"/>
    <w:rsid w:val="003C22CB"/>
    <w:rsid w:val="003C2789"/>
    <w:rsid w:val="003C3EB2"/>
    <w:rsid w:val="003C51EF"/>
    <w:rsid w:val="003C7D63"/>
    <w:rsid w:val="003D0134"/>
    <w:rsid w:val="003D0E78"/>
    <w:rsid w:val="003D41A1"/>
    <w:rsid w:val="003D4456"/>
    <w:rsid w:val="003D4BA1"/>
    <w:rsid w:val="003E11A7"/>
    <w:rsid w:val="003E121C"/>
    <w:rsid w:val="003E1686"/>
    <w:rsid w:val="003E1D6D"/>
    <w:rsid w:val="003E3951"/>
    <w:rsid w:val="003E4397"/>
    <w:rsid w:val="003E5153"/>
    <w:rsid w:val="003E6B76"/>
    <w:rsid w:val="003E7A7A"/>
    <w:rsid w:val="003F1317"/>
    <w:rsid w:val="003F14F0"/>
    <w:rsid w:val="003F210D"/>
    <w:rsid w:val="003F4823"/>
    <w:rsid w:val="003F538A"/>
    <w:rsid w:val="003F6025"/>
    <w:rsid w:val="003F64CA"/>
    <w:rsid w:val="003F656E"/>
    <w:rsid w:val="003F7509"/>
    <w:rsid w:val="003F7823"/>
    <w:rsid w:val="003F7B68"/>
    <w:rsid w:val="004000CB"/>
    <w:rsid w:val="004017DC"/>
    <w:rsid w:val="004041D2"/>
    <w:rsid w:val="00404EDC"/>
    <w:rsid w:val="00405006"/>
    <w:rsid w:val="00405878"/>
    <w:rsid w:val="00406079"/>
    <w:rsid w:val="0040772C"/>
    <w:rsid w:val="00407829"/>
    <w:rsid w:val="0041024A"/>
    <w:rsid w:val="00410551"/>
    <w:rsid w:val="0041062D"/>
    <w:rsid w:val="004114D9"/>
    <w:rsid w:val="00412D69"/>
    <w:rsid w:val="00413689"/>
    <w:rsid w:val="00414689"/>
    <w:rsid w:val="00415C13"/>
    <w:rsid w:val="004164E4"/>
    <w:rsid w:val="00416F9B"/>
    <w:rsid w:val="00417073"/>
    <w:rsid w:val="00417E08"/>
    <w:rsid w:val="00420A06"/>
    <w:rsid w:val="004224BF"/>
    <w:rsid w:val="00423A2C"/>
    <w:rsid w:val="0042594E"/>
    <w:rsid w:val="00427550"/>
    <w:rsid w:val="004279A1"/>
    <w:rsid w:val="00431043"/>
    <w:rsid w:val="00431A21"/>
    <w:rsid w:val="0043204E"/>
    <w:rsid w:val="004328F7"/>
    <w:rsid w:val="00432AFE"/>
    <w:rsid w:val="00434109"/>
    <w:rsid w:val="00434652"/>
    <w:rsid w:val="00434B6C"/>
    <w:rsid w:val="00435777"/>
    <w:rsid w:val="00435E3A"/>
    <w:rsid w:val="00435F23"/>
    <w:rsid w:val="00436DC9"/>
    <w:rsid w:val="004376EF"/>
    <w:rsid w:val="00437B68"/>
    <w:rsid w:val="00440586"/>
    <w:rsid w:val="00440693"/>
    <w:rsid w:val="004413B3"/>
    <w:rsid w:val="004429F3"/>
    <w:rsid w:val="00443B0B"/>
    <w:rsid w:val="00445920"/>
    <w:rsid w:val="00446786"/>
    <w:rsid w:val="00446E5A"/>
    <w:rsid w:val="0044771B"/>
    <w:rsid w:val="0045006D"/>
    <w:rsid w:val="0045040C"/>
    <w:rsid w:val="004516F9"/>
    <w:rsid w:val="004526FF"/>
    <w:rsid w:val="00454DA7"/>
    <w:rsid w:val="0045625C"/>
    <w:rsid w:val="004574E3"/>
    <w:rsid w:val="004608D2"/>
    <w:rsid w:val="00460A78"/>
    <w:rsid w:val="004619F9"/>
    <w:rsid w:val="00461FF3"/>
    <w:rsid w:val="00462239"/>
    <w:rsid w:val="00463BFF"/>
    <w:rsid w:val="004647E8"/>
    <w:rsid w:val="00464CDA"/>
    <w:rsid w:val="004656D6"/>
    <w:rsid w:val="00466D1C"/>
    <w:rsid w:val="00473F59"/>
    <w:rsid w:val="0047405E"/>
    <w:rsid w:val="00474BE6"/>
    <w:rsid w:val="004761BB"/>
    <w:rsid w:val="00481768"/>
    <w:rsid w:val="004819C4"/>
    <w:rsid w:val="00481AD3"/>
    <w:rsid w:val="00482238"/>
    <w:rsid w:val="004831F3"/>
    <w:rsid w:val="0048398D"/>
    <w:rsid w:val="00483CE6"/>
    <w:rsid w:val="004844CC"/>
    <w:rsid w:val="0048493F"/>
    <w:rsid w:val="00484B57"/>
    <w:rsid w:val="00484F8B"/>
    <w:rsid w:val="004856C0"/>
    <w:rsid w:val="00487168"/>
    <w:rsid w:val="00490279"/>
    <w:rsid w:val="00491212"/>
    <w:rsid w:val="00491434"/>
    <w:rsid w:val="004916C7"/>
    <w:rsid w:val="00491D79"/>
    <w:rsid w:val="00493146"/>
    <w:rsid w:val="00493217"/>
    <w:rsid w:val="00494325"/>
    <w:rsid w:val="004963E8"/>
    <w:rsid w:val="00497A8E"/>
    <w:rsid w:val="00497C2B"/>
    <w:rsid w:val="004A1C10"/>
    <w:rsid w:val="004A2553"/>
    <w:rsid w:val="004A32C9"/>
    <w:rsid w:val="004A5A8B"/>
    <w:rsid w:val="004A69D0"/>
    <w:rsid w:val="004A6DA1"/>
    <w:rsid w:val="004B088C"/>
    <w:rsid w:val="004B1A3A"/>
    <w:rsid w:val="004B2476"/>
    <w:rsid w:val="004B2793"/>
    <w:rsid w:val="004B463D"/>
    <w:rsid w:val="004B4A00"/>
    <w:rsid w:val="004B5C27"/>
    <w:rsid w:val="004B7974"/>
    <w:rsid w:val="004C011A"/>
    <w:rsid w:val="004C012C"/>
    <w:rsid w:val="004C32AD"/>
    <w:rsid w:val="004C40FC"/>
    <w:rsid w:val="004C44E5"/>
    <w:rsid w:val="004C4C44"/>
    <w:rsid w:val="004C68DB"/>
    <w:rsid w:val="004C6C14"/>
    <w:rsid w:val="004C6DAD"/>
    <w:rsid w:val="004D171A"/>
    <w:rsid w:val="004D1B59"/>
    <w:rsid w:val="004D3509"/>
    <w:rsid w:val="004D3D23"/>
    <w:rsid w:val="004D5B8E"/>
    <w:rsid w:val="004D60F8"/>
    <w:rsid w:val="004D6C76"/>
    <w:rsid w:val="004D6E27"/>
    <w:rsid w:val="004D734C"/>
    <w:rsid w:val="004E1532"/>
    <w:rsid w:val="004E1601"/>
    <w:rsid w:val="004E29D3"/>
    <w:rsid w:val="004E2C95"/>
    <w:rsid w:val="004E5317"/>
    <w:rsid w:val="004E6A80"/>
    <w:rsid w:val="004E77E5"/>
    <w:rsid w:val="004E7EFD"/>
    <w:rsid w:val="004F0AD5"/>
    <w:rsid w:val="004F0D8A"/>
    <w:rsid w:val="004F2E7B"/>
    <w:rsid w:val="004F3343"/>
    <w:rsid w:val="004F4490"/>
    <w:rsid w:val="004F60D1"/>
    <w:rsid w:val="004F640E"/>
    <w:rsid w:val="00500263"/>
    <w:rsid w:val="005023E1"/>
    <w:rsid w:val="00502B95"/>
    <w:rsid w:val="00502FDB"/>
    <w:rsid w:val="005035CF"/>
    <w:rsid w:val="00505797"/>
    <w:rsid w:val="00507340"/>
    <w:rsid w:val="005076E7"/>
    <w:rsid w:val="00507F0A"/>
    <w:rsid w:val="00510D38"/>
    <w:rsid w:val="00510D76"/>
    <w:rsid w:val="005112E4"/>
    <w:rsid w:val="0051195D"/>
    <w:rsid w:val="0051352C"/>
    <w:rsid w:val="0051413C"/>
    <w:rsid w:val="00514425"/>
    <w:rsid w:val="005147D0"/>
    <w:rsid w:val="0051483F"/>
    <w:rsid w:val="00514A87"/>
    <w:rsid w:val="00515208"/>
    <w:rsid w:val="005152A9"/>
    <w:rsid w:val="005154E4"/>
    <w:rsid w:val="0051636A"/>
    <w:rsid w:val="00520C77"/>
    <w:rsid w:val="00523288"/>
    <w:rsid w:val="00523882"/>
    <w:rsid w:val="00523934"/>
    <w:rsid w:val="00525B1B"/>
    <w:rsid w:val="00526113"/>
    <w:rsid w:val="005266BD"/>
    <w:rsid w:val="0053059F"/>
    <w:rsid w:val="00530FAE"/>
    <w:rsid w:val="005321CB"/>
    <w:rsid w:val="00532B67"/>
    <w:rsid w:val="00535F06"/>
    <w:rsid w:val="00536AB6"/>
    <w:rsid w:val="00536C86"/>
    <w:rsid w:val="005372C0"/>
    <w:rsid w:val="0054470D"/>
    <w:rsid w:val="0054489E"/>
    <w:rsid w:val="00544A73"/>
    <w:rsid w:val="00545198"/>
    <w:rsid w:val="0054627A"/>
    <w:rsid w:val="0054679D"/>
    <w:rsid w:val="00547DD7"/>
    <w:rsid w:val="00547E4B"/>
    <w:rsid w:val="00550D44"/>
    <w:rsid w:val="00551241"/>
    <w:rsid w:val="005530D3"/>
    <w:rsid w:val="005531F5"/>
    <w:rsid w:val="005537AE"/>
    <w:rsid w:val="00554FA0"/>
    <w:rsid w:val="005550E6"/>
    <w:rsid w:val="00557BD1"/>
    <w:rsid w:val="0056040D"/>
    <w:rsid w:val="005608AD"/>
    <w:rsid w:val="005608F4"/>
    <w:rsid w:val="00561276"/>
    <w:rsid w:val="00561287"/>
    <w:rsid w:val="0056192B"/>
    <w:rsid w:val="00561ED9"/>
    <w:rsid w:val="005621D7"/>
    <w:rsid w:val="00563A6F"/>
    <w:rsid w:val="005646DA"/>
    <w:rsid w:val="005672CE"/>
    <w:rsid w:val="00567D35"/>
    <w:rsid w:val="00570141"/>
    <w:rsid w:val="005703E9"/>
    <w:rsid w:val="00570EE0"/>
    <w:rsid w:val="005712EB"/>
    <w:rsid w:val="00572621"/>
    <w:rsid w:val="0057276D"/>
    <w:rsid w:val="00573AE4"/>
    <w:rsid w:val="00574F0D"/>
    <w:rsid w:val="00575D41"/>
    <w:rsid w:val="005764F5"/>
    <w:rsid w:val="00576D0D"/>
    <w:rsid w:val="00577184"/>
    <w:rsid w:val="0058053E"/>
    <w:rsid w:val="005806D8"/>
    <w:rsid w:val="0058111D"/>
    <w:rsid w:val="005825C7"/>
    <w:rsid w:val="0058279B"/>
    <w:rsid w:val="00583A19"/>
    <w:rsid w:val="00584CA4"/>
    <w:rsid w:val="00585198"/>
    <w:rsid w:val="00586974"/>
    <w:rsid w:val="0058715B"/>
    <w:rsid w:val="0058789A"/>
    <w:rsid w:val="00587AB1"/>
    <w:rsid w:val="00587C21"/>
    <w:rsid w:val="005901A7"/>
    <w:rsid w:val="00590697"/>
    <w:rsid w:val="005908FB"/>
    <w:rsid w:val="00591436"/>
    <w:rsid w:val="005925B1"/>
    <w:rsid w:val="005925EF"/>
    <w:rsid w:val="00593F99"/>
    <w:rsid w:val="00594409"/>
    <w:rsid w:val="00594822"/>
    <w:rsid w:val="00594AFB"/>
    <w:rsid w:val="00596EFF"/>
    <w:rsid w:val="005A0703"/>
    <w:rsid w:val="005A13FB"/>
    <w:rsid w:val="005A1F09"/>
    <w:rsid w:val="005A2345"/>
    <w:rsid w:val="005A272E"/>
    <w:rsid w:val="005A281F"/>
    <w:rsid w:val="005A2EA4"/>
    <w:rsid w:val="005A4392"/>
    <w:rsid w:val="005A6BF1"/>
    <w:rsid w:val="005A7E1F"/>
    <w:rsid w:val="005B1FF7"/>
    <w:rsid w:val="005B3621"/>
    <w:rsid w:val="005B3CA5"/>
    <w:rsid w:val="005B3F58"/>
    <w:rsid w:val="005B43C8"/>
    <w:rsid w:val="005B54FD"/>
    <w:rsid w:val="005B6770"/>
    <w:rsid w:val="005B6EFB"/>
    <w:rsid w:val="005C0509"/>
    <w:rsid w:val="005C089B"/>
    <w:rsid w:val="005C1216"/>
    <w:rsid w:val="005C18ED"/>
    <w:rsid w:val="005C29BD"/>
    <w:rsid w:val="005C4086"/>
    <w:rsid w:val="005C4F65"/>
    <w:rsid w:val="005C7007"/>
    <w:rsid w:val="005D0B9C"/>
    <w:rsid w:val="005D147A"/>
    <w:rsid w:val="005D1C39"/>
    <w:rsid w:val="005D249E"/>
    <w:rsid w:val="005D28E0"/>
    <w:rsid w:val="005D3D51"/>
    <w:rsid w:val="005D7B23"/>
    <w:rsid w:val="005D7D66"/>
    <w:rsid w:val="005E1524"/>
    <w:rsid w:val="005E19BF"/>
    <w:rsid w:val="005E1D55"/>
    <w:rsid w:val="005E1E72"/>
    <w:rsid w:val="005E2A7C"/>
    <w:rsid w:val="005E2F63"/>
    <w:rsid w:val="005E3839"/>
    <w:rsid w:val="005E49E8"/>
    <w:rsid w:val="005E4C8E"/>
    <w:rsid w:val="005E7934"/>
    <w:rsid w:val="005E7E66"/>
    <w:rsid w:val="005F0597"/>
    <w:rsid w:val="005F076C"/>
    <w:rsid w:val="005F07A2"/>
    <w:rsid w:val="005F20BE"/>
    <w:rsid w:val="005F3121"/>
    <w:rsid w:val="005F36DE"/>
    <w:rsid w:val="005F42A0"/>
    <w:rsid w:val="005F555E"/>
    <w:rsid w:val="005F5B65"/>
    <w:rsid w:val="005F6834"/>
    <w:rsid w:val="005F69D0"/>
    <w:rsid w:val="005F7CCE"/>
    <w:rsid w:val="00600DCE"/>
    <w:rsid w:val="006021FE"/>
    <w:rsid w:val="00602934"/>
    <w:rsid w:val="00602C66"/>
    <w:rsid w:val="00602EF3"/>
    <w:rsid w:val="0060374F"/>
    <w:rsid w:val="00604E16"/>
    <w:rsid w:val="006057C4"/>
    <w:rsid w:val="0060584C"/>
    <w:rsid w:val="00606018"/>
    <w:rsid w:val="00607B2D"/>
    <w:rsid w:val="00607EDC"/>
    <w:rsid w:val="006107FF"/>
    <w:rsid w:val="0061201D"/>
    <w:rsid w:val="00612C06"/>
    <w:rsid w:val="00612C72"/>
    <w:rsid w:val="00613627"/>
    <w:rsid w:val="006165B8"/>
    <w:rsid w:val="00616E8F"/>
    <w:rsid w:val="00617832"/>
    <w:rsid w:val="0062050D"/>
    <w:rsid w:val="00622F25"/>
    <w:rsid w:val="006243F0"/>
    <w:rsid w:val="00624438"/>
    <w:rsid w:val="006244D1"/>
    <w:rsid w:val="00624862"/>
    <w:rsid w:val="00626AA6"/>
    <w:rsid w:val="00626DFB"/>
    <w:rsid w:val="006272C0"/>
    <w:rsid w:val="00627926"/>
    <w:rsid w:val="00630A6F"/>
    <w:rsid w:val="00633369"/>
    <w:rsid w:val="006344B6"/>
    <w:rsid w:val="006352FC"/>
    <w:rsid w:val="0063605D"/>
    <w:rsid w:val="006372CC"/>
    <w:rsid w:val="006404B6"/>
    <w:rsid w:val="00641801"/>
    <w:rsid w:val="00643309"/>
    <w:rsid w:val="00644899"/>
    <w:rsid w:val="00650640"/>
    <w:rsid w:val="00651597"/>
    <w:rsid w:val="00651600"/>
    <w:rsid w:val="00651926"/>
    <w:rsid w:val="00652F08"/>
    <w:rsid w:val="006537DE"/>
    <w:rsid w:val="006542B9"/>
    <w:rsid w:val="006543AF"/>
    <w:rsid w:val="006558CD"/>
    <w:rsid w:val="0065642B"/>
    <w:rsid w:val="0065649A"/>
    <w:rsid w:val="00656778"/>
    <w:rsid w:val="006606DC"/>
    <w:rsid w:val="00660A82"/>
    <w:rsid w:val="00660D01"/>
    <w:rsid w:val="006613DF"/>
    <w:rsid w:val="00661EB8"/>
    <w:rsid w:val="00662857"/>
    <w:rsid w:val="006628C6"/>
    <w:rsid w:val="006628C9"/>
    <w:rsid w:val="00662B01"/>
    <w:rsid w:val="00663CC1"/>
    <w:rsid w:val="006659AA"/>
    <w:rsid w:val="00665F37"/>
    <w:rsid w:val="00666977"/>
    <w:rsid w:val="00666F48"/>
    <w:rsid w:val="006712C5"/>
    <w:rsid w:val="00672771"/>
    <w:rsid w:val="006736CD"/>
    <w:rsid w:val="00675E01"/>
    <w:rsid w:val="00677A59"/>
    <w:rsid w:val="00677DB1"/>
    <w:rsid w:val="00683381"/>
    <w:rsid w:val="00683A93"/>
    <w:rsid w:val="00683C1F"/>
    <w:rsid w:val="0068497D"/>
    <w:rsid w:val="00684BF3"/>
    <w:rsid w:val="006858C0"/>
    <w:rsid w:val="00687682"/>
    <w:rsid w:val="00687C81"/>
    <w:rsid w:val="00692A38"/>
    <w:rsid w:val="00693DA0"/>
    <w:rsid w:val="006948EE"/>
    <w:rsid w:val="00695111"/>
    <w:rsid w:val="0069FEE8"/>
    <w:rsid w:val="006A154A"/>
    <w:rsid w:val="006A1F6F"/>
    <w:rsid w:val="006A2675"/>
    <w:rsid w:val="006A3330"/>
    <w:rsid w:val="006A335C"/>
    <w:rsid w:val="006A3789"/>
    <w:rsid w:val="006A5F97"/>
    <w:rsid w:val="006A6878"/>
    <w:rsid w:val="006A6D36"/>
    <w:rsid w:val="006A6D56"/>
    <w:rsid w:val="006B2A10"/>
    <w:rsid w:val="006B4659"/>
    <w:rsid w:val="006B4F68"/>
    <w:rsid w:val="006B6462"/>
    <w:rsid w:val="006B6C65"/>
    <w:rsid w:val="006C0241"/>
    <w:rsid w:val="006C026E"/>
    <w:rsid w:val="006C04E0"/>
    <w:rsid w:val="006C2878"/>
    <w:rsid w:val="006C3F61"/>
    <w:rsid w:val="006C4333"/>
    <w:rsid w:val="006C484E"/>
    <w:rsid w:val="006D0358"/>
    <w:rsid w:val="006D05BA"/>
    <w:rsid w:val="006D0A1F"/>
    <w:rsid w:val="006D12C7"/>
    <w:rsid w:val="006D2B90"/>
    <w:rsid w:val="006D32A4"/>
    <w:rsid w:val="006D3826"/>
    <w:rsid w:val="006D3A6C"/>
    <w:rsid w:val="006D3D37"/>
    <w:rsid w:val="006D4642"/>
    <w:rsid w:val="006D4B6B"/>
    <w:rsid w:val="006D6389"/>
    <w:rsid w:val="006D67D8"/>
    <w:rsid w:val="006D7362"/>
    <w:rsid w:val="006D746B"/>
    <w:rsid w:val="006E019B"/>
    <w:rsid w:val="006E051B"/>
    <w:rsid w:val="006E0B8B"/>
    <w:rsid w:val="006E19A2"/>
    <w:rsid w:val="006E3661"/>
    <w:rsid w:val="006E398D"/>
    <w:rsid w:val="006E3FEB"/>
    <w:rsid w:val="006F0481"/>
    <w:rsid w:val="006F0855"/>
    <w:rsid w:val="006F14C7"/>
    <w:rsid w:val="006F2173"/>
    <w:rsid w:val="006F2B0D"/>
    <w:rsid w:val="006F2E9A"/>
    <w:rsid w:val="006F3B18"/>
    <w:rsid w:val="006F4CC9"/>
    <w:rsid w:val="006F560D"/>
    <w:rsid w:val="006F7066"/>
    <w:rsid w:val="007007C6"/>
    <w:rsid w:val="007037A1"/>
    <w:rsid w:val="007040D1"/>
    <w:rsid w:val="00704249"/>
    <w:rsid w:val="00704FB9"/>
    <w:rsid w:val="00706740"/>
    <w:rsid w:val="0070722D"/>
    <w:rsid w:val="00707A75"/>
    <w:rsid w:val="00707B28"/>
    <w:rsid w:val="00710C36"/>
    <w:rsid w:val="0071181E"/>
    <w:rsid w:val="00713091"/>
    <w:rsid w:val="00713EB3"/>
    <w:rsid w:val="00715E47"/>
    <w:rsid w:val="00716867"/>
    <w:rsid w:val="00716F99"/>
    <w:rsid w:val="00717E73"/>
    <w:rsid w:val="0072006A"/>
    <w:rsid w:val="0072038D"/>
    <w:rsid w:val="00720A05"/>
    <w:rsid w:val="00721A43"/>
    <w:rsid w:val="00722909"/>
    <w:rsid w:val="00723377"/>
    <w:rsid w:val="00723DEF"/>
    <w:rsid w:val="007240B0"/>
    <w:rsid w:val="00724758"/>
    <w:rsid w:val="007247D1"/>
    <w:rsid w:val="007248E6"/>
    <w:rsid w:val="00724C9E"/>
    <w:rsid w:val="00724F92"/>
    <w:rsid w:val="00725058"/>
    <w:rsid w:val="007265CC"/>
    <w:rsid w:val="0072784B"/>
    <w:rsid w:val="00731CDD"/>
    <w:rsid w:val="00731EDD"/>
    <w:rsid w:val="007320D6"/>
    <w:rsid w:val="007332BE"/>
    <w:rsid w:val="007354A3"/>
    <w:rsid w:val="00735578"/>
    <w:rsid w:val="00740698"/>
    <w:rsid w:val="00740FAD"/>
    <w:rsid w:val="0074109A"/>
    <w:rsid w:val="0074361F"/>
    <w:rsid w:val="00743E0F"/>
    <w:rsid w:val="00745F2C"/>
    <w:rsid w:val="0074619B"/>
    <w:rsid w:val="0074694C"/>
    <w:rsid w:val="007502BC"/>
    <w:rsid w:val="00750EC6"/>
    <w:rsid w:val="00750F60"/>
    <w:rsid w:val="0075256A"/>
    <w:rsid w:val="007526D0"/>
    <w:rsid w:val="00753870"/>
    <w:rsid w:val="00754E99"/>
    <w:rsid w:val="007579AC"/>
    <w:rsid w:val="00757CA8"/>
    <w:rsid w:val="00757FCE"/>
    <w:rsid w:val="0076031F"/>
    <w:rsid w:val="0076142F"/>
    <w:rsid w:val="00762091"/>
    <w:rsid w:val="007628FC"/>
    <w:rsid w:val="00762CC8"/>
    <w:rsid w:val="007642BC"/>
    <w:rsid w:val="00764DC9"/>
    <w:rsid w:val="00766654"/>
    <w:rsid w:val="00767149"/>
    <w:rsid w:val="007675BC"/>
    <w:rsid w:val="00767EBA"/>
    <w:rsid w:val="007717D8"/>
    <w:rsid w:val="00772180"/>
    <w:rsid w:val="007722D0"/>
    <w:rsid w:val="007727B3"/>
    <w:rsid w:val="00772F08"/>
    <w:rsid w:val="0077501C"/>
    <w:rsid w:val="00776C55"/>
    <w:rsid w:val="00776F7D"/>
    <w:rsid w:val="007773F4"/>
    <w:rsid w:val="007775F5"/>
    <w:rsid w:val="00780F39"/>
    <w:rsid w:val="00782208"/>
    <w:rsid w:val="007830E5"/>
    <w:rsid w:val="00783137"/>
    <w:rsid w:val="00783994"/>
    <w:rsid w:val="00783B9A"/>
    <w:rsid w:val="00783BD7"/>
    <w:rsid w:val="0078572C"/>
    <w:rsid w:val="0078740B"/>
    <w:rsid w:val="007903AF"/>
    <w:rsid w:val="00790ECA"/>
    <w:rsid w:val="00791277"/>
    <w:rsid w:val="00793B2C"/>
    <w:rsid w:val="00793E09"/>
    <w:rsid w:val="00795091"/>
    <w:rsid w:val="007971BB"/>
    <w:rsid w:val="0079741F"/>
    <w:rsid w:val="007A0048"/>
    <w:rsid w:val="007A0141"/>
    <w:rsid w:val="007A0679"/>
    <w:rsid w:val="007A082E"/>
    <w:rsid w:val="007A0F36"/>
    <w:rsid w:val="007A18F5"/>
    <w:rsid w:val="007A1B69"/>
    <w:rsid w:val="007A465F"/>
    <w:rsid w:val="007A751F"/>
    <w:rsid w:val="007A7F27"/>
    <w:rsid w:val="007B0A30"/>
    <w:rsid w:val="007B0AFE"/>
    <w:rsid w:val="007B2894"/>
    <w:rsid w:val="007B2A44"/>
    <w:rsid w:val="007B318B"/>
    <w:rsid w:val="007B32AE"/>
    <w:rsid w:val="007B34A0"/>
    <w:rsid w:val="007B57BE"/>
    <w:rsid w:val="007B6A1C"/>
    <w:rsid w:val="007B6A71"/>
    <w:rsid w:val="007B6ADE"/>
    <w:rsid w:val="007B6FCB"/>
    <w:rsid w:val="007B7651"/>
    <w:rsid w:val="007C1E9E"/>
    <w:rsid w:val="007C1ECC"/>
    <w:rsid w:val="007C509E"/>
    <w:rsid w:val="007C5D34"/>
    <w:rsid w:val="007C6480"/>
    <w:rsid w:val="007C6B82"/>
    <w:rsid w:val="007C6FAD"/>
    <w:rsid w:val="007D2160"/>
    <w:rsid w:val="007D2239"/>
    <w:rsid w:val="007D2634"/>
    <w:rsid w:val="007D44F5"/>
    <w:rsid w:val="007D4516"/>
    <w:rsid w:val="007D458A"/>
    <w:rsid w:val="007D47A9"/>
    <w:rsid w:val="007D5C3A"/>
    <w:rsid w:val="007D5E32"/>
    <w:rsid w:val="007D5F03"/>
    <w:rsid w:val="007D6BE2"/>
    <w:rsid w:val="007E0962"/>
    <w:rsid w:val="007E14B5"/>
    <w:rsid w:val="007E1583"/>
    <w:rsid w:val="007E1FDD"/>
    <w:rsid w:val="007E23E1"/>
    <w:rsid w:val="007E2A2E"/>
    <w:rsid w:val="007E337B"/>
    <w:rsid w:val="007E33E7"/>
    <w:rsid w:val="007E3960"/>
    <w:rsid w:val="007E5016"/>
    <w:rsid w:val="007E5551"/>
    <w:rsid w:val="007E7CA9"/>
    <w:rsid w:val="007F0108"/>
    <w:rsid w:val="007F0E03"/>
    <w:rsid w:val="007F23D4"/>
    <w:rsid w:val="007F2670"/>
    <w:rsid w:val="007F28D4"/>
    <w:rsid w:val="007F4021"/>
    <w:rsid w:val="007F4242"/>
    <w:rsid w:val="007F6732"/>
    <w:rsid w:val="007F72F2"/>
    <w:rsid w:val="00800B52"/>
    <w:rsid w:val="0080339A"/>
    <w:rsid w:val="008036D8"/>
    <w:rsid w:val="008038F0"/>
    <w:rsid w:val="00803FDD"/>
    <w:rsid w:val="00806871"/>
    <w:rsid w:val="00810629"/>
    <w:rsid w:val="0081094E"/>
    <w:rsid w:val="00810D61"/>
    <w:rsid w:val="00811C93"/>
    <w:rsid w:val="00812FD6"/>
    <w:rsid w:val="00813D8A"/>
    <w:rsid w:val="00815BD1"/>
    <w:rsid w:val="0081700D"/>
    <w:rsid w:val="0082055F"/>
    <w:rsid w:val="0082172E"/>
    <w:rsid w:val="00822047"/>
    <w:rsid w:val="008225D3"/>
    <w:rsid w:val="00822DDE"/>
    <w:rsid w:val="00823701"/>
    <w:rsid w:val="00823B19"/>
    <w:rsid w:val="00823DA7"/>
    <w:rsid w:val="0082475D"/>
    <w:rsid w:val="00825D9F"/>
    <w:rsid w:val="0082609C"/>
    <w:rsid w:val="008263D1"/>
    <w:rsid w:val="00827AC1"/>
    <w:rsid w:val="00830298"/>
    <w:rsid w:val="00830B25"/>
    <w:rsid w:val="008317AF"/>
    <w:rsid w:val="00831FDE"/>
    <w:rsid w:val="008331FB"/>
    <w:rsid w:val="00833B83"/>
    <w:rsid w:val="00834E8B"/>
    <w:rsid w:val="008351D2"/>
    <w:rsid w:val="008376B8"/>
    <w:rsid w:val="008413AE"/>
    <w:rsid w:val="00841FCF"/>
    <w:rsid w:val="0084377B"/>
    <w:rsid w:val="0084403B"/>
    <w:rsid w:val="00845368"/>
    <w:rsid w:val="008466B4"/>
    <w:rsid w:val="00847D0B"/>
    <w:rsid w:val="00850A13"/>
    <w:rsid w:val="00851669"/>
    <w:rsid w:val="008522A5"/>
    <w:rsid w:val="00852D4E"/>
    <w:rsid w:val="00853548"/>
    <w:rsid w:val="0085444D"/>
    <w:rsid w:val="008559F7"/>
    <w:rsid w:val="0085634F"/>
    <w:rsid w:val="00856C7B"/>
    <w:rsid w:val="00856EB6"/>
    <w:rsid w:val="00857025"/>
    <w:rsid w:val="00860ADC"/>
    <w:rsid w:val="00862CCB"/>
    <w:rsid w:val="00862EA7"/>
    <w:rsid w:val="00864184"/>
    <w:rsid w:val="00865134"/>
    <w:rsid w:val="00870300"/>
    <w:rsid w:val="00870ED9"/>
    <w:rsid w:val="00871EA6"/>
    <w:rsid w:val="00872263"/>
    <w:rsid w:val="008724B8"/>
    <w:rsid w:val="00874303"/>
    <w:rsid w:val="00875688"/>
    <w:rsid w:val="0087749F"/>
    <w:rsid w:val="00877AAD"/>
    <w:rsid w:val="00877DF4"/>
    <w:rsid w:val="00881335"/>
    <w:rsid w:val="00881433"/>
    <w:rsid w:val="008843FF"/>
    <w:rsid w:val="00886B9F"/>
    <w:rsid w:val="008870A0"/>
    <w:rsid w:val="008879A0"/>
    <w:rsid w:val="008879CE"/>
    <w:rsid w:val="00890061"/>
    <w:rsid w:val="00890CED"/>
    <w:rsid w:val="00891D38"/>
    <w:rsid w:val="00891E9F"/>
    <w:rsid w:val="008923CB"/>
    <w:rsid w:val="00892B88"/>
    <w:rsid w:val="00893393"/>
    <w:rsid w:val="00894F08"/>
    <w:rsid w:val="00895512"/>
    <w:rsid w:val="0089677F"/>
    <w:rsid w:val="00896854"/>
    <w:rsid w:val="008A06FA"/>
    <w:rsid w:val="008A2078"/>
    <w:rsid w:val="008A2114"/>
    <w:rsid w:val="008A21A8"/>
    <w:rsid w:val="008A25BB"/>
    <w:rsid w:val="008A5AA2"/>
    <w:rsid w:val="008A78F5"/>
    <w:rsid w:val="008B0BDA"/>
    <w:rsid w:val="008B3AA2"/>
    <w:rsid w:val="008B4EC8"/>
    <w:rsid w:val="008B641D"/>
    <w:rsid w:val="008B7A4B"/>
    <w:rsid w:val="008B7EEA"/>
    <w:rsid w:val="008C1087"/>
    <w:rsid w:val="008C1F15"/>
    <w:rsid w:val="008C2AAC"/>
    <w:rsid w:val="008C390A"/>
    <w:rsid w:val="008C5695"/>
    <w:rsid w:val="008C73DD"/>
    <w:rsid w:val="008C7A05"/>
    <w:rsid w:val="008C7B9E"/>
    <w:rsid w:val="008D03A7"/>
    <w:rsid w:val="008D096E"/>
    <w:rsid w:val="008D0F21"/>
    <w:rsid w:val="008D1892"/>
    <w:rsid w:val="008D1A84"/>
    <w:rsid w:val="008D26EB"/>
    <w:rsid w:val="008D2FED"/>
    <w:rsid w:val="008D3EC7"/>
    <w:rsid w:val="008D421D"/>
    <w:rsid w:val="008D4901"/>
    <w:rsid w:val="008D5F28"/>
    <w:rsid w:val="008D6347"/>
    <w:rsid w:val="008E0243"/>
    <w:rsid w:val="008E09F9"/>
    <w:rsid w:val="008E1608"/>
    <w:rsid w:val="008E1DDD"/>
    <w:rsid w:val="008E29FC"/>
    <w:rsid w:val="008E2B45"/>
    <w:rsid w:val="008E2D83"/>
    <w:rsid w:val="008E2E9C"/>
    <w:rsid w:val="008E3132"/>
    <w:rsid w:val="008E39A0"/>
    <w:rsid w:val="008E4B58"/>
    <w:rsid w:val="008E4CF8"/>
    <w:rsid w:val="008E4F3A"/>
    <w:rsid w:val="008E654B"/>
    <w:rsid w:val="008E6DCF"/>
    <w:rsid w:val="008E7F80"/>
    <w:rsid w:val="008F0330"/>
    <w:rsid w:val="008F1CFF"/>
    <w:rsid w:val="008F209C"/>
    <w:rsid w:val="008F4122"/>
    <w:rsid w:val="008F487A"/>
    <w:rsid w:val="008F556D"/>
    <w:rsid w:val="008F6976"/>
    <w:rsid w:val="008F77C9"/>
    <w:rsid w:val="00900276"/>
    <w:rsid w:val="00900302"/>
    <w:rsid w:val="00900A79"/>
    <w:rsid w:val="00902A89"/>
    <w:rsid w:val="00902D00"/>
    <w:rsid w:val="00903700"/>
    <w:rsid w:val="0090392E"/>
    <w:rsid w:val="00903A01"/>
    <w:rsid w:val="00903FAF"/>
    <w:rsid w:val="009040D6"/>
    <w:rsid w:val="0090509E"/>
    <w:rsid w:val="00905C3E"/>
    <w:rsid w:val="0090713E"/>
    <w:rsid w:val="00907CCB"/>
    <w:rsid w:val="00910BEE"/>
    <w:rsid w:val="00912A5A"/>
    <w:rsid w:val="0091337A"/>
    <w:rsid w:val="009136A3"/>
    <w:rsid w:val="00913CE7"/>
    <w:rsid w:val="00914043"/>
    <w:rsid w:val="00915387"/>
    <w:rsid w:val="00915BCD"/>
    <w:rsid w:val="00915EAE"/>
    <w:rsid w:val="009173C9"/>
    <w:rsid w:val="00920B3D"/>
    <w:rsid w:val="00920CEF"/>
    <w:rsid w:val="00921BC2"/>
    <w:rsid w:val="00921EC1"/>
    <w:rsid w:val="00921EFA"/>
    <w:rsid w:val="0092236C"/>
    <w:rsid w:val="009246E7"/>
    <w:rsid w:val="00924CCD"/>
    <w:rsid w:val="009253E6"/>
    <w:rsid w:val="00925C27"/>
    <w:rsid w:val="00925DFD"/>
    <w:rsid w:val="00925E3B"/>
    <w:rsid w:val="00926297"/>
    <w:rsid w:val="00927F13"/>
    <w:rsid w:val="00930EE8"/>
    <w:rsid w:val="009312D7"/>
    <w:rsid w:val="00931401"/>
    <w:rsid w:val="00931548"/>
    <w:rsid w:val="00931E01"/>
    <w:rsid w:val="009322E3"/>
    <w:rsid w:val="00932A3B"/>
    <w:rsid w:val="00933440"/>
    <w:rsid w:val="00933633"/>
    <w:rsid w:val="00933FF8"/>
    <w:rsid w:val="00936A2E"/>
    <w:rsid w:val="00937C35"/>
    <w:rsid w:val="00937E48"/>
    <w:rsid w:val="009402A7"/>
    <w:rsid w:val="00940B33"/>
    <w:rsid w:val="009415E7"/>
    <w:rsid w:val="0094194E"/>
    <w:rsid w:val="00941DC5"/>
    <w:rsid w:val="0094295B"/>
    <w:rsid w:val="00943069"/>
    <w:rsid w:val="00943F89"/>
    <w:rsid w:val="009443DF"/>
    <w:rsid w:val="00944B07"/>
    <w:rsid w:val="009463E4"/>
    <w:rsid w:val="00947E91"/>
    <w:rsid w:val="0095005E"/>
    <w:rsid w:val="009514AC"/>
    <w:rsid w:val="00951D93"/>
    <w:rsid w:val="0095601E"/>
    <w:rsid w:val="009561F1"/>
    <w:rsid w:val="00956D94"/>
    <w:rsid w:val="00957A52"/>
    <w:rsid w:val="00957ED6"/>
    <w:rsid w:val="00960268"/>
    <w:rsid w:val="00961E15"/>
    <w:rsid w:val="00962D3C"/>
    <w:rsid w:val="00965813"/>
    <w:rsid w:val="00965CFA"/>
    <w:rsid w:val="00965E6C"/>
    <w:rsid w:val="009665B9"/>
    <w:rsid w:val="00966F92"/>
    <w:rsid w:val="009675A4"/>
    <w:rsid w:val="009679F5"/>
    <w:rsid w:val="00967CBE"/>
    <w:rsid w:val="00967F5A"/>
    <w:rsid w:val="00967FDC"/>
    <w:rsid w:val="00970291"/>
    <w:rsid w:val="00973319"/>
    <w:rsid w:val="00974034"/>
    <w:rsid w:val="0097594A"/>
    <w:rsid w:val="009804C8"/>
    <w:rsid w:val="009821CB"/>
    <w:rsid w:val="0098264F"/>
    <w:rsid w:val="0098298F"/>
    <w:rsid w:val="00984398"/>
    <w:rsid w:val="00985999"/>
    <w:rsid w:val="00986867"/>
    <w:rsid w:val="009869A7"/>
    <w:rsid w:val="00987387"/>
    <w:rsid w:val="00987526"/>
    <w:rsid w:val="0099018B"/>
    <w:rsid w:val="0099155A"/>
    <w:rsid w:val="00991B46"/>
    <w:rsid w:val="00992B3B"/>
    <w:rsid w:val="00995735"/>
    <w:rsid w:val="00997752"/>
    <w:rsid w:val="009A086A"/>
    <w:rsid w:val="009A09DF"/>
    <w:rsid w:val="009A1754"/>
    <w:rsid w:val="009A17A9"/>
    <w:rsid w:val="009A1D2C"/>
    <w:rsid w:val="009A23EA"/>
    <w:rsid w:val="009A3920"/>
    <w:rsid w:val="009A52FC"/>
    <w:rsid w:val="009A54F4"/>
    <w:rsid w:val="009A55E4"/>
    <w:rsid w:val="009A67C9"/>
    <w:rsid w:val="009B0DE3"/>
    <w:rsid w:val="009B129F"/>
    <w:rsid w:val="009B2B50"/>
    <w:rsid w:val="009B3E2E"/>
    <w:rsid w:val="009B4F1B"/>
    <w:rsid w:val="009B6816"/>
    <w:rsid w:val="009B73E3"/>
    <w:rsid w:val="009C125A"/>
    <w:rsid w:val="009C1B8F"/>
    <w:rsid w:val="009C36E2"/>
    <w:rsid w:val="009C3DDD"/>
    <w:rsid w:val="009C61CF"/>
    <w:rsid w:val="009C64F5"/>
    <w:rsid w:val="009C65D0"/>
    <w:rsid w:val="009C708E"/>
    <w:rsid w:val="009D1AAE"/>
    <w:rsid w:val="009D1D99"/>
    <w:rsid w:val="009D22A3"/>
    <w:rsid w:val="009D22C8"/>
    <w:rsid w:val="009D2985"/>
    <w:rsid w:val="009D38E5"/>
    <w:rsid w:val="009D3968"/>
    <w:rsid w:val="009D5AD7"/>
    <w:rsid w:val="009D5DB4"/>
    <w:rsid w:val="009D6D9F"/>
    <w:rsid w:val="009D7EAB"/>
    <w:rsid w:val="009DB806"/>
    <w:rsid w:val="009E034F"/>
    <w:rsid w:val="009E0C9B"/>
    <w:rsid w:val="009E147B"/>
    <w:rsid w:val="009E149A"/>
    <w:rsid w:val="009E1716"/>
    <w:rsid w:val="009E1D78"/>
    <w:rsid w:val="009E2469"/>
    <w:rsid w:val="009E5972"/>
    <w:rsid w:val="009E715A"/>
    <w:rsid w:val="009E7291"/>
    <w:rsid w:val="009F011D"/>
    <w:rsid w:val="009F1603"/>
    <w:rsid w:val="009F23D9"/>
    <w:rsid w:val="009F2F38"/>
    <w:rsid w:val="009F2F66"/>
    <w:rsid w:val="009F3175"/>
    <w:rsid w:val="009F3644"/>
    <w:rsid w:val="009F44FF"/>
    <w:rsid w:val="009F4866"/>
    <w:rsid w:val="009F5427"/>
    <w:rsid w:val="009F54F2"/>
    <w:rsid w:val="009F6125"/>
    <w:rsid w:val="009F62AA"/>
    <w:rsid w:val="009F644E"/>
    <w:rsid w:val="00A01B03"/>
    <w:rsid w:val="00A020CF"/>
    <w:rsid w:val="00A02D87"/>
    <w:rsid w:val="00A0540D"/>
    <w:rsid w:val="00A05854"/>
    <w:rsid w:val="00A05F0E"/>
    <w:rsid w:val="00A06826"/>
    <w:rsid w:val="00A06ED5"/>
    <w:rsid w:val="00A0736E"/>
    <w:rsid w:val="00A1071E"/>
    <w:rsid w:val="00A114CD"/>
    <w:rsid w:val="00A11880"/>
    <w:rsid w:val="00A1189E"/>
    <w:rsid w:val="00A11AC3"/>
    <w:rsid w:val="00A122D4"/>
    <w:rsid w:val="00A157D2"/>
    <w:rsid w:val="00A20890"/>
    <w:rsid w:val="00A20B7D"/>
    <w:rsid w:val="00A21F8F"/>
    <w:rsid w:val="00A224CF"/>
    <w:rsid w:val="00A24068"/>
    <w:rsid w:val="00A24219"/>
    <w:rsid w:val="00A25684"/>
    <w:rsid w:val="00A25D6D"/>
    <w:rsid w:val="00A30F02"/>
    <w:rsid w:val="00A3132B"/>
    <w:rsid w:val="00A316B1"/>
    <w:rsid w:val="00A316C2"/>
    <w:rsid w:val="00A31AC6"/>
    <w:rsid w:val="00A348F7"/>
    <w:rsid w:val="00A3584D"/>
    <w:rsid w:val="00A35E1F"/>
    <w:rsid w:val="00A4198B"/>
    <w:rsid w:val="00A43AC1"/>
    <w:rsid w:val="00A43FDF"/>
    <w:rsid w:val="00A44001"/>
    <w:rsid w:val="00A44052"/>
    <w:rsid w:val="00A46649"/>
    <w:rsid w:val="00A47567"/>
    <w:rsid w:val="00A50CD5"/>
    <w:rsid w:val="00A510EE"/>
    <w:rsid w:val="00A511EF"/>
    <w:rsid w:val="00A512AB"/>
    <w:rsid w:val="00A51332"/>
    <w:rsid w:val="00A51803"/>
    <w:rsid w:val="00A51E16"/>
    <w:rsid w:val="00A533DE"/>
    <w:rsid w:val="00A55A03"/>
    <w:rsid w:val="00A55ABA"/>
    <w:rsid w:val="00A56B91"/>
    <w:rsid w:val="00A56B9D"/>
    <w:rsid w:val="00A57084"/>
    <w:rsid w:val="00A57114"/>
    <w:rsid w:val="00A57C73"/>
    <w:rsid w:val="00A61B91"/>
    <w:rsid w:val="00A61ED2"/>
    <w:rsid w:val="00A6227B"/>
    <w:rsid w:val="00A64240"/>
    <w:rsid w:val="00A64BC6"/>
    <w:rsid w:val="00A656DF"/>
    <w:rsid w:val="00A658F3"/>
    <w:rsid w:val="00A66738"/>
    <w:rsid w:val="00A66900"/>
    <w:rsid w:val="00A66941"/>
    <w:rsid w:val="00A70C22"/>
    <w:rsid w:val="00A718D2"/>
    <w:rsid w:val="00A72CD8"/>
    <w:rsid w:val="00A73ED0"/>
    <w:rsid w:val="00A76A1C"/>
    <w:rsid w:val="00A7768F"/>
    <w:rsid w:val="00A7793F"/>
    <w:rsid w:val="00A8034E"/>
    <w:rsid w:val="00A808DC"/>
    <w:rsid w:val="00A8182B"/>
    <w:rsid w:val="00A829F1"/>
    <w:rsid w:val="00A82FAA"/>
    <w:rsid w:val="00A836E3"/>
    <w:rsid w:val="00A83E0D"/>
    <w:rsid w:val="00A843AD"/>
    <w:rsid w:val="00A872BD"/>
    <w:rsid w:val="00A90650"/>
    <w:rsid w:val="00A90926"/>
    <w:rsid w:val="00A918F9"/>
    <w:rsid w:val="00A92965"/>
    <w:rsid w:val="00A932BC"/>
    <w:rsid w:val="00A935E9"/>
    <w:rsid w:val="00A93DD6"/>
    <w:rsid w:val="00A950C8"/>
    <w:rsid w:val="00A9739C"/>
    <w:rsid w:val="00AA079F"/>
    <w:rsid w:val="00AA3DF0"/>
    <w:rsid w:val="00AA4782"/>
    <w:rsid w:val="00AA50E0"/>
    <w:rsid w:val="00AA7056"/>
    <w:rsid w:val="00AA7F8F"/>
    <w:rsid w:val="00AB0B34"/>
    <w:rsid w:val="00AB10F9"/>
    <w:rsid w:val="00AB1B92"/>
    <w:rsid w:val="00AB2670"/>
    <w:rsid w:val="00AB27AE"/>
    <w:rsid w:val="00AB2AB3"/>
    <w:rsid w:val="00AB4533"/>
    <w:rsid w:val="00AB4BC8"/>
    <w:rsid w:val="00AB556D"/>
    <w:rsid w:val="00AB71C7"/>
    <w:rsid w:val="00AC0137"/>
    <w:rsid w:val="00AC08F6"/>
    <w:rsid w:val="00AC09D0"/>
    <w:rsid w:val="00AC0C71"/>
    <w:rsid w:val="00AC152C"/>
    <w:rsid w:val="00AC3139"/>
    <w:rsid w:val="00AC4BC3"/>
    <w:rsid w:val="00AC5479"/>
    <w:rsid w:val="00AC57E5"/>
    <w:rsid w:val="00AD0162"/>
    <w:rsid w:val="00AD176C"/>
    <w:rsid w:val="00AD3C6A"/>
    <w:rsid w:val="00AD4285"/>
    <w:rsid w:val="00AE05C9"/>
    <w:rsid w:val="00AE3512"/>
    <w:rsid w:val="00AE3E01"/>
    <w:rsid w:val="00AE496B"/>
    <w:rsid w:val="00AE53BF"/>
    <w:rsid w:val="00AE5E06"/>
    <w:rsid w:val="00AE7949"/>
    <w:rsid w:val="00AF202E"/>
    <w:rsid w:val="00AF28B4"/>
    <w:rsid w:val="00AF3A90"/>
    <w:rsid w:val="00AF7309"/>
    <w:rsid w:val="00B00262"/>
    <w:rsid w:val="00B006C0"/>
    <w:rsid w:val="00B0291B"/>
    <w:rsid w:val="00B0387A"/>
    <w:rsid w:val="00B0481C"/>
    <w:rsid w:val="00B04ADE"/>
    <w:rsid w:val="00B04D9A"/>
    <w:rsid w:val="00B060B2"/>
    <w:rsid w:val="00B100D3"/>
    <w:rsid w:val="00B10E53"/>
    <w:rsid w:val="00B12926"/>
    <w:rsid w:val="00B13331"/>
    <w:rsid w:val="00B13FE1"/>
    <w:rsid w:val="00B14F10"/>
    <w:rsid w:val="00B16740"/>
    <w:rsid w:val="00B1726A"/>
    <w:rsid w:val="00B20FD3"/>
    <w:rsid w:val="00B2170E"/>
    <w:rsid w:val="00B22499"/>
    <w:rsid w:val="00B22EE7"/>
    <w:rsid w:val="00B2438D"/>
    <w:rsid w:val="00B249F8"/>
    <w:rsid w:val="00B24B99"/>
    <w:rsid w:val="00B25317"/>
    <w:rsid w:val="00B26254"/>
    <w:rsid w:val="00B26DBF"/>
    <w:rsid w:val="00B26F56"/>
    <w:rsid w:val="00B27042"/>
    <w:rsid w:val="00B27B5F"/>
    <w:rsid w:val="00B27DA7"/>
    <w:rsid w:val="00B3037F"/>
    <w:rsid w:val="00B30396"/>
    <w:rsid w:val="00B30A14"/>
    <w:rsid w:val="00B30BF4"/>
    <w:rsid w:val="00B32409"/>
    <w:rsid w:val="00B32A43"/>
    <w:rsid w:val="00B351C7"/>
    <w:rsid w:val="00B35468"/>
    <w:rsid w:val="00B357D1"/>
    <w:rsid w:val="00B4064E"/>
    <w:rsid w:val="00B41100"/>
    <w:rsid w:val="00B4458D"/>
    <w:rsid w:val="00B45101"/>
    <w:rsid w:val="00B4518D"/>
    <w:rsid w:val="00B4537B"/>
    <w:rsid w:val="00B464D3"/>
    <w:rsid w:val="00B46515"/>
    <w:rsid w:val="00B47E4C"/>
    <w:rsid w:val="00B51164"/>
    <w:rsid w:val="00B51C51"/>
    <w:rsid w:val="00B537FC"/>
    <w:rsid w:val="00B53CCC"/>
    <w:rsid w:val="00B541DC"/>
    <w:rsid w:val="00B55978"/>
    <w:rsid w:val="00B571F1"/>
    <w:rsid w:val="00B60DB0"/>
    <w:rsid w:val="00B61CD2"/>
    <w:rsid w:val="00B622BA"/>
    <w:rsid w:val="00B62959"/>
    <w:rsid w:val="00B62A32"/>
    <w:rsid w:val="00B658B4"/>
    <w:rsid w:val="00B665F7"/>
    <w:rsid w:val="00B668C8"/>
    <w:rsid w:val="00B67852"/>
    <w:rsid w:val="00B7640F"/>
    <w:rsid w:val="00B80AD6"/>
    <w:rsid w:val="00B80B0D"/>
    <w:rsid w:val="00B81902"/>
    <w:rsid w:val="00B8463E"/>
    <w:rsid w:val="00B8499B"/>
    <w:rsid w:val="00B8691F"/>
    <w:rsid w:val="00B9110D"/>
    <w:rsid w:val="00B91154"/>
    <w:rsid w:val="00B91A6B"/>
    <w:rsid w:val="00B92286"/>
    <w:rsid w:val="00B9284D"/>
    <w:rsid w:val="00B93753"/>
    <w:rsid w:val="00B93C9A"/>
    <w:rsid w:val="00B94BE6"/>
    <w:rsid w:val="00B94F17"/>
    <w:rsid w:val="00B9639C"/>
    <w:rsid w:val="00B966B0"/>
    <w:rsid w:val="00B9701A"/>
    <w:rsid w:val="00B97386"/>
    <w:rsid w:val="00BA2069"/>
    <w:rsid w:val="00BA321C"/>
    <w:rsid w:val="00BA3632"/>
    <w:rsid w:val="00BA44DC"/>
    <w:rsid w:val="00BA46D9"/>
    <w:rsid w:val="00BA5D8D"/>
    <w:rsid w:val="00BA6248"/>
    <w:rsid w:val="00BA6621"/>
    <w:rsid w:val="00BA6B47"/>
    <w:rsid w:val="00BA78BD"/>
    <w:rsid w:val="00BB0328"/>
    <w:rsid w:val="00BB0BC9"/>
    <w:rsid w:val="00BB0EB0"/>
    <w:rsid w:val="00BB181C"/>
    <w:rsid w:val="00BB2694"/>
    <w:rsid w:val="00BB2881"/>
    <w:rsid w:val="00BB322E"/>
    <w:rsid w:val="00BB369A"/>
    <w:rsid w:val="00BB3A25"/>
    <w:rsid w:val="00BB45C8"/>
    <w:rsid w:val="00BB4A7B"/>
    <w:rsid w:val="00BB72E2"/>
    <w:rsid w:val="00BC020B"/>
    <w:rsid w:val="00BC0D9D"/>
    <w:rsid w:val="00BC16B6"/>
    <w:rsid w:val="00BC35D3"/>
    <w:rsid w:val="00BC3D81"/>
    <w:rsid w:val="00BC406A"/>
    <w:rsid w:val="00BC4AC5"/>
    <w:rsid w:val="00BC5CE6"/>
    <w:rsid w:val="00BC5D91"/>
    <w:rsid w:val="00BC5FE7"/>
    <w:rsid w:val="00BC69EB"/>
    <w:rsid w:val="00BC7200"/>
    <w:rsid w:val="00BC79B7"/>
    <w:rsid w:val="00BD009C"/>
    <w:rsid w:val="00BD1A98"/>
    <w:rsid w:val="00BD2C8C"/>
    <w:rsid w:val="00BD3661"/>
    <w:rsid w:val="00BD53B9"/>
    <w:rsid w:val="00BD7180"/>
    <w:rsid w:val="00BE24B3"/>
    <w:rsid w:val="00BE48A3"/>
    <w:rsid w:val="00BE4927"/>
    <w:rsid w:val="00BE6883"/>
    <w:rsid w:val="00BE6AF8"/>
    <w:rsid w:val="00BE6B5F"/>
    <w:rsid w:val="00BE6C3E"/>
    <w:rsid w:val="00BE75E2"/>
    <w:rsid w:val="00BE75F0"/>
    <w:rsid w:val="00BF021D"/>
    <w:rsid w:val="00BF119D"/>
    <w:rsid w:val="00BF2296"/>
    <w:rsid w:val="00BF26D1"/>
    <w:rsid w:val="00BF3AFF"/>
    <w:rsid w:val="00BF4E88"/>
    <w:rsid w:val="00BF54F6"/>
    <w:rsid w:val="00BF599D"/>
    <w:rsid w:val="00BF5A00"/>
    <w:rsid w:val="00BF5B66"/>
    <w:rsid w:val="00BF7E70"/>
    <w:rsid w:val="00C01756"/>
    <w:rsid w:val="00C03854"/>
    <w:rsid w:val="00C040E7"/>
    <w:rsid w:val="00C04169"/>
    <w:rsid w:val="00C054C3"/>
    <w:rsid w:val="00C06C11"/>
    <w:rsid w:val="00C07820"/>
    <w:rsid w:val="00C1091F"/>
    <w:rsid w:val="00C109F2"/>
    <w:rsid w:val="00C10D96"/>
    <w:rsid w:val="00C116BE"/>
    <w:rsid w:val="00C12217"/>
    <w:rsid w:val="00C129AA"/>
    <w:rsid w:val="00C146EA"/>
    <w:rsid w:val="00C151F5"/>
    <w:rsid w:val="00C1559D"/>
    <w:rsid w:val="00C15C33"/>
    <w:rsid w:val="00C15C58"/>
    <w:rsid w:val="00C175B5"/>
    <w:rsid w:val="00C215C6"/>
    <w:rsid w:val="00C23060"/>
    <w:rsid w:val="00C24096"/>
    <w:rsid w:val="00C24442"/>
    <w:rsid w:val="00C30283"/>
    <w:rsid w:val="00C35688"/>
    <w:rsid w:val="00C35E54"/>
    <w:rsid w:val="00C363A0"/>
    <w:rsid w:val="00C3A853"/>
    <w:rsid w:val="00C40AC9"/>
    <w:rsid w:val="00C40D8C"/>
    <w:rsid w:val="00C422C7"/>
    <w:rsid w:val="00C43007"/>
    <w:rsid w:val="00C44B5E"/>
    <w:rsid w:val="00C4528E"/>
    <w:rsid w:val="00C45C2E"/>
    <w:rsid w:val="00C46A35"/>
    <w:rsid w:val="00C4721A"/>
    <w:rsid w:val="00C47595"/>
    <w:rsid w:val="00C50627"/>
    <w:rsid w:val="00C51027"/>
    <w:rsid w:val="00C51F86"/>
    <w:rsid w:val="00C529F7"/>
    <w:rsid w:val="00C52F31"/>
    <w:rsid w:val="00C54AA2"/>
    <w:rsid w:val="00C55D01"/>
    <w:rsid w:val="00C623D1"/>
    <w:rsid w:val="00C62CCC"/>
    <w:rsid w:val="00C63920"/>
    <w:rsid w:val="00C63C5E"/>
    <w:rsid w:val="00C64C08"/>
    <w:rsid w:val="00C65E26"/>
    <w:rsid w:val="00C67279"/>
    <w:rsid w:val="00C68B57"/>
    <w:rsid w:val="00C700D2"/>
    <w:rsid w:val="00C70FCA"/>
    <w:rsid w:val="00C71A72"/>
    <w:rsid w:val="00C72566"/>
    <w:rsid w:val="00C73E0F"/>
    <w:rsid w:val="00C741DA"/>
    <w:rsid w:val="00C7438F"/>
    <w:rsid w:val="00C765E6"/>
    <w:rsid w:val="00C76ADF"/>
    <w:rsid w:val="00C76BBC"/>
    <w:rsid w:val="00C77389"/>
    <w:rsid w:val="00C80AFE"/>
    <w:rsid w:val="00C83437"/>
    <w:rsid w:val="00C83946"/>
    <w:rsid w:val="00C85010"/>
    <w:rsid w:val="00C85355"/>
    <w:rsid w:val="00C87BB1"/>
    <w:rsid w:val="00C9056F"/>
    <w:rsid w:val="00C90B12"/>
    <w:rsid w:val="00C919BE"/>
    <w:rsid w:val="00C924CC"/>
    <w:rsid w:val="00C9376F"/>
    <w:rsid w:val="00C9388B"/>
    <w:rsid w:val="00C94C08"/>
    <w:rsid w:val="00C95A54"/>
    <w:rsid w:val="00CA037A"/>
    <w:rsid w:val="00CA3767"/>
    <w:rsid w:val="00CA3B7C"/>
    <w:rsid w:val="00CA4DC8"/>
    <w:rsid w:val="00CA5261"/>
    <w:rsid w:val="00CA6D1C"/>
    <w:rsid w:val="00CA748C"/>
    <w:rsid w:val="00CA7AE2"/>
    <w:rsid w:val="00CB0A67"/>
    <w:rsid w:val="00CB0CCC"/>
    <w:rsid w:val="00CB2163"/>
    <w:rsid w:val="00CB3271"/>
    <w:rsid w:val="00CB37FB"/>
    <w:rsid w:val="00CB4ED7"/>
    <w:rsid w:val="00CB6608"/>
    <w:rsid w:val="00CB71A2"/>
    <w:rsid w:val="00CC1DDD"/>
    <w:rsid w:val="00CC20A2"/>
    <w:rsid w:val="00CC38CF"/>
    <w:rsid w:val="00CC39CF"/>
    <w:rsid w:val="00CC5EE8"/>
    <w:rsid w:val="00CC5FD3"/>
    <w:rsid w:val="00CC619E"/>
    <w:rsid w:val="00CC642B"/>
    <w:rsid w:val="00CC79D1"/>
    <w:rsid w:val="00CD0AC2"/>
    <w:rsid w:val="00CD1811"/>
    <w:rsid w:val="00CD1C66"/>
    <w:rsid w:val="00CD205C"/>
    <w:rsid w:val="00CD70EE"/>
    <w:rsid w:val="00CD7419"/>
    <w:rsid w:val="00CD7881"/>
    <w:rsid w:val="00CD7B38"/>
    <w:rsid w:val="00CE1539"/>
    <w:rsid w:val="00CE2347"/>
    <w:rsid w:val="00CE2CDE"/>
    <w:rsid w:val="00CE35C0"/>
    <w:rsid w:val="00CE3608"/>
    <w:rsid w:val="00CE3AA3"/>
    <w:rsid w:val="00CE3CF5"/>
    <w:rsid w:val="00CE3E5A"/>
    <w:rsid w:val="00CE4EEF"/>
    <w:rsid w:val="00CE5DB4"/>
    <w:rsid w:val="00CE610E"/>
    <w:rsid w:val="00CE7216"/>
    <w:rsid w:val="00CE72F7"/>
    <w:rsid w:val="00CE7BE7"/>
    <w:rsid w:val="00CE7F1E"/>
    <w:rsid w:val="00CF03C9"/>
    <w:rsid w:val="00CF12D8"/>
    <w:rsid w:val="00CF1C76"/>
    <w:rsid w:val="00CF2296"/>
    <w:rsid w:val="00CF256D"/>
    <w:rsid w:val="00CF3BBF"/>
    <w:rsid w:val="00CF4C01"/>
    <w:rsid w:val="00CF5AA3"/>
    <w:rsid w:val="00CF695F"/>
    <w:rsid w:val="00CF6D3A"/>
    <w:rsid w:val="00CF74B1"/>
    <w:rsid w:val="00CF7D7E"/>
    <w:rsid w:val="00D007F4"/>
    <w:rsid w:val="00D0142D"/>
    <w:rsid w:val="00D03F3B"/>
    <w:rsid w:val="00D04036"/>
    <w:rsid w:val="00D05445"/>
    <w:rsid w:val="00D05577"/>
    <w:rsid w:val="00D06747"/>
    <w:rsid w:val="00D1119C"/>
    <w:rsid w:val="00D122BF"/>
    <w:rsid w:val="00D127F9"/>
    <w:rsid w:val="00D13B5E"/>
    <w:rsid w:val="00D1494D"/>
    <w:rsid w:val="00D15266"/>
    <w:rsid w:val="00D15946"/>
    <w:rsid w:val="00D16B82"/>
    <w:rsid w:val="00D216D7"/>
    <w:rsid w:val="00D223DB"/>
    <w:rsid w:val="00D2330F"/>
    <w:rsid w:val="00D25605"/>
    <w:rsid w:val="00D25F81"/>
    <w:rsid w:val="00D2675B"/>
    <w:rsid w:val="00D275B3"/>
    <w:rsid w:val="00D279AB"/>
    <w:rsid w:val="00D27DBA"/>
    <w:rsid w:val="00D2CB76"/>
    <w:rsid w:val="00D31A8F"/>
    <w:rsid w:val="00D3210C"/>
    <w:rsid w:val="00D32B91"/>
    <w:rsid w:val="00D333BA"/>
    <w:rsid w:val="00D33ABC"/>
    <w:rsid w:val="00D3575C"/>
    <w:rsid w:val="00D362E7"/>
    <w:rsid w:val="00D36303"/>
    <w:rsid w:val="00D36D72"/>
    <w:rsid w:val="00D36E8C"/>
    <w:rsid w:val="00D373BF"/>
    <w:rsid w:val="00D37C45"/>
    <w:rsid w:val="00D40670"/>
    <w:rsid w:val="00D41FA4"/>
    <w:rsid w:val="00D439EF"/>
    <w:rsid w:val="00D4527F"/>
    <w:rsid w:val="00D45544"/>
    <w:rsid w:val="00D46178"/>
    <w:rsid w:val="00D4622A"/>
    <w:rsid w:val="00D47AA2"/>
    <w:rsid w:val="00D5063D"/>
    <w:rsid w:val="00D5065B"/>
    <w:rsid w:val="00D526AA"/>
    <w:rsid w:val="00D52789"/>
    <w:rsid w:val="00D53162"/>
    <w:rsid w:val="00D536EA"/>
    <w:rsid w:val="00D539CB"/>
    <w:rsid w:val="00D542D0"/>
    <w:rsid w:val="00D547D0"/>
    <w:rsid w:val="00D5536E"/>
    <w:rsid w:val="00D56559"/>
    <w:rsid w:val="00D5696E"/>
    <w:rsid w:val="00D56F06"/>
    <w:rsid w:val="00D60150"/>
    <w:rsid w:val="00D60192"/>
    <w:rsid w:val="00D604D5"/>
    <w:rsid w:val="00D60EDB"/>
    <w:rsid w:val="00D61258"/>
    <w:rsid w:val="00D62230"/>
    <w:rsid w:val="00D62F16"/>
    <w:rsid w:val="00D63074"/>
    <w:rsid w:val="00D6400B"/>
    <w:rsid w:val="00D6466F"/>
    <w:rsid w:val="00D64839"/>
    <w:rsid w:val="00D64B7C"/>
    <w:rsid w:val="00D66422"/>
    <w:rsid w:val="00D66998"/>
    <w:rsid w:val="00D669D4"/>
    <w:rsid w:val="00D67347"/>
    <w:rsid w:val="00D67A91"/>
    <w:rsid w:val="00D70888"/>
    <w:rsid w:val="00D7281C"/>
    <w:rsid w:val="00D73245"/>
    <w:rsid w:val="00D73A09"/>
    <w:rsid w:val="00D73E02"/>
    <w:rsid w:val="00D74F42"/>
    <w:rsid w:val="00D7635C"/>
    <w:rsid w:val="00D766CD"/>
    <w:rsid w:val="00D76C74"/>
    <w:rsid w:val="00D77117"/>
    <w:rsid w:val="00D77D70"/>
    <w:rsid w:val="00D77F20"/>
    <w:rsid w:val="00D805FC"/>
    <w:rsid w:val="00D806AE"/>
    <w:rsid w:val="00D80719"/>
    <w:rsid w:val="00D80E30"/>
    <w:rsid w:val="00D814F7"/>
    <w:rsid w:val="00D817B4"/>
    <w:rsid w:val="00D84BFF"/>
    <w:rsid w:val="00D84DBD"/>
    <w:rsid w:val="00D854BC"/>
    <w:rsid w:val="00D9215B"/>
    <w:rsid w:val="00D936A4"/>
    <w:rsid w:val="00D94A9F"/>
    <w:rsid w:val="00D94DB2"/>
    <w:rsid w:val="00D94DDF"/>
    <w:rsid w:val="00D96216"/>
    <w:rsid w:val="00D96CA0"/>
    <w:rsid w:val="00D971DD"/>
    <w:rsid w:val="00D97BA2"/>
    <w:rsid w:val="00D97C0B"/>
    <w:rsid w:val="00D97E06"/>
    <w:rsid w:val="00DA0374"/>
    <w:rsid w:val="00DA0A4D"/>
    <w:rsid w:val="00DA1A32"/>
    <w:rsid w:val="00DA1A39"/>
    <w:rsid w:val="00DA2679"/>
    <w:rsid w:val="00DA2700"/>
    <w:rsid w:val="00DA2BAE"/>
    <w:rsid w:val="00DA336E"/>
    <w:rsid w:val="00DA398A"/>
    <w:rsid w:val="00DA3DB0"/>
    <w:rsid w:val="00DA40BF"/>
    <w:rsid w:val="00DA4392"/>
    <w:rsid w:val="00DA5365"/>
    <w:rsid w:val="00DA5641"/>
    <w:rsid w:val="00DA6058"/>
    <w:rsid w:val="00DA6CD1"/>
    <w:rsid w:val="00DA6E2D"/>
    <w:rsid w:val="00DA7BCD"/>
    <w:rsid w:val="00DB04A3"/>
    <w:rsid w:val="00DB253D"/>
    <w:rsid w:val="00DB2EB6"/>
    <w:rsid w:val="00DB3331"/>
    <w:rsid w:val="00DB4A78"/>
    <w:rsid w:val="00DB4C17"/>
    <w:rsid w:val="00DB4E70"/>
    <w:rsid w:val="00DB6266"/>
    <w:rsid w:val="00DB6EFE"/>
    <w:rsid w:val="00DB78C7"/>
    <w:rsid w:val="00DB7912"/>
    <w:rsid w:val="00DB7DE9"/>
    <w:rsid w:val="00DC2392"/>
    <w:rsid w:val="00DC3C27"/>
    <w:rsid w:val="00DC45AD"/>
    <w:rsid w:val="00DC4A4A"/>
    <w:rsid w:val="00DC543C"/>
    <w:rsid w:val="00DC57D5"/>
    <w:rsid w:val="00DC64D0"/>
    <w:rsid w:val="00DC6886"/>
    <w:rsid w:val="00DC7CE0"/>
    <w:rsid w:val="00DD0FFA"/>
    <w:rsid w:val="00DD1355"/>
    <w:rsid w:val="00DD21FA"/>
    <w:rsid w:val="00DD2BAA"/>
    <w:rsid w:val="00DD2D3A"/>
    <w:rsid w:val="00DD54D7"/>
    <w:rsid w:val="00DD6AD9"/>
    <w:rsid w:val="00DD7AB8"/>
    <w:rsid w:val="00DE0D17"/>
    <w:rsid w:val="00DE2340"/>
    <w:rsid w:val="00DE3B19"/>
    <w:rsid w:val="00DE425D"/>
    <w:rsid w:val="00DE46B9"/>
    <w:rsid w:val="00DE4D2D"/>
    <w:rsid w:val="00DE532E"/>
    <w:rsid w:val="00DF077E"/>
    <w:rsid w:val="00DF0B41"/>
    <w:rsid w:val="00DF0FE2"/>
    <w:rsid w:val="00DF107D"/>
    <w:rsid w:val="00DF2306"/>
    <w:rsid w:val="00DF27C2"/>
    <w:rsid w:val="00DF2DE9"/>
    <w:rsid w:val="00DF3087"/>
    <w:rsid w:val="00DF48FE"/>
    <w:rsid w:val="00DF4ECF"/>
    <w:rsid w:val="00DF5DFB"/>
    <w:rsid w:val="00DF6002"/>
    <w:rsid w:val="00DF6876"/>
    <w:rsid w:val="00DF7064"/>
    <w:rsid w:val="00E01DB5"/>
    <w:rsid w:val="00E02A55"/>
    <w:rsid w:val="00E0328E"/>
    <w:rsid w:val="00E032A9"/>
    <w:rsid w:val="00E035BF"/>
    <w:rsid w:val="00E043B5"/>
    <w:rsid w:val="00E0556E"/>
    <w:rsid w:val="00E07F46"/>
    <w:rsid w:val="00E1050C"/>
    <w:rsid w:val="00E10699"/>
    <w:rsid w:val="00E10BFD"/>
    <w:rsid w:val="00E118C9"/>
    <w:rsid w:val="00E11F2B"/>
    <w:rsid w:val="00E11F96"/>
    <w:rsid w:val="00E133DE"/>
    <w:rsid w:val="00E14CE1"/>
    <w:rsid w:val="00E15764"/>
    <w:rsid w:val="00E16D9E"/>
    <w:rsid w:val="00E176D4"/>
    <w:rsid w:val="00E201C5"/>
    <w:rsid w:val="00E22866"/>
    <w:rsid w:val="00E22C01"/>
    <w:rsid w:val="00E24801"/>
    <w:rsid w:val="00E248B2"/>
    <w:rsid w:val="00E24ED3"/>
    <w:rsid w:val="00E25E23"/>
    <w:rsid w:val="00E260AF"/>
    <w:rsid w:val="00E279EC"/>
    <w:rsid w:val="00E27BB5"/>
    <w:rsid w:val="00E309C4"/>
    <w:rsid w:val="00E32CED"/>
    <w:rsid w:val="00E32D17"/>
    <w:rsid w:val="00E345D9"/>
    <w:rsid w:val="00E34F94"/>
    <w:rsid w:val="00E35719"/>
    <w:rsid w:val="00E35797"/>
    <w:rsid w:val="00E36681"/>
    <w:rsid w:val="00E36B5E"/>
    <w:rsid w:val="00E3757D"/>
    <w:rsid w:val="00E4037A"/>
    <w:rsid w:val="00E405EB"/>
    <w:rsid w:val="00E413BC"/>
    <w:rsid w:val="00E415DC"/>
    <w:rsid w:val="00E419CC"/>
    <w:rsid w:val="00E431A5"/>
    <w:rsid w:val="00E43D65"/>
    <w:rsid w:val="00E443A3"/>
    <w:rsid w:val="00E444A0"/>
    <w:rsid w:val="00E459C8"/>
    <w:rsid w:val="00E468A7"/>
    <w:rsid w:val="00E47268"/>
    <w:rsid w:val="00E4787A"/>
    <w:rsid w:val="00E5016C"/>
    <w:rsid w:val="00E51C41"/>
    <w:rsid w:val="00E53893"/>
    <w:rsid w:val="00E53A23"/>
    <w:rsid w:val="00E54423"/>
    <w:rsid w:val="00E55BC8"/>
    <w:rsid w:val="00E57E13"/>
    <w:rsid w:val="00E60074"/>
    <w:rsid w:val="00E60506"/>
    <w:rsid w:val="00E60B2E"/>
    <w:rsid w:val="00E60FB6"/>
    <w:rsid w:val="00E6115B"/>
    <w:rsid w:val="00E61279"/>
    <w:rsid w:val="00E616A3"/>
    <w:rsid w:val="00E61F91"/>
    <w:rsid w:val="00E62E89"/>
    <w:rsid w:val="00E6310E"/>
    <w:rsid w:val="00E65926"/>
    <w:rsid w:val="00E66B05"/>
    <w:rsid w:val="00E66B93"/>
    <w:rsid w:val="00E67E7B"/>
    <w:rsid w:val="00E70900"/>
    <w:rsid w:val="00E7270D"/>
    <w:rsid w:val="00E73414"/>
    <w:rsid w:val="00E7348B"/>
    <w:rsid w:val="00E73CBF"/>
    <w:rsid w:val="00E744C9"/>
    <w:rsid w:val="00E74629"/>
    <w:rsid w:val="00E75EBC"/>
    <w:rsid w:val="00E77910"/>
    <w:rsid w:val="00E803D7"/>
    <w:rsid w:val="00E806FE"/>
    <w:rsid w:val="00E83FFE"/>
    <w:rsid w:val="00E84980"/>
    <w:rsid w:val="00E84BB8"/>
    <w:rsid w:val="00E84EB2"/>
    <w:rsid w:val="00E8538A"/>
    <w:rsid w:val="00E87576"/>
    <w:rsid w:val="00E878B3"/>
    <w:rsid w:val="00E90B78"/>
    <w:rsid w:val="00E92A3A"/>
    <w:rsid w:val="00E950B4"/>
    <w:rsid w:val="00E9713E"/>
    <w:rsid w:val="00EA03D3"/>
    <w:rsid w:val="00EA0DC1"/>
    <w:rsid w:val="00EA12EA"/>
    <w:rsid w:val="00EA3129"/>
    <w:rsid w:val="00EA416B"/>
    <w:rsid w:val="00EA49D1"/>
    <w:rsid w:val="00EA6BDB"/>
    <w:rsid w:val="00EB0307"/>
    <w:rsid w:val="00EB0533"/>
    <w:rsid w:val="00EB0C7D"/>
    <w:rsid w:val="00EB11E5"/>
    <w:rsid w:val="00EB17A0"/>
    <w:rsid w:val="00EB1953"/>
    <w:rsid w:val="00EB2C68"/>
    <w:rsid w:val="00EB4A1C"/>
    <w:rsid w:val="00EB77AE"/>
    <w:rsid w:val="00EB7802"/>
    <w:rsid w:val="00EC082A"/>
    <w:rsid w:val="00EC0A5D"/>
    <w:rsid w:val="00EC0EC2"/>
    <w:rsid w:val="00EC299B"/>
    <w:rsid w:val="00EC346E"/>
    <w:rsid w:val="00EC3752"/>
    <w:rsid w:val="00EC37EC"/>
    <w:rsid w:val="00EC4F58"/>
    <w:rsid w:val="00EC5944"/>
    <w:rsid w:val="00EC6CD5"/>
    <w:rsid w:val="00EC73FE"/>
    <w:rsid w:val="00ED0955"/>
    <w:rsid w:val="00ED0D02"/>
    <w:rsid w:val="00ED0E5F"/>
    <w:rsid w:val="00ED1288"/>
    <w:rsid w:val="00ED42DF"/>
    <w:rsid w:val="00ED4ED6"/>
    <w:rsid w:val="00ED6B1E"/>
    <w:rsid w:val="00ED7400"/>
    <w:rsid w:val="00ED7BE0"/>
    <w:rsid w:val="00EE078E"/>
    <w:rsid w:val="00EE15A9"/>
    <w:rsid w:val="00EE1A91"/>
    <w:rsid w:val="00EE1B77"/>
    <w:rsid w:val="00EE1F23"/>
    <w:rsid w:val="00EE22CA"/>
    <w:rsid w:val="00EE2616"/>
    <w:rsid w:val="00EE2AD4"/>
    <w:rsid w:val="00EE2AE3"/>
    <w:rsid w:val="00EE3EAC"/>
    <w:rsid w:val="00EE428E"/>
    <w:rsid w:val="00EE67B7"/>
    <w:rsid w:val="00EE7899"/>
    <w:rsid w:val="00EE7A49"/>
    <w:rsid w:val="00EF0168"/>
    <w:rsid w:val="00EF41D8"/>
    <w:rsid w:val="00EF5422"/>
    <w:rsid w:val="00EF6736"/>
    <w:rsid w:val="00F00425"/>
    <w:rsid w:val="00F039CC"/>
    <w:rsid w:val="00F04055"/>
    <w:rsid w:val="00F06BB4"/>
    <w:rsid w:val="00F06DEB"/>
    <w:rsid w:val="00F075DD"/>
    <w:rsid w:val="00F07F04"/>
    <w:rsid w:val="00F10114"/>
    <w:rsid w:val="00F12AB7"/>
    <w:rsid w:val="00F12B1F"/>
    <w:rsid w:val="00F13DA8"/>
    <w:rsid w:val="00F14C8C"/>
    <w:rsid w:val="00F15DD7"/>
    <w:rsid w:val="00F15ED0"/>
    <w:rsid w:val="00F1754D"/>
    <w:rsid w:val="00F2091E"/>
    <w:rsid w:val="00F20C77"/>
    <w:rsid w:val="00F2229C"/>
    <w:rsid w:val="00F229A6"/>
    <w:rsid w:val="00F23916"/>
    <w:rsid w:val="00F239FE"/>
    <w:rsid w:val="00F24053"/>
    <w:rsid w:val="00F2787F"/>
    <w:rsid w:val="00F306EA"/>
    <w:rsid w:val="00F307BA"/>
    <w:rsid w:val="00F3166F"/>
    <w:rsid w:val="00F321E5"/>
    <w:rsid w:val="00F32A96"/>
    <w:rsid w:val="00F331F5"/>
    <w:rsid w:val="00F3321D"/>
    <w:rsid w:val="00F3644E"/>
    <w:rsid w:val="00F37F3E"/>
    <w:rsid w:val="00F4223B"/>
    <w:rsid w:val="00F43AD4"/>
    <w:rsid w:val="00F43F45"/>
    <w:rsid w:val="00F44B1C"/>
    <w:rsid w:val="00F451C8"/>
    <w:rsid w:val="00F45D14"/>
    <w:rsid w:val="00F45D3F"/>
    <w:rsid w:val="00F4623B"/>
    <w:rsid w:val="00F47508"/>
    <w:rsid w:val="00F502CD"/>
    <w:rsid w:val="00F50B0B"/>
    <w:rsid w:val="00F50B41"/>
    <w:rsid w:val="00F51C30"/>
    <w:rsid w:val="00F51D6E"/>
    <w:rsid w:val="00F52269"/>
    <w:rsid w:val="00F52394"/>
    <w:rsid w:val="00F5256F"/>
    <w:rsid w:val="00F52BBC"/>
    <w:rsid w:val="00F53C84"/>
    <w:rsid w:val="00F53E09"/>
    <w:rsid w:val="00F53EC1"/>
    <w:rsid w:val="00F552B1"/>
    <w:rsid w:val="00F55883"/>
    <w:rsid w:val="00F559FE"/>
    <w:rsid w:val="00F576F7"/>
    <w:rsid w:val="00F57B0C"/>
    <w:rsid w:val="00F5FE79"/>
    <w:rsid w:val="00F611B2"/>
    <w:rsid w:val="00F62925"/>
    <w:rsid w:val="00F631A6"/>
    <w:rsid w:val="00F64166"/>
    <w:rsid w:val="00F64566"/>
    <w:rsid w:val="00F64EEC"/>
    <w:rsid w:val="00F64F63"/>
    <w:rsid w:val="00F65166"/>
    <w:rsid w:val="00F65954"/>
    <w:rsid w:val="00F671EF"/>
    <w:rsid w:val="00F67835"/>
    <w:rsid w:val="00F67BDB"/>
    <w:rsid w:val="00F70478"/>
    <w:rsid w:val="00F70EA0"/>
    <w:rsid w:val="00F728EF"/>
    <w:rsid w:val="00F758AE"/>
    <w:rsid w:val="00F75B8A"/>
    <w:rsid w:val="00F75E5F"/>
    <w:rsid w:val="00F77051"/>
    <w:rsid w:val="00F77D87"/>
    <w:rsid w:val="00F81492"/>
    <w:rsid w:val="00F81AAF"/>
    <w:rsid w:val="00F81E44"/>
    <w:rsid w:val="00F82999"/>
    <w:rsid w:val="00F82F8F"/>
    <w:rsid w:val="00F848E7"/>
    <w:rsid w:val="00F850DF"/>
    <w:rsid w:val="00F85C99"/>
    <w:rsid w:val="00F87040"/>
    <w:rsid w:val="00F87419"/>
    <w:rsid w:val="00F930A8"/>
    <w:rsid w:val="00F93515"/>
    <w:rsid w:val="00F935B1"/>
    <w:rsid w:val="00F9475F"/>
    <w:rsid w:val="00F94932"/>
    <w:rsid w:val="00F94E8C"/>
    <w:rsid w:val="00F95222"/>
    <w:rsid w:val="00F959F1"/>
    <w:rsid w:val="00F95FC7"/>
    <w:rsid w:val="00F9612E"/>
    <w:rsid w:val="00F96E79"/>
    <w:rsid w:val="00FA0F44"/>
    <w:rsid w:val="00FA0FA8"/>
    <w:rsid w:val="00FA183A"/>
    <w:rsid w:val="00FA190A"/>
    <w:rsid w:val="00FA4776"/>
    <w:rsid w:val="00FA5EEA"/>
    <w:rsid w:val="00FA6BA5"/>
    <w:rsid w:val="00FB0DB7"/>
    <w:rsid w:val="00FB0DEF"/>
    <w:rsid w:val="00FB1E96"/>
    <w:rsid w:val="00FB2062"/>
    <w:rsid w:val="00FB2FA2"/>
    <w:rsid w:val="00FB368D"/>
    <w:rsid w:val="00FB428D"/>
    <w:rsid w:val="00FB6CE0"/>
    <w:rsid w:val="00FB7BF9"/>
    <w:rsid w:val="00FB7F51"/>
    <w:rsid w:val="00FC0045"/>
    <w:rsid w:val="00FC13BB"/>
    <w:rsid w:val="00FC1657"/>
    <w:rsid w:val="00FC21BC"/>
    <w:rsid w:val="00FC27D0"/>
    <w:rsid w:val="00FC29A9"/>
    <w:rsid w:val="00FC3CAF"/>
    <w:rsid w:val="00FC501B"/>
    <w:rsid w:val="00FC58DB"/>
    <w:rsid w:val="00FC68A7"/>
    <w:rsid w:val="00FC6B79"/>
    <w:rsid w:val="00FC6EE1"/>
    <w:rsid w:val="00FD1227"/>
    <w:rsid w:val="00FD1820"/>
    <w:rsid w:val="00FD222B"/>
    <w:rsid w:val="00FD2A38"/>
    <w:rsid w:val="00FD2D98"/>
    <w:rsid w:val="00FD3F71"/>
    <w:rsid w:val="00FD43FA"/>
    <w:rsid w:val="00FD4A26"/>
    <w:rsid w:val="00FD53A5"/>
    <w:rsid w:val="00FD57AE"/>
    <w:rsid w:val="00FD7725"/>
    <w:rsid w:val="00FE1657"/>
    <w:rsid w:val="00FE1F7E"/>
    <w:rsid w:val="00FE3541"/>
    <w:rsid w:val="00FE40EC"/>
    <w:rsid w:val="00FE76CA"/>
    <w:rsid w:val="00FE7A16"/>
    <w:rsid w:val="00FF036F"/>
    <w:rsid w:val="00FF0835"/>
    <w:rsid w:val="00FF106B"/>
    <w:rsid w:val="00FF2204"/>
    <w:rsid w:val="00FF2641"/>
    <w:rsid w:val="00FF291D"/>
    <w:rsid w:val="00FF3304"/>
    <w:rsid w:val="00FF3DAF"/>
    <w:rsid w:val="00FF4A7D"/>
    <w:rsid w:val="00FF5148"/>
    <w:rsid w:val="00FF6D65"/>
    <w:rsid w:val="00FF6F59"/>
    <w:rsid w:val="00FF7B4B"/>
    <w:rsid w:val="010D4743"/>
    <w:rsid w:val="0117C3A0"/>
    <w:rsid w:val="0126C96A"/>
    <w:rsid w:val="012CEA66"/>
    <w:rsid w:val="013684F6"/>
    <w:rsid w:val="01745730"/>
    <w:rsid w:val="019168DA"/>
    <w:rsid w:val="01B43BEC"/>
    <w:rsid w:val="01D171F1"/>
    <w:rsid w:val="01E2DFC9"/>
    <w:rsid w:val="01F1C526"/>
    <w:rsid w:val="01F3EFC0"/>
    <w:rsid w:val="01FB7578"/>
    <w:rsid w:val="02009123"/>
    <w:rsid w:val="020D3A80"/>
    <w:rsid w:val="020E20C5"/>
    <w:rsid w:val="022AA0AA"/>
    <w:rsid w:val="0240EF71"/>
    <w:rsid w:val="024F62CC"/>
    <w:rsid w:val="02725365"/>
    <w:rsid w:val="02913501"/>
    <w:rsid w:val="029E8C22"/>
    <w:rsid w:val="0303FB56"/>
    <w:rsid w:val="030490AA"/>
    <w:rsid w:val="030B6AA8"/>
    <w:rsid w:val="030E91C9"/>
    <w:rsid w:val="032B839C"/>
    <w:rsid w:val="0364D37C"/>
    <w:rsid w:val="03974ECD"/>
    <w:rsid w:val="03B046BC"/>
    <w:rsid w:val="03BF98D1"/>
    <w:rsid w:val="03C6F585"/>
    <w:rsid w:val="04031E5A"/>
    <w:rsid w:val="0417C24A"/>
    <w:rsid w:val="0476E388"/>
    <w:rsid w:val="04893A2C"/>
    <w:rsid w:val="048F4F26"/>
    <w:rsid w:val="0495D4A7"/>
    <w:rsid w:val="049A308A"/>
    <w:rsid w:val="04CC952F"/>
    <w:rsid w:val="04F095F7"/>
    <w:rsid w:val="0501BDF4"/>
    <w:rsid w:val="052A336C"/>
    <w:rsid w:val="05579021"/>
    <w:rsid w:val="055AD95B"/>
    <w:rsid w:val="0562613F"/>
    <w:rsid w:val="059E7EBC"/>
    <w:rsid w:val="05BBB207"/>
    <w:rsid w:val="05D61AB6"/>
    <w:rsid w:val="05DE997A"/>
    <w:rsid w:val="05DFB0D0"/>
    <w:rsid w:val="05E12034"/>
    <w:rsid w:val="05F76035"/>
    <w:rsid w:val="0614B126"/>
    <w:rsid w:val="062CDAB9"/>
    <w:rsid w:val="0631FD06"/>
    <w:rsid w:val="06381ADB"/>
    <w:rsid w:val="064D7AC0"/>
    <w:rsid w:val="065A9B21"/>
    <w:rsid w:val="067620E2"/>
    <w:rsid w:val="068B9CC5"/>
    <w:rsid w:val="06CEB482"/>
    <w:rsid w:val="06E45DA3"/>
    <w:rsid w:val="06EA5B01"/>
    <w:rsid w:val="06F82A8F"/>
    <w:rsid w:val="07056B16"/>
    <w:rsid w:val="073B13CB"/>
    <w:rsid w:val="078E19A3"/>
    <w:rsid w:val="079A2E3B"/>
    <w:rsid w:val="07D2F57F"/>
    <w:rsid w:val="07E6F713"/>
    <w:rsid w:val="07E82603"/>
    <w:rsid w:val="07EBB856"/>
    <w:rsid w:val="07F12172"/>
    <w:rsid w:val="0801EDB6"/>
    <w:rsid w:val="084AA26C"/>
    <w:rsid w:val="085928ED"/>
    <w:rsid w:val="0873E297"/>
    <w:rsid w:val="0882A373"/>
    <w:rsid w:val="089EBE4E"/>
    <w:rsid w:val="08B50D38"/>
    <w:rsid w:val="08B5E361"/>
    <w:rsid w:val="08C7EAF9"/>
    <w:rsid w:val="08E351B0"/>
    <w:rsid w:val="08EBE66D"/>
    <w:rsid w:val="09188DB8"/>
    <w:rsid w:val="092B2336"/>
    <w:rsid w:val="093496A5"/>
    <w:rsid w:val="094F385E"/>
    <w:rsid w:val="096A8606"/>
    <w:rsid w:val="0978E6CC"/>
    <w:rsid w:val="09843956"/>
    <w:rsid w:val="09A5B3BE"/>
    <w:rsid w:val="09AAA58A"/>
    <w:rsid w:val="09CCA9C5"/>
    <w:rsid w:val="09F14CB6"/>
    <w:rsid w:val="0A0017BB"/>
    <w:rsid w:val="0A0AEEA7"/>
    <w:rsid w:val="0AAD0CBA"/>
    <w:rsid w:val="0B181A94"/>
    <w:rsid w:val="0B234618"/>
    <w:rsid w:val="0B53B609"/>
    <w:rsid w:val="0B697B23"/>
    <w:rsid w:val="0B96C620"/>
    <w:rsid w:val="0BA2E7BD"/>
    <w:rsid w:val="0BA78F84"/>
    <w:rsid w:val="0BC1BFBB"/>
    <w:rsid w:val="0C23F26B"/>
    <w:rsid w:val="0C28D57A"/>
    <w:rsid w:val="0C3E1C8E"/>
    <w:rsid w:val="0C50C4A3"/>
    <w:rsid w:val="0C61E995"/>
    <w:rsid w:val="0C797DA4"/>
    <w:rsid w:val="0C8A4386"/>
    <w:rsid w:val="0CE54206"/>
    <w:rsid w:val="0D230C9C"/>
    <w:rsid w:val="0D37648F"/>
    <w:rsid w:val="0D5529A6"/>
    <w:rsid w:val="0D832EBE"/>
    <w:rsid w:val="0D96391A"/>
    <w:rsid w:val="0D9FCD7B"/>
    <w:rsid w:val="0DC75917"/>
    <w:rsid w:val="0DEF08C0"/>
    <w:rsid w:val="0DF2099A"/>
    <w:rsid w:val="0E13AD97"/>
    <w:rsid w:val="0E186610"/>
    <w:rsid w:val="0E21505D"/>
    <w:rsid w:val="0E26A8C1"/>
    <w:rsid w:val="0E341A5A"/>
    <w:rsid w:val="0E5470E0"/>
    <w:rsid w:val="0E64E720"/>
    <w:rsid w:val="0E89625B"/>
    <w:rsid w:val="0EB6FCC9"/>
    <w:rsid w:val="0EC66567"/>
    <w:rsid w:val="0ED05EBA"/>
    <w:rsid w:val="0EF9BB57"/>
    <w:rsid w:val="0F085D2B"/>
    <w:rsid w:val="0F1C00EE"/>
    <w:rsid w:val="0F237E3A"/>
    <w:rsid w:val="0F38F248"/>
    <w:rsid w:val="0F423E37"/>
    <w:rsid w:val="0F4CB27E"/>
    <w:rsid w:val="0F6CE7D4"/>
    <w:rsid w:val="0F6F7DFA"/>
    <w:rsid w:val="0F941457"/>
    <w:rsid w:val="0FB1B59A"/>
    <w:rsid w:val="0FB6AEAD"/>
    <w:rsid w:val="0FC4D607"/>
    <w:rsid w:val="0FCD91C7"/>
    <w:rsid w:val="0FD17EEC"/>
    <w:rsid w:val="0FE7BA57"/>
    <w:rsid w:val="0FEE1BAB"/>
    <w:rsid w:val="1031DEAA"/>
    <w:rsid w:val="1041E1CA"/>
    <w:rsid w:val="1059E315"/>
    <w:rsid w:val="10634340"/>
    <w:rsid w:val="10692DD6"/>
    <w:rsid w:val="107D2F0F"/>
    <w:rsid w:val="10917B2F"/>
    <w:rsid w:val="109DDE55"/>
    <w:rsid w:val="10A92EA1"/>
    <w:rsid w:val="10D9D7E9"/>
    <w:rsid w:val="10E3D0F3"/>
    <w:rsid w:val="10E57578"/>
    <w:rsid w:val="10F5CD3A"/>
    <w:rsid w:val="110CF329"/>
    <w:rsid w:val="1122D554"/>
    <w:rsid w:val="1126EA39"/>
    <w:rsid w:val="11372DB4"/>
    <w:rsid w:val="115F45A2"/>
    <w:rsid w:val="1186DC51"/>
    <w:rsid w:val="11A24437"/>
    <w:rsid w:val="11AEBAF6"/>
    <w:rsid w:val="11B6242E"/>
    <w:rsid w:val="11D7BBAA"/>
    <w:rsid w:val="1210A678"/>
    <w:rsid w:val="1224DD72"/>
    <w:rsid w:val="122E7A80"/>
    <w:rsid w:val="1234DDBA"/>
    <w:rsid w:val="125053AA"/>
    <w:rsid w:val="12DAC470"/>
    <w:rsid w:val="12E05CAD"/>
    <w:rsid w:val="12E908E9"/>
    <w:rsid w:val="12FF632C"/>
    <w:rsid w:val="1312DDEE"/>
    <w:rsid w:val="13175476"/>
    <w:rsid w:val="13236ECF"/>
    <w:rsid w:val="1332F25F"/>
    <w:rsid w:val="1345E578"/>
    <w:rsid w:val="136A3F0A"/>
    <w:rsid w:val="136F634B"/>
    <w:rsid w:val="139E43DC"/>
    <w:rsid w:val="13CB353B"/>
    <w:rsid w:val="13ED8AD8"/>
    <w:rsid w:val="1400A9F3"/>
    <w:rsid w:val="1406D2B7"/>
    <w:rsid w:val="14399161"/>
    <w:rsid w:val="149A9074"/>
    <w:rsid w:val="1513947F"/>
    <w:rsid w:val="15327525"/>
    <w:rsid w:val="154845AD"/>
    <w:rsid w:val="1557910B"/>
    <w:rsid w:val="155A0B78"/>
    <w:rsid w:val="15658388"/>
    <w:rsid w:val="156DAAAD"/>
    <w:rsid w:val="156F26B3"/>
    <w:rsid w:val="15887E2C"/>
    <w:rsid w:val="15970022"/>
    <w:rsid w:val="15BD538F"/>
    <w:rsid w:val="15C6405F"/>
    <w:rsid w:val="15D28374"/>
    <w:rsid w:val="15E60521"/>
    <w:rsid w:val="15F272A1"/>
    <w:rsid w:val="15F32E08"/>
    <w:rsid w:val="1606196E"/>
    <w:rsid w:val="1607391F"/>
    <w:rsid w:val="160AD676"/>
    <w:rsid w:val="1610F6D8"/>
    <w:rsid w:val="161E6660"/>
    <w:rsid w:val="1624E069"/>
    <w:rsid w:val="1647F4B5"/>
    <w:rsid w:val="169794FB"/>
    <w:rsid w:val="16A5DCC4"/>
    <w:rsid w:val="16C2676E"/>
    <w:rsid w:val="16E353AD"/>
    <w:rsid w:val="170131D8"/>
    <w:rsid w:val="1722580E"/>
    <w:rsid w:val="17424F0B"/>
    <w:rsid w:val="17519071"/>
    <w:rsid w:val="17594C2E"/>
    <w:rsid w:val="176054EA"/>
    <w:rsid w:val="1764D04C"/>
    <w:rsid w:val="178FDD66"/>
    <w:rsid w:val="1795DD78"/>
    <w:rsid w:val="17C9215C"/>
    <w:rsid w:val="17D64DF2"/>
    <w:rsid w:val="17FD7774"/>
    <w:rsid w:val="17FFB28D"/>
    <w:rsid w:val="180C4397"/>
    <w:rsid w:val="18121EF2"/>
    <w:rsid w:val="1823DA94"/>
    <w:rsid w:val="1827F4AD"/>
    <w:rsid w:val="1836C8A4"/>
    <w:rsid w:val="184633D6"/>
    <w:rsid w:val="184B034F"/>
    <w:rsid w:val="1868E0D9"/>
    <w:rsid w:val="187F17FA"/>
    <w:rsid w:val="18A5DDC3"/>
    <w:rsid w:val="18AB3B44"/>
    <w:rsid w:val="18D439A8"/>
    <w:rsid w:val="18F4F451"/>
    <w:rsid w:val="1905E8C7"/>
    <w:rsid w:val="1915E358"/>
    <w:rsid w:val="191668F9"/>
    <w:rsid w:val="194E5CC6"/>
    <w:rsid w:val="1954E4A9"/>
    <w:rsid w:val="196332B2"/>
    <w:rsid w:val="19BDD2F3"/>
    <w:rsid w:val="19DC8B7A"/>
    <w:rsid w:val="19E705A2"/>
    <w:rsid w:val="19EA6080"/>
    <w:rsid w:val="19FBDA7F"/>
    <w:rsid w:val="19FF1806"/>
    <w:rsid w:val="1A147B6E"/>
    <w:rsid w:val="1A1C8FB1"/>
    <w:rsid w:val="1A213C93"/>
    <w:rsid w:val="1A53387B"/>
    <w:rsid w:val="1A660705"/>
    <w:rsid w:val="1A74B4C4"/>
    <w:rsid w:val="1A76143B"/>
    <w:rsid w:val="1A90C4B2"/>
    <w:rsid w:val="1A9A654E"/>
    <w:rsid w:val="1AA2CA02"/>
    <w:rsid w:val="1AC65303"/>
    <w:rsid w:val="1AD99AF4"/>
    <w:rsid w:val="1AFA0784"/>
    <w:rsid w:val="1B2991BB"/>
    <w:rsid w:val="1B5E0EE7"/>
    <w:rsid w:val="1B6E55D9"/>
    <w:rsid w:val="1B82D603"/>
    <w:rsid w:val="1BA32847"/>
    <w:rsid w:val="1BCDC65A"/>
    <w:rsid w:val="1BD7A637"/>
    <w:rsid w:val="1BE804FF"/>
    <w:rsid w:val="1BF7FA21"/>
    <w:rsid w:val="1BF96198"/>
    <w:rsid w:val="1C47FFE3"/>
    <w:rsid w:val="1C4B2FEA"/>
    <w:rsid w:val="1C710950"/>
    <w:rsid w:val="1C753814"/>
    <w:rsid w:val="1C75F1B5"/>
    <w:rsid w:val="1C89040C"/>
    <w:rsid w:val="1C9A1F96"/>
    <w:rsid w:val="1CADD8E9"/>
    <w:rsid w:val="1CBE0C0E"/>
    <w:rsid w:val="1CC8991C"/>
    <w:rsid w:val="1CDB787B"/>
    <w:rsid w:val="1CE4D7A1"/>
    <w:rsid w:val="1CF7BC73"/>
    <w:rsid w:val="1CFA596C"/>
    <w:rsid w:val="1CFB65D0"/>
    <w:rsid w:val="1D112A33"/>
    <w:rsid w:val="1D38ABB2"/>
    <w:rsid w:val="1D3A5F6E"/>
    <w:rsid w:val="1D3BB070"/>
    <w:rsid w:val="1D4300B5"/>
    <w:rsid w:val="1D46784A"/>
    <w:rsid w:val="1D4D38CC"/>
    <w:rsid w:val="1D61295E"/>
    <w:rsid w:val="1D62529C"/>
    <w:rsid w:val="1D675A87"/>
    <w:rsid w:val="1DCFAB9F"/>
    <w:rsid w:val="1DE92A7B"/>
    <w:rsid w:val="1DEAFE19"/>
    <w:rsid w:val="1DFE6161"/>
    <w:rsid w:val="1E0806FA"/>
    <w:rsid w:val="1E346F43"/>
    <w:rsid w:val="1E786068"/>
    <w:rsid w:val="1E841204"/>
    <w:rsid w:val="1E9DDF81"/>
    <w:rsid w:val="1EA5D5BF"/>
    <w:rsid w:val="1EC4ADA3"/>
    <w:rsid w:val="1EC6D781"/>
    <w:rsid w:val="1ED07D4A"/>
    <w:rsid w:val="1ED582CA"/>
    <w:rsid w:val="1EF9D5B7"/>
    <w:rsid w:val="1F1054A6"/>
    <w:rsid w:val="1F1BB341"/>
    <w:rsid w:val="1F20EFDE"/>
    <w:rsid w:val="1F4C8993"/>
    <w:rsid w:val="1F6A71B9"/>
    <w:rsid w:val="1F981CC2"/>
    <w:rsid w:val="1FC664FB"/>
    <w:rsid w:val="1FE1494D"/>
    <w:rsid w:val="1FE28FE6"/>
    <w:rsid w:val="202004CD"/>
    <w:rsid w:val="20248447"/>
    <w:rsid w:val="20381596"/>
    <w:rsid w:val="20404AEB"/>
    <w:rsid w:val="20476CCD"/>
    <w:rsid w:val="20489E0E"/>
    <w:rsid w:val="20629FDD"/>
    <w:rsid w:val="206386E9"/>
    <w:rsid w:val="207E190C"/>
    <w:rsid w:val="20A497DD"/>
    <w:rsid w:val="20E8ED27"/>
    <w:rsid w:val="20F8E52D"/>
    <w:rsid w:val="21000636"/>
    <w:rsid w:val="2100102E"/>
    <w:rsid w:val="217B75B3"/>
    <w:rsid w:val="21AC6DE5"/>
    <w:rsid w:val="21EEAAF6"/>
    <w:rsid w:val="21F461DA"/>
    <w:rsid w:val="21FBF253"/>
    <w:rsid w:val="22197763"/>
    <w:rsid w:val="221AE97F"/>
    <w:rsid w:val="222292F9"/>
    <w:rsid w:val="223958C9"/>
    <w:rsid w:val="223CB0C4"/>
    <w:rsid w:val="223E0993"/>
    <w:rsid w:val="224F0E89"/>
    <w:rsid w:val="2255EA26"/>
    <w:rsid w:val="22A81BAA"/>
    <w:rsid w:val="22B4E387"/>
    <w:rsid w:val="22DC8819"/>
    <w:rsid w:val="22F45559"/>
    <w:rsid w:val="23185709"/>
    <w:rsid w:val="232967AE"/>
    <w:rsid w:val="23680D08"/>
    <w:rsid w:val="236B0200"/>
    <w:rsid w:val="239209D5"/>
    <w:rsid w:val="23B9974C"/>
    <w:rsid w:val="23C7BF8B"/>
    <w:rsid w:val="23C93989"/>
    <w:rsid w:val="2423E7E8"/>
    <w:rsid w:val="242ED5B2"/>
    <w:rsid w:val="2436DEE3"/>
    <w:rsid w:val="2439D161"/>
    <w:rsid w:val="2475FAB8"/>
    <w:rsid w:val="24C09D3F"/>
    <w:rsid w:val="24E6B0B3"/>
    <w:rsid w:val="24EDDBF6"/>
    <w:rsid w:val="24F58AFB"/>
    <w:rsid w:val="250697D7"/>
    <w:rsid w:val="250EDF42"/>
    <w:rsid w:val="2541FA96"/>
    <w:rsid w:val="2565395B"/>
    <w:rsid w:val="25691A85"/>
    <w:rsid w:val="256D8048"/>
    <w:rsid w:val="2573BAC8"/>
    <w:rsid w:val="258AF19B"/>
    <w:rsid w:val="2592BDB6"/>
    <w:rsid w:val="25C09498"/>
    <w:rsid w:val="25C0BA1F"/>
    <w:rsid w:val="25D8C52D"/>
    <w:rsid w:val="25F2255E"/>
    <w:rsid w:val="262FD759"/>
    <w:rsid w:val="2638DBDE"/>
    <w:rsid w:val="2650269F"/>
    <w:rsid w:val="26571B10"/>
    <w:rsid w:val="265A7E03"/>
    <w:rsid w:val="265B10D1"/>
    <w:rsid w:val="26636E4A"/>
    <w:rsid w:val="26B9A0EF"/>
    <w:rsid w:val="26C673DA"/>
    <w:rsid w:val="26CF87B3"/>
    <w:rsid w:val="26D09208"/>
    <w:rsid w:val="26E04306"/>
    <w:rsid w:val="26E1B0DB"/>
    <w:rsid w:val="2719C232"/>
    <w:rsid w:val="273DC231"/>
    <w:rsid w:val="274203BA"/>
    <w:rsid w:val="27696833"/>
    <w:rsid w:val="27CB6DFD"/>
    <w:rsid w:val="27D408E0"/>
    <w:rsid w:val="27DBEC22"/>
    <w:rsid w:val="27EA3B00"/>
    <w:rsid w:val="2810DD8C"/>
    <w:rsid w:val="281DF692"/>
    <w:rsid w:val="2837F129"/>
    <w:rsid w:val="28433086"/>
    <w:rsid w:val="2867B96A"/>
    <w:rsid w:val="286A0FDF"/>
    <w:rsid w:val="286D5548"/>
    <w:rsid w:val="28BA6F56"/>
    <w:rsid w:val="28FDB143"/>
    <w:rsid w:val="2901F238"/>
    <w:rsid w:val="29134149"/>
    <w:rsid w:val="291EE5D1"/>
    <w:rsid w:val="294823B8"/>
    <w:rsid w:val="296D895A"/>
    <w:rsid w:val="2989D29D"/>
    <w:rsid w:val="298A9589"/>
    <w:rsid w:val="299CD6C3"/>
    <w:rsid w:val="29C0D848"/>
    <w:rsid w:val="29CAF280"/>
    <w:rsid w:val="29CEAA14"/>
    <w:rsid w:val="29FEF123"/>
    <w:rsid w:val="2A08DD38"/>
    <w:rsid w:val="2A0D061B"/>
    <w:rsid w:val="2A2034D7"/>
    <w:rsid w:val="2A498D88"/>
    <w:rsid w:val="2A5C7112"/>
    <w:rsid w:val="2A840A6B"/>
    <w:rsid w:val="2AC4D76F"/>
    <w:rsid w:val="2ACDCA20"/>
    <w:rsid w:val="2ACEAB25"/>
    <w:rsid w:val="2AD7FBCB"/>
    <w:rsid w:val="2AEFD7C0"/>
    <w:rsid w:val="2AF5124A"/>
    <w:rsid w:val="2AF543CC"/>
    <w:rsid w:val="2AFD2D70"/>
    <w:rsid w:val="2B21FA9C"/>
    <w:rsid w:val="2B3E5930"/>
    <w:rsid w:val="2B72B5D9"/>
    <w:rsid w:val="2B88F976"/>
    <w:rsid w:val="2BC1CBC5"/>
    <w:rsid w:val="2C1F1E6D"/>
    <w:rsid w:val="2C2CF103"/>
    <w:rsid w:val="2C2FF73B"/>
    <w:rsid w:val="2C5053CF"/>
    <w:rsid w:val="2C60A1A3"/>
    <w:rsid w:val="2C80C099"/>
    <w:rsid w:val="2C8696F1"/>
    <w:rsid w:val="2CB2CC74"/>
    <w:rsid w:val="2CB7E055"/>
    <w:rsid w:val="2CDB25ED"/>
    <w:rsid w:val="2CED78F8"/>
    <w:rsid w:val="2D202673"/>
    <w:rsid w:val="2D4409C1"/>
    <w:rsid w:val="2D45EDAE"/>
    <w:rsid w:val="2D5189D7"/>
    <w:rsid w:val="2D73CE1F"/>
    <w:rsid w:val="2D7D7EBD"/>
    <w:rsid w:val="2D94A9FE"/>
    <w:rsid w:val="2DBAFAB5"/>
    <w:rsid w:val="2DCD9F64"/>
    <w:rsid w:val="2DDE6230"/>
    <w:rsid w:val="2DF71507"/>
    <w:rsid w:val="2DF9482F"/>
    <w:rsid w:val="2E21C3F3"/>
    <w:rsid w:val="2E4BE173"/>
    <w:rsid w:val="2E515F19"/>
    <w:rsid w:val="2E531928"/>
    <w:rsid w:val="2E6CED77"/>
    <w:rsid w:val="2E6F8FF1"/>
    <w:rsid w:val="2E74A731"/>
    <w:rsid w:val="2E8E8432"/>
    <w:rsid w:val="2EB57E32"/>
    <w:rsid w:val="2EE4C926"/>
    <w:rsid w:val="2EE58C12"/>
    <w:rsid w:val="2EEBDDBE"/>
    <w:rsid w:val="2EEF1325"/>
    <w:rsid w:val="2F14FA80"/>
    <w:rsid w:val="2F2E9440"/>
    <w:rsid w:val="2F389B23"/>
    <w:rsid w:val="2F597C74"/>
    <w:rsid w:val="2F70E54E"/>
    <w:rsid w:val="2FD2BDBF"/>
    <w:rsid w:val="2FD9956A"/>
    <w:rsid w:val="30219CFF"/>
    <w:rsid w:val="304B15DF"/>
    <w:rsid w:val="30745ACE"/>
    <w:rsid w:val="30765203"/>
    <w:rsid w:val="307C148B"/>
    <w:rsid w:val="307DD09E"/>
    <w:rsid w:val="3085DBA0"/>
    <w:rsid w:val="30893A2B"/>
    <w:rsid w:val="30A92EF6"/>
    <w:rsid w:val="30B38174"/>
    <w:rsid w:val="30CB4B16"/>
    <w:rsid w:val="30D13208"/>
    <w:rsid w:val="30D1F7B8"/>
    <w:rsid w:val="30D4168E"/>
    <w:rsid w:val="30DA3A38"/>
    <w:rsid w:val="311FB5B5"/>
    <w:rsid w:val="314AB091"/>
    <w:rsid w:val="315EFFD2"/>
    <w:rsid w:val="31647F85"/>
    <w:rsid w:val="3184E328"/>
    <w:rsid w:val="3190E039"/>
    <w:rsid w:val="31EF8EA5"/>
    <w:rsid w:val="31F39167"/>
    <w:rsid w:val="3224C829"/>
    <w:rsid w:val="323CD45A"/>
    <w:rsid w:val="323E2120"/>
    <w:rsid w:val="3266EE66"/>
    <w:rsid w:val="328588F1"/>
    <w:rsid w:val="328B2C29"/>
    <w:rsid w:val="32928DD6"/>
    <w:rsid w:val="32956E98"/>
    <w:rsid w:val="33004FE6"/>
    <w:rsid w:val="330FE5A4"/>
    <w:rsid w:val="3321BCC2"/>
    <w:rsid w:val="33233A4A"/>
    <w:rsid w:val="33425854"/>
    <w:rsid w:val="3360BF64"/>
    <w:rsid w:val="337B494B"/>
    <w:rsid w:val="3397A470"/>
    <w:rsid w:val="339D462C"/>
    <w:rsid w:val="33A0D9EC"/>
    <w:rsid w:val="33A42AF6"/>
    <w:rsid w:val="33E07FC6"/>
    <w:rsid w:val="33E37599"/>
    <w:rsid w:val="33FB8C7F"/>
    <w:rsid w:val="34279047"/>
    <w:rsid w:val="342D6367"/>
    <w:rsid w:val="343F746E"/>
    <w:rsid w:val="34445671"/>
    <w:rsid w:val="34AB0D31"/>
    <w:rsid w:val="34CD155F"/>
    <w:rsid w:val="34CD78CD"/>
    <w:rsid w:val="34D2260B"/>
    <w:rsid w:val="34E466A9"/>
    <w:rsid w:val="3507FAEC"/>
    <w:rsid w:val="350FF2F9"/>
    <w:rsid w:val="3538FD26"/>
    <w:rsid w:val="355149BB"/>
    <w:rsid w:val="358219B5"/>
    <w:rsid w:val="358EFD83"/>
    <w:rsid w:val="35B8DBC5"/>
    <w:rsid w:val="35BD2285"/>
    <w:rsid w:val="35C60C9A"/>
    <w:rsid w:val="35CBCD10"/>
    <w:rsid w:val="360F47C4"/>
    <w:rsid w:val="3613ADA3"/>
    <w:rsid w:val="361A9D4A"/>
    <w:rsid w:val="361BB501"/>
    <w:rsid w:val="3673064F"/>
    <w:rsid w:val="369DF6CD"/>
    <w:rsid w:val="36AF31D4"/>
    <w:rsid w:val="36D06739"/>
    <w:rsid w:val="36D66EE3"/>
    <w:rsid w:val="36EAF908"/>
    <w:rsid w:val="36FA480E"/>
    <w:rsid w:val="371AB1B4"/>
    <w:rsid w:val="3727E6E0"/>
    <w:rsid w:val="373293ED"/>
    <w:rsid w:val="373327D6"/>
    <w:rsid w:val="373509BA"/>
    <w:rsid w:val="3736BD2C"/>
    <w:rsid w:val="373A85CE"/>
    <w:rsid w:val="37428FCA"/>
    <w:rsid w:val="3743F1BB"/>
    <w:rsid w:val="3758B39D"/>
    <w:rsid w:val="37890151"/>
    <w:rsid w:val="37A1F43F"/>
    <w:rsid w:val="37D2F342"/>
    <w:rsid w:val="37D9552B"/>
    <w:rsid w:val="37DC8A36"/>
    <w:rsid w:val="37E834C0"/>
    <w:rsid w:val="380C8E96"/>
    <w:rsid w:val="381F556F"/>
    <w:rsid w:val="38391252"/>
    <w:rsid w:val="3886C969"/>
    <w:rsid w:val="388D80A2"/>
    <w:rsid w:val="391CDB5F"/>
    <w:rsid w:val="3920A984"/>
    <w:rsid w:val="39221EAF"/>
    <w:rsid w:val="395160C5"/>
    <w:rsid w:val="3989377D"/>
    <w:rsid w:val="399C02DF"/>
    <w:rsid w:val="39B1BB9B"/>
    <w:rsid w:val="39D16433"/>
    <w:rsid w:val="39E162FD"/>
    <w:rsid w:val="39F29334"/>
    <w:rsid w:val="39F50AF2"/>
    <w:rsid w:val="3A023900"/>
    <w:rsid w:val="3A2F7E83"/>
    <w:rsid w:val="3A3BFE95"/>
    <w:rsid w:val="3A5B9426"/>
    <w:rsid w:val="3A63E9E4"/>
    <w:rsid w:val="3A895159"/>
    <w:rsid w:val="3AD27736"/>
    <w:rsid w:val="3B0352D2"/>
    <w:rsid w:val="3B24339A"/>
    <w:rsid w:val="3B3848EE"/>
    <w:rsid w:val="3B3ECE39"/>
    <w:rsid w:val="3B470731"/>
    <w:rsid w:val="3B595928"/>
    <w:rsid w:val="3B7A15E4"/>
    <w:rsid w:val="3BABF98D"/>
    <w:rsid w:val="3BB54753"/>
    <w:rsid w:val="3BC8AD31"/>
    <w:rsid w:val="3BE07CAE"/>
    <w:rsid w:val="3BFF01DA"/>
    <w:rsid w:val="3C3A0794"/>
    <w:rsid w:val="3C717B1E"/>
    <w:rsid w:val="3CA0B65A"/>
    <w:rsid w:val="3CA34494"/>
    <w:rsid w:val="3CB28A25"/>
    <w:rsid w:val="3CBA124C"/>
    <w:rsid w:val="3D0C171C"/>
    <w:rsid w:val="3D317549"/>
    <w:rsid w:val="3D3BEB66"/>
    <w:rsid w:val="3D41122F"/>
    <w:rsid w:val="3D4E209D"/>
    <w:rsid w:val="3D582B72"/>
    <w:rsid w:val="3D5FD646"/>
    <w:rsid w:val="3D78E9E3"/>
    <w:rsid w:val="3D9EA867"/>
    <w:rsid w:val="3DA435B2"/>
    <w:rsid w:val="3DB29D41"/>
    <w:rsid w:val="3DC993DF"/>
    <w:rsid w:val="3E0141E0"/>
    <w:rsid w:val="3E0D9E60"/>
    <w:rsid w:val="3E311D73"/>
    <w:rsid w:val="3E4042EA"/>
    <w:rsid w:val="3E42C309"/>
    <w:rsid w:val="3E7296DF"/>
    <w:rsid w:val="3EA16412"/>
    <w:rsid w:val="3EAF4CFD"/>
    <w:rsid w:val="3EEC1C0D"/>
    <w:rsid w:val="3F54E60E"/>
    <w:rsid w:val="3F8F7170"/>
    <w:rsid w:val="3FB50C8D"/>
    <w:rsid w:val="3FC04EA6"/>
    <w:rsid w:val="3FC54BB5"/>
    <w:rsid w:val="3FEE8A21"/>
    <w:rsid w:val="3FF14644"/>
    <w:rsid w:val="3FF2BFB3"/>
    <w:rsid w:val="3FF7ED9D"/>
    <w:rsid w:val="40057BF8"/>
    <w:rsid w:val="403675AD"/>
    <w:rsid w:val="40581C02"/>
    <w:rsid w:val="405B8664"/>
    <w:rsid w:val="4070BF09"/>
    <w:rsid w:val="4075A89A"/>
    <w:rsid w:val="40AA960A"/>
    <w:rsid w:val="40ECABB9"/>
    <w:rsid w:val="414F066F"/>
    <w:rsid w:val="4185FB48"/>
    <w:rsid w:val="418DE673"/>
    <w:rsid w:val="41A7B710"/>
    <w:rsid w:val="41AD9D95"/>
    <w:rsid w:val="41CCC7CD"/>
    <w:rsid w:val="41EC237C"/>
    <w:rsid w:val="41EDD862"/>
    <w:rsid w:val="4206E860"/>
    <w:rsid w:val="4207BDE3"/>
    <w:rsid w:val="42342D79"/>
    <w:rsid w:val="423F1C92"/>
    <w:rsid w:val="42487E4F"/>
    <w:rsid w:val="424962C7"/>
    <w:rsid w:val="426DD3B0"/>
    <w:rsid w:val="42AB0F80"/>
    <w:rsid w:val="42C735C6"/>
    <w:rsid w:val="42CE557C"/>
    <w:rsid w:val="42F9565E"/>
    <w:rsid w:val="4311F01C"/>
    <w:rsid w:val="4327B26C"/>
    <w:rsid w:val="432C9220"/>
    <w:rsid w:val="438D82AD"/>
    <w:rsid w:val="43A57025"/>
    <w:rsid w:val="43A75ADB"/>
    <w:rsid w:val="43E0F6BB"/>
    <w:rsid w:val="43F5C484"/>
    <w:rsid w:val="44055580"/>
    <w:rsid w:val="441D542C"/>
    <w:rsid w:val="4440A185"/>
    <w:rsid w:val="4492DC44"/>
    <w:rsid w:val="44952E1C"/>
    <w:rsid w:val="449814DA"/>
    <w:rsid w:val="44C78211"/>
    <w:rsid w:val="44D77D26"/>
    <w:rsid w:val="44DB65BD"/>
    <w:rsid w:val="450196DA"/>
    <w:rsid w:val="45119733"/>
    <w:rsid w:val="453AD748"/>
    <w:rsid w:val="45487AA9"/>
    <w:rsid w:val="45A57472"/>
    <w:rsid w:val="45ABEB07"/>
    <w:rsid w:val="45B91757"/>
    <w:rsid w:val="45BAC82E"/>
    <w:rsid w:val="45C06F08"/>
    <w:rsid w:val="45E242A6"/>
    <w:rsid w:val="45F5A33C"/>
    <w:rsid w:val="460B6B49"/>
    <w:rsid w:val="4612E069"/>
    <w:rsid w:val="4627533E"/>
    <w:rsid w:val="4628F6C8"/>
    <w:rsid w:val="46404B1D"/>
    <w:rsid w:val="4647AB64"/>
    <w:rsid w:val="465F027E"/>
    <w:rsid w:val="46B64425"/>
    <w:rsid w:val="46D0CB4C"/>
    <w:rsid w:val="46D3E960"/>
    <w:rsid w:val="46DB2A3B"/>
    <w:rsid w:val="46F95971"/>
    <w:rsid w:val="4720D6E5"/>
    <w:rsid w:val="472B8341"/>
    <w:rsid w:val="472F721A"/>
    <w:rsid w:val="47367028"/>
    <w:rsid w:val="47429412"/>
    <w:rsid w:val="477C02E0"/>
    <w:rsid w:val="478FEAA6"/>
    <w:rsid w:val="47E744D3"/>
    <w:rsid w:val="47E968D3"/>
    <w:rsid w:val="47F08F91"/>
    <w:rsid w:val="4816D23B"/>
    <w:rsid w:val="4829A942"/>
    <w:rsid w:val="483ED78F"/>
    <w:rsid w:val="485E1913"/>
    <w:rsid w:val="48603CDE"/>
    <w:rsid w:val="4866A135"/>
    <w:rsid w:val="48949FC2"/>
    <w:rsid w:val="48BBAA7C"/>
    <w:rsid w:val="48C870E2"/>
    <w:rsid w:val="48D77C2F"/>
    <w:rsid w:val="48D9BD69"/>
    <w:rsid w:val="48DBDBDC"/>
    <w:rsid w:val="48F4EEC0"/>
    <w:rsid w:val="48F51A1E"/>
    <w:rsid w:val="492DDF72"/>
    <w:rsid w:val="49637833"/>
    <w:rsid w:val="4970319B"/>
    <w:rsid w:val="497912CA"/>
    <w:rsid w:val="49BA6332"/>
    <w:rsid w:val="49BB1546"/>
    <w:rsid w:val="49D6B9D1"/>
    <w:rsid w:val="4A19E7CB"/>
    <w:rsid w:val="4A26DFB2"/>
    <w:rsid w:val="4A48668F"/>
    <w:rsid w:val="4A4911E5"/>
    <w:rsid w:val="4A5B02E8"/>
    <w:rsid w:val="4A6A2ABB"/>
    <w:rsid w:val="4A715FE5"/>
    <w:rsid w:val="4A7518D2"/>
    <w:rsid w:val="4A7FBC63"/>
    <w:rsid w:val="4A987FC7"/>
    <w:rsid w:val="4AAEB9D8"/>
    <w:rsid w:val="4AD50110"/>
    <w:rsid w:val="4AEC0A2F"/>
    <w:rsid w:val="4AEE7158"/>
    <w:rsid w:val="4B167870"/>
    <w:rsid w:val="4B1BA05C"/>
    <w:rsid w:val="4B2166A1"/>
    <w:rsid w:val="4B6B66CE"/>
    <w:rsid w:val="4B7D68BD"/>
    <w:rsid w:val="4B7E0CD1"/>
    <w:rsid w:val="4B89AA7F"/>
    <w:rsid w:val="4BBB6598"/>
    <w:rsid w:val="4BF87D0B"/>
    <w:rsid w:val="4C083D83"/>
    <w:rsid w:val="4C0A7909"/>
    <w:rsid w:val="4C70D171"/>
    <w:rsid w:val="4C7605A3"/>
    <w:rsid w:val="4C7735E2"/>
    <w:rsid w:val="4C8C3F64"/>
    <w:rsid w:val="4CA41988"/>
    <w:rsid w:val="4CA4CC2B"/>
    <w:rsid w:val="4CA9DEE6"/>
    <w:rsid w:val="4CC73741"/>
    <w:rsid w:val="4CD104B9"/>
    <w:rsid w:val="4CD4F9B4"/>
    <w:rsid w:val="4CFB384F"/>
    <w:rsid w:val="4D05622A"/>
    <w:rsid w:val="4D0AC0CE"/>
    <w:rsid w:val="4D2E48C6"/>
    <w:rsid w:val="4D37F121"/>
    <w:rsid w:val="4D3973B3"/>
    <w:rsid w:val="4D3C4ED3"/>
    <w:rsid w:val="4D4BD931"/>
    <w:rsid w:val="4D51888D"/>
    <w:rsid w:val="4DB74EFF"/>
    <w:rsid w:val="4DCE7F8E"/>
    <w:rsid w:val="4DEB5B44"/>
    <w:rsid w:val="4DF588C3"/>
    <w:rsid w:val="4E7CEFD0"/>
    <w:rsid w:val="4EBDA5B1"/>
    <w:rsid w:val="4EC869F3"/>
    <w:rsid w:val="4ECBCDF1"/>
    <w:rsid w:val="4ED163A2"/>
    <w:rsid w:val="4ED63462"/>
    <w:rsid w:val="4EF8A4F7"/>
    <w:rsid w:val="4F0BC0F4"/>
    <w:rsid w:val="4F0E6653"/>
    <w:rsid w:val="4F2586E0"/>
    <w:rsid w:val="4F3CAF0E"/>
    <w:rsid w:val="4F3F18E6"/>
    <w:rsid w:val="4F49306F"/>
    <w:rsid w:val="4F5A86E2"/>
    <w:rsid w:val="4F8FBC44"/>
    <w:rsid w:val="4FB8B11B"/>
    <w:rsid w:val="4FD2EB7C"/>
    <w:rsid w:val="4FFFE8FE"/>
    <w:rsid w:val="503730EB"/>
    <w:rsid w:val="504235BA"/>
    <w:rsid w:val="504A7537"/>
    <w:rsid w:val="5076A9F1"/>
    <w:rsid w:val="507781D5"/>
    <w:rsid w:val="50779493"/>
    <w:rsid w:val="5081E807"/>
    <w:rsid w:val="5095757C"/>
    <w:rsid w:val="5095F0DC"/>
    <w:rsid w:val="50989FF2"/>
    <w:rsid w:val="509B4707"/>
    <w:rsid w:val="509BABB2"/>
    <w:rsid w:val="50C7A3F1"/>
    <w:rsid w:val="50C95169"/>
    <w:rsid w:val="50C9FD21"/>
    <w:rsid w:val="50CE66DA"/>
    <w:rsid w:val="50D09404"/>
    <w:rsid w:val="50EC62BB"/>
    <w:rsid w:val="50FC6414"/>
    <w:rsid w:val="51546B5F"/>
    <w:rsid w:val="518BDDFF"/>
    <w:rsid w:val="518EF3FE"/>
    <w:rsid w:val="518F837A"/>
    <w:rsid w:val="51A744AA"/>
    <w:rsid w:val="51BD016C"/>
    <w:rsid w:val="51CF2E8E"/>
    <w:rsid w:val="51F08BAE"/>
    <w:rsid w:val="5225404C"/>
    <w:rsid w:val="524D5636"/>
    <w:rsid w:val="524FB1F7"/>
    <w:rsid w:val="526EFD93"/>
    <w:rsid w:val="528B77C7"/>
    <w:rsid w:val="528BE500"/>
    <w:rsid w:val="52A0821A"/>
    <w:rsid w:val="52A58851"/>
    <w:rsid w:val="52A8ADD9"/>
    <w:rsid w:val="52CA46FD"/>
    <w:rsid w:val="52CAD25C"/>
    <w:rsid w:val="52D55922"/>
    <w:rsid w:val="52E0142E"/>
    <w:rsid w:val="52F105B1"/>
    <w:rsid w:val="52F5F43E"/>
    <w:rsid w:val="532027CB"/>
    <w:rsid w:val="5329BA77"/>
    <w:rsid w:val="5335EA42"/>
    <w:rsid w:val="5378885E"/>
    <w:rsid w:val="5388FE54"/>
    <w:rsid w:val="538C45E4"/>
    <w:rsid w:val="538F8659"/>
    <w:rsid w:val="53ADDE77"/>
    <w:rsid w:val="53E46E5F"/>
    <w:rsid w:val="54034478"/>
    <w:rsid w:val="5406303F"/>
    <w:rsid w:val="540A6058"/>
    <w:rsid w:val="5410904F"/>
    <w:rsid w:val="54381C01"/>
    <w:rsid w:val="5438FA4A"/>
    <w:rsid w:val="543A293A"/>
    <w:rsid w:val="543F8493"/>
    <w:rsid w:val="5448DD66"/>
    <w:rsid w:val="548E0D2D"/>
    <w:rsid w:val="549737FB"/>
    <w:rsid w:val="549C13CC"/>
    <w:rsid w:val="54B66A48"/>
    <w:rsid w:val="54C184EB"/>
    <w:rsid w:val="55230E57"/>
    <w:rsid w:val="55350CF3"/>
    <w:rsid w:val="5546FC35"/>
    <w:rsid w:val="556A3564"/>
    <w:rsid w:val="556C0F11"/>
    <w:rsid w:val="55757D6A"/>
    <w:rsid w:val="55C5A0B2"/>
    <w:rsid w:val="55D9393E"/>
    <w:rsid w:val="55F406B1"/>
    <w:rsid w:val="55F675A2"/>
    <w:rsid w:val="560A2754"/>
    <w:rsid w:val="562278DE"/>
    <w:rsid w:val="562FC10C"/>
    <w:rsid w:val="56358366"/>
    <w:rsid w:val="56369E12"/>
    <w:rsid w:val="566873E5"/>
    <w:rsid w:val="5669661F"/>
    <w:rsid w:val="5675F333"/>
    <w:rsid w:val="56B1172F"/>
    <w:rsid w:val="56C9BC8E"/>
    <w:rsid w:val="56D0FE30"/>
    <w:rsid w:val="56D3FE20"/>
    <w:rsid w:val="56E60DD8"/>
    <w:rsid w:val="56F20D3D"/>
    <w:rsid w:val="56FE43B3"/>
    <w:rsid w:val="5768E073"/>
    <w:rsid w:val="576C4F53"/>
    <w:rsid w:val="576CFA37"/>
    <w:rsid w:val="57734CE1"/>
    <w:rsid w:val="577EC179"/>
    <w:rsid w:val="578B2BA9"/>
    <w:rsid w:val="57BDF503"/>
    <w:rsid w:val="57C87DC5"/>
    <w:rsid w:val="57DE4C23"/>
    <w:rsid w:val="57EEA841"/>
    <w:rsid w:val="5811A49D"/>
    <w:rsid w:val="585EED35"/>
    <w:rsid w:val="58A9EB87"/>
    <w:rsid w:val="58B0C02C"/>
    <w:rsid w:val="58BB3AF1"/>
    <w:rsid w:val="58C5926B"/>
    <w:rsid w:val="58E986F0"/>
    <w:rsid w:val="58F6CF01"/>
    <w:rsid w:val="591E33DA"/>
    <w:rsid w:val="592FE628"/>
    <w:rsid w:val="5943D506"/>
    <w:rsid w:val="595C3A5D"/>
    <w:rsid w:val="59769C50"/>
    <w:rsid w:val="597B2FD7"/>
    <w:rsid w:val="598D0226"/>
    <w:rsid w:val="59913BCE"/>
    <w:rsid w:val="59C31BD5"/>
    <w:rsid w:val="59C455D8"/>
    <w:rsid w:val="5ABADBD5"/>
    <w:rsid w:val="5AC66B34"/>
    <w:rsid w:val="5ADB0CE4"/>
    <w:rsid w:val="5AE91B0E"/>
    <w:rsid w:val="5AF3C041"/>
    <w:rsid w:val="5AF61C23"/>
    <w:rsid w:val="5B2FFF0D"/>
    <w:rsid w:val="5B641CBB"/>
    <w:rsid w:val="5B6A9893"/>
    <w:rsid w:val="5B6E91BB"/>
    <w:rsid w:val="5B771A21"/>
    <w:rsid w:val="5B7A35BB"/>
    <w:rsid w:val="5B7F0471"/>
    <w:rsid w:val="5B8F15DF"/>
    <w:rsid w:val="5B9F0908"/>
    <w:rsid w:val="5BCB4F46"/>
    <w:rsid w:val="5BE68556"/>
    <w:rsid w:val="5BEAAF41"/>
    <w:rsid w:val="5BF13627"/>
    <w:rsid w:val="5BF5E654"/>
    <w:rsid w:val="5BFCCCA6"/>
    <w:rsid w:val="5C0682D2"/>
    <w:rsid w:val="5C19143D"/>
    <w:rsid w:val="5C19264B"/>
    <w:rsid w:val="5C1E5A1A"/>
    <w:rsid w:val="5C35BBA3"/>
    <w:rsid w:val="5C6AE54D"/>
    <w:rsid w:val="5C6D4232"/>
    <w:rsid w:val="5C71A926"/>
    <w:rsid w:val="5C937F7B"/>
    <w:rsid w:val="5C969EAF"/>
    <w:rsid w:val="5C9B637D"/>
    <w:rsid w:val="5CC864F2"/>
    <w:rsid w:val="5CCAE76B"/>
    <w:rsid w:val="5CE58822"/>
    <w:rsid w:val="5CFA6017"/>
    <w:rsid w:val="5D088224"/>
    <w:rsid w:val="5D0CF51D"/>
    <w:rsid w:val="5D36D094"/>
    <w:rsid w:val="5D7B276D"/>
    <w:rsid w:val="5D93E33D"/>
    <w:rsid w:val="5DA690EE"/>
    <w:rsid w:val="5DB53C0F"/>
    <w:rsid w:val="5DC4319D"/>
    <w:rsid w:val="5DD10C83"/>
    <w:rsid w:val="5DEC22D1"/>
    <w:rsid w:val="5E06E730"/>
    <w:rsid w:val="5E11EF9C"/>
    <w:rsid w:val="5E20D236"/>
    <w:rsid w:val="5E5B0612"/>
    <w:rsid w:val="5E65FD21"/>
    <w:rsid w:val="5E6DEC3F"/>
    <w:rsid w:val="5EC681BC"/>
    <w:rsid w:val="5EEA545B"/>
    <w:rsid w:val="5EF12906"/>
    <w:rsid w:val="5F553CB0"/>
    <w:rsid w:val="5F5B2CC7"/>
    <w:rsid w:val="5F74BE44"/>
    <w:rsid w:val="5F78A813"/>
    <w:rsid w:val="5F7B6C4F"/>
    <w:rsid w:val="5F88887D"/>
    <w:rsid w:val="5F8E88B1"/>
    <w:rsid w:val="5FA41857"/>
    <w:rsid w:val="5FD0E308"/>
    <w:rsid w:val="60044660"/>
    <w:rsid w:val="60106AA4"/>
    <w:rsid w:val="604262C1"/>
    <w:rsid w:val="60443360"/>
    <w:rsid w:val="6049C21F"/>
    <w:rsid w:val="6064F562"/>
    <w:rsid w:val="606819F2"/>
    <w:rsid w:val="607CBA3F"/>
    <w:rsid w:val="608529D6"/>
    <w:rsid w:val="60A22D43"/>
    <w:rsid w:val="60A2D55B"/>
    <w:rsid w:val="60C38A26"/>
    <w:rsid w:val="60C97067"/>
    <w:rsid w:val="60E00BEA"/>
    <w:rsid w:val="60E88792"/>
    <w:rsid w:val="6107E3F2"/>
    <w:rsid w:val="610BFDD4"/>
    <w:rsid w:val="61424FC5"/>
    <w:rsid w:val="6144CBCB"/>
    <w:rsid w:val="61751B0A"/>
    <w:rsid w:val="62012A6A"/>
    <w:rsid w:val="62132804"/>
    <w:rsid w:val="6248B86C"/>
    <w:rsid w:val="62548F1D"/>
    <w:rsid w:val="625E2D99"/>
    <w:rsid w:val="6273A617"/>
    <w:rsid w:val="62BBDEF8"/>
    <w:rsid w:val="6310C012"/>
    <w:rsid w:val="631C396D"/>
    <w:rsid w:val="633B7B62"/>
    <w:rsid w:val="63608F6E"/>
    <w:rsid w:val="637D1E16"/>
    <w:rsid w:val="639EF06B"/>
    <w:rsid w:val="63AA77B8"/>
    <w:rsid w:val="63AB644D"/>
    <w:rsid w:val="63BE0C18"/>
    <w:rsid w:val="63DE8A85"/>
    <w:rsid w:val="63E0CD97"/>
    <w:rsid w:val="63E6AC7F"/>
    <w:rsid w:val="63FA1C13"/>
    <w:rsid w:val="64003FE5"/>
    <w:rsid w:val="640B5536"/>
    <w:rsid w:val="64199E4E"/>
    <w:rsid w:val="643B21E7"/>
    <w:rsid w:val="6469FCCA"/>
    <w:rsid w:val="64DD36C1"/>
    <w:rsid w:val="650AE195"/>
    <w:rsid w:val="652B198C"/>
    <w:rsid w:val="6547F6FA"/>
    <w:rsid w:val="656BB114"/>
    <w:rsid w:val="656BD02F"/>
    <w:rsid w:val="657B4F0B"/>
    <w:rsid w:val="65999837"/>
    <w:rsid w:val="659ADAF4"/>
    <w:rsid w:val="65C62DAB"/>
    <w:rsid w:val="65D59928"/>
    <w:rsid w:val="65F7B41C"/>
    <w:rsid w:val="660A4A47"/>
    <w:rsid w:val="66203E24"/>
    <w:rsid w:val="663F7933"/>
    <w:rsid w:val="664D0AAC"/>
    <w:rsid w:val="6664F969"/>
    <w:rsid w:val="66794E20"/>
    <w:rsid w:val="668EFF8F"/>
    <w:rsid w:val="66AF76A4"/>
    <w:rsid w:val="66EE4165"/>
    <w:rsid w:val="66F8DBA9"/>
    <w:rsid w:val="6701B79A"/>
    <w:rsid w:val="6707CDA5"/>
    <w:rsid w:val="6714281A"/>
    <w:rsid w:val="672F5547"/>
    <w:rsid w:val="6756DB5A"/>
    <w:rsid w:val="675B8918"/>
    <w:rsid w:val="675BE251"/>
    <w:rsid w:val="675CA49E"/>
    <w:rsid w:val="677768CC"/>
    <w:rsid w:val="67995530"/>
    <w:rsid w:val="67B3973F"/>
    <w:rsid w:val="67D6ED4A"/>
    <w:rsid w:val="67E11E9D"/>
    <w:rsid w:val="681AC5B9"/>
    <w:rsid w:val="6849F872"/>
    <w:rsid w:val="6860224E"/>
    <w:rsid w:val="68799B86"/>
    <w:rsid w:val="68A8188E"/>
    <w:rsid w:val="68AD7503"/>
    <w:rsid w:val="68BE9A6A"/>
    <w:rsid w:val="68C72A94"/>
    <w:rsid w:val="68F16E68"/>
    <w:rsid w:val="68FF1491"/>
    <w:rsid w:val="69270C5D"/>
    <w:rsid w:val="69467473"/>
    <w:rsid w:val="69761C5A"/>
    <w:rsid w:val="69775CFA"/>
    <w:rsid w:val="698C3276"/>
    <w:rsid w:val="699D0565"/>
    <w:rsid w:val="69A9BA8E"/>
    <w:rsid w:val="69B4925F"/>
    <w:rsid w:val="69B74983"/>
    <w:rsid w:val="69DF63F0"/>
    <w:rsid w:val="69EE1D7C"/>
    <w:rsid w:val="69EFC01F"/>
    <w:rsid w:val="6A03108B"/>
    <w:rsid w:val="6A03175E"/>
    <w:rsid w:val="6A0BE89D"/>
    <w:rsid w:val="6A111D2F"/>
    <w:rsid w:val="6A1F76BD"/>
    <w:rsid w:val="6A23228E"/>
    <w:rsid w:val="6A26473E"/>
    <w:rsid w:val="6A3ADE6D"/>
    <w:rsid w:val="6A736E25"/>
    <w:rsid w:val="6ACA48EC"/>
    <w:rsid w:val="6AEABBC0"/>
    <w:rsid w:val="6B20C9F5"/>
    <w:rsid w:val="6B27F387"/>
    <w:rsid w:val="6B4F6FD4"/>
    <w:rsid w:val="6B752143"/>
    <w:rsid w:val="6BA7301F"/>
    <w:rsid w:val="6BA8ADE9"/>
    <w:rsid w:val="6BB2555C"/>
    <w:rsid w:val="6C105531"/>
    <w:rsid w:val="6C3A10B2"/>
    <w:rsid w:val="6C4228DB"/>
    <w:rsid w:val="6C4B164F"/>
    <w:rsid w:val="6C71F954"/>
    <w:rsid w:val="6C7B91BF"/>
    <w:rsid w:val="6C810758"/>
    <w:rsid w:val="6CA4704C"/>
    <w:rsid w:val="6CDC0E79"/>
    <w:rsid w:val="6D109CF3"/>
    <w:rsid w:val="6D13C26D"/>
    <w:rsid w:val="6D178E55"/>
    <w:rsid w:val="6D1E2991"/>
    <w:rsid w:val="6D2385A6"/>
    <w:rsid w:val="6D2FB9B3"/>
    <w:rsid w:val="6D492DFF"/>
    <w:rsid w:val="6D4B28D0"/>
    <w:rsid w:val="6D5BC24D"/>
    <w:rsid w:val="6D7A303C"/>
    <w:rsid w:val="6D95A9EB"/>
    <w:rsid w:val="6DA6BF00"/>
    <w:rsid w:val="6DB255B7"/>
    <w:rsid w:val="6DD6E4AB"/>
    <w:rsid w:val="6DDDFB80"/>
    <w:rsid w:val="6DEFEFBE"/>
    <w:rsid w:val="6E166438"/>
    <w:rsid w:val="6E1A2DA3"/>
    <w:rsid w:val="6E398DAA"/>
    <w:rsid w:val="6E460986"/>
    <w:rsid w:val="6E63CD77"/>
    <w:rsid w:val="6E6E4DDB"/>
    <w:rsid w:val="6E831149"/>
    <w:rsid w:val="6E9557EF"/>
    <w:rsid w:val="6E994119"/>
    <w:rsid w:val="6E9ED732"/>
    <w:rsid w:val="6EC37A8D"/>
    <w:rsid w:val="6EE315A8"/>
    <w:rsid w:val="6F116E92"/>
    <w:rsid w:val="6F16009D"/>
    <w:rsid w:val="6F1F8B4B"/>
    <w:rsid w:val="6F80FAA7"/>
    <w:rsid w:val="6FADC3C0"/>
    <w:rsid w:val="6FB3BA84"/>
    <w:rsid w:val="6FC5274D"/>
    <w:rsid w:val="6FD9A281"/>
    <w:rsid w:val="6FE443F7"/>
    <w:rsid w:val="6FF2151A"/>
    <w:rsid w:val="70126962"/>
    <w:rsid w:val="702838A2"/>
    <w:rsid w:val="704A8D1B"/>
    <w:rsid w:val="704ACEF1"/>
    <w:rsid w:val="705263D8"/>
    <w:rsid w:val="7078B8D6"/>
    <w:rsid w:val="7086EBAD"/>
    <w:rsid w:val="709ED967"/>
    <w:rsid w:val="70A38327"/>
    <w:rsid w:val="70A4360C"/>
    <w:rsid w:val="70B1D0FE"/>
    <w:rsid w:val="70F0D4DB"/>
    <w:rsid w:val="70FBAD2B"/>
    <w:rsid w:val="712304CE"/>
    <w:rsid w:val="714A5FE6"/>
    <w:rsid w:val="7165E693"/>
    <w:rsid w:val="717C2430"/>
    <w:rsid w:val="7193173A"/>
    <w:rsid w:val="71CE7AA8"/>
    <w:rsid w:val="71D3BA6A"/>
    <w:rsid w:val="71EBA1AC"/>
    <w:rsid w:val="7208D495"/>
    <w:rsid w:val="7209AB8D"/>
    <w:rsid w:val="72248D1D"/>
    <w:rsid w:val="7233A698"/>
    <w:rsid w:val="72556945"/>
    <w:rsid w:val="72609EB1"/>
    <w:rsid w:val="72795BB4"/>
    <w:rsid w:val="728E3AD3"/>
    <w:rsid w:val="729AE0D4"/>
    <w:rsid w:val="72A3F1FD"/>
    <w:rsid w:val="72B629FC"/>
    <w:rsid w:val="72D624D0"/>
    <w:rsid w:val="72DB9760"/>
    <w:rsid w:val="730C3EC8"/>
    <w:rsid w:val="7336509D"/>
    <w:rsid w:val="735E193B"/>
    <w:rsid w:val="73625BB2"/>
    <w:rsid w:val="73785FC3"/>
    <w:rsid w:val="738F63CC"/>
    <w:rsid w:val="73EA574F"/>
    <w:rsid w:val="73F5D44A"/>
    <w:rsid w:val="74087A41"/>
    <w:rsid w:val="741B9DAE"/>
    <w:rsid w:val="7453AA8F"/>
    <w:rsid w:val="74546BCA"/>
    <w:rsid w:val="747104C1"/>
    <w:rsid w:val="7475DB5B"/>
    <w:rsid w:val="74A3F561"/>
    <w:rsid w:val="74AA9DFE"/>
    <w:rsid w:val="74B1BF35"/>
    <w:rsid w:val="74D02B2A"/>
    <w:rsid w:val="74D3DF0A"/>
    <w:rsid w:val="74DAC2BA"/>
    <w:rsid w:val="750FCDEF"/>
    <w:rsid w:val="7518F29F"/>
    <w:rsid w:val="75305D46"/>
    <w:rsid w:val="753BE081"/>
    <w:rsid w:val="754B2469"/>
    <w:rsid w:val="75A3EF2E"/>
    <w:rsid w:val="75C37C0D"/>
    <w:rsid w:val="75DE927F"/>
    <w:rsid w:val="75EF9126"/>
    <w:rsid w:val="75F05583"/>
    <w:rsid w:val="75FAEDDB"/>
    <w:rsid w:val="7649098E"/>
    <w:rsid w:val="766EB34C"/>
    <w:rsid w:val="769CA255"/>
    <w:rsid w:val="76B784C5"/>
    <w:rsid w:val="76CDAD17"/>
    <w:rsid w:val="76D6ABB2"/>
    <w:rsid w:val="76DA4B30"/>
    <w:rsid w:val="76E683BF"/>
    <w:rsid w:val="76EBDBB0"/>
    <w:rsid w:val="7716014C"/>
    <w:rsid w:val="7716BC5A"/>
    <w:rsid w:val="77268367"/>
    <w:rsid w:val="774465BE"/>
    <w:rsid w:val="7751F304"/>
    <w:rsid w:val="77825080"/>
    <w:rsid w:val="7782BF3D"/>
    <w:rsid w:val="77BC62DE"/>
    <w:rsid w:val="77D53382"/>
    <w:rsid w:val="77FBE3B5"/>
    <w:rsid w:val="780148D2"/>
    <w:rsid w:val="785A3AAC"/>
    <w:rsid w:val="786D8076"/>
    <w:rsid w:val="787F0536"/>
    <w:rsid w:val="78831F80"/>
    <w:rsid w:val="7887BA72"/>
    <w:rsid w:val="789E1742"/>
    <w:rsid w:val="78A576F3"/>
    <w:rsid w:val="78B2339F"/>
    <w:rsid w:val="78B7335A"/>
    <w:rsid w:val="78CD7EE5"/>
    <w:rsid w:val="78D9CD21"/>
    <w:rsid w:val="78EECF77"/>
    <w:rsid w:val="78F9EC2B"/>
    <w:rsid w:val="790107E9"/>
    <w:rsid w:val="7904081C"/>
    <w:rsid w:val="791E53D6"/>
    <w:rsid w:val="7954137B"/>
    <w:rsid w:val="7961F463"/>
    <w:rsid w:val="7972B393"/>
    <w:rsid w:val="797A1DBB"/>
    <w:rsid w:val="79D2C8C7"/>
    <w:rsid w:val="79F616B5"/>
    <w:rsid w:val="7A290421"/>
    <w:rsid w:val="7A32CF04"/>
    <w:rsid w:val="7A7DD729"/>
    <w:rsid w:val="7A9B4337"/>
    <w:rsid w:val="7AA55AED"/>
    <w:rsid w:val="7AD30E2D"/>
    <w:rsid w:val="7AD9160A"/>
    <w:rsid w:val="7B30FD4C"/>
    <w:rsid w:val="7B41CFD2"/>
    <w:rsid w:val="7B581A0B"/>
    <w:rsid w:val="7B9D913E"/>
    <w:rsid w:val="7BBB4F8E"/>
    <w:rsid w:val="7BBB938E"/>
    <w:rsid w:val="7BBE3C71"/>
    <w:rsid w:val="7BBF5B34"/>
    <w:rsid w:val="7BC21F53"/>
    <w:rsid w:val="7BC8F8CC"/>
    <w:rsid w:val="7BDA739F"/>
    <w:rsid w:val="7BEF84E8"/>
    <w:rsid w:val="7BFE3D3C"/>
    <w:rsid w:val="7C00EBBB"/>
    <w:rsid w:val="7C479AA7"/>
    <w:rsid w:val="7C50E494"/>
    <w:rsid w:val="7C5870BC"/>
    <w:rsid w:val="7C5DFC81"/>
    <w:rsid w:val="7C8CA3D4"/>
    <w:rsid w:val="7CC86CB4"/>
    <w:rsid w:val="7D0CC33D"/>
    <w:rsid w:val="7D208113"/>
    <w:rsid w:val="7D56F54A"/>
    <w:rsid w:val="7D65E904"/>
    <w:rsid w:val="7D7C4F47"/>
    <w:rsid w:val="7D9544D7"/>
    <w:rsid w:val="7D95617D"/>
    <w:rsid w:val="7DA561C3"/>
    <w:rsid w:val="7DA75D02"/>
    <w:rsid w:val="7DA92623"/>
    <w:rsid w:val="7DBFE799"/>
    <w:rsid w:val="7DD4FF92"/>
    <w:rsid w:val="7E00A256"/>
    <w:rsid w:val="7E104D23"/>
    <w:rsid w:val="7E24C2A1"/>
    <w:rsid w:val="7E3C345A"/>
    <w:rsid w:val="7E3F5B88"/>
    <w:rsid w:val="7E484B73"/>
    <w:rsid w:val="7E674E34"/>
    <w:rsid w:val="7EA87B60"/>
    <w:rsid w:val="7EADCE9C"/>
    <w:rsid w:val="7EC44BC6"/>
    <w:rsid w:val="7EC83BFF"/>
    <w:rsid w:val="7EF1B372"/>
    <w:rsid w:val="7F034ACF"/>
    <w:rsid w:val="7F1F42E9"/>
    <w:rsid w:val="7F265474"/>
    <w:rsid w:val="7F26BC93"/>
    <w:rsid w:val="7F5BA60C"/>
    <w:rsid w:val="7F73019F"/>
    <w:rsid w:val="7F787D78"/>
    <w:rsid w:val="7F9C0D87"/>
    <w:rsid w:val="7FC5B228"/>
    <w:rsid w:val="7FD14625"/>
    <w:rsid w:val="7FDB34AB"/>
    <w:rsid w:val="7FE337A2"/>
    <w:rsid w:val="7FEBBDEF"/>
    <w:rsid w:val="7FFED177"/>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F84BD0"/>
  <w15:docId w15:val="{893E5ECF-ED71-4651-80C1-02C3D3707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4B6C"/>
    <w:pPr>
      <w:jc w:val="both"/>
    </w:pPr>
    <w:rPr>
      <w:rFonts w:ascii="Arial" w:hAnsi="Arial"/>
      <w:lang w:val="en-GB"/>
    </w:rPr>
  </w:style>
  <w:style w:type="paragraph" w:styleId="Heading1">
    <w:name w:val="heading 1"/>
    <w:basedOn w:val="Normal"/>
    <w:next w:val="Normal"/>
    <w:link w:val="Heading1Char"/>
    <w:uiPriority w:val="9"/>
    <w:qFormat/>
    <w:rsid w:val="0072038D"/>
    <w:pPr>
      <w:keepNext/>
      <w:keepLines/>
      <w:numPr>
        <w:numId w:val="4"/>
      </w:numPr>
      <w:spacing w:before="240" w:after="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280D6B"/>
    <w:pPr>
      <w:keepNext/>
      <w:keepLines/>
      <w:numPr>
        <w:ilvl w:val="1"/>
        <w:numId w:val="4"/>
      </w:numPr>
      <w:spacing w:before="40" w:after="240" w:line="276" w:lineRule="auto"/>
      <w:outlineLvl w:val="1"/>
    </w:pPr>
    <w:rPr>
      <w:rFonts w:asciiTheme="majorHAnsi" w:eastAsia="Arial" w:hAnsiTheme="majorHAnsi" w:cs="Calibri"/>
      <w:bCs/>
      <w:color w:val="2F5496" w:themeColor="accent1" w:themeShade="BF"/>
      <w:sz w:val="28"/>
      <w:szCs w:val="24"/>
      <w:bdr w:val="none" w:sz="0" w:space="0" w:color="auto" w:frame="1"/>
    </w:rPr>
  </w:style>
  <w:style w:type="paragraph" w:styleId="Heading3">
    <w:name w:val="heading 3"/>
    <w:basedOn w:val="Normal"/>
    <w:next w:val="Normal"/>
    <w:link w:val="Heading3Char"/>
    <w:uiPriority w:val="9"/>
    <w:unhideWhenUsed/>
    <w:qFormat/>
    <w:rsid w:val="0072038D"/>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2038D"/>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675BC"/>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675BC"/>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675BC"/>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675BC"/>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675BC"/>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038D"/>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280D6B"/>
    <w:rPr>
      <w:rFonts w:asciiTheme="majorHAnsi" w:eastAsia="Arial" w:hAnsiTheme="majorHAnsi" w:cs="Calibri"/>
      <w:bCs/>
      <w:color w:val="2F5496" w:themeColor="accent1" w:themeShade="BF"/>
      <w:sz w:val="28"/>
      <w:szCs w:val="24"/>
      <w:bdr w:val="none" w:sz="0" w:space="0" w:color="auto" w:frame="1"/>
      <w:lang w:val="en-GB"/>
    </w:rPr>
  </w:style>
  <w:style w:type="character" w:customStyle="1" w:styleId="Heading3Char">
    <w:name w:val="Heading 3 Char"/>
    <w:basedOn w:val="DefaultParagraphFont"/>
    <w:link w:val="Heading3"/>
    <w:uiPriority w:val="9"/>
    <w:rsid w:val="0072038D"/>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72038D"/>
    <w:rPr>
      <w:rFonts w:asciiTheme="majorHAnsi" w:eastAsiaTheme="majorEastAsia" w:hAnsiTheme="majorHAnsi" w:cstheme="majorBidi"/>
      <w:i/>
      <w:iCs/>
      <w:color w:val="2F5496" w:themeColor="accent1" w:themeShade="BF"/>
      <w:lang w:val="en-GB"/>
    </w:rPr>
  </w:style>
  <w:style w:type="paragraph" w:styleId="ListParagraph">
    <w:name w:val="List Paragraph"/>
    <w:basedOn w:val="Normal"/>
    <w:uiPriority w:val="34"/>
    <w:qFormat/>
    <w:rsid w:val="0072038D"/>
    <w:pPr>
      <w:ind w:left="720"/>
      <w:contextualSpacing/>
    </w:pPr>
  </w:style>
  <w:style w:type="table" w:styleId="TableGrid">
    <w:name w:val="Table Grid"/>
    <w:basedOn w:val="TableNormal"/>
    <w:uiPriority w:val="39"/>
    <w:rsid w:val="0072038D"/>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72038D"/>
    <w:rPr>
      <w:color w:val="0563C1" w:themeColor="hyperlink"/>
      <w:u w:val="single"/>
    </w:rPr>
  </w:style>
  <w:style w:type="character" w:styleId="CommentReference">
    <w:name w:val="annotation reference"/>
    <w:basedOn w:val="DefaultParagraphFont"/>
    <w:uiPriority w:val="99"/>
    <w:semiHidden/>
    <w:unhideWhenUsed/>
    <w:rsid w:val="0072038D"/>
    <w:rPr>
      <w:sz w:val="16"/>
      <w:szCs w:val="16"/>
    </w:rPr>
  </w:style>
  <w:style w:type="paragraph" w:styleId="CommentText">
    <w:name w:val="annotation text"/>
    <w:basedOn w:val="Normal"/>
    <w:link w:val="CommentTextChar"/>
    <w:uiPriority w:val="99"/>
    <w:unhideWhenUsed/>
    <w:rsid w:val="0072038D"/>
    <w:pPr>
      <w:spacing w:line="240" w:lineRule="auto"/>
    </w:pPr>
    <w:rPr>
      <w:sz w:val="20"/>
      <w:szCs w:val="20"/>
    </w:rPr>
  </w:style>
  <w:style w:type="character" w:customStyle="1" w:styleId="CommentTextChar">
    <w:name w:val="Comment Text Char"/>
    <w:basedOn w:val="DefaultParagraphFont"/>
    <w:link w:val="CommentText"/>
    <w:uiPriority w:val="99"/>
    <w:rsid w:val="0072038D"/>
    <w:rPr>
      <w:rFonts w:ascii="Arial" w:hAnsi="Arial"/>
      <w:sz w:val="20"/>
      <w:szCs w:val="20"/>
      <w:lang w:val="en-GB"/>
    </w:rPr>
  </w:style>
  <w:style w:type="paragraph" w:styleId="CommentSubject">
    <w:name w:val="annotation subject"/>
    <w:basedOn w:val="CommentText"/>
    <w:next w:val="CommentText"/>
    <w:link w:val="CommentSubjectChar"/>
    <w:uiPriority w:val="99"/>
    <w:semiHidden/>
    <w:unhideWhenUsed/>
    <w:rsid w:val="0072038D"/>
    <w:rPr>
      <w:b/>
      <w:bCs/>
    </w:rPr>
  </w:style>
  <w:style w:type="character" w:customStyle="1" w:styleId="CommentSubjectChar">
    <w:name w:val="Comment Subject Char"/>
    <w:basedOn w:val="CommentTextChar"/>
    <w:link w:val="CommentSubject"/>
    <w:uiPriority w:val="99"/>
    <w:semiHidden/>
    <w:rsid w:val="0072038D"/>
    <w:rPr>
      <w:rFonts w:ascii="Arial" w:hAnsi="Arial"/>
      <w:b/>
      <w:bCs/>
      <w:sz w:val="20"/>
      <w:szCs w:val="20"/>
      <w:lang w:val="en-GB"/>
    </w:rPr>
  </w:style>
  <w:style w:type="character" w:styleId="UnresolvedMention">
    <w:name w:val="Unresolved Mention"/>
    <w:basedOn w:val="DefaultParagraphFont"/>
    <w:uiPriority w:val="99"/>
    <w:semiHidden/>
    <w:unhideWhenUsed/>
    <w:rsid w:val="0072038D"/>
    <w:rPr>
      <w:color w:val="605E5C"/>
      <w:shd w:val="clear" w:color="auto" w:fill="E1DFDD"/>
    </w:rPr>
  </w:style>
  <w:style w:type="paragraph" w:customStyle="1" w:styleId="paragraph">
    <w:name w:val="paragraph"/>
    <w:basedOn w:val="Normal"/>
    <w:link w:val="paragraphChar"/>
    <w:rsid w:val="0072038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72038D"/>
  </w:style>
  <w:style w:type="character" w:customStyle="1" w:styleId="eop">
    <w:name w:val="eop"/>
    <w:basedOn w:val="DefaultParagraphFont"/>
    <w:rsid w:val="0072038D"/>
  </w:style>
  <w:style w:type="paragraph" w:styleId="TOC2">
    <w:name w:val="toc 2"/>
    <w:basedOn w:val="Normal"/>
    <w:next w:val="Normal"/>
    <w:autoRedefine/>
    <w:uiPriority w:val="39"/>
    <w:unhideWhenUsed/>
    <w:rsid w:val="0072038D"/>
    <w:pPr>
      <w:spacing w:after="0"/>
      <w:ind w:left="220"/>
      <w:jc w:val="left"/>
    </w:pPr>
    <w:rPr>
      <w:rFonts w:cstheme="minorHAnsi"/>
      <w:sz w:val="20"/>
      <w:szCs w:val="20"/>
    </w:rPr>
  </w:style>
  <w:style w:type="paragraph" w:styleId="Caption">
    <w:name w:val="caption"/>
    <w:basedOn w:val="Normal"/>
    <w:next w:val="Normal"/>
    <w:uiPriority w:val="35"/>
    <w:unhideWhenUsed/>
    <w:qFormat/>
    <w:rsid w:val="0072038D"/>
    <w:pPr>
      <w:spacing w:after="200" w:line="240" w:lineRule="auto"/>
    </w:pPr>
    <w:rPr>
      <w:rFonts w:eastAsia="MS Mincho" w:cs="Times New Roman"/>
      <w:iCs/>
      <w:szCs w:val="18"/>
      <w:lang w:eastAsia="en-GB"/>
    </w:rPr>
  </w:style>
  <w:style w:type="paragraph" w:styleId="NoSpacing">
    <w:name w:val="No Spacing"/>
    <w:uiPriority w:val="1"/>
    <w:qFormat/>
    <w:rsid w:val="0072038D"/>
    <w:pPr>
      <w:spacing w:after="0" w:line="240" w:lineRule="auto"/>
    </w:pPr>
    <w:rPr>
      <w:rFonts w:ascii="Arial" w:hAnsi="Arial"/>
      <w:lang w:val="en-US"/>
    </w:rPr>
  </w:style>
  <w:style w:type="paragraph" w:styleId="Header">
    <w:name w:val="header"/>
    <w:basedOn w:val="Normal"/>
    <w:link w:val="HeaderChar"/>
    <w:uiPriority w:val="99"/>
    <w:unhideWhenUsed/>
    <w:rsid w:val="007203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038D"/>
    <w:rPr>
      <w:rFonts w:ascii="Arial" w:hAnsi="Arial"/>
      <w:lang w:val="en-GB"/>
    </w:rPr>
  </w:style>
  <w:style w:type="paragraph" w:styleId="Footer">
    <w:name w:val="footer"/>
    <w:basedOn w:val="Normal"/>
    <w:link w:val="FooterChar"/>
    <w:uiPriority w:val="99"/>
    <w:unhideWhenUsed/>
    <w:rsid w:val="007203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038D"/>
    <w:rPr>
      <w:rFonts w:ascii="Arial" w:hAnsi="Arial"/>
      <w:lang w:val="en-GB"/>
    </w:rPr>
  </w:style>
  <w:style w:type="paragraph" w:styleId="TOC1">
    <w:name w:val="toc 1"/>
    <w:basedOn w:val="Normal"/>
    <w:next w:val="Normal"/>
    <w:autoRedefine/>
    <w:uiPriority w:val="39"/>
    <w:unhideWhenUsed/>
    <w:rsid w:val="00BA2069"/>
    <w:pPr>
      <w:tabs>
        <w:tab w:val="left" w:pos="440"/>
        <w:tab w:val="right" w:leader="dot" w:pos="8494"/>
      </w:tabs>
      <w:spacing w:before="120" w:after="120"/>
      <w:jc w:val="left"/>
    </w:pPr>
    <w:rPr>
      <w:rFonts w:cstheme="minorHAnsi"/>
      <w:b/>
      <w:bCs/>
      <w:caps/>
      <w:szCs w:val="20"/>
    </w:rPr>
  </w:style>
  <w:style w:type="paragraph" w:styleId="TOCHeading">
    <w:name w:val="TOC Heading"/>
    <w:basedOn w:val="Heading1"/>
    <w:next w:val="Normal"/>
    <w:uiPriority w:val="39"/>
    <w:unhideWhenUsed/>
    <w:qFormat/>
    <w:rsid w:val="0072038D"/>
    <w:pPr>
      <w:numPr>
        <w:numId w:val="0"/>
      </w:numPr>
      <w:spacing w:after="0"/>
      <w:jc w:val="left"/>
      <w:outlineLvl w:val="9"/>
    </w:pPr>
    <w:rPr>
      <w:lang w:val="en-US"/>
    </w:rPr>
  </w:style>
  <w:style w:type="paragraph" w:styleId="TOC3">
    <w:name w:val="toc 3"/>
    <w:basedOn w:val="Normal"/>
    <w:next w:val="Normal"/>
    <w:autoRedefine/>
    <w:uiPriority w:val="39"/>
    <w:unhideWhenUsed/>
    <w:rsid w:val="0072038D"/>
    <w:pPr>
      <w:spacing w:after="0"/>
      <w:ind w:left="440"/>
      <w:jc w:val="left"/>
    </w:pPr>
    <w:rPr>
      <w:rFonts w:asciiTheme="minorHAnsi" w:hAnsiTheme="minorHAnsi" w:cstheme="minorHAnsi"/>
      <w:i/>
      <w:iCs/>
      <w:sz w:val="20"/>
      <w:szCs w:val="20"/>
    </w:rPr>
  </w:style>
  <w:style w:type="paragraph" w:styleId="TOC4">
    <w:name w:val="toc 4"/>
    <w:basedOn w:val="Normal"/>
    <w:next w:val="Normal"/>
    <w:autoRedefine/>
    <w:uiPriority w:val="39"/>
    <w:unhideWhenUsed/>
    <w:rsid w:val="0072038D"/>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72038D"/>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72038D"/>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72038D"/>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72038D"/>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72038D"/>
    <w:pPr>
      <w:spacing w:after="0"/>
      <w:ind w:left="1760"/>
      <w:jc w:val="left"/>
    </w:pPr>
    <w:rPr>
      <w:rFonts w:asciiTheme="minorHAnsi" w:hAnsiTheme="minorHAnsi" w:cstheme="minorHAnsi"/>
      <w:sz w:val="18"/>
      <w:szCs w:val="18"/>
    </w:rPr>
  </w:style>
  <w:style w:type="paragraph" w:styleId="Revision">
    <w:name w:val="Revision"/>
    <w:hidden/>
    <w:uiPriority w:val="99"/>
    <w:semiHidden/>
    <w:rsid w:val="0072038D"/>
    <w:pPr>
      <w:spacing w:after="0" w:line="240" w:lineRule="auto"/>
    </w:pPr>
    <w:rPr>
      <w:rFonts w:ascii="Arial" w:hAnsi="Arial"/>
      <w:lang w:val="en-GB"/>
    </w:rPr>
  </w:style>
  <w:style w:type="character" w:styleId="PlaceholderText">
    <w:name w:val="Placeholder Text"/>
    <w:basedOn w:val="DefaultParagraphFont"/>
    <w:uiPriority w:val="99"/>
    <w:semiHidden/>
    <w:rsid w:val="0072038D"/>
    <w:rPr>
      <w:color w:val="808080"/>
    </w:rPr>
  </w:style>
  <w:style w:type="paragraph" w:customStyle="1" w:styleId="EndNoteBibliographyTitle">
    <w:name w:val="EndNote Bibliography Title"/>
    <w:basedOn w:val="Normal"/>
    <w:link w:val="EndNoteBibliographyTitleChar"/>
    <w:rsid w:val="0072038D"/>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72038D"/>
    <w:rPr>
      <w:rFonts w:ascii="Arial" w:hAnsi="Arial" w:cs="Arial"/>
      <w:noProof/>
      <w:lang w:val="en-US"/>
    </w:rPr>
  </w:style>
  <w:style w:type="paragraph" w:customStyle="1" w:styleId="EndNoteBibliography">
    <w:name w:val="EndNote Bibliography"/>
    <w:basedOn w:val="Normal"/>
    <w:link w:val="EndNoteBibliographyChar"/>
    <w:rsid w:val="0072038D"/>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72038D"/>
    <w:rPr>
      <w:rFonts w:ascii="Arial" w:hAnsi="Arial" w:cs="Arial"/>
      <w:noProof/>
      <w:lang w:val="en-US"/>
    </w:rPr>
  </w:style>
  <w:style w:type="character" w:styleId="FollowedHyperlink">
    <w:name w:val="FollowedHyperlink"/>
    <w:basedOn w:val="DefaultParagraphFont"/>
    <w:uiPriority w:val="99"/>
    <w:semiHidden/>
    <w:unhideWhenUsed/>
    <w:rsid w:val="00126909"/>
    <w:rPr>
      <w:color w:val="954F72" w:themeColor="followedHyperlink"/>
      <w:u w:val="single"/>
    </w:rPr>
  </w:style>
  <w:style w:type="character" w:customStyle="1" w:styleId="paragraphChar">
    <w:name w:val="paragraph Char"/>
    <w:basedOn w:val="DefaultParagraphFont"/>
    <w:link w:val="paragraph"/>
    <w:rsid w:val="00F00425"/>
    <w:rPr>
      <w:rFonts w:ascii="Times New Roman" w:eastAsia="Times New Roman" w:hAnsi="Times New Roman" w:cs="Times New Roman"/>
      <w:sz w:val="24"/>
      <w:szCs w:val="24"/>
      <w:lang w:val="en-GB" w:eastAsia="en-GB"/>
    </w:rPr>
  </w:style>
  <w:style w:type="paragraph" w:customStyle="1" w:styleId="EndNoteCategoryHeading">
    <w:name w:val="EndNote Category Heading"/>
    <w:basedOn w:val="Normal"/>
    <w:link w:val="EndNoteCategoryHeadingChar"/>
    <w:rsid w:val="00AB556D"/>
    <w:pPr>
      <w:spacing w:before="120" w:after="120"/>
      <w:jc w:val="left"/>
    </w:pPr>
    <w:rPr>
      <w:b/>
      <w:noProof/>
      <w:lang w:val="en-US"/>
    </w:rPr>
  </w:style>
  <w:style w:type="character" w:customStyle="1" w:styleId="EndNoteCategoryHeadingChar">
    <w:name w:val="EndNote Category Heading Char"/>
    <w:basedOn w:val="DefaultParagraphFont"/>
    <w:link w:val="EndNoteCategoryHeading"/>
    <w:rsid w:val="00AB556D"/>
    <w:rPr>
      <w:rFonts w:ascii="Arial" w:hAnsi="Arial"/>
      <w:b/>
      <w:noProof/>
      <w:lang w:val="en-US"/>
    </w:rPr>
  </w:style>
  <w:style w:type="paragraph" w:customStyle="1" w:styleId="nova-legacy-e-listitem">
    <w:name w:val="nova-legacy-e-list__item"/>
    <w:basedOn w:val="Normal"/>
    <w:rsid w:val="00120B0A"/>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94295B"/>
    <w:pPr>
      <w:spacing w:after="0" w:line="240" w:lineRule="auto"/>
    </w:pPr>
    <w:rPr>
      <w:rFonts w:ascii="Times New Roman" w:eastAsia="Times New Roman" w:hAnsi="Times New Roman"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7675BC"/>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rsid w:val="007675BC"/>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rsid w:val="007675BC"/>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7675BC"/>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7675BC"/>
    <w:rPr>
      <w:rFonts w:asciiTheme="majorHAnsi" w:eastAsiaTheme="majorEastAsia" w:hAnsiTheme="majorHAnsi" w:cstheme="majorBidi"/>
      <w:i/>
      <w:iCs/>
      <w:color w:val="272727" w:themeColor="text1" w:themeTint="D8"/>
      <w:sz w:val="21"/>
      <w:szCs w:val="21"/>
      <w:lang w:val="en-GB"/>
    </w:rPr>
  </w:style>
  <w:style w:type="paragraph" w:styleId="NormalWeb">
    <w:name w:val="Normal (Web)"/>
    <w:basedOn w:val="Normal"/>
    <w:uiPriority w:val="99"/>
    <w:semiHidden/>
    <w:unhideWhenUsed/>
    <w:rsid w:val="007320D6"/>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styleId="Mention">
    <w:name w:val="Mention"/>
    <w:basedOn w:val="DefaultParagraphFont"/>
    <w:uiPriority w:val="99"/>
    <w:unhideWhenUsed/>
    <w:rsid w:val="00440586"/>
    <w:rPr>
      <w:color w:val="2B579A"/>
      <w:shd w:val="clear" w:color="auto" w:fill="E1DFDD"/>
    </w:rPr>
  </w:style>
  <w:style w:type="paragraph" w:styleId="FootnoteText">
    <w:name w:val="footnote text"/>
    <w:basedOn w:val="Normal"/>
    <w:link w:val="FootnoteTextChar"/>
    <w:uiPriority w:val="99"/>
    <w:unhideWhenUsed/>
    <w:rsid w:val="00551241"/>
    <w:pPr>
      <w:spacing w:after="0" w:line="240" w:lineRule="auto"/>
    </w:pPr>
    <w:rPr>
      <w:sz w:val="20"/>
      <w:szCs w:val="20"/>
    </w:rPr>
  </w:style>
  <w:style w:type="character" w:customStyle="1" w:styleId="FootnoteTextChar">
    <w:name w:val="Footnote Text Char"/>
    <w:basedOn w:val="DefaultParagraphFont"/>
    <w:link w:val="FootnoteText"/>
    <w:uiPriority w:val="99"/>
    <w:rsid w:val="00551241"/>
    <w:rPr>
      <w:rFonts w:ascii="Arial" w:hAnsi="Arial"/>
      <w:sz w:val="20"/>
      <w:szCs w:val="20"/>
      <w:lang w:val="en-GB"/>
    </w:rPr>
  </w:style>
  <w:style w:type="character" w:styleId="FootnoteReference">
    <w:name w:val="footnote reference"/>
    <w:basedOn w:val="DefaultParagraphFont"/>
    <w:uiPriority w:val="99"/>
    <w:semiHidden/>
    <w:unhideWhenUsed/>
    <w:rsid w:val="00551241"/>
    <w:rPr>
      <w:vertAlign w:val="superscript"/>
    </w:rPr>
  </w:style>
  <w:style w:type="paragraph" w:customStyle="1" w:styleId="pf0">
    <w:name w:val="pf0"/>
    <w:basedOn w:val="Normal"/>
    <w:rsid w:val="00624438"/>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cf01">
    <w:name w:val="cf01"/>
    <w:basedOn w:val="DefaultParagraphFont"/>
    <w:rsid w:val="00624438"/>
    <w:rPr>
      <w:rFonts w:ascii="Segoe UI" w:hAnsi="Segoe UI" w:cs="Segoe UI" w:hint="default"/>
      <w:sz w:val="18"/>
      <w:szCs w:val="18"/>
    </w:rPr>
  </w:style>
  <w:style w:type="character" w:customStyle="1" w:styleId="ui-provider">
    <w:name w:val="ui-provider"/>
    <w:basedOn w:val="DefaultParagraphFont"/>
    <w:rsid w:val="00F307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423377">
      <w:bodyDiv w:val="1"/>
      <w:marLeft w:val="0"/>
      <w:marRight w:val="0"/>
      <w:marTop w:val="0"/>
      <w:marBottom w:val="0"/>
      <w:divBdr>
        <w:top w:val="none" w:sz="0" w:space="0" w:color="auto"/>
        <w:left w:val="none" w:sz="0" w:space="0" w:color="auto"/>
        <w:bottom w:val="none" w:sz="0" w:space="0" w:color="auto"/>
        <w:right w:val="none" w:sz="0" w:space="0" w:color="auto"/>
      </w:divBdr>
    </w:div>
    <w:div w:id="206570790">
      <w:bodyDiv w:val="1"/>
      <w:marLeft w:val="0"/>
      <w:marRight w:val="0"/>
      <w:marTop w:val="0"/>
      <w:marBottom w:val="0"/>
      <w:divBdr>
        <w:top w:val="none" w:sz="0" w:space="0" w:color="auto"/>
        <w:left w:val="none" w:sz="0" w:space="0" w:color="auto"/>
        <w:bottom w:val="none" w:sz="0" w:space="0" w:color="auto"/>
        <w:right w:val="none" w:sz="0" w:space="0" w:color="auto"/>
      </w:divBdr>
    </w:div>
    <w:div w:id="233247676">
      <w:bodyDiv w:val="1"/>
      <w:marLeft w:val="0"/>
      <w:marRight w:val="0"/>
      <w:marTop w:val="0"/>
      <w:marBottom w:val="0"/>
      <w:divBdr>
        <w:top w:val="none" w:sz="0" w:space="0" w:color="auto"/>
        <w:left w:val="none" w:sz="0" w:space="0" w:color="auto"/>
        <w:bottom w:val="none" w:sz="0" w:space="0" w:color="auto"/>
        <w:right w:val="none" w:sz="0" w:space="0" w:color="auto"/>
      </w:divBdr>
    </w:div>
    <w:div w:id="298924671">
      <w:bodyDiv w:val="1"/>
      <w:marLeft w:val="0"/>
      <w:marRight w:val="0"/>
      <w:marTop w:val="0"/>
      <w:marBottom w:val="0"/>
      <w:divBdr>
        <w:top w:val="none" w:sz="0" w:space="0" w:color="auto"/>
        <w:left w:val="none" w:sz="0" w:space="0" w:color="auto"/>
        <w:bottom w:val="none" w:sz="0" w:space="0" w:color="auto"/>
        <w:right w:val="none" w:sz="0" w:space="0" w:color="auto"/>
      </w:divBdr>
    </w:div>
    <w:div w:id="349724735">
      <w:bodyDiv w:val="1"/>
      <w:marLeft w:val="0"/>
      <w:marRight w:val="0"/>
      <w:marTop w:val="0"/>
      <w:marBottom w:val="0"/>
      <w:divBdr>
        <w:top w:val="none" w:sz="0" w:space="0" w:color="auto"/>
        <w:left w:val="none" w:sz="0" w:space="0" w:color="auto"/>
        <w:bottom w:val="none" w:sz="0" w:space="0" w:color="auto"/>
        <w:right w:val="none" w:sz="0" w:space="0" w:color="auto"/>
      </w:divBdr>
    </w:div>
    <w:div w:id="589775257">
      <w:bodyDiv w:val="1"/>
      <w:marLeft w:val="0"/>
      <w:marRight w:val="0"/>
      <w:marTop w:val="0"/>
      <w:marBottom w:val="0"/>
      <w:divBdr>
        <w:top w:val="none" w:sz="0" w:space="0" w:color="auto"/>
        <w:left w:val="none" w:sz="0" w:space="0" w:color="auto"/>
        <w:bottom w:val="none" w:sz="0" w:space="0" w:color="auto"/>
        <w:right w:val="none" w:sz="0" w:space="0" w:color="auto"/>
      </w:divBdr>
    </w:div>
    <w:div w:id="780801487">
      <w:bodyDiv w:val="1"/>
      <w:marLeft w:val="0"/>
      <w:marRight w:val="0"/>
      <w:marTop w:val="0"/>
      <w:marBottom w:val="0"/>
      <w:divBdr>
        <w:top w:val="none" w:sz="0" w:space="0" w:color="auto"/>
        <w:left w:val="none" w:sz="0" w:space="0" w:color="auto"/>
        <w:bottom w:val="none" w:sz="0" w:space="0" w:color="auto"/>
        <w:right w:val="none" w:sz="0" w:space="0" w:color="auto"/>
      </w:divBdr>
    </w:div>
    <w:div w:id="974141077">
      <w:bodyDiv w:val="1"/>
      <w:marLeft w:val="0"/>
      <w:marRight w:val="0"/>
      <w:marTop w:val="0"/>
      <w:marBottom w:val="0"/>
      <w:divBdr>
        <w:top w:val="none" w:sz="0" w:space="0" w:color="auto"/>
        <w:left w:val="none" w:sz="0" w:space="0" w:color="auto"/>
        <w:bottom w:val="none" w:sz="0" w:space="0" w:color="auto"/>
        <w:right w:val="none" w:sz="0" w:space="0" w:color="auto"/>
      </w:divBdr>
      <w:divsChild>
        <w:div w:id="443429822">
          <w:marLeft w:val="0"/>
          <w:marRight w:val="0"/>
          <w:marTop w:val="0"/>
          <w:marBottom w:val="0"/>
          <w:divBdr>
            <w:top w:val="none" w:sz="0" w:space="0" w:color="auto"/>
            <w:left w:val="none" w:sz="0" w:space="0" w:color="auto"/>
            <w:bottom w:val="none" w:sz="0" w:space="0" w:color="auto"/>
            <w:right w:val="none" w:sz="0" w:space="0" w:color="auto"/>
          </w:divBdr>
          <w:divsChild>
            <w:div w:id="1815754546">
              <w:marLeft w:val="0"/>
              <w:marRight w:val="0"/>
              <w:marTop w:val="0"/>
              <w:marBottom w:val="0"/>
              <w:divBdr>
                <w:top w:val="none" w:sz="0" w:space="0" w:color="auto"/>
                <w:left w:val="none" w:sz="0" w:space="0" w:color="auto"/>
                <w:bottom w:val="none" w:sz="0" w:space="0" w:color="auto"/>
                <w:right w:val="none" w:sz="0" w:space="0" w:color="auto"/>
              </w:divBdr>
            </w:div>
          </w:divsChild>
        </w:div>
        <w:div w:id="1503273815">
          <w:marLeft w:val="0"/>
          <w:marRight w:val="0"/>
          <w:marTop w:val="0"/>
          <w:marBottom w:val="0"/>
          <w:divBdr>
            <w:top w:val="none" w:sz="0" w:space="0" w:color="auto"/>
            <w:left w:val="none" w:sz="0" w:space="0" w:color="auto"/>
            <w:bottom w:val="none" w:sz="0" w:space="0" w:color="auto"/>
            <w:right w:val="none" w:sz="0" w:space="0" w:color="auto"/>
          </w:divBdr>
          <w:divsChild>
            <w:div w:id="378171048">
              <w:marLeft w:val="0"/>
              <w:marRight w:val="0"/>
              <w:marTop w:val="0"/>
              <w:marBottom w:val="0"/>
              <w:divBdr>
                <w:top w:val="none" w:sz="0" w:space="0" w:color="auto"/>
                <w:left w:val="none" w:sz="0" w:space="0" w:color="auto"/>
                <w:bottom w:val="none" w:sz="0" w:space="0" w:color="auto"/>
                <w:right w:val="none" w:sz="0" w:space="0" w:color="auto"/>
              </w:divBdr>
            </w:div>
          </w:divsChild>
        </w:div>
        <w:div w:id="1524829665">
          <w:marLeft w:val="0"/>
          <w:marRight w:val="0"/>
          <w:marTop w:val="0"/>
          <w:marBottom w:val="0"/>
          <w:divBdr>
            <w:top w:val="none" w:sz="0" w:space="0" w:color="auto"/>
            <w:left w:val="none" w:sz="0" w:space="0" w:color="auto"/>
            <w:bottom w:val="none" w:sz="0" w:space="0" w:color="auto"/>
            <w:right w:val="none" w:sz="0" w:space="0" w:color="auto"/>
          </w:divBdr>
          <w:divsChild>
            <w:div w:id="1138185401">
              <w:marLeft w:val="0"/>
              <w:marRight w:val="0"/>
              <w:marTop w:val="0"/>
              <w:marBottom w:val="0"/>
              <w:divBdr>
                <w:top w:val="none" w:sz="0" w:space="0" w:color="auto"/>
                <w:left w:val="none" w:sz="0" w:space="0" w:color="auto"/>
                <w:bottom w:val="none" w:sz="0" w:space="0" w:color="auto"/>
                <w:right w:val="none" w:sz="0" w:space="0" w:color="auto"/>
              </w:divBdr>
            </w:div>
          </w:divsChild>
        </w:div>
        <w:div w:id="1830709913">
          <w:marLeft w:val="0"/>
          <w:marRight w:val="0"/>
          <w:marTop w:val="0"/>
          <w:marBottom w:val="0"/>
          <w:divBdr>
            <w:top w:val="none" w:sz="0" w:space="0" w:color="auto"/>
            <w:left w:val="none" w:sz="0" w:space="0" w:color="auto"/>
            <w:bottom w:val="none" w:sz="0" w:space="0" w:color="auto"/>
            <w:right w:val="none" w:sz="0" w:space="0" w:color="auto"/>
          </w:divBdr>
          <w:divsChild>
            <w:div w:id="1097554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013473">
      <w:bodyDiv w:val="1"/>
      <w:marLeft w:val="0"/>
      <w:marRight w:val="0"/>
      <w:marTop w:val="0"/>
      <w:marBottom w:val="0"/>
      <w:divBdr>
        <w:top w:val="none" w:sz="0" w:space="0" w:color="auto"/>
        <w:left w:val="none" w:sz="0" w:space="0" w:color="auto"/>
        <w:bottom w:val="none" w:sz="0" w:space="0" w:color="auto"/>
        <w:right w:val="none" w:sz="0" w:space="0" w:color="auto"/>
      </w:divBdr>
    </w:div>
    <w:div w:id="1329362803">
      <w:bodyDiv w:val="1"/>
      <w:marLeft w:val="0"/>
      <w:marRight w:val="0"/>
      <w:marTop w:val="0"/>
      <w:marBottom w:val="0"/>
      <w:divBdr>
        <w:top w:val="none" w:sz="0" w:space="0" w:color="auto"/>
        <w:left w:val="none" w:sz="0" w:space="0" w:color="auto"/>
        <w:bottom w:val="none" w:sz="0" w:space="0" w:color="auto"/>
        <w:right w:val="none" w:sz="0" w:space="0" w:color="auto"/>
      </w:divBdr>
    </w:div>
    <w:div w:id="1333484933">
      <w:bodyDiv w:val="1"/>
      <w:marLeft w:val="0"/>
      <w:marRight w:val="0"/>
      <w:marTop w:val="0"/>
      <w:marBottom w:val="0"/>
      <w:divBdr>
        <w:top w:val="none" w:sz="0" w:space="0" w:color="auto"/>
        <w:left w:val="none" w:sz="0" w:space="0" w:color="auto"/>
        <w:bottom w:val="none" w:sz="0" w:space="0" w:color="auto"/>
        <w:right w:val="none" w:sz="0" w:space="0" w:color="auto"/>
      </w:divBdr>
    </w:div>
    <w:div w:id="1422070835">
      <w:bodyDiv w:val="1"/>
      <w:marLeft w:val="0"/>
      <w:marRight w:val="0"/>
      <w:marTop w:val="0"/>
      <w:marBottom w:val="0"/>
      <w:divBdr>
        <w:top w:val="none" w:sz="0" w:space="0" w:color="auto"/>
        <w:left w:val="none" w:sz="0" w:space="0" w:color="auto"/>
        <w:bottom w:val="none" w:sz="0" w:space="0" w:color="auto"/>
        <w:right w:val="none" w:sz="0" w:space="0" w:color="auto"/>
      </w:divBdr>
    </w:div>
    <w:div w:id="1447306263">
      <w:bodyDiv w:val="1"/>
      <w:marLeft w:val="0"/>
      <w:marRight w:val="0"/>
      <w:marTop w:val="0"/>
      <w:marBottom w:val="0"/>
      <w:divBdr>
        <w:top w:val="none" w:sz="0" w:space="0" w:color="auto"/>
        <w:left w:val="none" w:sz="0" w:space="0" w:color="auto"/>
        <w:bottom w:val="none" w:sz="0" w:space="0" w:color="auto"/>
        <w:right w:val="none" w:sz="0" w:space="0" w:color="auto"/>
      </w:divBdr>
    </w:div>
    <w:div w:id="1771965835">
      <w:bodyDiv w:val="1"/>
      <w:marLeft w:val="0"/>
      <w:marRight w:val="0"/>
      <w:marTop w:val="0"/>
      <w:marBottom w:val="0"/>
      <w:divBdr>
        <w:top w:val="none" w:sz="0" w:space="0" w:color="auto"/>
        <w:left w:val="none" w:sz="0" w:space="0" w:color="auto"/>
        <w:bottom w:val="none" w:sz="0" w:space="0" w:color="auto"/>
        <w:right w:val="none" w:sz="0" w:space="0" w:color="auto"/>
      </w:divBdr>
    </w:div>
    <w:div w:id="1848131841">
      <w:bodyDiv w:val="1"/>
      <w:marLeft w:val="0"/>
      <w:marRight w:val="0"/>
      <w:marTop w:val="0"/>
      <w:marBottom w:val="0"/>
      <w:divBdr>
        <w:top w:val="none" w:sz="0" w:space="0" w:color="auto"/>
        <w:left w:val="none" w:sz="0" w:space="0" w:color="auto"/>
        <w:bottom w:val="none" w:sz="0" w:space="0" w:color="auto"/>
        <w:right w:val="none" w:sz="0" w:space="0" w:color="auto"/>
      </w:divBdr>
    </w:div>
    <w:div w:id="1912157770">
      <w:bodyDiv w:val="1"/>
      <w:marLeft w:val="0"/>
      <w:marRight w:val="0"/>
      <w:marTop w:val="0"/>
      <w:marBottom w:val="0"/>
      <w:divBdr>
        <w:top w:val="none" w:sz="0" w:space="0" w:color="auto"/>
        <w:left w:val="none" w:sz="0" w:space="0" w:color="auto"/>
        <w:bottom w:val="none" w:sz="0" w:space="0" w:color="auto"/>
        <w:right w:val="none" w:sz="0" w:space="0" w:color="auto"/>
      </w:divBdr>
    </w:div>
    <w:div w:id="20100148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www.fwi.co.uk/livestock/pigs/what-to-consider-before-a-switch-to-five-week-pig-weaning" TargetMode="External"/><Relationship Id="rId21" Type="http://schemas.microsoft.com/office/2011/relationships/commentsExtended" Target="commentsExtended.xml"/><Relationship Id="rId42" Type="http://schemas.openxmlformats.org/officeDocument/2006/relationships/hyperlink" Target="https://www.pig333.com/articles/the-importance-of-dietary-protein-and-amino-acids-after-weaning_11875/" TargetMode="External"/><Relationship Id="rId63" Type="http://schemas.openxmlformats.org/officeDocument/2006/relationships/hyperlink" Target="https://ahdb.org.uk/knowledge-library/additives-as-an-alternative-to-zinc-oxide-in-pig-diets" TargetMode="External"/><Relationship Id="rId84" Type="http://schemas.openxmlformats.org/officeDocument/2006/relationships/header" Target="header12.xml"/><Relationship Id="rId16" Type="http://schemas.openxmlformats.org/officeDocument/2006/relationships/header" Target="header2.xml"/><Relationship Id="rId107" Type="http://schemas.openxmlformats.org/officeDocument/2006/relationships/hyperlink" Target="https://redtractorassurance.org.uk/standards/feed-and-water-10/" TargetMode="External"/><Relationship Id="rId11" Type="http://schemas.openxmlformats.org/officeDocument/2006/relationships/endnotes" Target="endnotes.xml"/><Relationship Id="rId32" Type="http://schemas.openxmlformats.org/officeDocument/2006/relationships/hyperlink" Target="https://www.teagasc.ie/animals/pigs/research/research-projects/zinco/" TargetMode="External"/><Relationship Id="rId37" Type="http://schemas.openxmlformats.org/officeDocument/2006/relationships/hyperlink" Target="https://ahdb.org.uk/knowledge-library/additives-as-an-alternative-to-zinc-oxide-in-pig-diets" TargetMode="External"/><Relationship Id="rId53" Type="http://schemas.openxmlformats.org/officeDocument/2006/relationships/hyperlink" Target="https://doi.org/10.1016/j.animal.2020.100075" TargetMode="External"/><Relationship Id="rId58" Type="http://schemas.openxmlformats.org/officeDocument/2006/relationships/hyperlink" Target="https://redtractorassurance.org.uk/standards/feed-and-water-10/" TargetMode="External"/><Relationship Id="rId74" Type="http://schemas.openxmlformats.org/officeDocument/2006/relationships/hyperlink" Target="https://ahdb.org.uk/Pig-production-costs-calculators" TargetMode="External"/><Relationship Id="rId79" Type="http://schemas.openxmlformats.org/officeDocument/2006/relationships/hyperlink" Target="https://www.thepigsite.com/articles/prebiotics-and-probiotics-boost-pig-growth-and-health" TargetMode="External"/><Relationship Id="rId102" Type="http://schemas.openxmlformats.org/officeDocument/2006/relationships/header" Target="header16.xml"/><Relationship Id="rId123" Type="http://schemas.openxmlformats.org/officeDocument/2006/relationships/hyperlink" Target="https://www.harbro.co.uk/nutrition/nutritional-articles/pig/" TargetMode="External"/><Relationship Id="rId128" Type="http://schemas.openxmlformats.org/officeDocument/2006/relationships/header" Target="header23.xml"/><Relationship Id="rId5" Type="http://schemas.openxmlformats.org/officeDocument/2006/relationships/customXml" Target="../customXml/item5.xml"/><Relationship Id="rId90" Type="http://schemas.openxmlformats.org/officeDocument/2006/relationships/header" Target="header13.xml"/><Relationship Id="rId95" Type="http://schemas.openxmlformats.org/officeDocument/2006/relationships/header" Target="header14.xml"/><Relationship Id="rId22" Type="http://schemas.microsoft.com/office/2016/09/relationships/commentsIds" Target="commentsIds.xml"/><Relationship Id="rId27" Type="http://schemas.openxmlformats.org/officeDocument/2006/relationships/diagramColors" Target="diagrams/colors1.xml"/><Relationship Id="rId43" Type="http://schemas.openxmlformats.org/officeDocument/2006/relationships/hyperlink" Target="https://doi.org/10.1016/j.animal.2022.100654" TargetMode="External"/><Relationship Id="rId48" Type="http://schemas.openxmlformats.org/officeDocument/2006/relationships/hyperlink" Target="https://www.pig333.com/articles/review-of-the-use-of-enzymes-in-pig-nutrition_8347/" TargetMode="External"/><Relationship Id="rId64" Type="http://schemas.openxmlformats.org/officeDocument/2006/relationships/hyperlink" Target="https://ahdb.org.uk/Pig-production-costs-calculators" TargetMode="External"/><Relationship Id="rId69" Type="http://schemas.openxmlformats.org/officeDocument/2006/relationships/hyperlink" Target="https://www.pig333.com/articles/the-impact-of-including-fiber-in-weaned-piglet-diets_18274/" TargetMode="External"/><Relationship Id="rId113" Type="http://schemas.openxmlformats.org/officeDocument/2006/relationships/hyperlink" Target="https://ahdb.org.uk/knowledge-library/biosecurity-on-pig-farms" TargetMode="External"/><Relationship Id="rId118" Type="http://schemas.openxmlformats.org/officeDocument/2006/relationships/header" Target="header21.xml"/><Relationship Id="rId134" Type="http://schemas.openxmlformats.org/officeDocument/2006/relationships/header" Target="header25.xml"/><Relationship Id="rId80" Type="http://schemas.openxmlformats.org/officeDocument/2006/relationships/hyperlink" Target="https://doi.org/10.2527/jas.2011-4699" TargetMode="External"/><Relationship Id="rId85" Type="http://schemas.openxmlformats.org/officeDocument/2006/relationships/hyperlink" Target="https://www.pig333.com/articles/the-importance-of-dietary-protein-and-amino-acids-after-weaning_11875/" TargetMode="External"/><Relationship Id="rId12" Type="http://schemas.openxmlformats.org/officeDocument/2006/relationships/image" Target="media/image1.png"/><Relationship Id="rId17" Type="http://schemas.openxmlformats.org/officeDocument/2006/relationships/footer" Target="footer2.xml"/><Relationship Id="rId33" Type="http://schemas.openxmlformats.org/officeDocument/2006/relationships/hyperlink" Target="http://sciencesearch.defra.gov.uk/Default.aspx?Menu=Menu&amp;Module=More&amp;Location=None&amp;Completed=0&amp;ProjectID=12929" TargetMode="External"/><Relationship Id="rId38" Type="http://schemas.openxmlformats.org/officeDocument/2006/relationships/hyperlink" Target="https://www.apecusa.com/blog/enzyme-applications-for-animal-feed-questions-and-answers/" TargetMode="External"/><Relationship Id="rId59" Type="http://schemas.openxmlformats.org/officeDocument/2006/relationships/hyperlink" Target="https://ahdb.org.uk/rapid-evidence-assessment-in-pork-potatoes-and-protected-horticulture" TargetMode="External"/><Relationship Id="rId103" Type="http://schemas.openxmlformats.org/officeDocument/2006/relationships/hyperlink" Target="https://ahdb.org.uk/knowledge-library/pig-buildings" TargetMode="External"/><Relationship Id="rId108" Type="http://schemas.openxmlformats.org/officeDocument/2006/relationships/hyperlink" Target="https://ahdb.org.uk/knowledge-library/water-usage-on-pig-farms" TargetMode="External"/><Relationship Id="rId124" Type="http://schemas.openxmlformats.org/officeDocument/2006/relationships/header" Target="header22.xml"/><Relationship Id="rId129" Type="http://schemas.openxmlformats.org/officeDocument/2006/relationships/hyperlink" Target="https://www.thescottishfarmer.co.uk/features/20099819.vaccination-can-help-pig-producers-manage-post-weaning-diarrhoea-pwd-without-zinc-oxide/" TargetMode="External"/><Relationship Id="rId54" Type="http://schemas.openxmlformats.org/officeDocument/2006/relationships/hyperlink" Target="https://www.pig333.com/articles/changes-in-the-prescription-of-antimicrobials-in-the-eu-i_15255/" TargetMode="External"/><Relationship Id="rId70" Type="http://schemas.openxmlformats.org/officeDocument/2006/relationships/hyperlink" Target="https://www.ncbi.nlm.nih.gov/pmc/articles/PMC6949732/" TargetMode="External"/><Relationship Id="rId75" Type="http://schemas.openxmlformats.org/officeDocument/2006/relationships/hyperlink" Target="https://www.thepigsite.com/articles/prebiotics-and-probiotics-boost-pig-growth-and-health" TargetMode="External"/><Relationship Id="rId91" Type="http://schemas.openxmlformats.org/officeDocument/2006/relationships/hyperlink" Target="https://infinitabiotech.com/blog/enzymes-in-animal-feed/" TargetMode="External"/><Relationship Id="rId96" Type="http://schemas.openxmlformats.org/officeDocument/2006/relationships/hyperlink" Target="https://www.canr.msu.edu/news/potential-use-of-essential-oils-as-an-alternative-to-feed-grade-antibiotics-in-pork-production" TargetMode="External"/><Relationship Id="rId1" Type="http://schemas.openxmlformats.org/officeDocument/2006/relationships/customXml" Target="../customXml/item1.xml"/><Relationship Id="rId6" Type="http://schemas.openxmlformats.org/officeDocument/2006/relationships/numbering" Target="numbering.xml"/><Relationship Id="rId23" Type="http://schemas.microsoft.com/office/2018/08/relationships/commentsExtensible" Target="commentsExtensible.xml"/><Relationship Id="rId28" Type="http://schemas.microsoft.com/office/2007/relationships/diagramDrawing" Target="diagrams/drawing1.xml"/><Relationship Id="rId49" Type="http://schemas.openxmlformats.org/officeDocument/2006/relationships/hyperlink" Target="https://www.vettimes.co.uk/article/pig-welfare-when-to-wean/" TargetMode="External"/><Relationship Id="rId114" Type="http://schemas.openxmlformats.org/officeDocument/2006/relationships/header" Target="header20.xml"/><Relationship Id="rId119" Type="http://schemas.openxmlformats.org/officeDocument/2006/relationships/hyperlink" Target="https://ahdb.org.uk/knowledge-library/feeding-the-weaned-pig" TargetMode="External"/><Relationship Id="rId44" Type="http://schemas.openxmlformats.org/officeDocument/2006/relationships/hyperlink" Target="https://www.porkbusiness.com/news/hog-production/alternative-nutrition-strategies-control-post-weaning-diarrhea" TargetMode="External"/><Relationship Id="rId60" Type="http://schemas.openxmlformats.org/officeDocument/2006/relationships/hyperlink" Target="https://www.pigprogress.net/health-nutrition/does-a-lower-stomach-ph-improve-performance/" TargetMode="External"/><Relationship Id="rId65" Type="http://schemas.openxmlformats.org/officeDocument/2006/relationships/hyperlink" Target="https://ahdb.org.uk/sustainable-systems-for-management-of-the-weaner-pig-through-nutrition-nutwean" TargetMode="External"/><Relationship Id="rId81" Type="http://schemas.openxmlformats.org/officeDocument/2006/relationships/header" Target="header11.xml"/><Relationship Id="rId86" Type="http://schemas.openxmlformats.org/officeDocument/2006/relationships/hyperlink" Target="https://www.pigprogress.net/pigs/piglets/isoleucine-a-missing-link-in-the-pivotal-role-of-amino-acids/" TargetMode="External"/><Relationship Id="rId130" Type="http://schemas.openxmlformats.org/officeDocument/2006/relationships/hyperlink" Target="https://www.thepigsite.com/articles/tackle-post-weaning-e-coli-issues-with-aggressive-cleaning-vaccination" TargetMode="External"/><Relationship Id="rId135" Type="http://schemas.openxmlformats.org/officeDocument/2006/relationships/fontTable" Target="fontTable.xml"/><Relationship Id="rId13" Type="http://schemas.openxmlformats.org/officeDocument/2006/relationships/header" Target="header1.xml"/><Relationship Id="rId18" Type="http://schemas.openxmlformats.org/officeDocument/2006/relationships/image" Target="media/image2.jpg"/><Relationship Id="rId39" Type="http://schemas.openxmlformats.org/officeDocument/2006/relationships/hyperlink" Target="https://www.pig333.com/articles/nutritional-immunomodulation-in-swine_18539/" TargetMode="External"/><Relationship Id="rId109" Type="http://schemas.openxmlformats.org/officeDocument/2006/relationships/hyperlink" Target="https://www.agric.wa.gov.au/water/water-forgotten-nutrient-pigs" TargetMode="External"/><Relationship Id="rId34" Type="http://schemas.openxmlformats.org/officeDocument/2006/relationships/hyperlink" Target="https://ahdb.org.uk/knowledge-library/establishing-the-weaned-pig" TargetMode="External"/><Relationship Id="rId50" Type="http://schemas.openxmlformats.org/officeDocument/2006/relationships/hyperlink" Target="https://infinitabiotech.com/blog/enzymes-in-animal-feed/" TargetMode="External"/><Relationship Id="rId55" Type="http://schemas.openxmlformats.org/officeDocument/2006/relationships/hyperlink" Target="https://doi.org/10.1016/j.tvjl.2017.07.004" TargetMode="External"/><Relationship Id="rId76" Type="http://schemas.openxmlformats.org/officeDocument/2006/relationships/hyperlink" Target="https://pubmed.ncbi.nlm.nih.gov/28727032/" TargetMode="External"/><Relationship Id="rId97" Type="http://schemas.openxmlformats.org/officeDocument/2006/relationships/hyperlink" Target="https://plusvet.eu/2013/06/18/plant-extracts-and-good-management-to-fight-post-weaning-diarrhea/" TargetMode="External"/><Relationship Id="rId104" Type="http://schemas.openxmlformats.org/officeDocument/2006/relationships/hyperlink" Target="http://www.farmbusinesssurvey.co.uk/benchmarking/Default.aspx" TargetMode="External"/><Relationship Id="rId120" Type="http://schemas.openxmlformats.org/officeDocument/2006/relationships/hyperlink" Target="https://lallemandanimalnutrition.com/en/united-kingdom-ireland/programs/gut-health-in-piglets-antibiotics-and-zno-reduction/" TargetMode="External"/><Relationship Id="rId125" Type="http://schemas.openxmlformats.org/officeDocument/2006/relationships/hyperlink" Target="https://ahdb.org.uk/knowledge-library/colostrum-management-for-pigs" TargetMode="External"/><Relationship Id="rId7" Type="http://schemas.openxmlformats.org/officeDocument/2006/relationships/styles" Target="styles.xml"/><Relationship Id="rId71" Type="http://schemas.openxmlformats.org/officeDocument/2006/relationships/header" Target="header8.xml"/><Relationship Id="rId92" Type="http://schemas.openxmlformats.org/officeDocument/2006/relationships/hyperlink" Target="https://en.engormix.com/pig-industry/articles/enzyme-supplementation-in-pig-diets-t34832.htm" TargetMode="External"/><Relationship Id="rId2" Type="http://schemas.openxmlformats.org/officeDocument/2006/relationships/customXml" Target="../customXml/item2.xml"/><Relationship Id="rId29" Type="http://schemas.openxmlformats.org/officeDocument/2006/relationships/image" Target="media/image3.png"/><Relationship Id="rId24" Type="http://schemas.openxmlformats.org/officeDocument/2006/relationships/diagramData" Target="diagrams/data1.xml"/><Relationship Id="rId40" Type="http://schemas.openxmlformats.org/officeDocument/2006/relationships/hyperlink" Target="https://www.thepigsite.com/news/2019/11/zero-zno-why-we-need-to-replace-zinc-oxide-in-tackling-post-weaning-diarrhoea" TargetMode="External"/><Relationship Id="rId45" Type="http://schemas.openxmlformats.org/officeDocument/2006/relationships/hyperlink" Target="https://www.gov.uk/government/collections/rapid-evidence-assessments" TargetMode="External"/><Relationship Id="rId66" Type="http://schemas.openxmlformats.org/officeDocument/2006/relationships/hyperlink" Target="https://www.pig333.com/articles/crude-protein-in-piglet-diets_3207/" TargetMode="External"/><Relationship Id="rId87" Type="http://schemas.openxmlformats.org/officeDocument/2006/relationships/hyperlink" Target="https://www.ncbi.nlm.nih.gov/pmc/articles/PMC8599283/" TargetMode="External"/><Relationship Id="rId110" Type="http://schemas.openxmlformats.org/officeDocument/2006/relationships/hyperlink" Target="https://www.thepigsite.com/articles/water-quality-the-winning-formula-for-pig-production" TargetMode="External"/><Relationship Id="rId115" Type="http://schemas.openxmlformats.org/officeDocument/2006/relationships/hyperlink" Target="https://ahdb.org.uk/knowledge-library/weaning-and-small-pig-management" TargetMode="External"/><Relationship Id="rId131" Type="http://schemas.openxmlformats.org/officeDocument/2006/relationships/hyperlink" Target="https://doi.org/10.1016/j.tvjl.2017.07.004" TargetMode="External"/><Relationship Id="rId136" Type="http://schemas.microsoft.com/office/2011/relationships/people" Target="people.xml"/><Relationship Id="rId61" Type="http://schemas.openxmlformats.org/officeDocument/2006/relationships/header" Target="header4.xml"/><Relationship Id="rId82" Type="http://schemas.openxmlformats.org/officeDocument/2006/relationships/hyperlink" Target="https://www.thepigsite.com/articles/prebiotics-and-probiotics-boost-pig-growth-and-health" TargetMode="External"/><Relationship Id="rId19" Type="http://schemas.openxmlformats.org/officeDocument/2006/relationships/header" Target="header3.xml"/><Relationship Id="rId14" Type="http://schemas.openxmlformats.org/officeDocument/2006/relationships/footer" Target="footer1.xml"/><Relationship Id="rId30" Type="http://schemas.openxmlformats.org/officeDocument/2006/relationships/image" Target="media/image4.jpg"/><Relationship Id="rId35" Type="http://schemas.openxmlformats.org/officeDocument/2006/relationships/hyperlink" Target="https://ahdb.org.uk/knowledge-library/feeding-the-weaned-pig" TargetMode="External"/><Relationship Id="rId56" Type="http://schemas.openxmlformats.org/officeDocument/2006/relationships/hyperlink" Target="https://www.pig333.com/articles/diarrhoea-by-e-coli-vaccination-strategies_11688/" TargetMode="External"/><Relationship Id="rId77" Type="http://schemas.openxmlformats.org/officeDocument/2006/relationships/header" Target="header10.xml"/><Relationship Id="rId100" Type="http://schemas.openxmlformats.org/officeDocument/2006/relationships/hyperlink" Target="https://www.swineresource.com/swine-resources/industry-voice-articles/six-keys-to-promoting-nursery-pig-health" TargetMode="External"/><Relationship Id="rId105" Type="http://schemas.openxmlformats.org/officeDocument/2006/relationships/header" Target="header17.xml"/><Relationship Id="rId126" Type="http://schemas.openxmlformats.org/officeDocument/2006/relationships/hyperlink" Target="https://www.pig333.com/articles/how-to-increase-the-amount-of-colostrum-available-to-newborn-piglets_16649/" TargetMode="External"/><Relationship Id="rId8" Type="http://schemas.openxmlformats.org/officeDocument/2006/relationships/settings" Target="settings.xml"/><Relationship Id="rId51" Type="http://schemas.openxmlformats.org/officeDocument/2006/relationships/hyperlink" Target="https://www.pig333.com/articles/the-immune-system-and-immunity-in-swine-maternal-and-neonatal-immunit_13708/" TargetMode="External"/><Relationship Id="rId72" Type="http://schemas.openxmlformats.org/officeDocument/2006/relationships/hyperlink" Target="https://www.thepigsite.com/articles/zinc-oxide-alternatives-for-weaned-pigs-organic-acids-and-mcfas" TargetMode="External"/><Relationship Id="rId93" Type="http://schemas.openxmlformats.org/officeDocument/2006/relationships/hyperlink" Target="https://www.pig333.com/articles/review-of-the-use-of-enzymes-in-pig-nutrition_8347/" TargetMode="External"/><Relationship Id="rId98" Type="http://schemas.openxmlformats.org/officeDocument/2006/relationships/header" Target="header15.xml"/><Relationship Id="rId121" Type="http://schemas.openxmlformats.org/officeDocument/2006/relationships/hyperlink" Target="https://www.alltech.com/animal-nutrition/pig/challenges/diarrhea" TargetMode="External"/><Relationship Id="rId3" Type="http://schemas.openxmlformats.org/officeDocument/2006/relationships/customXml" Target="../customXml/item3.xml"/><Relationship Id="rId25" Type="http://schemas.openxmlformats.org/officeDocument/2006/relationships/diagramLayout" Target="diagrams/layout1.xml"/><Relationship Id="rId46" Type="http://schemas.openxmlformats.org/officeDocument/2006/relationships/hyperlink" Target="https://www.efsa.europa.eu/en/topics/topic/feed-additives" TargetMode="External"/><Relationship Id="rId67" Type="http://schemas.openxmlformats.org/officeDocument/2006/relationships/header" Target="header6.xml"/><Relationship Id="rId116" Type="http://schemas.openxmlformats.org/officeDocument/2006/relationships/hyperlink" Target="https://www.pigprogress.net/specials/delayed-weaning-better-for-piglet-welfare/" TargetMode="External"/><Relationship Id="rId137" Type="http://schemas.openxmlformats.org/officeDocument/2006/relationships/theme" Target="theme/theme1.xml"/><Relationship Id="rId20" Type="http://schemas.openxmlformats.org/officeDocument/2006/relationships/comments" Target="comments.xml"/><Relationship Id="rId41" Type="http://schemas.openxmlformats.org/officeDocument/2006/relationships/hyperlink" Target="https://www.feednavigator.com/Article/2021/06/01/Pros-and-cons-of-phage-therapy-probiotics-and-postbiotics-as-strategies-to-control-post-weaning-diarrhea-in-pigs" TargetMode="External"/><Relationship Id="rId62" Type="http://schemas.openxmlformats.org/officeDocument/2006/relationships/header" Target="header5.xml"/><Relationship Id="rId83" Type="http://schemas.openxmlformats.org/officeDocument/2006/relationships/hyperlink" Target="https://www.frontiersin.org/articles/10.3389/fvets.2020.00573/full" TargetMode="External"/><Relationship Id="rId88" Type="http://schemas.openxmlformats.org/officeDocument/2006/relationships/hyperlink" Target="https://doi.org/10.1093/tas/txab209" TargetMode="External"/><Relationship Id="rId111" Type="http://schemas.openxmlformats.org/officeDocument/2006/relationships/hyperlink" Target="https://redtractorassurance.org.uk/standards/feed-and-water-10/" TargetMode="External"/><Relationship Id="rId132" Type="http://schemas.openxmlformats.org/officeDocument/2006/relationships/header" Target="header24.xml"/><Relationship Id="rId15" Type="http://schemas.openxmlformats.org/officeDocument/2006/relationships/hyperlink" Target="https://www.gov.uk/government/collections/rapid-evidence-assessments" TargetMode="External"/><Relationship Id="rId36" Type="http://schemas.openxmlformats.org/officeDocument/2006/relationships/hyperlink" Target="https://ahdb.org.uk/knowledge-library/phwc-antimicrobial-usage" TargetMode="External"/><Relationship Id="rId57" Type="http://schemas.openxmlformats.org/officeDocument/2006/relationships/hyperlink" Target="https://www.pigprogress.net/health-nutrition/searching-for-the-ideal-weaning-age/" TargetMode="External"/><Relationship Id="rId106" Type="http://schemas.openxmlformats.org/officeDocument/2006/relationships/header" Target="header18.xml"/><Relationship Id="rId127" Type="http://schemas.openxmlformats.org/officeDocument/2006/relationships/hyperlink" Target="https://www.pig333.com/articles/how-to-increase-the-amount-of-colostrum-available-to-newborn-piglets_16649/" TargetMode="External"/><Relationship Id="rId10" Type="http://schemas.openxmlformats.org/officeDocument/2006/relationships/footnotes" Target="footnotes.xml"/><Relationship Id="rId31" Type="http://schemas.openxmlformats.org/officeDocument/2006/relationships/hyperlink" Target="https://www.gov.uk/government/news/veterinary-medicines-regulations-consultation-is-launched" TargetMode="External"/><Relationship Id="rId52" Type="http://schemas.openxmlformats.org/officeDocument/2006/relationships/hyperlink" Target="https://doi.org/10.1016/j.anifeedsci.2011.08.012" TargetMode="External"/><Relationship Id="rId73" Type="http://schemas.openxmlformats.org/officeDocument/2006/relationships/header" Target="header9.xml"/><Relationship Id="rId78" Type="http://schemas.openxmlformats.org/officeDocument/2006/relationships/hyperlink" Target="https://www.researchgate.net/publication/234105899_Stabilized_rice_bran_improves_weaning_pig_performance_via_a_prebiotic_mechanism" TargetMode="External"/><Relationship Id="rId94" Type="http://schemas.openxmlformats.org/officeDocument/2006/relationships/hyperlink" Target="https://www.apecusa.com/blog/enzyme-applications-for-animal-feed-questions-and-answers/" TargetMode="External"/><Relationship Id="rId99" Type="http://schemas.openxmlformats.org/officeDocument/2006/relationships/hyperlink" Target="https://www.zoetis.co.uk/livestock-farming/pig-news/minimising-piglet-stress-at-weaning.aspx" TargetMode="External"/><Relationship Id="rId101" Type="http://schemas.openxmlformats.org/officeDocument/2006/relationships/hyperlink" Target="https://www.pig333.com/articles/reducing-weaning-stress-is-pre-weaning-socialisation-a-good-strategy_17689/" TargetMode="External"/><Relationship Id="rId122" Type="http://schemas.openxmlformats.org/officeDocument/2006/relationships/hyperlink" Target="https://ab-neo.com/zinc-free-feeding-weaning-piglets-without-zinc" TargetMode="External"/><Relationship Id="rId4" Type="http://schemas.openxmlformats.org/officeDocument/2006/relationships/customXml" Target="../customXml/item4.xml"/><Relationship Id="rId9" Type="http://schemas.openxmlformats.org/officeDocument/2006/relationships/webSettings" Target="webSettings.xml"/><Relationship Id="rId26" Type="http://schemas.openxmlformats.org/officeDocument/2006/relationships/diagramQuickStyle" Target="diagrams/quickStyle1.xml"/><Relationship Id="rId47" Type="http://schemas.openxmlformats.org/officeDocument/2006/relationships/hyperlink" Target="https://doi.org/10.1111/j.1439-0531.2008.01226.x" TargetMode="External"/><Relationship Id="rId68" Type="http://schemas.openxmlformats.org/officeDocument/2006/relationships/header" Target="header7.xml"/><Relationship Id="rId89" Type="http://schemas.openxmlformats.org/officeDocument/2006/relationships/hyperlink" Target="https://www.porkbusiness.com/news/hog-production/alternative-nutrition-strategies-control-post-weaning-diarrhea" TargetMode="External"/><Relationship Id="rId112" Type="http://schemas.openxmlformats.org/officeDocument/2006/relationships/header" Target="header19.xml"/><Relationship Id="rId133" Type="http://schemas.openxmlformats.org/officeDocument/2006/relationships/hyperlink" Target="https://ahdb.org.uk/knowledge-library/phwc-antimicrobial-usage"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gov.uk/government/publications/pigs-on-farm-welfare/caring-for-pigs" TargetMode="External"/><Relationship Id="rId1" Type="http://schemas.openxmlformats.org/officeDocument/2006/relationships/hyperlink" Target="https://www.gov.uk/government/publications/pigs-on-farm-welfare/caring-for-pigs" TargetMode="Externa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CD6E8E7-5039-47B3-8976-239F46EF1CC0}" type="doc">
      <dgm:prSet loTypeId="urn:microsoft.com/office/officeart/2008/layout/NameandTitleOrganizationalChart" loCatId="hierarchy" qsTypeId="urn:microsoft.com/office/officeart/2005/8/quickstyle/simple1" qsCatId="simple" csTypeId="urn:microsoft.com/office/officeart/2005/8/colors/accent1_1" csCatId="accent1" phldr="1"/>
      <dgm:spPr/>
      <dgm:t>
        <a:bodyPr/>
        <a:lstStyle/>
        <a:p>
          <a:endParaRPr lang="en-GB"/>
        </a:p>
      </dgm:t>
    </dgm:pt>
    <dgm:pt modelId="{B2741012-D56C-4434-A5E9-1720EF124366}">
      <dgm:prSet phldrT="[Text]"/>
      <dgm:spPr>
        <a:xfrm>
          <a:off x="2678603" y="878"/>
          <a:ext cx="929814" cy="481416"/>
        </a:xfrm>
        <a:prstGeom prst="rect">
          <a:avLst/>
        </a:prstGeom>
        <a:solidFill>
          <a:sysClr val="window" lastClr="FFFFFF">
            <a:hueOff val="0"/>
            <a:satOff val="0"/>
            <a:lumOff val="0"/>
            <a:alphaOff val="0"/>
          </a:sysClr>
        </a:solidFill>
        <a:ln w="25400" cap="flat" cmpd="sng" algn="ctr">
          <a:solidFill>
            <a:srgbClr val="4F81BD">
              <a:shade val="80000"/>
              <a:hueOff val="0"/>
              <a:satOff val="0"/>
              <a:lumOff val="0"/>
              <a:alphaOff val="0"/>
            </a:srgbClr>
          </a:solidFill>
          <a:prstDash val="solid"/>
        </a:ln>
        <a:effectLst/>
      </dgm:spPr>
      <dgm:t>
        <a:bodyPr/>
        <a:lstStyle/>
        <a:p>
          <a:pPr>
            <a:buNone/>
          </a:pPr>
          <a:r>
            <a:rPr lang="en-GB">
              <a:solidFill>
                <a:sysClr val="windowText" lastClr="000000">
                  <a:hueOff val="0"/>
                  <a:satOff val="0"/>
                  <a:lumOff val="0"/>
                  <a:alphaOff val="0"/>
                </a:sysClr>
              </a:solidFill>
              <a:latin typeface="Calibri"/>
              <a:ea typeface="+mn-ea"/>
              <a:cs typeface="+mn-cs"/>
            </a:rPr>
            <a:t>Number of papers retrieved in searches</a:t>
          </a:r>
        </a:p>
      </dgm:t>
    </dgm:pt>
    <dgm:pt modelId="{D0290567-D5C9-4176-AFCC-17144ADE4B66}" type="parTrans" cxnId="{3B6A21FC-6082-4389-B443-0174EBF7B652}">
      <dgm:prSet/>
      <dgm:spPr/>
      <dgm:t>
        <a:bodyPr/>
        <a:lstStyle/>
        <a:p>
          <a:endParaRPr lang="en-GB"/>
        </a:p>
      </dgm:t>
    </dgm:pt>
    <dgm:pt modelId="{D3CC7EFA-BC01-4A1B-8E33-3207A489A31F}" type="sibTrans" cxnId="{3B6A21FC-6082-4389-B443-0174EBF7B652}">
      <dgm:prSet/>
      <dgm:spPr>
        <a:xfrm>
          <a:off x="2864566" y="375314"/>
          <a:ext cx="836833" cy="160472"/>
        </a:xfrm>
        <a:prstGeom prst="rect">
          <a:avLst/>
        </a:prstGeom>
        <a:solidFill>
          <a:srgbClr val="4F81BD">
            <a:alpha val="90000"/>
            <a:tint val="40000"/>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pPr algn="ctr">
            <a:buNone/>
          </a:pPr>
          <a:r>
            <a:rPr lang="en-GB">
              <a:solidFill>
                <a:sysClr val="windowText" lastClr="000000">
                  <a:hueOff val="0"/>
                  <a:satOff val="0"/>
                  <a:lumOff val="0"/>
                  <a:alphaOff val="0"/>
                </a:sysClr>
              </a:solidFill>
              <a:latin typeface="Calibri"/>
              <a:ea typeface="+mn-ea"/>
              <a:cs typeface="+mn-cs"/>
            </a:rPr>
            <a:t>n = 738</a:t>
          </a:r>
        </a:p>
      </dgm:t>
    </dgm:pt>
    <dgm:pt modelId="{243A94B3-9DE3-4EF8-8D09-FF577F21ACE9}" type="asst">
      <dgm:prSet phldrT="[Text]"/>
      <dgm:spPr>
        <a:xfrm>
          <a:off x="2054874" y="760447"/>
          <a:ext cx="929814" cy="481416"/>
        </a:xfrm>
        <a:prstGeom prst="rect">
          <a:avLst/>
        </a:prstGeom>
        <a:solidFill>
          <a:sysClr val="window" lastClr="FFFFFF">
            <a:hueOff val="0"/>
            <a:satOff val="0"/>
            <a:lumOff val="0"/>
            <a:alphaOff val="0"/>
          </a:sysClr>
        </a:solidFill>
        <a:ln w="25400" cap="flat" cmpd="sng" algn="ctr">
          <a:solidFill>
            <a:srgbClr val="4F81BD">
              <a:shade val="80000"/>
              <a:hueOff val="0"/>
              <a:satOff val="0"/>
              <a:lumOff val="0"/>
              <a:alphaOff val="0"/>
            </a:srgbClr>
          </a:solidFill>
          <a:prstDash val="solid"/>
        </a:ln>
        <a:effectLst/>
      </dgm:spPr>
      <dgm:t>
        <a:bodyPr/>
        <a:lstStyle/>
        <a:p>
          <a:pPr>
            <a:buNone/>
          </a:pPr>
          <a:r>
            <a:rPr lang="en-GB">
              <a:solidFill>
                <a:sysClr val="windowText" lastClr="000000">
                  <a:hueOff val="0"/>
                  <a:satOff val="0"/>
                  <a:lumOff val="0"/>
                  <a:alphaOff val="0"/>
                </a:sysClr>
              </a:solidFill>
              <a:latin typeface="Calibri"/>
              <a:ea typeface="+mn-ea"/>
              <a:cs typeface="+mn-cs"/>
            </a:rPr>
            <a:t>Number of papers after duplicates removal</a:t>
          </a:r>
        </a:p>
      </dgm:t>
    </dgm:pt>
    <dgm:pt modelId="{6DA98D0B-E449-49C4-9223-35F2E592922D}" type="parTrans" cxnId="{167C5A8D-6C42-4535-83FE-991AD4BE2250}">
      <dgm:prSet/>
      <dgm:spPr>
        <a:xfrm>
          <a:off x="2984689" y="482295"/>
          <a:ext cx="158821" cy="518860"/>
        </a:xfrm>
        <a:custGeom>
          <a:avLst/>
          <a:gdLst/>
          <a:ahLst/>
          <a:cxnLst/>
          <a:rect l="0" t="0" r="0" b="0"/>
          <a:pathLst>
            <a:path>
              <a:moveTo>
                <a:pt x="158821" y="0"/>
              </a:moveTo>
              <a:lnTo>
                <a:pt x="158821" y="518860"/>
              </a:lnTo>
              <a:lnTo>
                <a:pt x="0" y="518860"/>
              </a:lnTo>
            </a:path>
          </a:pathLst>
        </a:custGeom>
        <a:noFill/>
        <a:ln w="25400" cap="flat" cmpd="sng" algn="ctr">
          <a:solidFill>
            <a:srgbClr val="4F81BD">
              <a:shade val="60000"/>
              <a:hueOff val="0"/>
              <a:satOff val="0"/>
              <a:lumOff val="0"/>
              <a:alphaOff val="0"/>
            </a:srgbClr>
          </a:solidFill>
          <a:prstDash val="solid"/>
        </a:ln>
        <a:effectLst/>
      </dgm:spPr>
      <dgm:t>
        <a:bodyPr/>
        <a:lstStyle/>
        <a:p>
          <a:endParaRPr lang="en-GB"/>
        </a:p>
      </dgm:t>
    </dgm:pt>
    <dgm:pt modelId="{328AFF3E-2954-4708-87C7-C2E54FF27779}" type="sibTrans" cxnId="{167C5A8D-6C42-4535-83FE-991AD4BE2250}">
      <dgm:prSet/>
      <dgm:spPr>
        <a:xfrm>
          <a:off x="2240837" y="1134883"/>
          <a:ext cx="836833" cy="160472"/>
        </a:xfrm>
        <a:prstGeom prst="rect">
          <a:avLst/>
        </a:prstGeom>
        <a:solidFill>
          <a:srgbClr val="4F81BD">
            <a:alpha val="90000"/>
            <a:tint val="40000"/>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pPr algn="ctr">
            <a:buNone/>
          </a:pPr>
          <a:r>
            <a:rPr lang="en-GB">
              <a:solidFill>
                <a:sysClr val="windowText" lastClr="000000">
                  <a:hueOff val="0"/>
                  <a:satOff val="0"/>
                  <a:lumOff val="0"/>
                  <a:alphaOff val="0"/>
                </a:sysClr>
              </a:solidFill>
              <a:latin typeface="Calibri"/>
              <a:ea typeface="+mn-ea"/>
              <a:cs typeface="+mn-cs"/>
            </a:rPr>
            <a:t>n = 647</a:t>
          </a:r>
        </a:p>
      </dgm:t>
    </dgm:pt>
    <dgm:pt modelId="{233791A0-257D-43B1-921A-A7ED788ADD05}">
      <dgm:prSet phldrT="[Text]"/>
      <dgm:spPr>
        <a:xfrm>
          <a:off x="2678603" y="1520016"/>
          <a:ext cx="929814" cy="481416"/>
        </a:xfrm>
        <a:prstGeom prst="rect">
          <a:avLst/>
        </a:prstGeom>
        <a:solidFill>
          <a:sysClr val="window" lastClr="FFFFFF">
            <a:hueOff val="0"/>
            <a:satOff val="0"/>
            <a:lumOff val="0"/>
            <a:alphaOff val="0"/>
          </a:sysClr>
        </a:solidFill>
        <a:ln w="25400" cap="flat" cmpd="sng" algn="ctr">
          <a:solidFill>
            <a:srgbClr val="4F81BD">
              <a:shade val="80000"/>
              <a:hueOff val="0"/>
              <a:satOff val="0"/>
              <a:lumOff val="0"/>
              <a:alphaOff val="0"/>
            </a:srgbClr>
          </a:solidFill>
          <a:prstDash val="solid"/>
        </a:ln>
        <a:effectLst/>
      </dgm:spPr>
      <dgm:t>
        <a:bodyPr/>
        <a:lstStyle/>
        <a:p>
          <a:pPr>
            <a:buNone/>
          </a:pPr>
          <a:r>
            <a:rPr lang="en-GB">
              <a:solidFill>
                <a:sysClr val="windowText" lastClr="000000">
                  <a:hueOff val="0"/>
                  <a:satOff val="0"/>
                  <a:lumOff val="0"/>
                  <a:alphaOff val="0"/>
                </a:sysClr>
              </a:solidFill>
              <a:latin typeface="Calibri"/>
              <a:ea typeface="+mn-ea"/>
              <a:cs typeface="+mn-cs"/>
            </a:rPr>
            <a:t>Number of papers after title and abstract screening</a:t>
          </a:r>
        </a:p>
      </dgm:t>
    </dgm:pt>
    <dgm:pt modelId="{22DFC117-C0FC-40CD-B5E5-CC190D52CDE9}" type="parTrans" cxnId="{9922BC5B-4A7A-44AF-9713-75B710D5938B}">
      <dgm:prSet/>
      <dgm:spPr>
        <a:xfrm>
          <a:off x="3097791" y="482295"/>
          <a:ext cx="91440" cy="1037721"/>
        </a:xfrm>
        <a:custGeom>
          <a:avLst/>
          <a:gdLst/>
          <a:ahLst/>
          <a:cxnLst/>
          <a:rect l="0" t="0" r="0" b="0"/>
          <a:pathLst>
            <a:path>
              <a:moveTo>
                <a:pt x="45720" y="0"/>
              </a:moveTo>
              <a:lnTo>
                <a:pt x="45720" y="1037721"/>
              </a:lnTo>
            </a:path>
          </a:pathLst>
        </a:custGeom>
        <a:noFill/>
        <a:ln w="25400" cap="flat" cmpd="sng" algn="ctr">
          <a:solidFill>
            <a:srgbClr val="4F81BD">
              <a:shade val="60000"/>
              <a:hueOff val="0"/>
              <a:satOff val="0"/>
              <a:lumOff val="0"/>
              <a:alphaOff val="0"/>
            </a:srgbClr>
          </a:solidFill>
          <a:prstDash val="solid"/>
        </a:ln>
        <a:effectLst/>
      </dgm:spPr>
      <dgm:t>
        <a:bodyPr/>
        <a:lstStyle/>
        <a:p>
          <a:endParaRPr lang="en-GB"/>
        </a:p>
      </dgm:t>
    </dgm:pt>
    <dgm:pt modelId="{B0DFAA7D-CB63-4F3A-81C2-27970F585F64}" type="sibTrans" cxnId="{9922BC5B-4A7A-44AF-9713-75B710D5938B}">
      <dgm:prSet/>
      <dgm:spPr>
        <a:xfrm>
          <a:off x="2864566" y="1894452"/>
          <a:ext cx="836833" cy="160472"/>
        </a:xfrm>
        <a:prstGeom prst="rect">
          <a:avLst/>
        </a:prstGeom>
        <a:solidFill>
          <a:srgbClr val="4F81BD">
            <a:alpha val="90000"/>
            <a:tint val="40000"/>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pPr algn="ctr">
            <a:buNone/>
          </a:pPr>
          <a:r>
            <a:rPr lang="en-GB">
              <a:solidFill>
                <a:sysClr val="windowText" lastClr="000000">
                  <a:hueOff val="0"/>
                  <a:satOff val="0"/>
                  <a:lumOff val="0"/>
                  <a:alphaOff val="0"/>
                </a:sysClr>
              </a:solidFill>
              <a:latin typeface="Calibri"/>
              <a:ea typeface="+mn-ea"/>
              <a:cs typeface="+mn-cs"/>
            </a:rPr>
            <a:t>n = 112</a:t>
          </a:r>
        </a:p>
      </dgm:t>
    </dgm:pt>
    <dgm:pt modelId="{915D0B77-D38F-4307-9B2A-D390A2B779BC}">
      <dgm:prSet phldrT="[Text]"/>
      <dgm:spPr>
        <a:xfrm>
          <a:off x="2054874" y="2279585"/>
          <a:ext cx="929814" cy="481416"/>
        </a:xfrm>
        <a:prstGeom prst="rect">
          <a:avLst/>
        </a:prstGeom>
        <a:solidFill>
          <a:sysClr val="window" lastClr="FFFFFF">
            <a:hueOff val="0"/>
            <a:satOff val="0"/>
            <a:lumOff val="0"/>
            <a:alphaOff val="0"/>
          </a:sysClr>
        </a:solidFill>
        <a:ln w="25400" cap="flat" cmpd="sng" algn="ctr">
          <a:solidFill>
            <a:srgbClr val="4F81BD">
              <a:shade val="80000"/>
              <a:hueOff val="0"/>
              <a:satOff val="0"/>
              <a:lumOff val="0"/>
              <a:alphaOff val="0"/>
            </a:srgbClr>
          </a:solidFill>
          <a:prstDash val="solid"/>
        </a:ln>
        <a:effectLst/>
      </dgm:spPr>
      <dgm:t>
        <a:bodyPr/>
        <a:lstStyle/>
        <a:p>
          <a:pPr>
            <a:buNone/>
          </a:pPr>
          <a:r>
            <a:rPr lang="en-GB">
              <a:solidFill>
                <a:sysClr val="windowText" lastClr="000000">
                  <a:hueOff val="0"/>
                  <a:satOff val="0"/>
                  <a:lumOff val="0"/>
                  <a:alphaOff val="0"/>
                </a:sysClr>
              </a:solidFill>
              <a:latin typeface="Calibri"/>
              <a:ea typeface="+mn-ea"/>
              <a:cs typeface="+mn-cs"/>
            </a:rPr>
            <a:t>Number of papers after full text evaluation</a:t>
          </a:r>
        </a:p>
      </dgm:t>
    </dgm:pt>
    <dgm:pt modelId="{C28E99D7-F552-4544-B281-89A52A028397}" type="parTrans" cxnId="{182E587F-44EE-462C-B542-6EF2495B9B0A}">
      <dgm:prSet/>
      <dgm:spPr>
        <a:xfrm>
          <a:off x="2519782" y="2001433"/>
          <a:ext cx="623728" cy="278152"/>
        </a:xfrm>
        <a:custGeom>
          <a:avLst/>
          <a:gdLst/>
          <a:ahLst/>
          <a:cxnLst/>
          <a:rect l="0" t="0" r="0" b="0"/>
          <a:pathLst>
            <a:path>
              <a:moveTo>
                <a:pt x="623728" y="0"/>
              </a:moveTo>
              <a:lnTo>
                <a:pt x="623728" y="165821"/>
              </a:lnTo>
              <a:lnTo>
                <a:pt x="0" y="165821"/>
              </a:lnTo>
              <a:lnTo>
                <a:pt x="0" y="278152"/>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GB"/>
        </a:p>
      </dgm:t>
    </dgm:pt>
    <dgm:pt modelId="{31EF3E89-C28A-44A7-8777-42477FB1CAE4}" type="sibTrans" cxnId="{182E587F-44EE-462C-B542-6EF2495B9B0A}">
      <dgm:prSet/>
      <dgm:spPr>
        <a:xfrm>
          <a:off x="2240837" y="2654021"/>
          <a:ext cx="836833" cy="160472"/>
        </a:xfrm>
        <a:prstGeom prst="rect">
          <a:avLst/>
        </a:prstGeom>
        <a:solidFill>
          <a:srgbClr val="4F81BD">
            <a:alpha val="90000"/>
            <a:tint val="40000"/>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pPr algn="ctr">
            <a:buNone/>
          </a:pPr>
          <a:r>
            <a:rPr lang="en-GB">
              <a:solidFill>
                <a:sysClr val="windowText" lastClr="000000">
                  <a:hueOff val="0"/>
                  <a:satOff val="0"/>
                  <a:lumOff val="0"/>
                  <a:alphaOff val="0"/>
                </a:sysClr>
              </a:solidFill>
              <a:latin typeface="Calibri"/>
              <a:ea typeface="+mn-ea"/>
              <a:cs typeface="+mn-cs"/>
            </a:rPr>
            <a:t>n = 88</a:t>
          </a:r>
        </a:p>
      </dgm:t>
    </dgm:pt>
    <dgm:pt modelId="{BB7A951C-2C01-471D-A579-4BB321B481A1}">
      <dgm:prSet phldrT="[Text]"/>
      <dgm:spPr>
        <a:xfrm>
          <a:off x="1431145" y="3039154"/>
          <a:ext cx="929814" cy="481416"/>
        </a:xfrm>
        <a:prstGeom prst="rect">
          <a:avLst/>
        </a:prstGeom>
        <a:solidFill>
          <a:sysClr val="window" lastClr="FFFFFF">
            <a:hueOff val="0"/>
            <a:satOff val="0"/>
            <a:lumOff val="0"/>
            <a:alphaOff val="0"/>
          </a:sysClr>
        </a:solidFill>
        <a:ln w="25400" cap="flat" cmpd="sng" algn="ctr">
          <a:solidFill>
            <a:srgbClr val="4F81BD">
              <a:shade val="80000"/>
              <a:hueOff val="0"/>
              <a:satOff val="0"/>
              <a:lumOff val="0"/>
              <a:alphaOff val="0"/>
            </a:srgbClr>
          </a:solidFill>
          <a:prstDash val="solid"/>
        </a:ln>
        <a:effectLst/>
      </dgm:spPr>
      <dgm:t>
        <a:bodyPr/>
        <a:lstStyle/>
        <a:p>
          <a:pPr>
            <a:buNone/>
          </a:pPr>
          <a:r>
            <a:rPr lang="en-GB">
              <a:solidFill>
                <a:sysClr val="windowText" lastClr="000000">
                  <a:hueOff val="0"/>
                  <a:satOff val="0"/>
                  <a:lumOff val="0"/>
                  <a:alphaOff val="0"/>
                </a:sysClr>
              </a:solidFill>
              <a:latin typeface="Calibri"/>
              <a:ea typeface="+mn-ea"/>
              <a:cs typeface="+mn-cs"/>
            </a:rPr>
            <a:t>Number of papers of primary interest</a:t>
          </a:r>
        </a:p>
      </dgm:t>
    </dgm:pt>
    <dgm:pt modelId="{F66ECDC9-349C-4C66-8C51-EF87B15D0301}" type="parTrans" cxnId="{6143122F-F818-4714-859D-44C79A55BA07}">
      <dgm:prSet/>
      <dgm:spPr>
        <a:xfrm>
          <a:off x="1896053" y="2761002"/>
          <a:ext cx="623728" cy="278152"/>
        </a:xfrm>
        <a:custGeom>
          <a:avLst/>
          <a:gdLst/>
          <a:ahLst/>
          <a:cxnLst/>
          <a:rect l="0" t="0" r="0" b="0"/>
          <a:pathLst>
            <a:path>
              <a:moveTo>
                <a:pt x="623728" y="0"/>
              </a:moveTo>
              <a:lnTo>
                <a:pt x="623728" y="165821"/>
              </a:lnTo>
              <a:lnTo>
                <a:pt x="0" y="165821"/>
              </a:lnTo>
              <a:lnTo>
                <a:pt x="0" y="278152"/>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GB"/>
        </a:p>
      </dgm:t>
    </dgm:pt>
    <dgm:pt modelId="{6054C69F-1452-4BF1-83C8-2938249EAD20}" type="sibTrans" cxnId="{6143122F-F818-4714-859D-44C79A55BA07}">
      <dgm:prSet/>
      <dgm:spPr>
        <a:xfrm>
          <a:off x="1617108" y="3413590"/>
          <a:ext cx="836833" cy="160472"/>
        </a:xfrm>
        <a:prstGeom prst="rect">
          <a:avLst/>
        </a:prstGeom>
        <a:solidFill>
          <a:srgbClr val="4F81BD">
            <a:alpha val="90000"/>
            <a:tint val="40000"/>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pPr>
            <a:buNone/>
          </a:pPr>
          <a:r>
            <a:rPr lang="en-GB">
              <a:solidFill>
                <a:sysClr val="windowText" lastClr="000000">
                  <a:hueOff val="0"/>
                  <a:satOff val="0"/>
                  <a:lumOff val="0"/>
                  <a:alphaOff val="0"/>
                </a:sysClr>
              </a:solidFill>
              <a:latin typeface="Calibri"/>
              <a:ea typeface="+mn-ea"/>
              <a:cs typeface="+mn-cs"/>
            </a:rPr>
            <a:t>n = 16 </a:t>
          </a:r>
        </a:p>
      </dgm:t>
    </dgm:pt>
    <dgm:pt modelId="{76EBF014-CA5D-4A05-8DAC-F77D9A1D33B9}">
      <dgm:prSet/>
      <dgm:spPr>
        <a:xfrm>
          <a:off x="2678603" y="3039154"/>
          <a:ext cx="929814" cy="481416"/>
        </a:xfrm>
        <a:prstGeom prst="rect">
          <a:avLst/>
        </a:prstGeom>
        <a:solidFill>
          <a:sysClr val="window" lastClr="FFFFFF">
            <a:hueOff val="0"/>
            <a:satOff val="0"/>
            <a:lumOff val="0"/>
            <a:alphaOff val="0"/>
          </a:sysClr>
        </a:solidFill>
        <a:ln w="25400" cap="flat" cmpd="sng" algn="ctr">
          <a:solidFill>
            <a:srgbClr val="4F81BD">
              <a:shade val="80000"/>
              <a:hueOff val="0"/>
              <a:satOff val="0"/>
              <a:lumOff val="0"/>
              <a:alphaOff val="0"/>
            </a:srgbClr>
          </a:solidFill>
          <a:prstDash val="solid"/>
        </a:ln>
        <a:effectLst/>
      </dgm:spPr>
      <dgm:t>
        <a:bodyPr/>
        <a:lstStyle/>
        <a:p>
          <a:pPr>
            <a:buNone/>
          </a:pPr>
          <a:r>
            <a:rPr lang="en-GB">
              <a:solidFill>
                <a:sysClr val="windowText" lastClr="000000">
                  <a:hueOff val="0"/>
                  <a:satOff val="0"/>
                  <a:lumOff val="0"/>
                  <a:alphaOff val="0"/>
                </a:sysClr>
              </a:solidFill>
              <a:latin typeface="Calibri"/>
              <a:ea typeface="+mn-ea"/>
              <a:cs typeface="+mn-cs"/>
            </a:rPr>
            <a:t>Number of papers of secondary interest</a:t>
          </a:r>
        </a:p>
      </dgm:t>
    </dgm:pt>
    <dgm:pt modelId="{F973AA2A-2428-4D59-8F28-3FF43607407E}" type="parTrans" cxnId="{58475039-EE9B-47FC-804B-01DC69C05E0E}">
      <dgm:prSet/>
      <dgm:spPr>
        <a:xfrm>
          <a:off x="2519782" y="2761002"/>
          <a:ext cx="623728" cy="278152"/>
        </a:xfrm>
        <a:custGeom>
          <a:avLst/>
          <a:gdLst/>
          <a:ahLst/>
          <a:cxnLst/>
          <a:rect l="0" t="0" r="0" b="0"/>
          <a:pathLst>
            <a:path>
              <a:moveTo>
                <a:pt x="0" y="0"/>
              </a:moveTo>
              <a:lnTo>
                <a:pt x="0" y="165821"/>
              </a:lnTo>
              <a:lnTo>
                <a:pt x="623728" y="165821"/>
              </a:lnTo>
              <a:lnTo>
                <a:pt x="623728" y="278152"/>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GB"/>
        </a:p>
      </dgm:t>
    </dgm:pt>
    <dgm:pt modelId="{0048D7A1-8F25-4A3A-B3BC-6955F4E36268}" type="sibTrans" cxnId="{58475039-EE9B-47FC-804B-01DC69C05E0E}">
      <dgm:prSet/>
      <dgm:spPr>
        <a:xfrm>
          <a:off x="2864566" y="3413590"/>
          <a:ext cx="836833" cy="160472"/>
        </a:xfrm>
        <a:prstGeom prst="rect">
          <a:avLst/>
        </a:prstGeom>
        <a:solidFill>
          <a:srgbClr val="4F81BD">
            <a:alpha val="90000"/>
            <a:tint val="40000"/>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pPr>
            <a:buNone/>
          </a:pPr>
          <a:r>
            <a:rPr lang="en-GB">
              <a:solidFill>
                <a:sysClr val="windowText" lastClr="000000">
                  <a:hueOff val="0"/>
                  <a:satOff val="0"/>
                  <a:lumOff val="0"/>
                  <a:alphaOff val="0"/>
                </a:sysClr>
              </a:solidFill>
              <a:latin typeface="Calibri"/>
              <a:ea typeface="+mn-ea"/>
              <a:cs typeface="+mn-cs"/>
            </a:rPr>
            <a:t>n = 72 </a:t>
          </a:r>
        </a:p>
      </dgm:t>
    </dgm:pt>
    <dgm:pt modelId="{1D26F0E5-EA6D-4043-ADD6-1B77A2775078}">
      <dgm:prSet/>
      <dgm:spPr>
        <a:xfrm>
          <a:off x="1431145" y="3798723"/>
          <a:ext cx="929814" cy="481416"/>
        </a:xfrm>
        <a:prstGeom prst="rect">
          <a:avLst/>
        </a:prstGeom>
        <a:solidFill>
          <a:sysClr val="window" lastClr="FFFFFF">
            <a:hueOff val="0"/>
            <a:satOff val="0"/>
            <a:lumOff val="0"/>
            <a:alphaOff val="0"/>
          </a:sysClr>
        </a:solidFill>
        <a:ln w="25400" cap="flat" cmpd="sng" algn="ctr">
          <a:solidFill>
            <a:srgbClr val="4F81BD">
              <a:shade val="80000"/>
              <a:hueOff val="0"/>
              <a:satOff val="0"/>
              <a:lumOff val="0"/>
              <a:alphaOff val="0"/>
            </a:srgbClr>
          </a:solidFill>
          <a:prstDash val="solid"/>
        </a:ln>
        <a:effectLst/>
      </dgm:spPr>
      <dgm:t>
        <a:bodyPr/>
        <a:lstStyle/>
        <a:p>
          <a:pPr>
            <a:buNone/>
          </a:pPr>
          <a:r>
            <a:rPr lang="en-GB">
              <a:solidFill>
                <a:sysClr val="windowText" lastClr="000000">
                  <a:hueOff val="0"/>
                  <a:satOff val="0"/>
                  <a:lumOff val="0"/>
                  <a:alphaOff val="0"/>
                </a:sysClr>
              </a:solidFill>
              <a:latin typeface="Calibri"/>
              <a:ea typeface="+mn-ea"/>
              <a:cs typeface="+mn-cs"/>
            </a:rPr>
            <a:t>Number of papers offering a wider review of practices </a:t>
          </a:r>
        </a:p>
      </dgm:t>
    </dgm:pt>
    <dgm:pt modelId="{3EED561F-3E56-4FA4-A50B-B2B6EC080575}" type="parTrans" cxnId="{ABAC0BD7-FF5C-49B5-B1F0-7447E32C3AD1}">
      <dgm:prSet/>
      <dgm:spPr>
        <a:xfrm>
          <a:off x="1850333" y="3520571"/>
          <a:ext cx="91440" cy="278152"/>
        </a:xfrm>
        <a:custGeom>
          <a:avLst/>
          <a:gdLst/>
          <a:ahLst/>
          <a:cxnLst/>
          <a:rect l="0" t="0" r="0" b="0"/>
          <a:pathLst>
            <a:path>
              <a:moveTo>
                <a:pt x="45720" y="0"/>
              </a:moveTo>
              <a:lnTo>
                <a:pt x="45720" y="278152"/>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GB"/>
        </a:p>
      </dgm:t>
    </dgm:pt>
    <dgm:pt modelId="{CA16117A-BA14-4895-8A96-EF54C90FCDB7}" type="sibTrans" cxnId="{ABAC0BD7-FF5C-49B5-B1F0-7447E32C3AD1}">
      <dgm:prSet/>
      <dgm:spPr>
        <a:xfrm>
          <a:off x="1617108" y="4173159"/>
          <a:ext cx="836833" cy="160472"/>
        </a:xfrm>
        <a:prstGeom prst="rect">
          <a:avLst/>
        </a:prstGeom>
        <a:solidFill>
          <a:srgbClr val="4F81BD">
            <a:alpha val="90000"/>
            <a:tint val="40000"/>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pPr>
            <a:buNone/>
          </a:pPr>
          <a:r>
            <a:rPr lang="en-GB">
              <a:solidFill>
                <a:sysClr val="windowText" lastClr="000000">
                  <a:hueOff val="0"/>
                  <a:satOff val="0"/>
                  <a:lumOff val="0"/>
                  <a:alphaOff val="0"/>
                </a:sysClr>
              </a:solidFill>
              <a:latin typeface="Calibri"/>
              <a:ea typeface="+mn-ea"/>
              <a:cs typeface="+mn-cs"/>
            </a:rPr>
            <a:t>n = 2</a:t>
          </a:r>
        </a:p>
      </dgm:t>
    </dgm:pt>
    <dgm:pt modelId="{E7F4E350-FE0B-44A6-B1C8-45DEAFB8ECD2}">
      <dgm:prSet/>
      <dgm:spPr>
        <a:xfrm>
          <a:off x="3302332" y="2279585"/>
          <a:ext cx="929814" cy="481416"/>
        </a:xfrm>
        <a:prstGeom prst="rect">
          <a:avLst/>
        </a:prstGeom>
        <a:solidFill>
          <a:sysClr val="window" lastClr="FFFFFF">
            <a:hueOff val="0"/>
            <a:satOff val="0"/>
            <a:lumOff val="0"/>
            <a:alphaOff val="0"/>
          </a:sysClr>
        </a:solidFill>
        <a:ln w="25400" cap="flat" cmpd="sng" algn="ctr">
          <a:solidFill>
            <a:srgbClr val="4F81BD">
              <a:shade val="80000"/>
              <a:hueOff val="0"/>
              <a:satOff val="0"/>
              <a:lumOff val="0"/>
              <a:alphaOff val="0"/>
            </a:srgbClr>
          </a:solidFill>
          <a:prstDash val="solid"/>
        </a:ln>
        <a:effectLst/>
      </dgm:spPr>
      <dgm:t>
        <a:bodyPr/>
        <a:lstStyle/>
        <a:p>
          <a:pPr>
            <a:buNone/>
          </a:pPr>
          <a:r>
            <a:rPr lang="en-GB">
              <a:solidFill>
                <a:sysClr val="windowText" lastClr="000000">
                  <a:hueOff val="0"/>
                  <a:satOff val="0"/>
                  <a:lumOff val="0"/>
                  <a:alphaOff val="0"/>
                </a:sysClr>
              </a:solidFill>
              <a:latin typeface="Calibri"/>
              <a:ea typeface="+mn-ea"/>
              <a:cs typeface="+mn-cs"/>
            </a:rPr>
            <a:t>Number of papers not retrieved (no access)</a:t>
          </a:r>
        </a:p>
      </dgm:t>
    </dgm:pt>
    <dgm:pt modelId="{6992AF95-79FE-4C23-8AF7-FAF87BA06BEF}" type="parTrans" cxnId="{B39DE7CE-40BF-49C9-A912-9E55B2E3F041}">
      <dgm:prSet/>
      <dgm:spPr>
        <a:xfrm>
          <a:off x="3143511" y="2001433"/>
          <a:ext cx="623728" cy="278152"/>
        </a:xfrm>
        <a:custGeom>
          <a:avLst/>
          <a:gdLst/>
          <a:ahLst/>
          <a:cxnLst/>
          <a:rect l="0" t="0" r="0" b="0"/>
          <a:pathLst>
            <a:path>
              <a:moveTo>
                <a:pt x="0" y="0"/>
              </a:moveTo>
              <a:lnTo>
                <a:pt x="0" y="165821"/>
              </a:lnTo>
              <a:lnTo>
                <a:pt x="623728" y="165821"/>
              </a:lnTo>
              <a:lnTo>
                <a:pt x="623728" y="278152"/>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GB"/>
        </a:p>
      </dgm:t>
    </dgm:pt>
    <dgm:pt modelId="{5486185C-5F21-41E2-8961-4FB564F4D832}" type="sibTrans" cxnId="{B39DE7CE-40BF-49C9-A912-9E55B2E3F041}">
      <dgm:prSet/>
      <dgm:spPr>
        <a:xfrm>
          <a:off x="3488295" y="2654021"/>
          <a:ext cx="836833" cy="160472"/>
        </a:xfrm>
        <a:prstGeom prst="rect">
          <a:avLst/>
        </a:prstGeom>
        <a:solidFill>
          <a:srgbClr val="4F81BD">
            <a:alpha val="90000"/>
            <a:tint val="40000"/>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pPr algn="ctr">
            <a:buNone/>
          </a:pPr>
          <a:r>
            <a:rPr lang="en-GB">
              <a:solidFill>
                <a:sysClr val="windowText" lastClr="000000">
                  <a:hueOff val="0"/>
                  <a:satOff val="0"/>
                  <a:lumOff val="0"/>
                  <a:alphaOff val="0"/>
                </a:sysClr>
              </a:solidFill>
              <a:latin typeface="Calibri"/>
              <a:ea typeface="+mn-ea"/>
              <a:cs typeface="+mn-cs"/>
            </a:rPr>
            <a:t>n = 1</a:t>
          </a:r>
        </a:p>
      </dgm:t>
    </dgm:pt>
    <dgm:pt modelId="{111B752A-99C9-49E1-8AB0-17E54DC10C2E}" type="pres">
      <dgm:prSet presAssocID="{CCD6E8E7-5039-47B3-8976-239F46EF1CC0}" presName="hierChild1" presStyleCnt="0">
        <dgm:presLayoutVars>
          <dgm:orgChart val="1"/>
          <dgm:chPref val="1"/>
          <dgm:dir/>
          <dgm:animOne val="branch"/>
          <dgm:animLvl val="lvl"/>
          <dgm:resizeHandles/>
        </dgm:presLayoutVars>
      </dgm:prSet>
      <dgm:spPr/>
    </dgm:pt>
    <dgm:pt modelId="{B5CF3856-1610-4DF0-B953-CEDECACB42E4}" type="pres">
      <dgm:prSet presAssocID="{B2741012-D56C-4434-A5E9-1720EF124366}" presName="hierRoot1" presStyleCnt="0">
        <dgm:presLayoutVars>
          <dgm:hierBranch val="init"/>
        </dgm:presLayoutVars>
      </dgm:prSet>
      <dgm:spPr/>
    </dgm:pt>
    <dgm:pt modelId="{CAC5AB86-D7A3-4725-87A4-ED94A09C5D77}" type="pres">
      <dgm:prSet presAssocID="{B2741012-D56C-4434-A5E9-1720EF124366}" presName="rootComposite1" presStyleCnt="0"/>
      <dgm:spPr/>
    </dgm:pt>
    <dgm:pt modelId="{63A507EF-6D34-4449-876C-7BD3BA38EAA4}" type="pres">
      <dgm:prSet presAssocID="{B2741012-D56C-4434-A5E9-1720EF124366}" presName="rootText1" presStyleLbl="node0" presStyleIdx="0" presStyleCnt="1">
        <dgm:presLayoutVars>
          <dgm:chMax/>
          <dgm:chPref val="3"/>
        </dgm:presLayoutVars>
      </dgm:prSet>
      <dgm:spPr/>
    </dgm:pt>
    <dgm:pt modelId="{D338AC6A-A97B-47D8-ADC5-2E5D367C4565}" type="pres">
      <dgm:prSet presAssocID="{B2741012-D56C-4434-A5E9-1720EF124366}" presName="titleText1" presStyleLbl="fgAcc0" presStyleIdx="0" presStyleCnt="1">
        <dgm:presLayoutVars>
          <dgm:chMax val="0"/>
          <dgm:chPref val="0"/>
        </dgm:presLayoutVars>
      </dgm:prSet>
      <dgm:spPr/>
    </dgm:pt>
    <dgm:pt modelId="{AC5490F1-F9AE-4B2B-9CC8-8EE18A2E0F50}" type="pres">
      <dgm:prSet presAssocID="{B2741012-D56C-4434-A5E9-1720EF124366}" presName="rootConnector1" presStyleLbl="node1" presStyleIdx="0" presStyleCnt="6"/>
      <dgm:spPr/>
    </dgm:pt>
    <dgm:pt modelId="{CD534322-3ADA-4FFE-8A3B-D24B05169172}" type="pres">
      <dgm:prSet presAssocID="{B2741012-D56C-4434-A5E9-1720EF124366}" presName="hierChild2" presStyleCnt="0"/>
      <dgm:spPr/>
    </dgm:pt>
    <dgm:pt modelId="{3B283C40-A7FE-464A-BB8A-F39CA3354666}" type="pres">
      <dgm:prSet presAssocID="{22DFC117-C0FC-40CD-B5E5-CC190D52CDE9}" presName="Name37" presStyleLbl="parChTrans1D2" presStyleIdx="0" presStyleCnt="2"/>
      <dgm:spPr/>
    </dgm:pt>
    <dgm:pt modelId="{2EA5B3BB-41AF-4063-9B1F-2B282EB59C36}" type="pres">
      <dgm:prSet presAssocID="{233791A0-257D-43B1-921A-A7ED788ADD05}" presName="hierRoot2" presStyleCnt="0">
        <dgm:presLayoutVars>
          <dgm:hierBranch val="init"/>
        </dgm:presLayoutVars>
      </dgm:prSet>
      <dgm:spPr/>
    </dgm:pt>
    <dgm:pt modelId="{723517D0-5E62-487B-8E3C-76DCC83FC097}" type="pres">
      <dgm:prSet presAssocID="{233791A0-257D-43B1-921A-A7ED788ADD05}" presName="rootComposite" presStyleCnt="0"/>
      <dgm:spPr/>
    </dgm:pt>
    <dgm:pt modelId="{E665E69F-C882-4A41-BE23-E4E5AC341E5B}" type="pres">
      <dgm:prSet presAssocID="{233791A0-257D-43B1-921A-A7ED788ADD05}" presName="rootText" presStyleLbl="node1" presStyleIdx="0" presStyleCnt="6">
        <dgm:presLayoutVars>
          <dgm:chMax/>
          <dgm:chPref val="3"/>
        </dgm:presLayoutVars>
      </dgm:prSet>
      <dgm:spPr/>
    </dgm:pt>
    <dgm:pt modelId="{D539820D-99E0-4535-87D1-4D6C5199A206}" type="pres">
      <dgm:prSet presAssocID="{233791A0-257D-43B1-921A-A7ED788ADD05}" presName="titleText2" presStyleLbl="fgAcc1" presStyleIdx="0" presStyleCnt="6">
        <dgm:presLayoutVars>
          <dgm:chMax val="0"/>
          <dgm:chPref val="0"/>
        </dgm:presLayoutVars>
      </dgm:prSet>
      <dgm:spPr/>
    </dgm:pt>
    <dgm:pt modelId="{AC79FDD2-FDB3-406B-B11D-3316D0F48EBF}" type="pres">
      <dgm:prSet presAssocID="{233791A0-257D-43B1-921A-A7ED788ADD05}" presName="rootConnector" presStyleLbl="node2" presStyleIdx="0" presStyleCnt="0"/>
      <dgm:spPr/>
    </dgm:pt>
    <dgm:pt modelId="{12014602-70F6-4F06-8803-8157455DD8C5}" type="pres">
      <dgm:prSet presAssocID="{233791A0-257D-43B1-921A-A7ED788ADD05}" presName="hierChild4" presStyleCnt="0"/>
      <dgm:spPr/>
    </dgm:pt>
    <dgm:pt modelId="{52951137-F9AC-4FAC-84C3-5A3235B0A1BA}" type="pres">
      <dgm:prSet presAssocID="{C28E99D7-F552-4544-B281-89A52A028397}" presName="Name37" presStyleLbl="parChTrans1D3" presStyleIdx="0" presStyleCnt="2"/>
      <dgm:spPr/>
    </dgm:pt>
    <dgm:pt modelId="{2BE8DE10-B30A-4B81-B3EA-F658F3764CC0}" type="pres">
      <dgm:prSet presAssocID="{915D0B77-D38F-4307-9B2A-D390A2B779BC}" presName="hierRoot2" presStyleCnt="0">
        <dgm:presLayoutVars>
          <dgm:hierBranch val="init"/>
        </dgm:presLayoutVars>
      </dgm:prSet>
      <dgm:spPr/>
    </dgm:pt>
    <dgm:pt modelId="{CFA55F2F-2B7B-44C1-B0A2-75A13BCF1B31}" type="pres">
      <dgm:prSet presAssocID="{915D0B77-D38F-4307-9B2A-D390A2B779BC}" presName="rootComposite" presStyleCnt="0"/>
      <dgm:spPr/>
    </dgm:pt>
    <dgm:pt modelId="{D1883F00-7CE0-4D9E-B3FB-487A35498720}" type="pres">
      <dgm:prSet presAssocID="{915D0B77-D38F-4307-9B2A-D390A2B779BC}" presName="rootText" presStyleLbl="node1" presStyleIdx="1" presStyleCnt="6">
        <dgm:presLayoutVars>
          <dgm:chMax/>
          <dgm:chPref val="3"/>
        </dgm:presLayoutVars>
      </dgm:prSet>
      <dgm:spPr/>
    </dgm:pt>
    <dgm:pt modelId="{E5EFA6A9-71DF-4BCC-9D7E-F971DF5DB551}" type="pres">
      <dgm:prSet presAssocID="{915D0B77-D38F-4307-9B2A-D390A2B779BC}" presName="titleText2" presStyleLbl="fgAcc1" presStyleIdx="1" presStyleCnt="6">
        <dgm:presLayoutVars>
          <dgm:chMax val="0"/>
          <dgm:chPref val="0"/>
        </dgm:presLayoutVars>
      </dgm:prSet>
      <dgm:spPr/>
    </dgm:pt>
    <dgm:pt modelId="{B56DE7BA-8C41-48A0-8937-B4F01BCC754D}" type="pres">
      <dgm:prSet presAssocID="{915D0B77-D38F-4307-9B2A-D390A2B779BC}" presName="rootConnector" presStyleLbl="node3" presStyleIdx="0" presStyleCnt="0"/>
      <dgm:spPr/>
    </dgm:pt>
    <dgm:pt modelId="{6E1A0E95-9FE1-4489-B1BC-8D5CD378B104}" type="pres">
      <dgm:prSet presAssocID="{915D0B77-D38F-4307-9B2A-D390A2B779BC}" presName="hierChild4" presStyleCnt="0"/>
      <dgm:spPr/>
    </dgm:pt>
    <dgm:pt modelId="{C208D1AE-17F4-40CA-9073-269985470B4C}" type="pres">
      <dgm:prSet presAssocID="{F66ECDC9-349C-4C66-8C51-EF87B15D0301}" presName="Name37" presStyleLbl="parChTrans1D4" presStyleIdx="0" presStyleCnt="3"/>
      <dgm:spPr/>
    </dgm:pt>
    <dgm:pt modelId="{6749EDAE-C75F-44D0-A6F7-19EEC1A9010A}" type="pres">
      <dgm:prSet presAssocID="{BB7A951C-2C01-471D-A579-4BB321B481A1}" presName="hierRoot2" presStyleCnt="0">
        <dgm:presLayoutVars>
          <dgm:hierBranch val="init"/>
        </dgm:presLayoutVars>
      </dgm:prSet>
      <dgm:spPr/>
    </dgm:pt>
    <dgm:pt modelId="{ACE49EA7-E0A3-4583-B0EF-9F664351E70F}" type="pres">
      <dgm:prSet presAssocID="{BB7A951C-2C01-471D-A579-4BB321B481A1}" presName="rootComposite" presStyleCnt="0"/>
      <dgm:spPr/>
    </dgm:pt>
    <dgm:pt modelId="{1BB56C8A-73AF-4035-B6CD-883F1C1B1F6F}" type="pres">
      <dgm:prSet presAssocID="{BB7A951C-2C01-471D-A579-4BB321B481A1}" presName="rootText" presStyleLbl="node1" presStyleIdx="2" presStyleCnt="6">
        <dgm:presLayoutVars>
          <dgm:chMax/>
          <dgm:chPref val="3"/>
        </dgm:presLayoutVars>
      </dgm:prSet>
      <dgm:spPr/>
    </dgm:pt>
    <dgm:pt modelId="{6E511EC1-9E99-49F8-901C-576AA3A8C920}" type="pres">
      <dgm:prSet presAssocID="{BB7A951C-2C01-471D-A579-4BB321B481A1}" presName="titleText2" presStyleLbl="fgAcc1" presStyleIdx="2" presStyleCnt="6">
        <dgm:presLayoutVars>
          <dgm:chMax val="0"/>
          <dgm:chPref val="0"/>
        </dgm:presLayoutVars>
      </dgm:prSet>
      <dgm:spPr/>
    </dgm:pt>
    <dgm:pt modelId="{31434C9B-4A63-42BD-B184-D8155F8FE58C}" type="pres">
      <dgm:prSet presAssocID="{BB7A951C-2C01-471D-A579-4BB321B481A1}" presName="rootConnector" presStyleLbl="node4" presStyleIdx="0" presStyleCnt="0"/>
      <dgm:spPr/>
    </dgm:pt>
    <dgm:pt modelId="{32DD9F3C-C0F5-4DF8-8ADF-C34752B8868F}" type="pres">
      <dgm:prSet presAssocID="{BB7A951C-2C01-471D-A579-4BB321B481A1}" presName="hierChild4" presStyleCnt="0"/>
      <dgm:spPr/>
    </dgm:pt>
    <dgm:pt modelId="{89E3854B-4329-4990-8A1D-797255808351}" type="pres">
      <dgm:prSet presAssocID="{3EED561F-3E56-4FA4-A50B-B2B6EC080575}" presName="Name37" presStyleLbl="parChTrans1D4" presStyleIdx="1" presStyleCnt="3"/>
      <dgm:spPr/>
    </dgm:pt>
    <dgm:pt modelId="{C838AB9A-47EA-4C4E-A1BC-50F5F5DED8D5}" type="pres">
      <dgm:prSet presAssocID="{1D26F0E5-EA6D-4043-ADD6-1B77A2775078}" presName="hierRoot2" presStyleCnt="0">
        <dgm:presLayoutVars>
          <dgm:hierBranch val="init"/>
        </dgm:presLayoutVars>
      </dgm:prSet>
      <dgm:spPr/>
    </dgm:pt>
    <dgm:pt modelId="{CC107F47-CF81-438D-A6D9-12196FFBEE32}" type="pres">
      <dgm:prSet presAssocID="{1D26F0E5-EA6D-4043-ADD6-1B77A2775078}" presName="rootComposite" presStyleCnt="0"/>
      <dgm:spPr/>
    </dgm:pt>
    <dgm:pt modelId="{8127416A-347D-4038-ADC1-3592F200591C}" type="pres">
      <dgm:prSet presAssocID="{1D26F0E5-EA6D-4043-ADD6-1B77A2775078}" presName="rootText" presStyleLbl="node1" presStyleIdx="3" presStyleCnt="6">
        <dgm:presLayoutVars>
          <dgm:chMax/>
          <dgm:chPref val="3"/>
        </dgm:presLayoutVars>
      </dgm:prSet>
      <dgm:spPr/>
    </dgm:pt>
    <dgm:pt modelId="{0A38D7BE-0A70-4FD6-8374-32BC9442A940}" type="pres">
      <dgm:prSet presAssocID="{1D26F0E5-EA6D-4043-ADD6-1B77A2775078}" presName="titleText2" presStyleLbl="fgAcc1" presStyleIdx="3" presStyleCnt="6">
        <dgm:presLayoutVars>
          <dgm:chMax val="0"/>
          <dgm:chPref val="0"/>
        </dgm:presLayoutVars>
      </dgm:prSet>
      <dgm:spPr/>
    </dgm:pt>
    <dgm:pt modelId="{5D3ABB64-F80F-4F2B-8328-38CE3D0234E4}" type="pres">
      <dgm:prSet presAssocID="{1D26F0E5-EA6D-4043-ADD6-1B77A2775078}" presName="rootConnector" presStyleLbl="node4" presStyleIdx="0" presStyleCnt="0"/>
      <dgm:spPr/>
    </dgm:pt>
    <dgm:pt modelId="{E0868B2B-C6C1-4BFB-B104-D1AF62D96234}" type="pres">
      <dgm:prSet presAssocID="{1D26F0E5-EA6D-4043-ADD6-1B77A2775078}" presName="hierChild4" presStyleCnt="0"/>
      <dgm:spPr/>
    </dgm:pt>
    <dgm:pt modelId="{452F9734-9243-4DDE-B148-A59CB0822698}" type="pres">
      <dgm:prSet presAssocID="{1D26F0E5-EA6D-4043-ADD6-1B77A2775078}" presName="hierChild5" presStyleCnt="0"/>
      <dgm:spPr/>
    </dgm:pt>
    <dgm:pt modelId="{BE42E274-BD2E-4E92-914F-C5262EE89E6B}" type="pres">
      <dgm:prSet presAssocID="{BB7A951C-2C01-471D-A579-4BB321B481A1}" presName="hierChild5" presStyleCnt="0"/>
      <dgm:spPr/>
    </dgm:pt>
    <dgm:pt modelId="{8483DB7E-5371-4A06-AC0E-0AAEC426A5D8}" type="pres">
      <dgm:prSet presAssocID="{F973AA2A-2428-4D59-8F28-3FF43607407E}" presName="Name37" presStyleLbl="parChTrans1D4" presStyleIdx="2" presStyleCnt="3"/>
      <dgm:spPr/>
    </dgm:pt>
    <dgm:pt modelId="{AD6BECB9-E1E7-49A9-BE40-A357406A8E1E}" type="pres">
      <dgm:prSet presAssocID="{76EBF014-CA5D-4A05-8DAC-F77D9A1D33B9}" presName="hierRoot2" presStyleCnt="0">
        <dgm:presLayoutVars>
          <dgm:hierBranch val="init"/>
        </dgm:presLayoutVars>
      </dgm:prSet>
      <dgm:spPr/>
    </dgm:pt>
    <dgm:pt modelId="{6C595216-509A-4D00-903F-B025A6CF67CA}" type="pres">
      <dgm:prSet presAssocID="{76EBF014-CA5D-4A05-8DAC-F77D9A1D33B9}" presName="rootComposite" presStyleCnt="0"/>
      <dgm:spPr/>
    </dgm:pt>
    <dgm:pt modelId="{DF8EF656-D6A5-4029-B2DD-6E087A99BA9E}" type="pres">
      <dgm:prSet presAssocID="{76EBF014-CA5D-4A05-8DAC-F77D9A1D33B9}" presName="rootText" presStyleLbl="node1" presStyleIdx="4" presStyleCnt="6">
        <dgm:presLayoutVars>
          <dgm:chMax/>
          <dgm:chPref val="3"/>
        </dgm:presLayoutVars>
      </dgm:prSet>
      <dgm:spPr/>
    </dgm:pt>
    <dgm:pt modelId="{086BAD0A-D400-4A6F-AD3A-A088935FF706}" type="pres">
      <dgm:prSet presAssocID="{76EBF014-CA5D-4A05-8DAC-F77D9A1D33B9}" presName="titleText2" presStyleLbl="fgAcc1" presStyleIdx="4" presStyleCnt="6">
        <dgm:presLayoutVars>
          <dgm:chMax val="0"/>
          <dgm:chPref val="0"/>
        </dgm:presLayoutVars>
      </dgm:prSet>
      <dgm:spPr/>
    </dgm:pt>
    <dgm:pt modelId="{9A78623C-A0A9-4B92-AEC7-D23B619FC36E}" type="pres">
      <dgm:prSet presAssocID="{76EBF014-CA5D-4A05-8DAC-F77D9A1D33B9}" presName="rootConnector" presStyleLbl="node4" presStyleIdx="0" presStyleCnt="0"/>
      <dgm:spPr/>
    </dgm:pt>
    <dgm:pt modelId="{12FDEC97-7C2D-4DB1-8F37-290BFD387EFB}" type="pres">
      <dgm:prSet presAssocID="{76EBF014-CA5D-4A05-8DAC-F77D9A1D33B9}" presName="hierChild4" presStyleCnt="0"/>
      <dgm:spPr/>
    </dgm:pt>
    <dgm:pt modelId="{A6D476A3-BFD1-4A3D-AEC0-65B4EDE66C32}" type="pres">
      <dgm:prSet presAssocID="{76EBF014-CA5D-4A05-8DAC-F77D9A1D33B9}" presName="hierChild5" presStyleCnt="0"/>
      <dgm:spPr/>
    </dgm:pt>
    <dgm:pt modelId="{14F7F1AD-C43C-4CD3-9A6B-3BCD61DE90A1}" type="pres">
      <dgm:prSet presAssocID="{915D0B77-D38F-4307-9B2A-D390A2B779BC}" presName="hierChild5" presStyleCnt="0"/>
      <dgm:spPr/>
    </dgm:pt>
    <dgm:pt modelId="{813FC935-EFB4-49DA-977C-EAC6A5246790}" type="pres">
      <dgm:prSet presAssocID="{6992AF95-79FE-4C23-8AF7-FAF87BA06BEF}" presName="Name37" presStyleLbl="parChTrans1D3" presStyleIdx="1" presStyleCnt="2"/>
      <dgm:spPr/>
    </dgm:pt>
    <dgm:pt modelId="{5D030B59-2D4D-40F1-8DB6-2BB70DA15634}" type="pres">
      <dgm:prSet presAssocID="{E7F4E350-FE0B-44A6-B1C8-45DEAFB8ECD2}" presName="hierRoot2" presStyleCnt="0">
        <dgm:presLayoutVars>
          <dgm:hierBranch val="init"/>
        </dgm:presLayoutVars>
      </dgm:prSet>
      <dgm:spPr/>
    </dgm:pt>
    <dgm:pt modelId="{29564597-A4D4-4598-8CEC-BB5DE1A17FDD}" type="pres">
      <dgm:prSet presAssocID="{E7F4E350-FE0B-44A6-B1C8-45DEAFB8ECD2}" presName="rootComposite" presStyleCnt="0"/>
      <dgm:spPr/>
    </dgm:pt>
    <dgm:pt modelId="{A73E23CB-06DE-4896-B146-FE33334C2C3D}" type="pres">
      <dgm:prSet presAssocID="{E7F4E350-FE0B-44A6-B1C8-45DEAFB8ECD2}" presName="rootText" presStyleLbl="node1" presStyleIdx="5" presStyleCnt="6">
        <dgm:presLayoutVars>
          <dgm:chMax/>
          <dgm:chPref val="3"/>
        </dgm:presLayoutVars>
      </dgm:prSet>
      <dgm:spPr/>
    </dgm:pt>
    <dgm:pt modelId="{48BFB592-17C9-4690-A169-AC64BAC795A2}" type="pres">
      <dgm:prSet presAssocID="{E7F4E350-FE0B-44A6-B1C8-45DEAFB8ECD2}" presName="titleText2" presStyleLbl="fgAcc1" presStyleIdx="5" presStyleCnt="6">
        <dgm:presLayoutVars>
          <dgm:chMax val="0"/>
          <dgm:chPref val="0"/>
        </dgm:presLayoutVars>
      </dgm:prSet>
      <dgm:spPr/>
    </dgm:pt>
    <dgm:pt modelId="{9DB4E5FF-E743-4B9B-AFEF-18223FE0BD40}" type="pres">
      <dgm:prSet presAssocID="{E7F4E350-FE0B-44A6-B1C8-45DEAFB8ECD2}" presName="rootConnector" presStyleLbl="node3" presStyleIdx="0" presStyleCnt="0"/>
      <dgm:spPr/>
    </dgm:pt>
    <dgm:pt modelId="{0AE09869-97D8-4E43-9993-68BAEF0A42FD}" type="pres">
      <dgm:prSet presAssocID="{E7F4E350-FE0B-44A6-B1C8-45DEAFB8ECD2}" presName="hierChild4" presStyleCnt="0"/>
      <dgm:spPr/>
    </dgm:pt>
    <dgm:pt modelId="{BA69D370-700D-46CD-9188-4EF624669CCA}" type="pres">
      <dgm:prSet presAssocID="{E7F4E350-FE0B-44A6-B1C8-45DEAFB8ECD2}" presName="hierChild5" presStyleCnt="0"/>
      <dgm:spPr/>
    </dgm:pt>
    <dgm:pt modelId="{EA5C754C-34D3-4872-8442-9C93AE702D1E}" type="pres">
      <dgm:prSet presAssocID="{233791A0-257D-43B1-921A-A7ED788ADD05}" presName="hierChild5" presStyleCnt="0"/>
      <dgm:spPr/>
    </dgm:pt>
    <dgm:pt modelId="{2B4B3CB5-A038-4CCE-8CEA-9630C1B7C0A6}" type="pres">
      <dgm:prSet presAssocID="{B2741012-D56C-4434-A5E9-1720EF124366}" presName="hierChild3" presStyleCnt="0"/>
      <dgm:spPr/>
    </dgm:pt>
    <dgm:pt modelId="{FAE784EA-80B1-4672-A216-60C31FB6BF68}" type="pres">
      <dgm:prSet presAssocID="{6DA98D0B-E449-49C4-9223-35F2E592922D}" presName="Name96" presStyleLbl="parChTrans1D2" presStyleIdx="1" presStyleCnt="2"/>
      <dgm:spPr/>
    </dgm:pt>
    <dgm:pt modelId="{0AF45876-AA3F-48A6-A8AA-02E717C454BA}" type="pres">
      <dgm:prSet presAssocID="{243A94B3-9DE3-4EF8-8D09-FF577F21ACE9}" presName="hierRoot3" presStyleCnt="0">
        <dgm:presLayoutVars>
          <dgm:hierBranch val="init"/>
        </dgm:presLayoutVars>
      </dgm:prSet>
      <dgm:spPr/>
    </dgm:pt>
    <dgm:pt modelId="{8A1446E2-91C3-4D7B-BFD0-FA096813647E}" type="pres">
      <dgm:prSet presAssocID="{243A94B3-9DE3-4EF8-8D09-FF577F21ACE9}" presName="rootComposite3" presStyleCnt="0"/>
      <dgm:spPr/>
    </dgm:pt>
    <dgm:pt modelId="{D5922D8A-856D-489F-AC08-5D75F5D878AD}" type="pres">
      <dgm:prSet presAssocID="{243A94B3-9DE3-4EF8-8D09-FF577F21ACE9}" presName="rootText3" presStyleLbl="asst1" presStyleIdx="0" presStyleCnt="1">
        <dgm:presLayoutVars>
          <dgm:chPref val="3"/>
        </dgm:presLayoutVars>
      </dgm:prSet>
      <dgm:spPr/>
    </dgm:pt>
    <dgm:pt modelId="{FD6BE50F-8DFD-47C5-A971-73B65CA5029D}" type="pres">
      <dgm:prSet presAssocID="{243A94B3-9DE3-4EF8-8D09-FF577F21ACE9}" presName="titleText3" presStyleLbl="fgAcc2" presStyleIdx="0" presStyleCnt="1">
        <dgm:presLayoutVars>
          <dgm:chMax val="0"/>
          <dgm:chPref val="0"/>
        </dgm:presLayoutVars>
      </dgm:prSet>
      <dgm:spPr/>
    </dgm:pt>
    <dgm:pt modelId="{00D9658E-C7DA-48CB-BF5C-DD3CE3C60842}" type="pres">
      <dgm:prSet presAssocID="{243A94B3-9DE3-4EF8-8D09-FF577F21ACE9}" presName="rootConnector3" presStyleLbl="asst1" presStyleIdx="0" presStyleCnt="1"/>
      <dgm:spPr/>
    </dgm:pt>
    <dgm:pt modelId="{C87CA874-41FC-47B8-B801-2A1CBB0BF213}" type="pres">
      <dgm:prSet presAssocID="{243A94B3-9DE3-4EF8-8D09-FF577F21ACE9}" presName="hierChild6" presStyleCnt="0"/>
      <dgm:spPr/>
    </dgm:pt>
    <dgm:pt modelId="{D162E518-DC10-4877-BA92-F686E54613B5}" type="pres">
      <dgm:prSet presAssocID="{243A94B3-9DE3-4EF8-8D09-FF577F21ACE9}" presName="hierChild7" presStyleCnt="0"/>
      <dgm:spPr/>
    </dgm:pt>
  </dgm:ptLst>
  <dgm:cxnLst>
    <dgm:cxn modelId="{C0625903-B1F0-4A56-B60B-F1A0CA7FEF83}" type="presOf" srcId="{0048D7A1-8F25-4A3A-B3BC-6955F4E36268}" destId="{086BAD0A-D400-4A6F-AD3A-A088935FF706}" srcOrd="0" destOrd="0" presId="urn:microsoft.com/office/officeart/2008/layout/NameandTitleOrganizationalChart"/>
    <dgm:cxn modelId="{B364DC07-6F23-4A3A-AF7E-B0E4FD7F201F}" type="presOf" srcId="{E7F4E350-FE0B-44A6-B1C8-45DEAFB8ECD2}" destId="{9DB4E5FF-E743-4B9B-AFEF-18223FE0BD40}" srcOrd="1" destOrd="0" presId="urn:microsoft.com/office/officeart/2008/layout/NameandTitleOrganizationalChart"/>
    <dgm:cxn modelId="{1621831F-8661-47AC-9227-0BC33441D3B6}" type="presOf" srcId="{243A94B3-9DE3-4EF8-8D09-FF577F21ACE9}" destId="{00D9658E-C7DA-48CB-BF5C-DD3CE3C60842}" srcOrd="1" destOrd="0" presId="urn:microsoft.com/office/officeart/2008/layout/NameandTitleOrganizationalChart"/>
    <dgm:cxn modelId="{BC043625-06DB-4F92-91B2-567E3E679621}" type="presOf" srcId="{BB7A951C-2C01-471D-A579-4BB321B481A1}" destId="{31434C9B-4A63-42BD-B184-D8155F8FE58C}" srcOrd="1" destOrd="0" presId="urn:microsoft.com/office/officeart/2008/layout/NameandTitleOrganizationalChart"/>
    <dgm:cxn modelId="{6143122F-F818-4714-859D-44C79A55BA07}" srcId="{915D0B77-D38F-4307-9B2A-D390A2B779BC}" destId="{BB7A951C-2C01-471D-A579-4BB321B481A1}" srcOrd="0" destOrd="0" parTransId="{F66ECDC9-349C-4C66-8C51-EF87B15D0301}" sibTransId="{6054C69F-1452-4BF1-83C8-2938249EAD20}"/>
    <dgm:cxn modelId="{6BF2A638-409B-4EEF-BDD5-D355657CF852}" type="presOf" srcId="{6DA98D0B-E449-49C4-9223-35F2E592922D}" destId="{FAE784EA-80B1-4672-A216-60C31FB6BF68}" srcOrd="0" destOrd="0" presId="urn:microsoft.com/office/officeart/2008/layout/NameandTitleOrganizationalChart"/>
    <dgm:cxn modelId="{58475039-EE9B-47FC-804B-01DC69C05E0E}" srcId="{915D0B77-D38F-4307-9B2A-D390A2B779BC}" destId="{76EBF014-CA5D-4A05-8DAC-F77D9A1D33B9}" srcOrd="1" destOrd="0" parTransId="{F973AA2A-2428-4D59-8F28-3FF43607407E}" sibTransId="{0048D7A1-8F25-4A3A-B3BC-6955F4E36268}"/>
    <dgm:cxn modelId="{562BD43C-CEC6-4138-913B-2545268D38B5}" type="presOf" srcId="{1D26F0E5-EA6D-4043-ADD6-1B77A2775078}" destId="{5D3ABB64-F80F-4F2B-8328-38CE3D0234E4}" srcOrd="1" destOrd="0" presId="urn:microsoft.com/office/officeart/2008/layout/NameandTitleOrganizationalChart"/>
    <dgm:cxn modelId="{9922BC5B-4A7A-44AF-9713-75B710D5938B}" srcId="{B2741012-D56C-4434-A5E9-1720EF124366}" destId="{233791A0-257D-43B1-921A-A7ED788ADD05}" srcOrd="1" destOrd="0" parTransId="{22DFC117-C0FC-40CD-B5E5-CC190D52CDE9}" sibTransId="{B0DFAA7D-CB63-4F3A-81C2-27970F585F64}"/>
    <dgm:cxn modelId="{61CCFD67-3C1D-4CB7-AD0A-E1C2BC689049}" type="presOf" srcId="{B0DFAA7D-CB63-4F3A-81C2-27970F585F64}" destId="{D539820D-99E0-4535-87D1-4D6C5199A206}" srcOrd="0" destOrd="0" presId="urn:microsoft.com/office/officeart/2008/layout/NameandTitleOrganizationalChart"/>
    <dgm:cxn modelId="{29678E6B-811C-47A7-932F-677F90AAF472}" type="presOf" srcId="{BB7A951C-2C01-471D-A579-4BB321B481A1}" destId="{1BB56C8A-73AF-4035-B6CD-883F1C1B1F6F}" srcOrd="0" destOrd="0" presId="urn:microsoft.com/office/officeart/2008/layout/NameandTitleOrganizationalChart"/>
    <dgm:cxn modelId="{F713A16B-55E6-45CE-8C06-E9D87C9E95BB}" type="presOf" srcId="{328AFF3E-2954-4708-87C7-C2E54FF27779}" destId="{FD6BE50F-8DFD-47C5-A971-73B65CA5029D}" srcOrd="0" destOrd="0" presId="urn:microsoft.com/office/officeart/2008/layout/NameandTitleOrganizationalChart"/>
    <dgm:cxn modelId="{BE91C54B-4A4B-44D7-92EF-D59C3B06B127}" type="presOf" srcId="{1D26F0E5-EA6D-4043-ADD6-1B77A2775078}" destId="{8127416A-347D-4038-ADC1-3592F200591C}" srcOrd="0" destOrd="0" presId="urn:microsoft.com/office/officeart/2008/layout/NameandTitleOrganizationalChart"/>
    <dgm:cxn modelId="{0634C354-D10D-4EE0-95DE-34188BAF14CE}" type="presOf" srcId="{D3CC7EFA-BC01-4A1B-8E33-3207A489A31F}" destId="{D338AC6A-A97B-47D8-ADC5-2E5D367C4565}" srcOrd="0" destOrd="0" presId="urn:microsoft.com/office/officeart/2008/layout/NameandTitleOrganizationalChart"/>
    <dgm:cxn modelId="{A8549257-9FA5-4AF4-85D1-70FFC5D6B148}" type="presOf" srcId="{C28E99D7-F552-4544-B281-89A52A028397}" destId="{52951137-F9AC-4FAC-84C3-5A3235B0A1BA}" srcOrd="0" destOrd="0" presId="urn:microsoft.com/office/officeart/2008/layout/NameandTitleOrganizationalChart"/>
    <dgm:cxn modelId="{726F0758-5305-4200-9B09-3B67CE58B31A}" type="presOf" srcId="{F973AA2A-2428-4D59-8F28-3FF43607407E}" destId="{8483DB7E-5371-4A06-AC0E-0AAEC426A5D8}" srcOrd="0" destOrd="0" presId="urn:microsoft.com/office/officeart/2008/layout/NameandTitleOrganizationalChart"/>
    <dgm:cxn modelId="{CCF5F779-8EF5-461D-AEFF-0BDA9900AE0A}" type="presOf" srcId="{22DFC117-C0FC-40CD-B5E5-CC190D52CDE9}" destId="{3B283C40-A7FE-464A-BB8A-F39CA3354666}" srcOrd="0" destOrd="0" presId="urn:microsoft.com/office/officeart/2008/layout/NameandTitleOrganizationalChart"/>
    <dgm:cxn modelId="{CBA8757B-3417-464B-9CC0-DDB34EDD9190}" type="presOf" srcId="{3EED561F-3E56-4FA4-A50B-B2B6EC080575}" destId="{89E3854B-4329-4990-8A1D-797255808351}" srcOrd="0" destOrd="0" presId="urn:microsoft.com/office/officeart/2008/layout/NameandTitleOrganizationalChart"/>
    <dgm:cxn modelId="{AD8C677F-BF63-4212-9756-8D1E0AD9434E}" type="presOf" srcId="{233791A0-257D-43B1-921A-A7ED788ADD05}" destId="{AC79FDD2-FDB3-406B-B11D-3316D0F48EBF}" srcOrd="1" destOrd="0" presId="urn:microsoft.com/office/officeart/2008/layout/NameandTitleOrganizationalChart"/>
    <dgm:cxn modelId="{182E587F-44EE-462C-B542-6EF2495B9B0A}" srcId="{233791A0-257D-43B1-921A-A7ED788ADD05}" destId="{915D0B77-D38F-4307-9B2A-D390A2B779BC}" srcOrd="0" destOrd="0" parTransId="{C28E99D7-F552-4544-B281-89A52A028397}" sibTransId="{31EF3E89-C28A-44A7-8777-42477FB1CAE4}"/>
    <dgm:cxn modelId="{167C5A8D-6C42-4535-83FE-991AD4BE2250}" srcId="{B2741012-D56C-4434-A5E9-1720EF124366}" destId="{243A94B3-9DE3-4EF8-8D09-FF577F21ACE9}" srcOrd="0" destOrd="0" parTransId="{6DA98D0B-E449-49C4-9223-35F2E592922D}" sibTransId="{328AFF3E-2954-4708-87C7-C2E54FF27779}"/>
    <dgm:cxn modelId="{15BB0397-5CE0-47C0-9E9A-512CCF18F4B2}" type="presOf" srcId="{CA16117A-BA14-4895-8A96-EF54C90FCDB7}" destId="{0A38D7BE-0A70-4FD6-8374-32BC9442A940}" srcOrd="0" destOrd="0" presId="urn:microsoft.com/office/officeart/2008/layout/NameandTitleOrganizationalChart"/>
    <dgm:cxn modelId="{0348129D-6086-4075-BD06-966CBC0F7958}" type="presOf" srcId="{31EF3E89-C28A-44A7-8777-42477FB1CAE4}" destId="{E5EFA6A9-71DF-4BCC-9D7E-F971DF5DB551}" srcOrd="0" destOrd="0" presId="urn:microsoft.com/office/officeart/2008/layout/NameandTitleOrganizationalChart"/>
    <dgm:cxn modelId="{8E2930A6-F505-443F-847E-A39B5C63F50C}" type="presOf" srcId="{76EBF014-CA5D-4A05-8DAC-F77D9A1D33B9}" destId="{9A78623C-A0A9-4B92-AEC7-D23B619FC36E}" srcOrd="1" destOrd="0" presId="urn:microsoft.com/office/officeart/2008/layout/NameandTitleOrganizationalChart"/>
    <dgm:cxn modelId="{574F0DA7-EB27-4A3A-A66E-54D7E4E204BD}" type="presOf" srcId="{F66ECDC9-349C-4C66-8C51-EF87B15D0301}" destId="{C208D1AE-17F4-40CA-9073-269985470B4C}" srcOrd="0" destOrd="0" presId="urn:microsoft.com/office/officeart/2008/layout/NameandTitleOrganizationalChart"/>
    <dgm:cxn modelId="{964B41AD-EF6D-4AAE-9693-7B94FD010B3D}" type="presOf" srcId="{243A94B3-9DE3-4EF8-8D09-FF577F21ACE9}" destId="{D5922D8A-856D-489F-AC08-5D75F5D878AD}" srcOrd="0" destOrd="0" presId="urn:microsoft.com/office/officeart/2008/layout/NameandTitleOrganizationalChart"/>
    <dgm:cxn modelId="{B506FAAD-C1E7-4B09-A199-F04E611813CF}" type="presOf" srcId="{B2741012-D56C-4434-A5E9-1720EF124366}" destId="{AC5490F1-F9AE-4B2B-9CC8-8EE18A2E0F50}" srcOrd="1" destOrd="0" presId="urn:microsoft.com/office/officeart/2008/layout/NameandTitleOrganizationalChart"/>
    <dgm:cxn modelId="{6819F0AF-DE95-4AB0-89C0-59F07EB9186C}" type="presOf" srcId="{CCD6E8E7-5039-47B3-8976-239F46EF1CC0}" destId="{111B752A-99C9-49E1-8AB0-17E54DC10C2E}" srcOrd="0" destOrd="0" presId="urn:microsoft.com/office/officeart/2008/layout/NameandTitleOrganizationalChart"/>
    <dgm:cxn modelId="{A93C1BBC-C4A8-49F6-88A9-C2F9D8E01699}" type="presOf" srcId="{915D0B77-D38F-4307-9B2A-D390A2B779BC}" destId="{D1883F00-7CE0-4D9E-B3FB-487A35498720}" srcOrd="0" destOrd="0" presId="urn:microsoft.com/office/officeart/2008/layout/NameandTitleOrganizationalChart"/>
    <dgm:cxn modelId="{8B9349BE-31F4-44CC-A407-4595E66C7387}" type="presOf" srcId="{915D0B77-D38F-4307-9B2A-D390A2B779BC}" destId="{B56DE7BA-8C41-48A0-8937-B4F01BCC754D}" srcOrd="1" destOrd="0" presId="urn:microsoft.com/office/officeart/2008/layout/NameandTitleOrganizationalChart"/>
    <dgm:cxn modelId="{457D91C3-E867-41E1-9922-9D87D019C4E6}" type="presOf" srcId="{6054C69F-1452-4BF1-83C8-2938249EAD20}" destId="{6E511EC1-9E99-49F8-901C-576AA3A8C920}" srcOrd="0" destOrd="0" presId="urn:microsoft.com/office/officeart/2008/layout/NameandTitleOrganizationalChart"/>
    <dgm:cxn modelId="{B39DE7CE-40BF-49C9-A912-9E55B2E3F041}" srcId="{233791A0-257D-43B1-921A-A7ED788ADD05}" destId="{E7F4E350-FE0B-44A6-B1C8-45DEAFB8ECD2}" srcOrd="1" destOrd="0" parTransId="{6992AF95-79FE-4C23-8AF7-FAF87BA06BEF}" sibTransId="{5486185C-5F21-41E2-8961-4FB564F4D832}"/>
    <dgm:cxn modelId="{ABAC0BD7-FF5C-49B5-B1F0-7447E32C3AD1}" srcId="{BB7A951C-2C01-471D-A579-4BB321B481A1}" destId="{1D26F0E5-EA6D-4043-ADD6-1B77A2775078}" srcOrd="0" destOrd="0" parTransId="{3EED561F-3E56-4FA4-A50B-B2B6EC080575}" sibTransId="{CA16117A-BA14-4895-8A96-EF54C90FCDB7}"/>
    <dgm:cxn modelId="{8AD713DA-3343-49E1-B39D-ACE72BE4EC95}" type="presOf" srcId="{76EBF014-CA5D-4A05-8DAC-F77D9A1D33B9}" destId="{DF8EF656-D6A5-4029-B2DD-6E087A99BA9E}" srcOrd="0" destOrd="0" presId="urn:microsoft.com/office/officeart/2008/layout/NameandTitleOrganizationalChart"/>
    <dgm:cxn modelId="{EEBE87DF-ACCA-4F15-9757-5903BD8D5E37}" type="presOf" srcId="{E7F4E350-FE0B-44A6-B1C8-45DEAFB8ECD2}" destId="{A73E23CB-06DE-4896-B146-FE33334C2C3D}" srcOrd="0" destOrd="0" presId="urn:microsoft.com/office/officeart/2008/layout/NameandTitleOrganizationalChart"/>
    <dgm:cxn modelId="{21FB2DEC-C654-47A3-9F4E-E9E96EE20302}" type="presOf" srcId="{5486185C-5F21-41E2-8961-4FB564F4D832}" destId="{48BFB592-17C9-4690-A169-AC64BAC795A2}" srcOrd="0" destOrd="0" presId="urn:microsoft.com/office/officeart/2008/layout/NameandTitleOrganizationalChart"/>
    <dgm:cxn modelId="{67C14CF4-5FEC-43ED-A17D-151F8A9DCA0E}" type="presOf" srcId="{B2741012-D56C-4434-A5E9-1720EF124366}" destId="{63A507EF-6D34-4449-876C-7BD3BA38EAA4}" srcOrd="0" destOrd="0" presId="urn:microsoft.com/office/officeart/2008/layout/NameandTitleOrganizationalChart"/>
    <dgm:cxn modelId="{5B6307F5-E337-4C80-8E55-3465FCF7A557}" type="presOf" srcId="{6992AF95-79FE-4C23-8AF7-FAF87BA06BEF}" destId="{813FC935-EFB4-49DA-977C-EAC6A5246790}" srcOrd="0" destOrd="0" presId="urn:microsoft.com/office/officeart/2008/layout/NameandTitleOrganizationalChart"/>
    <dgm:cxn modelId="{36C778FB-51BF-499C-A4A6-C71B47ABB5A4}" type="presOf" srcId="{233791A0-257D-43B1-921A-A7ED788ADD05}" destId="{E665E69F-C882-4A41-BE23-E4E5AC341E5B}" srcOrd="0" destOrd="0" presId="urn:microsoft.com/office/officeart/2008/layout/NameandTitleOrganizationalChart"/>
    <dgm:cxn modelId="{3B6A21FC-6082-4389-B443-0174EBF7B652}" srcId="{CCD6E8E7-5039-47B3-8976-239F46EF1CC0}" destId="{B2741012-D56C-4434-A5E9-1720EF124366}" srcOrd="0" destOrd="0" parTransId="{D0290567-D5C9-4176-AFCC-17144ADE4B66}" sibTransId="{D3CC7EFA-BC01-4A1B-8E33-3207A489A31F}"/>
    <dgm:cxn modelId="{5E7D80F2-6E88-4EFF-A9C1-CA44975A5CE4}" type="presParOf" srcId="{111B752A-99C9-49E1-8AB0-17E54DC10C2E}" destId="{B5CF3856-1610-4DF0-B953-CEDECACB42E4}" srcOrd="0" destOrd="0" presId="urn:microsoft.com/office/officeart/2008/layout/NameandTitleOrganizationalChart"/>
    <dgm:cxn modelId="{91926BA7-7E36-4AB2-AD23-6F082B10070A}" type="presParOf" srcId="{B5CF3856-1610-4DF0-B953-CEDECACB42E4}" destId="{CAC5AB86-D7A3-4725-87A4-ED94A09C5D77}" srcOrd="0" destOrd="0" presId="urn:microsoft.com/office/officeart/2008/layout/NameandTitleOrganizationalChart"/>
    <dgm:cxn modelId="{6CC85AE2-EFEE-4376-A89B-C3354E038CED}" type="presParOf" srcId="{CAC5AB86-D7A3-4725-87A4-ED94A09C5D77}" destId="{63A507EF-6D34-4449-876C-7BD3BA38EAA4}" srcOrd="0" destOrd="0" presId="urn:microsoft.com/office/officeart/2008/layout/NameandTitleOrganizationalChart"/>
    <dgm:cxn modelId="{4399B4BA-D40A-4824-B7C3-BA426F788F76}" type="presParOf" srcId="{CAC5AB86-D7A3-4725-87A4-ED94A09C5D77}" destId="{D338AC6A-A97B-47D8-ADC5-2E5D367C4565}" srcOrd="1" destOrd="0" presId="urn:microsoft.com/office/officeart/2008/layout/NameandTitleOrganizationalChart"/>
    <dgm:cxn modelId="{1C7AD5C4-C728-4C74-A2A6-2EA80CC9A92E}" type="presParOf" srcId="{CAC5AB86-D7A3-4725-87A4-ED94A09C5D77}" destId="{AC5490F1-F9AE-4B2B-9CC8-8EE18A2E0F50}" srcOrd="2" destOrd="0" presId="urn:microsoft.com/office/officeart/2008/layout/NameandTitleOrganizationalChart"/>
    <dgm:cxn modelId="{3D06122B-05C6-43E4-83BD-4F11856E5C5E}" type="presParOf" srcId="{B5CF3856-1610-4DF0-B953-CEDECACB42E4}" destId="{CD534322-3ADA-4FFE-8A3B-D24B05169172}" srcOrd="1" destOrd="0" presId="urn:microsoft.com/office/officeart/2008/layout/NameandTitleOrganizationalChart"/>
    <dgm:cxn modelId="{40A917BF-5BDD-48C4-9425-363EEB54DB64}" type="presParOf" srcId="{CD534322-3ADA-4FFE-8A3B-D24B05169172}" destId="{3B283C40-A7FE-464A-BB8A-F39CA3354666}" srcOrd="0" destOrd="0" presId="urn:microsoft.com/office/officeart/2008/layout/NameandTitleOrganizationalChart"/>
    <dgm:cxn modelId="{E6165B1C-EF49-4202-99A4-DF61051D2977}" type="presParOf" srcId="{CD534322-3ADA-4FFE-8A3B-D24B05169172}" destId="{2EA5B3BB-41AF-4063-9B1F-2B282EB59C36}" srcOrd="1" destOrd="0" presId="urn:microsoft.com/office/officeart/2008/layout/NameandTitleOrganizationalChart"/>
    <dgm:cxn modelId="{07716E42-56EF-4122-AD71-59FE509FBDB3}" type="presParOf" srcId="{2EA5B3BB-41AF-4063-9B1F-2B282EB59C36}" destId="{723517D0-5E62-487B-8E3C-76DCC83FC097}" srcOrd="0" destOrd="0" presId="urn:microsoft.com/office/officeart/2008/layout/NameandTitleOrganizationalChart"/>
    <dgm:cxn modelId="{B82AB506-6EFB-4D93-B201-80E4B5742BFE}" type="presParOf" srcId="{723517D0-5E62-487B-8E3C-76DCC83FC097}" destId="{E665E69F-C882-4A41-BE23-E4E5AC341E5B}" srcOrd="0" destOrd="0" presId="urn:microsoft.com/office/officeart/2008/layout/NameandTitleOrganizationalChart"/>
    <dgm:cxn modelId="{0F5DFCCF-CC61-41AB-80AD-211955DB7F2A}" type="presParOf" srcId="{723517D0-5E62-487B-8E3C-76DCC83FC097}" destId="{D539820D-99E0-4535-87D1-4D6C5199A206}" srcOrd="1" destOrd="0" presId="urn:microsoft.com/office/officeart/2008/layout/NameandTitleOrganizationalChart"/>
    <dgm:cxn modelId="{70A56213-38E8-4338-8381-05FA60C56557}" type="presParOf" srcId="{723517D0-5E62-487B-8E3C-76DCC83FC097}" destId="{AC79FDD2-FDB3-406B-B11D-3316D0F48EBF}" srcOrd="2" destOrd="0" presId="urn:microsoft.com/office/officeart/2008/layout/NameandTitleOrganizationalChart"/>
    <dgm:cxn modelId="{EDC4CE2D-6702-4278-8149-6CABDAA8F7EF}" type="presParOf" srcId="{2EA5B3BB-41AF-4063-9B1F-2B282EB59C36}" destId="{12014602-70F6-4F06-8803-8157455DD8C5}" srcOrd="1" destOrd="0" presId="urn:microsoft.com/office/officeart/2008/layout/NameandTitleOrganizationalChart"/>
    <dgm:cxn modelId="{0C0F2E3D-DD8B-438E-8B84-8BD939037E37}" type="presParOf" srcId="{12014602-70F6-4F06-8803-8157455DD8C5}" destId="{52951137-F9AC-4FAC-84C3-5A3235B0A1BA}" srcOrd="0" destOrd="0" presId="urn:microsoft.com/office/officeart/2008/layout/NameandTitleOrganizationalChart"/>
    <dgm:cxn modelId="{065C020C-A93E-42FE-89FD-36F52E76D14A}" type="presParOf" srcId="{12014602-70F6-4F06-8803-8157455DD8C5}" destId="{2BE8DE10-B30A-4B81-B3EA-F658F3764CC0}" srcOrd="1" destOrd="0" presId="urn:microsoft.com/office/officeart/2008/layout/NameandTitleOrganizationalChart"/>
    <dgm:cxn modelId="{B5972006-F345-4EC2-A1E6-ACF4459EA885}" type="presParOf" srcId="{2BE8DE10-B30A-4B81-B3EA-F658F3764CC0}" destId="{CFA55F2F-2B7B-44C1-B0A2-75A13BCF1B31}" srcOrd="0" destOrd="0" presId="urn:microsoft.com/office/officeart/2008/layout/NameandTitleOrganizationalChart"/>
    <dgm:cxn modelId="{00D4DFEF-7DCE-41CF-A11E-6DDC34D6C632}" type="presParOf" srcId="{CFA55F2F-2B7B-44C1-B0A2-75A13BCF1B31}" destId="{D1883F00-7CE0-4D9E-B3FB-487A35498720}" srcOrd="0" destOrd="0" presId="urn:microsoft.com/office/officeart/2008/layout/NameandTitleOrganizationalChart"/>
    <dgm:cxn modelId="{A9D7C99F-34D8-4F7B-B171-ABB06B50B7B0}" type="presParOf" srcId="{CFA55F2F-2B7B-44C1-B0A2-75A13BCF1B31}" destId="{E5EFA6A9-71DF-4BCC-9D7E-F971DF5DB551}" srcOrd="1" destOrd="0" presId="urn:microsoft.com/office/officeart/2008/layout/NameandTitleOrganizationalChart"/>
    <dgm:cxn modelId="{41A50871-65D2-459C-A85D-04EA0EFA97CD}" type="presParOf" srcId="{CFA55F2F-2B7B-44C1-B0A2-75A13BCF1B31}" destId="{B56DE7BA-8C41-48A0-8937-B4F01BCC754D}" srcOrd="2" destOrd="0" presId="urn:microsoft.com/office/officeart/2008/layout/NameandTitleOrganizationalChart"/>
    <dgm:cxn modelId="{286E7230-FB4F-4D15-86B0-7E3F558D8183}" type="presParOf" srcId="{2BE8DE10-B30A-4B81-B3EA-F658F3764CC0}" destId="{6E1A0E95-9FE1-4489-B1BC-8D5CD378B104}" srcOrd="1" destOrd="0" presId="urn:microsoft.com/office/officeart/2008/layout/NameandTitleOrganizationalChart"/>
    <dgm:cxn modelId="{8B7A5D35-9340-409C-9000-BDA1D307DC7F}" type="presParOf" srcId="{6E1A0E95-9FE1-4489-B1BC-8D5CD378B104}" destId="{C208D1AE-17F4-40CA-9073-269985470B4C}" srcOrd="0" destOrd="0" presId="urn:microsoft.com/office/officeart/2008/layout/NameandTitleOrganizationalChart"/>
    <dgm:cxn modelId="{07D54240-42C9-45FA-8509-05DD83904009}" type="presParOf" srcId="{6E1A0E95-9FE1-4489-B1BC-8D5CD378B104}" destId="{6749EDAE-C75F-44D0-A6F7-19EEC1A9010A}" srcOrd="1" destOrd="0" presId="urn:microsoft.com/office/officeart/2008/layout/NameandTitleOrganizationalChart"/>
    <dgm:cxn modelId="{A9BB4AC6-3505-4FEF-B740-6A2052D146ED}" type="presParOf" srcId="{6749EDAE-C75F-44D0-A6F7-19EEC1A9010A}" destId="{ACE49EA7-E0A3-4583-B0EF-9F664351E70F}" srcOrd="0" destOrd="0" presId="urn:microsoft.com/office/officeart/2008/layout/NameandTitleOrganizationalChart"/>
    <dgm:cxn modelId="{7978E413-AC5B-4D3C-9DA6-9A01F73F5A6D}" type="presParOf" srcId="{ACE49EA7-E0A3-4583-B0EF-9F664351E70F}" destId="{1BB56C8A-73AF-4035-B6CD-883F1C1B1F6F}" srcOrd="0" destOrd="0" presId="urn:microsoft.com/office/officeart/2008/layout/NameandTitleOrganizationalChart"/>
    <dgm:cxn modelId="{2059EAC3-B231-4B33-B925-8804880DBE75}" type="presParOf" srcId="{ACE49EA7-E0A3-4583-B0EF-9F664351E70F}" destId="{6E511EC1-9E99-49F8-901C-576AA3A8C920}" srcOrd="1" destOrd="0" presId="urn:microsoft.com/office/officeart/2008/layout/NameandTitleOrganizationalChart"/>
    <dgm:cxn modelId="{AA90D433-062A-4D19-A62F-8138C6339425}" type="presParOf" srcId="{ACE49EA7-E0A3-4583-B0EF-9F664351E70F}" destId="{31434C9B-4A63-42BD-B184-D8155F8FE58C}" srcOrd="2" destOrd="0" presId="urn:microsoft.com/office/officeart/2008/layout/NameandTitleOrganizationalChart"/>
    <dgm:cxn modelId="{EF8B9984-CC4D-4957-BD30-85E6917557DD}" type="presParOf" srcId="{6749EDAE-C75F-44D0-A6F7-19EEC1A9010A}" destId="{32DD9F3C-C0F5-4DF8-8ADF-C34752B8868F}" srcOrd="1" destOrd="0" presId="urn:microsoft.com/office/officeart/2008/layout/NameandTitleOrganizationalChart"/>
    <dgm:cxn modelId="{ACA53219-2396-4132-8675-BEED2BEFE0AD}" type="presParOf" srcId="{32DD9F3C-C0F5-4DF8-8ADF-C34752B8868F}" destId="{89E3854B-4329-4990-8A1D-797255808351}" srcOrd="0" destOrd="0" presId="urn:microsoft.com/office/officeart/2008/layout/NameandTitleOrganizationalChart"/>
    <dgm:cxn modelId="{71C725A9-4915-49ED-905D-8C3E667EB044}" type="presParOf" srcId="{32DD9F3C-C0F5-4DF8-8ADF-C34752B8868F}" destId="{C838AB9A-47EA-4C4E-A1BC-50F5F5DED8D5}" srcOrd="1" destOrd="0" presId="urn:microsoft.com/office/officeart/2008/layout/NameandTitleOrganizationalChart"/>
    <dgm:cxn modelId="{3DAFF191-D587-45E5-8DE1-7AA8A9162A89}" type="presParOf" srcId="{C838AB9A-47EA-4C4E-A1BC-50F5F5DED8D5}" destId="{CC107F47-CF81-438D-A6D9-12196FFBEE32}" srcOrd="0" destOrd="0" presId="urn:microsoft.com/office/officeart/2008/layout/NameandTitleOrganizationalChart"/>
    <dgm:cxn modelId="{52AAC871-9C79-4958-83A0-729B62D1CC27}" type="presParOf" srcId="{CC107F47-CF81-438D-A6D9-12196FFBEE32}" destId="{8127416A-347D-4038-ADC1-3592F200591C}" srcOrd="0" destOrd="0" presId="urn:microsoft.com/office/officeart/2008/layout/NameandTitleOrganizationalChart"/>
    <dgm:cxn modelId="{16471851-295C-4C98-982F-9BF94B5E6FBB}" type="presParOf" srcId="{CC107F47-CF81-438D-A6D9-12196FFBEE32}" destId="{0A38D7BE-0A70-4FD6-8374-32BC9442A940}" srcOrd="1" destOrd="0" presId="urn:microsoft.com/office/officeart/2008/layout/NameandTitleOrganizationalChart"/>
    <dgm:cxn modelId="{5B89E07C-7105-4911-936F-0730B3246221}" type="presParOf" srcId="{CC107F47-CF81-438D-A6D9-12196FFBEE32}" destId="{5D3ABB64-F80F-4F2B-8328-38CE3D0234E4}" srcOrd="2" destOrd="0" presId="urn:microsoft.com/office/officeart/2008/layout/NameandTitleOrganizationalChart"/>
    <dgm:cxn modelId="{12F4D0FF-12F0-4575-A1CF-3B9C7A5BF606}" type="presParOf" srcId="{C838AB9A-47EA-4C4E-A1BC-50F5F5DED8D5}" destId="{E0868B2B-C6C1-4BFB-B104-D1AF62D96234}" srcOrd="1" destOrd="0" presId="urn:microsoft.com/office/officeart/2008/layout/NameandTitleOrganizationalChart"/>
    <dgm:cxn modelId="{AD04C7A9-E431-4DF6-A286-ADA581FAE4A3}" type="presParOf" srcId="{C838AB9A-47EA-4C4E-A1BC-50F5F5DED8D5}" destId="{452F9734-9243-4DDE-B148-A59CB0822698}" srcOrd="2" destOrd="0" presId="urn:microsoft.com/office/officeart/2008/layout/NameandTitleOrganizationalChart"/>
    <dgm:cxn modelId="{C38B8711-06F5-4908-999E-6513E8580984}" type="presParOf" srcId="{6749EDAE-C75F-44D0-A6F7-19EEC1A9010A}" destId="{BE42E274-BD2E-4E92-914F-C5262EE89E6B}" srcOrd="2" destOrd="0" presId="urn:microsoft.com/office/officeart/2008/layout/NameandTitleOrganizationalChart"/>
    <dgm:cxn modelId="{C96A7D1D-A41B-4A6D-8748-D7E3A3D7BD98}" type="presParOf" srcId="{6E1A0E95-9FE1-4489-B1BC-8D5CD378B104}" destId="{8483DB7E-5371-4A06-AC0E-0AAEC426A5D8}" srcOrd="2" destOrd="0" presId="urn:microsoft.com/office/officeart/2008/layout/NameandTitleOrganizationalChart"/>
    <dgm:cxn modelId="{C96F0CD6-733F-4505-9651-8A00FC3A622B}" type="presParOf" srcId="{6E1A0E95-9FE1-4489-B1BC-8D5CD378B104}" destId="{AD6BECB9-E1E7-49A9-BE40-A357406A8E1E}" srcOrd="3" destOrd="0" presId="urn:microsoft.com/office/officeart/2008/layout/NameandTitleOrganizationalChart"/>
    <dgm:cxn modelId="{79EE0C43-4C1E-46D6-954F-DA1E416F2144}" type="presParOf" srcId="{AD6BECB9-E1E7-49A9-BE40-A357406A8E1E}" destId="{6C595216-509A-4D00-903F-B025A6CF67CA}" srcOrd="0" destOrd="0" presId="urn:microsoft.com/office/officeart/2008/layout/NameandTitleOrganizationalChart"/>
    <dgm:cxn modelId="{E56B99BF-6E52-4CFC-BD27-294C9F13849E}" type="presParOf" srcId="{6C595216-509A-4D00-903F-B025A6CF67CA}" destId="{DF8EF656-D6A5-4029-B2DD-6E087A99BA9E}" srcOrd="0" destOrd="0" presId="urn:microsoft.com/office/officeart/2008/layout/NameandTitleOrganizationalChart"/>
    <dgm:cxn modelId="{2A8D183C-F308-4988-B264-D503F786DB42}" type="presParOf" srcId="{6C595216-509A-4D00-903F-B025A6CF67CA}" destId="{086BAD0A-D400-4A6F-AD3A-A088935FF706}" srcOrd="1" destOrd="0" presId="urn:microsoft.com/office/officeart/2008/layout/NameandTitleOrganizationalChart"/>
    <dgm:cxn modelId="{514476C5-3B16-476E-A924-E223ED4A5550}" type="presParOf" srcId="{6C595216-509A-4D00-903F-B025A6CF67CA}" destId="{9A78623C-A0A9-4B92-AEC7-D23B619FC36E}" srcOrd="2" destOrd="0" presId="urn:microsoft.com/office/officeart/2008/layout/NameandTitleOrganizationalChart"/>
    <dgm:cxn modelId="{EE3B1FDD-E026-4A2B-B331-DEADAD885668}" type="presParOf" srcId="{AD6BECB9-E1E7-49A9-BE40-A357406A8E1E}" destId="{12FDEC97-7C2D-4DB1-8F37-290BFD387EFB}" srcOrd="1" destOrd="0" presId="urn:microsoft.com/office/officeart/2008/layout/NameandTitleOrganizationalChart"/>
    <dgm:cxn modelId="{6BB4F040-8FC6-47DD-AE42-7A2BD58416D1}" type="presParOf" srcId="{AD6BECB9-E1E7-49A9-BE40-A357406A8E1E}" destId="{A6D476A3-BFD1-4A3D-AEC0-65B4EDE66C32}" srcOrd="2" destOrd="0" presId="urn:microsoft.com/office/officeart/2008/layout/NameandTitleOrganizationalChart"/>
    <dgm:cxn modelId="{510584D5-C403-4655-9364-5FCFC45ABE8C}" type="presParOf" srcId="{2BE8DE10-B30A-4B81-B3EA-F658F3764CC0}" destId="{14F7F1AD-C43C-4CD3-9A6B-3BCD61DE90A1}" srcOrd="2" destOrd="0" presId="urn:microsoft.com/office/officeart/2008/layout/NameandTitleOrganizationalChart"/>
    <dgm:cxn modelId="{65822E03-D7B2-4A0D-AA00-FEAA91F5CC41}" type="presParOf" srcId="{12014602-70F6-4F06-8803-8157455DD8C5}" destId="{813FC935-EFB4-49DA-977C-EAC6A5246790}" srcOrd="2" destOrd="0" presId="urn:microsoft.com/office/officeart/2008/layout/NameandTitleOrganizationalChart"/>
    <dgm:cxn modelId="{39E1647B-7EC7-4EDB-9078-968B3D241565}" type="presParOf" srcId="{12014602-70F6-4F06-8803-8157455DD8C5}" destId="{5D030B59-2D4D-40F1-8DB6-2BB70DA15634}" srcOrd="3" destOrd="0" presId="urn:microsoft.com/office/officeart/2008/layout/NameandTitleOrganizationalChart"/>
    <dgm:cxn modelId="{9C524ECC-77D5-4578-A64A-B8ABB131196F}" type="presParOf" srcId="{5D030B59-2D4D-40F1-8DB6-2BB70DA15634}" destId="{29564597-A4D4-4598-8CEC-BB5DE1A17FDD}" srcOrd="0" destOrd="0" presId="urn:microsoft.com/office/officeart/2008/layout/NameandTitleOrganizationalChart"/>
    <dgm:cxn modelId="{EDA619E2-D0F8-4343-B486-4B0E2050B65C}" type="presParOf" srcId="{29564597-A4D4-4598-8CEC-BB5DE1A17FDD}" destId="{A73E23CB-06DE-4896-B146-FE33334C2C3D}" srcOrd="0" destOrd="0" presId="urn:microsoft.com/office/officeart/2008/layout/NameandTitleOrganizationalChart"/>
    <dgm:cxn modelId="{EABCFAC7-5884-4935-A239-11189286AEA6}" type="presParOf" srcId="{29564597-A4D4-4598-8CEC-BB5DE1A17FDD}" destId="{48BFB592-17C9-4690-A169-AC64BAC795A2}" srcOrd="1" destOrd="0" presId="urn:microsoft.com/office/officeart/2008/layout/NameandTitleOrganizationalChart"/>
    <dgm:cxn modelId="{C71E2D7B-1D7E-4DF4-B722-165C02BCA0F9}" type="presParOf" srcId="{29564597-A4D4-4598-8CEC-BB5DE1A17FDD}" destId="{9DB4E5FF-E743-4B9B-AFEF-18223FE0BD40}" srcOrd="2" destOrd="0" presId="urn:microsoft.com/office/officeart/2008/layout/NameandTitleOrganizationalChart"/>
    <dgm:cxn modelId="{7981B482-BCEC-4E23-A5C7-88977892DB35}" type="presParOf" srcId="{5D030B59-2D4D-40F1-8DB6-2BB70DA15634}" destId="{0AE09869-97D8-4E43-9993-68BAEF0A42FD}" srcOrd="1" destOrd="0" presId="urn:microsoft.com/office/officeart/2008/layout/NameandTitleOrganizationalChart"/>
    <dgm:cxn modelId="{84DF64B3-58EC-4F4F-B06F-E15145856DFC}" type="presParOf" srcId="{5D030B59-2D4D-40F1-8DB6-2BB70DA15634}" destId="{BA69D370-700D-46CD-9188-4EF624669CCA}" srcOrd="2" destOrd="0" presId="urn:microsoft.com/office/officeart/2008/layout/NameandTitleOrganizationalChart"/>
    <dgm:cxn modelId="{1257E2A4-8B53-41DD-A7AF-338DC8709255}" type="presParOf" srcId="{2EA5B3BB-41AF-4063-9B1F-2B282EB59C36}" destId="{EA5C754C-34D3-4872-8442-9C93AE702D1E}" srcOrd="2" destOrd="0" presId="urn:microsoft.com/office/officeart/2008/layout/NameandTitleOrganizationalChart"/>
    <dgm:cxn modelId="{8469A7D9-EE7B-42E7-86B1-1589A534D8BF}" type="presParOf" srcId="{B5CF3856-1610-4DF0-B953-CEDECACB42E4}" destId="{2B4B3CB5-A038-4CCE-8CEA-9630C1B7C0A6}" srcOrd="2" destOrd="0" presId="urn:microsoft.com/office/officeart/2008/layout/NameandTitleOrganizationalChart"/>
    <dgm:cxn modelId="{DAE267AB-D260-4995-90C6-8882B5DD534E}" type="presParOf" srcId="{2B4B3CB5-A038-4CCE-8CEA-9630C1B7C0A6}" destId="{FAE784EA-80B1-4672-A216-60C31FB6BF68}" srcOrd="0" destOrd="0" presId="urn:microsoft.com/office/officeart/2008/layout/NameandTitleOrganizationalChart"/>
    <dgm:cxn modelId="{E5B2CB10-4472-40D9-957C-5A2E36FF66CB}" type="presParOf" srcId="{2B4B3CB5-A038-4CCE-8CEA-9630C1B7C0A6}" destId="{0AF45876-AA3F-48A6-A8AA-02E717C454BA}" srcOrd="1" destOrd="0" presId="urn:microsoft.com/office/officeart/2008/layout/NameandTitleOrganizationalChart"/>
    <dgm:cxn modelId="{9959AD52-493D-4467-B2E2-7EBCA3E4AB21}" type="presParOf" srcId="{0AF45876-AA3F-48A6-A8AA-02E717C454BA}" destId="{8A1446E2-91C3-4D7B-BFD0-FA096813647E}" srcOrd="0" destOrd="0" presId="urn:microsoft.com/office/officeart/2008/layout/NameandTitleOrganizationalChart"/>
    <dgm:cxn modelId="{75098DD6-95CB-4A7D-86ED-072E36B2C389}" type="presParOf" srcId="{8A1446E2-91C3-4D7B-BFD0-FA096813647E}" destId="{D5922D8A-856D-489F-AC08-5D75F5D878AD}" srcOrd="0" destOrd="0" presId="urn:microsoft.com/office/officeart/2008/layout/NameandTitleOrganizationalChart"/>
    <dgm:cxn modelId="{091EC182-1C98-4B13-815D-5408A59512EF}" type="presParOf" srcId="{8A1446E2-91C3-4D7B-BFD0-FA096813647E}" destId="{FD6BE50F-8DFD-47C5-A971-73B65CA5029D}" srcOrd="1" destOrd="0" presId="urn:microsoft.com/office/officeart/2008/layout/NameandTitleOrganizationalChart"/>
    <dgm:cxn modelId="{4CF59832-5F7C-4B04-B47C-358AC4405B7C}" type="presParOf" srcId="{8A1446E2-91C3-4D7B-BFD0-FA096813647E}" destId="{00D9658E-C7DA-48CB-BF5C-DD3CE3C60842}" srcOrd="2" destOrd="0" presId="urn:microsoft.com/office/officeart/2008/layout/NameandTitleOrganizationalChart"/>
    <dgm:cxn modelId="{67F8E13F-32ED-4836-973D-E72D41437B6C}" type="presParOf" srcId="{0AF45876-AA3F-48A6-A8AA-02E717C454BA}" destId="{C87CA874-41FC-47B8-B801-2A1CBB0BF213}" srcOrd="1" destOrd="0" presId="urn:microsoft.com/office/officeart/2008/layout/NameandTitleOrganizationalChart"/>
    <dgm:cxn modelId="{45F07795-8675-45EF-ADBA-151C9B754EEF}" type="presParOf" srcId="{0AF45876-AA3F-48A6-A8AA-02E717C454BA}" destId="{D162E518-DC10-4877-BA92-F686E54613B5}" srcOrd="2" destOrd="0" presId="urn:microsoft.com/office/officeart/2008/layout/NameandTitleOrganizationalChart"/>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E784EA-80B1-4672-A216-60C31FB6BF68}">
      <dsp:nvSpPr>
        <dsp:cNvPr id="0" name=""/>
        <dsp:cNvSpPr/>
      </dsp:nvSpPr>
      <dsp:spPr>
        <a:xfrm>
          <a:off x="2807856" y="490243"/>
          <a:ext cx="160735" cy="525114"/>
        </a:xfrm>
        <a:custGeom>
          <a:avLst/>
          <a:gdLst/>
          <a:ahLst/>
          <a:cxnLst/>
          <a:rect l="0" t="0" r="0" b="0"/>
          <a:pathLst>
            <a:path>
              <a:moveTo>
                <a:pt x="158821" y="0"/>
              </a:moveTo>
              <a:lnTo>
                <a:pt x="158821" y="518860"/>
              </a:lnTo>
              <a:lnTo>
                <a:pt x="0" y="518860"/>
              </a:lnTo>
            </a:path>
          </a:pathLst>
        </a:custGeom>
        <a:noFill/>
        <a:ln w="25400" cap="flat" cmpd="sng" algn="ctr">
          <a:solidFill>
            <a:srgbClr val="4F81BD">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13FC935-EFB4-49DA-977C-EAC6A5246790}">
      <dsp:nvSpPr>
        <dsp:cNvPr id="0" name=""/>
        <dsp:cNvSpPr/>
      </dsp:nvSpPr>
      <dsp:spPr>
        <a:xfrm>
          <a:off x="2968592" y="2027692"/>
          <a:ext cx="631247" cy="281504"/>
        </a:xfrm>
        <a:custGeom>
          <a:avLst/>
          <a:gdLst/>
          <a:ahLst/>
          <a:cxnLst/>
          <a:rect l="0" t="0" r="0" b="0"/>
          <a:pathLst>
            <a:path>
              <a:moveTo>
                <a:pt x="0" y="0"/>
              </a:moveTo>
              <a:lnTo>
                <a:pt x="0" y="165821"/>
              </a:lnTo>
              <a:lnTo>
                <a:pt x="623728" y="165821"/>
              </a:lnTo>
              <a:lnTo>
                <a:pt x="623728" y="278152"/>
              </a:lnTo>
            </a:path>
          </a:pathLst>
        </a:custGeom>
        <a:noFill/>
        <a:ln w="25400" cap="flat" cmpd="sng" algn="ctr">
          <a:solidFill>
            <a:srgbClr val="4F81B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483DB7E-5371-4A06-AC0E-0AAEC426A5D8}">
      <dsp:nvSpPr>
        <dsp:cNvPr id="0" name=""/>
        <dsp:cNvSpPr/>
      </dsp:nvSpPr>
      <dsp:spPr>
        <a:xfrm>
          <a:off x="2337345" y="2796416"/>
          <a:ext cx="631247" cy="281504"/>
        </a:xfrm>
        <a:custGeom>
          <a:avLst/>
          <a:gdLst/>
          <a:ahLst/>
          <a:cxnLst/>
          <a:rect l="0" t="0" r="0" b="0"/>
          <a:pathLst>
            <a:path>
              <a:moveTo>
                <a:pt x="0" y="0"/>
              </a:moveTo>
              <a:lnTo>
                <a:pt x="0" y="165821"/>
              </a:lnTo>
              <a:lnTo>
                <a:pt x="623728" y="165821"/>
              </a:lnTo>
              <a:lnTo>
                <a:pt x="623728" y="278152"/>
              </a:lnTo>
            </a:path>
          </a:pathLst>
        </a:custGeom>
        <a:noFill/>
        <a:ln w="25400" cap="flat" cmpd="sng" algn="ctr">
          <a:solidFill>
            <a:srgbClr val="4F81B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9E3854B-4329-4990-8A1D-797255808351}">
      <dsp:nvSpPr>
        <dsp:cNvPr id="0" name=""/>
        <dsp:cNvSpPr/>
      </dsp:nvSpPr>
      <dsp:spPr>
        <a:xfrm>
          <a:off x="1660378" y="3565141"/>
          <a:ext cx="91440" cy="281504"/>
        </a:xfrm>
        <a:custGeom>
          <a:avLst/>
          <a:gdLst/>
          <a:ahLst/>
          <a:cxnLst/>
          <a:rect l="0" t="0" r="0" b="0"/>
          <a:pathLst>
            <a:path>
              <a:moveTo>
                <a:pt x="45720" y="0"/>
              </a:moveTo>
              <a:lnTo>
                <a:pt x="45720" y="278152"/>
              </a:lnTo>
            </a:path>
          </a:pathLst>
        </a:custGeom>
        <a:noFill/>
        <a:ln w="25400" cap="flat" cmpd="sng" algn="ctr">
          <a:solidFill>
            <a:srgbClr val="4F81B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208D1AE-17F4-40CA-9073-269985470B4C}">
      <dsp:nvSpPr>
        <dsp:cNvPr id="0" name=""/>
        <dsp:cNvSpPr/>
      </dsp:nvSpPr>
      <dsp:spPr>
        <a:xfrm>
          <a:off x="1706098" y="2796416"/>
          <a:ext cx="631247" cy="281504"/>
        </a:xfrm>
        <a:custGeom>
          <a:avLst/>
          <a:gdLst/>
          <a:ahLst/>
          <a:cxnLst/>
          <a:rect l="0" t="0" r="0" b="0"/>
          <a:pathLst>
            <a:path>
              <a:moveTo>
                <a:pt x="623728" y="0"/>
              </a:moveTo>
              <a:lnTo>
                <a:pt x="623728" y="165821"/>
              </a:lnTo>
              <a:lnTo>
                <a:pt x="0" y="165821"/>
              </a:lnTo>
              <a:lnTo>
                <a:pt x="0" y="278152"/>
              </a:lnTo>
            </a:path>
          </a:pathLst>
        </a:custGeom>
        <a:noFill/>
        <a:ln w="25400" cap="flat" cmpd="sng" algn="ctr">
          <a:solidFill>
            <a:srgbClr val="4F81B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52951137-F9AC-4FAC-84C3-5A3235B0A1BA}">
      <dsp:nvSpPr>
        <dsp:cNvPr id="0" name=""/>
        <dsp:cNvSpPr/>
      </dsp:nvSpPr>
      <dsp:spPr>
        <a:xfrm>
          <a:off x="2337345" y="2027692"/>
          <a:ext cx="631247" cy="281504"/>
        </a:xfrm>
        <a:custGeom>
          <a:avLst/>
          <a:gdLst/>
          <a:ahLst/>
          <a:cxnLst/>
          <a:rect l="0" t="0" r="0" b="0"/>
          <a:pathLst>
            <a:path>
              <a:moveTo>
                <a:pt x="623728" y="0"/>
              </a:moveTo>
              <a:lnTo>
                <a:pt x="623728" y="165821"/>
              </a:lnTo>
              <a:lnTo>
                <a:pt x="0" y="165821"/>
              </a:lnTo>
              <a:lnTo>
                <a:pt x="0" y="278152"/>
              </a:lnTo>
            </a:path>
          </a:pathLst>
        </a:custGeom>
        <a:noFill/>
        <a:ln w="25400" cap="flat" cmpd="sng" algn="ctr">
          <a:solidFill>
            <a:srgbClr val="4F81B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B283C40-A7FE-464A-BB8A-F39CA3354666}">
      <dsp:nvSpPr>
        <dsp:cNvPr id="0" name=""/>
        <dsp:cNvSpPr/>
      </dsp:nvSpPr>
      <dsp:spPr>
        <a:xfrm>
          <a:off x="2922872" y="490243"/>
          <a:ext cx="91440" cy="1050229"/>
        </a:xfrm>
        <a:custGeom>
          <a:avLst/>
          <a:gdLst/>
          <a:ahLst/>
          <a:cxnLst/>
          <a:rect l="0" t="0" r="0" b="0"/>
          <a:pathLst>
            <a:path>
              <a:moveTo>
                <a:pt x="45720" y="0"/>
              </a:moveTo>
              <a:lnTo>
                <a:pt x="45720" y="1037721"/>
              </a:lnTo>
            </a:path>
          </a:pathLst>
        </a:custGeom>
        <a:noFill/>
        <a:ln w="25400" cap="flat" cmpd="sng" algn="ctr">
          <a:solidFill>
            <a:srgbClr val="4F81BD">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63A507EF-6D34-4449-876C-7BD3BA38EAA4}">
      <dsp:nvSpPr>
        <dsp:cNvPr id="0" name=""/>
        <dsp:cNvSpPr/>
      </dsp:nvSpPr>
      <dsp:spPr>
        <a:xfrm>
          <a:off x="2498081" y="3023"/>
          <a:ext cx="941022" cy="487219"/>
        </a:xfrm>
        <a:prstGeom prst="rect">
          <a:avLst/>
        </a:prstGeom>
        <a:solidFill>
          <a:sysClr val="window" lastClr="FFFFFF">
            <a:hueOff val="0"/>
            <a:satOff val="0"/>
            <a:lumOff val="0"/>
            <a:alphaOff val="0"/>
          </a:sysClr>
        </a:solidFill>
        <a:ln w="25400" cap="flat" cmpd="sng" algn="ctr">
          <a:solidFill>
            <a:srgbClr val="4F81B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68752" numCol="1" spcCol="1270" anchor="ctr" anchorCtr="0">
          <a:noAutofit/>
        </a:bodyPr>
        <a:lstStyle/>
        <a:p>
          <a:pPr marL="0" lvl="0" indent="0" algn="ctr" defTabSz="400050">
            <a:lnSpc>
              <a:spcPct val="90000"/>
            </a:lnSpc>
            <a:spcBef>
              <a:spcPct val="0"/>
            </a:spcBef>
            <a:spcAft>
              <a:spcPct val="35000"/>
            </a:spcAft>
            <a:buNone/>
          </a:pPr>
          <a:r>
            <a:rPr lang="en-GB" sz="900" kern="1200">
              <a:solidFill>
                <a:sysClr val="windowText" lastClr="000000">
                  <a:hueOff val="0"/>
                  <a:satOff val="0"/>
                  <a:lumOff val="0"/>
                  <a:alphaOff val="0"/>
                </a:sysClr>
              </a:solidFill>
              <a:latin typeface="Calibri"/>
              <a:ea typeface="+mn-ea"/>
              <a:cs typeface="+mn-cs"/>
            </a:rPr>
            <a:t>Number of papers retrieved in searches</a:t>
          </a:r>
        </a:p>
      </dsp:txBody>
      <dsp:txXfrm>
        <a:off x="2498081" y="3023"/>
        <a:ext cx="941022" cy="487219"/>
      </dsp:txXfrm>
    </dsp:sp>
    <dsp:sp modelId="{D338AC6A-A97B-47D8-ADC5-2E5D367C4565}">
      <dsp:nvSpPr>
        <dsp:cNvPr id="0" name=""/>
        <dsp:cNvSpPr/>
      </dsp:nvSpPr>
      <dsp:spPr>
        <a:xfrm>
          <a:off x="2686285" y="381972"/>
          <a:ext cx="846920" cy="162406"/>
        </a:xfrm>
        <a:prstGeom prst="rect">
          <a:avLst/>
        </a:prstGeom>
        <a:solidFill>
          <a:srgbClr val="4F81BD">
            <a:alpha val="90000"/>
            <a:tint val="40000"/>
            <a:hueOff val="0"/>
            <a:satOff val="0"/>
            <a:lumOff val="0"/>
            <a:alphaOff val="0"/>
          </a:srgb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ctr" defTabSz="400050">
            <a:lnSpc>
              <a:spcPct val="90000"/>
            </a:lnSpc>
            <a:spcBef>
              <a:spcPct val="0"/>
            </a:spcBef>
            <a:spcAft>
              <a:spcPct val="35000"/>
            </a:spcAft>
            <a:buNone/>
          </a:pPr>
          <a:r>
            <a:rPr lang="en-GB" sz="900" kern="1200">
              <a:solidFill>
                <a:sysClr val="windowText" lastClr="000000">
                  <a:hueOff val="0"/>
                  <a:satOff val="0"/>
                  <a:lumOff val="0"/>
                  <a:alphaOff val="0"/>
                </a:sysClr>
              </a:solidFill>
              <a:latin typeface="Calibri"/>
              <a:ea typeface="+mn-ea"/>
              <a:cs typeface="+mn-cs"/>
            </a:rPr>
            <a:t>n = 738</a:t>
          </a:r>
        </a:p>
      </dsp:txBody>
      <dsp:txXfrm>
        <a:off x="2686285" y="381972"/>
        <a:ext cx="846920" cy="162406"/>
      </dsp:txXfrm>
    </dsp:sp>
    <dsp:sp modelId="{E665E69F-C882-4A41-BE23-E4E5AC341E5B}">
      <dsp:nvSpPr>
        <dsp:cNvPr id="0" name=""/>
        <dsp:cNvSpPr/>
      </dsp:nvSpPr>
      <dsp:spPr>
        <a:xfrm>
          <a:off x="2498081" y="1540472"/>
          <a:ext cx="941022" cy="487219"/>
        </a:xfrm>
        <a:prstGeom prst="rect">
          <a:avLst/>
        </a:prstGeom>
        <a:solidFill>
          <a:sysClr val="window" lastClr="FFFFFF">
            <a:hueOff val="0"/>
            <a:satOff val="0"/>
            <a:lumOff val="0"/>
            <a:alphaOff val="0"/>
          </a:sysClr>
        </a:solidFill>
        <a:ln w="25400" cap="flat" cmpd="sng" algn="ctr">
          <a:solidFill>
            <a:srgbClr val="4F81B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68752" numCol="1" spcCol="1270" anchor="ctr" anchorCtr="0">
          <a:noAutofit/>
        </a:bodyPr>
        <a:lstStyle/>
        <a:p>
          <a:pPr marL="0" lvl="0" indent="0" algn="ctr" defTabSz="400050">
            <a:lnSpc>
              <a:spcPct val="90000"/>
            </a:lnSpc>
            <a:spcBef>
              <a:spcPct val="0"/>
            </a:spcBef>
            <a:spcAft>
              <a:spcPct val="35000"/>
            </a:spcAft>
            <a:buNone/>
          </a:pPr>
          <a:r>
            <a:rPr lang="en-GB" sz="900" kern="1200">
              <a:solidFill>
                <a:sysClr val="windowText" lastClr="000000">
                  <a:hueOff val="0"/>
                  <a:satOff val="0"/>
                  <a:lumOff val="0"/>
                  <a:alphaOff val="0"/>
                </a:sysClr>
              </a:solidFill>
              <a:latin typeface="Calibri"/>
              <a:ea typeface="+mn-ea"/>
              <a:cs typeface="+mn-cs"/>
            </a:rPr>
            <a:t>Number of papers after title and abstract screening</a:t>
          </a:r>
        </a:p>
      </dsp:txBody>
      <dsp:txXfrm>
        <a:off x="2498081" y="1540472"/>
        <a:ext cx="941022" cy="487219"/>
      </dsp:txXfrm>
    </dsp:sp>
    <dsp:sp modelId="{D539820D-99E0-4535-87D1-4D6C5199A206}">
      <dsp:nvSpPr>
        <dsp:cNvPr id="0" name=""/>
        <dsp:cNvSpPr/>
      </dsp:nvSpPr>
      <dsp:spPr>
        <a:xfrm>
          <a:off x="2686285" y="1919421"/>
          <a:ext cx="846920" cy="162406"/>
        </a:xfrm>
        <a:prstGeom prst="rect">
          <a:avLst/>
        </a:prstGeom>
        <a:solidFill>
          <a:srgbClr val="4F81BD">
            <a:alpha val="90000"/>
            <a:tint val="40000"/>
            <a:hueOff val="0"/>
            <a:satOff val="0"/>
            <a:lumOff val="0"/>
            <a:alphaOff val="0"/>
          </a:srgb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2540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hueOff val="0"/>
                  <a:satOff val="0"/>
                  <a:lumOff val="0"/>
                  <a:alphaOff val="0"/>
                </a:sysClr>
              </a:solidFill>
              <a:latin typeface="Calibri"/>
              <a:ea typeface="+mn-ea"/>
              <a:cs typeface="+mn-cs"/>
            </a:rPr>
            <a:t>n = 112</a:t>
          </a:r>
        </a:p>
      </dsp:txBody>
      <dsp:txXfrm>
        <a:off x="2686285" y="1919421"/>
        <a:ext cx="846920" cy="162406"/>
      </dsp:txXfrm>
    </dsp:sp>
    <dsp:sp modelId="{D1883F00-7CE0-4D9E-B3FB-487A35498720}">
      <dsp:nvSpPr>
        <dsp:cNvPr id="0" name=""/>
        <dsp:cNvSpPr/>
      </dsp:nvSpPr>
      <dsp:spPr>
        <a:xfrm>
          <a:off x="1866834" y="2309197"/>
          <a:ext cx="941022" cy="487219"/>
        </a:xfrm>
        <a:prstGeom prst="rect">
          <a:avLst/>
        </a:prstGeom>
        <a:solidFill>
          <a:sysClr val="window" lastClr="FFFFFF">
            <a:hueOff val="0"/>
            <a:satOff val="0"/>
            <a:lumOff val="0"/>
            <a:alphaOff val="0"/>
          </a:sysClr>
        </a:solidFill>
        <a:ln w="25400" cap="flat" cmpd="sng" algn="ctr">
          <a:solidFill>
            <a:srgbClr val="4F81B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68752" numCol="1" spcCol="1270" anchor="ctr" anchorCtr="0">
          <a:noAutofit/>
        </a:bodyPr>
        <a:lstStyle/>
        <a:p>
          <a:pPr marL="0" lvl="0" indent="0" algn="ctr" defTabSz="400050">
            <a:lnSpc>
              <a:spcPct val="90000"/>
            </a:lnSpc>
            <a:spcBef>
              <a:spcPct val="0"/>
            </a:spcBef>
            <a:spcAft>
              <a:spcPct val="35000"/>
            </a:spcAft>
            <a:buNone/>
          </a:pPr>
          <a:r>
            <a:rPr lang="en-GB" sz="900" kern="1200">
              <a:solidFill>
                <a:sysClr val="windowText" lastClr="000000">
                  <a:hueOff val="0"/>
                  <a:satOff val="0"/>
                  <a:lumOff val="0"/>
                  <a:alphaOff val="0"/>
                </a:sysClr>
              </a:solidFill>
              <a:latin typeface="Calibri"/>
              <a:ea typeface="+mn-ea"/>
              <a:cs typeface="+mn-cs"/>
            </a:rPr>
            <a:t>Number of papers after full text evaluation</a:t>
          </a:r>
        </a:p>
      </dsp:txBody>
      <dsp:txXfrm>
        <a:off x="1866834" y="2309197"/>
        <a:ext cx="941022" cy="487219"/>
      </dsp:txXfrm>
    </dsp:sp>
    <dsp:sp modelId="{E5EFA6A9-71DF-4BCC-9D7E-F971DF5DB551}">
      <dsp:nvSpPr>
        <dsp:cNvPr id="0" name=""/>
        <dsp:cNvSpPr/>
      </dsp:nvSpPr>
      <dsp:spPr>
        <a:xfrm>
          <a:off x="2055038" y="2688145"/>
          <a:ext cx="846920" cy="162406"/>
        </a:xfrm>
        <a:prstGeom prst="rect">
          <a:avLst/>
        </a:prstGeom>
        <a:solidFill>
          <a:srgbClr val="4F81BD">
            <a:alpha val="90000"/>
            <a:tint val="40000"/>
            <a:hueOff val="0"/>
            <a:satOff val="0"/>
            <a:lumOff val="0"/>
            <a:alphaOff val="0"/>
          </a:srgb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2540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hueOff val="0"/>
                  <a:satOff val="0"/>
                  <a:lumOff val="0"/>
                  <a:alphaOff val="0"/>
                </a:sysClr>
              </a:solidFill>
              <a:latin typeface="Calibri"/>
              <a:ea typeface="+mn-ea"/>
              <a:cs typeface="+mn-cs"/>
            </a:rPr>
            <a:t>n = 88</a:t>
          </a:r>
        </a:p>
      </dsp:txBody>
      <dsp:txXfrm>
        <a:off x="2055038" y="2688145"/>
        <a:ext cx="846920" cy="162406"/>
      </dsp:txXfrm>
    </dsp:sp>
    <dsp:sp modelId="{1BB56C8A-73AF-4035-B6CD-883F1C1B1F6F}">
      <dsp:nvSpPr>
        <dsp:cNvPr id="0" name=""/>
        <dsp:cNvSpPr/>
      </dsp:nvSpPr>
      <dsp:spPr>
        <a:xfrm>
          <a:off x="1235587" y="3077921"/>
          <a:ext cx="941022" cy="487219"/>
        </a:xfrm>
        <a:prstGeom prst="rect">
          <a:avLst/>
        </a:prstGeom>
        <a:solidFill>
          <a:sysClr val="window" lastClr="FFFFFF">
            <a:hueOff val="0"/>
            <a:satOff val="0"/>
            <a:lumOff val="0"/>
            <a:alphaOff val="0"/>
          </a:sysClr>
        </a:solidFill>
        <a:ln w="25400" cap="flat" cmpd="sng" algn="ctr">
          <a:solidFill>
            <a:srgbClr val="4F81B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68752" numCol="1" spcCol="1270" anchor="ctr" anchorCtr="0">
          <a:noAutofit/>
        </a:bodyPr>
        <a:lstStyle/>
        <a:p>
          <a:pPr marL="0" lvl="0" indent="0" algn="ctr" defTabSz="400050">
            <a:lnSpc>
              <a:spcPct val="90000"/>
            </a:lnSpc>
            <a:spcBef>
              <a:spcPct val="0"/>
            </a:spcBef>
            <a:spcAft>
              <a:spcPct val="35000"/>
            </a:spcAft>
            <a:buNone/>
          </a:pPr>
          <a:r>
            <a:rPr lang="en-GB" sz="900" kern="1200">
              <a:solidFill>
                <a:sysClr val="windowText" lastClr="000000">
                  <a:hueOff val="0"/>
                  <a:satOff val="0"/>
                  <a:lumOff val="0"/>
                  <a:alphaOff val="0"/>
                </a:sysClr>
              </a:solidFill>
              <a:latin typeface="Calibri"/>
              <a:ea typeface="+mn-ea"/>
              <a:cs typeface="+mn-cs"/>
            </a:rPr>
            <a:t>Number of papers of primary interest</a:t>
          </a:r>
        </a:p>
      </dsp:txBody>
      <dsp:txXfrm>
        <a:off x="1235587" y="3077921"/>
        <a:ext cx="941022" cy="487219"/>
      </dsp:txXfrm>
    </dsp:sp>
    <dsp:sp modelId="{6E511EC1-9E99-49F8-901C-576AA3A8C920}">
      <dsp:nvSpPr>
        <dsp:cNvPr id="0" name=""/>
        <dsp:cNvSpPr/>
      </dsp:nvSpPr>
      <dsp:spPr>
        <a:xfrm>
          <a:off x="1423791" y="3456870"/>
          <a:ext cx="846920" cy="162406"/>
        </a:xfrm>
        <a:prstGeom prst="rect">
          <a:avLst/>
        </a:prstGeom>
        <a:solidFill>
          <a:srgbClr val="4F81BD">
            <a:alpha val="90000"/>
            <a:tint val="40000"/>
            <a:hueOff val="0"/>
            <a:satOff val="0"/>
            <a:lumOff val="0"/>
            <a:alphaOff val="0"/>
          </a:srgb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25400" bIns="6350" numCol="1" spcCol="1270" anchor="ctr" anchorCtr="0">
          <a:noAutofit/>
        </a:bodyPr>
        <a:lstStyle/>
        <a:p>
          <a:pPr marL="0" lvl="0" indent="0" algn="r" defTabSz="444500">
            <a:lnSpc>
              <a:spcPct val="90000"/>
            </a:lnSpc>
            <a:spcBef>
              <a:spcPct val="0"/>
            </a:spcBef>
            <a:spcAft>
              <a:spcPct val="35000"/>
            </a:spcAft>
            <a:buNone/>
          </a:pPr>
          <a:r>
            <a:rPr lang="en-GB" sz="1000" kern="1200">
              <a:solidFill>
                <a:sysClr val="windowText" lastClr="000000">
                  <a:hueOff val="0"/>
                  <a:satOff val="0"/>
                  <a:lumOff val="0"/>
                  <a:alphaOff val="0"/>
                </a:sysClr>
              </a:solidFill>
              <a:latin typeface="Calibri"/>
              <a:ea typeface="+mn-ea"/>
              <a:cs typeface="+mn-cs"/>
            </a:rPr>
            <a:t>n = 16 </a:t>
          </a:r>
        </a:p>
      </dsp:txBody>
      <dsp:txXfrm>
        <a:off x="1423791" y="3456870"/>
        <a:ext cx="846920" cy="162406"/>
      </dsp:txXfrm>
    </dsp:sp>
    <dsp:sp modelId="{8127416A-347D-4038-ADC1-3592F200591C}">
      <dsp:nvSpPr>
        <dsp:cNvPr id="0" name=""/>
        <dsp:cNvSpPr/>
      </dsp:nvSpPr>
      <dsp:spPr>
        <a:xfrm>
          <a:off x="1235587" y="3846646"/>
          <a:ext cx="941022" cy="487219"/>
        </a:xfrm>
        <a:prstGeom prst="rect">
          <a:avLst/>
        </a:prstGeom>
        <a:solidFill>
          <a:sysClr val="window" lastClr="FFFFFF">
            <a:hueOff val="0"/>
            <a:satOff val="0"/>
            <a:lumOff val="0"/>
            <a:alphaOff val="0"/>
          </a:sysClr>
        </a:solidFill>
        <a:ln w="25400" cap="flat" cmpd="sng" algn="ctr">
          <a:solidFill>
            <a:srgbClr val="4F81B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68752" numCol="1" spcCol="1270" anchor="ctr" anchorCtr="0">
          <a:noAutofit/>
        </a:bodyPr>
        <a:lstStyle/>
        <a:p>
          <a:pPr marL="0" lvl="0" indent="0" algn="ctr" defTabSz="400050">
            <a:lnSpc>
              <a:spcPct val="90000"/>
            </a:lnSpc>
            <a:spcBef>
              <a:spcPct val="0"/>
            </a:spcBef>
            <a:spcAft>
              <a:spcPct val="35000"/>
            </a:spcAft>
            <a:buNone/>
          </a:pPr>
          <a:r>
            <a:rPr lang="en-GB" sz="900" kern="1200">
              <a:solidFill>
                <a:sysClr val="windowText" lastClr="000000">
                  <a:hueOff val="0"/>
                  <a:satOff val="0"/>
                  <a:lumOff val="0"/>
                  <a:alphaOff val="0"/>
                </a:sysClr>
              </a:solidFill>
              <a:latin typeface="Calibri"/>
              <a:ea typeface="+mn-ea"/>
              <a:cs typeface="+mn-cs"/>
            </a:rPr>
            <a:t>Number of papers offering a wider review of practices </a:t>
          </a:r>
        </a:p>
      </dsp:txBody>
      <dsp:txXfrm>
        <a:off x="1235587" y="3846646"/>
        <a:ext cx="941022" cy="487219"/>
      </dsp:txXfrm>
    </dsp:sp>
    <dsp:sp modelId="{0A38D7BE-0A70-4FD6-8374-32BC9442A940}">
      <dsp:nvSpPr>
        <dsp:cNvPr id="0" name=""/>
        <dsp:cNvSpPr/>
      </dsp:nvSpPr>
      <dsp:spPr>
        <a:xfrm>
          <a:off x="1423791" y="4225594"/>
          <a:ext cx="846920" cy="162406"/>
        </a:xfrm>
        <a:prstGeom prst="rect">
          <a:avLst/>
        </a:prstGeom>
        <a:solidFill>
          <a:srgbClr val="4F81BD">
            <a:alpha val="90000"/>
            <a:tint val="40000"/>
            <a:hueOff val="0"/>
            <a:satOff val="0"/>
            <a:lumOff val="0"/>
            <a:alphaOff val="0"/>
          </a:srgb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25400" bIns="6350" numCol="1" spcCol="1270" anchor="ctr" anchorCtr="0">
          <a:noAutofit/>
        </a:bodyPr>
        <a:lstStyle/>
        <a:p>
          <a:pPr marL="0" lvl="0" indent="0" algn="r" defTabSz="444500">
            <a:lnSpc>
              <a:spcPct val="90000"/>
            </a:lnSpc>
            <a:spcBef>
              <a:spcPct val="0"/>
            </a:spcBef>
            <a:spcAft>
              <a:spcPct val="35000"/>
            </a:spcAft>
            <a:buNone/>
          </a:pPr>
          <a:r>
            <a:rPr lang="en-GB" sz="1000" kern="1200">
              <a:solidFill>
                <a:sysClr val="windowText" lastClr="000000">
                  <a:hueOff val="0"/>
                  <a:satOff val="0"/>
                  <a:lumOff val="0"/>
                  <a:alphaOff val="0"/>
                </a:sysClr>
              </a:solidFill>
              <a:latin typeface="Calibri"/>
              <a:ea typeface="+mn-ea"/>
              <a:cs typeface="+mn-cs"/>
            </a:rPr>
            <a:t>n = 2</a:t>
          </a:r>
        </a:p>
      </dsp:txBody>
      <dsp:txXfrm>
        <a:off x="1423791" y="4225594"/>
        <a:ext cx="846920" cy="162406"/>
      </dsp:txXfrm>
    </dsp:sp>
    <dsp:sp modelId="{DF8EF656-D6A5-4029-B2DD-6E087A99BA9E}">
      <dsp:nvSpPr>
        <dsp:cNvPr id="0" name=""/>
        <dsp:cNvSpPr/>
      </dsp:nvSpPr>
      <dsp:spPr>
        <a:xfrm>
          <a:off x="2498081" y="3077921"/>
          <a:ext cx="941022" cy="487219"/>
        </a:xfrm>
        <a:prstGeom prst="rect">
          <a:avLst/>
        </a:prstGeom>
        <a:solidFill>
          <a:sysClr val="window" lastClr="FFFFFF">
            <a:hueOff val="0"/>
            <a:satOff val="0"/>
            <a:lumOff val="0"/>
            <a:alphaOff val="0"/>
          </a:sysClr>
        </a:solidFill>
        <a:ln w="25400" cap="flat" cmpd="sng" algn="ctr">
          <a:solidFill>
            <a:srgbClr val="4F81B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68752" numCol="1" spcCol="1270" anchor="ctr" anchorCtr="0">
          <a:noAutofit/>
        </a:bodyPr>
        <a:lstStyle/>
        <a:p>
          <a:pPr marL="0" lvl="0" indent="0" algn="ctr" defTabSz="400050">
            <a:lnSpc>
              <a:spcPct val="90000"/>
            </a:lnSpc>
            <a:spcBef>
              <a:spcPct val="0"/>
            </a:spcBef>
            <a:spcAft>
              <a:spcPct val="35000"/>
            </a:spcAft>
            <a:buNone/>
          </a:pPr>
          <a:r>
            <a:rPr lang="en-GB" sz="900" kern="1200">
              <a:solidFill>
                <a:sysClr val="windowText" lastClr="000000">
                  <a:hueOff val="0"/>
                  <a:satOff val="0"/>
                  <a:lumOff val="0"/>
                  <a:alphaOff val="0"/>
                </a:sysClr>
              </a:solidFill>
              <a:latin typeface="Calibri"/>
              <a:ea typeface="+mn-ea"/>
              <a:cs typeface="+mn-cs"/>
            </a:rPr>
            <a:t>Number of papers of secondary interest</a:t>
          </a:r>
        </a:p>
      </dsp:txBody>
      <dsp:txXfrm>
        <a:off x="2498081" y="3077921"/>
        <a:ext cx="941022" cy="487219"/>
      </dsp:txXfrm>
    </dsp:sp>
    <dsp:sp modelId="{086BAD0A-D400-4A6F-AD3A-A088935FF706}">
      <dsp:nvSpPr>
        <dsp:cNvPr id="0" name=""/>
        <dsp:cNvSpPr/>
      </dsp:nvSpPr>
      <dsp:spPr>
        <a:xfrm>
          <a:off x="2686285" y="3456870"/>
          <a:ext cx="846920" cy="162406"/>
        </a:xfrm>
        <a:prstGeom prst="rect">
          <a:avLst/>
        </a:prstGeom>
        <a:solidFill>
          <a:srgbClr val="4F81BD">
            <a:alpha val="90000"/>
            <a:tint val="40000"/>
            <a:hueOff val="0"/>
            <a:satOff val="0"/>
            <a:lumOff val="0"/>
            <a:alphaOff val="0"/>
          </a:srgb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25400" bIns="6350" numCol="1" spcCol="1270" anchor="ctr" anchorCtr="0">
          <a:noAutofit/>
        </a:bodyPr>
        <a:lstStyle/>
        <a:p>
          <a:pPr marL="0" lvl="0" indent="0" algn="r" defTabSz="444500">
            <a:lnSpc>
              <a:spcPct val="90000"/>
            </a:lnSpc>
            <a:spcBef>
              <a:spcPct val="0"/>
            </a:spcBef>
            <a:spcAft>
              <a:spcPct val="35000"/>
            </a:spcAft>
            <a:buNone/>
          </a:pPr>
          <a:r>
            <a:rPr lang="en-GB" sz="1000" kern="1200">
              <a:solidFill>
                <a:sysClr val="windowText" lastClr="000000">
                  <a:hueOff val="0"/>
                  <a:satOff val="0"/>
                  <a:lumOff val="0"/>
                  <a:alphaOff val="0"/>
                </a:sysClr>
              </a:solidFill>
              <a:latin typeface="Calibri"/>
              <a:ea typeface="+mn-ea"/>
              <a:cs typeface="+mn-cs"/>
            </a:rPr>
            <a:t>n = 72 </a:t>
          </a:r>
        </a:p>
      </dsp:txBody>
      <dsp:txXfrm>
        <a:off x="2686285" y="3456870"/>
        <a:ext cx="846920" cy="162406"/>
      </dsp:txXfrm>
    </dsp:sp>
    <dsp:sp modelId="{A73E23CB-06DE-4896-B146-FE33334C2C3D}">
      <dsp:nvSpPr>
        <dsp:cNvPr id="0" name=""/>
        <dsp:cNvSpPr/>
      </dsp:nvSpPr>
      <dsp:spPr>
        <a:xfrm>
          <a:off x="3129328" y="2309197"/>
          <a:ext cx="941022" cy="487219"/>
        </a:xfrm>
        <a:prstGeom prst="rect">
          <a:avLst/>
        </a:prstGeom>
        <a:solidFill>
          <a:sysClr val="window" lastClr="FFFFFF">
            <a:hueOff val="0"/>
            <a:satOff val="0"/>
            <a:lumOff val="0"/>
            <a:alphaOff val="0"/>
          </a:sysClr>
        </a:solidFill>
        <a:ln w="25400" cap="flat" cmpd="sng" algn="ctr">
          <a:solidFill>
            <a:srgbClr val="4F81B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68752" numCol="1" spcCol="1270" anchor="ctr" anchorCtr="0">
          <a:noAutofit/>
        </a:bodyPr>
        <a:lstStyle/>
        <a:p>
          <a:pPr marL="0" lvl="0" indent="0" algn="ctr" defTabSz="400050">
            <a:lnSpc>
              <a:spcPct val="90000"/>
            </a:lnSpc>
            <a:spcBef>
              <a:spcPct val="0"/>
            </a:spcBef>
            <a:spcAft>
              <a:spcPct val="35000"/>
            </a:spcAft>
            <a:buNone/>
          </a:pPr>
          <a:r>
            <a:rPr lang="en-GB" sz="900" kern="1200">
              <a:solidFill>
                <a:sysClr val="windowText" lastClr="000000">
                  <a:hueOff val="0"/>
                  <a:satOff val="0"/>
                  <a:lumOff val="0"/>
                  <a:alphaOff val="0"/>
                </a:sysClr>
              </a:solidFill>
              <a:latin typeface="Calibri"/>
              <a:ea typeface="+mn-ea"/>
              <a:cs typeface="+mn-cs"/>
            </a:rPr>
            <a:t>Number of papers not retrieved (no access)</a:t>
          </a:r>
        </a:p>
      </dsp:txBody>
      <dsp:txXfrm>
        <a:off x="3129328" y="2309197"/>
        <a:ext cx="941022" cy="487219"/>
      </dsp:txXfrm>
    </dsp:sp>
    <dsp:sp modelId="{48BFB592-17C9-4690-A169-AC64BAC795A2}">
      <dsp:nvSpPr>
        <dsp:cNvPr id="0" name=""/>
        <dsp:cNvSpPr/>
      </dsp:nvSpPr>
      <dsp:spPr>
        <a:xfrm>
          <a:off x="3317532" y="2688145"/>
          <a:ext cx="846920" cy="162406"/>
        </a:xfrm>
        <a:prstGeom prst="rect">
          <a:avLst/>
        </a:prstGeom>
        <a:solidFill>
          <a:srgbClr val="4F81BD">
            <a:alpha val="90000"/>
            <a:tint val="40000"/>
            <a:hueOff val="0"/>
            <a:satOff val="0"/>
            <a:lumOff val="0"/>
            <a:alphaOff val="0"/>
          </a:srgb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25400" bIns="635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hueOff val="0"/>
                  <a:satOff val="0"/>
                  <a:lumOff val="0"/>
                  <a:alphaOff val="0"/>
                </a:sysClr>
              </a:solidFill>
              <a:latin typeface="Calibri"/>
              <a:ea typeface="+mn-ea"/>
              <a:cs typeface="+mn-cs"/>
            </a:rPr>
            <a:t>n = 1</a:t>
          </a:r>
        </a:p>
      </dsp:txBody>
      <dsp:txXfrm>
        <a:off x="3317532" y="2688145"/>
        <a:ext cx="846920" cy="162406"/>
      </dsp:txXfrm>
    </dsp:sp>
    <dsp:sp modelId="{D5922D8A-856D-489F-AC08-5D75F5D878AD}">
      <dsp:nvSpPr>
        <dsp:cNvPr id="0" name=""/>
        <dsp:cNvSpPr/>
      </dsp:nvSpPr>
      <dsp:spPr>
        <a:xfrm>
          <a:off x="1866834" y="771747"/>
          <a:ext cx="941022" cy="487219"/>
        </a:xfrm>
        <a:prstGeom prst="rect">
          <a:avLst/>
        </a:prstGeom>
        <a:solidFill>
          <a:sysClr val="window" lastClr="FFFFFF">
            <a:hueOff val="0"/>
            <a:satOff val="0"/>
            <a:lumOff val="0"/>
            <a:alphaOff val="0"/>
          </a:sysClr>
        </a:solidFill>
        <a:ln w="25400" cap="flat" cmpd="sng" algn="ctr">
          <a:solidFill>
            <a:srgbClr val="4F81B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68752" numCol="1" spcCol="1270" anchor="ctr" anchorCtr="0">
          <a:noAutofit/>
        </a:bodyPr>
        <a:lstStyle/>
        <a:p>
          <a:pPr marL="0" lvl="0" indent="0" algn="ctr" defTabSz="400050">
            <a:lnSpc>
              <a:spcPct val="90000"/>
            </a:lnSpc>
            <a:spcBef>
              <a:spcPct val="0"/>
            </a:spcBef>
            <a:spcAft>
              <a:spcPct val="35000"/>
            </a:spcAft>
            <a:buNone/>
          </a:pPr>
          <a:r>
            <a:rPr lang="en-GB" sz="900" kern="1200">
              <a:solidFill>
                <a:sysClr val="windowText" lastClr="000000">
                  <a:hueOff val="0"/>
                  <a:satOff val="0"/>
                  <a:lumOff val="0"/>
                  <a:alphaOff val="0"/>
                </a:sysClr>
              </a:solidFill>
              <a:latin typeface="Calibri"/>
              <a:ea typeface="+mn-ea"/>
              <a:cs typeface="+mn-cs"/>
            </a:rPr>
            <a:t>Number of papers after duplicates removal</a:t>
          </a:r>
        </a:p>
      </dsp:txBody>
      <dsp:txXfrm>
        <a:off x="1866834" y="771747"/>
        <a:ext cx="941022" cy="487219"/>
      </dsp:txXfrm>
    </dsp:sp>
    <dsp:sp modelId="{FD6BE50F-8DFD-47C5-A971-73B65CA5029D}">
      <dsp:nvSpPr>
        <dsp:cNvPr id="0" name=""/>
        <dsp:cNvSpPr/>
      </dsp:nvSpPr>
      <dsp:spPr>
        <a:xfrm>
          <a:off x="2055038" y="1150696"/>
          <a:ext cx="846920" cy="162406"/>
        </a:xfrm>
        <a:prstGeom prst="rect">
          <a:avLst/>
        </a:prstGeom>
        <a:solidFill>
          <a:srgbClr val="4F81BD">
            <a:alpha val="90000"/>
            <a:tint val="40000"/>
            <a:hueOff val="0"/>
            <a:satOff val="0"/>
            <a:lumOff val="0"/>
            <a:alphaOff val="0"/>
          </a:srgb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marL="0" lvl="0" indent="0" algn="ctr" defTabSz="400050">
            <a:lnSpc>
              <a:spcPct val="90000"/>
            </a:lnSpc>
            <a:spcBef>
              <a:spcPct val="0"/>
            </a:spcBef>
            <a:spcAft>
              <a:spcPct val="35000"/>
            </a:spcAft>
            <a:buNone/>
          </a:pPr>
          <a:r>
            <a:rPr lang="en-GB" sz="900" kern="1200">
              <a:solidFill>
                <a:sysClr val="windowText" lastClr="000000">
                  <a:hueOff val="0"/>
                  <a:satOff val="0"/>
                  <a:lumOff val="0"/>
                  <a:alphaOff val="0"/>
                </a:sysClr>
              </a:solidFill>
              <a:latin typeface="Calibri"/>
              <a:ea typeface="+mn-ea"/>
              <a:cs typeface="+mn-cs"/>
            </a:rPr>
            <a:t>n = 647</a:t>
          </a:r>
        </a:p>
      </dsp:txBody>
      <dsp:txXfrm>
        <a:off x="2055038" y="1150696"/>
        <a:ext cx="846920" cy="162406"/>
      </dsp:txXfrm>
    </dsp:sp>
  </dsp:spTree>
</dsp:drawing>
</file>

<file path=word/diagrams/layout1.xml><?xml version="1.0" encoding="utf-8"?>
<dgm:layoutDef xmlns:dgm="http://schemas.openxmlformats.org/drawingml/2006/diagram" xmlns:a="http://schemas.openxmlformats.org/drawingml/2006/main" uniqueId="urn:microsoft.com/office/officeart/2008/layout/NameandTitleOrganizationalChart">
  <dgm:title val=""/>
  <dgm:desc val=""/>
  <dgm:catLst>
    <dgm:cat type="hierarchy" pri="125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1" styleLbl="fgAcc0">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alg type="conn">
                            <dgm:param type="connRout" val="bend"/>
                            <dgm:param type="dim" val="1D"/>
                            <dgm:param type="endSty" val="noArr"/>
                            <dgm:param type="begPts" val="bCtr"/>
                            <dgm:param type="endPts" val="tCtr"/>
                            <dgm:param type="bendPt" val="end"/>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41" func="var" arg="hierBranch" op="equ" val="hang">
                    <dgm:layoutNode name="Name42">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3">
                    <dgm:layoutNode name="Name44">
                      <dgm:choose name="Name45">
                        <dgm:if name="Name46" axis="self" func="depth" op="lte" val="2">
                          <dgm:choose name="Name47">
                            <dgm:if name="Name48" axis="par ch" ptType="node asst" func="cnt" op="gte" val="1">
                              <dgm:alg type="conn">
                                <dgm:param type="connRout" val="bend"/>
                                <dgm:param type="dim" val="1D"/>
                                <dgm:param type="endSty" val="noArr"/>
                                <dgm:param type="begPts" val="bCtr"/>
                                <dgm:param type="endPts" val="midL midR"/>
                              </dgm:alg>
                            </dgm:if>
                            <dgm:else name="Name49">
                              <dgm:alg type="conn">
                                <dgm:param type="connRout" val="bend"/>
                                <dgm:param type="dim" val="1D"/>
                                <dgm:param type="endSty" val="noArr"/>
                                <dgm:param type="begPts" val="bCtr"/>
                                <dgm:param type="endPts" val="midL midR"/>
                                <dgm:param type="srcNode" val="rootConnector1"/>
                              </dgm:alg>
                            </dgm:else>
                          </dgm:choose>
                        </dgm:if>
                        <dgm:else name="Name50">
                          <dgm:choose name="Name51">
                            <dgm:if name="Name52" axis="par ch" ptType="node asst" func="cnt" op="gte" val="1">
                              <dgm:alg type="conn">
                                <dgm:param type="connRout" val="bend"/>
                                <dgm:param type="dim" val="1D"/>
                                <dgm:param type="endSty" val="noArr"/>
                                <dgm:param type="begPts" val="bCtr"/>
                                <dgm:param type="endPts" val="midL midR"/>
                              </dgm:alg>
                            </dgm:if>
                            <dgm:else name="Name53">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54">
                  <dgm:if name="Name55" func="var" arg="hierBranch" op="equ" val="l">
                    <dgm:choose name="Name56">
                      <dgm:if name="Name57"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58">
                        <dgm:alg type="hierRoot">
                          <dgm:param type="hierAlign" val="tR"/>
                        </dgm:alg>
                        <dgm:shape xmlns:r="http://schemas.openxmlformats.org/officeDocument/2006/relationships" r:blip="">
                          <dgm:adjLst/>
                        </dgm:shape>
                        <dgm:presOf/>
                        <dgm:constrLst>
                          <dgm:constr type="alignOff" val="0.25"/>
                        </dgm:constrLst>
                      </dgm:else>
                    </dgm:choose>
                  </dgm:if>
                  <dgm:if name="Name59" func="var" arg="hierBranch" op="equ" val="r">
                    <dgm:choose name="Name60">
                      <dgm:if name="Name61"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2">
                        <dgm:alg type="hierRoot">
                          <dgm:param type="hierAlign" val="tL"/>
                        </dgm:alg>
                        <dgm:shape xmlns:r="http://schemas.openxmlformats.org/officeDocument/2006/relationships" r:blip="">
                          <dgm:adjLst/>
                        </dgm:shape>
                        <dgm:presOf/>
                        <dgm:constrLst>
                          <dgm:constr type="alignOff" val="0.25"/>
                        </dgm:constrLst>
                      </dgm:else>
                    </dgm:choose>
                  </dgm:if>
                  <dgm:if name="Name63"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4"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65">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66">
                    <dgm:if name="Name67" func="var" arg="hierBranch" op="equ" val="init">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68" func="var" arg="hierBranch" op="equ" val="l">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69" func="var" arg="hierBranch" op="equ" val="r">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70">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2" styleLbl="fgAcc1">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71">
                    <dgm:if name="Name72" func="var" arg="hierBranch" op="equ" val="l">
                      <dgm:alg type="hierChild">
                        <dgm:param type="chAlign" val="r"/>
                        <dgm:param type="linDir" val="fromT"/>
                      </dgm:alg>
                    </dgm:if>
                    <dgm:if name="Name73" func="var" arg="hierBranch" op="equ" val="r">
                      <dgm:alg type="hierChild">
                        <dgm:param type="chAlign" val="l"/>
                        <dgm:param type="linDir" val="fromT"/>
                      </dgm:alg>
                    </dgm:if>
                    <dgm:if name="Name74" func="var" arg="hierBranch" op="equ" val="hang">
                      <dgm:choose name="Name75">
                        <dgm:if name="Name76" func="var" arg="dir" op="equ" val="norm">
                          <dgm:alg type="hierChild">
                            <dgm:param type="chAlign" val="l"/>
                            <dgm:param type="linDir" val="fromL"/>
                            <dgm:param type="secChAlign" val="t"/>
                            <dgm:param type="secLinDir" val="fromT"/>
                          </dgm:alg>
                        </dgm:if>
                        <dgm:else name="Name77">
                          <dgm:alg type="hierChild">
                            <dgm:param type="chAlign" val="l"/>
                            <dgm:param type="linDir" val="fromR"/>
                            <dgm:param type="secChAlign" val="t"/>
                            <dgm:param type="secLinDir" val="fromT"/>
                          </dgm:alg>
                        </dgm:else>
                      </dgm:choose>
                    </dgm:if>
                    <dgm:if name="Name78" func="var" arg="hierBranch" op="equ" val="std">
                      <dgm:choose name="Name79">
                        <dgm:if name="Name80" func="var" arg="dir" op="equ" val="norm">
                          <dgm:alg type="hierChild"/>
                        </dgm:if>
                        <dgm:else name="Name81">
                          <dgm:alg type="hierChild">
                            <dgm:param type="linDir" val="fromR"/>
                          </dgm:alg>
                        </dgm:else>
                      </dgm:choose>
                    </dgm:if>
                    <dgm:if name="Name82" func="var" arg="hierBranch" op="equ" val="init">
                      <dgm:choose name="Name83">
                        <dgm:if name="Name84" func="var" arg="dir" op="equ" val="norm">
                          <dgm:alg type="hierChild"/>
                        </dgm:if>
                        <dgm:else name="Name85">
                          <dgm:alg type="hierChild">
                            <dgm:param type="linDir" val="fromR"/>
                          </dgm:alg>
                        </dgm:else>
                      </dgm:choose>
                    </dgm:if>
                    <dgm:else name="Name86"/>
                  </dgm:choose>
                  <dgm:shape xmlns:r="http://schemas.openxmlformats.org/officeDocument/2006/relationships" r:blip="">
                    <dgm:adjLst/>
                  </dgm:shape>
                  <dgm:presOf/>
                  <dgm:constrLst/>
                  <dgm:ruleLst/>
                  <dgm:forEach name="Name87" ref="rep2a"/>
                </dgm:layoutNode>
                <dgm:layoutNode name="hierChild5">
                  <dgm:choose name="Name88">
                    <dgm:if name="Name89" func="var" arg="dir" op="equ" val="norm">
                      <dgm:alg type="hierChild">
                        <dgm:param type="chAlign" val="l"/>
                        <dgm:param type="linDir" val="fromL"/>
                        <dgm:param type="secChAlign" val="t"/>
                        <dgm:param type="secLinDir" val="fromT"/>
                      </dgm:alg>
                    </dgm:if>
                    <dgm:else name="Name90">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91" ref="rep2b"/>
                </dgm:layoutNode>
              </dgm:layoutNode>
            </dgm:forEach>
          </dgm:layoutNode>
          <dgm:layoutNode name="hierChild3">
            <dgm:choose name="Name92">
              <dgm:if name="Name93" func="var" arg="dir" op="equ" val="norm">
                <dgm:alg type="hierChild">
                  <dgm:param type="chAlign" val="l"/>
                  <dgm:param type="linDir" val="fromL"/>
                  <dgm:param type="secChAlign" val="t"/>
                  <dgm:param type="secLinDir" val="fromT"/>
                </dgm:alg>
              </dgm:if>
              <dgm:else name="Name94">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95" axis="precedSib" ptType="parTrans" st="-1" cnt="1">
                <dgm:layoutNode name="Name96">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97">
                  <dgm:if name="Name98" func="var" arg="hierBranch" op="equ" val="l">
                    <dgm:alg type="hierRoot">
                      <dgm:param type="hierAlign" val="tR"/>
                    </dgm:alg>
                    <dgm:shape xmlns:r="http://schemas.openxmlformats.org/officeDocument/2006/relationships" r:blip="">
                      <dgm:adjLst/>
                    </dgm:shape>
                    <dgm:presOf/>
                    <dgm:constrLst>
                      <dgm:constr type="alignOff" val="0.65"/>
                    </dgm:constrLst>
                  </dgm:if>
                  <dgm:if name="Name99" func="var" arg="hierBranch" op="equ" val="r">
                    <dgm:alg type="hierRoot">
                      <dgm:param type="hierAlign" val="tL"/>
                    </dgm:alg>
                    <dgm:shape xmlns:r="http://schemas.openxmlformats.org/officeDocument/2006/relationships" r:blip="">
                      <dgm:adjLst/>
                    </dgm:shape>
                    <dgm:presOf/>
                    <dgm:constrLst>
                      <dgm:constr type="alignOff" val="0.65"/>
                    </dgm:constrLst>
                  </dgm:if>
                  <dgm:if name="Name100" func="var" arg="hierBranch" op="equ" val="hang">
                    <dgm:alg type="hierRoot"/>
                    <dgm:shape xmlns:r="http://schemas.openxmlformats.org/officeDocument/2006/relationships" r:blip="">
                      <dgm:adjLst/>
                    </dgm:shape>
                    <dgm:presOf/>
                    <dgm:constrLst>
                      <dgm:constr type="alignOff" val="0.65"/>
                    </dgm:constrLst>
                  </dgm:if>
                  <dgm:if name="Name101"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02"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103"/>
                </dgm:choose>
                <dgm:ruleLst/>
                <dgm:layoutNode name="rootComposite3">
                  <dgm:alg type="composite"/>
                  <dgm:shape xmlns:r="http://schemas.openxmlformats.org/officeDocument/2006/relationships" r:blip="">
                    <dgm:adjLst/>
                  </dgm:shape>
                  <dgm:presOf axis="self" ptType="node" cnt="1"/>
                  <dgm:choose name="Name104">
                    <dgm:if name="Name105" func="var" arg="hierBranch" op="equ" val="init">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06" func="var" arg="hierBranch" op="equ" val="l">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07" func="var" arg="hierBranch" op="equ" val="r">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08">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styleLbl="asst1">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3" styleLbl="fgAcc2">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09">
                    <dgm:if name="Name110" func="var" arg="hierBranch" op="equ" val="l">
                      <dgm:alg type="hierChild">
                        <dgm:param type="chAlign" val="r"/>
                        <dgm:param type="linDir" val="fromT"/>
                      </dgm:alg>
                    </dgm:if>
                    <dgm:if name="Name111" func="var" arg="hierBranch" op="equ" val="r">
                      <dgm:alg type="hierChild">
                        <dgm:param type="chAlign" val="l"/>
                        <dgm:param type="linDir" val="fromT"/>
                      </dgm:alg>
                    </dgm:if>
                    <dgm:if name="Name112" func="var" arg="hierBranch" op="equ" val="hang">
                      <dgm:choose name="Name113">
                        <dgm:if name="Name114" func="var" arg="dir" op="equ" val="norm">
                          <dgm:alg type="hierChild">
                            <dgm:param type="chAlign" val="l"/>
                            <dgm:param type="linDir" val="fromL"/>
                            <dgm:param type="secChAlign" val="t"/>
                            <dgm:param type="secLinDir" val="fromT"/>
                          </dgm:alg>
                        </dgm:if>
                        <dgm:else name="Name115">
                          <dgm:alg type="hierChild">
                            <dgm:param type="chAlign" val="l"/>
                            <dgm:param type="linDir" val="fromR"/>
                            <dgm:param type="secChAlign" val="t"/>
                            <dgm:param type="secLinDir" val="fromT"/>
                          </dgm:alg>
                        </dgm:else>
                      </dgm:choose>
                    </dgm:if>
                    <dgm:if name="Name116" func="var" arg="hierBranch" op="equ" val="std">
                      <dgm:choose name="Name117">
                        <dgm:if name="Name118" func="var" arg="dir" op="equ" val="norm">
                          <dgm:alg type="hierChild"/>
                        </dgm:if>
                        <dgm:else name="Name119">
                          <dgm:alg type="hierChild">
                            <dgm:param type="linDir" val="fromR"/>
                          </dgm:alg>
                        </dgm:else>
                      </dgm:choose>
                    </dgm:if>
                    <dgm:if name="Name120" func="var" arg="hierBranch" op="equ" val="init">
                      <dgm:alg type="hierChild"/>
                    </dgm:if>
                    <dgm:else name="Name121"/>
                  </dgm:choose>
                  <dgm:shape xmlns:r="http://schemas.openxmlformats.org/officeDocument/2006/relationships" r:blip="">
                    <dgm:adjLst/>
                  </dgm:shape>
                  <dgm:presOf/>
                  <dgm:constrLst/>
                  <dgm:ruleLst/>
                  <dgm:forEach name="Name122" ref="rep2a"/>
                </dgm:layoutNode>
                <dgm:layoutNode name="hierChild7">
                  <dgm:choose name="Name123">
                    <dgm:if name="Name124" func="var" arg="dir" op="equ" val="norm">
                      <dgm:alg type="hierChild">
                        <dgm:param type="chAlign" val="l"/>
                        <dgm:param type="linDir" val="fromL"/>
                        <dgm:param type="secChAlign" val="t"/>
                        <dgm:param type="secLinDir" val="fromT"/>
                      </dgm:alg>
                    </dgm:if>
                    <dgm:else name="Name12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26"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7E4E0EEE4272E4894417506F412FD00" ma:contentTypeVersion="6" ma:contentTypeDescription="Create a new document." ma:contentTypeScope="" ma:versionID="ee2740a4c0132f8724b37be05701ca26">
  <xsd:schema xmlns:xsd="http://www.w3.org/2001/XMLSchema" xmlns:xs="http://www.w3.org/2001/XMLSchema" xmlns:p="http://schemas.microsoft.com/office/2006/metadata/properties" xmlns:ns1="http://schemas.microsoft.com/sharepoint/v3" xmlns:ns2="7944f788-76cb-4778-919b-8a7458e8c307" xmlns:ns3="cc17e63b-ef85-43d9-a476-7535e9d6cb86" targetNamespace="http://schemas.microsoft.com/office/2006/metadata/properties" ma:root="true" ma:fieldsID="830d9e27f1638e7c17b85dad0508a2a3" ns1:_="" ns2:_="" ns3:_="">
    <xsd:import namespace="http://schemas.microsoft.com/sharepoint/v3"/>
    <xsd:import namespace="7944f788-76cb-4778-919b-8a7458e8c307"/>
    <xsd:import namespace="cc17e63b-ef85-43d9-a476-7535e9d6cb86"/>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2:SharedWithUsers" minOccurs="0"/>
                <xsd:element ref="ns2:SharedWithDetail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5" nillable="true" ma:displayName="Unified Compliance Policy Properties" ma:hidden="true" ma:internalName="_ip_UnifiedCompliancePolicyProperties">
      <xsd:simpleType>
        <xsd:restriction base="dms:Note"/>
      </xsd:simpleType>
    </xsd:element>
    <xsd:element name="_ip_UnifiedCompliancePolicyUIAction" ma:index="1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944f788-76cb-4778-919b-8a7458e8c30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c17e63b-ef85-43d9-a476-7535e9d6cb8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7944f788-76cb-4778-919b-8a7458e8c307">
      <UserInfo>
        <DisplayName>Sam Beechener</DisplayName>
        <AccountId>14</AccountId>
        <AccountType/>
      </UserInfo>
    </SharedWithUsers>
    <_ip_UnifiedCompliancePolicyUIAction xmlns="http://schemas.microsoft.com/sharepoint/v3" xsi:nil="true"/>
    <_ip_UnifiedCompliancePolicyProperties xmlns="http://schemas.microsoft.com/sharepoint/v3" xsi:nil="true"/>
    <_dlc_DocId xmlns="7944f788-76cb-4778-919b-8a7458e8c307">DR2AZDH4AQTA-1432599316-66</_dlc_DocId>
    <_dlc_DocIdUrl xmlns="7944f788-76cb-4778-919b-8a7458e8c307">
      <Url>https://ahdbonline.sharepoint.com/sites/RnD/Projects/RDBPEX/51110116/_layouts/15/DocIdRedir.aspx?ID=DR2AZDH4AQTA-1432599316-66</Url>
      <Description>DR2AZDH4AQTA-1432599316-66</Description>
    </_dlc_DocIdUrl>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DF1F076-9507-48BD-88F9-1FFBFF7021F7}">
  <ds:schemaRefs>
    <ds:schemaRef ds:uri="http://schemas.openxmlformats.org/officeDocument/2006/bibliography"/>
  </ds:schemaRefs>
</ds:datastoreItem>
</file>

<file path=customXml/itemProps2.xml><?xml version="1.0" encoding="utf-8"?>
<ds:datastoreItem xmlns:ds="http://schemas.openxmlformats.org/officeDocument/2006/customXml" ds:itemID="{5B907073-6150-4916-8475-135C7D102E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944f788-76cb-4778-919b-8a7458e8c307"/>
    <ds:schemaRef ds:uri="cc17e63b-ef85-43d9-a476-7535e9d6cb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74745A5-1C8C-41C9-A402-2E1231E8DD54}">
  <ds:schemaRefs>
    <ds:schemaRef ds:uri="http://schemas.microsoft.com/office/2006/metadata/properties"/>
    <ds:schemaRef ds:uri="http://schemas.microsoft.com/office/infopath/2007/PartnerControls"/>
    <ds:schemaRef ds:uri="7944f788-76cb-4778-919b-8a7458e8c307"/>
    <ds:schemaRef ds:uri="http://schemas.microsoft.com/sharepoint/v3"/>
  </ds:schemaRefs>
</ds:datastoreItem>
</file>

<file path=customXml/itemProps4.xml><?xml version="1.0" encoding="utf-8"?>
<ds:datastoreItem xmlns:ds="http://schemas.openxmlformats.org/officeDocument/2006/customXml" ds:itemID="{0F152255-EA26-4480-99C1-6EC335D815CE}">
  <ds:schemaRefs>
    <ds:schemaRef ds:uri="http://schemas.microsoft.com/sharepoint/events"/>
  </ds:schemaRefs>
</ds:datastoreItem>
</file>

<file path=customXml/itemProps5.xml><?xml version="1.0" encoding="utf-8"?>
<ds:datastoreItem xmlns:ds="http://schemas.openxmlformats.org/officeDocument/2006/customXml" ds:itemID="{F5E06A25-8353-47E9-86EE-3343220AB87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6844</Words>
  <Characters>381015</Characters>
  <Application>Microsoft Office Word</Application>
  <DocSecurity>4</DocSecurity>
  <Lines>3175</Lines>
  <Paragraphs>8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Costa</dc:creator>
  <cp:keywords/>
  <dc:description/>
  <cp:lastModifiedBy>Cheryl Barker</cp:lastModifiedBy>
  <cp:revision>2</cp:revision>
  <cp:lastPrinted>2022-11-05T23:31:00Z</cp:lastPrinted>
  <dcterms:created xsi:type="dcterms:W3CDTF">2023-03-09T16:25:00Z</dcterms:created>
  <dcterms:modified xsi:type="dcterms:W3CDTF">2023-03-09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_dlc_DocIdItemGuid">
    <vt:lpwstr>7ab4c3ff-ffac-4939-a23c-636204a1409a</vt:lpwstr>
  </property>
  <property fmtid="{D5CDD505-2E9C-101B-9397-08002B2CF9AE}" pid="4" name="ContentTypeId">
    <vt:lpwstr>0x010100D7E4E0EEE4272E4894417506F412FD00</vt:lpwstr>
  </property>
</Properties>
</file>